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6DDC9E" w14:textId="2E301B12" w:rsidR="0026151C" w:rsidRPr="00E402B1" w:rsidRDefault="0026151C" w:rsidP="00E402B1">
      <w:pPr>
        <w:pStyle w:val="TemplatePages"/>
      </w:pPr>
      <w:r w:rsidRPr="00E402B1">
        <w:t>FLORIDA INTERNATIONAL UNIVERSITY</w:t>
      </w:r>
    </w:p>
    <w:p w14:paraId="51AFEBE6" w14:textId="77777777" w:rsidR="0026151C" w:rsidRPr="00E402B1" w:rsidRDefault="0026151C" w:rsidP="00E402B1">
      <w:pPr>
        <w:pStyle w:val="TemplatePages"/>
      </w:pPr>
      <w:r w:rsidRPr="00E402B1">
        <w:t>Miami, Florida</w:t>
      </w:r>
    </w:p>
    <w:p w14:paraId="5A5ADE5C" w14:textId="77777777" w:rsidR="0026151C" w:rsidRPr="00E402B1" w:rsidRDefault="0026151C" w:rsidP="00E402B1">
      <w:pPr>
        <w:pStyle w:val="TemplatePages"/>
      </w:pPr>
    </w:p>
    <w:p w14:paraId="1622E9AE" w14:textId="77777777" w:rsidR="0026151C" w:rsidRPr="00E402B1" w:rsidRDefault="0026151C" w:rsidP="00E402B1">
      <w:pPr>
        <w:pStyle w:val="TemplatePages"/>
      </w:pPr>
    </w:p>
    <w:p w14:paraId="6B11448A" w14:textId="77777777" w:rsidR="0026151C" w:rsidRPr="00E402B1" w:rsidRDefault="0026151C" w:rsidP="00E402B1">
      <w:pPr>
        <w:pStyle w:val="TemplatePages"/>
      </w:pPr>
    </w:p>
    <w:p w14:paraId="096BA4D2" w14:textId="019EC038" w:rsidR="0026151C" w:rsidRPr="00E402B1" w:rsidRDefault="0026151C" w:rsidP="00E402B1">
      <w:pPr>
        <w:pStyle w:val="TemplatePages"/>
      </w:pPr>
      <w:r w:rsidRPr="00E402B1">
        <w:t>IDENTIFICATION OF THE ACTIVE ODORS FROM ILLICIT SUBSTANCES FOR THE DEVELOPMENT OF OPTIMAL CANINE TRAINING AIDS</w:t>
      </w:r>
    </w:p>
    <w:p w14:paraId="0B494D30" w14:textId="77777777" w:rsidR="0026151C" w:rsidRPr="00E402B1" w:rsidRDefault="0026151C" w:rsidP="00E402B1">
      <w:pPr>
        <w:pStyle w:val="TemplatePages"/>
      </w:pPr>
    </w:p>
    <w:p w14:paraId="574B75B7" w14:textId="77777777" w:rsidR="002E78D8" w:rsidRPr="00E402B1" w:rsidRDefault="002E78D8" w:rsidP="00E402B1">
      <w:pPr>
        <w:pStyle w:val="TemplatePages"/>
      </w:pPr>
    </w:p>
    <w:p w14:paraId="2CEC1708" w14:textId="77777777" w:rsidR="00F02BE8" w:rsidRDefault="0026151C" w:rsidP="00E402B1">
      <w:pPr>
        <w:pStyle w:val="TemplatePages"/>
      </w:pPr>
      <w:r w:rsidRPr="00E402B1">
        <w:t xml:space="preserve">A dissertation submitted in partial fulfillment of </w:t>
      </w:r>
    </w:p>
    <w:p w14:paraId="3FACE456" w14:textId="77777777" w:rsidR="00F02BE8" w:rsidRDefault="0026151C" w:rsidP="00E402B1">
      <w:pPr>
        <w:pStyle w:val="TemplatePages"/>
      </w:pPr>
      <w:r w:rsidRPr="00E402B1">
        <w:t xml:space="preserve">the requirements for the degree of </w:t>
      </w:r>
    </w:p>
    <w:p w14:paraId="21BB0806" w14:textId="66C08BFC" w:rsidR="0026151C" w:rsidRPr="00E402B1" w:rsidRDefault="0026151C" w:rsidP="00E402B1">
      <w:pPr>
        <w:pStyle w:val="TemplatePages"/>
      </w:pPr>
      <w:r w:rsidRPr="00E402B1">
        <w:t>DOCTOR OF PHILOSOPHY</w:t>
      </w:r>
    </w:p>
    <w:p w14:paraId="4771CC27" w14:textId="77777777" w:rsidR="0026151C" w:rsidRPr="00E402B1" w:rsidRDefault="0026151C" w:rsidP="00E402B1">
      <w:pPr>
        <w:pStyle w:val="TemplatePages"/>
      </w:pPr>
      <w:r w:rsidRPr="00E402B1">
        <w:t>in</w:t>
      </w:r>
    </w:p>
    <w:p w14:paraId="06449F65" w14:textId="1B808539" w:rsidR="0026151C" w:rsidRPr="00E402B1" w:rsidRDefault="003A1846" w:rsidP="00E402B1">
      <w:pPr>
        <w:pStyle w:val="TemplatePages"/>
      </w:pPr>
      <w:r w:rsidRPr="00E402B1">
        <w:t>CHEM</w:t>
      </w:r>
      <w:r w:rsidR="0026151C" w:rsidRPr="00E402B1">
        <w:t>I</w:t>
      </w:r>
      <w:r w:rsidRPr="00E402B1">
        <w:t>S</w:t>
      </w:r>
      <w:r w:rsidR="0026151C" w:rsidRPr="00E402B1">
        <w:t>TRY</w:t>
      </w:r>
    </w:p>
    <w:p w14:paraId="4CEA1046" w14:textId="779D7705" w:rsidR="0026151C" w:rsidRPr="00E402B1" w:rsidRDefault="0026151C" w:rsidP="00E402B1">
      <w:pPr>
        <w:pStyle w:val="TemplatePages"/>
      </w:pPr>
      <w:r w:rsidRPr="00E402B1">
        <w:t>by</w:t>
      </w:r>
    </w:p>
    <w:p w14:paraId="6A9D0815" w14:textId="77777777" w:rsidR="0026151C" w:rsidRPr="00E402B1" w:rsidRDefault="0026151C" w:rsidP="00E402B1">
      <w:pPr>
        <w:pStyle w:val="TemplatePages"/>
      </w:pPr>
      <w:r w:rsidRPr="00E402B1">
        <w:t>Adhly Marie Huertas Rivera</w:t>
      </w:r>
    </w:p>
    <w:p w14:paraId="1453D64B" w14:textId="77777777" w:rsidR="0026151C" w:rsidRPr="00E402B1" w:rsidRDefault="0026151C" w:rsidP="00E402B1">
      <w:pPr>
        <w:pStyle w:val="TemplatePages"/>
      </w:pPr>
    </w:p>
    <w:p w14:paraId="0713A07B" w14:textId="77777777" w:rsidR="00464C79" w:rsidRPr="00E402B1" w:rsidRDefault="00464C79" w:rsidP="00E402B1">
      <w:pPr>
        <w:pStyle w:val="TemplatePages"/>
      </w:pPr>
    </w:p>
    <w:p w14:paraId="04EFCCB8" w14:textId="77777777" w:rsidR="002E78D8" w:rsidRPr="00E402B1" w:rsidRDefault="002E78D8" w:rsidP="00E402B1">
      <w:pPr>
        <w:pStyle w:val="TemplatePages"/>
      </w:pPr>
    </w:p>
    <w:p w14:paraId="38248F72" w14:textId="0B59B389" w:rsidR="00134FFD" w:rsidRPr="0026151C" w:rsidRDefault="0026151C" w:rsidP="00E402B1">
      <w:pPr>
        <w:pStyle w:val="TemplatePages"/>
        <w:rPr>
          <w:b/>
          <w:bCs/>
        </w:rPr>
      </w:pPr>
      <w:r w:rsidRPr="00E402B1">
        <w:t>2016</w:t>
      </w:r>
      <w:r w:rsidR="00134FFD">
        <w:rPr>
          <w:b/>
          <w:bCs/>
        </w:rPr>
        <w:br w:type="page"/>
      </w:r>
    </w:p>
    <w:p w14:paraId="0F4677F8" w14:textId="77777777" w:rsidR="008501FE" w:rsidRPr="008501FE" w:rsidRDefault="008501FE" w:rsidP="008501FE">
      <w:pPr>
        <w:tabs>
          <w:tab w:val="left" w:pos="540"/>
        </w:tabs>
        <w:spacing w:line="240" w:lineRule="auto"/>
        <w:ind w:firstLine="0"/>
        <w:jc w:val="left"/>
        <w:rPr>
          <w:rFonts w:eastAsia="Times New Roman" w:cs="Times New Roman"/>
          <w:szCs w:val="20"/>
        </w:rPr>
      </w:pPr>
      <w:r w:rsidRPr="008501FE">
        <w:rPr>
          <w:rFonts w:eastAsia="Times New Roman" w:cs="Times New Roman"/>
          <w:szCs w:val="20"/>
        </w:rPr>
        <w:lastRenderedPageBreak/>
        <w:t xml:space="preserve">To: </w:t>
      </w:r>
      <w:r w:rsidRPr="008501FE">
        <w:rPr>
          <w:rFonts w:eastAsia="Times New Roman" w:cs="Times New Roman"/>
          <w:szCs w:val="20"/>
        </w:rPr>
        <w:tab/>
      </w:r>
      <w:r w:rsidRPr="008501FE">
        <w:rPr>
          <w:rFonts w:eastAsia="Times New Roman" w:cs="Times New Roman"/>
          <w:szCs w:val="24"/>
        </w:rPr>
        <w:fldChar w:fldCharType="begin">
          <w:ffData>
            <w:name w:val="Dropdown1"/>
            <w:enabled/>
            <w:calcOnExit w:val="0"/>
            <w:ddList>
              <w:listEntry w:val="Dean Michael R. Heithaus"/>
              <w:listEntry w:val="Acting Dean Jose M. Aldrich"/>
              <w:listEntry w:val="Interim Dean Ranu Jung"/>
              <w:listEntry w:val="Dean John F. Stack, Jr."/>
              <w:listEntry w:val="Dean John Rock"/>
              <w:listEntry w:val="Dean Ora Strickland"/>
              <w:listEntry w:val="Dean Tomás R. Guilarte"/>
            </w:ddList>
          </w:ffData>
        </w:fldChar>
      </w:r>
      <w:bookmarkStart w:id="0" w:name="Dropdown1"/>
      <w:r w:rsidRPr="008501FE">
        <w:rPr>
          <w:rFonts w:eastAsia="Times New Roman" w:cs="Times New Roman"/>
          <w:szCs w:val="24"/>
        </w:rPr>
        <w:instrText xml:space="preserve"> FORMDROPDOWN </w:instrText>
      </w:r>
      <w:r w:rsidR="00B7673E">
        <w:rPr>
          <w:rFonts w:eastAsia="Times New Roman" w:cs="Times New Roman"/>
          <w:szCs w:val="24"/>
        </w:rPr>
      </w:r>
      <w:r w:rsidR="00B7673E">
        <w:rPr>
          <w:rFonts w:eastAsia="Times New Roman" w:cs="Times New Roman"/>
          <w:szCs w:val="24"/>
        </w:rPr>
        <w:fldChar w:fldCharType="separate"/>
      </w:r>
      <w:r w:rsidRPr="008501FE">
        <w:rPr>
          <w:rFonts w:eastAsia="Times New Roman" w:cs="Times New Roman"/>
          <w:szCs w:val="24"/>
        </w:rPr>
        <w:fldChar w:fldCharType="end"/>
      </w:r>
      <w:bookmarkEnd w:id="0"/>
      <w:r w:rsidRPr="008501FE">
        <w:rPr>
          <w:rFonts w:eastAsia="Times New Roman" w:cs="Times New Roman"/>
          <w:szCs w:val="20"/>
        </w:rPr>
        <w:t xml:space="preserve">    </w:t>
      </w:r>
      <w:r w:rsidRPr="008501FE">
        <w:rPr>
          <w:rFonts w:eastAsia="Times New Roman" w:cs="Times New Roman"/>
          <w:color w:val="FFFFFF"/>
          <w:sz w:val="20"/>
          <w:szCs w:val="20"/>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sidRPr="008501FE">
        <w:rPr>
          <w:rFonts w:eastAsia="Times New Roman" w:cs="Times New Roman"/>
          <w:color w:val="FFFFFF"/>
          <w:sz w:val="20"/>
          <w:szCs w:val="20"/>
        </w:rPr>
        <w:instrText xml:space="preserve"> FORMTEXT </w:instrText>
      </w:r>
      <w:r w:rsidRPr="008501FE">
        <w:rPr>
          <w:rFonts w:eastAsia="Times New Roman" w:cs="Times New Roman"/>
          <w:color w:val="FFFFFF"/>
          <w:sz w:val="20"/>
          <w:szCs w:val="20"/>
        </w:rPr>
      </w:r>
      <w:r w:rsidRPr="008501FE">
        <w:rPr>
          <w:rFonts w:eastAsia="Times New Roman" w:cs="Times New Roman"/>
          <w:color w:val="FFFFFF"/>
          <w:sz w:val="20"/>
          <w:szCs w:val="20"/>
        </w:rPr>
        <w:fldChar w:fldCharType="separate"/>
      </w:r>
      <w:r w:rsidRPr="008501FE">
        <w:rPr>
          <w:rFonts w:eastAsia="Times New Roman" w:cs="Times New Roman"/>
          <w:noProof/>
          <w:color w:val="FFFFFF"/>
          <w:sz w:val="20"/>
          <w:szCs w:val="20"/>
        </w:rPr>
        <w:t xml:space="preserve">choose the name of dean of your college/school </w:t>
      </w:r>
      <w:r w:rsidRPr="008501FE">
        <w:rPr>
          <w:rFonts w:eastAsia="Times New Roman" w:cs="Times New Roman"/>
          <w:color w:val="FFFFFF"/>
          <w:sz w:val="20"/>
          <w:szCs w:val="20"/>
        </w:rPr>
        <w:fldChar w:fldCharType="end"/>
      </w:r>
      <w:bookmarkEnd w:id="1"/>
      <w:r w:rsidRPr="008501FE">
        <w:rPr>
          <w:rFonts w:eastAsia="Times New Roman" w:cs="Times New Roman"/>
          <w:color w:val="FFFFFF"/>
          <w:szCs w:val="20"/>
        </w:rPr>
        <w:t xml:space="preserve"> </w:t>
      </w:r>
      <w:r w:rsidRPr="008501FE">
        <w:rPr>
          <w:rFonts w:eastAsia="Times New Roman" w:cs="Times New Roman"/>
          <w:color w:val="FFFFFF"/>
          <w:szCs w:val="20"/>
        </w:rPr>
        <w:fldChar w:fldCharType="begin"/>
      </w:r>
      <w:r w:rsidRPr="008501FE">
        <w:rPr>
          <w:rFonts w:eastAsia="Times New Roman" w:cs="Times New Roman"/>
          <w:color w:val="FFFFFF"/>
          <w:szCs w:val="20"/>
        </w:rPr>
        <w:instrText xml:space="preserve"> GOTOBUTTON </w:instrText>
      </w:r>
      <w:r w:rsidRPr="008501FE">
        <w:rPr>
          <w:rFonts w:eastAsia="Times New Roman" w:cs="Times New Roman"/>
          <w:color w:val="FFFFFF"/>
          <w:szCs w:val="20"/>
        </w:rPr>
        <w:fldChar w:fldCharType="end"/>
      </w:r>
      <w:r w:rsidRPr="008501FE">
        <w:rPr>
          <w:rFonts w:eastAsia="Times New Roman" w:cs="Times New Roman"/>
          <w:color w:val="FFFFFF"/>
          <w:szCs w:val="20"/>
        </w:rPr>
        <w:fldChar w:fldCharType="begin"/>
      </w:r>
      <w:r w:rsidRPr="008501FE">
        <w:rPr>
          <w:rFonts w:eastAsia="Times New Roman" w:cs="Times New Roman"/>
          <w:color w:val="FFFFFF"/>
          <w:szCs w:val="20"/>
        </w:rPr>
        <w:instrText xml:space="preserve"> AUTOTEXTLIST  \* MERGEFORMAT </w:instrText>
      </w:r>
      <w:r w:rsidRPr="008501FE">
        <w:rPr>
          <w:rFonts w:eastAsia="Times New Roman" w:cs="Times New Roman"/>
          <w:color w:val="FFFFFF"/>
          <w:szCs w:val="20"/>
        </w:rPr>
        <w:fldChar w:fldCharType="end"/>
      </w:r>
    </w:p>
    <w:p w14:paraId="243C5C1D" w14:textId="1D753100" w:rsidR="008501FE" w:rsidRDefault="008501FE" w:rsidP="008501FE">
      <w:pPr>
        <w:pStyle w:val="PlainText"/>
        <w:tabs>
          <w:tab w:val="left" w:pos="540"/>
        </w:tabs>
        <w:spacing w:line="240" w:lineRule="auto"/>
        <w:contextualSpacing/>
        <w:rPr>
          <w:rFonts w:ascii="Times New Roman" w:hAnsi="Times New Roman"/>
        </w:rPr>
      </w:pPr>
      <w:r w:rsidRPr="008501FE">
        <w:rPr>
          <w:rFonts w:ascii="Times New Roman" w:eastAsia="Times New Roman" w:hAnsi="Times New Roman"/>
          <w:szCs w:val="24"/>
        </w:rPr>
        <w:tab/>
      </w:r>
      <w:r w:rsidRPr="008501FE">
        <w:rPr>
          <w:rFonts w:ascii="Times New Roman" w:eastAsia="Times New Roman" w:hAnsi="Times New Roman"/>
          <w:szCs w:val="24"/>
        </w:rPr>
        <w:fldChar w:fldCharType="begin">
          <w:ffData>
            <w:name w:val="Dropdown2"/>
            <w:enabled/>
            <w:calcOnExit w:val="0"/>
            <w:ddList>
              <w:listEntry w:val="College of Arts, Sciences and Education"/>
              <w:listEntry w:val="College of Business"/>
              <w:listEntry w:val="College of Engineering and Computing"/>
              <w:listEntry w:val="Green School of International and Public Affairs"/>
              <w:listEntry w:val="College of Medicine"/>
              <w:listEntry w:val="College of Nursing and Health Sciences"/>
              <w:listEntry w:val="R.Stempel College of Public Health and Social Work"/>
            </w:ddList>
          </w:ffData>
        </w:fldChar>
      </w:r>
      <w:bookmarkStart w:id="2" w:name="Dropdown2"/>
      <w:r w:rsidRPr="008501FE">
        <w:rPr>
          <w:rFonts w:ascii="Times New Roman" w:eastAsia="Times New Roman" w:hAnsi="Times New Roman"/>
          <w:szCs w:val="24"/>
        </w:rPr>
        <w:instrText xml:space="preserve"> FORMDROPDOWN </w:instrText>
      </w:r>
      <w:r w:rsidR="00B7673E">
        <w:rPr>
          <w:rFonts w:ascii="Times New Roman" w:eastAsia="Times New Roman" w:hAnsi="Times New Roman"/>
          <w:szCs w:val="24"/>
        </w:rPr>
      </w:r>
      <w:r w:rsidR="00B7673E">
        <w:rPr>
          <w:rFonts w:ascii="Times New Roman" w:eastAsia="Times New Roman" w:hAnsi="Times New Roman"/>
          <w:szCs w:val="24"/>
        </w:rPr>
        <w:fldChar w:fldCharType="separate"/>
      </w:r>
      <w:r w:rsidRPr="008501FE">
        <w:rPr>
          <w:rFonts w:ascii="Times New Roman" w:eastAsia="Times New Roman" w:hAnsi="Times New Roman"/>
          <w:szCs w:val="24"/>
        </w:rPr>
        <w:fldChar w:fldCharType="end"/>
      </w:r>
      <w:bookmarkEnd w:id="2"/>
      <w:r w:rsidRPr="008501FE">
        <w:rPr>
          <w:rFonts w:ascii="Times New Roman" w:eastAsia="Times New Roman" w:hAnsi="Times New Roman"/>
          <w:szCs w:val="24"/>
        </w:rPr>
        <w:t xml:space="preserve">    </w:t>
      </w:r>
      <w:r>
        <w:rPr>
          <w:rFonts w:ascii="Times New Roman" w:hAnsi="Times New Roman"/>
          <w:color w:val="FFFFFF"/>
        </w:rPr>
        <w:fldChar w:fldCharType="begin">
          <w:ffData>
            <w:name w:val="Text2"/>
            <w:enabled/>
            <w:calcOnExit w:val="0"/>
            <w:textInput>
              <w:default w:val="choose the name of your college/school "/>
            </w:textInput>
          </w:ffData>
        </w:fldChar>
      </w:r>
      <w:bookmarkStart w:id="3" w:name="Text2"/>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your college/school </w:t>
      </w:r>
      <w:r>
        <w:rPr>
          <w:rFonts w:ascii="Times New Roman" w:hAnsi="Times New Roman"/>
          <w:color w:val="FFFFFF"/>
        </w:rPr>
        <w:fldChar w:fldCharType="end"/>
      </w:r>
      <w:bookmarkEnd w:id="3"/>
    </w:p>
    <w:p w14:paraId="3AA67C5B" w14:textId="77777777" w:rsidR="008501FE" w:rsidRDefault="008501FE" w:rsidP="008501FE">
      <w:pPr>
        <w:pStyle w:val="PlainText"/>
        <w:spacing w:line="240" w:lineRule="auto"/>
        <w:ind w:left="720"/>
        <w:rPr>
          <w:rFonts w:ascii="Times New Roman" w:hAnsi="Times New Roman"/>
        </w:rPr>
      </w:pPr>
    </w:p>
    <w:p w14:paraId="1FFD9543" w14:textId="77777777" w:rsidR="008501FE" w:rsidRDefault="008501FE" w:rsidP="008501FE">
      <w:pPr>
        <w:pStyle w:val="PlainText"/>
        <w:spacing w:line="240" w:lineRule="auto"/>
        <w:ind w:firstLine="0"/>
        <w:rPr>
          <w:rFonts w:ascii="Times New Roman" w:hAnsi="Times New Roman"/>
        </w:rPr>
      </w:pPr>
      <w:r>
        <w:rPr>
          <w:rFonts w:ascii="Times New Roman" w:hAnsi="Times New Roman"/>
        </w:rPr>
        <w:t xml:space="preserve">This dissertation, written by </w:t>
      </w:r>
      <w:r>
        <w:rPr>
          <w:rFonts w:ascii="Times New Roman" w:hAnsi="Times New Roman"/>
        </w:rPr>
        <w:fldChar w:fldCharType="begin">
          <w:ffData>
            <w:name w:val="Text3"/>
            <w:enabled/>
            <w:calcOnExit w:val="0"/>
            <w:textInput>
              <w:default w:val="type your full name here"/>
            </w:textInput>
          </w:ffData>
        </w:fldChar>
      </w:r>
      <w:bookmarkStart w:id="4" w:name="Text3"/>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Adhly Marie Huertas Rivera</w:t>
      </w:r>
      <w:r>
        <w:rPr>
          <w:rFonts w:ascii="Times New Roman" w:hAnsi="Times New Roman"/>
        </w:rPr>
        <w:fldChar w:fldCharType="end"/>
      </w:r>
      <w:bookmarkEnd w:id="4"/>
      <w:r>
        <w:rPr>
          <w:rFonts w:ascii="Times New Roman" w:hAnsi="Times New Roman"/>
        </w:rPr>
        <w:t xml:space="preserve">, and entitled </w:t>
      </w:r>
      <w:r>
        <w:rPr>
          <w:rFonts w:ascii="Times New Roman" w:hAnsi="Times New Roman"/>
        </w:rPr>
        <w:fldChar w:fldCharType="begin">
          <w:ffData>
            <w:name w:val="Text4"/>
            <w:enabled/>
            <w:calcOnExit w:val="0"/>
            <w:textInput>
              <w:default w:val="type the title of your dissertation here"/>
            </w:textInput>
          </w:ffData>
        </w:fldChar>
      </w:r>
      <w:bookmarkStart w:id="5" w:name="Text4"/>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rPr>
        <w:t>Identification of the Active Odors from Illicit Substances for the Development of Optimal Canine Training Aids</w:t>
      </w:r>
      <w:r>
        <w:rPr>
          <w:rFonts w:ascii="Times New Roman" w:hAnsi="Times New Roman"/>
        </w:rPr>
        <w:fldChar w:fldCharType="end"/>
      </w:r>
      <w:bookmarkEnd w:id="5"/>
      <w:r>
        <w:rPr>
          <w:rFonts w:ascii="Times New Roman" w:hAnsi="Times New Roman"/>
        </w:rPr>
        <w:t>, having been approved in respect to style and intellectual content, is referred to you for judgment.</w:t>
      </w:r>
    </w:p>
    <w:p w14:paraId="5E53FBE3" w14:textId="77777777" w:rsidR="008501FE" w:rsidRDefault="008501FE" w:rsidP="008501FE">
      <w:pPr>
        <w:pStyle w:val="PlainText"/>
        <w:spacing w:line="240" w:lineRule="auto"/>
        <w:ind w:left="720"/>
        <w:rPr>
          <w:rFonts w:ascii="Times New Roman" w:hAnsi="Times New Roman"/>
        </w:rPr>
      </w:pPr>
    </w:p>
    <w:p w14:paraId="46D6498C" w14:textId="49941521" w:rsidR="008501FE" w:rsidRDefault="008501FE" w:rsidP="00F661D9">
      <w:pPr>
        <w:ind w:firstLine="0"/>
      </w:pPr>
      <w:bookmarkStart w:id="6" w:name="_Toc466890643"/>
      <w:r>
        <w:t>We have read this dissertation and recommend that it be approved.</w:t>
      </w:r>
      <w:bookmarkEnd w:id="6"/>
    </w:p>
    <w:p w14:paraId="25D06C5C" w14:textId="77777777" w:rsidR="008501FE" w:rsidRDefault="008501FE" w:rsidP="008501FE">
      <w:pPr>
        <w:pStyle w:val="PlainText"/>
        <w:spacing w:line="240" w:lineRule="auto"/>
        <w:ind w:left="720"/>
        <w:rPr>
          <w:rFonts w:ascii="Times New Roman" w:hAnsi="Times New Roman"/>
        </w:rPr>
      </w:pPr>
    </w:p>
    <w:p w14:paraId="47D9B97F"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06AE2032" w14:textId="77777777" w:rsidR="008501FE" w:rsidRDefault="008501FE" w:rsidP="008501FE">
      <w:pPr>
        <w:pStyle w:val="PlainText"/>
        <w:spacing w:line="240" w:lineRule="auto"/>
        <w:ind w:left="720"/>
        <w:jc w:val="right"/>
        <w:rPr>
          <w:rFonts w:ascii="Times New Roman" w:hAnsi="Times New Roman"/>
        </w:rPr>
      </w:pPr>
      <w:r>
        <w:rPr>
          <w:rFonts w:ascii="Times New Roman" w:hAnsi="Times New Roman"/>
        </w:rPr>
        <w:fldChar w:fldCharType="begin">
          <w:ffData>
            <w:name w:val="Text5"/>
            <w:enabled/>
            <w:calcOnExit w:val="0"/>
            <w:textInput>
              <w:default w:val="type the name of committee member here"/>
            </w:textInput>
          </w:ffData>
        </w:fldChar>
      </w:r>
      <w:bookmarkStart w:id="7" w:name="Text5"/>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Yong Cai</w:t>
      </w:r>
      <w:r>
        <w:rPr>
          <w:rFonts w:ascii="Times New Roman" w:hAnsi="Times New Roman"/>
        </w:rPr>
        <w:fldChar w:fldCharType="end"/>
      </w:r>
      <w:bookmarkEnd w:id="7"/>
    </w:p>
    <w:p w14:paraId="6115D695" w14:textId="77777777" w:rsidR="008501FE" w:rsidRDefault="008501FE" w:rsidP="008501FE">
      <w:pPr>
        <w:pStyle w:val="PlainText"/>
        <w:spacing w:line="240" w:lineRule="auto"/>
        <w:rPr>
          <w:rFonts w:ascii="Times New Roman" w:hAnsi="Times New Roman"/>
        </w:rPr>
      </w:pPr>
    </w:p>
    <w:p w14:paraId="1DD609B8"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373F876D" w14:textId="77777777" w:rsidR="008501FE" w:rsidRDefault="008501FE" w:rsidP="008501FE">
      <w:pPr>
        <w:pStyle w:val="PlainText"/>
        <w:spacing w:line="240" w:lineRule="auto"/>
        <w:ind w:left="720"/>
        <w:jc w:val="right"/>
        <w:rPr>
          <w:rFonts w:ascii="Times New Roman" w:hAnsi="Times New Roman"/>
        </w:rPr>
      </w:pPr>
      <w:r>
        <w:rPr>
          <w:rFonts w:ascii="Times New Roman" w:hAnsi="Times New Roman"/>
        </w:rPr>
        <w:fldChar w:fldCharType="begin">
          <w:ffData>
            <w:name w:val="Text5"/>
            <w:enabled/>
            <w:calcOnExit w:val="0"/>
            <w:textInput>
              <w:default w:val="type the name of committee member here"/>
            </w:textInput>
          </w:ffData>
        </w:fldChar>
      </w:r>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Stewart D'Alessio</w:t>
      </w:r>
      <w:r>
        <w:rPr>
          <w:rFonts w:ascii="Times New Roman" w:hAnsi="Times New Roman"/>
        </w:rPr>
        <w:fldChar w:fldCharType="end"/>
      </w:r>
    </w:p>
    <w:p w14:paraId="1B3B2130" w14:textId="77777777" w:rsidR="008501FE" w:rsidRDefault="008501FE" w:rsidP="008501FE">
      <w:pPr>
        <w:pStyle w:val="PlainText"/>
        <w:spacing w:line="240" w:lineRule="auto"/>
        <w:ind w:left="720"/>
        <w:jc w:val="right"/>
        <w:rPr>
          <w:rFonts w:ascii="Times New Roman" w:hAnsi="Times New Roman"/>
        </w:rPr>
      </w:pPr>
    </w:p>
    <w:p w14:paraId="4674F7F1"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1058B9A9" w14:textId="77777777" w:rsidR="008501FE" w:rsidRDefault="008501FE" w:rsidP="008501FE">
      <w:pPr>
        <w:pStyle w:val="PlainText"/>
        <w:spacing w:line="240" w:lineRule="auto"/>
        <w:ind w:left="720"/>
        <w:jc w:val="right"/>
        <w:rPr>
          <w:rFonts w:ascii="Times New Roman" w:hAnsi="Times New Roman"/>
        </w:rPr>
      </w:pPr>
      <w:r>
        <w:rPr>
          <w:rFonts w:ascii="Times New Roman" w:hAnsi="Times New Roman"/>
        </w:rPr>
        <w:fldChar w:fldCharType="begin">
          <w:ffData>
            <w:name w:val="Text5"/>
            <w:enabled/>
            <w:calcOnExit w:val="0"/>
            <w:textInput>
              <w:default w:val="type the name of committee member here"/>
            </w:textInput>
          </w:ffData>
        </w:fldChar>
      </w:r>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Anthony DeCaprio</w:t>
      </w:r>
      <w:r>
        <w:rPr>
          <w:rFonts w:ascii="Times New Roman" w:hAnsi="Times New Roman"/>
        </w:rPr>
        <w:fldChar w:fldCharType="end"/>
      </w:r>
    </w:p>
    <w:p w14:paraId="36D74B75" w14:textId="77777777" w:rsidR="008501FE" w:rsidRDefault="008501FE" w:rsidP="008501FE">
      <w:pPr>
        <w:pStyle w:val="PlainText"/>
        <w:spacing w:line="240" w:lineRule="auto"/>
        <w:ind w:left="720"/>
        <w:jc w:val="right"/>
        <w:rPr>
          <w:rFonts w:ascii="Times New Roman" w:hAnsi="Times New Roman"/>
        </w:rPr>
      </w:pPr>
    </w:p>
    <w:p w14:paraId="7C7690C8"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6B9D3B38" w14:textId="77777777" w:rsidR="008501FE" w:rsidRDefault="008501FE" w:rsidP="008501FE">
      <w:pPr>
        <w:pStyle w:val="PlainText"/>
        <w:spacing w:line="240" w:lineRule="auto"/>
        <w:ind w:left="720"/>
        <w:jc w:val="right"/>
        <w:rPr>
          <w:rFonts w:ascii="Times New Roman" w:hAnsi="Times New Roman"/>
        </w:rPr>
      </w:pPr>
      <w:r>
        <w:rPr>
          <w:rFonts w:ascii="Times New Roman" w:hAnsi="Times New Roman"/>
        </w:rPr>
        <w:fldChar w:fldCharType="begin">
          <w:ffData>
            <w:name w:val="Text6"/>
            <w:enabled/>
            <w:calcOnExit w:val="0"/>
            <w:textInput>
              <w:default w:val="type the name of committee member here"/>
            </w:textInput>
          </w:ffData>
        </w:fldChar>
      </w:r>
      <w:bookmarkStart w:id="8" w:name="Text6"/>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Jeffrey Joens</w:t>
      </w:r>
      <w:r>
        <w:rPr>
          <w:rFonts w:ascii="Times New Roman" w:hAnsi="Times New Roman"/>
        </w:rPr>
        <w:fldChar w:fldCharType="end"/>
      </w:r>
      <w:bookmarkEnd w:id="8"/>
    </w:p>
    <w:p w14:paraId="09F5C936" w14:textId="77777777" w:rsidR="008501FE" w:rsidRDefault="008501FE" w:rsidP="008501FE">
      <w:pPr>
        <w:pStyle w:val="PlainText"/>
        <w:spacing w:line="240" w:lineRule="auto"/>
        <w:rPr>
          <w:rFonts w:ascii="Times New Roman" w:hAnsi="Times New Roman"/>
        </w:rPr>
      </w:pPr>
    </w:p>
    <w:p w14:paraId="3534C574"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4487CCC1"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fldChar w:fldCharType="begin">
          <w:ffData>
            <w:name w:val="Text7"/>
            <w:enabled/>
            <w:calcOnExit w:val="0"/>
            <w:textInput>
              <w:default w:val="type the name of major professor here"/>
            </w:textInput>
          </w:ffData>
        </w:fldChar>
      </w:r>
      <w:bookmarkStart w:id="9" w:name="Text7"/>
      <w:r>
        <w:rPr>
          <w:rFonts w:ascii="Times New Roman" w:hAnsi="Times New Roman"/>
        </w:rPr>
        <w:instrText xml:space="preserve"> FORMTEXT </w:instrText>
      </w:r>
      <w:r>
        <w:rPr>
          <w:rFonts w:ascii="Times New Roman" w:hAnsi="Times New Roman"/>
        </w:rPr>
      </w:r>
      <w:r>
        <w:rPr>
          <w:rFonts w:ascii="Times New Roman" w:hAnsi="Times New Roman"/>
        </w:rPr>
        <w:fldChar w:fldCharType="separate"/>
      </w:r>
      <w:r>
        <w:rPr>
          <w:rFonts w:ascii="Times New Roman" w:hAnsi="Times New Roman"/>
          <w:noProof/>
        </w:rPr>
        <w:t>Kenneth Furton</w:t>
      </w:r>
      <w:r>
        <w:rPr>
          <w:rFonts w:ascii="Times New Roman" w:hAnsi="Times New Roman"/>
        </w:rPr>
        <w:fldChar w:fldCharType="end"/>
      </w:r>
      <w:bookmarkEnd w:id="9"/>
      <w:r>
        <w:rPr>
          <w:rFonts w:ascii="Times New Roman" w:hAnsi="Times New Roman"/>
        </w:rPr>
        <w:t>, Major Professor</w:t>
      </w:r>
    </w:p>
    <w:p w14:paraId="73EF21E4" w14:textId="77777777" w:rsidR="002430E7" w:rsidRDefault="002430E7" w:rsidP="002430E7">
      <w:pPr>
        <w:ind w:firstLine="0"/>
      </w:pPr>
      <w:bookmarkStart w:id="10" w:name="_Toc466890644"/>
    </w:p>
    <w:p w14:paraId="47A91E95" w14:textId="1D1F69D7" w:rsidR="008501FE" w:rsidRDefault="008501FE" w:rsidP="002430E7">
      <w:pPr>
        <w:ind w:firstLine="0"/>
      </w:pPr>
      <w:r>
        <w:t xml:space="preserve">Date of Defense: </w:t>
      </w:r>
      <w:r>
        <w:fldChar w:fldCharType="begin">
          <w:ffData>
            <w:name w:val="Text8"/>
            <w:enabled/>
            <w:calcOnExit w:val="0"/>
            <w:textInput>
              <w:default w:val="type date of defense here (month day, year). Example: August 8, 2001"/>
            </w:textInput>
          </w:ffData>
        </w:fldChar>
      </w:r>
      <w:bookmarkStart w:id="11" w:name="Text8"/>
      <w:r>
        <w:instrText xml:space="preserve"> FORMTEXT </w:instrText>
      </w:r>
      <w:r>
        <w:fldChar w:fldCharType="separate"/>
      </w:r>
      <w:r>
        <w:rPr>
          <w:noProof/>
        </w:rPr>
        <w:t>November 4, 2016</w:t>
      </w:r>
      <w:bookmarkEnd w:id="10"/>
      <w:r>
        <w:fldChar w:fldCharType="end"/>
      </w:r>
      <w:bookmarkEnd w:id="11"/>
    </w:p>
    <w:p w14:paraId="3E07249A" w14:textId="77777777" w:rsidR="008501FE" w:rsidRDefault="008501FE" w:rsidP="00E60261">
      <w:pPr>
        <w:spacing w:line="240" w:lineRule="auto"/>
        <w:ind w:firstLine="0"/>
      </w:pPr>
      <w:bookmarkStart w:id="12" w:name="_Toc466890645"/>
      <w:r>
        <w:t xml:space="preserve">The dissertation of </w:t>
      </w:r>
      <w:r>
        <w:fldChar w:fldCharType="begin">
          <w:ffData>
            <w:name w:val="Text9"/>
            <w:enabled/>
            <w:calcOnExit w:val="0"/>
            <w:textInput>
              <w:default w:val="type your full name here"/>
            </w:textInput>
          </w:ffData>
        </w:fldChar>
      </w:r>
      <w:bookmarkStart w:id="13" w:name="Text9"/>
      <w:r>
        <w:instrText xml:space="preserve"> FORMTEXT </w:instrText>
      </w:r>
      <w:r>
        <w:fldChar w:fldCharType="separate"/>
      </w:r>
      <w:r>
        <w:rPr>
          <w:noProof/>
        </w:rPr>
        <w:t>Adhly Marie Huertas Rivera</w:t>
      </w:r>
      <w:r>
        <w:fldChar w:fldCharType="end"/>
      </w:r>
      <w:bookmarkEnd w:id="13"/>
      <w:r>
        <w:t xml:space="preserve"> is approved.</w:t>
      </w:r>
      <w:bookmarkEnd w:id="12"/>
    </w:p>
    <w:p w14:paraId="3314060E" w14:textId="77777777" w:rsidR="008501FE" w:rsidRDefault="008501FE" w:rsidP="00E60261">
      <w:pPr>
        <w:pStyle w:val="PlainText"/>
        <w:spacing w:line="240" w:lineRule="auto"/>
        <w:ind w:left="720"/>
        <w:rPr>
          <w:rFonts w:ascii="Times New Roman" w:hAnsi="Times New Roman"/>
        </w:rPr>
      </w:pPr>
    </w:p>
    <w:p w14:paraId="22392652" w14:textId="77777777" w:rsidR="008501FE" w:rsidRDefault="008501FE" w:rsidP="008501FE">
      <w:pPr>
        <w:pStyle w:val="PlainText"/>
        <w:spacing w:line="240" w:lineRule="auto"/>
        <w:ind w:left="720"/>
        <w:rPr>
          <w:rFonts w:ascii="Times New Roman" w:hAnsi="Times New Roman"/>
        </w:rPr>
      </w:pPr>
    </w:p>
    <w:p w14:paraId="057FEC76"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179F2816" w14:textId="77777777" w:rsidR="008501FE" w:rsidRDefault="008501FE" w:rsidP="008501FE">
      <w:pPr>
        <w:pStyle w:val="PlainText"/>
        <w:spacing w:line="240" w:lineRule="auto"/>
        <w:jc w:val="right"/>
        <w:rPr>
          <w:rFonts w:ascii="Times New Roman" w:hAnsi="Times New Roman"/>
        </w:rPr>
      </w:pPr>
      <w:r>
        <w:rPr>
          <w:rFonts w:ascii="Times New Roman" w:hAnsi="Times New Roman"/>
          <w:color w:val="FFFFFF"/>
        </w:rPr>
        <w:fldChar w:fldCharType="begin">
          <w:ffData>
            <w:name w:val=""/>
            <w:enabled/>
            <w:calcOnExit w:val="0"/>
            <w:textInput>
              <w:default w:val="choose the name of dean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dean of your college/school </w:t>
      </w:r>
      <w:r>
        <w:rPr>
          <w:rFonts w:ascii="Times New Roman" w:hAnsi="Times New Roman"/>
          <w:color w:val="FFFFFF"/>
        </w:rPr>
        <w:fldChar w:fldCharType="end"/>
      </w:r>
      <w:r>
        <w:rPr>
          <w:rFonts w:ascii="Times New Roman" w:hAnsi="Times New Roman"/>
          <w:color w:val="FFFFFF"/>
        </w:rPr>
        <w:t xml:space="preserve">  </w:t>
      </w:r>
      <w:r>
        <w:rPr>
          <w:rFonts w:ascii="Times New Roman" w:hAnsi="Times New Roman"/>
          <w:szCs w:val="24"/>
        </w:rPr>
        <w:fldChar w:fldCharType="begin">
          <w:ffData>
            <w:name w:val=""/>
            <w:enabled/>
            <w:calcOnExit w:val="0"/>
            <w:ddList>
              <w:listEntry w:val="Dean Michael R. Heithaus"/>
              <w:listEntry w:val="Acting Dean Jose M. Aldrich"/>
              <w:listEntry w:val="Interim Dean Ranu Jung"/>
              <w:listEntry w:val="Dean John F. Stack, Jr."/>
              <w:listEntry w:val="Dean John Rock"/>
              <w:listEntry w:val="Dean Ora Strickland"/>
              <w:listEntry w:val="Dean Tomás R. Guilarte"/>
            </w:ddList>
          </w:ffData>
        </w:fldChar>
      </w:r>
      <w:r>
        <w:rPr>
          <w:rFonts w:ascii="Times New Roman" w:hAnsi="Times New Roman"/>
          <w:szCs w:val="24"/>
        </w:rPr>
        <w:instrText xml:space="preserve"> FORMDROPDOWN </w:instrText>
      </w:r>
      <w:r w:rsidR="00B7673E">
        <w:rPr>
          <w:rFonts w:ascii="Times New Roman" w:hAnsi="Times New Roman"/>
          <w:szCs w:val="24"/>
        </w:rPr>
      </w:r>
      <w:r w:rsidR="00B7673E">
        <w:rPr>
          <w:rFonts w:ascii="Times New Roman" w:hAnsi="Times New Roman"/>
          <w:szCs w:val="24"/>
        </w:rPr>
        <w:fldChar w:fldCharType="separate"/>
      </w:r>
      <w:r>
        <w:rPr>
          <w:rFonts w:ascii="Times New Roman" w:hAnsi="Times New Roman"/>
          <w:szCs w:val="24"/>
        </w:rPr>
        <w:fldChar w:fldCharType="end"/>
      </w:r>
    </w:p>
    <w:p w14:paraId="4FD196D4" w14:textId="77777777" w:rsidR="008501FE" w:rsidRDefault="008501FE" w:rsidP="008501FE">
      <w:pPr>
        <w:pStyle w:val="PlainText"/>
        <w:spacing w:line="240" w:lineRule="auto"/>
        <w:jc w:val="right"/>
        <w:rPr>
          <w:rFonts w:ascii="Times New Roman" w:hAnsi="Times New Roman"/>
        </w:rPr>
      </w:pPr>
      <w:r>
        <w:rPr>
          <w:rFonts w:ascii="Times New Roman" w:hAnsi="Times New Roman"/>
          <w:color w:val="FFFFFF"/>
        </w:rPr>
        <w:fldChar w:fldCharType="begin">
          <w:ffData>
            <w:name w:val=""/>
            <w:enabled/>
            <w:calcOnExit w:val="0"/>
            <w:textInput>
              <w:default w:val="choose the name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your college/school </w:t>
      </w:r>
      <w:r>
        <w:rPr>
          <w:rFonts w:ascii="Times New Roman" w:hAnsi="Times New Roman"/>
          <w:color w:val="FFFFFF"/>
        </w:rPr>
        <w:fldChar w:fldCharType="end"/>
      </w:r>
      <w:r>
        <w:rPr>
          <w:rFonts w:ascii="Times New Roman" w:hAnsi="Times New Roman"/>
          <w:color w:val="FFFFFF"/>
        </w:rPr>
        <w:t xml:space="preserve">  </w:t>
      </w:r>
      <w:r>
        <w:rPr>
          <w:rFonts w:ascii="Times New Roman" w:hAnsi="Times New Roman"/>
        </w:rPr>
        <w:fldChar w:fldCharType="begin">
          <w:ffData>
            <w:name w:val=""/>
            <w:enabled/>
            <w:calcOnExit w:val="0"/>
            <w:ddList>
              <w:listEntry w:val="College of Arts, Sciences and Education"/>
              <w:listEntry w:val="College of Business"/>
              <w:listEntry w:val="College of Engineering and Computing"/>
              <w:listEntry w:val="Green School of International and Public Affairs"/>
              <w:listEntry w:val="College of Medicine"/>
              <w:listEntry w:val="College of Nursing and Health Sciences"/>
              <w:listEntry w:val="R.Stempel College of Public Health and Social Work"/>
            </w:ddList>
          </w:ffData>
        </w:fldChar>
      </w:r>
      <w:r>
        <w:rPr>
          <w:rFonts w:ascii="Times New Roman" w:hAnsi="Times New Roman"/>
        </w:rPr>
        <w:instrText xml:space="preserve"> FORMDROPDOWN </w:instrText>
      </w:r>
      <w:r w:rsidR="00B7673E">
        <w:rPr>
          <w:rFonts w:ascii="Times New Roman" w:hAnsi="Times New Roman"/>
        </w:rPr>
      </w:r>
      <w:r w:rsidR="00B7673E">
        <w:rPr>
          <w:rFonts w:ascii="Times New Roman" w:hAnsi="Times New Roman"/>
        </w:rPr>
        <w:fldChar w:fldCharType="separate"/>
      </w:r>
      <w:r>
        <w:rPr>
          <w:rFonts w:ascii="Times New Roman" w:hAnsi="Times New Roman"/>
        </w:rPr>
        <w:fldChar w:fldCharType="end"/>
      </w:r>
    </w:p>
    <w:p w14:paraId="36941DC1" w14:textId="77777777" w:rsidR="008501FE" w:rsidRDefault="008501FE" w:rsidP="008501FE">
      <w:pPr>
        <w:pStyle w:val="PlainText"/>
        <w:spacing w:line="240" w:lineRule="auto"/>
        <w:ind w:left="720"/>
        <w:rPr>
          <w:rFonts w:ascii="Times New Roman" w:hAnsi="Times New Roman"/>
        </w:rPr>
      </w:pPr>
    </w:p>
    <w:p w14:paraId="6B464DAD" w14:textId="77777777" w:rsidR="008501FE" w:rsidRDefault="008501FE" w:rsidP="008501FE">
      <w:pPr>
        <w:pStyle w:val="PlainText"/>
        <w:spacing w:line="240" w:lineRule="auto"/>
        <w:ind w:left="720"/>
        <w:rPr>
          <w:rFonts w:ascii="Times New Roman" w:hAnsi="Times New Roman"/>
        </w:rPr>
      </w:pPr>
    </w:p>
    <w:p w14:paraId="031EDA84" w14:textId="77777777" w:rsidR="008501FE" w:rsidRDefault="008501FE" w:rsidP="008501FE">
      <w:pPr>
        <w:pStyle w:val="PlainText"/>
        <w:spacing w:line="240" w:lineRule="auto"/>
        <w:ind w:left="720" w:firstLine="720"/>
        <w:jc w:val="right"/>
        <w:rPr>
          <w:rFonts w:ascii="Times New Roman" w:hAnsi="Times New Roman"/>
        </w:rPr>
      </w:pPr>
      <w:r>
        <w:rPr>
          <w:rFonts w:ascii="Times New Roman" w:hAnsi="Times New Roman"/>
        </w:rPr>
        <w:t>_______________________________________</w:t>
      </w:r>
    </w:p>
    <w:p w14:paraId="51B1A663" w14:textId="77777777" w:rsidR="008501FE" w:rsidRDefault="008501FE" w:rsidP="00F661D9">
      <w:pPr>
        <w:spacing w:line="240" w:lineRule="auto"/>
        <w:jc w:val="right"/>
      </w:pPr>
      <w:bookmarkStart w:id="14" w:name="_Toc466890646"/>
      <w:r>
        <w:t>Andrés G. Gil</w:t>
      </w:r>
      <w:bookmarkEnd w:id="14"/>
    </w:p>
    <w:p w14:paraId="2748F2CB" w14:textId="77777777" w:rsidR="008501FE" w:rsidRDefault="008501FE" w:rsidP="00F661D9">
      <w:pPr>
        <w:spacing w:line="240" w:lineRule="auto"/>
        <w:jc w:val="right"/>
      </w:pPr>
      <w:r>
        <w:t xml:space="preserve">Vice President for Research and Economic Development </w:t>
      </w:r>
    </w:p>
    <w:p w14:paraId="191BDB5A" w14:textId="7D4B3744" w:rsidR="003776CB" w:rsidRDefault="008501FE" w:rsidP="00F661D9">
      <w:pPr>
        <w:spacing w:line="240" w:lineRule="auto"/>
        <w:jc w:val="right"/>
      </w:pPr>
      <w:r>
        <w:t>and Dean of the University Graduate School</w:t>
      </w:r>
    </w:p>
    <w:p w14:paraId="592C2E07" w14:textId="77777777" w:rsidR="002430E7" w:rsidRDefault="002430E7" w:rsidP="003776CB">
      <w:pPr>
        <w:pStyle w:val="PlainText"/>
        <w:spacing w:line="240" w:lineRule="auto"/>
        <w:ind w:firstLine="0"/>
        <w:jc w:val="center"/>
        <w:rPr>
          <w:rFonts w:ascii="Times New Roman" w:hAnsi="Times New Roman"/>
        </w:rPr>
      </w:pPr>
    </w:p>
    <w:p w14:paraId="081F4583" w14:textId="77777777" w:rsidR="005C6E23" w:rsidRDefault="005C6E23" w:rsidP="003776CB">
      <w:pPr>
        <w:pStyle w:val="PlainText"/>
        <w:spacing w:line="240" w:lineRule="auto"/>
        <w:ind w:firstLine="0"/>
        <w:jc w:val="center"/>
        <w:rPr>
          <w:rFonts w:ascii="Times New Roman" w:hAnsi="Times New Roman"/>
        </w:rPr>
      </w:pPr>
    </w:p>
    <w:p w14:paraId="6D376A9F" w14:textId="77777777" w:rsidR="00E60261" w:rsidRDefault="00E60261" w:rsidP="003776CB">
      <w:pPr>
        <w:pStyle w:val="PlainText"/>
        <w:spacing w:line="240" w:lineRule="auto"/>
        <w:ind w:firstLine="0"/>
        <w:jc w:val="center"/>
        <w:rPr>
          <w:rFonts w:ascii="Times New Roman" w:hAnsi="Times New Roman"/>
        </w:rPr>
      </w:pPr>
    </w:p>
    <w:p w14:paraId="79E916EF" w14:textId="77777777" w:rsidR="008501FE" w:rsidRDefault="008501FE" w:rsidP="003776CB">
      <w:pPr>
        <w:pStyle w:val="PlainText"/>
        <w:spacing w:line="240" w:lineRule="auto"/>
        <w:ind w:firstLine="0"/>
        <w:jc w:val="center"/>
        <w:rPr>
          <w:rFonts w:ascii="Times New Roman" w:hAnsi="Times New Roman"/>
        </w:rPr>
      </w:pPr>
      <w:r>
        <w:rPr>
          <w:rFonts w:ascii="Times New Roman" w:hAnsi="Times New Roman"/>
        </w:rPr>
        <w:t>Florida International University, 2016</w:t>
      </w:r>
    </w:p>
    <w:p w14:paraId="7DF59C50" w14:textId="77777777" w:rsidR="003A1BAF" w:rsidRPr="007A566E" w:rsidRDefault="003A1BAF" w:rsidP="00E31035">
      <w:pPr>
        <w:pStyle w:val="PlainText"/>
        <w:rPr>
          <w:rFonts w:ascii="Times New Roman" w:hAnsi="Times New Roman"/>
          <w:color w:val="000000" w:themeColor="text1"/>
          <w:szCs w:val="24"/>
        </w:rPr>
      </w:pPr>
    </w:p>
    <w:p w14:paraId="527AAB5D" w14:textId="77777777" w:rsidR="003A1BAF" w:rsidRPr="007A566E" w:rsidRDefault="003A1BAF" w:rsidP="00E31035">
      <w:pPr>
        <w:pStyle w:val="PlainText"/>
        <w:rPr>
          <w:rFonts w:ascii="Times New Roman" w:hAnsi="Times New Roman"/>
          <w:color w:val="000000" w:themeColor="text1"/>
          <w:szCs w:val="24"/>
        </w:rPr>
      </w:pPr>
    </w:p>
    <w:p w14:paraId="470CE3D4" w14:textId="77777777" w:rsidR="003A1BAF" w:rsidRPr="007A566E" w:rsidRDefault="003A1BAF" w:rsidP="00E31035">
      <w:pPr>
        <w:pStyle w:val="PlainText"/>
        <w:rPr>
          <w:rFonts w:ascii="Times New Roman" w:hAnsi="Times New Roman"/>
          <w:color w:val="000000" w:themeColor="text1"/>
          <w:szCs w:val="24"/>
        </w:rPr>
      </w:pPr>
    </w:p>
    <w:p w14:paraId="548D1C13" w14:textId="77777777" w:rsidR="003A1BAF" w:rsidRPr="007A566E" w:rsidRDefault="003A1BAF" w:rsidP="00E31035">
      <w:pPr>
        <w:pStyle w:val="PlainText"/>
        <w:rPr>
          <w:rFonts w:ascii="Times New Roman" w:hAnsi="Times New Roman"/>
          <w:color w:val="000000" w:themeColor="text1"/>
          <w:szCs w:val="24"/>
        </w:rPr>
      </w:pPr>
    </w:p>
    <w:p w14:paraId="447AD97F" w14:textId="77777777" w:rsidR="003A1BAF" w:rsidRPr="007A566E" w:rsidRDefault="003A1BAF" w:rsidP="00E31035">
      <w:pPr>
        <w:pStyle w:val="PlainText"/>
        <w:rPr>
          <w:rFonts w:ascii="Times New Roman" w:hAnsi="Times New Roman"/>
          <w:color w:val="000000" w:themeColor="text1"/>
          <w:szCs w:val="24"/>
        </w:rPr>
      </w:pPr>
    </w:p>
    <w:p w14:paraId="37F6B9C0" w14:textId="77777777" w:rsidR="003A1BAF" w:rsidRPr="007A566E" w:rsidRDefault="003A1BAF" w:rsidP="00E31035">
      <w:pPr>
        <w:pStyle w:val="PlainText"/>
        <w:rPr>
          <w:rFonts w:ascii="Times New Roman" w:hAnsi="Times New Roman"/>
          <w:color w:val="000000" w:themeColor="text1"/>
          <w:szCs w:val="24"/>
        </w:rPr>
      </w:pPr>
    </w:p>
    <w:p w14:paraId="4254171E" w14:textId="77777777" w:rsidR="003A1BAF" w:rsidRPr="007A566E" w:rsidRDefault="003A1BAF" w:rsidP="001B196E">
      <w:pPr>
        <w:pStyle w:val="PlainText"/>
        <w:ind w:firstLine="0"/>
        <w:rPr>
          <w:rFonts w:ascii="Times New Roman" w:hAnsi="Times New Roman"/>
          <w:color w:val="000000" w:themeColor="text1"/>
          <w:szCs w:val="24"/>
        </w:rPr>
      </w:pPr>
    </w:p>
    <w:p w14:paraId="2F07B5FD" w14:textId="77777777" w:rsidR="003A1BAF" w:rsidRPr="007A566E" w:rsidRDefault="003A1BAF" w:rsidP="00E31035">
      <w:pPr>
        <w:pStyle w:val="PlainText"/>
        <w:rPr>
          <w:rFonts w:ascii="Times New Roman" w:hAnsi="Times New Roman"/>
          <w:color w:val="000000" w:themeColor="text1"/>
          <w:szCs w:val="24"/>
        </w:rPr>
      </w:pPr>
    </w:p>
    <w:p w14:paraId="55DD6774" w14:textId="32EDFE2C" w:rsidR="003A1BAF" w:rsidRPr="007A566E" w:rsidRDefault="003A1BAF" w:rsidP="00423CD5">
      <w:pPr>
        <w:pStyle w:val="TemplatePages"/>
      </w:pPr>
      <w:r w:rsidRPr="007A566E">
        <w:t>© Copyright 201</w:t>
      </w:r>
      <w:r>
        <w:t>6</w:t>
      </w:r>
      <w:r w:rsidRPr="007A566E">
        <w:t xml:space="preserve"> by Adhly Marie Huertas Rivera</w:t>
      </w:r>
    </w:p>
    <w:p w14:paraId="29D69DFD" w14:textId="77777777" w:rsidR="003A1BAF" w:rsidRPr="007A566E" w:rsidRDefault="003A1BAF" w:rsidP="00423CD5">
      <w:pPr>
        <w:pStyle w:val="TemplatePages"/>
      </w:pPr>
      <w:r w:rsidRPr="007A566E">
        <w:t xml:space="preserve">All rights reserved. </w:t>
      </w:r>
    </w:p>
    <w:p w14:paraId="2977CC60" w14:textId="77777777" w:rsidR="003A1BAF" w:rsidRPr="007A566E" w:rsidRDefault="003A1BAF" w:rsidP="00E31035">
      <w:pPr>
        <w:rPr>
          <w:color w:val="000000" w:themeColor="text1"/>
        </w:rPr>
      </w:pPr>
    </w:p>
    <w:p w14:paraId="582EB975" w14:textId="77777777" w:rsidR="00005225" w:rsidRDefault="00005225" w:rsidP="00E11059">
      <w:pPr>
        <w:pStyle w:val="TOCHeading"/>
      </w:pPr>
    </w:p>
    <w:p w14:paraId="3983C1AF" w14:textId="77777777" w:rsidR="00005225" w:rsidRDefault="00005225" w:rsidP="00E31035">
      <w:pPr>
        <w:spacing w:line="276" w:lineRule="auto"/>
        <w:jc w:val="left"/>
      </w:pPr>
      <w:r>
        <w:rPr>
          <w:b/>
          <w:bCs/>
        </w:rPr>
        <w:br w:type="page"/>
      </w:r>
    </w:p>
    <w:p w14:paraId="1D22A3B5" w14:textId="77777777" w:rsidR="00033B49" w:rsidRDefault="00033B49" w:rsidP="00F055D5">
      <w:pPr>
        <w:pStyle w:val="TemplatePages"/>
      </w:pPr>
    </w:p>
    <w:p w14:paraId="54EF2713" w14:textId="77777777" w:rsidR="00033B49" w:rsidRDefault="00033B49" w:rsidP="00F055D5">
      <w:pPr>
        <w:pStyle w:val="TemplatePages"/>
      </w:pPr>
    </w:p>
    <w:p w14:paraId="75BAF950" w14:textId="77777777" w:rsidR="00033B49" w:rsidRDefault="00033B49" w:rsidP="00F055D5">
      <w:pPr>
        <w:pStyle w:val="TemplatePages"/>
      </w:pPr>
    </w:p>
    <w:p w14:paraId="20FB641B" w14:textId="77777777" w:rsidR="00033B49" w:rsidRDefault="00033B49" w:rsidP="00F055D5">
      <w:pPr>
        <w:pStyle w:val="TemplatePages"/>
      </w:pPr>
    </w:p>
    <w:p w14:paraId="673C24F7" w14:textId="77777777" w:rsidR="00033B49" w:rsidRDefault="00033B49" w:rsidP="00F055D5">
      <w:pPr>
        <w:pStyle w:val="TemplatePages"/>
      </w:pPr>
    </w:p>
    <w:p w14:paraId="09630AAD" w14:textId="77777777" w:rsidR="00033B49" w:rsidRDefault="00033B49" w:rsidP="00F055D5">
      <w:pPr>
        <w:pStyle w:val="TemplatePages"/>
      </w:pPr>
    </w:p>
    <w:p w14:paraId="379D3463" w14:textId="77777777" w:rsidR="00033B49" w:rsidRDefault="00033B49" w:rsidP="00F055D5">
      <w:pPr>
        <w:pStyle w:val="TemplatePages"/>
      </w:pPr>
    </w:p>
    <w:p w14:paraId="24EF93E1" w14:textId="77777777" w:rsidR="00033B49" w:rsidRDefault="00033B49" w:rsidP="00F055D5">
      <w:pPr>
        <w:pStyle w:val="TemplatePages"/>
      </w:pPr>
    </w:p>
    <w:p w14:paraId="5334C596" w14:textId="09A4E538" w:rsidR="00E02342" w:rsidRPr="003776CB" w:rsidRDefault="0021073F" w:rsidP="003776CB">
      <w:pPr>
        <w:pStyle w:val="TemplatePages"/>
      </w:pPr>
      <w:r w:rsidRPr="00F055D5">
        <w:t>DEDICATION</w:t>
      </w:r>
    </w:p>
    <w:p w14:paraId="62F12199" w14:textId="1608F762" w:rsidR="0021073F" w:rsidRPr="00735394" w:rsidRDefault="00E02342" w:rsidP="001B196E">
      <w:pPr>
        <w:pStyle w:val="PlainText"/>
        <w:ind w:firstLine="720"/>
        <w:jc w:val="left"/>
        <w:rPr>
          <w:rFonts w:ascii="Times New Roman" w:hAnsi="Times New Roman"/>
          <w:color w:val="FF0000"/>
          <w:szCs w:val="24"/>
        </w:rPr>
      </w:pPr>
      <w:r>
        <w:rPr>
          <w:rFonts w:ascii="Times New Roman" w:hAnsi="Times New Roman"/>
          <w:szCs w:val="24"/>
        </w:rPr>
        <w:t>To my EVERYTHING, my family</w:t>
      </w:r>
      <w:r w:rsidR="00033B49">
        <w:rPr>
          <w:rFonts w:ascii="Times New Roman" w:hAnsi="Times New Roman"/>
          <w:szCs w:val="24"/>
        </w:rPr>
        <w:t>.</w:t>
      </w:r>
    </w:p>
    <w:p w14:paraId="57A2CA1D" w14:textId="77777777" w:rsidR="0021073F" w:rsidRDefault="0021073F" w:rsidP="00E31035">
      <w:pPr>
        <w:rPr>
          <w:szCs w:val="24"/>
        </w:rPr>
      </w:pPr>
    </w:p>
    <w:p w14:paraId="1B30AB14" w14:textId="77777777" w:rsidR="0021073F" w:rsidRDefault="0021073F" w:rsidP="00E31035"/>
    <w:p w14:paraId="6447F520" w14:textId="047E0EEB" w:rsidR="0021073F" w:rsidRDefault="0021073F" w:rsidP="00E31035">
      <w:pPr>
        <w:pStyle w:val="PlainText"/>
        <w:spacing w:line="240" w:lineRule="auto"/>
        <w:rPr>
          <w:rFonts w:ascii="Times New Roman" w:hAnsi="Times New Roman"/>
        </w:rPr>
      </w:pPr>
    </w:p>
    <w:p w14:paraId="730EF9E0" w14:textId="77777777" w:rsidR="0021073F" w:rsidRDefault="0021073F" w:rsidP="00E31035">
      <w:pPr>
        <w:spacing w:line="276" w:lineRule="auto"/>
        <w:jc w:val="left"/>
        <w:rPr>
          <w:rFonts w:eastAsia="Calibri" w:cs="Times New Roman"/>
          <w:szCs w:val="20"/>
        </w:rPr>
      </w:pPr>
      <w:r>
        <w:br w:type="page"/>
      </w:r>
    </w:p>
    <w:p w14:paraId="50208030" w14:textId="3BBD4980" w:rsidR="0021073F" w:rsidRPr="003776CB" w:rsidRDefault="0021073F" w:rsidP="003776CB">
      <w:pPr>
        <w:pStyle w:val="TemplatePages"/>
      </w:pPr>
      <w:r w:rsidRPr="00F055D5">
        <w:lastRenderedPageBreak/>
        <w:t>ACKNOWLEDGMENTS</w:t>
      </w:r>
    </w:p>
    <w:p w14:paraId="52F60C69" w14:textId="70F459B2" w:rsidR="00A038A0" w:rsidRDefault="002B5F92" w:rsidP="00423CD5">
      <w:r>
        <w:rPr>
          <w:color w:val="FF0000"/>
        </w:rPr>
        <w:tab/>
      </w:r>
      <w:r w:rsidR="00A038A0">
        <w:t>First and foremost, Dr. Furton, although I started working in the lab short after you were promoted to Dean, you accepted me in the group with no hesitation. I could not imagine myself working in another group but yours. Your passion to forensics and interesting research drove me straight to you. Even though it has been a rough and long path, if I were given the chance to choose over again I wouldn’t</w:t>
      </w:r>
      <w:r w:rsidR="006A388E">
        <w:t xml:space="preserve"> have</w:t>
      </w:r>
      <w:r w:rsidR="00A038A0">
        <w:t xml:space="preserve"> change</w:t>
      </w:r>
      <w:r w:rsidR="006A388E">
        <w:t>d</w:t>
      </w:r>
      <w:r w:rsidR="00A038A0">
        <w:t xml:space="preserve"> my decision. The amazing students you have chosen over the years, made this journey a lot better.  </w:t>
      </w:r>
    </w:p>
    <w:p w14:paraId="7D7FBA6E" w14:textId="0217CE25" w:rsidR="00E02342" w:rsidRDefault="00E02342" w:rsidP="00423CD5">
      <w:r w:rsidRPr="00E02342">
        <w:t>The members of my diss</w:t>
      </w:r>
      <w:r w:rsidR="00CF57A1">
        <w:t>ertation committee, Yong Cai, Anthony DeCaprio, Stewart D’Alessio, and Jeff Joens</w:t>
      </w:r>
      <w:r w:rsidRPr="00E02342">
        <w:t xml:space="preserve">, have generously given their time and expertise to better my work. </w:t>
      </w:r>
      <w:r w:rsidR="000836B7" w:rsidRPr="000836B7">
        <w:t>Howard</w:t>
      </w:r>
      <w:r w:rsidR="000836B7">
        <w:t>, you have always been there regardless if it is your duty or not, and for that I will forever appreciate you. Thank you for your</w:t>
      </w:r>
      <w:r w:rsidR="000836B7" w:rsidRPr="00E02342">
        <w:t xml:space="preserve"> contributi</w:t>
      </w:r>
      <w:r w:rsidR="000836B7">
        <w:t>on and your</w:t>
      </w:r>
      <w:r w:rsidR="000836B7" w:rsidRPr="00E02342">
        <w:t xml:space="preserve"> good-natured support.</w:t>
      </w:r>
      <w:r w:rsidR="000836B7">
        <w:t xml:space="preserve"> </w:t>
      </w:r>
      <w:r w:rsidR="000836B7" w:rsidRPr="000836B7">
        <w:t xml:space="preserve"> </w:t>
      </w:r>
      <w:r w:rsidR="00CD202A">
        <w:t>Jessie, for almost three years the 15</w:t>
      </w:r>
      <w:r w:rsidR="00CD202A" w:rsidRPr="00CD202A">
        <w:rPr>
          <w:vertAlign w:val="superscript"/>
        </w:rPr>
        <w:t>th</w:t>
      </w:r>
      <w:r w:rsidR="00CD202A">
        <w:t xml:space="preserve"> of each month was not my favorite day, but I have to admit that is because of you that I am stronger that when I first came. Thank you</w:t>
      </w:r>
      <w:r w:rsidR="003F4E59">
        <w:t>, because out of this project we built a friendship that I hope never ends.</w:t>
      </w:r>
      <w:r w:rsidR="00CD202A">
        <w:t xml:space="preserve"> </w:t>
      </w:r>
      <w:r w:rsidR="000836B7" w:rsidRPr="000836B7">
        <w:t>Atilda, and Magg</w:t>
      </w:r>
      <w:r w:rsidR="000836B7">
        <w:t>ie, I know I have bother you both</w:t>
      </w:r>
      <w:r w:rsidR="000836B7" w:rsidRPr="000836B7">
        <w:t xml:space="preserve"> A LOT, but I </w:t>
      </w:r>
      <w:r w:rsidR="000836B7">
        <w:t>do it just because I know you</w:t>
      </w:r>
      <w:r w:rsidR="000836B7" w:rsidRPr="000836B7">
        <w:t xml:space="preserve"> are the best guidance I can have. Thank you for always trying your best, to either answer my questions, or for helping me go above and beyond to complete my </w:t>
      </w:r>
      <w:r w:rsidR="000836B7">
        <w:t>paperwork and/or requirements</w:t>
      </w:r>
      <w:r w:rsidR="000836B7" w:rsidRPr="000836B7">
        <w:t>.</w:t>
      </w:r>
    </w:p>
    <w:p w14:paraId="4446FCEC" w14:textId="585FA187" w:rsidR="00A038A0" w:rsidRDefault="00A038A0" w:rsidP="00423CD5">
      <w:r>
        <w:t xml:space="preserve">I want to thank Peter </w:t>
      </w:r>
      <w:r w:rsidR="00F02BE8">
        <w:t>(Asere)</w:t>
      </w:r>
      <w:r w:rsidR="00D845CF">
        <w:t xml:space="preserve"> </w:t>
      </w:r>
      <w:r>
        <w:t>Nuñez and his tribe. Since day one you demonstrated how satisfying is for you to help others</w:t>
      </w:r>
      <w:r w:rsidR="00957177">
        <w:t>,</w:t>
      </w:r>
      <w:r>
        <w:t xml:space="preserve"> and you definitely did. You gave me all the essentials I needed to make out of this research something valuable, not only you provided me with what you had available at the moment, but without thinking about it twice, you just made a few calls and made possible I had everything needed to complete this project, </w:t>
      </w:r>
      <w:r w:rsidR="00735888">
        <w:lastRenderedPageBreak/>
        <w:t>quite simpl</w:t>
      </w:r>
      <w:r w:rsidR="001A1574">
        <w:t>y</w:t>
      </w:r>
      <w:r>
        <w:t>, I wouldn’t have been able to complete all this work without your help and assistance.</w:t>
      </w:r>
    </w:p>
    <w:p w14:paraId="6538BA0D" w14:textId="34AA3580" w:rsidR="00957177" w:rsidRDefault="00957177" w:rsidP="00423CD5">
      <w:r>
        <w:t xml:space="preserve">Furtonians, you guys are unique and exceptional. Honestly, there are not enough words to describe what you all mean to me. Your unconditional support is unmeasurable; your willingness to help each other is the best tool </w:t>
      </w:r>
      <w:r w:rsidR="00336F68">
        <w:t>a team can ask for</w:t>
      </w:r>
      <w:r>
        <w:t xml:space="preserve">, and that’s exactly what make you all the best. Despite our </w:t>
      </w:r>
      <w:r w:rsidR="00336F68">
        <w:t>differences,</w:t>
      </w:r>
      <w:r>
        <w:t xml:space="preserve"> we always were available for </w:t>
      </w:r>
      <w:r w:rsidR="00336F68">
        <w:t xml:space="preserve">each other and in no time, we were not only lab mates but a diverse family.  </w:t>
      </w:r>
      <w:r>
        <w:t xml:space="preserve">   </w:t>
      </w:r>
    </w:p>
    <w:p w14:paraId="00D334E3" w14:textId="19C1C755" w:rsidR="00336F68" w:rsidRDefault="00336F68" w:rsidP="00423CD5">
      <w:r>
        <w:t>My Miami family, Salcedo-Santos y Meza</w:t>
      </w:r>
      <w:r w:rsidR="0052793A">
        <w:t>-Salcedo</w:t>
      </w:r>
      <w:r>
        <w:t>, oh boy, there is nothing more difficult than to leave home to follow your dreams</w:t>
      </w:r>
      <w:r w:rsidR="000836B7">
        <w:t>, and there is nothing better</w:t>
      </w:r>
      <w:r>
        <w:t xml:space="preserve"> than to feel home in a house full of love, caring and fun. Yashi, with no hesitation you open your</w:t>
      </w:r>
      <w:r w:rsidR="006A388E">
        <w:t xml:space="preserve"> family</w:t>
      </w:r>
      <w:r>
        <w:t xml:space="preserve"> circle to me</w:t>
      </w:r>
      <w:r w:rsidR="00C24FD2">
        <w:t>,</w:t>
      </w:r>
      <w:r>
        <w:t xml:space="preserve"> and now not on</w:t>
      </w:r>
      <w:r w:rsidR="006A388E">
        <w:t>ly</w:t>
      </w:r>
      <w:r w:rsidR="00C24FD2">
        <w:t xml:space="preserve"> I</w:t>
      </w:r>
      <w:r>
        <w:t xml:space="preserve"> feel part of your family</w:t>
      </w:r>
      <w:r w:rsidR="00C24FD2">
        <w:t xml:space="preserve"> but I’m the luckiest girl for having Amber as my beautiful goddaughter. I hope I can be the best example for her, and to take care of her if at any point you are absent. Thank you for making your friends, my friends</w:t>
      </w:r>
      <w:r w:rsidR="006A388E">
        <w:t>,</w:t>
      </w:r>
      <w:r w:rsidR="00C24FD2">
        <w:t xml:space="preserve"> and for you</w:t>
      </w:r>
      <w:r w:rsidR="00B1362A">
        <w:t>r</w:t>
      </w:r>
      <w:r w:rsidR="00C24FD2">
        <w:t xml:space="preserve"> love </w:t>
      </w:r>
      <w:r w:rsidR="006A388E">
        <w:t>and support through</w:t>
      </w:r>
      <w:r w:rsidR="00C24FD2">
        <w:t xml:space="preserve"> this long journey, and forever. </w:t>
      </w:r>
    </w:p>
    <w:p w14:paraId="4712EB99" w14:textId="3A08C266" w:rsidR="00C24FD2" w:rsidRPr="00BE07D1" w:rsidRDefault="00C24FD2" w:rsidP="00423CD5">
      <w:r>
        <w:t>Emma</w:t>
      </w:r>
      <w:r w:rsidR="0052793A">
        <w:t>nuel</w:t>
      </w:r>
      <w:r w:rsidR="006A388E">
        <w:t>,</w:t>
      </w:r>
      <w:r>
        <w:t xml:space="preserve"> you walked into this craziness I call life halfway through my Ph.D. but you are </w:t>
      </w:r>
      <w:r w:rsidR="00E52143">
        <w:t xml:space="preserve">still </w:t>
      </w:r>
      <w:r>
        <w:t xml:space="preserve">a hero for keeping up with me. My </w:t>
      </w:r>
      <w:r w:rsidR="00E52143">
        <w:t>stress, mood swings, and days of crying have never (that I know of) make you run away</w:t>
      </w:r>
      <w:r w:rsidR="006A388E">
        <w:t>,</w:t>
      </w:r>
      <w:r w:rsidR="00E52143">
        <w:t xml:space="preserve"> and for that, I thank you too.   </w:t>
      </w:r>
    </w:p>
    <w:p w14:paraId="7261CF56" w14:textId="3A0E0112" w:rsidR="00A038A0" w:rsidRDefault="00A038A0" w:rsidP="00423CD5">
      <w:r>
        <w:t xml:space="preserve">Last but not least, my eternal cheerleaders; my family. Mami, </w:t>
      </w:r>
      <w:r w:rsidR="00E52143">
        <w:t xml:space="preserve">Papi y </w:t>
      </w:r>
      <w:r w:rsidR="006A388E">
        <w:t>Maran even after having a bad day when I didn’t want to talk</w:t>
      </w:r>
      <w:r>
        <w:t>, you three</w:t>
      </w:r>
      <w:r w:rsidR="006A388E">
        <w:t xml:space="preserve"> still</w:t>
      </w:r>
      <w:r>
        <w:t xml:space="preserve"> gave me the strength and unconditional support to keep up going regardless of the stones that were on my way. There are not enough words to describe how much your support means when you are 1,014 miles away</w:t>
      </w:r>
      <w:r w:rsidR="003F7CAA">
        <w:t xml:space="preserve"> (yes, I looked it up)</w:t>
      </w:r>
      <w:r>
        <w:t xml:space="preserve">. </w:t>
      </w:r>
    </w:p>
    <w:p w14:paraId="5A990C97" w14:textId="0FEC1DC1" w:rsidR="00114743" w:rsidRDefault="00114743" w:rsidP="00423CD5">
      <w:r>
        <w:lastRenderedPageBreak/>
        <w:t xml:space="preserve">This project was partially supported by TSWG Task SC-3388C, awarded by the Technical Support Working Group. This project was partially funded through financial support of a Florida International University </w:t>
      </w:r>
      <w:r w:rsidRPr="00114743">
        <w:t>College of Arts, Sciences &amp; Education</w:t>
      </w:r>
      <w:r>
        <w:t xml:space="preserve"> Doctoral Evidence Acquisition Fellowship.</w:t>
      </w:r>
    </w:p>
    <w:p w14:paraId="503C55F1" w14:textId="7EC47CD6" w:rsidR="0021073F" w:rsidRDefault="0021073F" w:rsidP="00A038A0">
      <w:pPr>
        <w:pStyle w:val="PlainText"/>
      </w:pPr>
      <w:r>
        <w:br w:type="page"/>
      </w:r>
    </w:p>
    <w:p w14:paraId="35B9E13B" w14:textId="77777777" w:rsidR="0021073F" w:rsidRPr="000F5942" w:rsidRDefault="0021073F" w:rsidP="00F055D5">
      <w:pPr>
        <w:pStyle w:val="TemplatePages"/>
      </w:pPr>
      <w:r w:rsidRPr="00F055D5">
        <w:lastRenderedPageBreak/>
        <w:t>ABSTRACT</w:t>
      </w:r>
      <w:r w:rsidRPr="000F5942">
        <w:t xml:space="preserve"> OF THE DISSERTATION</w:t>
      </w:r>
    </w:p>
    <w:p w14:paraId="370276BE" w14:textId="332FFEDC" w:rsidR="0021073F" w:rsidRPr="000F5942" w:rsidRDefault="000F5942" w:rsidP="00423CD5">
      <w:pPr>
        <w:pStyle w:val="TemplatePages"/>
        <w:rPr>
          <w:color w:val="000000" w:themeColor="text1"/>
          <w:szCs w:val="24"/>
        </w:rPr>
      </w:pPr>
      <w:r w:rsidRPr="000F5942">
        <w:rPr>
          <w:color w:val="000000" w:themeColor="text1"/>
          <w:szCs w:val="24"/>
        </w:rPr>
        <w:t>IDENTIFICATION OF THE ACTIVE ODORS FROM ILLICIT SUBSTANCES FOR THE DEVELOPMENT OF OPTIMAL CANINE TRAINING AIDS</w:t>
      </w:r>
    </w:p>
    <w:p w14:paraId="7492167C" w14:textId="77777777" w:rsidR="0021073F" w:rsidRPr="000F5942" w:rsidRDefault="0021073F" w:rsidP="00423CD5">
      <w:pPr>
        <w:pStyle w:val="TemplatePages"/>
        <w:rPr>
          <w:color w:val="000000" w:themeColor="text1"/>
          <w:szCs w:val="24"/>
        </w:rPr>
      </w:pPr>
      <w:r w:rsidRPr="000F5942">
        <w:rPr>
          <w:color w:val="000000" w:themeColor="text1"/>
          <w:szCs w:val="24"/>
        </w:rPr>
        <w:t>by</w:t>
      </w:r>
    </w:p>
    <w:p w14:paraId="23758D7B" w14:textId="65A54C91" w:rsidR="0021073F" w:rsidRPr="000F5942" w:rsidRDefault="000F5942" w:rsidP="00423CD5">
      <w:pPr>
        <w:pStyle w:val="TemplatePages"/>
        <w:rPr>
          <w:color w:val="000000" w:themeColor="text1"/>
          <w:szCs w:val="24"/>
        </w:rPr>
      </w:pPr>
      <w:r w:rsidRPr="000F5942">
        <w:rPr>
          <w:color w:val="000000" w:themeColor="text1"/>
          <w:szCs w:val="24"/>
        </w:rPr>
        <w:t>Adhly Marie Huertas Rivera</w:t>
      </w:r>
    </w:p>
    <w:p w14:paraId="6FC17A07" w14:textId="27056D2D" w:rsidR="0021073F" w:rsidRPr="000F5942" w:rsidRDefault="0021073F" w:rsidP="00423CD5">
      <w:pPr>
        <w:pStyle w:val="TemplatePages"/>
        <w:rPr>
          <w:color w:val="000000" w:themeColor="text1"/>
          <w:szCs w:val="24"/>
        </w:rPr>
      </w:pPr>
      <w:r w:rsidRPr="000F5942">
        <w:rPr>
          <w:color w:val="000000" w:themeColor="text1"/>
          <w:szCs w:val="24"/>
        </w:rPr>
        <w:t xml:space="preserve">Florida International University, </w:t>
      </w:r>
      <w:r w:rsidR="000F5942" w:rsidRPr="000F5942">
        <w:rPr>
          <w:color w:val="000000" w:themeColor="text1"/>
          <w:szCs w:val="24"/>
        </w:rPr>
        <w:t>2016</w:t>
      </w:r>
    </w:p>
    <w:p w14:paraId="6C735048" w14:textId="77777777" w:rsidR="0021073F" w:rsidRPr="000F5942" w:rsidRDefault="0021073F" w:rsidP="00423CD5">
      <w:pPr>
        <w:pStyle w:val="TemplatePages"/>
        <w:rPr>
          <w:color w:val="000000" w:themeColor="text1"/>
          <w:szCs w:val="24"/>
        </w:rPr>
      </w:pPr>
      <w:r w:rsidRPr="000F5942">
        <w:rPr>
          <w:color w:val="000000" w:themeColor="text1"/>
          <w:szCs w:val="24"/>
        </w:rPr>
        <w:t>Miami, Florida</w:t>
      </w:r>
    </w:p>
    <w:p w14:paraId="1EDBD02C" w14:textId="04451AF6" w:rsidR="0021073F" w:rsidRPr="000F5942" w:rsidRDefault="0021073F" w:rsidP="00423CD5">
      <w:pPr>
        <w:pStyle w:val="TemplatePages"/>
        <w:rPr>
          <w:color w:val="000000" w:themeColor="text1"/>
          <w:szCs w:val="24"/>
        </w:rPr>
      </w:pPr>
      <w:r w:rsidRPr="000F5942">
        <w:rPr>
          <w:color w:val="000000" w:themeColor="text1"/>
          <w:szCs w:val="24"/>
        </w:rPr>
        <w:t xml:space="preserve">Professor </w:t>
      </w:r>
      <w:r w:rsidR="00651913">
        <w:rPr>
          <w:color w:val="000000" w:themeColor="text1"/>
          <w:szCs w:val="24"/>
        </w:rPr>
        <w:t>Kenneth</w:t>
      </w:r>
      <w:r w:rsidR="000F5942" w:rsidRPr="000F5942">
        <w:rPr>
          <w:color w:val="000000" w:themeColor="text1"/>
          <w:szCs w:val="24"/>
        </w:rPr>
        <w:t xml:space="preserve"> Furton</w:t>
      </w:r>
      <w:r w:rsidRPr="000F5942">
        <w:rPr>
          <w:color w:val="000000" w:themeColor="text1"/>
          <w:szCs w:val="24"/>
        </w:rPr>
        <w:t>, Major Professor</w:t>
      </w:r>
    </w:p>
    <w:p w14:paraId="5EFE3163" w14:textId="29266AD3" w:rsidR="00651913" w:rsidRPr="00651913" w:rsidRDefault="0021073F" w:rsidP="00651913">
      <w:r w:rsidRPr="005D7701">
        <w:t xml:space="preserve"> </w:t>
      </w:r>
      <w:r w:rsidR="00651913" w:rsidRPr="00651913">
        <w:t>The exploitation of illicit substances, such as drugs a</w:t>
      </w:r>
      <w:r w:rsidR="00360EC7">
        <w:t>nd explosives, is on the rise. Special attenti</w:t>
      </w:r>
      <w:r w:rsidR="00B85ACC">
        <w:t>on must therefore be considered</w:t>
      </w:r>
      <w:r w:rsidR="00360EC7">
        <w:t xml:space="preserve"> to reduce</w:t>
      </w:r>
      <w:r w:rsidR="00651913" w:rsidRPr="00651913">
        <w:t xml:space="preserve"> the transportation and storage of these illicit substances by improving the capability of detection, even when hi</w:t>
      </w:r>
      <w:r w:rsidR="005346D9">
        <w:t>dden from view</w:t>
      </w:r>
      <w:r w:rsidR="00651913" w:rsidRPr="00651913">
        <w:t>. Although analytical methods of detection for both drugs and explosives have improved over time, biological detectors, such as c</w:t>
      </w:r>
      <w:r w:rsidR="00360EC7">
        <w:t>anines, are still commonly used</w:t>
      </w:r>
      <w:r w:rsidR="00651913" w:rsidRPr="00651913">
        <w:t xml:space="preserve">.  In comparison to humans, these </w:t>
      </w:r>
      <w:r w:rsidR="008B3C0B">
        <w:t>canines</w:t>
      </w:r>
      <w:r w:rsidR="00651913" w:rsidRPr="00651913">
        <w:t xml:space="preserve"> have a larger number of olfactory receptors and a greater olfactory epithelium surface area, providing them with a more enhanced olfaction than that of humans.  </w:t>
      </w:r>
    </w:p>
    <w:p w14:paraId="7C03F593" w14:textId="68CE5C55" w:rsidR="00B85ACC" w:rsidRPr="005D7701" w:rsidRDefault="00D31D85" w:rsidP="00B85ACC">
      <w:r w:rsidRPr="00D31D85">
        <w:t xml:space="preserve">The premise for the detection of illicit drugs and explosives is based </w:t>
      </w:r>
      <w:r w:rsidR="001A1574">
        <w:t>on the premise that</w:t>
      </w:r>
      <w:r w:rsidRPr="00D31D85">
        <w:t xml:space="preserve"> these substances though hidden, will emit </w:t>
      </w:r>
      <w:r w:rsidR="001A1574">
        <w:t>volatile organic compounds (</w:t>
      </w:r>
      <w:r w:rsidRPr="00D31D85">
        <w:t>VOCs</w:t>
      </w:r>
      <w:r w:rsidR="001A1574">
        <w:t>)</w:t>
      </w:r>
      <w:r w:rsidRPr="00D31D85">
        <w:t xml:space="preserve">. These VOCs are not often the parent drug or explosive, they are essentially a chemical associated with the source and provide a reliable indication of the illicit substance. </w:t>
      </w:r>
      <w:r w:rsidR="00651913" w:rsidRPr="00651913">
        <w:t xml:space="preserve">Previous </w:t>
      </w:r>
      <w:r w:rsidR="00A865FE">
        <w:t xml:space="preserve">successful research </w:t>
      </w:r>
      <w:r w:rsidR="00651913" w:rsidRPr="00651913">
        <w:t xml:space="preserve">has been conducted on the identification of the active odors present in the headspace of </w:t>
      </w:r>
      <w:r w:rsidR="00A865FE">
        <w:t>cocaine, methamphetamine</w:t>
      </w:r>
      <w:r w:rsidR="00B85ACC">
        <w:t>,</w:t>
      </w:r>
      <w:r w:rsidR="00A865FE">
        <w:t xml:space="preserve"> and MDMA but instead for marijuana and heroin there have been</w:t>
      </w:r>
      <w:r w:rsidR="00651913" w:rsidRPr="00651913">
        <w:t xml:space="preserve"> minimum success.  Thus, in th</w:t>
      </w:r>
      <w:r w:rsidR="002013F1">
        <w:t>e</w:t>
      </w:r>
      <w:r w:rsidR="00651913" w:rsidRPr="00651913">
        <w:t xml:space="preserve"> </w:t>
      </w:r>
      <w:r w:rsidR="002013F1">
        <w:t xml:space="preserve">present </w:t>
      </w:r>
      <w:r w:rsidR="00651913" w:rsidRPr="00651913">
        <w:t>research a method using</w:t>
      </w:r>
      <w:r w:rsidR="00033B49">
        <w:t xml:space="preserve"> headspace</w:t>
      </w:r>
      <w:r w:rsidR="00651913" w:rsidRPr="00651913">
        <w:t xml:space="preserve"> </w:t>
      </w:r>
      <w:r w:rsidR="00651913" w:rsidRPr="00651913">
        <w:lastRenderedPageBreak/>
        <w:t xml:space="preserve">solid-phase microextraction coupled to gas chromatography-mass spectrometry </w:t>
      </w:r>
      <w:r w:rsidR="00360EC7">
        <w:t>(</w:t>
      </w:r>
      <w:r w:rsidR="00033B49">
        <w:t>HS-SPME-GC-MS</w:t>
      </w:r>
      <w:r w:rsidR="00360EC7">
        <w:t>) was optimized to</w:t>
      </w:r>
      <w:r w:rsidR="00651913" w:rsidRPr="00651913">
        <w:t xml:space="preserve"> identify </w:t>
      </w:r>
      <w:r w:rsidR="00360EC7">
        <w:t xml:space="preserve">the </w:t>
      </w:r>
      <w:r w:rsidR="00B85ACC">
        <w:t xml:space="preserve">VOCs </w:t>
      </w:r>
      <w:r w:rsidR="00360EC7">
        <w:t>makeup of heroin and marijuana to further identify the active odor compound(s) responsible for the alert response of biological det</w:t>
      </w:r>
      <w:r w:rsidR="0080653D">
        <w:t>e</w:t>
      </w:r>
      <w:r w:rsidR="00360EC7">
        <w:t>ctors</w:t>
      </w:r>
      <w:r w:rsidR="00735888">
        <w:t xml:space="preserve"> (canines)</w:t>
      </w:r>
      <w:r w:rsidR="00651913" w:rsidRPr="00651913">
        <w:t xml:space="preserve">. </w:t>
      </w:r>
      <w:r w:rsidR="00B85ACC" w:rsidRPr="00B4654F">
        <w:t xml:space="preserve">A mixture of acetic acid and acetylsalicylic </w:t>
      </w:r>
      <w:r w:rsidR="00B85ACC">
        <w:t xml:space="preserve">acid was identified </w:t>
      </w:r>
      <w:r w:rsidR="00B85ACC" w:rsidRPr="00B4654F">
        <w:t xml:space="preserve">as </w:t>
      </w:r>
      <w:r w:rsidR="00B85ACC">
        <w:t xml:space="preserve">target </w:t>
      </w:r>
      <w:r w:rsidR="00B85ACC" w:rsidRPr="00B4654F">
        <w:t>odor mimic for heroin by certified detector canines</w:t>
      </w:r>
      <w:r w:rsidR="00B85ACC">
        <w:t>,</w:t>
      </w:r>
      <w:r w:rsidR="00B85ACC" w:rsidRPr="00B4654F">
        <w:t xml:space="preserve"> while a mixture of limonene and caryophyllene was recognized as odor mimic for marijuana</w:t>
      </w:r>
      <w:r w:rsidR="00B85ACC">
        <w:t xml:space="preserve"> by conducting ORTs.</w:t>
      </w:r>
      <w:r w:rsidR="00B85ACC" w:rsidRPr="00B4654F">
        <w:t xml:space="preserve"> The training aids developed successfully mimic the scent of the actual illicit substance and can be used to improve the capabilities of both drug and explosive detection canines.  </w:t>
      </w:r>
    </w:p>
    <w:p w14:paraId="58B98904" w14:textId="102FE107" w:rsidR="00651913" w:rsidRPr="0078745E" w:rsidRDefault="00651913" w:rsidP="00651913">
      <w:pPr>
        <w:rPr>
          <w:color w:val="FF0000"/>
        </w:rPr>
      </w:pPr>
      <w:r w:rsidRPr="00651913">
        <w:t xml:space="preserve"> </w:t>
      </w:r>
      <w:r w:rsidRPr="00310E70">
        <w:t xml:space="preserve">Additionally, as growing </w:t>
      </w:r>
      <w:r w:rsidR="00033B49" w:rsidRPr="00310E70">
        <w:t>threat of improvised explosives</w:t>
      </w:r>
      <w:r w:rsidRPr="00310E70">
        <w:t xml:space="preserve"> has created a worldwide concern and emphasized the requirement of a greater spectra of canine training aids that covers the complete range of explosives available, a new approach for the creation of training aids for IEDs have been evaluated. </w:t>
      </w:r>
      <w:r w:rsidR="0078745E" w:rsidRPr="00310E70">
        <w:t>T</w:t>
      </w:r>
      <w:r w:rsidR="001A1574">
        <w:t xml:space="preserve">he use of a dynamic collection system </w:t>
      </w:r>
      <w:r w:rsidR="0078745E" w:rsidRPr="00310E70">
        <w:t>have proved to be an option t</w:t>
      </w:r>
      <w:r w:rsidRPr="00310E70">
        <w:t xml:space="preserve">o </w:t>
      </w:r>
      <w:r w:rsidR="0078745E" w:rsidRPr="00310E70">
        <w:t>develop fast and reliable canine</w:t>
      </w:r>
      <w:r w:rsidRPr="00310E70">
        <w:t xml:space="preserve"> training aids</w:t>
      </w:r>
      <w:r w:rsidR="0078745E" w:rsidRPr="00310E70">
        <w:t xml:space="preserve"> for IEDs</w:t>
      </w:r>
      <w:r w:rsidRPr="00310E70">
        <w:t xml:space="preserve">. </w:t>
      </w:r>
    </w:p>
    <w:p w14:paraId="016A7700" w14:textId="77777777" w:rsidR="00003979" w:rsidRDefault="00003979" w:rsidP="00E31035">
      <w:pPr>
        <w:pStyle w:val="PlainText"/>
        <w:spacing w:line="240" w:lineRule="auto"/>
        <w:rPr>
          <w:rFonts w:ascii="Times New Roman" w:hAnsi="Times New Roman"/>
        </w:rPr>
      </w:pPr>
    </w:p>
    <w:p w14:paraId="3793CAF4" w14:textId="77777777" w:rsidR="00003979" w:rsidRDefault="00003979" w:rsidP="00E31035">
      <w:pPr>
        <w:pStyle w:val="PlainText"/>
        <w:spacing w:line="240" w:lineRule="auto"/>
        <w:rPr>
          <w:rFonts w:ascii="Times New Roman" w:hAnsi="Times New Roman"/>
        </w:rPr>
      </w:pPr>
    </w:p>
    <w:p w14:paraId="3BDDD5EC" w14:textId="77777777" w:rsidR="00003979" w:rsidRDefault="00003979" w:rsidP="00E31035">
      <w:pPr>
        <w:pStyle w:val="PlainText"/>
        <w:spacing w:line="240" w:lineRule="auto"/>
        <w:rPr>
          <w:rFonts w:ascii="Times New Roman" w:hAnsi="Times New Roman"/>
        </w:rPr>
      </w:pPr>
    </w:p>
    <w:p w14:paraId="20D18020" w14:textId="77777777" w:rsidR="00005225" w:rsidRDefault="00005225" w:rsidP="00E31035">
      <w:pPr>
        <w:spacing w:line="276" w:lineRule="auto"/>
        <w:jc w:val="left"/>
      </w:pPr>
      <w:r>
        <w:rPr>
          <w:b/>
          <w:bCs/>
        </w:rPr>
        <w:br w:type="page"/>
      </w:r>
    </w:p>
    <w:p w14:paraId="655A398B" w14:textId="1903DD13" w:rsidR="009344ED" w:rsidRPr="004118AF" w:rsidRDefault="009344ED" w:rsidP="00F055D5">
      <w:pPr>
        <w:pStyle w:val="TemplatePages"/>
      </w:pPr>
      <w:r w:rsidRPr="004118AF">
        <w:lastRenderedPageBreak/>
        <w:t xml:space="preserve">TABLE OF </w:t>
      </w:r>
      <w:r w:rsidRPr="00F055D5">
        <w:t>CONTENTS</w:t>
      </w:r>
    </w:p>
    <w:p w14:paraId="320C32C1" w14:textId="79FDD2AA" w:rsidR="009344ED" w:rsidRPr="009344ED" w:rsidRDefault="00F661D9" w:rsidP="00F661D9">
      <w:pPr>
        <w:pStyle w:val="NoSpacing"/>
        <w:tabs>
          <w:tab w:val="left" w:pos="90"/>
        </w:tabs>
        <w:ind w:firstLine="0"/>
        <w:jc w:val="both"/>
      </w:pPr>
      <w:r>
        <w:t>CHAPTER</w:t>
      </w:r>
      <w:r>
        <w:tab/>
      </w:r>
      <w:r>
        <w:tab/>
      </w:r>
      <w:r>
        <w:tab/>
      </w:r>
      <w:r>
        <w:tab/>
      </w:r>
      <w:r>
        <w:tab/>
      </w:r>
      <w:r>
        <w:tab/>
      </w:r>
      <w:r>
        <w:tab/>
      </w:r>
      <w:r>
        <w:tab/>
      </w:r>
      <w:r>
        <w:tab/>
      </w:r>
      <w:r>
        <w:tab/>
      </w:r>
      <w:r w:rsidR="009344ED">
        <w:t>PAGE</w:t>
      </w:r>
    </w:p>
    <w:p w14:paraId="3CD669A0" w14:textId="77777777" w:rsidR="00D412DA" w:rsidRDefault="009344ED">
      <w:pPr>
        <w:pStyle w:val="TOC1"/>
        <w:rPr>
          <w:rFonts w:asciiTheme="minorHAnsi" w:eastAsiaTheme="minorEastAsia" w:hAnsiTheme="minorHAnsi"/>
          <w:noProof/>
          <w:sz w:val="22"/>
        </w:rPr>
      </w:pPr>
      <w:r>
        <w:fldChar w:fldCharType="begin"/>
      </w:r>
      <w:r>
        <w:instrText xml:space="preserve"> TOC \o "1-6" \h \z \u </w:instrText>
      </w:r>
      <w:r>
        <w:fldChar w:fldCharType="separate"/>
      </w:r>
      <w:hyperlink w:anchor="_Toc467151337" w:history="1">
        <w:r w:rsidR="00D412DA" w:rsidRPr="00B66159">
          <w:rPr>
            <w:rStyle w:val="Hyperlink"/>
            <w:rFonts w:cs="Times New Roman"/>
            <w:noProof/>
          </w:rPr>
          <w:t>1</w:t>
        </w:r>
        <w:r w:rsidR="00D412DA">
          <w:rPr>
            <w:rFonts w:asciiTheme="minorHAnsi" w:eastAsiaTheme="minorEastAsia" w:hAnsiTheme="minorHAnsi"/>
            <w:noProof/>
            <w:sz w:val="22"/>
          </w:rPr>
          <w:tab/>
        </w:r>
        <w:r w:rsidR="00D412DA" w:rsidRPr="00B66159">
          <w:rPr>
            <w:rStyle w:val="Hyperlink"/>
            <w:rFonts w:cs="Times New Roman"/>
            <w:noProof/>
          </w:rPr>
          <w:t>INTRODUCTION</w:t>
        </w:r>
        <w:r w:rsidR="00D412DA">
          <w:rPr>
            <w:noProof/>
            <w:webHidden/>
          </w:rPr>
          <w:tab/>
        </w:r>
        <w:r w:rsidR="00D412DA">
          <w:rPr>
            <w:noProof/>
            <w:webHidden/>
          </w:rPr>
          <w:fldChar w:fldCharType="begin"/>
        </w:r>
        <w:r w:rsidR="00D412DA">
          <w:rPr>
            <w:noProof/>
            <w:webHidden/>
          </w:rPr>
          <w:instrText xml:space="preserve"> PAGEREF _Toc467151337 \h </w:instrText>
        </w:r>
        <w:r w:rsidR="00D412DA">
          <w:rPr>
            <w:noProof/>
            <w:webHidden/>
          </w:rPr>
        </w:r>
        <w:r w:rsidR="00D412DA">
          <w:rPr>
            <w:noProof/>
            <w:webHidden/>
          </w:rPr>
          <w:fldChar w:fldCharType="separate"/>
        </w:r>
        <w:r w:rsidR="0053144D">
          <w:rPr>
            <w:noProof/>
            <w:webHidden/>
          </w:rPr>
          <w:t>1</w:t>
        </w:r>
        <w:r w:rsidR="00D412DA">
          <w:rPr>
            <w:noProof/>
            <w:webHidden/>
          </w:rPr>
          <w:fldChar w:fldCharType="end"/>
        </w:r>
      </w:hyperlink>
    </w:p>
    <w:p w14:paraId="089EF78B" w14:textId="77777777" w:rsidR="00D412DA" w:rsidRDefault="00B7673E">
      <w:pPr>
        <w:pStyle w:val="TOC1"/>
        <w:rPr>
          <w:rFonts w:asciiTheme="minorHAnsi" w:eastAsiaTheme="minorEastAsia" w:hAnsiTheme="minorHAnsi"/>
          <w:noProof/>
          <w:sz w:val="22"/>
        </w:rPr>
      </w:pPr>
      <w:hyperlink w:anchor="_Toc467151338" w:history="1">
        <w:r w:rsidR="00D412DA" w:rsidRPr="00B66159">
          <w:rPr>
            <w:rStyle w:val="Hyperlink"/>
            <w:noProof/>
          </w:rPr>
          <w:t>2</w:t>
        </w:r>
        <w:r w:rsidR="00D412DA">
          <w:rPr>
            <w:rFonts w:asciiTheme="minorHAnsi" w:eastAsiaTheme="minorEastAsia" w:hAnsiTheme="minorHAnsi"/>
            <w:noProof/>
            <w:sz w:val="22"/>
          </w:rPr>
          <w:tab/>
        </w:r>
        <w:r w:rsidR="00D412DA" w:rsidRPr="00B66159">
          <w:rPr>
            <w:rStyle w:val="Hyperlink"/>
            <w:noProof/>
          </w:rPr>
          <w:t>LITERATURE REVIEW</w:t>
        </w:r>
        <w:r w:rsidR="00D412DA">
          <w:rPr>
            <w:noProof/>
            <w:webHidden/>
          </w:rPr>
          <w:tab/>
        </w:r>
        <w:r w:rsidR="00D412DA">
          <w:rPr>
            <w:noProof/>
            <w:webHidden/>
          </w:rPr>
          <w:fldChar w:fldCharType="begin"/>
        </w:r>
        <w:r w:rsidR="00D412DA">
          <w:rPr>
            <w:noProof/>
            <w:webHidden/>
          </w:rPr>
          <w:instrText xml:space="preserve"> PAGEREF _Toc467151338 \h </w:instrText>
        </w:r>
        <w:r w:rsidR="00D412DA">
          <w:rPr>
            <w:noProof/>
            <w:webHidden/>
          </w:rPr>
        </w:r>
        <w:r w:rsidR="00D412DA">
          <w:rPr>
            <w:noProof/>
            <w:webHidden/>
          </w:rPr>
          <w:fldChar w:fldCharType="separate"/>
        </w:r>
        <w:r w:rsidR="0053144D">
          <w:rPr>
            <w:noProof/>
            <w:webHidden/>
          </w:rPr>
          <w:t>5</w:t>
        </w:r>
        <w:r w:rsidR="00D412DA">
          <w:rPr>
            <w:noProof/>
            <w:webHidden/>
          </w:rPr>
          <w:fldChar w:fldCharType="end"/>
        </w:r>
      </w:hyperlink>
    </w:p>
    <w:p w14:paraId="558B4FDC" w14:textId="77777777" w:rsidR="00D412DA" w:rsidRDefault="00B7673E">
      <w:pPr>
        <w:pStyle w:val="TOC2"/>
        <w:rPr>
          <w:rFonts w:asciiTheme="minorHAnsi" w:eastAsiaTheme="minorEastAsia" w:hAnsiTheme="minorHAnsi"/>
          <w:noProof/>
          <w:sz w:val="22"/>
        </w:rPr>
      </w:pPr>
      <w:hyperlink w:anchor="_Toc467151339" w:history="1">
        <w:r w:rsidR="00D412DA" w:rsidRPr="00B66159">
          <w:rPr>
            <w:rStyle w:val="Hyperlink"/>
            <w:noProof/>
          </w:rPr>
          <w:t>2.1</w:t>
        </w:r>
        <w:r w:rsidR="00D412DA">
          <w:rPr>
            <w:rFonts w:asciiTheme="minorHAnsi" w:eastAsiaTheme="minorEastAsia" w:hAnsiTheme="minorHAnsi"/>
            <w:noProof/>
            <w:sz w:val="22"/>
          </w:rPr>
          <w:tab/>
        </w:r>
        <w:r w:rsidR="00D412DA" w:rsidRPr="00B66159">
          <w:rPr>
            <w:rStyle w:val="Hyperlink"/>
            <w:noProof/>
          </w:rPr>
          <w:t>Drugs</w:t>
        </w:r>
        <w:r w:rsidR="00D412DA">
          <w:rPr>
            <w:noProof/>
            <w:webHidden/>
          </w:rPr>
          <w:tab/>
        </w:r>
        <w:r w:rsidR="00D412DA">
          <w:rPr>
            <w:noProof/>
            <w:webHidden/>
          </w:rPr>
          <w:fldChar w:fldCharType="begin"/>
        </w:r>
        <w:r w:rsidR="00D412DA">
          <w:rPr>
            <w:noProof/>
            <w:webHidden/>
          </w:rPr>
          <w:instrText xml:space="preserve"> PAGEREF _Toc467151339 \h </w:instrText>
        </w:r>
        <w:r w:rsidR="00D412DA">
          <w:rPr>
            <w:noProof/>
            <w:webHidden/>
          </w:rPr>
        </w:r>
        <w:r w:rsidR="00D412DA">
          <w:rPr>
            <w:noProof/>
            <w:webHidden/>
          </w:rPr>
          <w:fldChar w:fldCharType="separate"/>
        </w:r>
        <w:r w:rsidR="0053144D">
          <w:rPr>
            <w:noProof/>
            <w:webHidden/>
          </w:rPr>
          <w:t>5</w:t>
        </w:r>
        <w:r w:rsidR="00D412DA">
          <w:rPr>
            <w:noProof/>
            <w:webHidden/>
          </w:rPr>
          <w:fldChar w:fldCharType="end"/>
        </w:r>
      </w:hyperlink>
    </w:p>
    <w:p w14:paraId="5C8385E2" w14:textId="77777777" w:rsidR="00D412DA" w:rsidRDefault="00B7673E">
      <w:pPr>
        <w:pStyle w:val="TOC3"/>
        <w:tabs>
          <w:tab w:val="left" w:pos="1260"/>
        </w:tabs>
        <w:rPr>
          <w:rFonts w:asciiTheme="minorHAnsi" w:eastAsiaTheme="minorEastAsia" w:hAnsiTheme="minorHAnsi"/>
          <w:noProof/>
          <w:sz w:val="22"/>
        </w:rPr>
      </w:pPr>
      <w:hyperlink w:anchor="_Toc467151340" w:history="1">
        <w:r w:rsidR="00D412DA" w:rsidRPr="00B66159">
          <w:rPr>
            <w:rStyle w:val="Hyperlink"/>
            <w:noProof/>
          </w:rPr>
          <w:t>2.1.1</w:t>
        </w:r>
        <w:r w:rsidR="00D412DA">
          <w:rPr>
            <w:rFonts w:asciiTheme="minorHAnsi" w:eastAsiaTheme="minorEastAsia" w:hAnsiTheme="minorHAnsi"/>
            <w:noProof/>
            <w:sz w:val="22"/>
          </w:rPr>
          <w:tab/>
        </w:r>
        <w:r w:rsidR="00D412DA" w:rsidRPr="00B66159">
          <w:rPr>
            <w:rStyle w:val="Hyperlink"/>
            <w:noProof/>
          </w:rPr>
          <w:t>History</w:t>
        </w:r>
        <w:r w:rsidR="00D412DA">
          <w:rPr>
            <w:noProof/>
            <w:webHidden/>
          </w:rPr>
          <w:tab/>
        </w:r>
        <w:r w:rsidR="00D412DA">
          <w:rPr>
            <w:noProof/>
            <w:webHidden/>
          </w:rPr>
          <w:fldChar w:fldCharType="begin"/>
        </w:r>
        <w:r w:rsidR="00D412DA">
          <w:rPr>
            <w:noProof/>
            <w:webHidden/>
          </w:rPr>
          <w:instrText xml:space="preserve"> PAGEREF _Toc467151340 \h </w:instrText>
        </w:r>
        <w:r w:rsidR="00D412DA">
          <w:rPr>
            <w:noProof/>
            <w:webHidden/>
          </w:rPr>
        </w:r>
        <w:r w:rsidR="00D412DA">
          <w:rPr>
            <w:noProof/>
            <w:webHidden/>
          </w:rPr>
          <w:fldChar w:fldCharType="separate"/>
        </w:r>
        <w:r w:rsidR="0053144D">
          <w:rPr>
            <w:noProof/>
            <w:webHidden/>
          </w:rPr>
          <w:t>5</w:t>
        </w:r>
        <w:r w:rsidR="00D412DA">
          <w:rPr>
            <w:noProof/>
            <w:webHidden/>
          </w:rPr>
          <w:fldChar w:fldCharType="end"/>
        </w:r>
      </w:hyperlink>
    </w:p>
    <w:p w14:paraId="3CB41C93" w14:textId="77777777" w:rsidR="00D412DA" w:rsidRDefault="00B7673E">
      <w:pPr>
        <w:pStyle w:val="TOC3"/>
        <w:tabs>
          <w:tab w:val="left" w:pos="1260"/>
        </w:tabs>
        <w:rPr>
          <w:rFonts w:asciiTheme="minorHAnsi" w:eastAsiaTheme="minorEastAsia" w:hAnsiTheme="minorHAnsi"/>
          <w:noProof/>
          <w:sz w:val="22"/>
        </w:rPr>
      </w:pPr>
      <w:hyperlink w:anchor="_Toc467151341" w:history="1">
        <w:r w:rsidR="00D412DA" w:rsidRPr="00B66159">
          <w:rPr>
            <w:rStyle w:val="Hyperlink"/>
            <w:noProof/>
          </w:rPr>
          <w:t>2.1.2</w:t>
        </w:r>
        <w:r w:rsidR="00D412DA">
          <w:rPr>
            <w:rFonts w:asciiTheme="minorHAnsi" w:eastAsiaTheme="minorEastAsia" w:hAnsiTheme="minorHAnsi"/>
            <w:noProof/>
            <w:sz w:val="22"/>
          </w:rPr>
          <w:tab/>
        </w:r>
        <w:r w:rsidR="00D412DA" w:rsidRPr="00B66159">
          <w:rPr>
            <w:rStyle w:val="Hyperlink"/>
            <w:noProof/>
          </w:rPr>
          <w:t>Drug Scheduling</w:t>
        </w:r>
        <w:r w:rsidR="00D412DA">
          <w:rPr>
            <w:noProof/>
            <w:webHidden/>
          </w:rPr>
          <w:tab/>
        </w:r>
        <w:r w:rsidR="00D412DA">
          <w:rPr>
            <w:noProof/>
            <w:webHidden/>
          </w:rPr>
          <w:fldChar w:fldCharType="begin"/>
        </w:r>
        <w:r w:rsidR="00D412DA">
          <w:rPr>
            <w:noProof/>
            <w:webHidden/>
          </w:rPr>
          <w:instrText xml:space="preserve"> PAGEREF _Toc467151341 \h </w:instrText>
        </w:r>
        <w:r w:rsidR="00D412DA">
          <w:rPr>
            <w:noProof/>
            <w:webHidden/>
          </w:rPr>
        </w:r>
        <w:r w:rsidR="00D412DA">
          <w:rPr>
            <w:noProof/>
            <w:webHidden/>
          </w:rPr>
          <w:fldChar w:fldCharType="separate"/>
        </w:r>
        <w:r w:rsidR="0053144D">
          <w:rPr>
            <w:noProof/>
            <w:webHidden/>
          </w:rPr>
          <w:t>6</w:t>
        </w:r>
        <w:r w:rsidR="00D412DA">
          <w:rPr>
            <w:noProof/>
            <w:webHidden/>
          </w:rPr>
          <w:fldChar w:fldCharType="end"/>
        </w:r>
      </w:hyperlink>
    </w:p>
    <w:p w14:paraId="64B8F556" w14:textId="77777777" w:rsidR="00D412DA" w:rsidRDefault="00B7673E">
      <w:pPr>
        <w:pStyle w:val="TOC4"/>
        <w:rPr>
          <w:rFonts w:asciiTheme="minorHAnsi" w:eastAsiaTheme="minorEastAsia" w:hAnsiTheme="minorHAnsi"/>
          <w:noProof/>
          <w:sz w:val="22"/>
        </w:rPr>
      </w:pPr>
      <w:hyperlink w:anchor="_Toc467151342" w:history="1">
        <w:r w:rsidR="00D412DA" w:rsidRPr="00B66159">
          <w:rPr>
            <w:rStyle w:val="Hyperlink"/>
            <w:noProof/>
          </w:rPr>
          <w:t>2.1.2.1</w:t>
        </w:r>
        <w:r w:rsidR="00D412DA">
          <w:rPr>
            <w:rFonts w:asciiTheme="minorHAnsi" w:eastAsiaTheme="minorEastAsia" w:hAnsiTheme="minorHAnsi"/>
            <w:noProof/>
            <w:sz w:val="22"/>
          </w:rPr>
          <w:tab/>
        </w:r>
        <w:r w:rsidR="00D412DA" w:rsidRPr="00B66159">
          <w:rPr>
            <w:rStyle w:val="Hyperlink"/>
            <w:noProof/>
          </w:rPr>
          <w:t>Schedule I</w:t>
        </w:r>
        <w:r w:rsidR="00D412DA">
          <w:rPr>
            <w:noProof/>
            <w:webHidden/>
          </w:rPr>
          <w:tab/>
        </w:r>
        <w:r w:rsidR="00D412DA">
          <w:rPr>
            <w:noProof/>
            <w:webHidden/>
          </w:rPr>
          <w:fldChar w:fldCharType="begin"/>
        </w:r>
        <w:r w:rsidR="00D412DA">
          <w:rPr>
            <w:noProof/>
            <w:webHidden/>
          </w:rPr>
          <w:instrText xml:space="preserve"> PAGEREF _Toc467151342 \h </w:instrText>
        </w:r>
        <w:r w:rsidR="00D412DA">
          <w:rPr>
            <w:noProof/>
            <w:webHidden/>
          </w:rPr>
        </w:r>
        <w:r w:rsidR="00D412DA">
          <w:rPr>
            <w:noProof/>
            <w:webHidden/>
          </w:rPr>
          <w:fldChar w:fldCharType="separate"/>
        </w:r>
        <w:r w:rsidR="0053144D">
          <w:rPr>
            <w:noProof/>
            <w:webHidden/>
          </w:rPr>
          <w:t>7</w:t>
        </w:r>
        <w:r w:rsidR="00D412DA">
          <w:rPr>
            <w:noProof/>
            <w:webHidden/>
          </w:rPr>
          <w:fldChar w:fldCharType="end"/>
        </w:r>
      </w:hyperlink>
    </w:p>
    <w:p w14:paraId="26A8DE74" w14:textId="77777777" w:rsidR="00D412DA" w:rsidRDefault="00B7673E">
      <w:pPr>
        <w:pStyle w:val="TOC4"/>
        <w:rPr>
          <w:rFonts w:asciiTheme="minorHAnsi" w:eastAsiaTheme="minorEastAsia" w:hAnsiTheme="minorHAnsi"/>
          <w:noProof/>
          <w:sz w:val="22"/>
        </w:rPr>
      </w:pPr>
      <w:hyperlink w:anchor="_Toc467151343" w:history="1">
        <w:r w:rsidR="00D412DA" w:rsidRPr="00B66159">
          <w:rPr>
            <w:rStyle w:val="Hyperlink"/>
            <w:noProof/>
          </w:rPr>
          <w:t>2.1.2.2</w:t>
        </w:r>
        <w:r w:rsidR="00D412DA">
          <w:rPr>
            <w:rFonts w:asciiTheme="minorHAnsi" w:eastAsiaTheme="minorEastAsia" w:hAnsiTheme="minorHAnsi"/>
            <w:noProof/>
            <w:sz w:val="22"/>
          </w:rPr>
          <w:tab/>
        </w:r>
        <w:r w:rsidR="00D412DA" w:rsidRPr="00B66159">
          <w:rPr>
            <w:rStyle w:val="Hyperlink"/>
            <w:noProof/>
          </w:rPr>
          <w:t>Schedule II</w:t>
        </w:r>
        <w:r w:rsidR="00D412DA">
          <w:rPr>
            <w:noProof/>
            <w:webHidden/>
          </w:rPr>
          <w:tab/>
        </w:r>
        <w:r w:rsidR="00D412DA">
          <w:rPr>
            <w:noProof/>
            <w:webHidden/>
          </w:rPr>
          <w:fldChar w:fldCharType="begin"/>
        </w:r>
        <w:r w:rsidR="00D412DA">
          <w:rPr>
            <w:noProof/>
            <w:webHidden/>
          </w:rPr>
          <w:instrText xml:space="preserve"> PAGEREF _Toc467151343 \h </w:instrText>
        </w:r>
        <w:r w:rsidR="00D412DA">
          <w:rPr>
            <w:noProof/>
            <w:webHidden/>
          </w:rPr>
        </w:r>
        <w:r w:rsidR="00D412DA">
          <w:rPr>
            <w:noProof/>
            <w:webHidden/>
          </w:rPr>
          <w:fldChar w:fldCharType="separate"/>
        </w:r>
        <w:r w:rsidR="0053144D">
          <w:rPr>
            <w:noProof/>
            <w:webHidden/>
          </w:rPr>
          <w:t>7</w:t>
        </w:r>
        <w:r w:rsidR="00D412DA">
          <w:rPr>
            <w:noProof/>
            <w:webHidden/>
          </w:rPr>
          <w:fldChar w:fldCharType="end"/>
        </w:r>
      </w:hyperlink>
    </w:p>
    <w:p w14:paraId="376AC56F" w14:textId="77777777" w:rsidR="00D412DA" w:rsidRDefault="00B7673E">
      <w:pPr>
        <w:pStyle w:val="TOC4"/>
        <w:rPr>
          <w:rFonts w:asciiTheme="minorHAnsi" w:eastAsiaTheme="minorEastAsia" w:hAnsiTheme="minorHAnsi"/>
          <w:noProof/>
          <w:sz w:val="22"/>
        </w:rPr>
      </w:pPr>
      <w:hyperlink w:anchor="_Toc467151344" w:history="1">
        <w:r w:rsidR="00D412DA" w:rsidRPr="00B66159">
          <w:rPr>
            <w:rStyle w:val="Hyperlink"/>
            <w:noProof/>
          </w:rPr>
          <w:t>2.1.2.3</w:t>
        </w:r>
        <w:r w:rsidR="00D412DA">
          <w:rPr>
            <w:rFonts w:asciiTheme="minorHAnsi" w:eastAsiaTheme="minorEastAsia" w:hAnsiTheme="minorHAnsi"/>
            <w:noProof/>
            <w:sz w:val="22"/>
          </w:rPr>
          <w:tab/>
        </w:r>
        <w:r w:rsidR="00D412DA" w:rsidRPr="00B66159">
          <w:rPr>
            <w:rStyle w:val="Hyperlink"/>
            <w:noProof/>
          </w:rPr>
          <w:t>Schedule III</w:t>
        </w:r>
        <w:r w:rsidR="00D412DA">
          <w:rPr>
            <w:noProof/>
            <w:webHidden/>
          </w:rPr>
          <w:tab/>
        </w:r>
        <w:r w:rsidR="00D412DA">
          <w:rPr>
            <w:noProof/>
            <w:webHidden/>
          </w:rPr>
          <w:fldChar w:fldCharType="begin"/>
        </w:r>
        <w:r w:rsidR="00D412DA">
          <w:rPr>
            <w:noProof/>
            <w:webHidden/>
          </w:rPr>
          <w:instrText xml:space="preserve"> PAGEREF _Toc467151344 \h </w:instrText>
        </w:r>
        <w:r w:rsidR="00D412DA">
          <w:rPr>
            <w:noProof/>
            <w:webHidden/>
          </w:rPr>
        </w:r>
        <w:r w:rsidR="00D412DA">
          <w:rPr>
            <w:noProof/>
            <w:webHidden/>
          </w:rPr>
          <w:fldChar w:fldCharType="separate"/>
        </w:r>
        <w:r w:rsidR="0053144D">
          <w:rPr>
            <w:noProof/>
            <w:webHidden/>
          </w:rPr>
          <w:t>7</w:t>
        </w:r>
        <w:r w:rsidR="00D412DA">
          <w:rPr>
            <w:noProof/>
            <w:webHidden/>
          </w:rPr>
          <w:fldChar w:fldCharType="end"/>
        </w:r>
      </w:hyperlink>
    </w:p>
    <w:p w14:paraId="1624FD22" w14:textId="77777777" w:rsidR="00D412DA" w:rsidRDefault="00B7673E">
      <w:pPr>
        <w:pStyle w:val="TOC4"/>
        <w:rPr>
          <w:rFonts w:asciiTheme="minorHAnsi" w:eastAsiaTheme="minorEastAsia" w:hAnsiTheme="minorHAnsi"/>
          <w:noProof/>
          <w:sz w:val="22"/>
        </w:rPr>
      </w:pPr>
      <w:hyperlink w:anchor="_Toc467151345" w:history="1">
        <w:r w:rsidR="00D412DA" w:rsidRPr="00B66159">
          <w:rPr>
            <w:rStyle w:val="Hyperlink"/>
            <w:noProof/>
          </w:rPr>
          <w:t>2.1.2.4</w:t>
        </w:r>
        <w:r w:rsidR="00D412DA">
          <w:rPr>
            <w:rFonts w:asciiTheme="minorHAnsi" w:eastAsiaTheme="minorEastAsia" w:hAnsiTheme="minorHAnsi"/>
            <w:noProof/>
            <w:sz w:val="22"/>
          </w:rPr>
          <w:tab/>
        </w:r>
        <w:r w:rsidR="00D412DA" w:rsidRPr="00B66159">
          <w:rPr>
            <w:rStyle w:val="Hyperlink"/>
            <w:noProof/>
          </w:rPr>
          <w:t>Schedule IV</w:t>
        </w:r>
        <w:r w:rsidR="00D412DA">
          <w:rPr>
            <w:noProof/>
            <w:webHidden/>
          </w:rPr>
          <w:tab/>
        </w:r>
        <w:r w:rsidR="00D412DA">
          <w:rPr>
            <w:noProof/>
            <w:webHidden/>
          </w:rPr>
          <w:fldChar w:fldCharType="begin"/>
        </w:r>
        <w:r w:rsidR="00D412DA">
          <w:rPr>
            <w:noProof/>
            <w:webHidden/>
          </w:rPr>
          <w:instrText xml:space="preserve"> PAGEREF _Toc467151345 \h </w:instrText>
        </w:r>
        <w:r w:rsidR="00D412DA">
          <w:rPr>
            <w:noProof/>
            <w:webHidden/>
          </w:rPr>
        </w:r>
        <w:r w:rsidR="00D412DA">
          <w:rPr>
            <w:noProof/>
            <w:webHidden/>
          </w:rPr>
          <w:fldChar w:fldCharType="separate"/>
        </w:r>
        <w:r w:rsidR="0053144D">
          <w:rPr>
            <w:noProof/>
            <w:webHidden/>
          </w:rPr>
          <w:t>8</w:t>
        </w:r>
        <w:r w:rsidR="00D412DA">
          <w:rPr>
            <w:noProof/>
            <w:webHidden/>
          </w:rPr>
          <w:fldChar w:fldCharType="end"/>
        </w:r>
      </w:hyperlink>
    </w:p>
    <w:p w14:paraId="240FB19B" w14:textId="77777777" w:rsidR="00D412DA" w:rsidRDefault="00B7673E">
      <w:pPr>
        <w:pStyle w:val="TOC4"/>
        <w:rPr>
          <w:rFonts w:asciiTheme="minorHAnsi" w:eastAsiaTheme="minorEastAsia" w:hAnsiTheme="minorHAnsi"/>
          <w:noProof/>
          <w:sz w:val="22"/>
        </w:rPr>
      </w:pPr>
      <w:hyperlink w:anchor="_Toc467151346" w:history="1">
        <w:r w:rsidR="00D412DA" w:rsidRPr="00B66159">
          <w:rPr>
            <w:rStyle w:val="Hyperlink"/>
            <w:noProof/>
          </w:rPr>
          <w:t>2.1.2.5</w:t>
        </w:r>
        <w:r w:rsidR="00D412DA">
          <w:rPr>
            <w:rFonts w:asciiTheme="minorHAnsi" w:eastAsiaTheme="minorEastAsia" w:hAnsiTheme="minorHAnsi"/>
            <w:noProof/>
            <w:sz w:val="22"/>
          </w:rPr>
          <w:tab/>
        </w:r>
        <w:r w:rsidR="00D412DA" w:rsidRPr="00B66159">
          <w:rPr>
            <w:rStyle w:val="Hyperlink"/>
            <w:noProof/>
          </w:rPr>
          <w:t>Schedule V</w:t>
        </w:r>
        <w:r w:rsidR="00D412DA">
          <w:rPr>
            <w:noProof/>
            <w:webHidden/>
          </w:rPr>
          <w:tab/>
        </w:r>
        <w:r w:rsidR="00D412DA">
          <w:rPr>
            <w:noProof/>
            <w:webHidden/>
          </w:rPr>
          <w:fldChar w:fldCharType="begin"/>
        </w:r>
        <w:r w:rsidR="00D412DA">
          <w:rPr>
            <w:noProof/>
            <w:webHidden/>
          </w:rPr>
          <w:instrText xml:space="preserve"> PAGEREF _Toc467151346 \h </w:instrText>
        </w:r>
        <w:r w:rsidR="00D412DA">
          <w:rPr>
            <w:noProof/>
            <w:webHidden/>
          </w:rPr>
        </w:r>
        <w:r w:rsidR="00D412DA">
          <w:rPr>
            <w:noProof/>
            <w:webHidden/>
          </w:rPr>
          <w:fldChar w:fldCharType="separate"/>
        </w:r>
        <w:r w:rsidR="0053144D">
          <w:rPr>
            <w:noProof/>
            <w:webHidden/>
          </w:rPr>
          <w:t>8</w:t>
        </w:r>
        <w:r w:rsidR="00D412DA">
          <w:rPr>
            <w:noProof/>
            <w:webHidden/>
          </w:rPr>
          <w:fldChar w:fldCharType="end"/>
        </w:r>
      </w:hyperlink>
    </w:p>
    <w:p w14:paraId="091D6041" w14:textId="77777777" w:rsidR="00D412DA" w:rsidRDefault="00B7673E">
      <w:pPr>
        <w:pStyle w:val="TOC3"/>
        <w:tabs>
          <w:tab w:val="left" w:pos="1260"/>
        </w:tabs>
        <w:rPr>
          <w:rFonts w:asciiTheme="minorHAnsi" w:eastAsiaTheme="minorEastAsia" w:hAnsiTheme="minorHAnsi"/>
          <w:noProof/>
          <w:sz w:val="22"/>
        </w:rPr>
      </w:pPr>
      <w:hyperlink w:anchor="_Toc467151347" w:history="1">
        <w:r w:rsidR="00D412DA" w:rsidRPr="00B66159">
          <w:rPr>
            <w:rStyle w:val="Hyperlink"/>
            <w:noProof/>
          </w:rPr>
          <w:t>2.1.3</w:t>
        </w:r>
        <w:r w:rsidR="00D412DA">
          <w:rPr>
            <w:rFonts w:asciiTheme="minorHAnsi" w:eastAsiaTheme="minorEastAsia" w:hAnsiTheme="minorHAnsi"/>
            <w:noProof/>
            <w:sz w:val="22"/>
          </w:rPr>
          <w:tab/>
        </w:r>
        <w:r w:rsidR="00D412DA" w:rsidRPr="00B66159">
          <w:rPr>
            <w:rStyle w:val="Hyperlink"/>
            <w:noProof/>
          </w:rPr>
          <w:t>Classification</w:t>
        </w:r>
        <w:r w:rsidR="00D412DA">
          <w:rPr>
            <w:noProof/>
            <w:webHidden/>
          </w:rPr>
          <w:tab/>
        </w:r>
        <w:r w:rsidR="00D412DA">
          <w:rPr>
            <w:noProof/>
            <w:webHidden/>
          </w:rPr>
          <w:fldChar w:fldCharType="begin"/>
        </w:r>
        <w:r w:rsidR="00D412DA">
          <w:rPr>
            <w:noProof/>
            <w:webHidden/>
          </w:rPr>
          <w:instrText xml:space="preserve"> PAGEREF _Toc467151347 \h </w:instrText>
        </w:r>
        <w:r w:rsidR="00D412DA">
          <w:rPr>
            <w:noProof/>
            <w:webHidden/>
          </w:rPr>
        </w:r>
        <w:r w:rsidR="00D412DA">
          <w:rPr>
            <w:noProof/>
            <w:webHidden/>
          </w:rPr>
          <w:fldChar w:fldCharType="separate"/>
        </w:r>
        <w:r w:rsidR="0053144D">
          <w:rPr>
            <w:noProof/>
            <w:webHidden/>
          </w:rPr>
          <w:t>8</w:t>
        </w:r>
        <w:r w:rsidR="00D412DA">
          <w:rPr>
            <w:noProof/>
            <w:webHidden/>
          </w:rPr>
          <w:fldChar w:fldCharType="end"/>
        </w:r>
      </w:hyperlink>
    </w:p>
    <w:p w14:paraId="47024207" w14:textId="77777777" w:rsidR="00D412DA" w:rsidRDefault="00B7673E">
      <w:pPr>
        <w:pStyle w:val="TOC4"/>
        <w:rPr>
          <w:rFonts w:asciiTheme="minorHAnsi" w:eastAsiaTheme="minorEastAsia" w:hAnsiTheme="minorHAnsi"/>
          <w:noProof/>
          <w:sz w:val="22"/>
        </w:rPr>
      </w:pPr>
      <w:hyperlink w:anchor="_Toc467151348" w:history="1">
        <w:r w:rsidR="00D412DA" w:rsidRPr="00B66159">
          <w:rPr>
            <w:rStyle w:val="Hyperlink"/>
            <w:noProof/>
          </w:rPr>
          <w:t>2.1.3.1</w:t>
        </w:r>
        <w:r w:rsidR="00D412DA">
          <w:rPr>
            <w:rFonts w:asciiTheme="minorHAnsi" w:eastAsiaTheme="minorEastAsia" w:hAnsiTheme="minorHAnsi"/>
            <w:noProof/>
            <w:sz w:val="22"/>
          </w:rPr>
          <w:tab/>
        </w:r>
        <w:r w:rsidR="00D412DA" w:rsidRPr="00B66159">
          <w:rPr>
            <w:rStyle w:val="Hyperlink"/>
            <w:noProof/>
          </w:rPr>
          <w:t>Marijuana</w:t>
        </w:r>
        <w:r w:rsidR="00D412DA">
          <w:rPr>
            <w:noProof/>
            <w:webHidden/>
          </w:rPr>
          <w:tab/>
        </w:r>
        <w:r w:rsidR="00D412DA">
          <w:rPr>
            <w:noProof/>
            <w:webHidden/>
          </w:rPr>
          <w:fldChar w:fldCharType="begin"/>
        </w:r>
        <w:r w:rsidR="00D412DA">
          <w:rPr>
            <w:noProof/>
            <w:webHidden/>
          </w:rPr>
          <w:instrText xml:space="preserve"> PAGEREF _Toc467151348 \h </w:instrText>
        </w:r>
        <w:r w:rsidR="00D412DA">
          <w:rPr>
            <w:noProof/>
            <w:webHidden/>
          </w:rPr>
        </w:r>
        <w:r w:rsidR="00D412DA">
          <w:rPr>
            <w:noProof/>
            <w:webHidden/>
          </w:rPr>
          <w:fldChar w:fldCharType="separate"/>
        </w:r>
        <w:r w:rsidR="0053144D">
          <w:rPr>
            <w:noProof/>
            <w:webHidden/>
          </w:rPr>
          <w:t>10</w:t>
        </w:r>
        <w:r w:rsidR="00D412DA">
          <w:rPr>
            <w:noProof/>
            <w:webHidden/>
          </w:rPr>
          <w:fldChar w:fldCharType="end"/>
        </w:r>
      </w:hyperlink>
    </w:p>
    <w:p w14:paraId="3CABEB06" w14:textId="77777777" w:rsidR="00D412DA" w:rsidRDefault="00B7673E">
      <w:pPr>
        <w:pStyle w:val="TOC4"/>
        <w:rPr>
          <w:rFonts w:asciiTheme="minorHAnsi" w:eastAsiaTheme="minorEastAsia" w:hAnsiTheme="minorHAnsi"/>
          <w:noProof/>
          <w:sz w:val="22"/>
        </w:rPr>
      </w:pPr>
      <w:hyperlink w:anchor="_Toc467151349" w:history="1">
        <w:r w:rsidR="00D412DA" w:rsidRPr="00B66159">
          <w:rPr>
            <w:rStyle w:val="Hyperlink"/>
            <w:noProof/>
          </w:rPr>
          <w:t>2.1.3.2</w:t>
        </w:r>
        <w:r w:rsidR="00D412DA">
          <w:rPr>
            <w:rFonts w:asciiTheme="minorHAnsi" w:eastAsiaTheme="minorEastAsia" w:hAnsiTheme="minorHAnsi"/>
            <w:noProof/>
            <w:sz w:val="22"/>
          </w:rPr>
          <w:tab/>
        </w:r>
        <w:r w:rsidR="00D412DA" w:rsidRPr="00B66159">
          <w:rPr>
            <w:rStyle w:val="Hyperlink"/>
            <w:noProof/>
          </w:rPr>
          <w:t>Heroin</w:t>
        </w:r>
        <w:r w:rsidR="00D412DA">
          <w:rPr>
            <w:noProof/>
            <w:webHidden/>
          </w:rPr>
          <w:tab/>
        </w:r>
        <w:r w:rsidR="00D412DA">
          <w:rPr>
            <w:noProof/>
            <w:webHidden/>
          </w:rPr>
          <w:fldChar w:fldCharType="begin"/>
        </w:r>
        <w:r w:rsidR="00D412DA">
          <w:rPr>
            <w:noProof/>
            <w:webHidden/>
          </w:rPr>
          <w:instrText xml:space="preserve"> PAGEREF _Toc467151349 \h </w:instrText>
        </w:r>
        <w:r w:rsidR="00D412DA">
          <w:rPr>
            <w:noProof/>
            <w:webHidden/>
          </w:rPr>
        </w:r>
        <w:r w:rsidR="00D412DA">
          <w:rPr>
            <w:noProof/>
            <w:webHidden/>
          </w:rPr>
          <w:fldChar w:fldCharType="separate"/>
        </w:r>
        <w:r w:rsidR="0053144D">
          <w:rPr>
            <w:noProof/>
            <w:webHidden/>
          </w:rPr>
          <w:t>13</w:t>
        </w:r>
        <w:r w:rsidR="00D412DA">
          <w:rPr>
            <w:noProof/>
            <w:webHidden/>
          </w:rPr>
          <w:fldChar w:fldCharType="end"/>
        </w:r>
      </w:hyperlink>
    </w:p>
    <w:p w14:paraId="2A640EE9" w14:textId="77777777" w:rsidR="00D412DA" w:rsidRDefault="00B7673E">
      <w:pPr>
        <w:pStyle w:val="TOC3"/>
        <w:tabs>
          <w:tab w:val="left" w:pos="1260"/>
        </w:tabs>
        <w:rPr>
          <w:rFonts w:asciiTheme="minorHAnsi" w:eastAsiaTheme="minorEastAsia" w:hAnsiTheme="minorHAnsi"/>
          <w:noProof/>
          <w:sz w:val="22"/>
        </w:rPr>
      </w:pPr>
      <w:hyperlink w:anchor="_Toc467151350" w:history="1">
        <w:r w:rsidR="00D412DA" w:rsidRPr="00B66159">
          <w:rPr>
            <w:rStyle w:val="Hyperlink"/>
            <w:noProof/>
          </w:rPr>
          <w:t>2.1.4</w:t>
        </w:r>
        <w:r w:rsidR="00D412DA">
          <w:rPr>
            <w:rFonts w:asciiTheme="minorHAnsi" w:eastAsiaTheme="minorEastAsia" w:hAnsiTheme="minorHAnsi"/>
            <w:noProof/>
            <w:sz w:val="22"/>
          </w:rPr>
          <w:tab/>
        </w:r>
        <w:r w:rsidR="00D412DA" w:rsidRPr="00B66159">
          <w:rPr>
            <w:rStyle w:val="Hyperlink"/>
            <w:noProof/>
          </w:rPr>
          <w:t>Trafficking</w:t>
        </w:r>
        <w:r w:rsidR="00D412DA">
          <w:rPr>
            <w:noProof/>
            <w:webHidden/>
          </w:rPr>
          <w:tab/>
        </w:r>
        <w:r w:rsidR="00D412DA">
          <w:rPr>
            <w:noProof/>
            <w:webHidden/>
          </w:rPr>
          <w:fldChar w:fldCharType="begin"/>
        </w:r>
        <w:r w:rsidR="00D412DA">
          <w:rPr>
            <w:noProof/>
            <w:webHidden/>
          </w:rPr>
          <w:instrText xml:space="preserve"> PAGEREF _Toc467151350 \h </w:instrText>
        </w:r>
        <w:r w:rsidR="00D412DA">
          <w:rPr>
            <w:noProof/>
            <w:webHidden/>
          </w:rPr>
        </w:r>
        <w:r w:rsidR="00D412DA">
          <w:rPr>
            <w:noProof/>
            <w:webHidden/>
          </w:rPr>
          <w:fldChar w:fldCharType="separate"/>
        </w:r>
        <w:r w:rsidR="0053144D">
          <w:rPr>
            <w:noProof/>
            <w:webHidden/>
          </w:rPr>
          <w:t>16</w:t>
        </w:r>
        <w:r w:rsidR="00D412DA">
          <w:rPr>
            <w:noProof/>
            <w:webHidden/>
          </w:rPr>
          <w:fldChar w:fldCharType="end"/>
        </w:r>
      </w:hyperlink>
    </w:p>
    <w:p w14:paraId="5B9CD04B" w14:textId="77777777" w:rsidR="00D412DA" w:rsidRDefault="00B7673E">
      <w:pPr>
        <w:pStyle w:val="TOC2"/>
        <w:rPr>
          <w:rFonts w:asciiTheme="minorHAnsi" w:eastAsiaTheme="minorEastAsia" w:hAnsiTheme="minorHAnsi"/>
          <w:noProof/>
          <w:sz w:val="22"/>
        </w:rPr>
      </w:pPr>
      <w:hyperlink w:anchor="_Toc467151351" w:history="1">
        <w:r w:rsidR="00D412DA" w:rsidRPr="00B66159">
          <w:rPr>
            <w:rStyle w:val="Hyperlink"/>
            <w:noProof/>
          </w:rPr>
          <w:t>2.2</w:t>
        </w:r>
        <w:r w:rsidR="00D412DA">
          <w:rPr>
            <w:rFonts w:asciiTheme="minorHAnsi" w:eastAsiaTheme="minorEastAsia" w:hAnsiTheme="minorHAnsi"/>
            <w:noProof/>
            <w:sz w:val="22"/>
          </w:rPr>
          <w:tab/>
        </w:r>
        <w:r w:rsidR="00D412DA" w:rsidRPr="00B66159">
          <w:rPr>
            <w:rStyle w:val="Hyperlink"/>
            <w:noProof/>
          </w:rPr>
          <w:t>Explosives</w:t>
        </w:r>
        <w:r w:rsidR="00D412DA">
          <w:rPr>
            <w:noProof/>
            <w:webHidden/>
          </w:rPr>
          <w:tab/>
        </w:r>
        <w:r w:rsidR="00D412DA">
          <w:rPr>
            <w:noProof/>
            <w:webHidden/>
          </w:rPr>
          <w:fldChar w:fldCharType="begin"/>
        </w:r>
        <w:r w:rsidR="00D412DA">
          <w:rPr>
            <w:noProof/>
            <w:webHidden/>
          </w:rPr>
          <w:instrText xml:space="preserve"> PAGEREF _Toc467151351 \h </w:instrText>
        </w:r>
        <w:r w:rsidR="00D412DA">
          <w:rPr>
            <w:noProof/>
            <w:webHidden/>
          </w:rPr>
        </w:r>
        <w:r w:rsidR="00D412DA">
          <w:rPr>
            <w:noProof/>
            <w:webHidden/>
          </w:rPr>
          <w:fldChar w:fldCharType="separate"/>
        </w:r>
        <w:r w:rsidR="0053144D">
          <w:rPr>
            <w:noProof/>
            <w:webHidden/>
          </w:rPr>
          <w:t>17</w:t>
        </w:r>
        <w:r w:rsidR="00D412DA">
          <w:rPr>
            <w:noProof/>
            <w:webHidden/>
          </w:rPr>
          <w:fldChar w:fldCharType="end"/>
        </w:r>
      </w:hyperlink>
    </w:p>
    <w:p w14:paraId="29EFAA4F" w14:textId="77777777" w:rsidR="00D412DA" w:rsidRDefault="00B7673E">
      <w:pPr>
        <w:pStyle w:val="TOC3"/>
        <w:tabs>
          <w:tab w:val="left" w:pos="1260"/>
        </w:tabs>
        <w:rPr>
          <w:rFonts w:asciiTheme="minorHAnsi" w:eastAsiaTheme="minorEastAsia" w:hAnsiTheme="minorHAnsi"/>
          <w:noProof/>
          <w:sz w:val="22"/>
        </w:rPr>
      </w:pPr>
      <w:hyperlink w:anchor="_Toc467151352" w:history="1">
        <w:r w:rsidR="00D412DA" w:rsidRPr="00B66159">
          <w:rPr>
            <w:rStyle w:val="Hyperlink"/>
            <w:noProof/>
          </w:rPr>
          <w:t>2.2.1</w:t>
        </w:r>
        <w:r w:rsidR="00D412DA">
          <w:rPr>
            <w:rFonts w:asciiTheme="minorHAnsi" w:eastAsiaTheme="minorEastAsia" w:hAnsiTheme="minorHAnsi"/>
            <w:noProof/>
            <w:sz w:val="22"/>
          </w:rPr>
          <w:tab/>
        </w:r>
        <w:r w:rsidR="00D412DA" w:rsidRPr="00B66159">
          <w:rPr>
            <w:rStyle w:val="Hyperlink"/>
            <w:noProof/>
          </w:rPr>
          <w:t>History and classification</w:t>
        </w:r>
        <w:r w:rsidR="00D412DA">
          <w:rPr>
            <w:noProof/>
            <w:webHidden/>
          </w:rPr>
          <w:tab/>
        </w:r>
        <w:r w:rsidR="00D412DA">
          <w:rPr>
            <w:noProof/>
            <w:webHidden/>
          </w:rPr>
          <w:fldChar w:fldCharType="begin"/>
        </w:r>
        <w:r w:rsidR="00D412DA">
          <w:rPr>
            <w:noProof/>
            <w:webHidden/>
          </w:rPr>
          <w:instrText xml:space="preserve"> PAGEREF _Toc467151352 \h </w:instrText>
        </w:r>
        <w:r w:rsidR="00D412DA">
          <w:rPr>
            <w:noProof/>
            <w:webHidden/>
          </w:rPr>
        </w:r>
        <w:r w:rsidR="00D412DA">
          <w:rPr>
            <w:noProof/>
            <w:webHidden/>
          </w:rPr>
          <w:fldChar w:fldCharType="separate"/>
        </w:r>
        <w:r w:rsidR="0053144D">
          <w:rPr>
            <w:noProof/>
            <w:webHidden/>
          </w:rPr>
          <w:t>18</w:t>
        </w:r>
        <w:r w:rsidR="00D412DA">
          <w:rPr>
            <w:noProof/>
            <w:webHidden/>
          </w:rPr>
          <w:fldChar w:fldCharType="end"/>
        </w:r>
      </w:hyperlink>
    </w:p>
    <w:p w14:paraId="6A65631A" w14:textId="77777777" w:rsidR="00D412DA" w:rsidRDefault="00B7673E">
      <w:pPr>
        <w:pStyle w:val="TOC3"/>
        <w:tabs>
          <w:tab w:val="left" w:pos="1260"/>
        </w:tabs>
        <w:rPr>
          <w:rFonts w:asciiTheme="minorHAnsi" w:eastAsiaTheme="minorEastAsia" w:hAnsiTheme="minorHAnsi"/>
          <w:noProof/>
          <w:sz w:val="22"/>
        </w:rPr>
      </w:pPr>
      <w:hyperlink w:anchor="_Toc467151353" w:history="1">
        <w:r w:rsidR="00D412DA" w:rsidRPr="00B66159">
          <w:rPr>
            <w:rStyle w:val="Hyperlink"/>
            <w:noProof/>
          </w:rPr>
          <w:t>2.2.2</w:t>
        </w:r>
        <w:r w:rsidR="00D412DA">
          <w:rPr>
            <w:rFonts w:asciiTheme="minorHAnsi" w:eastAsiaTheme="minorEastAsia" w:hAnsiTheme="minorHAnsi"/>
            <w:noProof/>
            <w:sz w:val="22"/>
          </w:rPr>
          <w:tab/>
        </w:r>
        <w:r w:rsidR="00D412DA" w:rsidRPr="00B66159">
          <w:rPr>
            <w:rStyle w:val="Hyperlink"/>
            <w:noProof/>
          </w:rPr>
          <w:t>Triacetone Triperoxide (TATP) (56)</w:t>
        </w:r>
        <w:r w:rsidR="00D412DA">
          <w:rPr>
            <w:noProof/>
            <w:webHidden/>
          </w:rPr>
          <w:tab/>
        </w:r>
        <w:r w:rsidR="00D412DA">
          <w:rPr>
            <w:noProof/>
            <w:webHidden/>
          </w:rPr>
          <w:fldChar w:fldCharType="begin"/>
        </w:r>
        <w:r w:rsidR="00D412DA">
          <w:rPr>
            <w:noProof/>
            <w:webHidden/>
          </w:rPr>
          <w:instrText xml:space="preserve"> PAGEREF _Toc467151353 \h </w:instrText>
        </w:r>
        <w:r w:rsidR="00D412DA">
          <w:rPr>
            <w:noProof/>
            <w:webHidden/>
          </w:rPr>
        </w:r>
        <w:r w:rsidR="00D412DA">
          <w:rPr>
            <w:noProof/>
            <w:webHidden/>
          </w:rPr>
          <w:fldChar w:fldCharType="separate"/>
        </w:r>
        <w:r w:rsidR="0053144D">
          <w:rPr>
            <w:noProof/>
            <w:webHidden/>
          </w:rPr>
          <w:t>20</w:t>
        </w:r>
        <w:r w:rsidR="00D412DA">
          <w:rPr>
            <w:noProof/>
            <w:webHidden/>
          </w:rPr>
          <w:fldChar w:fldCharType="end"/>
        </w:r>
      </w:hyperlink>
    </w:p>
    <w:p w14:paraId="4E97C472" w14:textId="77777777" w:rsidR="00D412DA" w:rsidRDefault="00B7673E">
      <w:pPr>
        <w:pStyle w:val="TOC3"/>
        <w:tabs>
          <w:tab w:val="left" w:pos="1260"/>
        </w:tabs>
        <w:rPr>
          <w:rFonts w:asciiTheme="minorHAnsi" w:eastAsiaTheme="minorEastAsia" w:hAnsiTheme="minorHAnsi"/>
          <w:noProof/>
          <w:sz w:val="22"/>
        </w:rPr>
      </w:pPr>
      <w:hyperlink w:anchor="_Toc467151354" w:history="1">
        <w:r w:rsidR="00D412DA" w:rsidRPr="00B66159">
          <w:rPr>
            <w:rStyle w:val="Hyperlink"/>
            <w:noProof/>
          </w:rPr>
          <w:t>2.2.3</w:t>
        </w:r>
        <w:r w:rsidR="00D412DA">
          <w:rPr>
            <w:rFonts w:asciiTheme="minorHAnsi" w:eastAsiaTheme="minorEastAsia" w:hAnsiTheme="minorHAnsi"/>
            <w:noProof/>
            <w:sz w:val="22"/>
          </w:rPr>
          <w:tab/>
        </w:r>
        <w:r w:rsidR="00D412DA" w:rsidRPr="00B66159">
          <w:rPr>
            <w:rStyle w:val="Hyperlink"/>
            <w:noProof/>
          </w:rPr>
          <w:t>Ammonium Nitrate (AN)</w:t>
        </w:r>
        <w:r w:rsidR="00D412DA">
          <w:rPr>
            <w:noProof/>
            <w:webHidden/>
          </w:rPr>
          <w:tab/>
        </w:r>
        <w:r w:rsidR="00D412DA">
          <w:rPr>
            <w:noProof/>
            <w:webHidden/>
          </w:rPr>
          <w:fldChar w:fldCharType="begin"/>
        </w:r>
        <w:r w:rsidR="00D412DA">
          <w:rPr>
            <w:noProof/>
            <w:webHidden/>
          </w:rPr>
          <w:instrText xml:space="preserve"> PAGEREF _Toc467151354 \h </w:instrText>
        </w:r>
        <w:r w:rsidR="00D412DA">
          <w:rPr>
            <w:noProof/>
            <w:webHidden/>
          </w:rPr>
        </w:r>
        <w:r w:rsidR="00D412DA">
          <w:rPr>
            <w:noProof/>
            <w:webHidden/>
          </w:rPr>
          <w:fldChar w:fldCharType="separate"/>
        </w:r>
        <w:r w:rsidR="0053144D">
          <w:rPr>
            <w:noProof/>
            <w:webHidden/>
          </w:rPr>
          <w:t>21</w:t>
        </w:r>
        <w:r w:rsidR="00D412DA">
          <w:rPr>
            <w:noProof/>
            <w:webHidden/>
          </w:rPr>
          <w:fldChar w:fldCharType="end"/>
        </w:r>
      </w:hyperlink>
    </w:p>
    <w:p w14:paraId="2F5827C0" w14:textId="77777777" w:rsidR="00D412DA" w:rsidRDefault="00B7673E">
      <w:pPr>
        <w:pStyle w:val="TOC2"/>
        <w:rPr>
          <w:rFonts w:asciiTheme="minorHAnsi" w:eastAsiaTheme="minorEastAsia" w:hAnsiTheme="minorHAnsi"/>
          <w:noProof/>
          <w:sz w:val="22"/>
        </w:rPr>
      </w:pPr>
      <w:hyperlink w:anchor="_Toc467151355" w:history="1">
        <w:r w:rsidR="00D412DA" w:rsidRPr="00B66159">
          <w:rPr>
            <w:rStyle w:val="Hyperlink"/>
            <w:noProof/>
          </w:rPr>
          <w:t>2.3</w:t>
        </w:r>
        <w:r w:rsidR="00D412DA">
          <w:rPr>
            <w:rFonts w:asciiTheme="minorHAnsi" w:eastAsiaTheme="minorEastAsia" w:hAnsiTheme="minorHAnsi"/>
            <w:noProof/>
            <w:sz w:val="22"/>
          </w:rPr>
          <w:tab/>
        </w:r>
        <w:r w:rsidR="00D412DA" w:rsidRPr="00B66159">
          <w:rPr>
            <w:rStyle w:val="Hyperlink"/>
            <w:noProof/>
          </w:rPr>
          <w:t>Detection of Illicit Substances</w:t>
        </w:r>
        <w:r w:rsidR="00D412DA">
          <w:rPr>
            <w:noProof/>
            <w:webHidden/>
          </w:rPr>
          <w:tab/>
        </w:r>
        <w:r w:rsidR="00D412DA">
          <w:rPr>
            <w:noProof/>
            <w:webHidden/>
          </w:rPr>
          <w:fldChar w:fldCharType="begin"/>
        </w:r>
        <w:r w:rsidR="00D412DA">
          <w:rPr>
            <w:noProof/>
            <w:webHidden/>
          </w:rPr>
          <w:instrText xml:space="preserve"> PAGEREF _Toc467151355 \h </w:instrText>
        </w:r>
        <w:r w:rsidR="00D412DA">
          <w:rPr>
            <w:noProof/>
            <w:webHidden/>
          </w:rPr>
        </w:r>
        <w:r w:rsidR="00D412DA">
          <w:rPr>
            <w:noProof/>
            <w:webHidden/>
          </w:rPr>
          <w:fldChar w:fldCharType="separate"/>
        </w:r>
        <w:r w:rsidR="0053144D">
          <w:rPr>
            <w:noProof/>
            <w:webHidden/>
          </w:rPr>
          <w:t>22</w:t>
        </w:r>
        <w:r w:rsidR="00D412DA">
          <w:rPr>
            <w:noProof/>
            <w:webHidden/>
          </w:rPr>
          <w:fldChar w:fldCharType="end"/>
        </w:r>
      </w:hyperlink>
    </w:p>
    <w:p w14:paraId="63F9BE86" w14:textId="77777777" w:rsidR="00D412DA" w:rsidRDefault="00B7673E">
      <w:pPr>
        <w:pStyle w:val="TOC3"/>
        <w:tabs>
          <w:tab w:val="left" w:pos="1260"/>
        </w:tabs>
        <w:rPr>
          <w:rFonts w:asciiTheme="minorHAnsi" w:eastAsiaTheme="minorEastAsia" w:hAnsiTheme="minorHAnsi"/>
          <w:noProof/>
          <w:sz w:val="22"/>
        </w:rPr>
      </w:pPr>
      <w:hyperlink w:anchor="_Toc467151356" w:history="1">
        <w:r w:rsidR="00D412DA" w:rsidRPr="00B66159">
          <w:rPr>
            <w:rStyle w:val="Hyperlink"/>
            <w:noProof/>
          </w:rPr>
          <w:t>2.3.1</w:t>
        </w:r>
        <w:r w:rsidR="00D412DA">
          <w:rPr>
            <w:rFonts w:asciiTheme="minorHAnsi" w:eastAsiaTheme="minorEastAsia" w:hAnsiTheme="minorHAnsi"/>
            <w:noProof/>
            <w:sz w:val="22"/>
          </w:rPr>
          <w:tab/>
        </w:r>
        <w:r w:rsidR="00D412DA" w:rsidRPr="00B66159">
          <w:rPr>
            <w:rStyle w:val="Hyperlink"/>
            <w:noProof/>
          </w:rPr>
          <w:t>Sampling Techniques</w:t>
        </w:r>
        <w:r w:rsidR="00D412DA">
          <w:rPr>
            <w:noProof/>
            <w:webHidden/>
          </w:rPr>
          <w:tab/>
        </w:r>
        <w:r w:rsidR="00D412DA">
          <w:rPr>
            <w:noProof/>
            <w:webHidden/>
          </w:rPr>
          <w:fldChar w:fldCharType="begin"/>
        </w:r>
        <w:r w:rsidR="00D412DA">
          <w:rPr>
            <w:noProof/>
            <w:webHidden/>
          </w:rPr>
          <w:instrText xml:space="preserve"> PAGEREF _Toc467151356 \h </w:instrText>
        </w:r>
        <w:r w:rsidR="00D412DA">
          <w:rPr>
            <w:noProof/>
            <w:webHidden/>
          </w:rPr>
        </w:r>
        <w:r w:rsidR="00D412DA">
          <w:rPr>
            <w:noProof/>
            <w:webHidden/>
          </w:rPr>
          <w:fldChar w:fldCharType="separate"/>
        </w:r>
        <w:r w:rsidR="0053144D">
          <w:rPr>
            <w:noProof/>
            <w:webHidden/>
          </w:rPr>
          <w:t>23</w:t>
        </w:r>
        <w:r w:rsidR="00D412DA">
          <w:rPr>
            <w:noProof/>
            <w:webHidden/>
          </w:rPr>
          <w:fldChar w:fldCharType="end"/>
        </w:r>
      </w:hyperlink>
    </w:p>
    <w:p w14:paraId="7F0F0958" w14:textId="77777777" w:rsidR="00D412DA" w:rsidRDefault="00B7673E">
      <w:pPr>
        <w:pStyle w:val="TOC3"/>
        <w:tabs>
          <w:tab w:val="left" w:pos="1260"/>
        </w:tabs>
        <w:rPr>
          <w:rFonts w:asciiTheme="minorHAnsi" w:eastAsiaTheme="minorEastAsia" w:hAnsiTheme="minorHAnsi"/>
          <w:noProof/>
          <w:sz w:val="22"/>
        </w:rPr>
      </w:pPr>
      <w:hyperlink w:anchor="_Toc467151357" w:history="1">
        <w:r w:rsidR="00D412DA" w:rsidRPr="00B66159">
          <w:rPr>
            <w:rStyle w:val="Hyperlink"/>
            <w:noProof/>
          </w:rPr>
          <w:t>2.3.2</w:t>
        </w:r>
        <w:r w:rsidR="00D412DA">
          <w:rPr>
            <w:rFonts w:asciiTheme="minorHAnsi" w:eastAsiaTheme="minorEastAsia" w:hAnsiTheme="minorHAnsi"/>
            <w:noProof/>
            <w:sz w:val="22"/>
          </w:rPr>
          <w:tab/>
        </w:r>
        <w:r w:rsidR="00D412DA" w:rsidRPr="00B66159">
          <w:rPr>
            <w:rStyle w:val="Hyperlink"/>
            <w:noProof/>
          </w:rPr>
          <w:t>Analytical Techniques</w:t>
        </w:r>
        <w:r w:rsidR="00D412DA">
          <w:rPr>
            <w:noProof/>
            <w:webHidden/>
          </w:rPr>
          <w:tab/>
        </w:r>
        <w:r w:rsidR="00D412DA">
          <w:rPr>
            <w:noProof/>
            <w:webHidden/>
          </w:rPr>
          <w:fldChar w:fldCharType="begin"/>
        </w:r>
        <w:r w:rsidR="00D412DA">
          <w:rPr>
            <w:noProof/>
            <w:webHidden/>
          </w:rPr>
          <w:instrText xml:space="preserve"> PAGEREF _Toc467151357 \h </w:instrText>
        </w:r>
        <w:r w:rsidR="00D412DA">
          <w:rPr>
            <w:noProof/>
            <w:webHidden/>
          </w:rPr>
        </w:r>
        <w:r w:rsidR="00D412DA">
          <w:rPr>
            <w:noProof/>
            <w:webHidden/>
          </w:rPr>
          <w:fldChar w:fldCharType="separate"/>
        </w:r>
        <w:r w:rsidR="0053144D">
          <w:rPr>
            <w:noProof/>
            <w:webHidden/>
          </w:rPr>
          <w:t>24</w:t>
        </w:r>
        <w:r w:rsidR="00D412DA">
          <w:rPr>
            <w:noProof/>
            <w:webHidden/>
          </w:rPr>
          <w:fldChar w:fldCharType="end"/>
        </w:r>
      </w:hyperlink>
    </w:p>
    <w:p w14:paraId="7EE68008" w14:textId="77777777" w:rsidR="00D412DA" w:rsidRDefault="00B7673E">
      <w:pPr>
        <w:pStyle w:val="TOC4"/>
        <w:rPr>
          <w:rFonts w:asciiTheme="minorHAnsi" w:eastAsiaTheme="minorEastAsia" w:hAnsiTheme="minorHAnsi"/>
          <w:noProof/>
          <w:sz w:val="22"/>
        </w:rPr>
      </w:pPr>
      <w:hyperlink w:anchor="_Toc467151358" w:history="1">
        <w:r w:rsidR="00D412DA" w:rsidRPr="00B66159">
          <w:rPr>
            <w:rStyle w:val="Hyperlink"/>
            <w:noProof/>
          </w:rPr>
          <w:t>2.3.2.1</w:t>
        </w:r>
        <w:r w:rsidR="00D412DA">
          <w:rPr>
            <w:rFonts w:asciiTheme="minorHAnsi" w:eastAsiaTheme="minorEastAsia" w:hAnsiTheme="minorHAnsi"/>
            <w:noProof/>
            <w:sz w:val="22"/>
          </w:rPr>
          <w:tab/>
        </w:r>
        <w:r w:rsidR="00D412DA" w:rsidRPr="00B66159">
          <w:rPr>
            <w:rStyle w:val="Hyperlink"/>
            <w:noProof/>
          </w:rPr>
          <w:t>Narcotics</w:t>
        </w:r>
        <w:r w:rsidR="00D412DA">
          <w:rPr>
            <w:noProof/>
            <w:webHidden/>
          </w:rPr>
          <w:tab/>
        </w:r>
        <w:r w:rsidR="00D412DA">
          <w:rPr>
            <w:noProof/>
            <w:webHidden/>
          </w:rPr>
          <w:fldChar w:fldCharType="begin"/>
        </w:r>
        <w:r w:rsidR="00D412DA">
          <w:rPr>
            <w:noProof/>
            <w:webHidden/>
          </w:rPr>
          <w:instrText xml:space="preserve"> PAGEREF _Toc467151358 \h </w:instrText>
        </w:r>
        <w:r w:rsidR="00D412DA">
          <w:rPr>
            <w:noProof/>
            <w:webHidden/>
          </w:rPr>
        </w:r>
        <w:r w:rsidR="00D412DA">
          <w:rPr>
            <w:noProof/>
            <w:webHidden/>
          </w:rPr>
          <w:fldChar w:fldCharType="separate"/>
        </w:r>
        <w:r w:rsidR="0053144D">
          <w:rPr>
            <w:noProof/>
            <w:webHidden/>
          </w:rPr>
          <w:t>28</w:t>
        </w:r>
        <w:r w:rsidR="00D412DA">
          <w:rPr>
            <w:noProof/>
            <w:webHidden/>
          </w:rPr>
          <w:fldChar w:fldCharType="end"/>
        </w:r>
      </w:hyperlink>
    </w:p>
    <w:p w14:paraId="6BCAB7E7" w14:textId="77777777" w:rsidR="00D412DA" w:rsidRDefault="00B7673E">
      <w:pPr>
        <w:pStyle w:val="TOC4"/>
        <w:rPr>
          <w:rFonts w:asciiTheme="minorHAnsi" w:eastAsiaTheme="minorEastAsia" w:hAnsiTheme="minorHAnsi"/>
          <w:noProof/>
          <w:sz w:val="22"/>
        </w:rPr>
      </w:pPr>
      <w:hyperlink w:anchor="_Toc467151359" w:history="1">
        <w:r w:rsidR="00D412DA" w:rsidRPr="00B66159">
          <w:rPr>
            <w:rStyle w:val="Hyperlink"/>
            <w:noProof/>
          </w:rPr>
          <w:t>2.3.2.2</w:t>
        </w:r>
        <w:r w:rsidR="00D412DA">
          <w:rPr>
            <w:rFonts w:asciiTheme="minorHAnsi" w:eastAsiaTheme="minorEastAsia" w:hAnsiTheme="minorHAnsi"/>
            <w:noProof/>
            <w:sz w:val="22"/>
          </w:rPr>
          <w:tab/>
        </w:r>
        <w:r w:rsidR="00D412DA" w:rsidRPr="00B66159">
          <w:rPr>
            <w:rStyle w:val="Hyperlink"/>
            <w:noProof/>
          </w:rPr>
          <w:t>Explosives</w:t>
        </w:r>
        <w:r w:rsidR="00D412DA">
          <w:rPr>
            <w:noProof/>
            <w:webHidden/>
          </w:rPr>
          <w:tab/>
        </w:r>
        <w:r w:rsidR="00D412DA">
          <w:rPr>
            <w:noProof/>
            <w:webHidden/>
          </w:rPr>
          <w:fldChar w:fldCharType="begin"/>
        </w:r>
        <w:r w:rsidR="00D412DA">
          <w:rPr>
            <w:noProof/>
            <w:webHidden/>
          </w:rPr>
          <w:instrText xml:space="preserve"> PAGEREF _Toc467151359 \h </w:instrText>
        </w:r>
        <w:r w:rsidR="00D412DA">
          <w:rPr>
            <w:noProof/>
            <w:webHidden/>
          </w:rPr>
        </w:r>
        <w:r w:rsidR="00D412DA">
          <w:rPr>
            <w:noProof/>
            <w:webHidden/>
          </w:rPr>
          <w:fldChar w:fldCharType="separate"/>
        </w:r>
        <w:r w:rsidR="0053144D">
          <w:rPr>
            <w:noProof/>
            <w:webHidden/>
          </w:rPr>
          <w:t>30</w:t>
        </w:r>
        <w:r w:rsidR="00D412DA">
          <w:rPr>
            <w:noProof/>
            <w:webHidden/>
          </w:rPr>
          <w:fldChar w:fldCharType="end"/>
        </w:r>
      </w:hyperlink>
    </w:p>
    <w:p w14:paraId="5AFE02A4" w14:textId="77777777" w:rsidR="00D412DA" w:rsidRDefault="00B7673E">
      <w:pPr>
        <w:pStyle w:val="TOC3"/>
        <w:tabs>
          <w:tab w:val="left" w:pos="1260"/>
        </w:tabs>
        <w:rPr>
          <w:rFonts w:asciiTheme="minorHAnsi" w:eastAsiaTheme="minorEastAsia" w:hAnsiTheme="minorHAnsi"/>
          <w:noProof/>
          <w:sz w:val="22"/>
        </w:rPr>
      </w:pPr>
      <w:hyperlink w:anchor="_Toc467151360" w:history="1">
        <w:r w:rsidR="00D412DA" w:rsidRPr="00B66159">
          <w:rPr>
            <w:rStyle w:val="Hyperlink"/>
            <w:noProof/>
          </w:rPr>
          <w:t>2.3.3</w:t>
        </w:r>
        <w:r w:rsidR="00D412DA">
          <w:rPr>
            <w:rFonts w:asciiTheme="minorHAnsi" w:eastAsiaTheme="minorEastAsia" w:hAnsiTheme="minorHAnsi"/>
            <w:noProof/>
            <w:sz w:val="22"/>
          </w:rPr>
          <w:tab/>
        </w:r>
        <w:r w:rsidR="00D412DA" w:rsidRPr="00B66159">
          <w:rPr>
            <w:rStyle w:val="Hyperlink"/>
            <w:noProof/>
          </w:rPr>
          <w:t>Biological Detectors</w:t>
        </w:r>
        <w:r w:rsidR="00D412DA">
          <w:rPr>
            <w:noProof/>
            <w:webHidden/>
          </w:rPr>
          <w:tab/>
        </w:r>
        <w:r w:rsidR="00D412DA">
          <w:rPr>
            <w:noProof/>
            <w:webHidden/>
          </w:rPr>
          <w:fldChar w:fldCharType="begin"/>
        </w:r>
        <w:r w:rsidR="00D412DA">
          <w:rPr>
            <w:noProof/>
            <w:webHidden/>
          </w:rPr>
          <w:instrText xml:space="preserve"> PAGEREF _Toc467151360 \h </w:instrText>
        </w:r>
        <w:r w:rsidR="00D412DA">
          <w:rPr>
            <w:noProof/>
            <w:webHidden/>
          </w:rPr>
        </w:r>
        <w:r w:rsidR="00D412DA">
          <w:rPr>
            <w:noProof/>
            <w:webHidden/>
          </w:rPr>
          <w:fldChar w:fldCharType="separate"/>
        </w:r>
        <w:r w:rsidR="0053144D">
          <w:rPr>
            <w:noProof/>
            <w:webHidden/>
          </w:rPr>
          <w:t>36</w:t>
        </w:r>
        <w:r w:rsidR="00D412DA">
          <w:rPr>
            <w:noProof/>
            <w:webHidden/>
          </w:rPr>
          <w:fldChar w:fldCharType="end"/>
        </w:r>
      </w:hyperlink>
    </w:p>
    <w:p w14:paraId="5DB832CE" w14:textId="77777777" w:rsidR="00D412DA" w:rsidRDefault="00B7673E">
      <w:pPr>
        <w:pStyle w:val="TOC2"/>
        <w:rPr>
          <w:rFonts w:asciiTheme="minorHAnsi" w:eastAsiaTheme="minorEastAsia" w:hAnsiTheme="minorHAnsi"/>
          <w:noProof/>
          <w:sz w:val="22"/>
        </w:rPr>
      </w:pPr>
      <w:hyperlink w:anchor="_Toc467151361" w:history="1">
        <w:r w:rsidR="00D412DA" w:rsidRPr="00B66159">
          <w:rPr>
            <w:rStyle w:val="Hyperlink"/>
            <w:noProof/>
          </w:rPr>
          <w:t>2.4</w:t>
        </w:r>
        <w:r w:rsidR="00D412DA">
          <w:rPr>
            <w:rFonts w:asciiTheme="minorHAnsi" w:eastAsiaTheme="minorEastAsia" w:hAnsiTheme="minorHAnsi"/>
            <w:noProof/>
            <w:sz w:val="22"/>
          </w:rPr>
          <w:tab/>
        </w:r>
        <w:r w:rsidR="00D412DA" w:rsidRPr="00B66159">
          <w:rPr>
            <w:rStyle w:val="Hyperlink"/>
            <w:noProof/>
          </w:rPr>
          <w:t>Statistics</w:t>
        </w:r>
        <w:r w:rsidR="00D412DA">
          <w:rPr>
            <w:noProof/>
            <w:webHidden/>
          </w:rPr>
          <w:tab/>
        </w:r>
        <w:r w:rsidR="00D412DA">
          <w:rPr>
            <w:noProof/>
            <w:webHidden/>
          </w:rPr>
          <w:fldChar w:fldCharType="begin"/>
        </w:r>
        <w:r w:rsidR="00D412DA">
          <w:rPr>
            <w:noProof/>
            <w:webHidden/>
          </w:rPr>
          <w:instrText xml:space="preserve"> PAGEREF _Toc467151361 \h </w:instrText>
        </w:r>
        <w:r w:rsidR="00D412DA">
          <w:rPr>
            <w:noProof/>
            <w:webHidden/>
          </w:rPr>
        </w:r>
        <w:r w:rsidR="00D412DA">
          <w:rPr>
            <w:noProof/>
            <w:webHidden/>
          </w:rPr>
          <w:fldChar w:fldCharType="separate"/>
        </w:r>
        <w:r w:rsidR="0053144D">
          <w:rPr>
            <w:noProof/>
            <w:webHidden/>
          </w:rPr>
          <w:t>42</w:t>
        </w:r>
        <w:r w:rsidR="00D412DA">
          <w:rPr>
            <w:noProof/>
            <w:webHidden/>
          </w:rPr>
          <w:fldChar w:fldCharType="end"/>
        </w:r>
      </w:hyperlink>
    </w:p>
    <w:p w14:paraId="7E81F1E2" w14:textId="77777777" w:rsidR="00D412DA" w:rsidRDefault="00B7673E">
      <w:pPr>
        <w:pStyle w:val="TOC3"/>
        <w:tabs>
          <w:tab w:val="left" w:pos="1260"/>
        </w:tabs>
        <w:rPr>
          <w:rFonts w:asciiTheme="minorHAnsi" w:eastAsiaTheme="minorEastAsia" w:hAnsiTheme="minorHAnsi"/>
          <w:noProof/>
          <w:sz w:val="22"/>
        </w:rPr>
      </w:pPr>
      <w:hyperlink w:anchor="_Toc467151362" w:history="1">
        <w:r w:rsidR="00D412DA" w:rsidRPr="00B66159">
          <w:rPr>
            <w:rStyle w:val="Hyperlink"/>
            <w:noProof/>
          </w:rPr>
          <w:t>2.4.1</w:t>
        </w:r>
        <w:r w:rsidR="00D412DA">
          <w:rPr>
            <w:rFonts w:asciiTheme="minorHAnsi" w:eastAsiaTheme="minorEastAsia" w:hAnsiTheme="minorHAnsi"/>
            <w:noProof/>
            <w:sz w:val="22"/>
          </w:rPr>
          <w:tab/>
        </w:r>
        <w:r w:rsidR="00D412DA" w:rsidRPr="00B66159">
          <w:rPr>
            <w:rStyle w:val="Hyperlink"/>
            <w:noProof/>
          </w:rPr>
          <w:t>ANOVA</w:t>
        </w:r>
        <w:r w:rsidR="00D412DA">
          <w:rPr>
            <w:noProof/>
            <w:webHidden/>
          </w:rPr>
          <w:tab/>
        </w:r>
        <w:r w:rsidR="00D412DA">
          <w:rPr>
            <w:noProof/>
            <w:webHidden/>
          </w:rPr>
          <w:fldChar w:fldCharType="begin"/>
        </w:r>
        <w:r w:rsidR="00D412DA">
          <w:rPr>
            <w:noProof/>
            <w:webHidden/>
          </w:rPr>
          <w:instrText xml:space="preserve"> PAGEREF _Toc467151362 \h </w:instrText>
        </w:r>
        <w:r w:rsidR="00D412DA">
          <w:rPr>
            <w:noProof/>
            <w:webHidden/>
          </w:rPr>
        </w:r>
        <w:r w:rsidR="00D412DA">
          <w:rPr>
            <w:noProof/>
            <w:webHidden/>
          </w:rPr>
          <w:fldChar w:fldCharType="separate"/>
        </w:r>
        <w:r w:rsidR="0053144D">
          <w:rPr>
            <w:noProof/>
            <w:webHidden/>
          </w:rPr>
          <w:t>42</w:t>
        </w:r>
        <w:r w:rsidR="00D412DA">
          <w:rPr>
            <w:noProof/>
            <w:webHidden/>
          </w:rPr>
          <w:fldChar w:fldCharType="end"/>
        </w:r>
      </w:hyperlink>
    </w:p>
    <w:p w14:paraId="5A295E44" w14:textId="77777777" w:rsidR="00D412DA" w:rsidRDefault="00B7673E">
      <w:pPr>
        <w:pStyle w:val="TOC4"/>
        <w:rPr>
          <w:rFonts w:asciiTheme="minorHAnsi" w:eastAsiaTheme="minorEastAsia" w:hAnsiTheme="minorHAnsi"/>
          <w:noProof/>
          <w:sz w:val="22"/>
        </w:rPr>
      </w:pPr>
      <w:hyperlink w:anchor="_Toc467151363" w:history="1">
        <w:r w:rsidR="00D412DA" w:rsidRPr="00B66159">
          <w:rPr>
            <w:rStyle w:val="Hyperlink"/>
            <w:noProof/>
          </w:rPr>
          <w:t>2.4.1.1</w:t>
        </w:r>
        <w:r w:rsidR="00D412DA">
          <w:rPr>
            <w:rFonts w:asciiTheme="minorHAnsi" w:eastAsiaTheme="minorEastAsia" w:hAnsiTheme="minorHAnsi"/>
            <w:noProof/>
            <w:sz w:val="22"/>
          </w:rPr>
          <w:tab/>
        </w:r>
        <w:r w:rsidR="00D412DA" w:rsidRPr="00B66159">
          <w:rPr>
            <w:rStyle w:val="Hyperlink"/>
            <w:noProof/>
          </w:rPr>
          <w:t>Tukey HSD</w:t>
        </w:r>
        <w:r w:rsidR="00D412DA">
          <w:rPr>
            <w:noProof/>
            <w:webHidden/>
          </w:rPr>
          <w:tab/>
        </w:r>
        <w:r w:rsidR="00D412DA">
          <w:rPr>
            <w:noProof/>
            <w:webHidden/>
          </w:rPr>
          <w:fldChar w:fldCharType="begin"/>
        </w:r>
        <w:r w:rsidR="00D412DA">
          <w:rPr>
            <w:noProof/>
            <w:webHidden/>
          </w:rPr>
          <w:instrText xml:space="preserve"> PAGEREF _Toc467151363 \h </w:instrText>
        </w:r>
        <w:r w:rsidR="00D412DA">
          <w:rPr>
            <w:noProof/>
            <w:webHidden/>
          </w:rPr>
        </w:r>
        <w:r w:rsidR="00D412DA">
          <w:rPr>
            <w:noProof/>
            <w:webHidden/>
          </w:rPr>
          <w:fldChar w:fldCharType="separate"/>
        </w:r>
        <w:r w:rsidR="0053144D">
          <w:rPr>
            <w:noProof/>
            <w:webHidden/>
          </w:rPr>
          <w:t>43</w:t>
        </w:r>
        <w:r w:rsidR="00D412DA">
          <w:rPr>
            <w:noProof/>
            <w:webHidden/>
          </w:rPr>
          <w:fldChar w:fldCharType="end"/>
        </w:r>
      </w:hyperlink>
    </w:p>
    <w:p w14:paraId="00123797" w14:textId="77777777" w:rsidR="00D412DA" w:rsidRDefault="00B7673E">
      <w:pPr>
        <w:pStyle w:val="TOC3"/>
        <w:tabs>
          <w:tab w:val="left" w:pos="1260"/>
        </w:tabs>
        <w:rPr>
          <w:rFonts w:asciiTheme="minorHAnsi" w:eastAsiaTheme="minorEastAsia" w:hAnsiTheme="minorHAnsi"/>
          <w:noProof/>
          <w:sz w:val="22"/>
        </w:rPr>
      </w:pPr>
      <w:hyperlink w:anchor="_Toc467151364" w:history="1">
        <w:r w:rsidR="00D412DA" w:rsidRPr="00B66159">
          <w:rPr>
            <w:rStyle w:val="Hyperlink"/>
            <w:noProof/>
          </w:rPr>
          <w:t>2.4.2</w:t>
        </w:r>
        <w:r w:rsidR="00D412DA">
          <w:rPr>
            <w:rFonts w:asciiTheme="minorHAnsi" w:eastAsiaTheme="minorEastAsia" w:hAnsiTheme="minorHAnsi"/>
            <w:noProof/>
            <w:sz w:val="22"/>
          </w:rPr>
          <w:tab/>
        </w:r>
        <w:r w:rsidR="00D412DA" w:rsidRPr="00B66159">
          <w:rPr>
            <w:rStyle w:val="Hyperlink"/>
            <w:noProof/>
          </w:rPr>
          <w:t>PPV and NPV (125,126)</w:t>
        </w:r>
        <w:r w:rsidR="00D412DA">
          <w:rPr>
            <w:noProof/>
            <w:webHidden/>
          </w:rPr>
          <w:tab/>
        </w:r>
        <w:r w:rsidR="00D412DA">
          <w:rPr>
            <w:noProof/>
            <w:webHidden/>
          </w:rPr>
          <w:fldChar w:fldCharType="begin"/>
        </w:r>
        <w:r w:rsidR="00D412DA">
          <w:rPr>
            <w:noProof/>
            <w:webHidden/>
          </w:rPr>
          <w:instrText xml:space="preserve"> PAGEREF _Toc467151364 \h </w:instrText>
        </w:r>
        <w:r w:rsidR="00D412DA">
          <w:rPr>
            <w:noProof/>
            <w:webHidden/>
          </w:rPr>
        </w:r>
        <w:r w:rsidR="00D412DA">
          <w:rPr>
            <w:noProof/>
            <w:webHidden/>
          </w:rPr>
          <w:fldChar w:fldCharType="separate"/>
        </w:r>
        <w:r w:rsidR="0053144D">
          <w:rPr>
            <w:noProof/>
            <w:webHidden/>
          </w:rPr>
          <w:t>43</w:t>
        </w:r>
        <w:r w:rsidR="00D412DA">
          <w:rPr>
            <w:noProof/>
            <w:webHidden/>
          </w:rPr>
          <w:fldChar w:fldCharType="end"/>
        </w:r>
      </w:hyperlink>
    </w:p>
    <w:p w14:paraId="55EB4A03" w14:textId="77777777" w:rsidR="00D412DA" w:rsidRDefault="00B7673E">
      <w:pPr>
        <w:pStyle w:val="TOC4"/>
        <w:rPr>
          <w:rFonts w:asciiTheme="minorHAnsi" w:eastAsiaTheme="minorEastAsia" w:hAnsiTheme="minorHAnsi"/>
          <w:noProof/>
          <w:sz w:val="22"/>
        </w:rPr>
      </w:pPr>
      <w:hyperlink w:anchor="_Toc467151365" w:history="1">
        <w:r w:rsidR="00D412DA" w:rsidRPr="00B66159">
          <w:rPr>
            <w:rStyle w:val="Hyperlink"/>
            <w:noProof/>
          </w:rPr>
          <w:t>2.4.2.1</w:t>
        </w:r>
        <w:r w:rsidR="00D412DA">
          <w:rPr>
            <w:rFonts w:asciiTheme="minorHAnsi" w:eastAsiaTheme="minorEastAsia" w:hAnsiTheme="minorHAnsi"/>
            <w:noProof/>
            <w:sz w:val="22"/>
          </w:rPr>
          <w:tab/>
        </w:r>
        <w:r w:rsidR="00D412DA" w:rsidRPr="00B66159">
          <w:rPr>
            <w:rStyle w:val="Hyperlink"/>
            <w:noProof/>
          </w:rPr>
          <w:t>Positive Predictive Value (PPV)</w:t>
        </w:r>
        <w:r w:rsidR="00D412DA">
          <w:rPr>
            <w:noProof/>
            <w:webHidden/>
          </w:rPr>
          <w:tab/>
        </w:r>
        <w:r w:rsidR="00D412DA">
          <w:rPr>
            <w:noProof/>
            <w:webHidden/>
          </w:rPr>
          <w:fldChar w:fldCharType="begin"/>
        </w:r>
        <w:r w:rsidR="00D412DA">
          <w:rPr>
            <w:noProof/>
            <w:webHidden/>
          </w:rPr>
          <w:instrText xml:space="preserve"> PAGEREF _Toc467151365 \h </w:instrText>
        </w:r>
        <w:r w:rsidR="00D412DA">
          <w:rPr>
            <w:noProof/>
            <w:webHidden/>
          </w:rPr>
        </w:r>
        <w:r w:rsidR="00D412DA">
          <w:rPr>
            <w:noProof/>
            <w:webHidden/>
          </w:rPr>
          <w:fldChar w:fldCharType="separate"/>
        </w:r>
        <w:r w:rsidR="0053144D">
          <w:rPr>
            <w:noProof/>
            <w:webHidden/>
          </w:rPr>
          <w:t>43</w:t>
        </w:r>
        <w:r w:rsidR="00D412DA">
          <w:rPr>
            <w:noProof/>
            <w:webHidden/>
          </w:rPr>
          <w:fldChar w:fldCharType="end"/>
        </w:r>
      </w:hyperlink>
    </w:p>
    <w:p w14:paraId="3E832ABC" w14:textId="77777777" w:rsidR="00D412DA" w:rsidRDefault="00B7673E">
      <w:pPr>
        <w:pStyle w:val="TOC4"/>
        <w:rPr>
          <w:rFonts w:asciiTheme="minorHAnsi" w:eastAsiaTheme="minorEastAsia" w:hAnsiTheme="minorHAnsi"/>
          <w:noProof/>
          <w:sz w:val="22"/>
        </w:rPr>
      </w:pPr>
      <w:hyperlink w:anchor="_Toc467151366" w:history="1">
        <w:r w:rsidR="00D412DA" w:rsidRPr="00B66159">
          <w:rPr>
            <w:rStyle w:val="Hyperlink"/>
            <w:noProof/>
          </w:rPr>
          <w:t>2.4.2.2</w:t>
        </w:r>
        <w:r w:rsidR="00D412DA">
          <w:rPr>
            <w:rFonts w:asciiTheme="minorHAnsi" w:eastAsiaTheme="minorEastAsia" w:hAnsiTheme="minorHAnsi"/>
            <w:noProof/>
            <w:sz w:val="22"/>
          </w:rPr>
          <w:tab/>
        </w:r>
        <w:r w:rsidR="00D412DA" w:rsidRPr="00B66159">
          <w:rPr>
            <w:rStyle w:val="Hyperlink"/>
            <w:noProof/>
          </w:rPr>
          <w:t>Negative Predictive Value (NPV)</w:t>
        </w:r>
        <w:r w:rsidR="00D412DA">
          <w:rPr>
            <w:noProof/>
            <w:webHidden/>
          </w:rPr>
          <w:tab/>
        </w:r>
        <w:r w:rsidR="00D412DA">
          <w:rPr>
            <w:noProof/>
            <w:webHidden/>
          </w:rPr>
          <w:fldChar w:fldCharType="begin"/>
        </w:r>
        <w:r w:rsidR="00D412DA">
          <w:rPr>
            <w:noProof/>
            <w:webHidden/>
          </w:rPr>
          <w:instrText xml:space="preserve"> PAGEREF _Toc467151366 \h </w:instrText>
        </w:r>
        <w:r w:rsidR="00D412DA">
          <w:rPr>
            <w:noProof/>
            <w:webHidden/>
          </w:rPr>
        </w:r>
        <w:r w:rsidR="00D412DA">
          <w:rPr>
            <w:noProof/>
            <w:webHidden/>
          </w:rPr>
          <w:fldChar w:fldCharType="separate"/>
        </w:r>
        <w:r w:rsidR="0053144D">
          <w:rPr>
            <w:noProof/>
            <w:webHidden/>
          </w:rPr>
          <w:t>44</w:t>
        </w:r>
        <w:r w:rsidR="00D412DA">
          <w:rPr>
            <w:noProof/>
            <w:webHidden/>
          </w:rPr>
          <w:fldChar w:fldCharType="end"/>
        </w:r>
      </w:hyperlink>
    </w:p>
    <w:p w14:paraId="490B4703" w14:textId="77777777" w:rsidR="00D412DA" w:rsidRDefault="00B7673E">
      <w:pPr>
        <w:pStyle w:val="TOC1"/>
        <w:rPr>
          <w:rFonts w:asciiTheme="minorHAnsi" w:eastAsiaTheme="minorEastAsia" w:hAnsiTheme="minorHAnsi"/>
          <w:noProof/>
          <w:sz w:val="22"/>
        </w:rPr>
      </w:pPr>
      <w:hyperlink w:anchor="_Toc467151367" w:history="1">
        <w:r w:rsidR="00D412DA" w:rsidRPr="00B66159">
          <w:rPr>
            <w:rStyle w:val="Hyperlink"/>
            <w:noProof/>
          </w:rPr>
          <w:t>3</w:t>
        </w:r>
        <w:r w:rsidR="00D412DA">
          <w:rPr>
            <w:rFonts w:asciiTheme="minorHAnsi" w:eastAsiaTheme="minorEastAsia" w:hAnsiTheme="minorHAnsi"/>
            <w:noProof/>
            <w:sz w:val="22"/>
          </w:rPr>
          <w:tab/>
        </w:r>
        <w:r w:rsidR="00D412DA" w:rsidRPr="00B66159">
          <w:rPr>
            <w:rStyle w:val="Hyperlink"/>
            <w:noProof/>
          </w:rPr>
          <w:t>SIGNIFICANCE OF STUDY AND RESEARCH OBJECTIVES</w:t>
        </w:r>
        <w:r w:rsidR="00D412DA">
          <w:rPr>
            <w:noProof/>
            <w:webHidden/>
          </w:rPr>
          <w:tab/>
        </w:r>
        <w:r w:rsidR="00D412DA">
          <w:rPr>
            <w:noProof/>
            <w:webHidden/>
          </w:rPr>
          <w:fldChar w:fldCharType="begin"/>
        </w:r>
        <w:r w:rsidR="00D412DA">
          <w:rPr>
            <w:noProof/>
            <w:webHidden/>
          </w:rPr>
          <w:instrText xml:space="preserve"> PAGEREF _Toc467151367 \h </w:instrText>
        </w:r>
        <w:r w:rsidR="00D412DA">
          <w:rPr>
            <w:noProof/>
            <w:webHidden/>
          </w:rPr>
        </w:r>
        <w:r w:rsidR="00D412DA">
          <w:rPr>
            <w:noProof/>
            <w:webHidden/>
          </w:rPr>
          <w:fldChar w:fldCharType="separate"/>
        </w:r>
        <w:r w:rsidR="0053144D">
          <w:rPr>
            <w:noProof/>
            <w:webHidden/>
          </w:rPr>
          <w:t>44</w:t>
        </w:r>
        <w:r w:rsidR="00D412DA">
          <w:rPr>
            <w:noProof/>
            <w:webHidden/>
          </w:rPr>
          <w:fldChar w:fldCharType="end"/>
        </w:r>
      </w:hyperlink>
    </w:p>
    <w:p w14:paraId="50B01A53" w14:textId="77777777" w:rsidR="00D412DA" w:rsidRDefault="00B7673E">
      <w:pPr>
        <w:pStyle w:val="TOC1"/>
        <w:rPr>
          <w:rFonts w:asciiTheme="minorHAnsi" w:eastAsiaTheme="minorEastAsia" w:hAnsiTheme="minorHAnsi"/>
          <w:noProof/>
          <w:sz w:val="22"/>
        </w:rPr>
      </w:pPr>
      <w:hyperlink w:anchor="_Toc467151368" w:history="1">
        <w:r w:rsidR="00D412DA" w:rsidRPr="00B66159">
          <w:rPr>
            <w:rStyle w:val="Hyperlink"/>
            <w:noProof/>
          </w:rPr>
          <w:t>4</w:t>
        </w:r>
        <w:r w:rsidR="00D412DA">
          <w:rPr>
            <w:rFonts w:asciiTheme="minorHAnsi" w:eastAsiaTheme="minorEastAsia" w:hAnsiTheme="minorHAnsi"/>
            <w:noProof/>
            <w:sz w:val="22"/>
          </w:rPr>
          <w:tab/>
        </w:r>
        <w:r w:rsidR="00D412DA" w:rsidRPr="00B66159">
          <w:rPr>
            <w:rStyle w:val="Hyperlink"/>
            <w:noProof/>
          </w:rPr>
          <w:t>TASK 1. OPTIMIZATION OF SAMPLING AND ANALYSIS METHOD</w:t>
        </w:r>
        <w:r w:rsidR="00D412DA">
          <w:rPr>
            <w:noProof/>
            <w:webHidden/>
          </w:rPr>
          <w:tab/>
        </w:r>
        <w:r w:rsidR="00D412DA">
          <w:rPr>
            <w:noProof/>
            <w:webHidden/>
          </w:rPr>
          <w:fldChar w:fldCharType="begin"/>
        </w:r>
        <w:r w:rsidR="00D412DA">
          <w:rPr>
            <w:noProof/>
            <w:webHidden/>
          </w:rPr>
          <w:instrText xml:space="preserve"> PAGEREF _Toc467151368 \h </w:instrText>
        </w:r>
        <w:r w:rsidR="00D412DA">
          <w:rPr>
            <w:noProof/>
            <w:webHidden/>
          </w:rPr>
        </w:r>
        <w:r w:rsidR="00D412DA">
          <w:rPr>
            <w:noProof/>
            <w:webHidden/>
          </w:rPr>
          <w:fldChar w:fldCharType="separate"/>
        </w:r>
        <w:r w:rsidR="0053144D">
          <w:rPr>
            <w:noProof/>
            <w:webHidden/>
          </w:rPr>
          <w:t>47</w:t>
        </w:r>
        <w:r w:rsidR="00D412DA">
          <w:rPr>
            <w:noProof/>
            <w:webHidden/>
          </w:rPr>
          <w:fldChar w:fldCharType="end"/>
        </w:r>
      </w:hyperlink>
    </w:p>
    <w:p w14:paraId="0EEED2FF" w14:textId="77777777" w:rsidR="00D412DA" w:rsidRDefault="00B7673E">
      <w:pPr>
        <w:pStyle w:val="TOC2"/>
        <w:rPr>
          <w:rFonts w:asciiTheme="minorHAnsi" w:eastAsiaTheme="minorEastAsia" w:hAnsiTheme="minorHAnsi"/>
          <w:noProof/>
          <w:sz w:val="22"/>
        </w:rPr>
      </w:pPr>
      <w:hyperlink w:anchor="_Toc467151369" w:history="1">
        <w:r w:rsidR="00D412DA" w:rsidRPr="00B66159">
          <w:rPr>
            <w:rStyle w:val="Hyperlink"/>
            <w:rFonts w:cs="Times New Roman"/>
            <w:noProof/>
          </w:rPr>
          <w:t>4.1</w:t>
        </w:r>
        <w:r w:rsidR="00D412DA">
          <w:rPr>
            <w:rFonts w:asciiTheme="minorHAnsi" w:eastAsiaTheme="minorEastAsia" w:hAnsiTheme="minorHAnsi"/>
            <w:noProof/>
            <w:sz w:val="22"/>
          </w:rPr>
          <w:tab/>
        </w:r>
        <w:r w:rsidR="00D412DA" w:rsidRPr="00B66159">
          <w:rPr>
            <w:rStyle w:val="Hyperlink"/>
            <w:rFonts w:cs="Times New Roman"/>
            <w:noProof/>
          </w:rPr>
          <w:t>Introduction</w:t>
        </w:r>
        <w:r w:rsidR="00D412DA">
          <w:rPr>
            <w:noProof/>
            <w:webHidden/>
          </w:rPr>
          <w:tab/>
        </w:r>
        <w:r w:rsidR="00D412DA">
          <w:rPr>
            <w:noProof/>
            <w:webHidden/>
          </w:rPr>
          <w:fldChar w:fldCharType="begin"/>
        </w:r>
        <w:r w:rsidR="00D412DA">
          <w:rPr>
            <w:noProof/>
            <w:webHidden/>
          </w:rPr>
          <w:instrText xml:space="preserve"> PAGEREF _Toc467151369 \h </w:instrText>
        </w:r>
        <w:r w:rsidR="00D412DA">
          <w:rPr>
            <w:noProof/>
            <w:webHidden/>
          </w:rPr>
        </w:r>
        <w:r w:rsidR="00D412DA">
          <w:rPr>
            <w:noProof/>
            <w:webHidden/>
          </w:rPr>
          <w:fldChar w:fldCharType="separate"/>
        </w:r>
        <w:r w:rsidR="0053144D">
          <w:rPr>
            <w:noProof/>
            <w:webHidden/>
          </w:rPr>
          <w:t>47</w:t>
        </w:r>
        <w:r w:rsidR="00D412DA">
          <w:rPr>
            <w:noProof/>
            <w:webHidden/>
          </w:rPr>
          <w:fldChar w:fldCharType="end"/>
        </w:r>
      </w:hyperlink>
    </w:p>
    <w:p w14:paraId="7B21493D" w14:textId="77777777" w:rsidR="00D412DA" w:rsidRDefault="00B7673E">
      <w:pPr>
        <w:pStyle w:val="TOC2"/>
        <w:rPr>
          <w:rFonts w:asciiTheme="minorHAnsi" w:eastAsiaTheme="minorEastAsia" w:hAnsiTheme="minorHAnsi"/>
          <w:noProof/>
          <w:sz w:val="22"/>
        </w:rPr>
      </w:pPr>
      <w:hyperlink w:anchor="_Toc467151370" w:history="1">
        <w:r w:rsidR="00D412DA" w:rsidRPr="00B66159">
          <w:rPr>
            <w:rStyle w:val="Hyperlink"/>
            <w:rFonts w:cs="Times New Roman"/>
            <w:noProof/>
          </w:rPr>
          <w:t>4.2</w:t>
        </w:r>
        <w:r w:rsidR="00D412DA">
          <w:rPr>
            <w:rFonts w:asciiTheme="minorHAnsi" w:eastAsiaTheme="minorEastAsia" w:hAnsiTheme="minorHAnsi"/>
            <w:noProof/>
            <w:sz w:val="22"/>
          </w:rPr>
          <w:tab/>
        </w:r>
        <w:r w:rsidR="00D412DA" w:rsidRPr="00B66159">
          <w:rPr>
            <w:rStyle w:val="Hyperlink"/>
            <w:rFonts w:cs="Times New Roman"/>
            <w:noProof/>
          </w:rPr>
          <w:t>Materials</w:t>
        </w:r>
        <w:r w:rsidR="00D412DA">
          <w:rPr>
            <w:noProof/>
            <w:webHidden/>
          </w:rPr>
          <w:tab/>
        </w:r>
        <w:r w:rsidR="00D412DA">
          <w:rPr>
            <w:noProof/>
            <w:webHidden/>
          </w:rPr>
          <w:fldChar w:fldCharType="begin"/>
        </w:r>
        <w:r w:rsidR="00D412DA">
          <w:rPr>
            <w:noProof/>
            <w:webHidden/>
          </w:rPr>
          <w:instrText xml:space="preserve"> PAGEREF _Toc467151370 \h </w:instrText>
        </w:r>
        <w:r w:rsidR="00D412DA">
          <w:rPr>
            <w:noProof/>
            <w:webHidden/>
          </w:rPr>
        </w:r>
        <w:r w:rsidR="00D412DA">
          <w:rPr>
            <w:noProof/>
            <w:webHidden/>
          </w:rPr>
          <w:fldChar w:fldCharType="separate"/>
        </w:r>
        <w:r w:rsidR="0053144D">
          <w:rPr>
            <w:noProof/>
            <w:webHidden/>
          </w:rPr>
          <w:t>48</w:t>
        </w:r>
        <w:r w:rsidR="00D412DA">
          <w:rPr>
            <w:noProof/>
            <w:webHidden/>
          </w:rPr>
          <w:fldChar w:fldCharType="end"/>
        </w:r>
      </w:hyperlink>
    </w:p>
    <w:p w14:paraId="4703A9BD" w14:textId="77777777" w:rsidR="00D412DA" w:rsidRDefault="00B7673E">
      <w:pPr>
        <w:pStyle w:val="TOC2"/>
        <w:rPr>
          <w:rFonts w:asciiTheme="minorHAnsi" w:eastAsiaTheme="minorEastAsia" w:hAnsiTheme="minorHAnsi"/>
          <w:noProof/>
          <w:sz w:val="22"/>
        </w:rPr>
      </w:pPr>
      <w:hyperlink w:anchor="_Toc467151371" w:history="1">
        <w:r w:rsidR="00D412DA" w:rsidRPr="00B66159">
          <w:rPr>
            <w:rStyle w:val="Hyperlink"/>
            <w:rFonts w:cs="Times New Roman"/>
            <w:noProof/>
          </w:rPr>
          <w:t>4.3</w:t>
        </w:r>
        <w:r w:rsidR="00D412DA">
          <w:rPr>
            <w:rFonts w:asciiTheme="minorHAnsi" w:eastAsiaTheme="minorEastAsia" w:hAnsiTheme="minorHAnsi"/>
            <w:noProof/>
            <w:sz w:val="22"/>
          </w:rPr>
          <w:tab/>
        </w:r>
        <w:r w:rsidR="00D412DA" w:rsidRPr="00B66159">
          <w:rPr>
            <w:rStyle w:val="Hyperlink"/>
            <w:rFonts w:cs="Times New Roman"/>
            <w:noProof/>
          </w:rPr>
          <w:t>Methods</w:t>
        </w:r>
        <w:r w:rsidR="00D412DA">
          <w:rPr>
            <w:noProof/>
            <w:webHidden/>
          </w:rPr>
          <w:tab/>
        </w:r>
        <w:r w:rsidR="00D412DA">
          <w:rPr>
            <w:noProof/>
            <w:webHidden/>
          </w:rPr>
          <w:fldChar w:fldCharType="begin"/>
        </w:r>
        <w:r w:rsidR="00D412DA">
          <w:rPr>
            <w:noProof/>
            <w:webHidden/>
          </w:rPr>
          <w:instrText xml:space="preserve"> PAGEREF _Toc467151371 \h </w:instrText>
        </w:r>
        <w:r w:rsidR="00D412DA">
          <w:rPr>
            <w:noProof/>
            <w:webHidden/>
          </w:rPr>
        </w:r>
        <w:r w:rsidR="00D412DA">
          <w:rPr>
            <w:noProof/>
            <w:webHidden/>
          </w:rPr>
          <w:fldChar w:fldCharType="separate"/>
        </w:r>
        <w:r w:rsidR="0053144D">
          <w:rPr>
            <w:noProof/>
            <w:webHidden/>
          </w:rPr>
          <w:t>49</w:t>
        </w:r>
        <w:r w:rsidR="00D412DA">
          <w:rPr>
            <w:noProof/>
            <w:webHidden/>
          </w:rPr>
          <w:fldChar w:fldCharType="end"/>
        </w:r>
      </w:hyperlink>
    </w:p>
    <w:p w14:paraId="729385CF" w14:textId="77777777" w:rsidR="00D412DA" w:rsidRDefault="00B7673E">
      <w:pPr>
        <w:pStyle w:val="TOC3"/>
        <w:tabs>
          <w:tab w:val="left" w:pos="1260"/>
        </w:tabs>
        <w:rPr>
          <w:rFonts w:asciiTheme="minorHAnsi" w:eastAsiaTheme="minorEastAsia" w:hAnsiTheme="minorHAnsi"/>
          <w:noProof/>
          <w:sz w:val="22"/>
        </w:rPr>
      </w:pPr>
      <w:hyperlink w:anchor="_Toc467151372" w:history="1">
        <w:r w:rsidR="00D412DA" w:rsidRPr="00B66159">
          <w:rPr>
            <w:rStyle w:val="Hyperlink"/>
            <w:noProof/>
          </w:rPr>
          <w:t>4.3.1</w:t>
        </w:r>
        <w:r w:rsidR="00D412DA">
          <w:rPr>
            <w:rFonts w:asciiTheme="minorHAnsi" w:eastAsiaTheme="minorEastAsia" w:hAnsiTheme="minorHAnsi"/>
            <w:noProof/>
            <w:sz w:val="22"/>
          </w:rPr>
          <w:tab/>
        </w:r>
        <w:r w:rsidR="00D412DA" w:rsidRPr="00B66159">
          <w:rPr>
            <w:rStyle w:val="Hyperlink"/>
            <w:noProof/>
          </w:rPr>
          <w:t>Extraction Method</w:t>
        </w:r>
        <w:r w:rsidR="00D412DA">
          <w:rPr>
            <w:noProof/>
            <w:webHidden/>
          </w:rPr>
          <w:tab/>
        </w:r>
        <w:r w:rsidR="00D412DA">
          <w:rPr>
            <w:noProof/>
            <w:webHidden/>
          </w:rPr>
          <w:fldChar w:fldCharType="begin"/>
        </w:r>
        <w:r w:rsidR="00D412DA">
          <w:rPr>
            <w:noProof/>
            <w:webHidden/>
          </w:rPr>
          <w:instrText xml:space="preserve"> PAGEREF _Toc467151372 \h </w:instrText>
        </w:r>
        <w:r w:rsidR="00D412DA">
          <w:rPr>
            <w:noProof/>
            <w:webHidden/>
          </w:rPr>
        </w:r>
        <w:r w:rsidR="00D412DA">
          <w:rPr>
            <w:noProof/>
            <w:webHidden/>
          </w:rPr>
          <w:fldChar w:fldCharType="separate"/>
        </w:r>
        <w:r w:rsidR="0053144D">
          <w:rPr>
            <w:noProof/>
            <w:webHidden/>
          </w:rPr>
          <w:t>49</w:t>
        </w:r>
        <w:r w:rsidR="00D412DA">
          <w:rPr>
            <w:noProof/>
            <w:webHidden/>
          </w:rPr>
          <w:fldChar w:fldCharType="end"/>
        </w:r>
      </w:hyperlink>
    </w:p>
    <w:p w14:paraId="20814159" w14:textId="77777777" w:rsidR="00D412DA" w:rsidRDefault="00B7673E">
      <w:pPr>
        <w:pStyle w:val="TOC3"/>
        <w:tabs>
          <w:tab w:val="left" w:pos="1260"/>
        </w:tabs>
        <w:rPr>
          <w:rFonts w:asciiTheme="minorHAnsi" w:eastAsiaTheme="minorEastAsia" w:hAnsiTheme="minorHAnsi"/>
          <w:noProof/>
          <w:sz w:val="22"/>
        </w:rPr>
      </w:pPr>
      <w:hyperlink w:anchor="_Toc467151373" w:history="1">
        <w:r w:rsidR="00D412DA" w:rsidRPr="00B66159">
          <w:rPr>
            <w:rStyle w:val="Hyperlink"/>
            <w:noProof/>
          </w:rPr>
          <w:t>4.3.2</w:t>
        </w:r>
        <w:r w:rsidR="00D412DA">
          <w:rPr>
            <w:rFonts w:asciiTheme="minorHAnsi" w:eastAsiaTheme="minorEastAsia" w:hAnsiTheme="minorHAnsi"/>
            <w:noProof/>
            <w:sz w:val="22"/>
          </w:rPr>
          <w:tab/>
        </w:r>
        <w:r w:rsidR="00D412DA" w:rsidRPr="00B66159">
          <w:rPr>
            <w:rStyle w:val="Hyperlink"/>
            <w:noProof/>
          </w:rPr>
          <w:t>GC/MS Method</w:t>
        </w:r>
        <w:r w:rsidR="00D412DA">
          <w:rPr>
            <w:noProof/>
            <w:webHidden/>
          </w:rPr>
          <w:tab/>
        </w:r>
        <w:r w:rsidR="00D412DA">
          <w:rPr>
            <w:noProof/>
            <w:webHidden/>
          </w:rPr>
          <w:fldChar w:fldCharType="begin"/>
        </w:r>
        <w:r w:rsidR="00D412DA">
          <w:rPr>
            <w:noProof/>
            <w:webHidden/>
          </w:rPr>
          <w:instrText xml:space="preserve"> PAGEREF _Toc467151373 \h </w:instrText>
        </w:r>
        <w:r w:rsidR="00D412DA">
          <w:rPr>
            <w:noProof/>
            <w:webHidden/>
          </w:rPr>
        </w:r>
        <w:r w:rsidR="00D412DA">
          <w:rPr>
            <w:noProof/>
            <w:webHidden/>
          </w:rPr>
          <w:fldChar w:fldCharType="separate"/>
        </w:r>
        <w:r w:rsidR="0053144D">
          <w:rPr>
            <w:noProof/>
            <w:webHidden/>
          </w:rPr>
          <w:t>53</w:t>
        </w:r>
        <w:r w:rsidR="00D412DA">
          <w:rPr>
            <w:noProof/>
            <w:webHidden/>
          </w:rPr>
          <w:fldChar w:fldCharType="end"/>
        </w:r>
      </w:hyperlink>
    </w:p>
    <w:p w14:paraId="19B4C395" w14:textId="77777777" w:rsidR="00D412DA" w:rsidRDefault="00B7673E">
      <w:pPr>
        <w:pStyle w:val="TOC2"/>
        <w:rPr>
          <w:rFonts w:asciiTheme="minorHAnsi" w:eastAsiaTheme="minorEastAsia" w:hAnsiTheme="minorHAnsi"/>
          <w:noProof/>
          <w:sz w:val="22"/>
        </w:rPr>
      </w:pPr>
      <w:hyperlink w:anchor="_Toc467151374" w:history="1">
        <w:r w:rsidR="00D412DA" w:rsidRPr="00B66159">
          <w:rPr>
            <w:rStyle w:val="Hyperlink"/>
            <w:rFonts w:cs="Times New Roman"/>
            <w:noProof/>
          </w:rPr>
          <w:t>4.4</w:t>
        </w:r>
        <w:r w:rsidR="00D412DA">
          <w:rPr>
            <w:rFonts w:asciiTheme="minorHAnsi" w:eastAsiaTheme="minorEastAsia" w:hAnsiTheme="minorHAnsi"/>
            <w:noProof/>
            <w:sz w:val="22"/>
          </w:rPr>
          <w:tab/>
        </w:r>
        <w:r w:rsidR="00D412DA" w:rsidRPr="00B66159">
          <w:rPr>
            <w:rStyle w:val="Hyperlink"/>
            <w:rFonts w:cs="Times New Roman"/>
            <w:noProof/>
          </w:rPr>
          <w:t>Results and Discussion</w:t>
        </w:r>
        <w:r w:rsidR="00D412DA">
          <w:rPr>
            <w:noProof/>
            <w:webHidden/>
          </w:rPr>
          <w:tab/>
        </w:r>
        <w:r w:rsidR="00D412DA">
          <w:rPr>
            <w:noProof/>
            <w:webHidden/>
          </w:rPr>
          <w:fldChar w:fldCharType="begin"/>
        </w:r>
        <w:r w:rsidR="00D412DA">
          <w:rPr>
            <w:noProof/>
            <w:webHidden/>
          </w:rPr>
          <w:instrText xml:space="preserve"> PAGEREF _Toc467151374 \h </w:instrText>
        </w:r>
        <w:r w:rsidR="00D412DA">
          <w:rPr>
            <w:noProof/>
            <w:webHidden/>
          </w:rPr>
        </w:r>
        <w:r w:rsidR="00D412DA">
          <w:rPr>
            <w:noProof/>
            <w:webHidden/>
          </w:rPr>
          <w:fldChar w:fldCharType="separate"/>
        </w:r>
        <w:r w:rsidR="0053144D">
          <w:rPr>
            <w:noProof/>
            <w:webHidden/>
          </w:rPr>
          <w:t>54</w:t>
        </w:r>
        <w:r w:rsidR="00D412DA">
          <w:rPr>
            <w:noProof/>
            <w:webHidden/>
          </w:rPr>
          <w:fldChar w:fldCharType="end"/>
        </w:r>
      </w:hyperlink>
    </w:p>
    <w:p w14:paraId="46BFF336" w14:textId="77777777" w:rsidR="00D412DA" w:rsidRDefault="00B7673E">
      <w:pPr>
        <w:pStyle w:val="TOC3"/>
        <w:tabs>
          <w:tab w:val="left" w:pos="1260"/>
        </w:tabs>
        <w:rPr>
          <w:rFonts w:asciiTheme="minorHAnsi" w:eastAsiaTheme="minorEastAsia" w:hAnsiTheme="minorHAnsi"/>
          <w:noProof/>
          <w:sz w:val="22"/>
        </w:rPr>
      </w:pPr>
      <w:hyperlink w:anchor="_Toc467151375" w:history="1">
        <w:r w:rsidR="00D412DA" w:rsidRPr="00B66159">
          <w:rPr>
            <w:rStyle w:val="Hyperlink"/>
            <w:noProof/>
          </w:rPr>
          <w:t>4.4.1</w:t>
        </w:r>
        <w:r w:rsidR="00D412DA">
          <w:rPr>
            <w:rFonts w:asciiTheme="minorHAnsi" w:eastAsiaTheme="minorEastAsia" w:hAnsiTheme="minorHAnsi"/>
            <w:noProof/>
            <w:sz w:val="22"/>
          </w:rPr>
          <w:tab/>
        </w:r>
        <w:r w:rsidR="00D412DA" w:rsidRPr="00B66159">
          <w:rPr>
            <w:rStyle w:val="Hyperlink"/>
            <w:noProof/>
            <w:shd w:val="clear" w:color="auto" w:fill="FFFFFF"/>
          </w:rPr>
          <w:t>Marijuana</w:t>
        </w:r>
        <w:r w:rsidR="00D412DA">
          <w:rPr>
            <w:noProof/>
            <w:webHidden/>
          </w:rPr>
          <w:tab/>
        </w:r>
        <w:r w:rsidR="00D412DA">
          <w:rPr>
            <w:noProof/>
            <w:webHidden/>
          </w:rPr>
          <w:fldChar w:fldCharType="begin"/>
        </w:r>
        <w:r w:rsidR="00D412DA">
          <w:rPr>
            <w:noProof/>
            <w:webHidden/>
          </w:rPr>
          <w:instrText xml:space="preserve"> PAGEREF _Toc467151375 \h </w:instrText>
        </w:r>
        <w:r w:rsidR="00D412DA">
          <w:rPr>
            <w:noProof/>
            <w:webHidden/>
          </w:rPr>
        </w:r>
        <w:r w:rsidR="00D412DA">
          <w:rPr>
            <w:noProof/>
            <w:webHidden/>
          </w:rPr>
          <w:fldChar w:fldCharType="separate"/>
        </w:r>
        <w:r w:rsidR="0053144D">
          <w:rPr>
            <w:noProof/>
            <w:webHidden/>
          </w:rPr>
          <w:t>55</w:t>
        </w:r>
        <w:r w:rsidR="00D412DA">
          <w:rPr>
            <w:noProof/>
            <w:webHidden/>
          </w:rPr>
          <w:fldChar w:fldCharType="end"/>
        </w:r>
      </w:hyperlink>
    </w:p>
    <w:p w14:paraId="4CE22E6A" w14:textId="77777777" w:rsidR="00D412DA" w:rsidRDefault="00B7673E">
      <w:pPr>
        <w:pStyle w:val="TOC4"/>
        <w:rPr>
          <w:rFonts w:asciiTheme="minorHAnsi" w:eastAsiaTheme="minorEastAsia" w:hAnsiTheme="minorHAnsi"/>
          <w:noProof/>
          <w:sz w:val="22"/>
        </w:rPr>
      </w:pPr>
      <w:hyperlink w:anchor="_Toc467151376" w:history="1">
        <w:r w:rsidR="00D412DA" w:rsidRPr="00B66159">
          <w:rPr>
            <w:rStyle w:val="Hyperlink"/>
            <w:noProof/>
          </w:rPr>
          <w:t>4.4.1.1</w:t>
        </w:r>
        <w:r w:rsidR="00D412DA">
          <w:rPr>
            <w:rFonts w:asciiTheme="minorHAnsi" w:eastAsiaTheme="minorEastAsia" w:hAnsiTheme="minorHAnsi"/>
            <w:noProof/>
            <w:sz w:val="22"/>
          </w:rPr>
          <w:tab/>
        </w:r>
        <w:r w:rsidR="00D412DA" w:rsidRPr="00B66159">
          <w:rPr>
            <w:rStyle w:val="Hyperlink"/>
            <w:noProof/>
          </w:rPr>
          <w:t>Fiber chemistry</w:t>
        </w:r>
        <w:r w:rsidR="00D412DA">
          <w:rPr>
            <w:noProof/>
            <w:webHidden/>
          </w:rPr>
          <w:tab/>
        </w:r>
        <w:r w:rsidR="00D412DA">
          <w:rPr>
            <w:noProof/>
            <w:webHidden/>
          </w:rPr>
          <w:fldChar w:fldCharType="begin"/>
        </w:r>
        <w:r w:rsidR="00D412DA">
          <w:rPr>
            <w:noProof/>
            <w:webHidden/>
          </w:rPr>
          <w:instrText xml:space="preserve"> PAGEREF _Toc467151376 \h </w:instrText>
        </w:r>
        <w:r w:rsidR="00D412DA">
          <w:rPr>
            <w:noProof/>
            <w:webHidden/>
          </w:rPr>
        </w:r>
        <w:r w:rsidR="00D412DA">
          <w:rPr>
            <w:noProof/>
            <w:webHidden/>
          </w:rPr>
          <w:fldChar w:fldCharType="separate"/>
        </w:r>
        <w:r w:rsidR="0053144D">
          <w:rPr>
            <w:noProof/>
            <w:webHidden/>
          </w:rPr>
          <w:t>55</w:t>
        </w:r>
        <w:r w:rsidR="00D412DA">
          <w:rPr>
            <w:noProof/>
            <w:webHidden/>
          </w:rPr>
          <w:fldChar w:fldCharType="end"/>
        </w:r>
      </w:hyperlink>
    </w:p>
    <w:p w14:paraId="1C1B8382" w14:textId="77777777" w:rsidR="00D412DA" w:rsidRDefault="00B7673E">
      <w:pPr>
        <w:pStyle w:val="TOC4"/>
        <w:rPr>
          <w:rFonts w:asciiTheme="minorHAnsi" w:eastAsiaTheme="minorEastAsia" w:hAnsiTheme="minorHAnsi"/>
          <w:noProof/>
          <w:sz w:val="22"/>
        </w:rPr>
      </w:pPr>
      <w:hyperlink w:anchor="_Toc467151377" w:history="1">
        <w:r w:rsidR="00D412DA" w:rsidRPr="00B66159">
          <w:rPr>
            <w:rStyle w:val="Hyperlink"/>
            <w:noProof/>
          </w:rPr>
          <w:t>4.4.1.2</w:t>
        </w:r>
        <w:r w:rsidR="00D412DA">
          <w:rPr>
            <w:rFonts w:asciiTheme="minorHAnsi" w:eastAsiaTheme="minorEastAsia" w:hAnsiTheme="minorHAnsi"/>
            <w:noProof/>
            <w:sz w:val="22"/>
          </w:rPr>
          <w:tab/>
        </w:r>
        <w:r w:rsidR="00D412DA" w:rsidRPr="00B66159">
          <w:rPr>
            <w:rStyle w:val="Hyperlink"/>
            <w:noProof/>
          </w:rPr>
          <w:t>Extraction</w:t>
        </w:r>
        <w:r w:rsidR="00D412DA">
          <w:rPr>
            <w:noProof/>
            <w:webHidden/>
          </w:rPr>
          <w:tab/>
        </w:r>
        <w:r w:rsidR="00D412DA">
          <w:rPr>
            <w:noProof/>
            <w:webHidden/>
          </w:rPr>
          <w:fldChar w:fldCharType="begin"/>
        </w:r>
        <w:r w:rsidR="00D412DA">
          <w:rPr>
            <w:noProof/>
            <w:webHidden/>
          </w:rPr>
          <w:instrText xml:space="preserve"> PAGEREF _Toc467151377 \h </w:instrText>
        </w:r>
        <w:r w:rsidR="00D412DA">
          <w:rPr>
            <w:noProof/>
            <w:webHidden/>
          </w:rPr>
        </w:r>
        <w:r w:rsidR="00D412DA">
          <w:rPr>
            <w:noProof/>
            <w:webHidden/>
          </w:rPr>
          <w:fldChar w:fldCharType="separate"/>
        </w:r>
        <w:r w:rsidR="0053144D">
          <w:rPr>
            <w:noProof/>
            <w:webHidden/>
          </w:rPr>
          <w:t>59</w:t>
        </w:r>
        <w:r w:rsidR="00D412DA">
          <w:rPr>
            <w:noProof/>
            <w:webHidden/>
          </w:rPr>
          <w:fldChar w:fldCharType="end"/>
        </w:r>
      </w:hyperlink>
    </w:p>
    <w:p w14:paraId="6690D463" w14:textId="77777777" w:rsidR="00D412DA" w:rsidRDefault="00B7673E">
      <w:pPr>
        <w:pStyle w:val="TOC4"/>
        <w:rPr>
          <w:rFonts w:asciiTheme="minorHAnsi" w:eastAsiaTheme="minorEastAsia" w:hAnsiTheme="minorHAnsi"/>
          <w:noProof/>
          <w:sz w:val="22"/>
        </w:rPr>
      </w:pPr>
      <w:hyperlink w:anchor="_Toc467151378" w:history="1">
        <w:r w:rsidR="00D412DA" w:rsidRPr="00B66159">
          <w:rPr>
            <w:rStyle w:val="Hyperlink"/>
            <w:noProof/>
          </w:rPr>
          <w:t>4.4.1.1</w:t>
        </w:r>
        <w:r w:rsidR="00D412DA">
          <w:rPr>
            <w:rFonts w:asciiTheme="minorHAnsi" w:eastAsiaTheme="minorEastAsia" w:hAnsiTheme="minorHAnsi"/>
            <w:noProof/>
            <w:sz w:val="22"/>
          </w:rPr>
          <w:tab/>
        </w:r>
        <w:r w:rsidR="00D412DA" w:rsidRPr="00B66159">
          <w:rPr>
            <w:rStyle w:val="Hyperlink"/>
            <w:noProof/>
            <w:shd w:val="clear" w:color="auto" w:fill="FFFFFF"/>
          </w:rPr>
          <w:t>Equilibrium</w:t>
        </w:r>
        <w:r w:rsidR="00D412DA">
          <w:rPr>
            <w:noProof/>
            <w:webHidden/>
          </w:rPr>
          <w:tab/>
        </w:r>
        <w:r w:rsidR="00D412DA">
          <w:rPr>
            <w:noProof/>
            <w:webHidden/>
          </w:rPr>
          <w:fldChar w:fldCharType="begin"/>
        </w:r>
        <w:r w:rsidR="00D412DA">
          <w:rPr>
            <w:noProof/>
            <w:webHidden/>
          </w:rPr>
          <w:instrText xml:space="preserve"> PAGEREF _Toc467151378 \h </w:instrText>
        </w:r>
        <w:r w:rsidR="00D412DA">
          <w:rPr>
            <w:noProof/>
            <w:webHidden/>
          </w:rPr>
        </w:r>
        <w:r w:rsidR="00D412DA">
          <w:rPr>
            <w:noProof/>
            <w:webHidden/>
          </w:rPr>
          <w:fldChar w:fldCharType="separate"/>
        </w:r>
        <w:r w:rsidR="0053144D">
          <w:rPr>
            <w:noProof/>
            <w:webHidden/>
          </w:rPr>
          <w:t>61</w:t>
        </w:r>
        <w:r w:rsidR="00D412DA">
          <w:rPr>
            <w:noProof/>
            <w:webHidden/>
          </w:rPr>
          <w:fldChar w:fldCharType="end"/>
        </w:r>
      </w:hyperlink>
    </w:p>
    <w:p w14:paraId="5D30C2B7" w14:textId="77777777" w:rsidR="00D412DA" w:rsidRDefault="00B7673E">
      <w:pPr>
        <w:pStyle w:val="TOC4"/>
        <w:rPr>
          <w:rFonts w:asciiTheme="minorHAnsi" w:eastAsiaTheme="minorEastAsia" w:hAnsiTheme="minorHAnsi"/>
          <w:noProof/>
          <w:sz w:val="22"/>
        </w:rPr>
      </w:pPr>
      <w:hyperlink w:anchor="_Toc467151379" w:history="1">
        <w:r w:rsidR="00D412DA" w:rsidRPr="00B66159">
          <w:rPr>
            <w:rStyle w:val="Hyperlink"/>
            <w:noProof/>
          </w:rPr>
          <w:t>4.4.1.2</w:t>
        </w:r>
        <w:r w:rsidR="00D412DA">
          <w:rPr>
            <w:rFonts w:asciiTheme="minorHAnsi" w:eastAsiaTheme="minorEastAsia" w:hAnsiTheme="minorHAnsi"/>
            <w:noProof/>
            <w:sz w:val="22"/>
          </w:rPr>
          <w:tab/>
        </w:r>
        <w:r w:rsidR="00D412DA" w:rsidRPr="00B66159">
          <w:rPr>
            <w:rStyle w:val="Hyperlink"/>
            <w:noProof/>
            <w:shd w:val="clear" w:color="auto" w:fill="FFFFFF"/>
          </w:rPr>
          <w:t>Temperature study</w:t>
        </w:r>
        <w:r w:rsidR="00D412DA">
          <w:rPr>
            <w:noProof/>
            <w:webHidden/>
          </w:rPr>
          <w:tab/>
        </w:r>
        <w:r w:rsidR="00D412DA">
          <w:rPr>
            <w:noProof/>
            <w:webHidden/>
          </w:rPr>
          <w:fldChar w:fldCharType="begin"/>
        </w:r>
        <w:r w:rsidR="00D412DA">
          <w:rPr>
            <w:noProof/>
            <w:webHidden/>
          </w:rPr>
          <w:instrText xml:space="preserve"> PAGEREF _Toc467151379 \h </w:instrText>
        </w:r>
        <w:r w:rsidR="00D412DA">
          <w:rPr>
            <w:noProof/>
            <w:webHidden/>
          </w:rPr>
        </w:r>
        <w:r w:rsidR="00D412DA">
          <w:rPr>
            <w:noProof/>
            <w:webHidden/>
          </w:rPr>
          <w:fldChar w:fldCharType="separate"/>
        </w:r>
        <w:r w:rsidR="0053144D">
          <w:rPr>
            <w:noProof/>
            <w:webHidden/>
          </w:rPr>
          <w:t>62</w:t>
        </w:r>
        <w:r w:rsidR="00D412DA">
          <w:rPr>
            <w:noProof/>
            <w:webHidden/>
          </w:rPr>
          <w:fldChar w:fldCharType="end"/>
        </w:r>
      </w:hyperlink>
    </w:p>
    <w:p w14:paraId="32AABDC6" w14:textId="77777777" w:rsidR="00D412DA" w:rsidRDefault="00B7673E">
      <w:pPr>
        <w:pStyle w:val="TOC3"/>
        <w:tabs>
          <w:tab w:val="left" w:pos="1260"/>
        </w:tabs>
        <w:rPr>
          <w:rFonts w:asciiTheme="minorHAnsi" w:eastAsiaTheme="minorEastAsia" w:hAnsiTheme="minorHAnsi"/>
          <w:noProof/>
          <w:sz w:val="22"/>
        </w:rPr>
      </w:pPr>
      <w:hyperlink w:anchor="_Toc467151380" w:history="1">
        <w:r w:rsidR="00D412DA" w:rsidRPr="00B66159">
          <w:rPr>
            <w:rStyle w:val="Hyperlink"/>
            <w:noProof/>
          </w:rPr>
          <w:t>4.4.2</w:t>
        </w:r>
        <w:r w:rsidR="00D412DA">
          <w:rPr>
            <w:rFonts w:asciiTheme="minorHAnsi" w:eastAsiaTheme="minorEastAsia" w:hAnsiTheme="minorHAnsi"/>
            <w:noProof/>
            <w:sz w:val="22"/>
          </w:rPr>
          <w:tab/>
        </w:r>
        <w:r w:rsidR="00D412DA" w:rsidRPr="00B66159">
          <w:rPr>
            <w:rStyle w:val="Hyperlink"/>
            <w:noProof/>
            <w:shd w:val="clear" w:color="auto" w:fill="FFFFFF"/>
          </w:rPr>
          <w:t>Heroin</w:t>
        </w:r>
        <w:r w:rsidR="00D412DA">
          <w:rPr>
            <w:noProof/>
            <w:webHidden/>
          </w:rPr>
          <w:tab/>
        </w:r>
        <w:r w:rsidR="00D412DA">
          <w:rPr>
            <w:noProof/>
            <w:webHidden/>
          </w:rPr>
          <w:fldChar w:fldCharType="begin"/>
        </w:r>
        <w:r w:rsidR="00D412DA">
          <w:rPr>
            <w:noProof/>
            <w:webHidden/>
          </w:rPr>
          <w:instrText xml:space="preserve"> PAGEREF _Toc467151380 \h </w:instrText>
        </w:r>
        <w:r w:rsidR="00D412DA">
          <w:rPr>
            <w:noProof/>
            <w:webHidden/>
          </w:rPr>
        </w:r>
        <w:r w:rsidR="00D412DA">
          <w:rPr>
            <w:noProof/>
            <w:webHidden/>
          </w:rPr>
          <w:fldChar w:fldCharType="separate"/>
        </w:r>
        <w:r w:rsidR="0053144D">
          <w:rPr>
            <w:noProof/>
            <w:webHidden/>
          </w:rPr>
          <w:t>63</w:t>
        </w:r>
        <w:r w:rsidR="00D412DA">
          <w:rPr>
            <w:noProof/>
            <w:webHidden/>
          </w:rPr>
          <w:fldChar w:fldCharType="end"/>
        </w:r>
      </w:hyperlink>
    </w:p>
    <w:p w14:paraId="5B3F1FDB" w14:textId="77777777" w:rsidR="00D412DA" w:rsidRDefault="00B7673E">
      <w:pPr>
        <w:pStyle w:val="TOC4"/>
        <w:rPr>
          <w:rFonts w:asciiTheme="minorHAnsi" w:eastAsiaTheme="minorEastAsia" w:hAnsiTheme="minorHAnsi"/>
          <w:noProof/>
          <w:sz w:val="22"/>
        </w:rPr>
      </w:pPr>
      <w:hyperlink w:anchor="_Toc467151381" w:history="1">
        <w:r w:rsidR="00D412DA" w:rsidRPr="00B66159">
          <w:rPr>
            <w:rStyle w:val="Hyperlink"/>
            <w:noProof/>
          </w:rPr>
          <w:t>4.4.2.1</w:t>
        </w:r>
        <w:r w:rsidR="00D412DA">
          <w:rPr>
            <w:rFonts w:asciiTheme="minorHAnsi" w:eastAsiaTheme="minorEastAsia" w:hAnsiTheme="minorHAnsi"/>
            <w:noProof/>
            <w:sz w:val="22"/>
          </w:rPr>
          <w:tab/>
        </w:r>
        <w:r w:rsidR="00D412DA" w:rsidRPr="00B66159">
          <w:rPr>
            <w:rStyle w:val="Hyperlink"/>
            <w:noProof/>
            <w:shd w:val="clear" w:color="auto" w:fill="FFFFFF"/>
          </w:rPr>
          <w:t>Fiber chemistry</w:t>
        </w:r>
        <w:r w:rsidR="00D412DA">
          <w:rPr>
            <w:noProof/>
            <w:webHidden/>
          </w:rPr>
          <w:tab/>
        </w:r>
        <w:r w:rsidR="00D412DA">
          <w:rPr>
            <w:noProof/>
            <w:webHidden/>
          </w:rPr>
          <w:fldChar w:fldCharType="begin"/>
        </w:r>
        <w:r w:rsidR="00D412DA">
          <w:rPr>
            <w:noProof/>
            <w:webHidden/>
          </w:rPr>
          <w:instrText xml:space="preserve"> PAGEREF _Toc467151381 \h </w:instrText>
        </w:r>
        <w:r w:rsidR="00D412DA">
          <w:rPr>
            <w:noProof/>
            <w:webHidden/>
          </w:rPr>
        </w:r>
        <w:r w:rsidR="00D412DA">
          <w:rPr>
            <w:noProof/>
            <w:webHidden/>
          </w:rPr>
          <w:fldChar w:fldCharType="separate"/>
        </w:r>
        <w:r w:rsidR="0053144D">
          <w:rPr>
            <w:noProof/>
            <w:webHidden/>
          </w:rPr>
          <w:t>64</w:t>
        </w:r>
        <w:r w:rsidR="00D412DA">
          <w:rPr>
            <w:noProof/>
            <w:webHidden/>
          </w:rPr>
          <w:fldChar w:fldCharType="end"/>
        </w:r>
      </w:hyperlink>
    </w:p>
    <w:p w14:paraId="1FB606FA" w14:textId="77777777" w:rsidR="00D412DA" w:rsidRDefault="00B7673E">
      <w:pPr>
        <w:pStyle w:val="TOC4"/>
        <w:rPr>
          <w:rFonts w:asciiTheme="minorHAnsi" w:eastAsiaTheme="minorEastAsia" w:hAnsiTheme="minorHAnsi"/>
          <w:noProof/>
          <w:sz w:val="22"/>
        </w:rPr>
      </w:pPr>
      <w:hyperlink w:anchor="_Toc467151382" w:history="1">
        <w:r w:rsidR="00D412DA" w:rsidRPr="00B66159">
          <w:rPr>
            <w:rStyle w:val="Hyperlink"/>
            <w:noProof/>
          </w:rPr>
          <w:t>4.4.2.2</w:t>
        </w:r>
        <w:r w:rsidR="00D412DA">
          <w:rPr>
            <w:rFonts w:asciiTheme="minorHAnsi" w:eastAsiaTheme="minorEastAsia" w:hAnsiTheme="minorHAnsi"/>
            <w:noProof/>
            <w:sz w:val="22"/>
          </w:rPr>
          <w:tab/>
        </w:r>
        <w:r w:rsidR="00D412DA" w:rsidRPr="00B66159">
          <w:rPr>
            <w:rStyle w:val="Hyperlink"/>
            <w:noProof/>
          </w:rPr>
          <w:t>Extraction</w:t>
        </w:r>
        <w:r w:rsidR="00D412DA">
          <w:rPr>
            <w:noProof/>
            <w:webHidden/>
          </w:rPr>
          <w:tab/>
        </w:r>
        <w:r w:rsidR="00D412DA">
          <w:rPr>
            <w:noProof/>
            <w:webHidden/>
          </w:rPr>
          <w:fldChar w:fldCharType="begin"/>
        </w:r>
        <w:r w:rsidR="00D412DA">
          <w:rPr>
            <w:noProof/>
            <w:webHidden/>
          </w:rPr>
          <w:instrText xml:space="preserve"> PAGEREF _Toc467151382 \h </w:instrText>
        </w:r>
        <w:r w:rsidR="00D412DA">
          <w:rPr>
            <w:noProof/>
            <w:webHidden/>
          </w:rPr>
        </w:r>
        <w:r w:rsidR="00D412DA">
          <w:rPr>
            <w:noProof/>
            <w:webHidden/>
          </w:rPr>
          <w:fldChar w:fldCharType="separate"/>
        </w:r>
        <w:r w:rsidR="0053144D">
          <w:rPr>
            <w:noProof/>
            <w:webHidden/>
          </w:rPr>
          <w:t>65</w:t>
        </w:r>
        <w:r w:rsidR="00D412DA">
          <w:rPr>
            <w:noProof/>
            <w:webHidden/>
          </w:rPr>
          <w:fldChar w:fldCharType="end"/>
        </w:r>
      </w:hyperlink>
    </w:p>
    <w:p w14:paraId="2536664F" w14:textId="77777777" w:rsidR="00D412DA" w:rsidRDefault="00B7673E">
      <w:pPr>
        <w:pStyle w:val="TOC4"/>
        <w:rPr>
          <w:rFonts w:asciiTheme="minorHAnsi" w:eastAsiaTheme="minorEastAsia" w:hAnsiTheme="minorHAnsi"/>
          <w:noProof/>
          <w:sz w:val="22"/>
        </w:rPr>
      </w:pPr>
      <w:hyperlink w:anchor="_Toc467151383" w:history="1">
        <w:r w:rsidR="00D412DA" w:rsidRPr="00B66159">
          <w:rPr>
            <w:rStyle w:val="Hyperlink"/>
            <w:noProof/>
          </w:rPr>
          <w:t>4.4.2.1</w:t>
        </w:r>
        <w:r w:rsidR="00D412DA">
          <w:rPr>
            <w:rFonts w:asciiTheme="minorHAnsi" w:eastAsiaTheme="minorEastAsia" w:hAnsiTheme="minorHAnsi"/>
            <w:noProof/>
            <w:sz w:val="22"/>
          </w:rPr>
          <w:tab/>
        </w:r>
        <w:r w:rsidR="00D412DA" w:rsidRPr="00B66159">
          <w:rPr>
            <w:rStyle w:val="Hyperlink"/>
            <w:noProof/>
            <w:shd w:val="clear" w:color="auto" w:fill="FFFFFF"/>
          </w:rPr>
          <w:t>Equilibrium</w:t>
        </w:r>
        <w:r w:rsidR="00D412DA">
          <w:rPr>
            <w:noProof/>
            <w:webHidden/>
          </w:rPr>
          <w:tab/>
        </w:r>
        <w:r w:rsidR="00D412DA">
          <w:rPr>
            <w:noProof/>
            <w:webHidden/>
          </w:rPr>
          <w:fldChar w:fldCharType="begin"/>
        </w:r>
        <w:r w:rsidR="00D412DA">
          <w:rPr>
            <w:noProof/>
            <w:webHidden/>
          </w:rPr>
          <w:instrText xml:space="preserve"> PAGEREF _Toc467151383 \h </w:instrText>
        </w:r>
        <w:r w:rsidR="00D412DA">
          <w:rPr>
            <w:noProof/>
            <w:webHidden/>
          </w:rPr>
        </w:r>
        <w:r w:rsidR="00D412DA">
          <w:rPr>
            <w:noProof/>
            <w:webHidden/>
          </w:rPr>
          <w:fldChar w:fldCharType="separate"/>
        </w:r>
        <w:r w:rsidR="0053144D">
          <w:rPr>
            <w:noProof/>
            <w:webHidden/>
          </w:rPr>
          <w:t>67</w:t>
        </w:r>
        <w:r w:rsidR="00D412DA">
          <w:rPr>
            <w:noProof/>
            <w:webHidden/>
          </w:rPr>
          <w:fldChar w:fldCharType="end"/>
        </w:r>
      </w:hyperlink>
    </w:p>
    <w:p w14:paraId="32FFB519" w14:textId="77777777" w:rsidR="00D412DA" w:rsidRDefault="00B7673E">
      <w:pPr>
        <w:pStyle w:val="TOC2"/>
        <w:rPr>
          <w:rFonts w:asciiTheme="minorHAnsi" w:eastAsiaTheme="minorEastAsia" w:hAnsiTheme="minorHAnsi"/>
          <w:noProof/>
          <w:sz w:val="22"/>
        </w:rPr>
      </w:pPr>
      <w:hyperlink w:anchor="_Toc467151384" w:history="1">
        <w:r w:rsidR="00D412DA" w:rsidRPr="00B66159">
          <w:rPr>
            <w:rStyle w:val="Hyperlink"/>
            <w:rFonts w:cs="Times New Roman"/>
            <w:noProof/>
          </w:rPr>
          <w:t>4.5</w:t>
        </w:r>
        <w:r w:rsidR="00D412DA">
          <w:rPr>
            <w:rFonts w:asciiTheme="minorHAnsi" w:eastAsiaTheme="minorEastAsia" w:hAnsiTheme="minorHAnsi"/>
            <w:noProof/>
            <w:sz w:val="22"/>
          </w:rPr>
          <w:tab/>
        </w:r>
        <w:r w:rsidR="00D412DA" w:rsidRPr="00B66159">
          <w:rPr>
            <w:rStyle w:val="Hyperlink"/>
            <w:rFonts w:cs="Times New Roman"/>
            <w:noProof/>
          </w:rPr>
          <w:t>Conclusion</w:t>
        </w:r>
        <w:r w:rsidR="00D412DA">
          <w:rPr>
            <w:noProof/>
            <w:webHidden/>
          </w:rPr>
          <w:tab/>
        </w:r>
        <w:r w:rsidR="00D412DA">
          <w:rPr>
            <w:noProof/>
            <w:webHidden/>
          </w:rPr>
          <w:fldChar w:fldCharType="begin"/>
        </w:r>
        <w:r w:rsidR="00D412DA">
          <w:rPr>
            <w:noProof/>
            <w:webHidden/>
          </w:rPr>
          <w:instrText xml:space="preserve"> PAGEREF _Toc467151384 \h </w:instrText>
        </w:r>
        <w:r w:rsidR="00D412DA">
          <w:rPr>
            <w:noProof/>
            <w:webHidden/>
          </w:rPr>
        </w:r>
        <w:r w:rsidR="00D412DA">
          <w:rPr>
            <w:noProof/>
            <w:webHidden/>
          </w:rPr>
          <w:fldChar w:fldCharType="separate"/>
        </w:r>
        <w:r w:rsidR="0053144D">
          <w:rPr>
            <w:noProof/>
            <w:webHidden/>
          </w:rPr>
          <w:t>68</w:t>
        </w:r>
        <w:r w:rsidR="00D412DA">
          <w:rPr>
            <w:noProof/>
            <w:webHidden/>
          </w:rPr>
          <w:fldChar w:fldCharType="end"/>
        </w:r>
      </w:hyperlink>
    </w:p>
    <w:p w14:paraId="16D3561A" w14:textId="77777777" w:rsidR="00D412DA" w:rsidRDefault="00B7673E">
      <w:pPr>
        <w:pStyle w:val="TOC1"/>
        <w:rPr>
          <w:rFonts w:asciiTheme="minorHAnsi" w:eastAsiaTheme="minorEastAsia" w:hAnsiTheme="minorHAnsi"/>
          <w:noProof/>
          <w:sz w:val="22"/>
        </w:rPr>
      </w:pPr>
      <w:hyperlink w:anchor="_Toc467151385" w:history="1">
        <w:r w:rsidR="00D412DA" w:rsidRPr="00B66159">
          <w:rPr>
            <w:rStyle w:val="Hyperlink"/>
            <w:rFonts w:cs="Times New Roman"/>
            <w:noProof/>
          </w:rPr>
          <w:t>5</w:t>
        </w:r>
        <w:r w:rsidR="00D412DA">
          <w:rPr>
            <w:rFonts w:asciiTheme="minorHAnsi" w:eastAsiaTheme="minorEastAsia" w:hAnsiTheme="minorHAnsi"/>
            <w:noProof/>
            <w:sz w:val="22"/>
          </w:rPr>
          <w:tab/>
        </w:r>
        <w:r w:rsidR="00D412DA" w:rsidRPr="00B66159">
          <w:rPr>
            <w:rStyle w:val="Hyperlink"/>
            <w:rFonts w:cs="Times New Roman"/>
            <w:noProof/>
          </w:rPr>
          <w:t>TASK 2. DETERMINATION OF VOCs FROM ILLICIT SUBSTANCES</w:t>
        </w:r>
        <w:r w:rsidR="00D412DA">
          <w:rPr>
            <w:noProof/>
            <w:webHidden/>
          </w:rPr>
          <w:tab/>
        </w:r>
        <w:r w:rsidR="00D412DA">
          <w:rPr>
            <w:noProof/>
            <w:webHidden/>
          </w:rPr>
          <w:fldChar w:fldCharType="begin"/>
        </w:r>
        <w:r w:rsidR="00D412DA">
          <w:rPr>
            <w:noProof/>
            <w:webHidden/>
          </w:rPr>
          <w:instrText xml:space="preserve"> PAGEREF _Toc467151385 \h </w:instrText>
        </w:r>
        <w:r w:rsidR="00D412DA">
          <w:rPr>
            <w:noProof/>
            <w:webHidden/>
          </w:rPr>
        </w:r>
        <w:r w:rsidR="00D412DA">
          <w:rPr>
            <w:noProof/>
            <w:webHidden/>
          </w:rPr>
          <w:fldChar w:fldCharType="separate"/>
        </w:r>
        <w:r w:rsidR="0053144D">
          <w:rPr>
            <w:noProof/>
            <w:webHidden/>
          </w:rPr>
          <w:t>70</w:t>
        </w:r>
        <w:r w:rsidR="00D412DA">
          <w:rPr>
            <w:noProof/>
            <w:webHidden/>
          </w:rPr>
          <w:fldChar w:fldCharType="end"/>
        </w:r>
      </w:hyperlink>
    </w:p>
    <w:p w14:paraId="449AEB00" w14:textId="77777777" w:rsidR="00D412DA" w:rsidRDefault="00B7673E">
      <w:pPr>
        <w:pStyle w:val="TOC2"/>
        <w:rPr>
          <w:rFonts w:asciiTheme="minorHAnsi" w:eastAsiaTheme="minorEastAsia" w:hAnsiTheme="minorHAnsi"/>
          <w:noProof/>
          <w:sz w:val="22"/>
        </w:rPr>
      </w:pPr>
      <w:hyperlink w:anchor="_Toc467151386" w:history="1">
        <w:r w:rsidR="00D412DA" w:rsidRPr="00B66159">
          <w:rPr>
            <w:rStyle w:val="Hyperlink"/>
            <w:noProof/>
          </w:rPr>
          <w:t>5.1</w:t>
        </w:r>
        <w:r w:rsidR="00D412DA">
          <w:rPr>
            <w:rFonts w:asciiTheme="minorHAnsi" w:eastAsiaTheme="minorEastAsia" w:hAnsiTheme="minorHAnsi"/>
            <w:noProof/>
            <w:sz w:val="22"/>
          </w:rPr>
          <w:tab/>
        </w:r>
        <w:r w:rsidR="00D412DA" w:rsidRPr="00B66159">
          <w:rPr>
            <w:rStyle w:val="Hyperlink"/>
            <w:noProof/>
          </w:rPr>
          <w:t>Introduction</w:t>
        </w:r>
        <w:r w:rsidR="00D412DA">
          <w:rPr>
            <w:noProof/>
            <w:webHidden/>
          </w:rPr>
          <w:tab/>
        </w:r>
        <w:r w:rsidR="00D412DA">
          <w:rPr>
            <w:noProof/>
            <w:webHidden/>
          </w:rPr>
          <w:fldChar w:fldCharType="begin"/>
        </w:r>
        <w:r w:rsidR="00D412DA">
          <w:rPr>
            <w:noProof/>
            <w:webHidden/>
          </w:rPr>
          <w:instrText xml:space="preserve"> PAGEREF _Toc467151386 \h </w:instrText>
        </w:r>
        <w:r w:rsidR="00D412DA">
          <w:rPr>
            <w:noProof/>
            <w:webHidden/>
          </w:rPr>
        </w:r>
        <w:r w:rsidR="00D412DA">
          <w:rPr>
            <w:noProof/>
            <w:webHidden/>
          </w:rPr>
          <w:fldChar w:fldCharType="separate"/>
        </w:r>
        <w:r w:rsidR="0053144D">
          <w:rPr>
            <w:noProof/>
            <w:webHidden/>
          </w:rPr>
          <w:t>70</w:t>
        </w:r>
        <w:r w:rsidR="00D412DA">
          <w:rPr>
            <w:noProof/>
            <w:webHidden/>
          </w:rPr>
          <w:fldChar w:fldCharType="end"/>
        </w:r>
      </w:hyperlink>
    </w:p>
    <w:p w14:paraId="06364AC0" w14:textId="77777777" w:rsidR="00D412DA" w:rsidRDefault="00B7673E">
      <w:pPr>
        <w:pStyle w:val="TOC2"/>
        <w:rPr>
          <w:rFonts w:asciiTheme="minorHAnsi" w:eastAsiaTheme="minorEastAsia" w:hAnsiTheme="minorHAnsi"/>
          <w:noProof/>
          <w:sz w:val="22"/>
        </w:rPr>
      </w:pPr>
      <w:hyperlink w:anchor="_Toc467151387" w:history="1">
        <w:r w:rsidR="00D412DA" w:rsidRPr="00B66159">
          <w:rPr>
            <w:rStyle w:val="Hyperlink"/>
            <w:noProof/>
          </w:rPr>
          <w:t>5.2</w:t>
        </w:r>
        <w:r w:rsidR="00D412DA">
          <w:rPr>
            <w:rFonts w:asciiTheme="minorHAnsi" w:eastAsiaTheme="minorEastAsia" w:hAnsiTheme="minorHAnsi"/>
            <w:noProof/>
            <w:sz w:val="22"/>
          </w:rPr>
          <w:tab/>
        </w:r>
        <w:r w:rsidR="00D412DA" w:rsidRPr="00B66159">
          <w:rPr>
            <w:rStyle w:val="Hyperlink"/>
            <w:noProof/>
          </w:rPr>
          <w:t>Materials</w:t>
        </w:r>
        <w:r w:rsidR="00D412DA">
          <w:rPr>
            <w:noProof/>
            <w:webHidden/>
          </w:rPr>
          <w:tab/>
        </w:r>
        <w:r w:rsidR="00D412DA">
          <w:rPr>
            <w:noProof/>
            <w:webHidden/>
          </w:rPr>
          <w:fldChar w:fldCharType="begin"/>
        </w:r>
        <w:r w:rsidR="00D412DA">
          <w:rPr>
            <w:noProof/>
            <w:webHidden/>
          </w:rPr>
          <w:instrText xml:space="preserve"> PAGEREF _Toc467151387 \h </w:instrText>
        </w:r>
        <w:r w:rsidR="00D412DA">
          <w:rPr>
            <w:noProof/>
            <w:webHidden/>
          </w:rPr>
        </w:r>
        <w:r w:rsidR="00D412DA">
          <w:rPr>
            <w:noProof/>
            <w:webHidden/>
          </w:rPr>
          <w:fldChar w:fldCharType="separate"/>
        </w:r>
        <w:r w:rsidR="0053144D">
          <w:rPr>
            <w:noProof/>
            <w:webHidden/>
          </w:rPr>
          <w:t>71</w:t>
        </w:r>
        <w:r w:rsidR="00D412DA">
          <w:rPr>
            <w:noProof/>
            <w:webHidden/>
          </w:rPr>
          <w:fldChar w:fldCharType="end"/>
        </w:r>
      </w:hyperlink>
    </w:p>
    <w:p w14:paraId="6BDE62DE" w14:textId="77777777" w:rsidR="00D412DA" w:rsidRDefault="00B7673E">
      <w:pPr>
        <w:pStyle w:val="TOC2"/>
        <w:rPr>
          <w:rFonts w:asciiTheme="minorHAnsi" w:eastAsiaTheme="minorEastAsia" w:hAnsiTheme="minorHAnsi"/>
          <w:noProof/>
          <w:sz w:val="22"/>
        </w:rPr>
      </w:pPr>
      <w:hyperlink w:anchor="_Toc467151388" w:history="1">
        <w:r w:rsidR="00D412DA" w:rsidRPr="00B66159">
          <w:rPr>
            <w:rStyle w:val="Hyperlink"/>
            <w:noProof/>
          </w:rPr>
          <w:t>5.3</w:t>
        </w:r>
        <w:r w:rsidR="00D412DA">
          <w:rPr>
            <w:rFonts w:asciiTheme="minorHAnsi" w:eastAsiaTheme="minorEastAsia" w:hAnsiTheme="minorHAnsi"/>
            <w:noProof/>
            <w:sz w:val="22"/>
          </w:rPr>
          <w:tab/>
        </w:r>
        <w:r w:rsidR="00D412DA" w:rsidRPr="00B66159">
          <w:rPr>
            <w:rStyle w:val="Hyperlink"/>
            <w:noProof/>
          </w:rPr>
          <w:t>Methods</w:t>
        </w:r>
        <w:r w:rsidR="00D412DA">
          <w:rPr>
            <w:noProof/>
            <w:webHidden/>
          </w:rPr>
          <w:tab/>
        </w:r>
        <w:r w:rsidR="00D412DA">
          <w:rPr>
            <w:noProof/>
            <w:webHidden/>
          </w:rPr>
          <w:fldChar w:fldCharType="begin"/>
        </w:r>
        <w:r w:rsidR="00D412DA">
          <w:rPr>
            <w:noProof/>
            <w:webHidden/>
          </w:rPr>
          <w:instrText xml:space="preserve"> PAGEREF _Toc467151388 \h </w:instrText>
        </w:r>
        <w:r w:rsidR="00D412DA">
          <w:rPr>
            <w:noProof/>
            <w:webHidden/>
          </w:rPr>
        </w:r>
        <w:r w:rsidR="00D412DA">
          <w:rPr>
            <w:noProof/>
            <w:webHidden/>
          </w:rPr>
          <w:fldChar w:fldCharType="separate"/>
        </w:r>
        <w:r w:rsidR="0053144D">
          <w:rPr>
            <w:noProof/>
            <w:webHidden/>
          </w:rPr>
          <w:t>73</w:t>
        </w:r>
        <w:r w:rsidR="00D412DA">
          <w:rPr>
            <w:noProof/>
            <w:webHidden/>
          </w:rPr>
          <w:fldChar w:fldCharType="end"/>
        </w:r>
      </w:hyperlink>
    </w:p>
    <w:p w14:paraId="4D83C48D" w14:textId="77777777" w:rsidR="00D412DA" w:rsidRDefault="00B7673E">
      <w:pPr>
        <w:pStyle w:val="TOC3"/>
        <w:tabs>
          <w:tab w:val="left" w:pos="1260"/>
        </w:tabs>
        <w:rPr>
          <w:rFonts w:asciiTheme="minorHAnsi" w:eastAsiaTheme="minorEastAsia" w:hAnsiTheme="minorHAnsi"/>
          <w:noProof/>
          <w:sz w:val="22"/>
        </w:rPr>
      </w:pPr>
      <w:hyperlink w:anchor="_Toc467151389" w:history="1">
        <w:r w:rsidR="00D412DA" w:rsidRPr="00B66159">
          <w:rPr>
            <w:rStyle w:val="Hyperlink"/>
            <w:noProof/>
          </w:rPr>
          <w:t>5.3.1</w:t>
        </w:r>
        <w:r w:rsidR="00D412DA">
          <w:rPr>
            <w:rFonts w:asciiTheme="minorHAnsi" w:eastAsiaTheme="minorEastAsia" w:hAnsiTheme="minorHAnsi"/>
            <w:noProof/>
            <w:sz w:val="22"/>
          </w:rPr>
          <w:tab/>
        </w:r>
        <w:r w:rsidR="00D412DA" w:rsidRPr="00B66159">
          <w:rPr>
            <w:rStyle w:val="Hyperlink"/>
            <w:noProof/>
          </w:rPr>
          <w:t>Sampling locations</w:t>
        </w:r>
        <w:r w:rsidR="00D412DA">
          <w:rPr>
            <w:noProof/>
            <w:webHidden/>
          </w:rPr>
          <w:tab/>
        </w:r>
        <w:r w:rsidR="00D412DA">
          <w:rPr>
            <w:noProof/>
            <w:webHidden/>
          </w:rPr>
          <w:fldChar w:fldCharType="begin"/>
        </w:r>
        <w:r w:rsidR="00D412DA">
          <w:rPr>
            <w:noProof/>
            <w:webHidden/>
          </w:rPr>
          <w:instrText xml:space="preserve"> PAGEREF _Toc467151389 \h </w:instrText>
        </w:r>
        <w:r w:rsidR="00D412DA">
          <w:rPr>
            <w:noProof/>
            <w:webHidden/>
          </w:rPr>
        </w:r>
        <w:r w:rsidR="00D412DA">
          <w:rPr>
            <w:noProof/>
            <w:webHidden/>
          </w:rPr>
          <w:fldChar w:fldCharType="separate"/>
        </w:r>
        <w:r w:rsidR="0053144D">
          <w:rPr>
            <w:noProof/>
            <w:webHidden/>
          </w:rPr>
          <w:t>73</w:t>
        </w:r>
        <w:r w:rsidR="00D412DA">
          <w:rPr>
            <w:noProof/>
            <w:webHidden/>
          </w:rPr>
          <w:fldChar w:fldCharType="end"/>
        </w:r>
      </w:hyperlink>
    </w:p>
    <w:p w14:paraId="53183042" w14:textId="77777777" w:rsidR="00D412DA" w:rsidRDefault="00B7673E">
      <w:pPr>
        <w:pStyle w:val="TOC3"/>
        <w:tabs>
          <w:tab w:val="left" w:pos="1260"/>
        </w:tabs>
        <w:rPr>
          <w:rFonts w:asciiTheme="minorHAnsi" w:eastAsiaTheme="minorEastAsia" w:hAnsiTheme="minorHAnsi"/>
          <w:noProof/>
          <w:sz w:val="22"/>
        </w:rPr>
      </w:pPr>
      <w:hyperlink w:anchor="_Toc467151390" w:history="1">
        <w:r w:rsidR="00D412DA" w:rsidRPr="00B66159">
          <w:rPr>
            <w:rStyle w:val="Hyperlink"/>
            <w:noProof/>
          </w:rPr>
          <w:t>5.3.2</w:t>
        </w:r>
        <w:r w:rsidR="00D412DA">
          <w:rPr>
            <w:rFonts w:asciiTheme="minorHAnsi" w:eastAsiaTheme="minorEastAsia" w:hAnsiTheme="minorHAnsi"/>
            <w:noProof/>
            <w:sz w:val="22"/>
          </w:rPr>
          <w:tab/>
        </w:r>
        <w:r w:rsidR="00D412DA" w:rsidRPr="00B66159">
          <w:rPr>
            <w:rStyle w:val="Hyperlink"/>
            <w:noProof/>
          </w:rPr>
          <w:t>Extraction Method</w:t>
        </w:r>
        <w:r w:rsidR="00D412DA">
          <w:rPr>
            <w:noProof/>
            <w:webHidden/>
          </w:rPr>
          <w:tab/>
        </w:r>
        <w:r w:rsidR="00D412DA">
          <w:rPr>
            <w:noProof/>
            <w:webHidden/>
          </w:rPr>
          <w:fldChar w:fldCharType="begin"/>
        </w:r>
        <w:r w:rsidR="00D412DA">
          <w:rPr>
            <w:noProof/>
            <w:webHidden/>
          </w:rPr>
          <w:instrText xml:space="preserve"> PAGEREF _Toc467151390 \h </w:instrText>
        </w:r>
        <w:r w:rsidR="00D412DA">
          <w:rPr>
            <w:noProof/>
            <w:webHidden/>
          </w:rPr>
        </w:r>
        <w:r w:rsidR="00D412DA">
          <w:rPr>
            <w:noProof/>
            <w:webHidden/>
          </w:rPr>
          <w:fldChar w:fldCharType="separate"/>
        </w:r>
        <w:r w:rsidR="0053144D">
          <w:rPr>
            <w:noProof/>
            <w:webHidden/>
          </w:rPr>
          <w:t>74</w:t>
        </w:r>
        <w:r w:rsidR="00D412DA">
          <w:rPr>
            <w:noProof/>
            <w:webHidden/>
          </w:rPr>
          <w:fldChar w:fldCharType="end"/>
        </w:r>
      </w:hyperlink>
    </w:p>
    <w:p w14:paraId="6200486A" w14:textId="77777777" w:rsidR="00D412DA" w:rsidRDefault="00B7673E">
      <w:pPr>
        <w:pStyle w:val="TOC3"/>
        <w:tabs>
          <w:tab w:val="left" w:pos="1260"/>
        </w:tabs>
        <w:rPr>
          <w:rFonts w:asciiTheme="minorHAnsi" w:eastAsiaTheme="minorEastAsia" w:hAnsiTheme="minorHAnsi"/>
          <w:noProof/>
          <w:sz w:val="22"/>
        </w:rPr>
      </w:pPr>
      <w:hyperlink w:anchor="_Toc467151391" w:history="1">
        <w:r w:rsidR="00D412DA" w:rsidRPr="00B66159">
          <w:rPr>
            <w:rStyle w:val="Hyperlink"/>
            <w:noProof/>
          </w:rPr>
          <w:t>5.3.3</w:t>
        </w:r>
        <w:r w:rsidR="00D412DA">
          <w:rPr>
            <w:rFonts w:asciiTheme="minorHAnsi" w:eastAsiaTheme="minorEastAsia" w:hAnsiTheme="minorHAnsi"/>
            <w:noProof/>
            <w:sz w:val="22"/>
          </w:rPr>
          <w:tab/>
        </w:r>
        <w:r w:rsidR="00D412DA" w:rsidRPr="00B66159">
          <w:rPr>
            <w:rStyle w:val="Hyperlink"/>
            <w:noProof/>
          </w:rPr>
          <w:t>GC/MS Method</w:t>
        </w:r>
        <w:r w:rsidR="00D412DA">
          <w:rPr>
            <w:noProof/>
            <w:webHidden/>
          </w:rPr>
          <w:tab/>
        </w:r>
        <w:r w:rsidR="00D412DA">
          <w:rPr>
            <w:noProof/>
            <w:webHidden/>
          </w:rPr>
          <w:fldChar w:fldCharType="begin"/>
        </w:r>
        <w:r w:rsidR="00D412DA">
          <w:rPr>
            <w:noProof/>
            <w:webHidden/>
          </w:rPr>
          <w:instrText xml:space="preserve"> PAGEREF _Toc467151391 \h </w:instrText>
        </w:r>
        <w:r w:rsidR="00D412DA">
          <w:rPr>
            <w:noProof/>
            <w:webHidden/>
          </w:rPr>
        </w:r>
        <w:r w:rsidR="00D412DA">
          <w:rPr>
            <w:noProof/>
            <w:webHidden/>
          </w:rPr>
          <w:fldChar w:fldCharType="separate"/>
        </w:r>
        <w:r w:rsidR="0053144D">
          <w:rPr>
            <w:noProof/>
            <w:webHidden/>
          </w:rPr>
          <w:t>75</w:t>
        </w:r>
        <w:r w:rsidR="00D412DA">
          <w:rPr>
            <w:noProof/>
            <w:webHidden/>
          </w:rPr>
          <w:fldChar w:fldCharType="end"/>
        </w:r>
      </w:hyperlink>
    </w:p>
    <w:p w14:paraId="3FE6EEB0" w14:textId="77777777" w:rsidR="00D412DA" w:rsidRDefault="00B7673E">
      <w:pPr>
        <w:pStyle w:val="TOC2"/>
        <w:rPr>
          <w:rFonts w:asciiTheme="minorHAnsi" w:eastAsiaTheme="minorEastAsia" w:hAnsiTheme="minorHAnsi"/>
          <w:noProof/>
          <w:sz w:val="22"/>
        </w:rPr>
      </w:pPr>
      <w:hyperlink w:anchor="_Toc467151392" w:history="1">
        <w:r w:rsidR="00D412DA" w:rsidRPr="00B66159">
          <w:rPr>
            <w:rStyle w:val="Hyperlink"/>
            <w:noProof/>
          </w:rPr>
          <w:t>5.4</w:t>
        </w:r>
        <w:r w:rsidR="00D412DA">
          <w:rPr>
            <w:rFonts w:asciiTheme="minorHAnsi" w:eastAsiaTheme="minorEastAsia" w:hAnsiTheme="minorHAnsi"/>
            <w:noProof/>
            <w:sz w:val="22"/>
          </w:rPr>
          <w:tab/>
        </w:r>
        <w:r w:rsidR="00D412DA" w:rsidRPr="00B66159">
          <w:rPr>
            <w:rStyle w:val="Hyperlink"/>
            <w:noProof/>
          </w:rPr>
          <w:t>Results and Discussion</w:t>
        </w:r>
        <w:r w:rsidR="00D412DA">
          <w:rPr>
            <w:noProof/>
            <w:webHidden/>
          </w:rPr>
          <w:tab/>
        </w:r>
        <w:r w:rsidR="00D412DA">
          <w:rPr>
            <w:noProof/>
            <w:webHidden/>
          </w:rPr>
          <w:fldChar w:fldCharType="begin"/>
        </w:r>
        <w:r w:rsidR="00D412DA">
          <w:rPr>
            <w:noProof/>
            <w:webHidden/>
          </w:rPr>
          <w:instrText xml:space="preserve"> PAGEREF _Toc467151392 \h </w:instrText>
        </w:r>
        <w:r w:rsidR="00D412DA">
          <w:rPr>
            <w:noProof/>
            <w:webHidden/>
          </w:rPr>
        </w:r>
        <w:r w:rsidR="00D412DA">
          <w:rPr>
            <w:noProof/>
            <w:webHidden/>
          </w:rPr>
          <w:fldChar w:fldCharType="separate"/>
        </w:r>
        <w:r w:rsidR="0053144D">
          <w:rPr>
            <w:noProof/>
            <w:webHidden/>
          </w:rPr>
          <w:t>76</w:t>
        </w:r>
        <w:r w:rsidR="00D412DA">
          <w:rPr>
            <w:noProof/>
            <w:webHidden/>
          </w:rPr>
          <w:fldChar w:fldCharType="end"/>
        </w:r>
      </w:hyperlink>
    </w:p>
    <w:p w14:paraId="195FAA29" w14:textId="77777777" w:rsidR="00D412DA" w:rsidRDefault="00B7673E">
      <w:pPr>
        <w:pStyle w:val="TOC3"/>
        <w:tabs>
          <w:tab w:val="left" w:pos="1260"/>
        </w:tabs>
        <w:rPr>
          <w:rFonts w:asciiTheme="minorHAnsi" w:eastAsiaTheme="minorEastAsia" w:hAnsiTheme="minorHAnsi"/>
          <w:noProof/>
          <w:sz w:val="22"/>
        </w:rPr>
      </w:pPr>
      <w:hyperlink w:anchor="_Toc467151393" w:history="1">
        <w:r w:rsidR="00D412DA" w:rsidRPr="00B66159">
          <w:rPr>
            <w:rStyle w:val="Hyperlink"/>
            <w:noProof/>
          </w:rPr>
          <w:t>5.4.1</w:t>
        </w:r>
        <w:r w:rsidR="00D412DA">
          <w:rPr>
            <w:rFonts w:asciiTheme="minorHAnsi" w:eastAsiaTheme="minorEastAsia" w:hAnsiTheme="minorHAnsi"/>
            <w:noProof/>
            <w:sz w:val="22"/>
          </w:rPr>
          <w:tab/>
        </w:r>
        <w:r w:rsidR="00D412DA" w:rsidRPr="00B66159">
          <w:rPr>
            <w:rStyle w:val="Hyperlink"/>
            <w:noProof/>
          </w:rPr>
          <w:t>Marijuana</w:t>
        </w:r>
        <w:r w:rsidR="00D412DA">
          <w:rPr>
            <w:noProof/>
            <w:webHidden/>
          </w:rPr>
          <w:tab/>
        </w:r>
        <w:r w:rsidR="00D412DA">
          <w:rPr>
            <w:noProof/>
            <w:webHidden/>
          </w:rPr>
          <w:fldChar w:fldCharType="begin"/>
        </w:r>
        <w:r w:rsidR="00D412DA">
          <w:rPr>
            <w:noProof/>
            <w:webHidden/>
          </w:rPr>
          <w:instrText xml:space="preserve"> PAGEREF _Toc467151393 \h </w:instrText>
        </w:r>
        <w:r w:rsidR="00D412DA">
          <w:rPr>
            <w:noProof/>
            <w:webHidden/>
          </w:rPr>
        </w:r>
        <w:r w:rsidR="00D412DA">
          <w:rPr>
            <w:noProof/>
            <w:webHidden/>
          </w:rPr>
          <w:fldChar w:fldCharType="separate"/>
        </w:r>
        <w:r w:rsidR="0053144D">
          <w:rPr>
            <w:noProof/>
            <w:webHidden/>
          </w:rPr>
          <w:t>76</w:t>
        </w:r>
        <w:r w:rsidR="00D412DA">
          <w:rPr>
            <w:noProof/>
            <w:webHidden/>
          </w:rPr>
          <w:fldChar w:fldCharType="end"/>
        </w:r>
      </w:hyperlink>
    </w:p>
    <w:p w14:paraId="060FA0AB" w14:textId="77777777" w:rsidR="00D412DA" w:rsidRDefault="00B7673E">
      <w:pPr>
        <w:pStyle w:val="TOC3"/>
        <w:tabs>
          <w:tab w:val="left" w:pos="1260"/>
        </w:tabs>
        <w:rPr>
          <w:rFonts w:asciiTheme="minorHAnsi" w:eastAsiaTheme="minorEastAsia" w:hAnsiTheme="minorHAnsi"/>
          <w:noProof/>
          <w:sz w:val="22"/>
        </w:rPr>
      </w:pPr>
      <w:hyperlink w:anchor="_Toc467151394" w:history="1">
        <w:r w:rsidR="00D412DA" w:rsidRPr="00B66159">
          <w:rPr>
            <w:rStyle w:val="Hyperlink"/>
            <w:noProof/>
          </w:rPr>
          <w:t>5.4.2</w:t>
        </w:r>
        <w:r w:rsidR="00D412DA">
          <w:rPr>
            <w:rFonts w:asciiTheme="minorHAnsi" w:eastAsiaTheme="minorEastAsia" w:hAnsiTheme="minorHAnsi"/>
            <w:noProof/>
            <w:sz w:val="22"/>
          </w:rPr>
          <w:tab/>
        </w:r>
        <w:r w:rsidR="00D412DA" w:rsidRPr="00B66159">
          <w:rPr>
            <w:rStyle w:val="Hyperlink"/>
            <w:noProof/>
          </w:rPr>
          <w:t>Heroin</w:t>
        </w:r>
        <w:r w:rsidR="00D412DA">
          <w:rPr>
            <w:noProof/>
            <w:webHidden/>
          </w:rPr>
          <w:tab/>
        </w:r>
        <w:r w:rsidR="00D412DA">
          <w:rPr>
            <w:noProof/>
            <w:webHidden/>
          </w:rPr>
          <w:fldChar w:fldCharType="begin"/>
        </w:r>
        <w:r w:rsidR="00D412DA">
          <w:rPr>
            <w:noProof/>
            <w:webHidden/>
          </w:rPr>
          <w:instrText xml:space="preserve"> PAGEREF _Toc467151394 \h </w:instrText>
        </w:r>
        <w:r w:rsidR="00D412DA">
          <w:rPr>
            <w:noProof/>
            <w:webHidden/>
          </w:rPr>
        </w:r>
        <w:r w:rsidR="00D412DA">
          <w:rPr>
            <w:noProof/>
            <w:webHidden/>
          </w:rPr>
          <w:fldChar w:fldCharType="separate"/>
        </w:r>
        <w:r w:rsidR="0053144D">
          <w:rPr>
            <w:noProof/>
            <w:webHidden/>
          </w:rPr>
          <w:t>85</w:t>
        </w:r>
        <w:r w:rsidR="00D412DA">
          <w:rPr>
            <w:noProof/>
            <w:webHidden/>
          </w:rPr>
          <w:fldChar w:fldCharType="end"/>
        </w:r>
      </w:hyperlink>
    </w:p>
    <w:p w14:paraId="20937553" w14:textId="77777777" w:rsidR="00D412DA" w:rsidRDefault="00B7673E">
      <w:pPr>
        <w:pStyle w:val="TOC2"/>
        <w:rPr>
          <w:rFonts w:asciiTheme="minorHAnsi" w:eastAsiaTheme="minorEastAsia" w:hAnsiTheme="minorHAnsi"/>
          <w:noProof/>
          <w:sz w:val="22"/>
        </w:rPr>
      </w:pPr>
      <w:hyperlink w:anchor="_Toc467151395" w:history="1">
        <w:r w:rsidR="00D412DA" w:rsidRPr="00B66159">
          <w:rPr>
            <w:rStyle w:val="Hyperlink"/>
            <w:rFonts w:cs="Times New Roman"/>
            <w:noProof/>
          </w:rPr>
          <w:t>5.5</w:t>
        </w:r>
        <w:r w:rsidR="00D412DA">
          <w:rPr>
            <w:rFonts w:asciiTheme="minorHAnsi" w:eastAsiaTheme="minorEastAsia" w:hAnsiTheme="minorHAnsi"/>
            <w:noProof/>
            <w:sz w:val="22"/>
          </w:rPr>
          <w:tab/>
        </w:r>
        <w:r w:rsidR="00D412DA" w:rsidRPr="00B66159">
          <w:rPr>
            <w:rStyle w:val="Hyperlink"/>
            <w:noProof/>
          </w:rPr>
          <w:t>Conclusion</w:t>
        </w:r>
        <w:r w:rsidR="00D412DA">
          <w:rPr>
            <w:noProof/>
            <w:webHidden/>
          </w:rPr>
          <w:tab/>
        </w:r>
        <w:r w:rsidR="00D412DA">
          <w:rPr>
            <w:noProof/>
            <w:webHidden/>
          </w:rPr>
          <w:fldChar w:fldCharType="begin"/>
        </w:r>
        <w:r w:rsidR="00D412DA">
          <w:rPr>
            <w:noProof/>
            <w:webHidden/>
          </w:rPr>
          <w:instrText xml:space="preserve"> PAGEREF _Toc467151395 \h </w:instrText>
        </w:r>
        <w:r w:rsidR="00D412DA">
          <w:rPr>
            <w:noProof/>
            <w:webHidden/>
          </w:rPr>
        </w:r>
        <w:r w:rsidR="00D412DA">
          <w:rPr>
            <w:noProof/>
            <w:webHidden/>
          </w:rPr>
          <w:fldChar w:fldCharType="separate"/>
        </w:r>
        <w:r w:rsidR="0053144D">
          <w:rPr>
            <w:noProof/>
            <w:webHidden/>
          </w:rPr>
          <w:t>88</w:t>
        </w:r>
        <w:r w:rsidR="00D412DA">
          <w:rPr>
            <w:noProof/>
            <w:webHidden/>
          </w:rPr>
          <w:fldChar w:fldCharType="end"/>
        </w:r>
      </w:hyperlink>
    </w:p>
    <w:p w14:paraId="5408A347" w14:textId="77777777" w:rsidR="00D412DA" w:rsidRDefault="00B7673E">
      <w:pPr>
        <w:pStyle w:val="TOC1"/>
        <w:rPr>
          <w:rFonts w:asciiTheme="minorHAnsi" w:eastAsiaTheme="minorEastAsia" w:hAnsiTheme="minorHAnsi"/>
          <w:noProof/>
          <w:sz w:val="22"/>
        </w:rPr>
      </w:pPr>
      <w:hyperlink w:anchor="_Toc467151396" w:history="1">
        <w:r w:rsidR="00D412DA" w:rsidRPr="00B66159">
          <w:rPr>
            <w:rStyle w:val="Hyperlink"/>
            <w:rFonts w:cs="Times New Roman"/>
            <w:noProof/>
          </w:rPr>
          <w:t>6</w:t>
        </w:r>
        <w:r w:rsidR="00D412DA">
          <w:rPr>
            <w:rFonts w:asciiTheme="minorHAnsi" w:eastAsiaTheme="minorEastAsia" w:hAnsiTheme="minorHAnsi"/>
            <w:noProof/>
            <w:sz w:val="22"/>
          </w:rPr>
          <w:tab/>
        </w:r>
        <w:r w:rsidR="00D412DA" w:rsidRPr="00B66159">
          <w:rPr>
            <w:rStyle w:val="Hyperlink"/>
            <w:rFonts w:cs="Times New Roman"/>
            <w:noProof/>
          </w:rPr>
          <w:t>TASK 3. ACTIVE ODOR DETERMINATION USING BIOLOGICAL DETECTORS</w:t>
        </w:r>
        <w:r w:rsidR="00D412DA">
          <w:rPr>
            <w:noProof/>
            <w:webHidden/>
          </w:rPr>
          <w:tab/>
        </w:r>
        <w:r w:rsidR="00D412DA">
          <w:rPr>
            <w:noProof/>
            <w:webHidden/>
          </w:rPr>
          <w:fldChar w:fldCharType="begin"/>
        </w:r>
        <w:r w:rsidR="00D412DA">
          <w:rPr>
            <w:noProof/>
            <w:webHidden/>
          </w:rPr>
          <w:instrText xml:space="preserve"> PAGEREF _Toc467151396 \h </w:instrText>
        </w:r>
        <w:r w:rsidR="00D412DA">
          <w:rPr>
            <w:noProof/>
            <w:webHidden/>
          </w:rPr>
        </w:r>
        <w:r w:rsidR="00D412DA">
          <w:rPr>
            <w:noProof/>
            <w:webHidden/>
          </w:rPr>
          <w:fldChar w:fldCharType="separate"/>
        </w:r>
        <w:r w:rsidR="0053144D">
          <w:rPr>
            <w:noProof/>
            <w:webHidden/>
          </w:rPr>
          <w:t>90</w:t>
        </w:r>
        <w:r w:rsidR="00D412DA">
          <w:rPr>
            <w:noProof/>
            <w:webHidden/>
          </w:rPr>
          <w:fldChar w:fldCharType="end"/>
        </w:r>
      </w:hyperlink>
    </w:p>
    <w:p w14:paraId="6A6CC87C" w14:textId="77777777" w:rsidR="00D412DA" w:rsidRDefault="00B7673E">
      <w:pPr>
        <w:pStyle w:val="TOC2"/>
        <w:rPr>
          <w:rFonts w:asciiTheme="minorHAnsi" w:eastAsiaTheme="minorEastAsia" w:hAnsiTheme="minorHAnsi"/>
          <w:noProof/>
          <w:sz w:val="22"/>
        </w:rPr>
      </w:pPr>
      <w:hyperlink w:anchor="_Toc467151397" w:history="1">
        <w:r w:rsidR="00D412DA" w:rsidRPr="00B66159">
          <w:rPr>
            <w:rStyle w:val="Hyperlink"/>
            <w:noProof/>
          </w:rPr>
          <w:t>6.1</w:t>
        </w:r>
        <w:r w:rsidR="00D412DA">
          <w:rPr>
            <w:rFonts w:asciiTheme="minorHAnsi" w:eastAsiaTheme="minorEastAsia" w:hAnsiTheme="minorHAnsi"/>
            <w:noProof/>
            <w:sz w:val="22"/>
          </w:rPr>
          <w:tab/>
        </w:r>
        <w:r w:rsidR="00D412DA" w:rsidRPr="00B66159">
          <w:rPr>
            <w:rStyle w:val="Hyperlink"/>
            <w:noProof/>
          </w:rPr>
          <w:t>Introduction</w:t>
        </w:r>
        <w:r w:rsidR="00D412DA">
          <w:rPr>
            <w:noProof/>
            <w:webHidden/>
          </w:rPr>
          <w:tab/>
        </w:r>
        <w:r w:rsidR="00D412DA">
          <w:rPr>
            <w:noProof/>
            <w:webHidden/>
          </w:rPr>
          <w:fldChar w:fldCharType="begin"/>
        </w:r>
        <w:r w:rsidR="00D412DA">
          <w:rPr>
            <w:noProof/>
            <w:webHidden/>
          </w:rPr>
          <w:instrText xml:space="preserve"> PAGEREF _Toc467151397 \h </w:instrText>
        </w:r>
        <w:r w:rsidR="00D412DA">
          <w:rPr>
            <w:noProof/>
            <w:webHidden/>
          </w:rPr>
        </w:r>
        <w:r w:rsidR="00D412DA">
          <w:rPr>
            <w:noProof/>
            <w:webHidden/>
          </w:rPr>
          <w:fldChar w:fldCharType="separate"/>
        </w:r>
        <w:r w:rsidR="0053144D">
          <w:rPr>
            <w:noProof/>
            <w:webHidden/>
          </w:rPr>
          <w:t>90</w:t>
        </w:r>
        <w:r w:rsidR="00D412DA">
          <w:rPr>
            <w:noProof/>
            <w:webHidden/>
          </w:rPr>
          <w:fldChar w:fldCharType="end"/>
        </w:r>
      </w:hyperlink>
    </w:p>
    <w:p w14:paraId="6A543A40" w14:textId="77777777" w:rsidR="00D412DA" w:rsidRDefault="00B7673E">
      <w:pPr>
        <w:pStyle w:val="TOC2"/>
        <w:rPr>
          <w:rFonts w:asciiTheme="minorHAnsi" w:eastAsiaTheme="minorEastAsia" w:hAnsiTheme="minorHAnsi"/>
          <w:noProof/>
          <w:sz w:val="22"/>
        </w:rPr>
      </w:pPr>
      <w:hyperlink w:anchor="_Toc467151398" w:history="1">
        <w:r w:rsidR="00D412DA" w:rsidRPr="00B66159">
          <w:rPr>
            <w:rStyle w:val="Hyperlink"/>
            <w:noProof/>
          </w:rPr>
          <w:t>6.2</w:t>
        </w:r>
        <w:r w:rsidR="00D412DA">
          <w:rPr>
            <w:rFonts w:asciiTheme="minorHAnsi" w:eastAsiaTheme="minorEastAsia" w:hAnsiTheme="minorHAnsi"/>
            <w:noProof/>
            <w:sz w:val="22"/>
          </w:rPr>
          <w:tab/>
        </w:r>
        <w:r w:rsidR="00D412DA" w:rsidRPr="00B66159">
          <w:rPr>
            <w:rStyle w:val="Hyperlink"/>
            <w:noProof/>
          </w:rPr>
          <w:t>Materials</w:t>
        </w:r>
        <w:r w:rsidR="00D412DA">
          <w:rPr>
            <w:noProof/>
            <w:webHidden/>
          </w:rPr>
          <w:tab/>
        </w:r>
        <w:r w:rsidR="00D412DA">
          <w:rPr>
            <w:noProof/>
            <w:webHidden/>
          </w:rPr>
          <w:fldChar w:fldCharType="begin"/>
        </w:r>
        <w:r w:rsidR="00D412DA">
          <w:rPr>
            <w:noProof/>
            <w:webHidden/>
          </w:rPr>
          <w:instrText xml:space="preserve"> PAGEREF _Toc467151398 \h </w:instrText>
        </w:r>
        <w:r w:rsidR="00D412DA">
          <w:rPr>
            <w:noProof/>
            <w:webHidden/>
          </w:rPr>
        </w:r>
        <w:r w:rsidR="00D412DA">
          <w:rPr>
            <w:noProof/>
            <w:webHidden/>
          </w:rPr>
          <w:fldChar w:fldCharType="separate"/>
        </w:r>
        <w:r w:rsidR="0053144D">
          <w:rPr>
            <w:noProof/>
            <w:webHidden/>
          </w:rPr>
          <w:t>91</w:t>
        </w:r>
        <w:r w:rsidR="00D412DA">
          <w:rPr>
            <w:noProof/>
            <w:webHidden/>
          </w:rPr>
          <w:fldChar w:fldCharType="end"/>
        </w:r>
      </w:hyperlink>
    </w:p>
    <w:p w14:paraId="3C4B9718" w14:textId="77777777" w:rsidR="00D412DA" w:rsidRDefault="00B7673E">
      <w:pPr>
        <w:pStyle w:val="TOC2"/>
        <w:rPr>
          <w:rFonts w:asciiTheme="minorHAnsi" w:eastAsiaTheme="minorEastAsia" w:hAnsiTheme="minorHAnsi"/>
          <w:noProof/>
          <w:sz w:val="22"/>
        </w:rPr>
      </w:pPr>
      <w:hyperlink w:anchor="_Toc467151399" w:history="1">
        <w:r w:rsidR="00D412DA" w:rsidRPr="00B66159">
          <w:rPr>
            <w:rStyle w:val="Hyperlink"/>
            <w:noProof/>
          </w:rPr>
          <w:t>6.3</w:t>
        </w:r>
        <w:r w:rsidR="00D412DA">
          <w:rPr>
            <w:rFonts w:asciiTheme="minorHAnsi" w:eastAsiaTheme="minorEastAsia" w:hAnsiTheme="minorHAnsi"/>
            <w:noProof/>
            <w:sz w:val="22"/>
          </w:rPr>
          <w:tab/>
        </w:r>
        <w:r w:rsidR="00D412DA" w:rsidRPr="00B66159">
          <w:rPr>
            <w:rStyle w:val="Hyperlink"/>
            <w:noProof/>
          </w:rPr>
          <w:t>Methods</w:t>
        </w:r>
        <w:r w:rsidR="00D412DA">
          <w:rPr>
            <w:noProof/>
            <w:webHidden/>
          </w:rPr>
          <w:tab/>
        </w:r>
        <w:r w:rsidR="00D412DA">
          <w:rPr>
            <w:noProof/>
            <w:webHidden/>
          </w:rPr>
          <w:fldChar w:fldCharType="begin"/>
        </w:r>
        <w:r w:rsidR="00D412DA">
          <w:rPr>
            <w:noProof/>
            <w:webHidden/>
          </w:rPr>
          <w:instrText xml:space="preserve"> PAGEREF _Toc467151399 \h </w:instrText>
        </w:r>
        <w:r w:rsidR="00D412DA">
          <w:rPr>
            <w:noProof/>
            <w:webHidden/>
          </w:rPr>
        </w:r>
        <w:r w:rsidR="00D412DA">
          <w:rPr>
            <w:noProof/>
            <w:webHidden/>
          </w:rPr>
          <w:fldChar w:fldCharType="separate"/>
        </w:r>
        <w:r w:rsidR="0053144D">
          <w:rPr>
            <w:noProof/>
            <w:webHidden/>
          </w:rPr>
          <w:t>92</w:t>
        </w:r>
        <w:r w:rsidR="00D412DA">
          <w:rPr>
            <w:noProof/>
            <w:webHidden/>
          </w:rPr>
          <w:fldChar w:fldCharType="end"/>
        </w:r>
      </w:hyperlink>
    </w:p>
    <w:p w14:paraId="3AF0587F" w14:textId="77777777" w:rsidR="00D412DA" w:rsidRDefault="00B7673E">
      <w:pPr>
        <w:pStyle w:val="TOC2"/>
        <w:rPr>
          <w:rFonts w:asciiTheme="minorHAnsi" w:eastAsiaTheme="minorEastAsia" w:hAnsiTheme="minorHAnsi"/>
          <w:noProof/>
          <w:sz w:val="22"/>
        </w:rPr>
      </w:pPr>
      <w:hyperlink w:anchor="_Toc467151400" w:history="1">
        <w:r w:rsidR="00D412DA" w:rsidRPr="00B66159">
          <w:rPr>
            <w:rStyle w:val="Hyperlink"/>
            <w:noProof/>
          </w:rPr>
          <w:t>6.4</w:t>
        </w:r>
        <w:r w:rsidR="00D412DA">
          <w:rPr>
            <w:rFonts w:asciiTheme="minorHAnsi" w:eastAsiaTheme="minorEastAsia" w:hAnsiTheme="minorHAnsi"/>
            <w:noProof/>
            <w:sz w:val="22"/>
          </w:rPr>
          <w:tab/>
        </w:r>
        <w:r w:rsidR="00D412DA" w:rsidRPr="00B66159">
          <w:rPr>
            <w:rStyle w:val="Hyperlink"/>
            <w:noProof/>
          </w:rPr>
          <w:t>Results and Discussion</w:t>
        </w:r>
        <w:r w:rsidR="00D412DA">
          <w:rPr>
            <w:noProof/>
            <w:webHidden/>
          </w:rPr>
          <w:tab/>
        </w:r>
        <w:r w:rsidR="00D412DA">
          <w:rPr>
            <w:noProof/>
            <w:webHidden/>
          </w:rPr>
          <w:fldChar w:fldCharType="begin"/>
        </w:r>
        <w:r w:rsidR="00D412DA">
          <w:rPr>
            <w:noProof/>
            <w:webHidden/>
          </w:rPr>
          <w:instrText xml:space="preserve"> PAGEREF _Toc467151400 \h </w:instrText>
        </w:r>
        <w:r w:rsidR="00D412DA">
          <w:rPr>
            <w:noProof/>
            <w:webHidden/>
          </w:rPr>
        </w:r>
        <w:r w:rsidR="00D412DA">
          <w:rPr>
            <w:noProof/>
            <w:webHidden/>
          </w:rPr>
          <w:fldChar w:fldCharType="separate"/>
        </w:r>
        <w:r w:rsidR="0053144D">
          <w:rPr>
            <w:noProof/>
            <w:webHidden/>
          </w:rPr>
          <w:t>94</w:t>
        </w:r>
        <w:r w:rsidR="00D412DA">
          <w:rPr>
            <w:noProof/>
            <w:webHidden/>
          </w:rPr>
          <w:fldChar w:fldCharType="end"/>
        </w:r>
      </w:hyperlink>
    </w:p>
    <w:p w14:paraId="317FE5BE" w14:textId="77777777" w:rsidR="00D412DA" w:rsidRDefault="00B7673E">
      <w:pPr>
        <w:pStyle w:val="TOC3"/>
        <w:tabs>
          <w:tab w:val="left" w:pos="1260"/>
        </w:tabs>
        <w:rPr>
          <w:rFonts w:asciiTheme="minorHAnsi" w:eastAsiaTheme="minorEastAsia" w:hAnsiTheme="minorHAnsi"/>
          <w:noProof/>
          <w:sz w:val="22"/>
        </w:rPr>
      </w:pPr>
      <w:hyperlink w:anchor="_Toc467151401" w:history="1">
        <w:r w:rsidR="00D412DA" w:rsidRPr="00B66159">
          <w:rPr>
            <w:rStyle w:val="Hyperlink"/>
            <w:noProof/>
          </w:rPr>
          <w:t>6.4.1</w:t>
        </w:r>
        <w:r w:rsidR="00D412DA">
          <w:rPr>
            <w:rFonts w:asciiTheme="minorHAnsi" w:eastAsiaTheme="minorEastAsia" w:hAnsiTheme="minorHAnsi"/>
            <w:noProof/>
            <w:sz w:val="22"/>
          </w:rPr>
          <w:tab/>
        </w:r>
        <w:r w:rsidR="00D412DA" w:rsidRPr="00B66159">
          <w:rPr>
            <w:rStyle w:val="Hyperlink"/>
            <w:noProof/>
          </w:rPr>
          <w:t>Marijuana</w:t>
        </w:r>
        <w:r w:rsidR="00D412DA">
          <w:rPr>
            <w:noProof/>
            <w:webHidden/>
          </w:rPr>
          <w:tab/>
        </w:r>
        <w:r w:rsidR="00D412DA">
          <w:rPr>
            <w:noProof/>
            <w:webHidden/>
          </w:rPr>
          <w:fldChar w:fldCharType="begin"/>
        </w:r>
        <w:r w:rsidR="00D412DA">
          <w:rPr>
            <w:noProof/>
            <w:webHidden/>
          </w:rPr>
          <w:instrText xml:space="preserve"> PAGEREF _Toc467151401 \h </w:instrText>
        </w:r>
        <w:r w:rsidR="00D412DA">
          <w:rPr>
            <w:noProof/>
            <w:webHidden/>
          </w:rPr>
        </w:r>
        <w:r w:rsidR="00D412DA">
          <w:rPr>
            <w:noProof/>
            <w:webHidden/>
          </w:rPr>
          <w:fldChar w:fldCharType="separate"/>
        </w:r>
        <w:r w:rsidR="0053144D">
          <w:rPr>
            <w:noProof/>
            <w:webHidden/>
          </w:rPr>
          <w:t>94</w:t>
        </w:r>
        <w:r w:rsidR="00D412DA">
          <w:rPr>
            <w:noProof/>
            <w:webHidden/>
          </w:rPr>
          <w:fldChar w:fldCharType="end"/>
        </w:r>
      </w:hyperlink>
    </w:p>
    <w:p w14:paraId="129D6931" w14:textId="77777777" w:rsidR="00D412DA" w:rsidRDefault="00B7673E">
      <w:pPr>
        <w:pStyle w:val="TOC3"/>
        <w:tabs>
          <w:tab w:val="left" w:pos="1260"/>
        </w:tabs>
        <w:rPr>
          <w:rFonts w:asciiTheme="minorHAnsi" w:eastAsiaTheme="minorEastAsia" w:hAnsiTheme="minorHAnsi"/>
          <w:noProof/>
          <w:sz w:val="22"/>
        </w:rPr>
      </w:pPr>
      <w:hyperlink w:anchor="_Toc467151402" w:history="1">
        <w:r w:rsidR="00D412DA" w:rsidRPr="00B66159">
          <w:rPr>
            <w:rStyle w:val="Hyperlink"/>
            <w:noProof/>
          </w:rPr>
          <w:t>6.4.2</w:t>
        </w:r>
        <w:r w:rsidR="00D412DA">
          <w:rPr>
            <w:rFonts w:asciiTheme="minorHAnsi" w:eastAsiaTheme="minorEastAsia" w:hAnsiTheme="minorHAnsi"/>
            <w:noProof/>
            <w:sz w:val="22"/>
          </w:rPr>
          <w:tab/>
        </w:r>
        <w:r w:rsidR="00D412DA" w:rsidRPr="00B66159">
          <w:rPr>
            <w:rStyle w:val="Hyperlink"/>
            <w:noProof/>
          </w:rPr>
          <w:t>Heroin</w:t>
        </w:r>
        <w:r w:rsidR="00D412DA">
          <w:rPr>
            <w:noProof/>
            <w:webHidden/>
          </w:rPr>
          <w:tab/>
        </w:r>
        <w:r w:rsidR="00D412DA">
          <w:rPr>
            <w:noProof/>
            <w:webHidden/>
          </w:rPr>
          <w:fldChar w:fldCharType="begin"/>
        </w:r>
        <w:r w:rsidR="00D412DA">
          <w:rPr>
            <w:noProof/>
            <w:webHidden/>
          </w:rPr>
          <w:instrText xml:space="preserve"> PAGEREF _Toc467151402 \h </w:instrText>
        </w:r>
        <w:r w:rsidR="00D412DA">
          <w:rPr>
            <w:noProof/>
            <w:webHidden/>
          </w:rPr>
        </w:r>
        <w:r w:rsidR="00D412DA">
          <w:rPr>
            <w:noProof/>
            <w:webHidden/>
          </w:rPr>
          <w:fldChar w:fldCharType="separate"/>
        </w:r>
        <w:r w:rsidR="0053144D">
          <w:rPr>
            <w:noProof/>
            <w:webHidden/>
          </w:rPr>
          <w:t>97</w:t>
        </w:r>
        <w:r w:rsidR="00D412DA">
          <w:rPr>
            <w:noProof/>
            <w:webHidden/>
          </w:rPr>
          <w:fldChar w:fldCharType="end"/>
        </w:r>
      </w:hyperlink>
    </w:p>
    <w:p w14:paraId="3BD934FF" w14:textId="77777777" w:rsidR="00D412DA" w:rsidRDefault="00B7673E">
      <w:pPr>
        <w:pStyle w:val="TOC2"/>
        <w:rPr>
          <w:rFonts w:asciiTheme="minorHAnsi" w:eastAsiaTheme="minorEastAsia" w:hAnsiTheme="minorHAnsi"/>
          <w:noProof/>
          <w:sz w:val="22"/>
        </w:rPr>
      </w:pPr>
      <w:hyperlink w:anchor="_Toc467151403" w:history="1">
        <w:r w:rsidR="00D412DA" w:rsidRPr="00B66159">
          <w:rPr>
            <w:rStyle w:val="Hyperlink"/>
            <w:noProof/>
          </w:rPr>
          <w:t>6.5</w:t>
        </w:r>
        <w:r w:rsidR="00D412DA">
          <w:rPr>
            <w:rFonts w:asciiTheme="minorHAnsi" w:eastAsiaTheme="minorEastAsia" w:hAnsiTheme="minorHAnsi"/>
            <w:noProof/>
            <w:sz w:val="22"/>
          </w:rPr>
          <w:tab/>
        </w:r>
        <w:r w:rsidR="00D412DA" w:rsidRPr="00B66159">
          <w:rPr>
            <w:rStyle w:val="Hyperlink"/>
            <w:noProof/>
          </w:rPr>
          <w:t>Conclusion</w:t>
        </w:r>
        <w:r w:rsidR="00D412DA">
          <w:rPr>
            <w:noProof/>
            <w:webHidden/>
          </w:rPr>
          <w:tab/>
        </w:r>
        <w:r w:rsidR="00D412DA">
          <w:rPr>
            <w:noProof/>
            <w:webHidden/>
          </w:rPr>
          <w:fldChar w:fldCharType="begin"/>
        </w:r>
        <w:r w:rsidR="00D412DA">
          <w:rPr>
            <w:noProof/>
            <w:webHidden/>
          </w:rPr>
          <w:instrText xml:space="preserve"> PAGEREF _Toc467151403 \h </w:instrText>
        </w:r>
        <w:r w:rsidR="00D412DA">
          <w:rPr>
            <w:noProof/>
            <w:webHidden/>
          </w:rPr>
        </w:r>
        <w:r w:rsidR="00D412DA">
          <w:rPr>
            <w:noProof/>
            <w:webHidden/>
          </w:rPr>
          <w:fldChar w:fldCharType="separate"/>
        </w:r>
        <w:r w:rsidR="0053144D">
          <w:rPr>
            <w:noProof/>
            <w:webHidden/>
          </w:rPr>
          <w:t>100</w:t>
        </w:r>
        <w:r w:rsidR="00D412DA">
          <w:rPr>
            <w:noProof/>
            <w:webHidden/>
          </w:rPr>
          <w:fldChar w:fldCharType="end"/>
        </w:r>
      </w:hyperlink>
    </w:p>
    <w:p w14:paraId="16D2FD52" w14:textId="77777777" w:rsidR="00D412DA" w:rsidRDefault="00B7673E">
      <w:pPr>
        <w:pStyle w:val="TOC1"/>
        <w:rPr>
          <w:rFonts w:asciiTheme="minorHAnsi" w:eastAsiaTheme="minorEastAsia" w:hAnsiTheme="minorHAnsi"/>
          <w:noProof/>
          <w:sz w:val="22"/>
        </w:rPr>
      </w:pPr>
      <w:hyperlink w:anchor="_Toc467151404" w:history="1">
        <w:r w:rsidR="00D412DA" w:rsidRPr="00B66159">
          <w:rPr>
            <w:rStyle w:val="Hyperlink"/>
            <w:rFonts w:cs="Times New Roman"/>
            <w:noProof/>
          </w:rPr>
          <w:t>7</w:t>
        </w:r>
        <w:r w:rsidR="00D412DA">
          <w:rPr>
            <w:rFonts w:asciiTheme="minorHAnsi" w:eastAsiaTheme="minorEastAsia" w:hAnsiTheme="minorHAnsi"/>
            <w:noProof/>
            <w:sz w:val="22"/>
          </w:rPr>
          <w:tab/>
        </w:r>
        <w:r w:rsidR="00D412DA" w:rsidRPr="00B66159">
          <w:rPr>
            <w:rStyle w:val="Hyperlink"/>
            <w:rFonts w:cs="Times New Roman"/>
            <w:noProof/>
          </w:rPr>
          <w:t>TASK 4. FORMATION OF CONTROLLED ODOR MIMIC PERMEATION SYSTEMS</w:t>
        </w:r>
        <w:r w:rsidR="00D412DA">
          <w:rPr>
            <w:noProof/>
            <w:webHidden/>
          </w:rPr>
          <w:tab/>
        </w:r>
        <w:r w:rsidR="00D412DA">
          <w:rPr>
            <w:noProof/>
            <w:webHidden/>
          </w:rPr>
          <w:fldChar w:fldCharType="begin"/>
        </w:r>
        <w:r w:rsidR="00D412DA">
          <w:rPr>
            <w:noProof/>
            <w:webHidden/>
          </w:rPr>
          <w:instrText xml:space="preserve"> PAGEREF _Toc467151404 \h </w:instrText>
        </w:r>
        <w:r w:rsidR="00D412DA">
          <w:rPr>
            <w:noProof/>
            <w:webHidden/>
          </w:rPr>
        </w:r>
        <w:r w:rsidR="00D412DA">
          <w:rPr>
            <w:noProof/>
            <w:webHidden/>
          </w:rPr>
          <w:fldChar w:fldCharType="separate"/>
        </w:r>
        <w:r w:rsidR="0053144D">
          <w:rPr>
            <w:noProof/>
            <w:webHidden/>
          </w:rPr>
          <w:t>101</w:t>
        </w:r>
        <w:r w:rsidR="00D412DA">
          <w:rPr>
            <w:noProof/>
            <w:webHidden/>
          </w:rPr>
          <w:fldChar w:fldCharType="end"/>
        </w:r>
      </w:hyperlink>
    </w:p>
    <w:p w14:paraId="374CEEBC" w14:textId="77777777" w:rsidR="00D412DA" w:rsidRDefault="00B7673E">
      <w:pPr>
        <w:pStyle w:val="TOC2"/>
        <w:rPr>
          <w:rFonts w:asciiTheme="minorHAnsi" w:eastAsiaTheme="minorEastAsia" w:hAnsiTheme="minorHAnsi"/>
          <w:noProof/>
          <w:sz w:val="22"/>
        </w:rPr>
      </w:pPr>
      <w:hyperlink w:anchor="_Toc467151405" w:history="1">
        <w:r w:rsidR="00D412DA" w:rsidRPr="00B66159">
          <w:rPr>
            <w:rStyle w:val="Hyperlink"/>
            <w:noProof/>
          </w:rPr>
          <w:t>7.1</w:t>
        </w:r>
        <w:r w:rsidR="00D412DA">
          <w:rPr>
            <w:rFonts w:asciiTheme="minorHAnsi" w:eastAsiaTheme="minorEastAsia" w:hAnsiTheme="minorHAnsi"/>
            <w:noProof/>
            <w:sz w:val="22"/>
          </w:rPr>
          <w:tab/>
        </w:r>
        <w:r w:rsidR="00D412DA" w:rsidRPr="00B66159">
          <w:rPr>
            <w:rStyle w:val="Hyperlink"/>
            <w:noProof/>
          </w:rPr>
          <w:t>Introduction</w:t>
        </w:r>
        <w:r w:rsidR="00D412DA">
          <w:rPr>
            <w:noProof/>
            <w:webHidden/>
          </w:rPr>
          <w:tab/>
        </w:r>
        <w:r w:rsidR="00D412DA">
          <w:rPr>
            <w:noProof/>
            <w:webHidden/>
          </w:rPr>
          <w:fldChar w:fldCharType="begin"/>
        </w:r>
        <w:r w:rsidR="00D412DA">
          <w:rPr>
            <w:noProof/>
            <w:webHidden/>
          </w:rPr>
          <w:instrText xml:space="preserve"> PAGEREF _Toc467151405 \h </w:instrText>
        </w:r>
        <w:r w:rsidR="00D412DA">
          <w:rPr>
            <w:noProof/>
            <w:webHidden/>
          </w:rPr>
        </w:r>
        <w:r w:rsidR="00D412DA">
          <w:rPr>
            <w:noProof/>
            <w:webHidden/>
          </w:rPr>
          <w:fldChar w:fldCharType="separate"/>
        </w:r>
        <w:r w:rsidR="0053144D">
          <w:rPr>
            <w:noProof/>
            <w:webHidden/>
          </w:rPr>
          <w:t>101</w:t>
        </w:r>
        <w:r w:rsidR="00D412DA">
          <w:rPr>
            <w:noProof/>
            <w:webHidden/>
          </w:rPr>
          <w:fldChar w:fldCharType="end"/>
        </w:r>
      </w:hyperlink>
    </w:p>
    <w:p w14:paraId="1D6F61C3" w14:textId="77777777" w:rsidR="00D412DA" w:rsidRDefault="00B7673E">
      <w:pPr>
        <w:pStyle w:val="TOC2"/>
        <w:rPr>
          <w:rFonts w:asciiTheme="minorHAnsi" w:eastAsiaTheme="minorEastAsia" w:hAnsiTheme="minorHAnsi"/>
          <w:noProof/>
          <w:sz w:val="22"/>
        </w:rPr>
      </w:pPr>
      <w:hyperlink w:anchor="_Toc467151406" w:history="1">
        <w:r w:rsidR="00D412DA" w:rsidRPr="00B66159">
          <w:rPr>
            <w:rStyle w:val="Hyperlink"/>
            <w:noProof/>
          </w:rPr>
          <w:t>7.2</w:t>
        </w:r>
        <w:r w:rsidR="00D412DA">
          <w:rPr>
            <w:rFonts w:asciiTheme="minorHAnsi" w:eastAsiaTheme="minorEastAsia" w:hAnsiTheme="minorHAnsi"/>
            <w:noProof/>
            <w:sz w:val="22"/>
          </w:rPr>
          <w:tab/>
        </w:r>
        <w:r w:rsidR="00D412DA" w:rsidRPr="00B66159">
          <w:rPr>
            <w:rStyle w:val="Hyperlink"/>
            <w:noProof/>
          </w:rPr>
          <w:t>Materials and Method</w:t>
        </w:r>
        <w:r w:rsidR="00D412DA">
          <w:rPr>
            <w:noProof/>
            <w:webHidden/>
          </w:rPr>
          <w:tab/>
        </w:r>
        <w:r w:rsidR="00D412DA">
          <w:rPr>
            <w:noProof/>
            <w:webHidden/>
          </w:rPr>
          <w:fldChar w:fldCharType="begin"/>
        </w:r>
        <w:r w:rsidR="00D412DA">
          <w:rPr>
            <w:noProof/>
            <w:webHidden/>
          </w:rPr>
          <w:instrText xml:space="preserve"> PAGEREF _Toc467151406 \h </w:instrText>
        </w:r>
        <w:r w:rsidR="00D412DA">
          <w:rPr>
            <w:noProof/>
            <w:webHidden/>
          </w:rPr>
        </w:r>
        <w:r w:rsidR="00D412DA">
          <w:rPr>
            <w:noProof/>
            <w:webHidden/>
          </w:rPr>
          <w:fldChar w:fldCharType="separate"/>
        </w:r>
        <w:r w:rsidR="0053144D">
          <w:rPr>
            <w:noProof/>
            <w:webHidden/>
          </w:rPr>
          <w:t>102</w:t>
        </w:r>
        <w:r w:rsidR="00D412DA">
          <w:rPr>
            <w:noProof/>
            <w:webHidden/>
          </w:rPr>
          <w:fldChar w:fldCharType="end"/>
        </w:r>
      </w:hyperlink>
    </w:p>
    <w:p w14:paraId="550649E9" w14:textId="77777777" w:rsidR="00D412DA" w:rsidRDefault="00B7673E">
      <w:pPr>
        <w:pStyle w:val="TOC2"/>
        <w:rPr>
          <w:rFonts w:asciiTheme="minorHAnsi" w:eastAsiaTheme="minorEastAsia" w:hAnsiTheme="minorHAnsi"/>
          <w:noProof/>
          <w:sz w:val="22"/>
        </w:rPr>
      </w:pPr>
      <w:hyperlink w:anchor="_Toc467151407" w:history="1">
        <w:r w:rsidR="00D412DA" w:rsidRPr="00B66159">
          <w:rPr>
            <w:rStyle w:val="Hyperlink"/>
            <w:noProof/>
          </w:rPr>
          <w:t>7.3</w:t>
        </w:r>
        <w:r w:rsidR="00D412DA">
          <w:rPr>
            <w:rFonts w:asciiTheme="minorHAnsi" w:eastAsiaTheme="minorEastAsia" w:hAnsiTheme="minorHAnsi"/>
            <w:noProof/>
            <w:sz w:val="22"/>
          </w:rPr>
          <w:tab/>
        </w:r>
        <w:r w:rsidR="00D412DA" w:rsidRPr="00B66159">
          <w:rPr>
            <w:rStyle w:val="Hyperlink"/>
            <w:noProof/>
          </w:rPr>
          <w:t>Results and Discussion</w:t>
        </w:r>
        <w:r w:rsidR="00D412DA">
          <w:rPr>
            <w:noProof/>
            <w:webHidden/>
          </w:rPr>
          <w:tab/>
        </w:r>
        <w:r w:rsidR="00D412DA">
          <w:rPr>
            <w:noProof/>
            <w:webHidden/>
          </w:rPr>
          <w:fldChar w:fldCharType="begin"/>
        </w:r>
        <w:r w:rsidR="00D412DA">
          <w:rPr>
            <w:noProof/>
            <w:webHidden/>
          </w:rPr>
          <w:instrText xml:space="preserve"> PAGEREF _Toc467151407 \h </w:instrText>
        </w:r>
        <w:r w:rsidR="00D412DA">
          <w:rPr>
            <w:noProof/>
            <w:webHidden/>
          </w:rPr>
        </w:r>
        <w:r w:rsidR="00D412DA">
          <w:rPr>
            <w:noProof/>
            <w:webHidden/>
          </w:rPr>
          <w:fldChar w:fldCharType="separate"/>
        </w:r>
        <w:r w:rsidR="0053144D">
          <w:rPr>
            <w:noProof/>
            <w:webHidden/>
          </w:rPr>
          <w:t>103</w:t>
        </w:r>
        <w:r w:rsidR="00D412DA">
          <w:rPr>
            <w:noProof/>
            <w:webHidden/>
          </w:rPr>
          <w:fldChar w:fldCharType="end"/>
        </w:r>
      </w:hyperlink>
    </w:p>
    <w:p w14:paraId="6D4E41D7" w14:textId="77777777" w:rsidR="00D412DA" w:rsidRDefault="00B7673E">
      <w:pPr>
        <w:pStyle w:val="TOC3"/>
        <w:tabs>
          <w:tab w:val="left" w:pos="1260"/>
        </w:tabs>
        <w:rPr>
          <w:rFonts w:asciiTheme="minorHAnsi" w:eastAsiaTheme="minorEastAsia" w:hAnsiTheme="minorHAnsi"/>
          <w:noProof/>
          <w:sz w:val="22"/>
        </w:rPr>
      </w:pPr>
      <w:hyperlink w:anchor="_Toc467151408" w:history="1">
        <w:r w:rsidR="00D412DA" w:rsidRPr="00B66159">
          <w:rPr>
            <w:rStyle w:val="Hyperlink"/>
            <w:noProof/>
          </w:rPr>
          <w:t>7.3.1</w:t>
        </w:r>
        <w:r w:rsidR="00D412DA">
          <w:rPr>
            <w:rFonts w:asciiTheme="minorHAnsi" w:eastAsiaTheme="minorEastAsia" w:hAnsiTheme="minorHAnsi"/>
            <w:noProof/>
            <w:sz w:val="22"/>
          </w:rPr>
          <w:tab/>
        </w:r>
        <w:r w:rsidR="00D412DA" w:rsidRPr="00B66159">
          <w:rPr>
            <w:rStyle w:val="Hyperlink"/>
            <w:noProof/>
          </w:rPr>
          <w:t>Marijuana</w:t>
        </w:r>
        <w:r w:rsidR="00D412DA">
          <w:rPr>
            <w:noProof/>
            <w:webHidden/>
          </w:rPr>
          <w:tab/>
        </w:r>
        <w:r w:rsidR="00D412DA">
          <w:rPr>
            <w:noProof/>
            <w:webHidden/>
          </w:rPr>
          <w:fldChar w:fldCharType="begin"/>
        </w:r>
        <w:r w:rsidR="00D412DA">
          <w:rPr>
            <w:noProof/>
            <w:webHidden/>
          </w:rPr>
          <w:instrText xml:space="preserve"> PAGEREF _Toc467151408 \h </w:instrText>
        </w:r>
        <w:r w:rsidR="00D412DA">
          <w:rPr>
            <w:noProof/>
            <w:webHidden/>
          </w:rPr>
        </w:r>
        <w:r w:rsidR="00D412DA">
          <w:rPr>
            <w:noProof/>
            <w:webHidden/>
          </w:rPr>
          <w:fldChar w:fldCharType="separate"/>
        </w:r>
        <w:r w:rsidR="0053144D">
          <w:rPr>
            <w:noProof/>
            <w:webHidden/>
          </w:rPr>
          <w:t>103</w:t>
        </w:r>
        <w:r w:rsidR="00D412DA">
          <w:rPr>
            <w:noProof/>
            <w:webHidden/>
          </w:rPr>
          <w:fldChar w:fldCharType="end"/>
        </w:r>
      </w:hyperlink>
    </w:p>
    <w:p w14:paraId="6E40B8E8" w14:textId="77777777" w:rsidR="00D412DA" w:rsidRDefault="00B7673E">
      <w:pPr>
        <w:pStyle w:val="TOC3"/>
        <w:tabs>
          <w:tab w:val="left" w:pos="1260"/>
        </w:tabs>
        <w:rPr>
          <w:rFonts w:asciiTheme="minorHAnsi" w:eastAsiaTheme="minorEastAsia" w:hAnsiTheme="minorHAnsi"/>
          <w:noProof/>
          <w:sz w:val="22"/>
        </w:rPr>
      </w:pPr>
      <w:hyperlink w:anchor="_Toc467151409" w:history="1">
        <w:r w:rsidR="00D412DA" w:rsidRPr="00B66159">
          <w:rPr>
            <w:rStyle w:val="Hyperlink"/>
            <w:noProof/>
          </w:rPr>
          <w:t>7.3.2</w:t>
        </w:r>
        <w:r w:rsidR="00D412DA">
          <w:rPr>
            <w:rFonts w:asciiTheme="minorHAnsi" w:eastAsiaTheme="minorEastAsia" w:hAnsiTheme="minorHAnsi"/>
            <w:noProof/>
            <w:sz w:val="22"/>
          </w:rPr>
          <w:tab/>
        </w:r>
        <w:r w:rsidR="00D412DA" w:rsidRPr="00B66159">
          <w:rPr>
            <w:rStyle w:val="Hyperlink"/>
            <w:noProof/>
          </w:rPr>
          <w:t>Heroin</w:t>
        </w:r>
        <w:r w:rsidR="00D412DA">
          <w:rPr>
            <w:noProof/>
            <w:webHidden/>
          </w:rPr>
          <w:tab/>
        </w:r>
        <w:r w:rsidR="00D412DA">
          <w:rPr>
            <w:noProof/>
            <w:webHidden/>
          </w:rPr>
          <w:fldChar w:fldCharType="begin"/>
        </w:r>
        <w:r w:rsidR="00D412DA">
          <w:rPr>
            <w:noProof/>
            <w:webHidden/>
          </w:rPr>
          <w:instrText xml:space="preserve"> PAGEREF _Toc467151409 \h </w:instrText>
        </w:r>
        <w:r w:rsidR="00D412DA">
          <w:rPr>
            <w:noProof/>
            <w:webHidden/>
          </w:rPr>
        </w:r>
        <w:r w:rsidR="00D412DA">
          <w:rPr>
            <w:noProof/>
            <w:webHidden/>
          </w:rPr>
          <w:fldChar w:fldCharType="separate"/>
        </w:r>
        <w:r w:rsidR="0053144D">
          <w:rPr>
            <w:noProof/>
            <w:webHidden/>
          </w:rPr>
          <w:t>105</w:t>
        </w:r>
        <w:r w:rsidR="00D412DA">
          <w:rPr>
            <w:noProof/>
            <w:webHidden/>
          </w:rPr>
          <w:fldChar w:fldCharType="end"/>
        </w:r>
      </w:hyperlink>
    </w:p>
    <w:p w14:paraId="44029A63" w14:textId="77777777" w:rsidR="00D412DA" w:rsidRDefault="00B7673E">
      <w:pPr>
        <w:pStyle w:val="TOC2"/>
        <w:rPr>
          <w:rFonts w:asciiTheme="minorHAnsi" w:eastAsiaTheme="minorEastAsia" w:hAnsiTheme="minorHAnsi"/>
          <w:noProof/>
          <w:sz w:val="22"/>
        </w:rPr>
      </w:pPr>
      <w:hyperlink w:anchor="_Toc467151410" w:history="1">
        <w:r w:rsidR="00D412DA" w:rsidRPr="00B66159">
          <w:rPr>
            <w:rStyle w:val="Hyperlink"/>
            <w:noProof/>
          </w:rPr>
          <w:t>7.4</w:t>
        </w:r>
        <w:r w:rsidR="00D412DA">
          <w:rPr>
            <w:rFonts w:asciiTheme="minorHAnsi" w:eastAsiaTheme="minorEastAsia" w:hAnsiTheme="minorHAnsi"/>
            <w:noProof/>
            <w:sz w:val="22"/>
          </w:rPr>
          <w:tab/>
        </w:r>
        <w:r w:rsidR="00D412DA" w:rsidRPr="00B66159">
          <w:rPr>
            <w:rStyle w:val="Hyperlink"/>
            <w:noProof/>
          </w:rPr>
          <w:t>Conclusion</w:t>
        </w:r>
        <w:r w:rsidR="00D412DA">
          <w:rPr>
            <w:noProof/>
            <w:webHidden/>
          </w:rPr>
          <w:tab/>
        </w:r>
        <w:r w:rsidR="00D412DA">
          <w:rPr>
            <w:noProof/>
            <w:webHidden/>
          </w:rPr>
          <w:fldChar w:fldCharType="begin"/>
        </w:r>
        <w:r w:rsidR="00D412DA">
          <w:rPr>
            <w:noProof/>
            <w:webHidden/>
          </w:rPr>
          <w:instrText xml:space="preserve"> PAGEREF _Toc467151410 \h </w:instrText>
        </w:r>
        <w:r w:rsidR="00D412DA">
          <w:rPr>
            <w:noProof/>
            <w:webHidden/>
          </w:rPr>
        </w:r>
        <w:r w:rsidR="00D412DA">
          <w:rPr>
            <w:noProof/>
            <w:webHidden/>
          </w:rPr>
          <w:fldChar w:fldCharType="separate"/>
        </w:r>
        <w:r w:rsidR="0053144D">
          <w:rPr>
            <w:noProof/>
            <w:webHidden/>
          </w:rPr>
          <w:t>108</w:t>
        </w:r>
        <w:r w:rsidR="00D412DA">
          <w:rPr>
            <w:noProof/>
            <w:webHidden/>
          </w:rPr>
          <w:fldChar w:fldCharType="end"/>
        </w:r>
      </w:hyperlink>
    </w:p>
    <w:p w14:paraId="32E9966A" w14:textId="136937D4" w:rsidR="00D412DA" w:rsidRDefault="00B7673E">
      <w:pPr>
        <w:pStyle w:val="TOC1"/>
        <w:rPr>
          <w:rFonts w:asciiTheme="minorHAnsi" w:eastAsiaTheme="minorEastAsia" w:hAnsiTheme="minorHAnsi"/>
          <w:noProof/>
          <w:sz w:val="22"/>
        </w:rPr>
      </w:pPr>
      <w:hyperlink w:anchor="_Toc467151411" w:history="1">
        <w:r w:rsidR="00D412DA" w:rsidRPr="00B66159">
          <w:rPr>
            <w:rStyle w:val="Hyperlink"/>
            <w:rFonts w:cs="Times New Roman"/>
            <w:noProof/>
          </w:rPr>
          <w:t>8</w:t>
        </w:r>
        <w:r w:rsidR="00D412DA">
          <w:rPr>
            <w:rFonts w:asciiTheme="minorHAnsi" w:eastAsiaTheme="minorEastAsia" w:hAnsiTheme="minorHAnsi"/>
            <w:noProof/>
            <w:sz w:val="22"/>
          </w:rPr>
          <w:tab/>
        </w:r>
        <w:r w:rsidR="00D412DA" w:rsidRPr="00B66159">
          <w:rPr>
            <w:rStyle w:val="Hyperlink"/>
            <w:rFonts w:cs="Times New Roman"/>
            <w:noProof/>
          </w:rPr>
          <w:t>TASK 5. FIELD TRIAL VALIDATION OF NEWLY DEVELOPED TRAINING AIDS</w:t>
        </w:r>
        <w:r w:rsidR="00E01B6A">
          <w:rPr>
            <w:rStyle w:val="Hyperlink"/>
            <w:rFonts w:cs="Times New Roman"/>
            <w:noProof/>
          </w:rPr>
          <w:t>….</w:t>
        </w:r>
        <w:r w:rsidR="00D412DA">
          <w:rPr>
            <w:noProof/>
            <w:webHidden/>
          </w:rPr>
          <w:tab/>
        </w:r>
        <w:r w:rsidR="00D412DA">
          <w:rPr>
            <w:noProof/>
            <w:webHidden/>
          </w:rPr>
          <w:fldChar w:fldCharType="begin"/>
        </w:r>
        <w:r w:rsidR="00D412DA">
          <w:rPr>
            <w:noProof/>
            <w:webHidden/>
          </w:rPr>
          <w:instrText xml:space="preserve"> PAGEREF _Toc467151411 \h </w:instrText>
        </w:r>
        <w:r w:rsidR="00D412DA">
          <w:rPr>
            <w:noProof/>
            <w:webHidden/>
          </w:rPr>
        </w:r>
        <w:r w:rsidR="00D412DA">
          <w:rPr>
            <w:noProof/>
            <w:webHidden/>
          </w:rPr>
          <w:fldChar w:fldCharType="separate"/>
        </w:r>
        <w:r w:rsidR="0053144D">
          <w:rPr>
            <w:noProof/>
            <w:webHidden/>
          </w:rPr>
          <w:t>110</w:t>
        </w:r>
        <w:r w:rsidR="00D412DA">
          <w:rPr>
            <w:noProof/>
            <w:webHidden/>
          </w:rPr>
          <w:fldChar w:fldCharType="end"/>
        </w:r>
      </w:hyperlink>
    </w:p>
    <w:p w14:paraId="463C412A" w14:textId="77777777" w:rsidR="00D412DA" w:rsidRDefault="00B7673E">
      <w:pPr>
        <w:pStyle w:val="TOC2"/>
        <w:rPr>
          <w:rFonts w:asciiTheme="minorHAnsi" w:eastAsiaTheme="minorEastAsia" w:hAnsiTheme="minorHAnsi"/>
          <w:noProof/>
          <w:sz w:val="22"/>
        </w:rPr>
      </w:pPr>
      <w:hyperlink w:anchor="_Toc467151412" w:history="1">
        <w:r w:rsidR="00D412DA" w:rsidRPr="00B66159">
          <w:rPr>
            <w:rStyle w:val="Hyperlink"/>
            <w:noProof/>
          </w:rPr>
          <w:t>8.1</w:t>
        </w:r>
        <w:r w:rsidR="00D412DA">
          <w:rPr>
            <w:rFonts w:asciiTheme="minorHAnsi" w:eastAsiaTheme="minorEastAsia" w:hAnsiTheme="minorHAnsi"/>
            <w:noProof/>
            <w:sz w:val="22"/>
          </w:rPr>
          <w:tab/>
        </w:r>
        <w:r w:rsidR="00D412DA" w:rsidRPr="00B66159">
          <w:rPr>
            <w:rStyle w:val="Hyperlink"/>
            <w:noProof/>
          </w:rPr>
          <w:t>Introduction</w:t>
        </w:r>
        <w:r w:rsidR="00D412DA">
          <w:rPr>
            <w:noProof/>
            <w:webHidden/>
          </w:rPr>
          <w:tab/>
        </w:r>
        <w:r w:rsidR="00D412DA">
          <w:rPr>
            <w:noProof/>
            <w:webHidden/>
          </w:rPr>
          <w:fldChar w:fldCharType="begin"/>
        </w:r>
        <w:r w:rsidR="00D412DA">
          <w:rPr>
            <w:noProof/>
            <w:webHidden/>
          </w:rPr>
          <w:instrText xml:space="preserve"> PAGEREF _Toc467151412 \h </w:instrText>
        </w:r>
        <w:r w:rsidR="00D412DA">
          <w:rPr>
            <w:noProof/>
            <w:webHidden/>
          </w:rPr>
        </w:r>
        <w:r w:rsidR="00D412DA">
          <w:rPr>
            <w:noProof/>
            <w:webHidden/>
          </w:rPr>
          <w:fldChar w:fldCharType="separate"/>
        </w:r>
        <w:r w:rsidR="0053144D">
          <w:rPr>
            <w:noProof/>
            <w:webHidden/>
          </w:rPr>
          <w:t>110</w:t>
        </w:r>
        <w:r w:rsidR="00D412DA">
          <w:rPr>
            <w:noProof/>
            <w:webHidden/>
          </w:rPr>
          <w:fldChar w:fldCharType="end"/>
        </w:r>
      </w:hyperlink>
    </w:p>
    <w:p w14:paraId="109CCE3D" w14:textId="77777777" w:rsidR="00D412DA" w:rsidRDefault="00B7673E">
      <w:pPr>
        <w:pStyle w:val="TOC2"/>
        <w:rPr>
          <w:rFonts w:asciiTheme="minorHAnsi" w:eastAsiaTheme="minorEastAsia" w:hAnsiTheme="minorHAnsi"/>
          <w:noProof/>
          <w:sz w:val="22"/>
        </w:rPr>
      </w:pPr>
      <w:hyperlink w:anchor="_Toc467151413" w:history="1">
        <w:r w:rsidR="00D412DA" w:rsidRPr="00B66159">
          <w:rPr>
            <w:rStyle w:val="Hyperlink"/>
            <w:noProof/>
          </w:rPr>
          <w:t>8.2</w:t>
        </w:r>
        <w:r w:rsidR="00D412DA">
          <w:rPr>
            <w:rFonts w:asciiTheme="minorHAnsi" w:eastAsiaTheme="minorEastAsia" w:hAnsiTheme="minorHAnsi"/>
            <w:noProof/>
            <w:sz w:val="22"/>
          </w:rPr>
          <w:tab/>
        </w:r>
        <w:r w:rsidR="00D412DA" w:rsidRPr="00B66159">
          <w:rPr>
            <w:rStyle w:val="Hyperlink"/>
            <w:noProof/>
          </w:rPr>
          <w:t>Materials</w:t>
        </w:r>
        <w:r w:rsidR="00D412DA">
          <w:rPr>
            <w:noProof/>
            <w:webHidden/>
          </w:rPr>
          <w:tab/>
        </w:r>
        <w:r w:rsidR="00D412DA">
          <w:rPr>
            <w:noProof/>
            <w:webHidden/>
          </w:rPr>
          <w:fldChar w:fldCharType="begin"/>
        </w:r>
        <w:r w:rsidR="00D412DA">
          <w:rPr>
            <w:noProof/>
            <w:webHidden/>
          </w:rPr>
          <w:instrText xml:space="preserve"> PAGEREF _Toc467151413 \h </w:instrText>
        </w:r>
        <w:r w:rsidR="00D412DA">
          <w:rPr>
            <w:noProof/>
            <w:webHidden/>
          </w:rPr>
        </w:r>
        <w:r w:rsidR="00D412DA">
          <w:rPr>
            <w:noProof/>
            <w:webHidden/>
          </w:rPr>
          <w:fldChar w:fldCharType="separate"/>
        </w:r>
        <w:r w:rsidR="0053144D">
          <w:rPr>
            <w:noProof/>
            <w:webHidden/>
          </w:rPr>
          <w:t>111</w:t>
        </w:r>
        <w:r w:rsidR="00D412DA">
          <w:rPr>
            <w:noProof/>
            <w:webHidden/>
          </w:rPr>
          <w:fldChar w:fldCharType="end"/>
        </w:r>
      </w:hyperlink>
    </w:p>
    <w:p w14:paraId="6AA0B5CD" w14:textId="77777777" w:rsidR="00D412DA" w:rsidRDefault="00B7673E">
      <w:pPr>
        <w:pStyle w:val="TOC2"/>
        <w:rPr>
          <w:rFonts w:asciiTheme="minorHAnsi" w:eastAsiaTheme="minorEastAsia" w:hAnsiTheme="minorHAnsi"/>
          <w:noProof/>
          <w:sz w:val="22"/>
        </w:rPr>
      </w:pPr>
      <w:hyperlink w:anchor="_Toc467151414" w:history="1">
        <w:r w:rsidR="00D412DA" w:rsidRPr="00B66159">
          <w:rPr>
            <w:rStyle w:val="Hyperlink"/>
            <w:noProof/>
          </w:rPr>
          <w:t>8.3</w:t>
        </w:r>
        <w:r w:rsidR="00D412DA">
          <w:rPr>
            <w:rFonts w:asciiTheme="minorHAnsi" w:eastAsiaTheme="minorEastAsia" w:hAnsiTheme="minorHAnsi"/>
            <w:noProof/>
            <w:sz w:val="22"/>
          </w:rPr>
          <w:tab/>
        </w:r>
        <w:r w:rsidR="00D412DA" w:rsidRPr="00B66159">
          <w:rPr>
            <w:rStyle w:val="Hyperlink"/>
            <w:noProof/>
          </w:rPr>
          <w:t>Methods</w:t>
        </w:r>
        <w:r w:rsidR="00D412DA">
          <w:rPr>
            <w:noProof/>
            <w:webHidden/>
          </w:rPr>
          <w:tab/>
        </w:r>
        <w:r w:rsidR="00D412DA">
          <w:rPr>
            <w:noProof/>
            <w:webHidden/>
          </w:rPr>
          <w:fldChar w:fldCharType="begin"/>
        </w:r>
        <w:r w:rsidR="00D412DA">
          <w:rPr>
            <w:noProof/>
            <w:webHidden/>
          </w:rPr>
          <w:instrText xml:space="preserve"> PAGEREF _Toc467151414 \h </w:instrText>
        </w:r>
        <w:r w:rsidR="00D412DA">
          <w:rPr>
            <w:noProof/>
            <w:webHidden/>
          </w:rPr>
        </w:r>
        <w:r w:rsidR="00D412DA">
          <w:rPr>
            <w:noProof/>
            <w:webHidden/>
          </w:rPr>
          <w:fldChar w:fldCharType="separate"/>
        </w:r>
        <w:r w:rsidR="0053144D">
          <w:rPr>
            <w:noProof/>
            <w:webHidden/>
          </w:rPr>
          <w:t>112</w:t>
        </w:r>
        <w:r w:rsidR="00D412DA">
          <w:rPr>
            <w:noProof/>
            <w:webHidden/>
          </w:rPr>
          <w:fldChar w:fldCharType="end"/>
        </w:r>
      </w:hyperlink>
    </w:p>
    <w:p w14:paraId="326B69CB" w14:textId="77777777" w:rsidR="00D412DA" w:rsidRDefault="00B7673E">
      <w:pPr>
        <w:pStyle w:val="TOC2"/>
        <w:rPr>
          <w:rFonts w:asciiTheme="minorHAnsi" w:eastAsiaTheme="minorEastAsia" w:hAnsiTheme="minorHAnsi"/>
          <w:noProof/>
          <w:sz w:val="22"/>
        </w:rPr>
      </w:pPr>
      <w:hyperlink w:anchor="_Toc467151415" w:history="1">
        <w:r w:rsidR="00D412DA" w:rsidRPr="00B66159">
          <w:rPr>
            <w:rStyle w:val="Hyperlink"/>
            <w:noProof/>
          </w:rPr>
          <w:t>8.4</w:t>
        </w:r>
        <w:r w:rsidR="00D412DA">
          <w:rPr>
            <w:rFonts w:asciiTheme="minorHAnsi" w:eastAsiaTheme="minorEastAsia" w:hAnsiTheme="minorHAnsi"/>
            <w:noProof/>
            <w:sz w:val="22"/>
          </w:rPr>
          <w:tab/>
        </w:r>
        <w:r w:rsidR="00D412DA" w:rsidRPr="00B66159">
          <w:rPr>
            <w:rStyle w:val="Hyperlink"/>
            <w:noProof/>
          </w:rPr>
          <w:t>Results and Discussion</w:t>
        </w:r>
        <w:r w:rsidR="00D412DA">
          <w:rPr>
            <w:noProof/>
            <w:webHidden/>
          </w:rPr>
          <w:tab/>
        </w:r>
        <w:r w:rsidR="00D412DA">
          <w:rPr>
            <w:noProof/>
            <w:webHidden/>
          </w:rPr>
          <w:fldChar w:fldCharType="begin"/>
        </w:r>
        <w:r w:rsidR="00D412DA">
          <w:rPr>
            <w:noProof/>
            <w:webHidden/>
          </w:rPr>
          <w:instrText xml:space="preserve"> PAGEREF _Toc467151415 \h </w:instrText>
        </w:r>
        <w:r w:rsidR="00D412DA">
          <w:rPr>
            <w:noProof/>
            <w:webHidden/>
          </w:rPr>
        </w:r>
        <w:r w:rsidR="00D412DA">
          <w:rPr>
            <w:noProof/>
            <w:webHidden/>
          </w:rPr>
          <w:fldChar w:fldCharType="separate"/>
        </w:r>
        <w:r w:rsidR="0053144D">
          <w:rPr>
            <w:noProof/>
            <w:webHidden/>
          </w:rPr>
          <w:t>112</w:t>
        </w:r>
        <w:r w:rsidR="00D412DA">
          <w:rPr>
            <w:noProof/>
            <w:webHidden/>
          </w:rPr>
          <w:fldChar w:fldCharType="end"/>
        </w:r>
      </w:hyperlink>
    </w:p>
    <w:p w14:paraId="5DC64EEF" w14:textId="77777777" w:rsidR="00D412DA" w:rsidRDefault="00B7673E">
      <w:pPr>
        <w:pStyle w:val="TOC3"/>
        <w:tabs>
          <w:tab w:val="left" w:pos="1260"/>
        </w:tabs>
        <w:rPr>
          <w:rFonts w:asciiTheme="minorHAnsi" w:eastAsiaTheme="minorEastAsia" w:hAnsiTheme="minorHAnsi"/>
          <w:noProof/>
          <w:sz w:val="22"/>
        </w:rPr>
      </w:pPr>
      <w:hyperlink w:anchor="_Toc467151416" w:history="1">
        <w:r w:rsidR="00D412DA" w:rsidRPr="00B66159">
          <w:rPr>
            <w:rStyle w:val="Hyperlink"/>
            <w:noProof/>
          </w:rPr>
          <w:t>8.4.1</w:t>
        </w:r>
        <w:r w:rsidR="00D412DA">
          <w:rPr>
            <w:rFonts w:asciiTheme="minorHAnsi" w:eastAsiaTheme="minorEastAsia" w:hAnsiTheme="minorHAnsi"/>
            <w:noProof/>
            <w:sz w:val="22"/>
          </w:rPr>
          <w:tab/>
        </w:r>
        <w:r w:rsidR="00D412DA" w:rsidRPr="00B66159">
          <w:rPr>
            <w:rStyle w:val="Hyperlink"/>
            <w:noProof/>
          </w:rPr>
          <w:t>Marijuana</w:t>
        </w:r>
        <w:r w:rsidR="00D412DA">
          <w:rPr>
            <w:noProof/>
            <w:webHidden/>
          </w:rPr>
          <w:tab/>
        </w:r>
        <w:r w:rsidR="00D412DA">
          <w:rPr>
            <w:noProof/>
            <w:webHidden/>
          </w:rPr>
          <w:fldChar w:fldCharType="begin"/>
        </w:r>
        <w:r w:rsidR="00D412DA">
          <w:rPr>
            <w:noProof/>
            <w:webHidden/>
          </w:rPr>
          <w:instrText xml:space="preserve"> PAGEREF _Toc467151416 \h </w:instrText>
        </w:r>
        <w:r w:rsidR="00D412DA">
          <w:rPr>
            <w:noProof/>
            <w:webHidden/>
          </w:rPr>
        </w:r>
        <w:r w:rsidR="00D412DA">
          <w:rPr>
            <w:noProof/>
            <w:webHidden/>
          </w:rPr>
          <w:fldChar w:fldCharType="separate"/>
        </w:r>
        <w:r w:rsidR="0053144D">
          <w:rPr>
            <w:noProof/>
            <w:webHidden/>
          </w:rPr>
          <w:t>112</w:t>
        </w:r>
        <w:r w:rsidR="00D412DA">
          <w:rPr>
            <w:noProof/>
            <w:webHidden/>
          </w:rPr>
          <w:fldChar w:fldCharType="end"/>
        </w:r>
      </w:hyperlink>
    </w:p>
    <w:p w14:paraId="1BCF1DE3" w14:textId="77777777" w:rsidR="00D412DA" w:rsidRDefault="00B7673E">
      <w:pPr>
        <w:pStyle w:val="TOC3"/>
        <w:tabs>
          <w:tab w:val="left" w:pos="1260"/>
        </w:tabs>
        <w:rPr>
          <w:rFonts w:asciiTheme="minorHAnsi" w:eastAsiaTheme="minorEastAsia" w:hAnsiTheme="minorHAnsi"/>
          <w:noProof/>
          <w:sz w:val="22"/>
        </w:rPr>
      </w:pPr>
      <w:hyperlink w:anchor="_Toc467151417" w:history="1">
        <w:r w:rsidR="00D412DA" w:rsidRPr="00B66159">
          <w:rPr>
            <w:rStyle w:val="Hyperlink"/>
            <w:noProof/>
          </w:rPr>
          <w:t>8.4.2</w:t>
        </w:r>
        <w:r w:rsidR="00D412DA">
          <w:rPr>
            <w:rFonts w:asciiTheme="minorHAnsi" w:eastAsiaTheme="minorEastAsia" w:hAnsiTheme="minorHAnsi"/>
            <w:noProof/>
            <w:sz w:val="22"/>
          </w:rPr>
          <w:tab/>
        </w:r>
        <w:r w:rsidR="00D412DA" w:rsidRPr="00B66159">
          <w:rPr>
            <w:rStyle w:val="Hyperlink"/>
            <w:noProof/>
          </w:rPr>
          <w:t>Heroin</w:t>
        </w:r>
        <w:r w:rsidR="00D412DA">
          <w:rPr>
            <w:noProof/>
            <w:webHidden/>
          </w:rPr>
          <w:tab/>
        </w:r>
        <w:r w:rsidR="00D412DA">
          <w:rPr>
            <w:noProof/>
            <w:webHidden/>
          </w:rPr>
          <w:fldChar w:fldCharType="begin"/>
        </w:r>
        <w:r w:rsidR="00D412DA">
          <w:rPr>
            <w:noProof/>
            <w:webHidden/>
          </w:rPr>
          <w:instrText xml:space="preserve"> PAGEREF _Toc467151417 \h </w:instrText>
        </w:r>
        <w:r w:rsidR="00D412DA">
          <w:rPr>
            <w:noProof/>
            <w:webHidden/>
          </w:rPr>
        </w:r>
        <w:r w:rsidR="00D412DA">
          <w:rPr>
            <w:noProof/>
            <w:webHidden/>
          </w:rPr>
          <w:fldChar w:fldCharType="separate"/>
        </w:r>
        <w:r w:rsidR="0053144D">
          <w:rPr>
            <w:noProof/>
            <w:webHidden/>
          </w:rPr>
          <w:t>118</w:t>
        </w:r>
        <w:r w:rsidR="00D412DA">
          <w:rPr>
            <w:noProof/>
            <w:webHidden/>
          </w:rPr>
          <w:fldChar w:fldCharType="end"/>
        </w:r>
      </w:hyperlink>
    </w:p>
    <w:p w14:paraId="73BA58FD" w14:textId="77777777" w:rsidR="00D412DA" w:rsidRDefault="00B7673E">
      <w:pPr>
        <w:pStyle w:val="TOC2"/>
        <w:rPr>
          <w:rFonts w:asciiTheme="minorHAnsi" w:eastAsiaTheme="minorEastAsia" w:hAnsiTheme="minorHAnsi"/>
          <w:noProof/>
          <w:sz w:val="22"/>
        </w:rPr>
      </w:pPr>
      <w:hyperlink w:anchor="_Toc467151418" w:history="1">
        <w:r w:rsidR="00D412DA" w:rsidRPr="00B66159">
          <w:rPr>
            <w:rStyle w:val="Hyperlink"/>
            <w:noProof/>
          </w:rPr>
          <w:t>8.5</w:t>
        </w:r>
        <w:r w:rsidR="00D412DA">
          <w:rPr>
            <w:rFonts w:asciiTheme="minorHAnsi" w:eastAsiaTheme="minorEastAsia" w:hAnsiTheme="minorHAnsi"/>
            <w:noProof/>
            <w:sz w:val="22"/>
          </w:rPr>
          <w:tab/>
        </w:r>
        <w:r w:rsidR="00D412DA" w:rsidRPr="00B66159">
          <w:rPr>
            <w:rStyle w:val="Hyperlink"/>
            <w:noProof/>
          </w:rPr>
          <w:t>Conclusion</w:t>
        </w:r>
        <w:r w:rsidR="00D412DA">
          <w:rPr>
            <w:noProof/>
            <w:webHidden/>
          </w:rPr>
          <w:tab/>
        </w:r>
        <w:r w:rsidR="00D412DA">
          <w:rPr>
            <w:noProof/>
            <w:webHidden/>
          </w:rPr>
          <w:fldChar w:fldCharType="begin"/>
        </w:r>
        <w:r w:rsidR="00D412DA">
          <w:rPr>
            <w:noProof/>
            <w:webHidden/>
          </w:rPr>
          <w:instrText xml:space="preserve"> PAGEREF _Toc467151418 \h </w:instrText>
        </w:r>
        <w:r w:rsidR="00D412DA">
          <w:rPr>
            <w:noProof/>
            <w:webHidden/>
          </w:rPr>
        </w:r>
        <w:r w:rsidR="00D412DA">
          <w:rPr>
            <w:noProof/>
            <w:webHidden/>
          </w:rPr>
          <w:fldChar w:fldCharType="separate"/>
        </w:r>
        <w:r w:rsidR="0053144D">
          <w:rPr>
            <w:noProof/>
            <w:webHidden/>
          </w:rPr>
          <w:t>123</w:t>
        </w:r>
        <w:r w:rsidR="00D412DA">
          <w:rPr>
            <w:noProof/>
            <w:webHidden/>
          </w:rPr>
          <w:fldChar w:fldCharType="end"/>
        </w:r>
      </w:hyperlink>
    </w:p>
    <w:p w14:paraId="4EF4E5B5" w14:textId="77777777" w:rsidR="00D412DA" w:rsidRDefault="00B7673E">
      <w:pPr>
        <w:pStyle w:val="TOC1"/>
        <w:rPr>
          <w:rFonts w:asciiTheme="minorHAnsi" w:eastAsiaTheme="minorEastAsia" w:hAnsiTheme="minorHAnsi"/>
          <w:noProof/>
          <w:sz w:val="22"/>
        </w:rPr>
      </w:pPr>
      <w:hyperlink w:anchor="_Toc467151419" w:history="1">
        <w:r w:rsidR="00D412DA" w:rsidRPr="00B66159">
          <w:rPr>
            <w:rStyle w:val="Hyperlink"/>
            <w:noProof/>
          </w:rPr>
          <w:t>9</w:t>
        </w:r>
        <w:r w:rsidR="00D412DA">
          <w:rPr>
            <w:rFonts w:asciiTheme="minorHAnsi" w:eastAsiaTheme="minorEastAsia" w:hAnsiTheme="minorHAnsi"/>
            <w:noProof/>
            <w:sz w:val="22"/>
          </w:rPr>
          <w:tab/>
        </w:r>
        <w:r w:rsidR="00D412DA" w:rsidRPr="00B66159">
          <w:rPr>
            <w:rStyle w:val="Hyperlink"/>
            <w:noProof/>
          </w:rPr>
          <w:t>TASK 6. TRAINING AIDS DEVELOPMENT ALTERNATIVE FOR NEWLY DESIGN SUBSTANCES</w:t>
        </w:r>
        <w:r w:rsidR="00D412DA">
          <w:rPr>
            <w:noProof/>
            <w:webHidden/>
          </w:rPr>
          <w:tab/>
        </w:r>
        <w:r w:rsidR="00D412DA">
          <w:rPr>
            <w:noProof/>
            <w:webHidden/>
          </w:rPr>
          <w:fldChar w:fldCharType="begin"/>
        </w:r>
        <w:r w:rsidR="00D412DA">
          <w:rPr>
            <w:noProof/>
            <w:webHidden/>
          </w:rPr>
          <w:instrText xml:space="preserve"> PAGEREF _Toc467151419 \h </w:instrText>
        </w:r>
        <w:r w:rsidR="00D412DA">
          <w:rPr>
            <w:noProof/>
            <w:webHidden/>
          </w:rPr>
        </w:r>
        <w:r w:rsidR="00D412DA">
          <w:rPr>
            <w:noProof/>
            <w:webHidden/>
          </w:rPr>
          <w:fldChar w:fldCharType="separate"/>
        </w:r>
        <w:r w:rsidR="0053144D">
          <w:rPr>
            <w:noProof/>
            <w:webHidden/>
          </w:rPr>
          <w:t>125</w:t>
        </w:r>
        <w:r w:rsidR="00D412DA">
          <w:rPr>
            <w:noProof/>
            <w:webHidden/>
          </w:rPr>
          <w:fldChar w:fldCharType="end"/>
        </w:r>
      </w:hyperlink>
    </w:p>
    <w:p w14:paraId="241D3E14" w14:textId="77777777" w:rsidR="00D412DA" w:rsidRDefault="00B7673E">
      <w:pPr>
        <w:pStyle w:val="TOC2"/>
        <w:rPr>
          <w:rFonts w:asciiTheme="minorHAnsi" w:eastAsiaTheme="minorEastAsia" w:hAnsiTheme="minorHAnsi"/>
          <w:noProof/>
          <w:sz w:val="22"/>
        </w:rPr>
      </w:pPr>
      <w:hyperlink w:anchor="_Toc467151420" w:history="1">
        <w:r w:rsidR="00D412DA" w:rsidRPr="00B66159">
          <w:rPr>
            <w:rStyle w:val="Hyperlink"/>
            <w:noProof/>
          </w:rPr>
          <w:t>9.1</w:t>
        </w:r>
        <w:r w:rsidR="00D412DA">
          <w:rPr>
            <w:rFonts w:asciiTheme="minorHAnsi" w:eastAsiaTheme="minorEastAsia" w:hAnsiTheme="minorHAnsi"/>
            <w:noProof/>
            <w:sz w:val="22"/>
          </w:rPr>
          <w:tab/>
        </w:r>
        <w:r w:rsidR="00D412DA" w:rsidRPr="00B66159">
          <w:rPr>
            <w:rStyle w:val="Hyperlink"/>
            <w:noProof/>
          </w:rPr>
          <w:t>Introduction</w:t>
        </w:r>
        <w:r w:rsidR="00D412DA">
          <w:rPr>
            <w:noProof/>
            <w:webHidden/>
          </w:rPr>
          <w:tab/>
        </w:r>
        <w:r w:rsidR="00D412DA">
          <w:rPr>
            <w:noProof/>
            <w:webHidden/>
          </w:rPr>
          <w:fldChar w:fldCharType="begin"/>
        </w:r>
        <w:r w:rsidR="00D412DA">
          <w:rPr>
            <w:noProof/>
            <w:webHidden/>
          </w:rPr>
          <w:instrText xml:space="preserve"> PAGEREF _Toc467151420 \h </w:instrText>
        </w:r>
        <w:r w:rsidR="00D412DA">
          <w:rPr>
            <w:noProof/>
            <w:webHidden/>
          </w:rPr>
        </w:r>
        <w:r w:rsidR="00D412DA">
          <w:rPr>
            <w:noProof/>
            <w:webHidden/>
          </w:rPr>
          <w:fldChar w:fldCharType="separate"/>
        </w:r>
        <w:r w:rsidR="0053144D">
          <w:rPr>
            <w:noProof/>
            <w:webHidden/>
          </w:rPr>
          <w:t>125</w:t>
        </w:r>
        <w:r w:rsidR="00D412DA">
          <w:rPr>
            <w:noProof/>
            <w:webHidden/>
          </w:rPr>
          <w:fldChar w:fldCharType="end"/>
        </w:r>
      </w:hyperlink>
    </w:p>
    <w:p w14:paraId="10E33945" w14:textId="77777777" w:rsidR="00D412DA" w:rsidRDefault="00B7673E">
      <w:pPr>
        <w:pStyle w:val="TOC2"/>
        <w:rPr>
          <w:rFonts w:asciiTheme="minorHAnsi" w:eastAsiaTheme="minorEastAsia" w:hAnsiTheme="minorHAnsi"/>
          <w:noProof/>
          <w:sz w:val="22"/>
        </w:rPr>
      </w:pPr>
      <w:hyperlink w:anchor="_Toc467151421" w:history="1">
        <w:r w:rsidR="00D412DA" w:rsidRPr="00B66159">
          <w:rPr>
            <w:rStyle w:val="Hyperlink"/>
            <w:noProof/>
          </w:rPr>
          <w:t>9.2</w:t>
        </w:r>
        <w:r w:rsidR="00D412DA">
          <w:rPr>
            <w:rFonts w:asciiTheme="minorHAnsi" w:eastAsiaTheme="minorEastAsia" w:hAnsiTheme="minorHAnsi"/>
            <w:noProof/>
            <w:sz w:val="22"/>
          </w:rPr>
          <w:tab/>
        </w:r>
        <w:r w:rsidR="00D412DA" w:rsidRPr="00B66159">
          <w:rPr>
            <w:rStyle w:val="Hyperlink"/>
            <w:noProof/>
          </w:rPr>
          <w:t>Materials</w:t>
        </w:r>
        <w:r w:rsidR="00D412DA">
          <w:rPr>
            <w:noProof/>
            <w:webHidden/>
          </w:rPr>
          <w:tab/>
        </w:r>
        <w:r w:rsidR="00D412DA">
          <w:rPr>
            <w:noProof/>
            <w:webHidden/>
          </w:rPr>
          <w:fldChar w:fldCharType="begin"/>
        </w:r>
        <w:r w:rsidR="00D412DA">
          <w:rPr>
            <w:noProof/>
            <w:webHidden/>
          </w:rPr>
          <w:instrText xml:space="preserve"> PAGEREF _Toc467151421 \h </w:instrText>
        </w:r>
        <w:r w:rsidR="00D412DA">
          <w:rPr>
            <w:noProof/>
            <w:webHidden/>
          </w:rPr>
        </w:r>
        <w:r w:rsidR="00D412DA">
          <w:rPr>
            <w:noProof/>
            <w:webHidden/>
          </w:rPr>
          <w:fldChar w:fldCharType="separate"/>
        </w:r>
        <w:r w:rsidR="0053144D">
          <w:rPr>
            <w:noProof/>
            <w:webHidden/>
          </w:rPr>
          <w:t>128</w:t>
        </w:r>
        <w:r w:rsidR="00D412DA">
          <w:rPr>
            <w:noProof/>
            <w:webHidden/>
          </w:rPr>
          <w:fldChar w:fldCharType="end"/>
        </w:r>
      </w:hyperlink>
    </w:p>
    <w:p w14:paraId="7818C1C9" w14:textId="77777777" w:rsidR="00D412DA" w:rsidRDefault="00B7673E">
      <w:pPr>
        <w:pStyle w:val="TOC2"/>
        <w:rPr>
          <w:rFonts w:asciiTheme="minorHAnsi" w:eastAsiaTheme="minorEastAsia" w:hAnsiTheme="minorHAnsi"/>
          <w:noProof/>
          <w:sz w:val="22"/>
        </w:rPr>
      </w:pPr>
      <w:hyperlink w:anchor="_Toc467151422" w:history="1">
        <w:r w:rsidR="00D412DA" w:rsidRPr="00B66159">
          <w:rPr>
            <w:rStyle w:val="Hyperlink"/>
            <w:noProof/>
          </w:rPr>
          <w:t>9.3</w:t>
        </w:r>
        <w:r w:rsidR="00D412DA">
          <w:rPr>
            <w:rFonts w:asciiTheme="minorHAnsi" w:eastAsiaTheme="minorEastAsia" w:hAnsiTheme="minorHAnsi"/>
            <w:noProof/>
            <w:sz w:val="22"/>
          </w:rPr>
          <w:tab/>
        </w:r>
        <w:r w:rsidR="00D412DA" w:rsidRPr="00B66159">
          <w:rPr>
            <w:rStyle w:val="Hyperlink"/>
            <w:noProof/>
          </w:rPr>
          <w:t>Methods</w:t>
        </w:r>
        <w:r w:rsidR="00D412DA">
          <w:rPr>
            <w:noProof/>
            <w:webHidden/>
          </w:rPr>
          <w:tab/>
        </w:r>
        <w:r w:rsidR="00D412DA">
          <w:rPr>
            <w:noProof/>
            <w:webHidden/>
          </w:rPr>
          <w:fldChar w:fldCharType="begin"/>
        </w:r>
        <w:r w:rsidR="00D412DA">
          <w:rPr>
            <w:noProof/>
            <w:webHidden/>
          </w:rPr>
          <w:instrText xml:space="preserve"> PAGEREF _Toc467151422 \h </w:instrText>
        </w:r>
        <w:r w:rsidR="00D412DA">
          <w:rPr>
            <w:noProof/>
            <w:webHidden/>
          </w:rPr>
        </w:r>
        <w:r w:rsidR="00D412DA">
          <w:rPr>
            <w:noProof/>
            <w:webHidden/>
          </w:rPr>
          <w:fldChar w:fldCharType="separate"/>
        </w:r>
        <w:r w:rsidR="0053144D">
          <w:rPr>
            <w:noProof/>
            <w:webHidden/>
          </w:rPr>
          <w:t>128</w:t>
        </w:r>
        <w:r w:rsidR="00D412DA">
          <w:rPr>
            <w:noProof/>
            <w:webHidden/>
          </w:rPr>
          <w:fldChar w:fldCharType="end"/>
        </w:r>
      </w:hyperlink>
    </w:p>
    <w:p w14:paraId="68CF4549" w14:textId="77777777" w:rsidR="00D412DA" w:rsidRDefault="00B7673E">
      <w:pPr>
        <w:pStyle w:val="TOC2"/>
        <w:rPr>
          <w:rFonts w:asciiTheme="minorHAnsi" w:eastAsiaTheme="minorEastAsia" w:hAnsiTheme="minorHAnsi"/>
          <w:noProof/>
          <w:sz w:val="22"/>
        </w:rPr>
      </w:pPr>
      <w:hyperlink w:anchor="_Toc467151423" w:history="1">
        <w:r w:rsidR="00D412DA" w:rsidRPr="00B66159">
          <w:rPr>
            <w:rStyle w:val="Hyperlink"/>
            <w:noProof/>
          </w:rPr>
          <w:t>9.4</w:t>
        </w:r>
        <w:r w:rsidR="00D412DA">
          <w:rPr>
            <w:rFonts w:asciiTheme="minorHAnsi" w:eastAsiaTheme="minorEastAsia" w:hAnsiTheme="minorHAnsi"/>
            <w:noProof/>
            <w:sz w:val="22"/>
          </w:rPr>
          <w:tab/>
        </w:r>
        <w:r w:rsidR="00D412DA" w:rsidRPr="00B66159">
          <w:rPr>
            <w:rStyle w:val="Hyperlink"/>
            <w:noProof/>
          </w:rPr>
          <w:t>Results and Discussion</w:t>
        </w:r>
        <w:r w:rsidR="00D412DA">
          <w:rPr>
            <w:noProof/>
            <w:webHidden/>
          </w:rPr>
          <w:tab/>
        </w:r>
        <w:r w:rsidR="00D412DA">
          <w:rPr>
            <w:noProof/>
            <w:webHidden/>
          </w:rPr>
          <w:fldChar w:fldCharType="begin"/>
        </w:r>
        <w:r w:rsidR="00D412DA">
          <w:rPr>
            <w:noProof/>
            <w:webHidden/>
          </w:rPr>
          <w:instrText xml:space="preserve"> PAGEREF _Toc467151423 \h </w:instrText>
        </w:r>
        <w:r w:rsidR="00D412DA">
          <w:rPr>
            <w:noProof/>
            <w:webHidden/>
          </w:rPr>
        </w:r>
        <w:r w:rsidR="00D412DA">
          <w:rPr>
            <w:noProof/>
            <w:webHidden/>
          </w:rPr>
          <w:fldChar w:fldCharType="separate"/>
        </w:r>
        <w:r w:rsidR="0053144D">
          <w:rPr>
            <w:noProof/>
            <w:webHidden/>
          </w:rPr>
          <w:t>131</w:t>
        </w:r>
        <w:r w:rsidR="00D412DA">
          <w:rPr>
            <w:noProof/>
            <w:webHidden/>
          </w:rPr>
          <w:fldChar w:fldCharType="end"/>
        </w:r>
      </w:hyperlink>
    </w:p>
    <w:p w14:paraId="72A1F8BA" w14:textId="77777777" w:rsidR="00D412DA" w:rsidRDefault="00B7673E">
      <w:pPr>
        <w:pStyle w:val="TOC2"/>
        <w:rPr>
          <w:rFonts w:asciiTheme="minorHAnsi" w:eastAsiaTheme="minorEastAsia" w:hAnsiTheme="minorHAnsi"/>
          <w:noProof/>
          <w:sz w:val="22"/>
        </w:rPr>
      </w:pPr>
      <w:hyperlink w:anchor="_Toc467151424" w:history="1">
        <w:r w:rsidR="00D412DA" w:rsidRPr="00B66159">
          <w:rPr>
            <w:rStyle w:val="Hyperlink"/>
            <w:noProof/>
          </w:rPr>
          <w:t>9.5</w:t>
        </w:r>
        <w:r w:rsidR="00D412DA">
          <w:rPr>
            <w:rFonts w:asciiTheme="minorHAnsi" w:eastAsiaTheme="minorEastAsia" w:hAnsiTheme="minorHAnsi"/>
            <w:noProof/>
            <w:sz w:val="22"/>
          </w:rPr>
          <w:tab/>
        </w:r>
        <w:r w:rsidR="00D412DA" w:rsidRPr="00B66159">
          <w:rPr>
            <w:rStyle w:val="Hyperlink"/>
            <w:noProof/>
          </w:rPr>
          <w:t>Conclusion</w:t>
        </w:r>
        <w:r w:rsidR="00D412DA">
          <w:rPr>
            <w:noProof/>
            <w:webHidden/>
          </w:rPr>
          <w:tab/>
        </w:r>
        <w:r w:rsidR="00D412DA">
          <w:rPr>
            <w:noProof/>
            <w:webHidden/>
          </w:rPr>
          <w:fldChar w:fldCharType="begin"/>
        </w:r>
        <w:r w:rsidR="00D412DA">
          <w:rPr>
            <w:noProof/>
            <w:webHidden/>
          </w:rPr>
          <w:instrText xml:space="preserve"> PAGEREF _Toc467151424 \h </w:instrText>
        </w:r>
        <w:r w:rsidR="00D412DA">
          <w:rPr>
            <w:noProof/>
            <w:webHidden/>
          </w:rPr>
        </w:r>
        <w:r w:rsidR="00D412DA">
          <w:rPr>
            <w:noProof/>
            <w:webHidden/>
          </w:rPr>
          <w:fldChar w:fldCharType="separate"/>
        </w:r>
        <w:r w:rsidR="0053144D">
          <w:rPr>
            <w:noProof/>
            <w:webHidden/>
          </w:rPr>
          <w:t>149</w:t>
        </w:r>
        <w:r w:rsidR="00D412DA">
          <w:rPr>
            <w:noProof/>
            <w:webHidden/>
          </w:rPr>
          <w:fldChar w:fldCharType="end"/>
        </w:r>
      </w:hyperlink>
    </w:p>
    <w:p w14:paraId="4ACFF766" w14:textId="77777777" w:rsidR="00D412DA" w:rsidRDefault="00B7673E">
      <w:pPr>
        <w:pStyle w:val="TOC1"/>
        <w:rPr>
          <w:rFonts w:asciiTheme="minorHAnsi" w:eastAsiaTheme="minorEastAsia" w:hAnsiTheme="minorHAnsi"/>
          <w:noProof/>
          <w:sz w:val="22"/>
        </w:rPr>
      </w:pPr>
      <w:hyperlink w:anchor="_Toc467151425" w:history="1">
        <w:r w:rsidR="00D412DA" w:rsidRPr="00B66159">
          <w:rPr>
            <w:rStyle w:val="Hyperlink"/>
            <w:noProof/>
          </w:rPr>
          <w:t>10</w:t>
        </w:r>
        <w:r w:rsidR="00D412DA">
          <w:rPr>
            <w:rFonts w:asciiTheme="minorHAnsi" w:eastAsiaTheme="minorEastAsia" w:hAnsiTheme="minorHAnsi"/>
            <w:noProof/>
            <w:sz w:val="22"/>
          </w:rPr>
          <w:tab/>
        </w:r>
        <w:r w:rsidR="00D412DA" w:rsidRPr="00B66159">
          <w:rPr>
            <w:rStyle w:val="Hyperlink"/>
            <w:noProof/>
          </w:rPr>
          <w:t>CONCLUSIONS</w:t>
        </w:r>
        <w:r w:rsidR="00D412DA">
          <w:rPr>
            <w:noProof/>
            <w:webHidden/>
          </w:rPr>
          <w:tab/>
        </w:r>
        <w:r w:rsidR="00D412DA">
          <w:rPr>
            <w:noProof/>
            <w:webHidden/>
          </w:rPr>
          <w:fldChar w:fldCharType="begin"/>
        </w:r>
        <w:r w:rsidR="00D412DA">
          <w:rPr>
            <w:noProof/>
            <w:webHidden/>
          </w:rPr>
          <w:instrText xml:space="preserve"> PAGEREF _Toc467151425 \h </w:instrText>
        </w:r>
        <w:r w:rsidR="00D412DA">
          <w:rPr>
            <w:noProof/>
            <w:webHidden/>
          </w:rPr>
        </w:r>
        <w:r w:rsidR="00D412DA">
          <w:rPr>
            <w:noProof/>
            <w:webHidden/>
          </w:rPr>
          <w:fldChar w:fldCharType="separate"/>
        </w:r>
        <w:r w:rsidR="0053144D">
          <w:rPr>
            <w:noProof/>
            <w:webHidden/>
          </w:rPr>
          <w:t>152</w:t>
        </w:r>
        <w:r w:rsidR="00D412DA">
          <w:rPr>
            <w:noProof/>
            <w:webHidden/>
          </w:rPr>
          <w:fldChar w:fldCharType="end"/>
        </w:r>
      </w:hyperlink>
    </w:p>
    <w:p w14:paraId="2752D966" w14:textId="77777777" w:rsidR="00D412DA" w:rsidRDefault="00B7673E">
      <w:pPr>
        <w:pStyle w:val="TOC1"/>
        <w:rPr>
          <w:rFonts w:asciiTheme="minorHAnsi" w:eastAsiaTheme="minorEastAsia" w:hAnsiTheme="minorHAnsi"/>
          <w:noProof/>
          <w:sz w:val="22"/>
        </w:rPr>
      </w:pPr>
      <w:hyperlink w:anchor="_Toc467151426" w:history="1">
        <w:r w:rsidR="00D412DA" w:rsidRPr="00B66159">
          <w:rPr>
            <w:rStyle w:val="Hyperlink"/>
            <w:noProof/>
          </w:rPr>
          <w:t>REFERENCES</w:t>
        </w:r>
        <w:r w:rsidR="00D412DA">
          <w:rPr>
            <w:noProof/>
            <w:webHidden/>
          </w:rPr>
          <w:tab/>
        </w:r>
        <w:r w:rsidR="00D412DA">
          <w:rPr>
            <w:noProof/>
            <w:webHidden/>
          </w:rPr>
          <w:fldChar w:fldCharType="begin"/>
        </w:r>
        <w:r w:rsidR="00D412DA">
          <w:rPr>
            <w:noProof/>
            <w:webHidden/>
          </w:rPr>
          <w:instrText xml:space="preserve"> PAGEREF _Toc467151426 \h </w:instrText>
        </w:r>
        <w:r w:rsidR="00D412DA">
          <w:rPr>
            <w:noProof/>
            <w:webHidden/>
          </w:rPr>
        </w:r>
        <w:r w:rsidR="00D412DA">
          <w:rPr>
            <w:noProof/>
            <w:webHidden/>
          </w:rPr>
          <w:fldChar w:fldCharType="separate"/>
        </w:r>
        <w:r w:rsidR="0053144D">
          <w:rPr>
            <w:noProof/>
            <w:webHidden/>
          </w:rPr>
          <w:t>161</w:t>
        </w:r>
        <w:r w:rsidR="00D412DA">
          <w:rPr>
            <w:noProof/>
            <w:webHidden/>
          </w:rPr>
          <w:fldChar w:fldCharType="end"/>
        </w:r>
      </w:hyperlink>
    </w:p>
    <w:p w14:paraId="306AF3A0" w14:textId="77777777" w:rsidR="00D412DA" w:rsidRDefault="00B7673E">
      <w:pPr>
        <w:pStyle w:val="TOC1"/>
        <w:rPr>
          <w:rFonts w:asciiTheme="minorHAnsi" w:eastAsiaTheme="minorEastAsia" w:hAnsiTheme="minorHAnsi"/>
          <w:noProof/>
          <w:sz w:val="22"/>
        </w:rPr>
      </w:pPr>
      <w:hyperlink w:anchor="_Toc467151427" w:history="1">
        <w:r w:rsidR="00D412DA" w:rsidRPr="00B66159">
          <w:rPr>
            <w:rStyle w:val="Hyperlink"/>
            <w:noProof/>
          </w:rPr>
          <w:t>APPENDICES</w:t>
        </w:r>
        <w:r w:rsidR="00D412DA">
          <w:rPr>
            <w:noProof/>
            <w:webHidden/>
          </w:rPr>
          <w:tab/>
        </w:r>
        <w:r w:rsidR="00D412DA">
          <w:rPr>
            <w:noProof/>
            <w:webHidden/>
          </w:rPr>
          <w:fldChar w:fldCharType="begin"/>
        </w:r>
        <w:r w:rsidR="00D412DA">
          <w:rPr>
            <w:noProof/>
            <w:webHidden/>
          </w:rPr>
          <w:instrText xml:space="preserve"> PAGEREF _Toc467151427 \h </w:instrText>
        </w:r>
        <w:r w:rsidR="00D412DA">
          <w:rPr>
            <w:noProof/>
            <w:webHidden/>
          </w:rPr>
        </w:r>
        <w:r w:rsidR="00D412DA">
          <w:rPr>
            <w:noProof/>
            <w:webHidden/>
          </w:rPr>
          <w:fldChar w:fldCharType="separate"/>
        </w:r>
        <w:r w:rsidR="0053144D">
          <w:rPr>
            <w:noProof/>
            <w:webHidden/>
          </w:rPr>
          <w:t>178</w:t>
        </w:r>
        <w:r w:rsidR="00D412DA">
          <w:rPr>
            <w:noProof/>
            <w:webHidden/>
          </w:rPr>
          <w:fldChar w:fldCharType="end"/>
        </w:r>
      </w:hyperlink>
    </w:p>
    <w:p w14:paraId="1211053D" w14:textId="1EB5DFA0" w:rsidR="00D412DA" w:rsidRDefault="00B7673E">
      <w:pPr>
        <w:pStyle w:val="TOC1"/>
        <w:rPr>
          <w:rFonts w:asciiTheme="minorHAnsi" w:eastAsiaTheme="minorEastAsia" w:hAnsiTheme="minorHAnsi"/>
          <w:noProof/>
          <w:sz w:val="22"/>
        </w:rPr>
      </w:pPr>
      <w:hyperlink w:anchor="_Toc467151428" w:history="1">
        <w:r w:rsidR="00D412DA" w:rsidRPr="00B66159">
          <w:rPr>
            <w:rStyle w:val="Hyperlink"/>
            <w:noProof/>
          </w:rPr>
          <w:t>VITA</w:t>
        </w:r>
        <w:r w:rsidR="00D412DA">
          <w:rPr>
            <w:rStyle w:val="Hyperlink"/>
            <w:noProof/>
          </w:rPr>
          <w:t>…</w:t>
        </w:r>
        <w:r w:rsidR="00D412DA">
          <w:rPr>
            <w:noProof/>
            <w:webHidden/>
          </w:rPr>
          <w:tab/>
        </w:r>
        <w:r w:rsidR="00D412DA">
          <w:rPr>
            <w:noProof/>
            <w:webHidden/>
          </w:rPr>
          <w:fldChar w:fldCharType="begin"/>
        </w:r>
        <w:r w:rsidR="00D412DA">
          <w:rPr>
            <w:noProof/>
            <w:webHidden/>
          </w:rPr>
          <w:instrText xml:space="preserve"> PAGEREF _Toc467151428 \h </w:instrText>
        </w:r>
        <w:r w:rsidR="00D412DA">
          <w:rPr>
            <w:noProof/>
            <w:webHidden/>
          </w:rPr>
        </w:r>
        <w:r w:rsidR="00D412DA">
          <w:rPr>
            <w:noProof/>
            <w:webHidden/>
          </w:rPr>
          <w:fldChar w:fldCharType="separate"/>
        </w:r>
        <w:r w:rsidR="0053144D">
          <w:rPr>
            <w:noProof/>
            <w:webHidden/>
          </w:rPr>
          <w:t>195</w:t>
        </w:r>
        <w:r w:rsidR="00D412DA">
          <w:rPr>
            <w:noProof/>
            <w:webHidden/>
          </w:rPr>
          <w:fldChar w:fldCharType="end"/>
        </w:r>
      </w:hyperlink>
    </w:p>
    <w:p w14:paraId="17DA19CF" w14:textId="77777777" w:rsidR="006C0271" w:rsidRDefault="009344ED">
      <w:pPr>
        <w:pStyle w:val="TableofFigures"/>
        <w:tabs>
          <w:tab w:val="right" w:leader="dot" w:pos="8630"/>
        </w:tabs>
      </w:pPr>
      <w:r>
        <w:fldChar w:fldCharType="end"/>
      </w:r>
    </w:p>
    <w:p w14:paraId="684F419A" w14:textId="77777777" w:rsidR="0095482B" w:rsidRDefault="0095482B" w:rsidP="0095482B"/>
    <w:p w14:paraId="5EBE16AC" w14:textId="77777777" w:rsidR="009C6342" w:rsidRDefault="009C6342" w:rsidP="0095482B"/>
    <w:p w14:paraId="3D78B57A" w14:textId="77777777" w:rsidR="009C6342" w:rsidRDefault="009C6342" w:rsidP="0095482B"/>
    <w:p w14:paraId="5AD6DFDC" w14:textId="77777777" w:rsidR="009C6342" w:rsidRDefault="009C6342" w:rsidP="0095482B"/>
    <w:p w14:paraId="0056F343" w14:textId="77777777" w:rsidR="009C6342" w:rsidRDefault="009C6342" w:rsidP="0095482B"/>
    <w:p w14:paraId="22BEF9E1" w14:textId="77777777" w:rsidR="009C6342" w:rsidRDefault="009C6342" w:rsidP="0095482B"/>
    <w:p w14:paraId="1384EA7C" w14:textId="77777777" w:rsidR="009C6342" w:rsidRDefault="009C6342" w:rsidP="0095482B"/>
    <w:p w14:paraId="6D244C52" w14:textId="77777777" w:rsidR="009C6342" w:rsidRDefault="009C6342" w:rsidP="0095482B"/>
    <w:p w14:paraId="2490C540" w14:textId="77777777" w:rsidR="009C6342" w:rsidRDefault="009C6342" w:rsidP="0095482B"/>
    <w:p w14:paraId="60EBEB9C" w14:textId="77777777" w:rsidR="009C6342" w:rsidRDefault="009C6342" w:rsidP="0095482B"/>
    <w:p w14:paraId="48FDF654" w14:textId="77777777" w:rsidR="00EA178A" w:rsidRDefault="00EA178A" w:rsidP="00643587">
      <w:pPr>
        <w:ind w:firstLine="0"/>
      </w:pPr>
    </w:p>
    <w:p w14:paraId="4790CE50" w14:textId="77777777" w:rsidR="00423CD5" w:rsidRDefault="00423CD5" w:rsidP="00423CD5">
      <w:pPr>
        <w:pStyle w:val="TemplatePages"/>
      </w:pPr>
    </w:p>
    <w:p w14:paraId="75415483" w14:textId="66540D5D" w:rsidR="001E5DB4" w:rsidRDefault="001E5DB4" w:rsidP="00F055D5">
      <w:pPr>
        <w:pStyle w:val="TemplatePages"/>
      </w:pPr>
      <w:r>
        <w:lastRenderedPageBreak/>
        <w:t xml:space="preserve">LIST </w:t>
      </w:r>
      <w:r w:rsidRPr="00F055D5">
        <w:t>OF</w:t>
      </w:r>
      <w:r>
        <w:t xml:space="preserve"> TABLES</w:t>
      </w:r>
    </w:p>
    <w:p w14:paraId="71DC5397" w14:textId="6AC290C4" w:rsidR="0095482B" w:rsidRPr="0095482B" w:rsidRDefault="0095482B" w:rsidP="00286178">
      <w:pPr>
        <w:pStyle w:val="Subtitle"/>
      </w:pPr>
      <w:r>
        <w:t>TABLE</w:t>
      </w:r>
      <w:r>
        <w:tab/>
      </w:r>
      <w:r>
        <w:tab/>
      </w:r>
      <w:r>
        <w:tab/>
      </w:r>
      <w:r>
        <w:tab/>
      </w:r>
      <w:r>
        <w:tab/>
      </w:r>
      <w:r>
        <w:tab/>
      </w:r>
      <w:r>
        <w:tab/>
      </w:r>
      <w:r>
        <w:tab/>
      </w:r>
      <w:r>
        <w:tab/>
      </w:r>
      <w:r>
        <w:tab/>
        <w:t xml:space="preserve"> PAGE</w:t>
      </w:r>
    </w:p>
    <w:p w14:paraId="7A2DFC6D" w14:textId="77777777" w:rsidR="00D412DA" w:rsidRDefault="00814EDF" w:rsidP="00D412DA">
      <w:pPr>
        <w:pStyle w:val="TableofFigures"/>
        <w:tabs>
          <w:tab w:val="right" w:leader="dot" w:pos="8630"/>
        </w:tabs>
        <w:ind w:right="432"/>
        <w:rPr>
          <w:rFonts w:asciiTheme="minorHAnsi" w:eastAsiaTheme="minorEastAsia" w:hAnsiTheme="minorHAnsi"/>
          <w:noProof/>
          <w:sz w:val="22"/>
        </w:rPr>
      </w:pPr>
      <w:r>
        <w:fldChar w:fldCharType="begin"/>
      </w:r>
      <w:r>
        <w:instrText xml:space="preserve"> TOC \h \z \c "Table" </w:instrText>
      </w:r>
      <w:r>
        <w:fldChar w:fldCharType="separate"/>
      </w:r>
      <w:hyperlink w:anchor="_Toc467151299" w:history="1">
        <w:r w:rsidR="00D412DA" w:rsidRPr="00FD062B">
          <w:rPr>
            <w:rStyle w:val="Hyperlink"/>
            <w:noProof/>
          </w:rPr>
          <w:t>Table 1. SPME Fiber Selection</w:t>
        </w:r>
        <w:r w:rsidR="00D412DA">
          <w:rPr>
            <w:noProof/>
            <w:webHidden/>
          </w:rPr>
          <w:tab/>
        </w:r>
        <w:r w:rsidR="00D412DA">
          <w:rPr>
            <w:noProof/>
            <w:webHidden/>
          </w:rPr>
          <w:fldChar w:fldCharType="begin"/>
        </w:r>
        <w:r w:rsidR="00D412DA">
          <w:rPr>
            <w:noProof/>
            <w:webHidden/>
          </w:rPr>
          <w:instrText xml:space="preserve"> PAGEREF _Toc467151299 \h </w:instrText>
        </w:r>
        <w:r w:rsidR="00D412DA">
          <w:rPr>
            <w:noProof/>
            <w:webHidden/>
          </w:rPr>
        </w:r>
        <w:r w:rsidR="00D412DA">
          <w:rPr>
            <w:noProof/>
            <w:webHidden/>
          </w:rPr>
          <w:fldChar w:fldCharType="separate"/>
        </w:r>
        <w:r w:rsidR="0053144D">
          <w:rPr>
            <w:noProof/>
            <w:webHidden/>
          </w:rPr>
          <w:t>48</w:t>
        </w:r>
        <w:r w:rsidR="00D412DA">
          <w:rPr>
            <w:noProof/>
            <w:webHidden/>
          </w:rPr>
          <w:fldChar w:fldCharType="end"/>
        </w:r>
      </w:hyperlink>
    </w:p>
    <w:p w14:paraId="5139D79C"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0" w:history="1">
        <w:r w:rsidR="00D412DA" w:rsidRPr="00FD062B">
          <w:rPr>
            <w:rStyle w:val="Hyperlink"/>
            <w:noProof/>
          </w:rPr>
          <w:t>Table 2. Temperature and Conditioning Recommendations for GC</w:t>
        </w:r>
        <w:r w:rsidR="00D412DA">
          <w:rPr>
            <w:noProof/>
            <w:webHidden/>
          </w:rPr>
          <w:tab/>
        </w:r>
        <w:r w:rsidR="00D412DA">
          <w:rPr>
            <w:noProof/>
            <w:webHidden/>
          </w:rPr>
          <w:fldChar w:fldCharType="begin"/>
        </w:r>
        <w:r w:rsidR="00D412DA">
          <w:rPr>
            <w:noProof/>
            <w:webHidden/>
          </w:rPr>
          <w:instrText xml:space="preserve"> PAGEREF _Toc467151300 \h </w:instrText>
        </w:r>
        <w:r w:rsidR="00D412DA">
          <w:rPr>
            <w:noProof/>
            <w:webHidden/>
          </w:rPr>
        </w:r>
        <w:r w:rsidR="00D412DA">
          <w:rPr>
            <w:noProof/>
            <w:webHidden/>
          </w:rPr>
          <w:fldChar w:fldCharType="separate"/>
        </w:r>
        <w:r w:rsidR="0053144D">
          <w:rPr>
            <w:noProof/>
            <w:webHidden/>
          </w:rPr>
          <w:t>50</w:t>
        </w:r>
        <w:r w:rsidR="00D412DA">
          <w:rPr>
            <w:noProof/>
            <w:webHidden/>
          </w:rPr>
          <w:fldChar w:fldCharType="end"/>
        </w:r>
      </w:hyperlink>
    </w:p>
    <w:p w14:paraId="331158CF"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1" w:history="1">
        <w:r w:rsidR="00D412DA" w:rsidRPr="00FD062B">
          <w:rPr>
            <w:rStyle w:val="Hyperlink"/>
            <w:noProof/>
          </w:rPr>
          <w:t>Table 3. Percentage of Total Peak Area of Each Chemical Family</w:t>
        </w:r>
        <w:r w:rsidR="00D412DA">
          <w:rPr>
            <w:noProof/>
            <w:webHidden/>
          </w:rPr>
          <w:tab/>
        </w:r>
        <w:r w:rsidR="00D412DA">
          <w:rPr>
            <w:noProof/>
            <w:webHidden/>
          </w:rPr>
          <w:fldChar w:fldCharType="begin"/>
        </w:r>
        <w:r w:rsidR="00D412DA">
          <w:rPr>
            <w:noProof/>
            <w:webHidden/>
          </w:rPr>
          <w:instrText xml:space="preserve"> PAGEREF _Toc467151301 \h </w:instrText>
        </w:r>
        <w:r w:rsidR="00D412DA">
          <w:rPr>
            <w:noProof/>
            <w:webHidden/>
          </w:rPr>
        </w:r>
        <w:r w:rsidR="00D412DA">
          <w:rPr>
            <w:noProof/>
            <w:webHidden/>
          </w:rPr>
          <w:fldChar w:fldCharType="separate"/>
        </w:r>
        <w:r w:rsidR="0053144D">
          <w:rPr>
            <w:noProof/>
            <w:webHidden/>
          </w:rPr>
          <w:t>59</w:t>
        </w:r>
        <w:r w:rsidR="00D412DA">
          <w:rPr>
            <w:noProof/>
            <w:webHidden/>
          </w:rPr>
          <w:fldChar w:fldCharType="end"/>
        </w:r>
      </w:hyperlink>
    </w:p>
    <w:p w14:paraId="3B88CE92"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2" w:history="1">
        <w:r w:rsidR="00D412DA" w:rsidRPr="00FD062B">
          <w:rPr>
            <w:rStyle w:val="Hyperlink"/>
            <w:noProof/>
          </w:rPr>
          <w:t>Table 4. Proportionality (%) of Peak Area per Chemical Family</w:t>
        </w:r>
        <w:r w:rsidR="00D412DA">
          <w:rPr>
            <w:noProof/>
            <w:webHidden/>
          </w:rPr>
          <w:tab/>
        </w:r>
        <w:r w:rsidR="00D412DA">
          <w:rPr>
            <w:noProof/>
            <w:webHidden/>
          </w:rPr>
          <w:fldChar w:fldCharType="begin"/>
        </w:r>
        <w:r w:rsidR="00D412DA">
          <w:rPr>
            <w:noProof/>
            <w:webHidden/>
          </w:rPr>
          <w:instrText xml:space="preserve"> PAGEREF _Toc467151302 \h </w:instrText>
        </w:r>
        <w:r w:rsidR="00D412DA">
          <w:rPr>
            <w:noProof/>
            <w:webHidden/>
          </w:rPr>
        </w:r>
        <w:r w:rsidR="00D412DA">
          <w:rPr>
            <w:noProof/>
            <w:webHidden/>
          </w:rPr>
          <w:fldChar w:fldCharType="separate"/>
        </w:r>
        <w:r w:rsidR="0053144D">
          <w:rPr>
            <w:noProof/>
            <w:webHidden/>
          </w:rPr>
          <w:t>65</w:t>
        </w:r>
        <w:r w:rsidR="00D412DA">
          <w:rPr>
            <w:noProof/>
            <w:webHidden/>
          </w:rPr>
          <w:fldChar w:fldCharType="end"/>
        </w:r>
      </w:hyperlink>
    </w:p>
    <w:p w14:paraId="0A699AEC"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3" w:history="1">
        <w:r w:rsidR="00D412DA" w:rsidRPr="00FD062B">
          <w:rPr>
            <w:rStyle w:val="Hyperlink"/>
            <w:noProof/>
          </w:rPr>
          <w:t>Table 5. Marijuana Standards Serial Dilutions</w:t>
        </w:r>
        <w:r w:rsidR="00D412DA">
          <w:rPr>
            <w:noProof/>
            <w:webHidden/>
          </w:rPr>
          <w:tab/>
        </w:r>
        <w:r w:rsidR="00D412DA">
          <w:rPr>
            <w:noProof/>
            <w:webHidden/>
          </w:rPr>
          <w:fldChar w:fldCharType="begin"/>
        </w:r>
        <w:r w:rsidR="00D412DA">
          <w:rPr>
            <w:noProof/>
            <w:webHidden/>
          </w:rPr>
          <w:instrText xml:space="preserve"> PAGEREF _Toc467151303 \h </w:instrText>
        </w:r>
        <w:r w:rsidR="00D412DA">
          <w:rPr>
            <w:noProof/>
            <w:webHidden/>
          </w:rPr>
        </w:r>
        <w:r w:rsidR="00D412DA">
          <w:rPr>
            <w:noProof/>
            <w:webHidden/>
          </w:rPr>
          <w:fldChar w:fldCharType="separate"/>
        </w:r>
        <w:r w:rsidR="0053144D">
          <w:rPr>
            <w:noProof/>
            <w:webHidden/>
          </w:rPr>
          <w:t>72</w:t>
        </w:r>
        <w:r w:rsidR="00D412DA">
          <w:rPr>
            <w:noProof/>
            <w:webHidden/>
          </w:rPr>
          <w:fldChar w:fldCharType="end"/>
        </w:r>
      </w:hyperlink>
    </w:p>
    <w:p w14:paraId="10690815"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4" w:history="1">
        <w:r w:rsidR="00D412DA" w:rsidRPr="00FD062B">
          <w:rPr>
            <w:rStyle w:val="Hyperlink"/>
            <w:noProof/>
          </w:rPr>
          <w:t>Table 6. Heroin Standards Serial Dilutions</w:t>
        </w:r>
        <w:r w:rsidR="00D412DA">
          <w:rPr>
            <w:noProof/>
            <w:webHidden/>
          </w:rPr>
          <w:tab/>
        </w:r>
        <w:r w:rsidR="00D412DA">
          <w:rPr>
            <w:noProof/>
            <w:webHidden/>
          </w:rPr>
          <w:fldChar w:fldCharType="begin"/>
        </w:r>
        <w:r w:rsidR="00D412DA">
          <w:rPr>
            <w:noProof/>
            <w:webHidden/>
          </w:rPr>
          <w:instrText xml:space="preserve"> PAGEREF _Toc467151304 \h </w:instrText>
        </w:r>
        <w:r w:rsidR="00D412DA">
          <w:rPr>
            <w:noProof/>
            <w:webHidden/>
          </w:rPr>
        </w:r>
        <w:r w:rsidR="00D412DA">
          <w:rPr>
            <w:noProof/>
            <w:webHidden/>
          </w:rPr>
          <w:fldChar w:fldCharType="separate"/>
        </w:r>
        <w:r w:rsidR="0053144D">
          <w:rPr>
            <w:noProof/>
            <w:webHidden/>
          </w:rPr>
          <w:t>73</w:t>
        </w:r>
        <w:r w:rsidR="00D412DA">
          <w:rPr>
            <w:noProof/>
            <w:webHidden/>
          </w:rPr>
          <w:fldChar w:fldCharType="end"/>
        </w:r>
      </w:hyperlink>
    </w:p>
    <w:p w14:paraId="2867D7E2"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5" w:history="1">
        <w:r w:rsidR="00D412DA" w:rsidRPr="00FD062B">
          <w:rPr>
            <w:rStyle w:val="Hyperlink"/>
            <w:noProof/>
          </w:rPr>
          <w:t>Table 7. Optimized Parameters for SPME Extraction</w:t>
        </w:r>
        <w:r w:rsidR="00D412DA">
          <w:rPr>
            <w:noProof/>
            <w:webHidden/>
          </w:rPr>
          <w:tab/>
        </w:r>
        <w:r w:rsidR="00D412DA">
          <w:rPr>
            <w:noProof/>
            <w:webHidden/>
          </w:rPr>
          <w:fldChar w:fldCharType="begin"/>
        </w:r>
        <w:r w:rsidR="00D412DA">
          <w:rPr>
            <w:noProof/>
            <w:webHidden/>
          </w:rPr>
          <w:instrText xml:space="preserve"> PAGEREF _Toc467151305 \h </w:instrText>
        </w:r>
        <w:r w:rsidR="00D412DA">
          <w:rPr>
            <w:noProof/>
            <w:webHidden/>
          </w:rPr>
        </w:r>
        <w:r w:rsidR="00D412DA">
          <w:rPr>
            <w:noProof/>
            <w:webHidden/>
          </w:rPr>
          <w:fldChar w:fldCharType="separate"/>
        </w:r>
        <w:r w:rsidR="0053144D">
          <w:rPr>
            <w:noProof/>
            <w:webHidden/>
          </w:rPr>
          <w:t>74</w:t>
        </w:r>
        <w:r w:rsidR="00D412DA">
          <w:rPr>
            <w:noProof/>
            <w:webHidden/>
          </w:rPr>
          <w:fldChar w:fldCharType="end"/>
        </w:r>
      </w:hyperlink>
    </w:p>
    <w:p w14:paraId="32D1D32B"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6" w:history="1">
        <w:r w:rsidR="00D412DA" w:rsidRPr="00FD062B">
          <w:rPr>
            <w:rStyle w:val="Hyperlink"/>
            <w:noProof/>
          </w:rPr>
          <w:t>Table 8. Composition of the Volatiles in Marijuana Samples</w:t>
        </w:r>
        <w:r w:rsidR="00D412DA">
          <w:rPr>
            <w:noProof/>
            <w:webHidden/>
          </w:rPr>
          <w:tab/>
        </w:r>
        <w:r w:rsidR="00D412DA">
          <w:rPr>
            <w:noProof/>
            <w:webHidden/>
          </w:rPr>
          <w:fldChar w:fldCharType="begin"/>
        </w:r>
        <w:r w:rsidR="00D412DA">
          <w:rPr>
            <w:noProof/>
            <w:webHidden/>
          </w:rPr>
          <w:instrText xml:space="preserve"> PAGEREF _Toc467151306 \h </w:instrText>
        </w:r>
        <w:r w:rsidR="00D412DA">
          <w:rPr>
            <w:noProof/>
            <w:webHidden/>
          </w:rPr>
        </w:r>
        <w:r w:rsidR="00D412DA">
          <w:rPr>
            <w:noProof/>
            <w:webHidden/>
          </w:rPr>
          <w:fldChar w:fldCharType="separate"/>
        </w:r>
        <w:r w:rsidR="0053144D">
          <w:rPr>
            <w:noProof/>
            <w:webHidden/>
          </w:rPr>
          <w:t>77</w:t>
        </w:r>
        <w:r w:rsidR="00D412DA">
          <w:rPr>
            <w:noProof/>
            <w:webHidden/>
          </w:rPr>
          <w:fldChar w:fldCharType="end"/>
        </w:r>
      </w:hyperlink>
    </w:p>
    <w:p w14:paraId="369ED8D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7" w:history="1">
        <w:r w:rsidR="00D412DA" w:rsidRPr="00FD062B">
          <w:rPr>
            <w:rStyle w:val="Hyperlink"/>
            <w:noProof/>
          </w:rPr>
          <w:t>Table 9. Contribution (%) of Compounds in Marijuana Headspace</w:t>
        </w:r>
        <w:r w:rsidR="00D412DA">
          <w:rPr>
            <w:noProof/>
            <w:webHidden/>
          </w:rPr>
          <w:tab/>
        </w:r>
        <w:r w:rsidR="00D412DA">
          <w:rPr>
            <w:noProof/>
            <w:webHidden/>
          </w:rPr>
          <w:fldChar w:fldCharType="begin"/>
        </w:r>
        <w:r w:rsidR="00D412DA">
          <w:rPr>
            <w:noProof/>
            <w:webHidden/>
          </w:rPr>
          <w:instrText xml:space="preserve"> PAGEREF _Toc467151307 \h </w:instrText>
        </w:r>
        <w:r w:rsidR="00D412DA">
          <w:rPr>
            <w:noProof/>
            <w:webHidden/>
          </w:rPr>
        </w:r>
        <w:r w:rsidR="00D412DA">
          <w:rPr>
            <w:noProof/>
            <w:webHidden/>
          </w:rPr>
          <w:fldChar w:fldCharType="separate"/>
        </w:r>
        <w:r w:rsidR="0053144D">
          <w:rPr>
            <w:noProof/>
            <w:webHidden/>
          </w:rPr>
          <w:t>82</w:t>
        </w:r>
        <w:r w:rsidR="00D412DA">
          <w:rPr>
            <w:noProof/>
            <w:webHidden/>
          </w:rPr>
          <w:fldChar w:fldCharType="end"/>
        </w:r>
      </w:hyperlink>
    </w:p>
    <w:p w14:paraId="06F156C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8" w:history="1">
        <w:r w:rsidR="00D412DA" w:rsidRPr="00FD062B">
          <w:rPr>
            <w:rStyle w:val="Hyperlink"/>
            <w:noProof/>
          </w:rPr>
          <w:t>Table 10. Certified Canines: Breed, Age and Gender Data</w:t>
        </w:r>
        <w:r w:rsidR="00D412DA">
          <w:rPr>
            <w:noProof/>
            <w:webHidden/>
          </w:rPr>
          <w:tab/>
        </w:r>
        <w:r w:rsidR="00D412DA">
          <w:rPr>
            <w:noProof/>
            <w:webHidden/>
          </w:rPr>
          <w:fldChar w:fldCharType="begin"/>
        </w:r>
        <w:r w:rsidR="00D412DA">
          <w:rPr>
            <w:noProof/>
            <w:webHidden/>
          </w:rPr>
          <w:instrText xml:space="preserve"> PAGEREF _Toc467151308 \h </w:instrText>
        </w:r>
        <w:r w:rsidR="00D412DA">
          <w:rPr>
            <w:noProof/>
            <w:webHidden/>
          </w:rPr>
        </w:r>
        <w:r w:rsidR="00D412DA">
          <w:rPr>
            <w:noProof/>
            <w:webHidden/>
          </w:rPr>
          <w:fldChar w:fldCharType="separate"/>
        </w:r>
        <w:r w:rsidR="0053144D">
          <w:rPr>
            <w:noProof/>
            <w:webHidden/>
          </w:rPr>
          <w:t>92</w:t>
        </w:r>
        <w:r w:rsidR="00D412DA">
          <w:rPr>
            <w:noProof/>
            <w:webHidden/>
          </w:rPr>
          <w:fldChar w:fldCharType="end"/>
        </w:r>
      </w:hyperlink>
    </w:p>
    <w:p w14:paraId="739A92EA"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09" w:history="1">
        <w:r w:rsidR="00D412DA" w:rsidRPr="00FD062B">
          <w:rPr>
            <w:rStyle w:val="Hyperlink"/>
            <w:noProof/>
          </w:rPr>
          <w:t>Table 11. Individual Canine Performance Table on Potential Pseudo Marijuana Training Aid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09 \h </w:instrText>
        </w:r>
        <w:r w:rsidR="00D412DA">
          <w:rPr>
            <w:noProof/>
            <w:webHidden/>
          </w:rPr>
        </w:r>
        <w:r w:rsidR="00D412DA">
          <w:rPr>
            <w:noProof/>
            <w:webHidden/>
          </w:rPr>
          <w:fldChar w:fldCharType="separate"/>
        </w:r>
        <w:r w:rsidR="0053144D">
          <w:rPr>
            <w:noProof/>
            <w:webHidden/>
          </w:rPr>
          <w:t>95</w:t>
        </w:r>
        <w:r w:rsidR="00D412DA">
          <w:rPr>
            <w:noProof/>
            <w:webHidden/>
          </w:rPr>
          <w:fldChar w:fldCharType="end"/>
        </w:r>
      </w:hyperlink>
    </w:p>
    <w:p w14:paraId="0C030290"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0" w:history="1">
        <w:r w:rsidR="00D412DA" w:rsidRPr="00FD062B">
          <w:rPr>
            <w:rStyle w:val="Hyperlink"/>
            <w:noProof/>
          </w:rPr>
          <w:t>Table 12. Odor Recognition Test (Average): Single-Compound Pseudo Marijuana (n=27)</w:t>
        </w:r>
        <w:r w:rsidR="00D412DA">
          <w:rPr>
            <w:noProof/>
            <w:webHidden/>
          </w:rPr>
          <w:tab/>
        </w:r>
        <w:r w:rsidR="00D412DA">
          <w:rPr>
            <w:noProof/>
            <w:webHidden/>
          </w:rPr>
          <w:fldChar w:fldCharType="begin"/>
        </w:r>
        <w:r w:rsidR="00D412DA">
          <w:rPr>
            <w:noProof/>
            <w:webHidden/>
          </w:rPr>
          <w:instrText xml:space="preserve"> PAGEREF _Toc467151310 \h </w:instrText>
        </w:r>
        <w:r w:rsidR="00D412DA">
          <w:rPr>
            <w:noProof/>
            <w:webHidden/>
          </w:rPr>
        </w:r>
        <w:r w:rsidR="00D412DA">
          <w:rPr>
            <w:noProof/>
            <w:webHidden/>
          </w:rPr>
          <w:fldChar w:fldCharType="separate"/>
        </w:r>
        <w:r w:rsidR="0053144D">
          <w:rPr>
            <w:noProof/>
            <w:webHidden/>
          </w:rPr>
          <w:t>96</w:t>
        </w:r>
        <w:r w:rsidR="00D412DA">
          <w:rPr>
            <w:noProof/>
            <w:webHidden/>
          </w:rPr>
          <w:fldChar w:fldCharType="end"/>
        </w:r>
      </w:hyperlink>
    </w:p>
    <w:p w14:paraId="6A8602FC"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1" w:history="1">
        <w:r w:rsidR="00D412DA" w:rsidRPr="00FD062B">
          <w:rPr>
            <w:rStyle w:val="Hyperlink"/>
            <w:noProof/>
          </w:rPr>
          <w:t>Table 13. Individual Canine Performance Table on Potential Multi-compound Pseudo Marijuana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11 \h </w:instrText>
        </w:r>
        <w:r w:rsidR="00D412DA">
          <w:rPr>
            <w:noProof/>
            <w:webHidden/>
          </w:rPr>
        </w:r>
        <w:r w:rsidR="00D412DA">
          <w:rPr>
            <w:noProof/>
            <w:webHidden/>
          </w:rPr>
          <w:fldChar w:fldCharType="separate"/>
        </w:r>
        <w:r w:rsidR="0053144D">
          <w:rPr>
            <w:noProof/>
            <w:webHidden/>
          </w:rPr>
          <w:t>97</w:t>
        </w:r>
        <w:r w:rsidR="00D412DA">
          <w:rPr>
            <w:noProof/>
            <w:webHidden/>
          </w:rPr>
          <w:fldChar w:fldCharType="end"/>
        </w:r>
      </w:hyperlink>
    </w:p>
    <w:p w14:paraId="322D71FD"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2" w:history="1">
        <w:r w:rsidR="00D412DA" w:rsidRPr="00FD062B">
          <w:rPr>
            <w:rStyle w:val="Hyperlink"/>
            <w:noProof/>
          </w:rPr>
          <w:t>Table 14. Individual canine performance table on potential pseudo heroin training aid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12 \h </w:instrText>
        </w:r>
        <w:r w:rsidR="00D412DA">
          <w:rPr>
            <w:noProof/>
            <w:webHidden/>
          </w:rPr>
        </w:r>
        <w:r w:rsidR="00D412DA">
          <w:rPr>
            <w:noProof/>
            <w:webHidden/>
          </w:rPr>
          <w:fldChar w:fldCharType="separate"/>
        </w:r>
        <w:r w:rsidR="0053144D">
          <w:rPr>
            <w:noProof/>
            <w:webHidden/>
          </w:rPr>
          <w:t>99</w:t>
        </w:r>
        <w:r w:rsidR="00D412DA">
          <w:rPr>
            <w:noProof/>
            <w:webHidden/>
          </w:rPr>
          <w:fldChar w:fldCharType="end"/>
        </w:r>
      </w:hyperlink>
    </w:p>
    <w:p w14:paraId="147AB4BB"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3" w:history="1">
        <w:r w:rsidR="00D412DA" w:rsidRPr="00FD062B">
          <w:rPr>
            <w:rStyle w:val="Hyperlink"/>
            <w:noProof/>
          </w:rPr>
          <w:t>Table 15. Odor Recognition Test (Average): Pseudo Heroin (n=32)</w:t>
        </w:r>
        <w:r w:rsidR="00D412DA">
          <w:rPr>
            <w:noProof/>
            <w:webHidden/>
          </w:rPr>
          <w:tab/>
        </w:r>
        <w:r w:rsidR="00D412DA">
          <w:rPr>
            <w:noProof/>
            <w:webHidden/>
          </w:rPr>
          <w:fldChar w:fldCharType="begin"/>
        </w:r>
        <w:r w:rsidR="00D412DA">
          <w:rPr>
            <w:noProof/>
            <w:webHidden/>
          </w:rPr>
          <w:instrText xml:space="preserve"> PAGEREF _Toc467151313 \h </w:instrText>
        </w:r>
        <w:r w:rsidR="00D412DA">
          <w:rPr>
            <w:noProof/>
            <w:webHidden/>
          </w:rPr>
        </w:r>
        <w:r w:rsidR="00D412DA">
          <w:rPr>
            <w:noProof/>
            <w:webHidden/>
          </w:rPr>
          <w:fldChar w:fldCharType="separate"/>
        </w:r>
        <w:r w:rsidR="0053144D">
          <w:rPr>
            <w:noProof/>
            <w:webHidden/>
          </w:rPr>
          <w:t>99</w:t>
        </w:r>
        <w:r w:rsidR="00D412DA">
          <w:rPr>
            <w:noProof/>
            <w:webHidden/>
          </w:rPr>
          <w:fldChar w:fldCharType="end"/>
        </w:r>
      </w:hyperlink>
    </w:p>
    <w:p w14:paraId="427417CA"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4" w:history="1">
        <w:r w:rsidR="00D412DA" w:rsidRPr="00FD062B">
          <w:rPr>
            <w:rStyle w:val="Hyperlink"/>
            <w:noProof/>
          </w:rPr>
          <w:t>Table 16. Individual Canine Performance Table on Pseudo Marijuana Training Aid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14 \h </w:instrText>
        </w:r>
        <w:r w:rsidR="00D412DA">
          <w:rPr>
            <w:noProof/>
            <w:webHidden/>
          </w:rPr>
        </w:r>
        <w:r w:rsidR="00D412DA">
          <w:rPr>
            <w:noProof/>
            <w:webHidden/>
          </w:rPr>
          <w:fldChar w:fldCharType="separate"/>
        </w:r>
        <w:r w:rsidR="0053144D">
          <w:rPr>
            <w:noProof/>
            <w:webHidden/>
          </w:rPr>
          <w:t>113</w:t>
        </w:r>
        <w:r w:rsidR="00D412DA">
          <w:rPr>
            <w:noProof/>
            <w:webHidden/>
          </w:rPr>
          <w:fldChar w:fldCharType="end"/>
        </w:r>
      </w:hyperlink>
    </w:p>
    <w:p w14:paraId="7AC18083"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5" w:history="1">
        <w:r w:rsidR="00D412DA" w:rsidRPr="00FD062B">
          <w:rPr>
            <w:rStyle w:val="Hyperlink"/>
            <w:noProof/>
          </w:rPr>
          <w:t>Table 17. Odor Recognition Test (Average): Pseudo Marijuana (n=6)</w:t>
        </w:r>
        <w:r w:rsidR="00D412DA">
          <w:rPr>
            <w:noProof/>
            <w:webHidden/>
          </w:rPr>
          <w:tab/>
        </w:r>
        <w:r w:rsidR="00D412DA">
          <w:rPr>
            <w:noProof/>
            <w:webHidden/>
          </w:rPr>
          <w:fldChar w:fldCharType="begin"/>
        </w:r>
        <w:r w:rsidR="00D412DA">
          <w:rPr>
            <w:noProof/>
            <w:webHidden/>
          </w:rPr>
          <w:instrText xml:space="preserve"> PAGEREF _Toc467151315 \h </w:instrText>
        </w:r>
        <w:r w:rsidR="00D412DA">
          <w:rPr>
            <w:noProof/>
            <w:webHidden/>
          </w:rPr>
        </w:r>
        <w:r w:rsidR="00D412DA">
          <w:rPr>
            <w:noProof/>
            <w:webHidden/>
          </w:rPr>
          <w:fldChar w:fldCharType="separate"/>
        </w:r>
        <w:r w:rsidR="0053144D">
          <w:rPr>
            <w:noProof/>
            <w:webHidden/>
          </w:rPr>
          <w:t>114</w:t>
        </w:r>
        <w:r w:rsidR="00D412DA">
          <w:rPr>
            <w:noProof/>
            <w:webHidden/>
          </w:rPr>
          <w:fldChar w:fldCharType="end"/>
        </w:r>
      </w:hyperlink>
    </w:p>
    <w:p w14:paraId="6C6C2383"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6" w:history="1">
        <w:r w:rsidR="00D412DA" w:rsidRPr="00FD062B">
          <w:rPr>
            <w:rStyle w:val="Hyperlink"/>
            <w:noProof/>
          </w:rPr>
          <w:t>Table 18. Individual Canine Performance Table on 1 g Comestible Products (n=5)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16 \h </w:instrText>
        </w:r>
        <w:r w:rsidR="00D412DA">
          <w:rPr>
            <w:noProof/>
            <w:webHidden/>
          </w:rPr>
        </w:r>
        <w:r w:rsidR="00D412DA">
          <w:rPr>
            <w:noProof/>
            <w:webHidden/>
          </w:rPr>
          <w:fldChar w:fldCharType="separate"/>
        </w:r>
        <w:r w:rsidR="0053144D">
          <w:rPr>
            <w:noProof/>
            <w:webHidden/>
          </w:rPr>
          <w:t>117</w:t>
        </w:r>
        <w:r w:rsidR="00D412DA">
          <w:rPr>
            <w:noProof/>
            <w:webHidden/>
          </w:rPr>
          <w:fldChar w:fldCharType="end"/>
        </w:r>
      </w:hyperlink>
    </w:p>
    <w:p w14:paraId="0B9B5799"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7" w:history="1">
        <w:r w:rsidR="00D412DA" w:rsidRPr="00FD062B">
          <w:rPr>
            <w:rStyle w:val="Hyperlink"/>
            <w:noProof/>
          </w:rPr>
          <w:t>Table 19. Odor Recognition Test (Average): Comestible Products (n=5)</w:t>
        </w:r>
        <w:r w:rsidR="00D412DA">
          <w:rPr>
            <w:noProof/>
            <w:webHidden/>
          </w:rPr>
          <w:tab/>
        </w:r>
        <w:r w:rsidR="00D412DA">
          <w:rPr>
            <w:noProof/>
            <w:webHidden/>
          </w:rPr>
          <w:fldChar w:fldCharType="begin"/>
        </w:r>
        <w:r w:rsidR="00D412DA">
          <w:rPr>
            <w:noProof/>
            <w:webHidden/>
          </w:rPr>
          <w:instrText xml:space="preserve"> PAGEREF _Toc467151317 \h </w:instrText>
        </w:r>
        <w:r w:rsidR="00D412DA">
          <w:rPr>
            <w:noProof/>
            <w:webHidden/>
          </w:rPr>
        </w:r>
        <w:r w:rsidR="00D412DA">
          <w:rPr>
            <w:noProof/>
            <w:webHidden/>
          </w:rPr>
          <w:fldChar w:fldCharType="separate"/>
        </w:r>
        <w:r w:rsidR="0053144D">
          <w:rPr>
            <w:noProof/>
            <w:webHidden/>
          </w:rPr>
          <w:t>117</w:t>
        </w:r>
        <w:r w:rsidR="00D412DA">
          <w:rPr>
            <w:noProof/>
            <w:webHidden/>
          </w:rPr>
          <w:fldChar w:fldCharType="end"/>
        </w:r>
      </w:hyperlink>
    </w:p>
    <w:p w14:paraId="617C378F"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8" w:history="1">
        <w:r w:rsidR="00D412DA" w:rsidRPr="00FD062B">
          <w:rPr>
            <w:rStyle w:val="Hyperlink"/>
            <w:noProof/>
          </w:rPr>
          <w:t>Table 20. Individual Canine Performance Table on Pseudo Heroin Training Aid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18 \h </w:instrText>
        </w:r>
        <w:r w:rsidR="00D412DA">
          <w:rPr>
            <w:noProof/>
            <w:webHidden/>
          </w:rPr>
        </w:r>
        <w:r w:rsidR="00D412DA">
          <w:rPr>
            <w:noProof/>
            <w:webHidden/>
          </w:rPr>
          <w:fldChar w:fldCharType="separate"/>
        </w:r>
        <w:r w:rsidR="0053144D">
          <w:rPr>
            <w:noProof/>
            <w:webHidden/>
          </w:rPr>
          <w:t>118</w:t>
        </w:r>
        <w:r w:rsidR="00D412DA">
          <w:rPr>
            <w:noProof/>
            <w:webHidden/>
          </w:rPr>
          <w:fldChar w:fldCharType="end"/>
        </w:r>
      </w:hyperlink>
    </w:p>
    <w:p w14:paraId="756C64E1"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19" w:history="1">
        <w:r w:rsidR="00D412DA" w:rsidRPr="00FD062B">
          <w:rPr>
            <w:rStyle w:val="Hyperlink"/>
            <w:noProof/>
          </w:rPr>
          <w:t>Table 21. Odor Recognition Test (Average): Pseudo Heroin (n=12)</w:t>
        </w:r>
        <w:r w:rsidR="00D412DA">
          <w:rPr>
            <w:noProof/>
            <w:webHidden/>
          </w:rPr>
          <w:tab/>
        </w:r>
        <w:r w:rsidR="00D412DA">
          <w:rPr>
            <w:noProof/>
            <w:webHidden/>
          </w:rPr>
          <w:fldChar w:fldCharType="begin"/>
        </w:r>
        <w:r w:rsidR="00D412DA">
          <w:rPr>
            <w:noProof/>
            <w:webHidden/>
          </w:rPr>
          <w:instrText xml:space="preserve"> PAGEREF _Toc467151319 \h </w:instrText>
        </w:r>
        <w:r w:rsidR="00D412DA">
          <w:rPr>
            <w:noProof/>
            <w:webHidden/>
          </w:rPr>
        </w:r>
        <w:r w:rsidR="00D412DA">
          <w:rPr>
            <w:noProof/>
            <w:webHidden/>
          </w:rPr>
          <w:fldChar w:fldCharType="separate"/>
        </w:r>
        <w:r w:rsidR="0053144D">
          <w:rPr>
            <w:noProof/>
            <w:webHidden/>
          </w:rPr>
          <w:t>119</w:t>
        </w:r>
        <w:r w:rsidR="00D412DA">
          <w:rPr>
            <w:noProof/>
            <w:webHidden/>
          </w:rPr>
          <w:fldChar w:fldCharType="end"/>
        </w:r>
      </w:hyperlink>
    </w:p>
    <w:p w14:paraId="5A66F63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0" w:history="1">
        <w:r w:rsidR="00D412DA" w:rsidRPr="00FD062B">
          <w:rPr>
            <w:rStyle w:val="Hyperlink"/>
            <w:noProof/>
          </w:rPr>
          <w:t>Table 22. Individual Canine Performance Table on Commercially and Comestible Products (n=5) (Numerator=A, Denominator=No alert, Parenthesis=  Interest)</w:t>
        </w:r>
        <w:r w:rsidR="00D412DA">
          <w:rPr>
            <w:noProof/>
            <w:webHidden/>
          </w:rPr>
          <w:tab/>
        </w:r>
        <w:r w:rsidR="00D412DA">
          <w:rPr>
            <w:noProof/>
            <w:webHidden/>
          </w:rPr>
          <w:fldChar w:fldCharType="begin"/>
        </w:r>
        <w:r w:rsidR="00D412DA">
          <w:rPr>
            <w:noProof/>
            <w:webHidden/>
          </w:rPr>
          <w:instrText xml:space="preserve"> PAGEREF _Toc467151320 \h </w:instrText>
        </w:r>
        <w:r w:rsidR="00D412DA">
          <w:rPr>
            <w:noProof/>
            <w:webHidden/>
          </w:rPr>
        </w:r>
        <w:r w:rsidR="00D412DA">
          <w:rPr>
            <w:noProof/>
            <w:webHidden/>
          </w:rPr>
          <w:fldChar w:fldCharType="separate"/>
        </w:r>
        <w:r w:rsidR="0053144D">
          <w:rPr>
            <w:noProof/>
            <w:webHidden/>
          </w:rPr>
          <w:t>122</w:t>
        </w:r>
        <w:r w:rsidR="00D412DA">
          <w:rPr>
            <w:noProof/>
            <w:webHidden/>
          </w:rPr>
          <w:fldChar w:fldCharType="end"/>
        </w:r>
      </w:hyperlink>
    </w:p>
    <w:p w14:paraId="3B0053CD"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1" w:history="1">
        <w:r w:rsidR="00D412DA" w:rsidRPr="00FD062B">
          <w:rPr>
            <w:rStyle w:val="Hyperlink"/>
            <w:noProof/>
          </w:rPr>
          <w:t>Table 23. Odor Recognition Test: Commercial and Comestible Products (n=5)</w:t>
        </w:r>
        <w:r w:rsidR="00D412DA">
          <w:rPr>
            <w:noProof/>
            <w:webHidden/>
          </w:rPr>
          <w:tab/>
        </w:r>
        <w:r w:rsidR="00D412DA">
          <w:rPr>
            <w:noProof/>
            <w:webHidden/>
          </w:rPr>
          <w:fldChar w:fldCharType="begin"/>
        </w:r>
        <w:r w:rsidR="00D412DA">
          <w:rPr>
            <w:noProof/>
            <w:webHidden/>
          </w:rPr>
          <w:instrText xml:space="preserve"> PAGEREF _Toc467151321 \h </w:instrText>
        </w:r>
        <w:r w:rsidR="00D412DA">
          <w:rPr>
            <w:noProof/>
            <w:webHidden/>
          </w:rPr>
        </w:r>
        <w:r w:rsidR="00D412DA">
          <w:rPr>
            <w:noProof/>
            <w:webHidden/>
          </w:rPr>
          <w:fldChar w:fldCharType="separate"/>
        </w:r>
        <w:r w:rsidR="0053144D">
          <w:rPr>
            <w:noProof/>
            <w:webHidden/>
          </w:rPr>
          <w:t>123</w:t>
        </w:r>
        <w:r w:rsidR="00D412DA">
          <w:rPr>
            <w:noProof/>
            <w:webHidden/>
          </w:rPr>
          <w:fldChar w:fldCharType="end"/>
        </w:r>
      </w:hyperlink>
    </w:p>
    <w:p w14:paraId="169BC5AD"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2" w:history="1">
        <w:r w:rsidR="00D412DA" w:rsidRPr="00FD062B">
          <w:rPr>
            <w:rStyle w:val="Hyperlink"/>
            <w:noProof/>
          </w:rPr>
          <w:t>Table 24. Target Compound per Explosive Family</w:t>
        </w:r>
        <w:r w:rsidR="00D412DA">
          <w:rPr>
            <w:noProof/>
            <w:webHidden/>
          </w:rPr>
          <w:tab/>
        </w:r>
        <w:r w:rsidR="00D412DA">
          <w:rPr>
            <w:noProof/>
            <w:webHidden/>
          </w:rPr>
          <w:fldChar w:fldCharType="begin"/>
        </w:r>
        <w:r w:rsidR="00D412DA">
          <w:rPr>
            <w:noProof/>
            <w:webHidden/>
          </w:rPr>
          <w:instrText xml:space="preserve"> PAGEREF _Toc467151322 \h </w:instrText>
        </w:r>
        <w:r w:rsidR="00D412DA">
          <w:rPr>
            <w:noProof/>
            <w:webHidden/>
          </w:rPr>
        </w:r>
        <w:r w:rsidR="00D412DA">
          <w:rPr>
            <w:noProof/>
            <w:webHidden/>
          </w:rPr>
          <w:fldChar w:fldCharType="separate"/>
        </w:r>
        <w:r w:rsidR="0053144D">
          <w:rPr>
            <w:noProof/>
            <w:webHidden/>
          </w:rPr>
          <w:t>127</w:t>
        </w:r>
        <w:r w:rsidR="00D412DA">
          <w:rPr>
            <w:noProof/>
            <w:webHidden/>
          </w:rPr>
          <w:fldChar w:fldCharType="end"/>
        </w:r>
      </w:hyperlink>
    </w:p>
    <w:p w14:paraId="70FB4E65"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3" w:history="1">
        <w:r w:rsidR="00D412DA" w:rsidRPr="00FD062B">
          <w:rPr>
            <w:rStyle w:val="Hyperlink"/>
            <w:noProof/>
          </w:rPr>
          <w:t>Table 25. GC-MS Methods for Target Compounds Detection</w:t>
        </w:r>
        <w:r w:rsidR="00D412DA">
          <w:rPr>
            <w:noProof/>
            <w:webHidden/>
          </w:rPr>
          <w:tab/>
        </w:r>
        <w:r w:rsidR="00D412DA">
          <w:rPr>
            <w:noProof/>
            <w:webHidden/>
          </w:rPr>
          <w:fldChar w:fldCharType="begin"/>
        </w:r>
        <w:r w:rsidR="00D412DA">
          <w:rPr>
            <w:noProof/>
            <w:webHidden/>
          </w:rPr>
          <w:instrText xml:space="preserve"> PAGEREF _Toc467151323 \h </w:instrText>
        </w:r>
        <w:r w:rsidR="00D412DA">
          <w:rPr>
            <w:noProof/>
            <w:webHidden/>
          </w:rPr>
        </w:r>
        <w:r w:rsidR="00D412DA">
          <w:rPr>
            <w:noProof/>
            <w:webHidden/>
          </w:rPr>
          <w:fldChar w:fldCharType="separate"/>
        </w:r>
        <w:r w:rsidR="0053144D">
          <w:rPr>
            <w:noProof/>
            <w:webHidden/>
          </w:rPr>
          <w:t>130</w:t>
        </w:r>
        <w:r w:rsidR="00D412DA">
          <w:rPr>
            <w:noProof/>
            <w:webHidden/>
          </w:rPr>
          <w:fldChar w:fldCharType="end"/>
        </w:r>
      </w:hyperlink>
    </w:p>
    <w:p w14:paraId="73FB5CA5"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4" w:history="1">
        <w:r w:rsidR="00D412DA" w:rsidRPr="00FD062B">
          <w:rPr>
            <w:rStyle w:val="Hyperlink"/>
            <w:noProof/>
          </w:rPr>
          <w:t>Table 26. Odor Recognition Test: Aged Samples (n=12)</w:t>
        </w:r>
        <w:r w:rsidR="00D412DA">
          <w:rPr>
            <w:noProof/>
            <w:webHidden/>
          </w:rPr>
          <w:tab/>
        </w:r>
        <w:r w:rsidR="00D412DA">
          <w:rPr>
            <w:noProof/>
            <w:webHidden/>
          </w:rPr>
          <w:fldChar w:fldCharType="begin"/>
        </w:r>
        <w:r w:rsidR="00D412DA">
          <w:rPr>
            <w:noProof/>
            <w:webHidden/>
          </w:rPr>
          <w:instrText xml:space="preserve"> PAGEREF _Toc467151324 \h </w:instrText>
        </w:r>
        <w:r w:rsidR="00D412DA">
          <w:rPr>
            <w:noProof/>
            <w:webHidden/>
          </w:rPr>
        </w:r>
        <w:r w:rsidR="00D412DA">
          <w:rPr>
            <w:noProof/>
            <w:webHidden/>
          </w:rPr>
          <w:fldChar w:fldCharType="separate"/>
        </w:r>
        <w:r w:rsidR="0053144D">
          <w:rPr>
            <w:noProof/>
            <w:webHidden/>
          </w:rPr>
          <w:t>144</w:t>
        </w:r>
        <w:r w:rsidR="00D412DA">
          <w:rPr>
            <w:noProof/>
            <w:webHidden/>
          </w:rPr>
          <w:fldChar w:fldCharType="end"/>
        </w:r>
      </w:hyperlink>
    </w:p>
    <w:p w14:paraId="0D1E0BC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5" w:history="1">
        <w:r w:rsidR="00D412DA" w:rsidRPr="00FD062B">
          <w:rPr>
            <w:rStyle w:val="Hyperlink"/>
            <w:noProof/>
          </w:rPr>
          <w:t>Table 27. Odor Recognition Test: Fresh Samples (n=11)</w:t>
        </w:r>
        <w:r w:rsidR="00D412DA">
          <w:rPr>
            <w:noProof/>
            <w:webHidden/>
          </w:rPr>
          <w:tab/>
        </w:r>
        <w:r w:rsidR="00D412DA">
          <w:rPr>
            <w:noProof/>
            <w:webHidden/>
          </w:rPr>
          <w:fldChar w:fldCharType="begin"/>
        </w:r>
        <w:r w:rsidR="00D412DA">
          <w:rPr>
            <w:noProof/>
            <w:webHidden/>
          </w:rPr>
          <w:instrText xml:space="preserve"> PAGEREF _Toc467151325 \h </w:instrText>
        </w:r>
        <w:r w:rsidR="00D412DA">
          <w:rPr>
            <w:noProof/>
            <w:webHidden/>
          </w:rPr>
        </w:r>
        <w:r w:rsidR="00D412DA">
          <w:rPr>
            <w:noProof/>
            <w:webHidden/>
          </w:rPr>
          <w:fldChar w:fldCharType="separate"/>
        </w:r>
        <w:r w:rsidR="0053144D">
          <w:rPr>
            <w:noProof/>
            <w:webHidden/>
          </w:rPr>
          <w:t>145</w:t>
        </w:r>
        <w:r w:rsidR="00D412DA">
          <w:rPr>
            <w:noProof/>
            <w:webHidden/>
          </w:rPr>
          <w:fldChar w:fldCharType="end"/>
        </w:r>
      </w:hyperlink>
    </w:p>
    <w:p w14:paraId="54B658B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6" w:history="1">
        <w:r w:rsidR="00D412DA" w:rsidRPr="00FD062B">
          <w:rPr>
            <w:rStyle w:val="Hyperlink"/>
            <w:noProof/>
          </w:rPr>
          <w:t>Table 28. Suitable Parameters for the Dynamic Collection of VOCs</w:t>
        </w:r>
        <w:r w:rsidR="00D412DA">
          <w:rPr>
            <w:noProof/>
            <w:webHidden/>
          </w:rPr>
          <w:tab/>
        </w:r>
        <w:r w:rsidR="00D412DA">
          <w:rPr>
            <w:noProof/>
            <w:webHidden/>
          </w:rPr>
          <w:fldChar w:fldCharType="begin"/>
        </w:r>
        <w:r w:rsidR="00D412DA">
          <w:rPr>
            <w:noProof/>
            <w:webHidden/>
          </w:rPr>
          <w:instrText xml:space="preserve"> PAGEREF _Toc467151326 \h </w:instrText>
        </w:r>
        <w:r w:rsidR="00D412DA">
          <w:rPr>
            <w:noProof/>
            <w:webHidden/>
          </w:rPr>
        </w:r>
        <w:r w:rsidR="00D412DA">
          <w:rPr>
            <w:noProof/>
            <w:webHidden/>
          </w:rPr>
          <w:fldChar w:fldCharType="separate"/>
        </w:r>
        <w:r w:rsidR="0053144D">
          <w:rPr>
            <w:noProof/>
            <w:webHidden/>
          </w:rPr>
          <w:t>151</w:t>
        </w:r>
        <w:r w:rsidR="00D412DA">
          <w:rPr>
            <w:noProof/>
            <w:webHidden/>
          </w:rPr>
          <w:fldChar w:fldCharType="end"/>
        </w:r>
      </w:hyperlink>
    </w:p>
    <w:p w14:paraId="72761747"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7" w:history="1">
        <w:r w:rsidR="00D412DA" w:rsidRPr="00FD062B">
          <w:rPr>
            <w:rStyle w:val="Hyperlink"/>
            <w:noProof/>
          </w:rPr>
          <w:t>Table 29. Chemical Product Physical and Chemical Properties</w:t>
        </w:r>
        <w:r w:rsidR="00D412DA">
          <w:rPr>
            <w:noProof/>
            <w:webHidden/>
          </w:rPr>
          <w:tab/>
        </w:r>
        <w:r w:rsidR="00D412DA">
          <w:rPr>
            <w:noProof/>
            <w:webHidden/>
          </w:rPr>
          <w:fldChar w:fldCharType="begin"/>
        </w:r>
        <w:r w:rsidR="00D412DA">
          <w:rPr>
            <w:noProof/>
            <w:webHidden/>
          </w:rPr>
          <w:instrText xml:space="preserve"> PAGEREF _Toc467151327 \h </w:instrText>
        </w:r>
        <w:r w:rsidR="00D412DA">
          <w:rPr>
            <w:noProof/>
            <w:webHidden/>
          </w:rPr>
        </w:r>
        <w:r w:rsidR="00D412DA">
          <w:rPr>
            <w:noProof/>
            <w:webHidden/>
          </w:rPr>
          <w:fldChar w:fldCharType="separate"/>
        </w:r>
        <w:r w:rsidR="0053144D">
          <w:rPr>
            <w:noProof/>
            <w:webHidden/>
          </w:rPr>
          <w:t>178</w:t>
        </w:r>
        <w:r w:rsidR="00D412DA">
          <w:rPr>
            <w:noProof/>
            <w:webHidden/>
          </w:rPr>
          <w:fldChar w:fldCharType="end"/>
        </w:r>
      </w:hyperlink>
    </w:p>
    <w:p w14:paraId="376804D7"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8" w:history="1">
        <w:r w:rsidR="00D412DA" w:rsidRPr="00FD062B">
          <w:rPr>
            <w:rStyle w:val="Hyperlink"/>
            <w:noProof/>
          </w:rPr>
          <w:t>Table 30. Canine rooster and trials schedule (Marijuana)</w:t>
        </w:r>
        <w:r w:rsidR="00D412DA">
          <w:rPr>
            <w:noProof/>
            <w:webHidden/>
          </w:rPr>
          <w:tab/>
        </w:r>
        <w:r w:rsidR="00D412DA">
          <w:rPr>
            <w:noProof/>
            <w:webHidden/>
          </w:rPr>
          <w:fldChar w:fldCharType="begin"/>
        </w:r>
        <w:r w:rsidR="00D412DA">
          <w:rPr>
            <w:noProof/>
            <w:webHidden/>
          </w:rPr>
          <w:instrText xml:space="preserve"> PAGEREF _Toc467151328 \h </w:instrText>
        </w:r>
        <w:r w:rsidR="00D412DA">
          <w:rPr>
            <w:noProof/>
            <w:webHidden/>
          </w:rPr>
        </w:r>
        <w:r w:rsidR="00D412DA">
          <w:rPr>
            <w:noProof/>
            <w:webHidden/>
          </w:rPr>
          <w:fldChar w:fldCharType="separate"/>
        </w:r>
        <w:r w:rsidR="0053144D">
          <w:rPr>
            <w:noProof/>
            <w:webHidden/>
          </w:rPr>
          <w:t>179</w:t>
        </w:r>
        <w:r w:rsidR="00D412DA">
          <w:rPr>
            <w:noProof/>
            <w:webHidden/>
          </w:rPr>
          <w:fldChar w:fldCharType="end"/>
        </w:r>
      </w:hyperlink>
    </w:p>
    <w:p w14:paraId="2C8E844C"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29" w:history="1">
        <w:r w:rsidR="00D412DA" w:rsidRPr="00FD062B">
          <w:rPr>
            <w:rStyle w:val="Hyperlink"/>
            <w:noProof/>
          </w:rPr>
          <w:t>Table 31. Canine ORTs Single Compound Raw Data (Marijuana n=27)</w:t>
        </w:r>
        <w:r w:rsidR="00D412DA">
          <w:rPr>
            <w:noProof/>
            <w:webHidden/>
          </w:rPr>
          <w:tab/>
        </w:r>
        <w:r w:rsidR="00D412DA">
          <w:rPr>
            <w:noProof/>
            <w:webHidden/>
          </w:rPr>
          <w:fldChar w:fldCharType="begin"/>
        </w:r>
        <w:r w:rsidR="00D412DA">
          <w:rPr>
            <w:noProof/>
            <w:webHidden/>
          </w:rPr>
          <w:instrText xml:space="preserve"> PAGEREF _Toc467151329 \h </w:instrText>
        </w:r>
        <w:r w:rsidR="00D412DA">
          <w:rPr>
            <w:noProof/>
            <w:webHidden/>
          </w:rPr>
        </w:r>
        <w:r w:rsidR="00D412DA">
          <w:rPr>
            <w:noProof/>
            <w:webHidden/>
          </w:rPr>
          <w:fldChar w:fldCharType="separate"/>
        </w:r>
        <w:r w:rsidR="0053144D">
          <w:rPr>
            <w:noProof/>
            <w:webHidden/>
          </w:rPr>
          <w:t>181</w:t>
        </w:r>
        <w:r w:rsidR="00D412DA">
          <w:rPr>
            <w:noProof/>
            <w:webHidden/>
          </w:rPr>
          <w:fldChar w:fldCharType="end"/>
        </w:r>
      </w:hyperlink>
    </w:p>
    <w:p w14:paraId="7276296E"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0" w:history="1">
        <w:r w:rsidR="00D412DA" w:rsidRPr="00FD062B">
          <w:rPr>
            <w:rStyle w:val="Hyperlink"/>
            <w:noProof/>
          </w:rPr>
          <w:t>Table 32. Canine rooster and trials schedule (Heroin)</w:t>
        </w:r>
        <w:r w:rsidR="00D412DA">
          <w:rPr>
            <w:noProof/>
            <w:webHidden/>
          </w:rPr>
          <w:tab/>
        </w:r>
        <w:r w:rsidR="00D412DA">
          <w:rPr>
            <w:noProof/>
            <w:webHidden/>
          </w:rPr>
          <w:fldChar w:fldCharType="begin"/>
        </w:r>
        <w:r w:rsidR="00D412DA">
          <w:rPr>
            <w:noProof/>
            <w:webHidden/>
          </w:rPr>
          <w:instrText xml:space="preserve"> PAGEREF _Toc467151330 \h </w:instrText>
        </w:r>
        <w:r w:rsidR="00D412DA">
          <w:rPr>
            <w:noProof/>
            <w:webHidden/>
          </w:rPr>
        </w:r>
        <w:r w:rsidR="00D412DA">
          <w:rPr>
            <w:noProof/>
            <w:webHidden/>
          </w:rPr>
          <w:fldChar w:fldCharType="separate"/>
        </w:r>
        <w:r w:rsidR="0053144D">
          <w:rPr>
            <w:noProof/>
            <w:webHidden/>
          </w:rPr>
          <w:t>182</w:t>
        </w:r>
        <w:r w:rsidR="00D412DA">
          <w:rPr>
            <w:noProof/>
            <w:webHidden/>
          </w:rPr>
          <w:fldChar w:fldCharType="end"/>
        </w:r>
      </w:hyperlink>
    </w:p>
    <w:p w14:paraId="3A20484A"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1" w:history="1">
        <w:r w:rsidR="00D412DA" w:rsidRPr="00FD062B">
          <w:rPr>
            <w:rStyle w:val="Hyperlink"/>
            <w:noProof/>
          </w:rPr>
          <w:t>Table 33. Canine ORTs Single Compound Raw Data (Heroin n=30)</w:t>
        </w:r>
        <w:r w:rsidR="00D412DA">
          <w:rPr>
            <w:noProof/>
            <w:webHidden/>
          </w:rPr>
          <w:tab/>
        </w:r>
        <w:r w:rsidR="00D412DA">
          <w:rPr>
            <w:noProof/>
            <w:webHidden/>
          </w:rPr>
          <w:fldChar w:fldCharType="begin"/>
        </w:r>
        <w:r w:rsidR="00D412DA">
          <w:rPr>
            <w:noProof/>
            <w:webHidden/>
          </w:rPr>
          <w:instrText xml:space="preserve"> PAGEREF _Toc467151331 \h </w:instrText>
        </w:r>
        <w:r w:rsidR="00D412DA">
          <w:rPr>
            <w:noProof/>
            <w:webHidden/>
          </w:rPr>
        </w:r>
        <w:r w:rsidR="00D412DA">
          <w:rPr>
            <w:noProof/>
            <w:webHidden/>
          </w:rPr>
          <w:fldChar w:fldCharType="separate"/>
        </w:r>
        <w:r w:rsidR="0053144D">
          <w:rPr>
            <w:noProof/>
            <w:webHidden/>
          </w:rPr>
          <w:t>184</w:t>
        </w:r>
        <w:r w:rsidR="00D412DA">
          <w:rPr>
            <w:noProof/>
            <w:webHidden/>
          </w:rPr>
          <w:fldChar w:fldCharType="end"/>
        </w:r>
      </w:hyperlink>
    </w:p>
    <w:p w14:paraId="038204F2"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2" w:history="1">
        <w:r w:rsidR="00D412DA" w:rsidRPr="00FD062B">
          <w:rPr>
            <w:rStyle w:val="Hyperlink"/>
            <w:noProof/>
          </w:rPr>
          <w:t>Table 34. Canine rooster and trials schedule (Pseudo Heroin)</w:t>
        </w:r>
        <w:r w:rsidR="00D412DA">
          <w:rPr>
            <w:noProof/>
            <w:webHidden/>
          </w:rPr>
          <w:tab/>
        </w:r>
        <w:r w:rsidR="00D412DA">
          <w:rPr>
            <w:noProof/>
            <w:webHidden/>
          </w:rPr>
          <w:fldChar w:fldCharType="begin"/>
        </w:r>
        <w:r w:rsidR="00D412DA">
          <w:rPr>
            <w:noProof/>
            <w:webHidden/>
          </w:rPr>
          <w:instrText xml:space="preserve"> PAGEREF _Toc467151332 \h </w:instrText>
        </w:r>
        <w:r w:rsidR="00D412DA">
          <w:rPr>
            <w:noProof/>
            <w:webHidden/>
          </w:rPr>
        </w:r>
        <w:r w:rsidR="00D412DA">
          <w:rPr>
            <w:noProof/>
            <w:webHidden/>
          </w:rPr>
          <w:fldChar w:fldCharType="separate"/>
        </w:r>
        <w:r w:rsidR="0053144D">
          <w:rPr>
            <w:noProof/>
            <w:webHidden/>
          </w:rPr>
          <w:t>185</w:t>
        </w:r>
        <w:r w:rsidR="00D412DA">
          <w:rPr>
            <w:noProof/>
            <w:webHidden/>
          </w:rPr>
          <w:fldChar w:fldCharType="end"/>
        </w:r>
      </w:hyperlink>
    </w:p>
    <w:p w14:paraId="2E046506"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3" w:history="1">
        <w:r w:rsidR="00D412DA" w:rsidRPr="00FD062B">
          <w:rPr>
            <w:rStyle w:val="Hyperlink"/>
            <w:noProof/>
          </w:rPr>
          <w:t>Table 35. Canine ORTs Pseudo Heroin Raw Data (n=12)</w:t>
        </w:r>
        <w:r w:rsidR="00D412DA">
          <w:rPr>
            <w:noProof/>
            <w:webHidden/>
          </w:rPr>
          <w:tab/>
        </w:r>
        <w:r w:rsidR="00D412DA">
          <w:rPr>
            <w:noProof/>
            <w:webHidden/>
          </w:rPr>
          <w:fldChar w:fldCharType="begin"/>
        </w:r>
        <w:r w:rsidR="00D412DA">
          <w:rPr>
            <w:noProof/>
            <w:webHidden/>
          </w:rPr>
          <w:instrText xml:space="preserve"> PAGEREF _Toc467151333 \h </w:instrText>
        </w:r>
        <w:r w:rsidR="00D412DA">
          <w:rPr>
            <w:noProof/>
            <w:webHidden/>
          </w:rPr>
        </w:r>
        <w:r w:rsidR="00D412DA">
          <w:rPr>
            <w:noProof/>
            <w:webHidden/>
          </w:rPr>
          <w:fldChar w:fldCharType="separate"/>
        </w:r>
        <w:r w:rsidR="0053144D">
          <w:rPr>
            <w:noProof/>
            <w:webHidden/>
          </w:rPr>
          <w:t>187</w:t>
        </w:r>
        <w:r w:rsidR="00D412DA">
          <w:rPr>
            <w:noProof/>
            <w:webHidden/>
          </w:rPr>
          <w:fldChar w:fldCharType="end"/>
        </w:r>
      </w:hyperlink>
    </w:p>
    <w:p w14:paraId="79A457FD"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4" w:history="1">
        <w:r w:rsidR="00D412DA" w:rsidRPr="00FD062B">
          <w:rPr>
            <w:rStyle w:val="Hyperlink"/>
            <w:noProof/>
          </w:rPr>
          <w:t>Table 36. Canine rooster and trial schedule</w:t>
        </w:r>
        <w:r w:rsidR="00D412DA">
          <w:rPr>
            <w:noProof/>
            <w:webHidden/>
          </w:rPr>
          <w:tab/>
        </w:r>
        <w:r w:rsidR="00D412DA">
          <w:rPr>
            <w:noProof/>
            <w:webHidden/>
          </w:rPr>
          <w:fldChar w:fldCharType="begin"/>
        </w:r>
        <w:r w:rsidR="00D412DA">
          <w:rPr>
            <w:noProof/>
            <w:webHidden/>
          </w:rPr>
          <w:instrText xml:space="preserve"> PAGEREF _Toc467151334 \h </w:instrText>
        </w:r>
        <w:r w:rsidR="00D412DA">
          <w:rPr>
            <w:noProof/>
            <w:webHidden/>
          </w:rPr>
        </w:r>
        <w:r w:rsidR="00D412DA">
          <w:rPr>
            <w:noProof/>
            <w:webHidden/>
          </w:rPr>
          <w:fldChar w:fldCharType="separate"/>
        </w:r>
        <w:r w:rsidR="0053144D">
          <w:rPr>
            <w:noProof/>
            <w:webHidden/>
          </w:rPr>
          <w:t>193</w:t>
        </w:r>
        <w:r w:rsidR="00D412DA">
          <w:rPr>
            <w:noProof/>
            <w:webHidden/>
          </w:rPr>
          <w:fldChar w:fldCharType="end"/>
        </w:r>
      </w:hyperlink>
    </w:p>
    <w:p w14:paraId="30D089AF"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5" w:history="1">
        <w:r w:rsidR="00D412DA" w:rsidRPr="00FD062B">
          <w:rPr>
            <w:rStyle w:val="Hyperlink"/>
            <w:noProof/>
          </w:rPr>
          <w:t>Table 37. Canine ORTs Water Gel Aged Dynamic Collected Samples (n=12)</w:t>
        </w:r>
        <w:r w:rsidR="00D412DA">
          <w:rPr>
            <w:noProof/>
            <w:webHidden/>
          </w:rPr>
          <w:tab/>
        </w:r>
        <w:r w:rsidR="00D412DA">
          <w:rPr>
            <w:noProof/>
            <w:webHidden/>
          </w:rPr>
          <w:fldChar w:fldCharType="begin"/>
        </w:r>
        <w:r w:rsidR="00D412DA">
          <w:rPr>
            <w:noProof/>
            <w:webHidden/>
          </w:rPr>
          <w:instrText xml:space="preserve"> PAGEREF _Toc467151335 \h </w:instrText>
        </w:r>
        <w:r w:rsidR="00D412DA">
          <w:rPr>
            <w:noProof/>
            <w:webHidden/>
          </w:rPr>
        </w:r>
        <w:r w:rsidR="00D412DA">
          <w:rPr>
            <w:noProof/>
            <w:webHidden/>
          </w:rPr>
          <w:fldChar w:fldCharType="separate"/>
        </w:r>
        <w:r w:rsidR="0053144D">
          <w:rPr>
            <w:noProof/>
            <w:webHidden/>
          </w:rPr>
          <w:t>194</w:t>
        </w:r>
        <w:r w:rsidR="00D412DA">
          <w:rPr>
            <w:noProof/>
            <w:webHidden/>
          </w:rPr>
          <w:fldChar w:fldCharType="end"/>
        </w:r>
      </w:hyperlink>
    </w:p>
    <w:p w14:paraId="4B3ED351" w14:textId="77777777" w:rsidR="00D412DA" w:rsidRDefault="00B7673E" w:rsidP="00D412DA">
      <w:pPr>
        <w:pStyle w:val="TableofFigures"/>
        <w:tabs>
          <w:tab w:val="right" w:leader="dot" w:pos="8630"/>
        </w:tabs>
        <w:ind w:right="432"/>
        <w:rPr>
          <w:rFonts w:asciiTheme="minorHAnsi" w:eastAsiaTheme="minorEastAsia" w:hAnsiTheme="minorHAnsi"/>
          <w:noProof/>
          <w:sz w:val="22"/>
        </w:rPr>
      </w:pPr>
      <w:hyperlink w:anchor="_Toc467151336" w:history="1">
        <w:r w:rsidR="00D412DA" w:rsidRPr="00FD062B">
          <w:rPr>
            <w:rStyle w:val="Hyperlink"/>
            <w:noProof/>
          </w:rPr>
          <w:t>Table 38. Canine ORTs Water Gel Fresh Dynamic Collected Samples (n=12)</w:t>
        </w:r>
        <w:r w:rsidR="00D412DA">
          <w:rPr>
            <w:noProof/>
            <w:webHidden/>
          </w:rPr>
          <w:tab/>
        </w:r>
        <w:r w:rsidR="00D412DA">
          <w:rPr>
            <w:noProof/>
            <w:webHidden/>
          </w:rPr>
          <w:fldChar w:fldCharType="begin"/>
        </w:r>
        <w:r w:rsidR="00D412DA">
          <w:rPr>
            <w:noProof/>
            <w:webHidden/>
          </w:rPr>
          <w:instrText xml:space="preserve"> PAGEREF _Toc467151336 \h </w:instrText>
        </w:r>
        <w:r w:rsidR="00D412DA">
          <w:rPr>
            <w:noProof/>
            <w:webHidden/>
          </w:rPr>
        </w:r>
        <w:r w:rsidR="00D412DA">
          <w:rPr>
            <w:noProof/>
            <w:webHidden/>
          </w:rPr>
          <w:fldChar w:fldCharType="separate"/>
        </w:r>
        <w:r w:rsidR="0053144D">
          <w:rPr>
            <w:noProof/>
            <w:webHidden/>
          </w:rPr>
          <w:t>194</w:t>
        </w:r>
        <w:r w:rsidR="00D412DA">
          <w:rPr>
            <w:noProof/>
            <w:webHidden/>
          </w:rPr>
          <w:fldChar w:fldCharType="end"/>
        </w:r>
      </w:hyperlink>
    </w:p>
    <w:p w14:paraId="4A9D0011" w14:textId="31F5D168" w:rsidR="001E5DB4" w:rsidRDefault="00814EDF" w:rsidP="00E11059">
      <w:pPr>
        <w:ind w:firstLine="0"/>
      </w:pPr>
      <w:r>
        <w:fldChar w:fldCharType="end"/>
      </w:r>
    </w:p>
    <w:p w14:paraId="1CDB801D" w14:textId="77777777" w:rsidR="00D80623" w:rsidRDefault="00D80623" w:rsidP="00E11059">
      <w:pPr>
        <w:ind w:firstLine="0"/>
      </w:pPr>
    </w:p>
    <w:p w14:paraId="15A00F3F" w14:textId="77777777" w:rsidR="00D80623" w:rsidRDefault="00D80623" w:rsidP="00E11059">
      <w:pPr>
        <w:ind w:firstLine="0"/>
      </w:pPr>
    </w:p>
    <w:p w14:paraId="074369D9" w14:textId="77777777" w:rsidR="00D80623" w:rsidRDefault="00D80623" w:rsidP="00E11059">
      <w:pPr>
        <w:ind w:firstLine="0"/>
      </w:pPr>
    </w:p>
    <w:p w14:paraId="6569C76C" w14:textId="0364005A" w:rsidR="001E5DB4" w:rsidRDefault="001E5DB4" w:rsidP="00F055D5">
      <w:pPr>
        <w:pStyle w:val="TemplatePages"/>
      </w:pPr>
      <w:r>
        <w:lastRenderedPageBreak/>
        <w:t xml:space="preserve">LIST OF </w:t>
      </w:r>
      <w:r w:rsidRPr="00F055D5">
        <w:t>FIGURES</w:t>
      </w:r>
    </w:p>
    <w:p w14:paraId="38679C85" w14:textId="5674E901" w:rsidR="0095482B" w:rsidRPr="00286178" w:rsidRDefault="0095482B" w:rsidP="00286178">
      <w:pPr>
        <w:pStyle w:val="Subtitle"/>
      </w:pPr>
      <w:r w:rsidRPr="00286178">
        <w:t>FIGURE</w:t>
      </w:r>
      <w:r w:rsidRPr="00286178">
        <w:tab/>
      </w:r>
      <w:r w:rsidRPr="00286178">
        <w:tab/>
      </w:r>
      <w:r w:rsidRPr="00286178">
        <w:tab/>
      </w:r>
      <w:r w:rsidRPr="00286178">
        <w:tab/>
      </w:r>
      <w:r w:rsidRPr="00286178">
        <w:tab/>
      </w:r>
      <w:r w:rsidRPr="00286178">
        <w:tab/>
      </w:r>
      <w:r w:rsidRPr="00286178">
        <w:tab/>
      </w:r>
      <w:r w:rsidRPr="00286178">
        <w:tab/>
      </w:r>
      <w:r w:rsidRPr="00286178">
        <w:tab/>
      </w:r>
      <w:r w:rsidRPr="00286178">
        <w:tab/>
        <w:t xml:space="preserve"> PAGE</w:t>
      </w:r>
    </w:p>
    <w:p w14:paraId="2B930C3D" w14:textId="77777777" w:rsidR="007F251B" w:rsidRDefault="00814EDF" w:rsidP="007F251B">
      <w:pPr>
        <w:pStyle w:val="TableofFigures"/>
        <w:tabs>
          <w:tab w:val="right" w:leader="dot" w:pos="8630"/>
        </w:tabs>
        <w:ind w:right="432"/>
        <w:rPr>
          <w:rFonts w:asciiTheme="minorHAnsi" w:eastAsiaTheme="minorEastAsia" w:hAnsiTheme="minorHAnsi"/>
          <w:noProof/>
          <w:sz w:val="22"/>
        </w:rPr>
      </w:pPr>
      <w:r>
        <w:fldChar w:fldCharType="begin"/>
      </w:r>
      <w:r>
        <w:instrText xml:space="preserve"> TOC \h \z \c "Figure" </w:instrText>
      </w:r>
      <w:r>
        <w:fldChar w:fldCharType="separate"/>
      </w:r>
      <w:hyperlink w:anchor="_Toc467151179" w:history="1">
        <w:r w:rsidR="007F251B" w:rsidRPr="00993F91">
          <w:rPr>
            <w:rStyle w:val="Hyperlink"/>
            <w:noProof/>
          </w:rPr>
          <w:t>Figure 1. Tetrahydrocannabinol (THC)</w:t>
        </w:r>
        <w:r w:rsidR="007F251B">
          <w:rPr>
            <w:noProof/>
            <w:webHidden/>
          </w:rPr>
          <w:tab/>
        </w:r>
        <w:r w:rsidR="007F251B">
          <w:rPr>
            <w:noProof/>
            <w:webHidden/>
          </w:rPr>
          <w:fldChar w:fldCharType="begin"/>
        </w:r>
        <w:r w:rsidR="007F251B">
          <w:rPr>
            <w:noProof/>
            <w:webHidden/>
          </w:rPr>
          <w:instrText xml:space="preserve"> PAGEREF _Toc467151179 \h </w:instrText>
        </w:r>
        <w:r w:rsidR="007F251B">
          <w:rPr>
            <w:noProof/>
            <w:webHidden/>
          </w:rPr>
        </w:r>
        <w:r w:rsidR="007F251B">
          <w:rPr>
            <w:noProof/>
            <w:webHidden/>
          </w:rPr>
          <w:fldChar w:fldCharType="separate"/>
        </w:r>
        <w:r w:rsidR="0053144D">
          <w:rPr>
            <w:noProof/>
            <w:webHidden/>
          </w:rPr>
          <w:t>11</w:t>
        </w:r>
        <w:r w:rsidR="007F251B">
          <w:rPr>
            <w:noProof/>
            <w:webHidden/>
          </w:rPr>
          <w:fldChar w:fldCharType="end"/>
        </w:r>
      </w:hyperlink>
    </w:p>
    <w:p w14:paraId="43493B5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8" w:anchor="_Toc467151180" w:history="1">
        <w:r w:rsidR="007F251B" w:rsidRPr="00993F91">
          <w:rPr>
            <w:rStyle w:val="Hyperlink"/>
            <w:noProof/>
          </w:rPr>
          <w:t>Figure 2. THC binding to cannabinoid receptor (CB1) (30)</w:t>
        </w:r>
        <w:r w:rsidR="007F251B">
          <w:rPr>
            <w:noProof/>
            <w:webHidden/>
          </w:rPr>
          <w:tab/>
        </w:r>
        <w:r w:rsidR="007F251B">
          <w:rPr>
            <w:noProof/>
            <w:webHidden/>
          </w:rPr>
          <w:fldChar w:fldCharType="begin"/>
        </w:r>
        <w:r w:rsidR="007F251B">
          <w:rPr>
            <w:noProof/>
            <w:webHidden/>
          </w:rPr>
          <w:instrText xml:space="preserve"> PAGEREF _Toc467151180 \h </w:instrText>
        </w:r>
        <w:r w:rsidR="007F251B">
          <w:rPr>
            <w:noProof/>
            <w:webHidden/>
          </w:rPr>
        </w:r>
        <w:r w:rsidR="007F251B">
          <w:rPr>
            <w:noProof/>
            <w:webHidden/>
          </w:rPr>
          <w:fldChar w:fldCharType="separate"/>
        </w:r>
        <w:r w:rsidR="0053144D">
          <w:rPr>
            <w:noProof/>
            <w:webHidden/>
          </w:rPr>
          <w:t>12</w:t>
        </w:r>
        <w:r w:rsidR="007F251B">
          <w:rPr>
            <w:noProof/>
            <w:webHidden/>
          </w:rPr>
          <w:fldChar w:fldCharType="end"/>
        </w:r>
      </w:hyperlink>
    </w:p>
    <w:p w14:paraId="6B76D89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1" w:history="1">
        <w:r w:rsidR="007F251B" w:rsidRPr="00993F91">
          <w:rPr>
            <w:rStyle w:val="Hyperlink"/>
            <w:noProof/>
          </w:rPr>
          <w:t>Figure 3. Chemical Synthesis of Heroin (a) Morphine (b) Acetic anhydride (c) Diacetylmorphine (36)</w:t>
        </w:r>
        <w:r w:rsidR="007F251B">
          <w:rPr>
            <w:noProof/>
            <w:webHidden/>
          </w:rPr>
          <w:tab/>
        </w:r>
        <w:r w:rsidR="007F251B">
          <w:rPr>
            <w:noProof/>
            <w:webHidden/>
          </w:rPr>
          <w:fldChar w:fldCharType="begin"/>
        </w:r>
        <w:r w:rsidR="007F251B">
          <w:rPr>
            <w:noProof/>
            <w:webHidden/>
          </w:rPr>
          <w:instrText xml:space="preserve"> PAGEREF _Toc467151181 \h </w:instrText>
        </w:r>
        <w:r w:rsidR="007F251B">
          <w:rPr>
            <w:noProof/>
            <w:webHidden/>
          </w:rPr>
        </w:r>
        <w:r w:rsidR="007F251B">
          <w:rPr>
            <w:noProof/>
            <w:webHidden/>
          </w:rPr>
          <w:fldChar w:fldCharType="separate"/>
        </w:r>
        <w:r w:rsidR="0053144D">
          <w:rPr>
            <w:noProof/>
            <w:webHidden/>
          </w:rPr>
          <w:t>14</w:t>
        </w:r>
        <w:r w:rsidR="007F251B">
          <w:rPr>
            <w:noProof/>
            <w:webHidden/>
          </w:rPr>
          <w:fldChar w:fldCharType="end"/>
        </w:r>
      </w:hyperlink>
    </w:p>
    <w:p w14:paraId="495F0998"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9" w:anchor="_Toc467151182" w:history="1">
        <w:r w:rsidR="007F251B" w:rsidRPr="00993F91">
          <w:rPr>
            <w:rStyle w:val="Hyperlink"/>
            <w:noProof/>
          </w:rPr>
          <w:t>Figure 4. Opiates binding to opiate receptors (30)</w:t>
        </w:r>
        <w:r w:rsidR="007F251B">
          <w:rPr>
            <w:noProof/>
            <w:webHidden/>
          </w:rPr>
          <w:tab/>
        </w:r>
        <w:r w:rsidR="007F251B">
          <w:rPr>
            <w:noProof/>
            <w:webHidden/>
          </w:rPr>
          <w:fldChar w:fldCharType="begin"/>
        </w:r>
        <w:r w:rsidR="007F251B">
          <w:rPr>
            <w:noProof/>
            <w:webHidden/>
          </w:rPr>
          <w:instrText xml:space="preserve"> PAGEREF _Toc467151182 \h </w:instrText>
        </w:r>
        <w:r w:rsidR="007F251B">
          <w:rPr>
            <w:noProof/>
            <w:webHidden/>
          </w:rPr>
        </w:r>
        <w:r w:rsidR="007F251B">
          <w:rPr>
            <w:noProof/>
            <w:webHidden/>
          </w:rPr>
          <w:fldChar w:fldCharType="separate"/>
        </w:r>
        <w:r w:rsidR="0053144D">
          <w:rPr>
            <w:noProof/>
            <w:webHidden/>
          </w:rPr>
          <w:t>15</w:t>
        </w:r>
        <w:r w:rsidR="007F251B">
          <w:rPr>
            <w:noProof/>
            <w:webHidden/>
          </w:rPr>
          <w:fldChar w:fldCharType="end"/>
        </w:r>
      </w:hyperlink>
    </w:p>
    <w:p w14:paraId="5DFFDAA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0" w:anchor="_Toc467151183" w:history="1">
        <w:r w:rsidR="007F251B" w:rsidRPr="00993F91">
          <w:rPr>
            <w:rStyle w:val="Hyperlink"/>
            <w:noProof/>
          </w:rPr>
          <w:t>Figure 5. Classification of Explosives</w:t>
        </w:r>
        <w:r w:rsidR="007F251B">
          <w:rPr>
            <w:noProof/>
            <w:webHidden/>
          </w:rPr>
          <w:tab/>
        </w:r>
        <w:r w:rsidR="007F251B">
          <w:rPr>
            <w:noProof/>
            <w:webHidden/>
          </w:rPr>
          <w:fldChar w:fldCharType="begin"/>
        </w:r>
        <w:r w:rsidR="007F251B">
          <w:rPr>
            <w:noProof/>
            <w:webHidden/>
          </w:rPr>
          <w:instrText xml:space="preserve"> PAGEREF _Toc467151183 \h </w:instrText>
        </w:r>
        <w:r w:rsidR="007F251B">
          <w:rPr>
            <w:noProof/>
            <w:webHidden/>
          </w:rPr>
        </w:r>
        <w:r w:rsidR="007F251B">
          <w:rPr>
            <w:noProof/>
            <w:webHidden/>
          </w:rPr>
          <w:fldChar w:fldCharType="separate"/>
        </w:r>
        <w:r w:rsidR="0053144D">
          <w:rPr>
            <w:noProof/>
            <w:webHidden/>
          </w:rPr>
          <w:t>19</w:t>
        </w:r>
        <w:r w:rsidR="007F251B">
          <w:rPr>
            <w:noProof/>
            <w:webHidden/>
          </w:rPr>
          <w:fldChar w:fldCharType="end"/>
        </w:r>
      </w:hyperlink>
    </w:p>
    <w:p w14:paraId="3B74B2C7"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4" w:history="1">
        <w:r w:rsidR="007F251B" w:rsidRPr="00993F91">
          <w:rPr>
            <w:rStyle w:val="Hyperlink"/>
            <w:noProof/>
          </w:rPr>
          <w:t>Figure 6. Triacetone Triperoxide (56) Molecule</w:t>
        </w:r>
        <w:r w:rsidR="007F251B">
          <w:rPr>
            <w:noProof/>
            <w:webHidden/>
          </w:rPr>
          <w:tab/>
        </w:r>
        <w:r w:rsidR="007F251B">
          <w:rPr>
            <w:noProof/>
            <w:webHidden/>
          </w:rPr>
          <w:fldChar w:fldCharType="begin"/>
        </w:r>
        <w:r w:rsidR="007F251B">
          <w:rPr>
            <w:noProof/>
            <w:webHidden/>
          </w:rPr>
          <w:instrText xml:space="preserve"> PAGEREF _Toc467151184 \h </w:instrText>
        </w:r>
        <w:r w:rsidR="007F251B">
          <w:rPr>
            <w:noProof/>
            <w:webHidden/>
          </w:rPr>
        </w:r>
        <w:r w:rsidR="007F251B">
          <w:rPr>
            <w:noProof/>
            <w:webHidden/>
          </w:rPr>
          <w:fldChar w:fldCharType="separate"/>
        </w:r>
        <w:r w:rsidR="0053144D">
          <w:rPr>
            <w:noProof/>
            <w:webHidden/>
          </w:rPr>
          <w:t>20</w:t>
        </w:r>
        <w:r w:rsidR="007F251B">
          <w:rPr>
            <w:noProof/>
            <w:webHidden/>
          </w:rPr>
          <w:fldChar w:fldCharType="end"/>
        </w:r>
      </w:hyperlink>
    </w:p>
    <w:p w14:paraId="06FB6246"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5" w:history="1">
        <w:r w:rsidR="007F251B" w:rsidRPr="00993F91">
          <w:rPr>
            <w:rStyle w:val="Hyperlink"/>
            <w:noProof/>
          </w:rPr>
          <w:t>Figure 7. Ammonium Nitrate (AN)</w:t>
        </w:r>
        <w:r w:rsidR="007F251B">
          <w:rPr>
            <w:noProof/>
            <w:webHidden/>
          </w:rPr>
          <w:tab/>
        </w:r>
        <w:r w:rsidR="007F251B">
          <w:rPr>
            <w:noProof/>
            <w:webHidden/>
          </w:rPr>
          <w:fldChar w:fldCharType="begin"/>
        </w:r>
        <w:r w:rsidR="007F251B">
          <w:rPr>
            <w:noProof/>
            <w:webHidden/>
          </w:rPr>
          <w:instrText xml:space="preserve"> PAGEREF _Toc467151185 \h </w:instrText>
        </w:r>
        <w:r w:rsidR="007F251B">
          <w:rPr>
            <w:noProof/>
            <w:webHidden/>
          </w:rPr>
        </w:r>
        <w:r w:rsidR="007F251B">
          <w:rPr>
            <w:noProof/>
            <w:webHidden/>
          </w:rPr>
          <w:fldChar w:fldCharType="separate"/>
        </w:r>
        <w:r w:rsidR="0053144D">
          <w:rPr>
            <w:noProof/>
            <w:webHidden/>
          </w:rPr>
          <w:t>22</w:t>
        </w:r>
        <w:r w:rsidR="007F251B">
          <w:rPr>
            <w:noProof/>
            <w:webHidden/>
          </w:rPr>
          <w:fldChar w:fldCharType="end"/>
        </w:r>
      </w:hyperlink>
    </w:p>
    <w:p w14:paraId="74F5D312"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1" w:anchor="_Toc467151186" w:history="1">
        <w:r w:rsidR="007F251B" w:rsidRPr="00993F91">
          <w:rPr>
            <w:rStyle w:val="Hyperlink"/>
            <w:noProof/>
          </w:rPr>
          <w:t>Figure 8. SPME Fiber and Holder Assembly</w:t>
        </w:r>
        <w:r w:rsidR="007F251B">
          <w:rPr>
            <w:noProof/>
            <w:webHidden/>
          </w:rPr>
          <w:tab/>
        </w:r>
        <w:r w:rsidR="007F251B">
          <w:rPr>
            <w:noProof/>
            <w:webHidden/>
          </w:rPr>
          <w:fldChar w:fldCharType="begin"/>
        </w:r>
        <w:r w:rsidR="007F251B">
          <w:rPr>
            <w:noProof/>
            <w:webHidden/>
          </w:rPr>
          <w:instrText xml:space="preserve"> PAGEREF _Toc467151186 \h </w:instrText>
        </w:r>
        <w:r w:rsidR="007F251B">
          <w:rPr>
            <w:noProof/>
            <w:webHidden/>
          </w:rPr>
        </w:r>
        <w:r w:rsidR="007F251B">
          <w:rPr>
            <w:noProof/>
            <w:webHidden/>
          </w:rPr>
          <w:fldChar w:fldCharType="separate"/>
        </w:r>
        <w:r w:rsidR="0053144D">
          <w:rPr>
            <w:noProof/>
            <w:webHidden/>
          </w:rPr>
          <w:t>25</w:t>
        </w:r>
        <w:r w:rsidR="007F251B">
          <w:rPr>
            <w:noProof/>
            <w:webHidden/>
          </w:rPr>
          <w:fldChar w:fldCharType="end"/>
        </w:r>
      </w:hyperlink>
    </w:p>
    <w:p w14:paraId="15AF49DC"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7" w:history="1">
        <w:r w:rsidR="007F251B" w:rsidRPr="00993F91">
          <w:rPr>
            <w:rStyle w:val="Hyperlink"/>
            <w:noProof/>
          </w:rPr>
          <w:t>Figure 9. Gas Chromatography- Mass Spectrometer Scheme</w:t>
        </w:r>
        <w:r w:rsidR="007F251B">
          <w:rPr>
            <w:noProof/>
            <w:webHidden/>
          </w:rPr>
          <w:tab/>
        </w:r>
        <w:r w:rsidR="007F251B">
          <w:rPr>
            <w:noProof/>
            <w:webHidden/>
          </w:rPr>
          <w:fldChar w:fldCharType="begin"/>
        </w:r>
        <w:r w:rsidR="007F251B">
          <w:rPr>
            <w:noProof/>
            <w:webHidden/>
          </w:rPr>
          <w:instrText xml:space="preserve"> PAGEREF _Toc467151187 \h </w:instrText>
        </w:r>
        <w:r w:rsidR="007F251B">
          <w:rPr>
            <w:noProof/>
            <w:webHidden/>
          </w:rPr>
        </w:r>
        <w:r w:rsidR="007F251B">
          <w:rPr>
            <w:noProof/>
            <w:webHidden/>
          </w:rPr>
          <w:fldChar w:fldCharType="separate"/>
        </w:r>
        <w:r w:rsidR="0053144D">
          <w:rPr>
            <w:noProof/>
            <w:webHidden/>
          </w:rPr>
          <w:t>32</w:t>
        </w:r>
        <w:r w:rsidR="007F251B">
          <w:rPr>
            <w:noProof/>
            <w:webHidden/>
          </w:rPr>
          <w:fldChar w:fldCharType="end"/>
        </w:r>
      </w:hyperlink>
    </w:p>
    <w:p w14:paraId="00B13B31"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8" w:history="1">
        <w:r w:rsidR="007F251B" w:rsidRPr="00993F91">
          <w:rPr>
            <w:rStyle w:val="Hyperlink"/>
            <w:noProof/>
          </w:rPr>
          <w:t>Figure 10. Mass Spectrum for Limonene A. Base Peak, B. Parent Peak</w:t>
        </w:r>
        <w:r w:rsidR="007F251B">
          <w:rPr>
            <w:noProof/>
            <w:webHidden/>
          </w:rPr>
          <w:tab/>
        </w:r>
        <w:r w:rsidR="007F251B">
          <w:rPr>
            <w:noProof/>
            <w:webHidden/>
          </w:rPr>
          <w:fldChar w:fldCharType="begin"/>
        </w:r>
        <w:r w:rsidR="007F251B">
          <w:rPr>
            <w:noProof/>
            <w:webHidden/>
          </w:rPr>
          <w:instrText xml:space="preserve"> PAGEREF _Toc467151188 \h </w:instrText>
        </w:r>
        <w:r w:rsidR="007F251B">
          <w:rPr>
            <w:noProof/>
            <w:webHidden/>
          </w:rPr>
        </w:r>
        <w:r w:rsidR="007F251B">
          <w:rPr>
            <w:noProof/>
            <w:webHidden/>
          </w:rPr>
          <w:fldChar w:fldCharType="separate"/>
        </w:r>
        <w:r w:rsidR="0053144D">
          <w:rPr>
            <w:noProof/>
            <w:webHidden/>
          </w:rPr>
          <w:t>35</w:t>
        </w:r>
        <w:r w:rsidR="007F251B">
          <w:rPr>
            <w:noProof/>
            <w:webHidden/>
          </w:rPr>
          <w:fldChar w:fldCharType="end"/>
        </w:r>
      </w:hyperlink>
    </w:p>
    <w:p w14:paraId="2A38781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89" w:history="1">
        <w:r w:rsidR="007F251B" w:rsidRPr="00993F91">
          <w:rPr>
            <w:rStyle w:val="Hyperlink"/>
            <w:noProof/>
          </w:rPr>
          <w:t>Figure 11. Canine's Olfactory System</w:t>
        </w:r>
        <w:r w:rsidR="007F251B">
          <w:rPr>
            <w:noProof/>
            <w:webHidden/>
          </w:rPr>
          <w:tab/>
        </w:r>
        <w:r w:rsidR="007F251B">
          <w:rPr>
            <w:noProof/>
            <w:webHidden/>
          </w:rPr>
          <w:fldChar w:fldCharType="begin"/>
        </w:r>
        <w:r w:rsidR="007F251B">
          <w:rPr>
            <w:noProof/>
            <w:webHidden/>
          </w:rPr>
          <w:instrText xml:space="preserve"> PAGEREF _Toc467151189 \h </w:instrText>
        </w:r>
        <w:r w:rsidR="007F251B">
          <w:rPr>
            <w:noProof/>
            <w:webHidden/>
          </w:rPr>
        </w:r>
        <w:r w:rsidR="007F251B">
          <w:rPr>
            <w:noProof/>
            <w:webHidden/>
          </w:rPr>
          <w:fldChar w:fldCharType="separate"/>
        </w:r>
        <w:r w:rsidR="0053144D">
          <w:rPr>
            <w:noProof/>
            <w:webHidden/>
          </w:rPr>
          <w:t>41</w:t>
        </w:r>
        <w:r w:rsidR="007F251B">
          <w:rPr>
            <w:noProof/>
            <w:webHidden/>
          </w:rPr>
          <w:fldChar w:fldCharType="end"/>
        </w:r>
      </w:hyperlink>
    </w:p>
    <w:p w14:paraId="53646B37"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2" w:anchor="_Toc467151190" w:history="1">
        <w:r w:rsidR="007F251B" w:rsidRPr="00993F91">
          <w:rPr>
            <w:rStyle w:val="Hyperlink"/>
            <w:noProof/>
          </w:rPr>
          <w:t>Figure 12. Triplicate of Heroin Samples and Blank Extraction Using SPME</w:t>
        </w:r>
        <w:r w:rsidR="007F251B">
          <w:rPr>
            <w:noProof/>
            <w:webHidden/>
          </w:rPr>
          <w:tab/>
        </w:r>
        <w:r w:rsidR="007F251B">
          <w:rPr>
            <w:noProof/>
            <w:webHidden/>
          </w:rPr>
          <w:fldChar w:fldCharType="begin"/>
        </w:r>
        <w:r w:rsidR="007F251B">
          <w:rPr>
            <w:noProof/>
            <w:webHidden/>
          </w:rPr>
          <w:instrText xml:space="preserve"> PAGEREF _Toc467151190 \h </w:instrText>
        </w:r>
        <w:r w:rsidR="007F251B">
          <w:rPr>
            <w:noProof/>
            <w:webHidden/>
          </w:rPr>
        </w:r>
        <w:r w:rsidR="007F251B">
          <w:rPr>
            <w:noProof/>
            <w:webHidden/>
          </w:rPr>
          <w:fldChar w:fldCharType="separate"/>
        </w:r>
        <w:r w:rsidR="0053144D">
          <w:rPr>
            <w:noProof/>
            <w:webHidden/>
          </w:rPr>
          <w:t>52</w:t>
        </w:r>
        <w:r w:rsidR="007F251B">
          <w:rPr>
            <w:noProof/>
            <w:webHidden/>
          </w:rPr>
          <w:fldChar w:fldCharType="end"/>
        </w:r>
      </w:hyperlink>
    </w:p>
    <w:p w14:paraId="4E72064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3" w:anchor="_Toc467151191" w:history="1">
        <w:r w:rsidR="007F251B" w:rsidRPr="00993F91">
          <w:rPr>
            <w:rStyle w:val="Hyperlink"/>
            <w:noProof/>
          </w:rPr>
          <w:t>Figure 13. Abundance and No. of VOCs Found in Marijuana Headspace Samples Using Different Fiber Chemistries</w:t>
        </w:r>
        <w:r w:rsidR="007F251B">
          <w:rPr>
            <w:noProof/>
            <w:webHidden/>
          </w:rPr>
          <w:tab/>
        </w:r>
        <w:r w:rsidR="007F251B">
          <w:rPr>
            <w:noProof/>
            <w:webHidden/>
          </w:rPr>
          <w:fldChar w:fldCharType="begin"/>
        </w:r>
        <w:r w:rsidR="007F251B">
          <w:rPr>
            <w:noProof/>
            <w:webHidden/>
          </w:rPr>
          <w:instrText xml:space="preserve"> PAGEREF _Toc467151191 \h </w:instrText>
        </w:r>
        <w:r w:rsidR="007F251B">
          <w:rPr>
            <w:noProof/>
            <w:webHidden/>
          </w:rPr>
        </w:r>
        <w:r w:rsidR="007F251B">
          <w:rPr>
            <w:noProof/>
            <w:webHidden/>
          </w:rPr>
          <w:fldChar w:fldCharType="separate"/>
        </w:r>
        <w:r w:rsidR="0053144D">
          <w:rPr>
            <w:noProof/>
            <w:webHidden/>
          </w:rPr>
          <w:t>57</w:t>
        </w:r>
        <w:r w:rsidR="007F251B">
          <w:rPr>
            <w:noProof/>
            <w:webHidden/>
          </w:rPr>
          <w:fldChar w:fldCharType="end"/>
        </w:r>
      </w:hyperlink>
    </w:p>
    <w:p w14:paraId="07683D39"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92" w:history="1">
        <w:r w:rsidR="007F251B" w:rsidRPr="00993F91">
          <w:rPr>
            <w:rStyle w:val="Hyperlink"/>
            <w:noProof/>
          </w:rPr>
          <w:t>Figure 14. Abundance of 15, 30, 45, 60, and 90 Extraction Time of 0.5 g of Marijuana Using SPME</w:t>
        </w:r>
        <w:r w:rsidR="007F251B">
          <w:rPr>
            <w:noProof/>
            <w:webHidden/>
          </w:rPr>
          <w:tab/>
        </w:r>
        <w:r w:rsidR="007F251B">
          <w:rPr>
            <w:noProof/>
            <w:webHidden/>
          </w:rPr>
          <w:fldChar w:fldCharType="begin"/>
        </w:r>
        <w:r w:rsidR="007F251B">
          <w:rPr>
            <w:noProof/>
            <w:webHidden/>
          </w:rPr>
          <w:instrText xml:space="preserve"> PAGEREF _Toc467151192 \h </w:instrText>
        </w:r>
        <w:r w:rsidR="007F251B">
          <w:rPr>
            <w:noProof/>
            <w:webHidden/>
          </w:rPr>
        </w:r>
        <w:r w:rsidR="007F251B">
          <w:rPr>
            <w:noProof/>
            <w:webHidden/>
          </w:rPr>
          <w:fldChar w:fldCharType="separate"/>
        </w:r>
        <w:r w:rsidR="0053144D">
          <w:rPr>
            <w:noProof/>
            <w:webHidden/>
          </w:rPr>
          <w:t>61</w:t>
        </w:r>
        <w:r w:rsidR="007F251B">
          <w:rPr>
            <w:noProof/>
            <w:webHidden/>
          </w:rPr>
          <w:fldChar w:fldCharType="end"/>
        </w:r>
      </w:hyperlink>
    </w:p>
    <w:p w14:paraId="45015C3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4" w:anchor="_Toc467151193" w:history="1">
        <w:r w:rsidR="007F251B" w:rsidRPr="00993F91">
          <w:rPr>
            <w:rStyle w:val="Hyperlink"/>
            <w:noProof/>
          </w:rPr>
          <w:t>Figure 15. Abundance of 15, 30, 45 and 60 Equilibrium Time of 0.50 g of Marijuana Followed by 60 min Extraction Using SPME</w:t>
        </w:r>
        <w:r w:rsidR="007F251B">
          <w:rPr>
            <w:noProof/>
            <w:webHidden/>
          </w:rPr>
          <w:tab/>
        </w:r>
        <w:r w:rsidR="007F251B">
          <w:rPr>
            <w:noProof/>
            <w:webHidden/>
          </w:rPr>
          <w:fldChar w:fldCharType="begin"/>
        </w:r>
        <w:r w:rsidR="007F251B">
          <w:rPr>
            <w:noProof/>
            <w:webHidden/>
          </w:rPr>
          <w:instrText xml:space="preserve"> PAGEREF _Toc467151193 \h </w:instrText>
        </w:r>
        <w:r w:rsidR="007F251B">
          <w:rPr>
            <w:noProof/>
            <w:webHidden/>
          </w:rPr>
        </w:r>
        <w:r w:rsidR="007F251B">
          <w:rPr>
            <w:noProof/>
            <w:webHidden/>
          </w:rPr>
          <w:fldChar w:fldCharType="separate"/>
        </w:r>
        <w:r w:rsidR="0053144D">
          <w:rPr>
            <w:noProof/>
            <w:webHidden/>
          </w:rPr>
          <w:t>62</w:t>
        </w:r>
        <w:r w:rsidR="007F251B">
          <w:rPr>
            <w:noProof/>
            <w:webHidden/>
          </w:rPr>
          <w:fldChar w:fldCharType="end"/>
        </w:r>
      </w:hyperlink>
    </w:p>
    <w:p w14:paraId="603C9AA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94" w:history="1">
        <w:r w:rsidR="007F251B" w:rsidRPr="00993F91">
          <w:rPr>
            <w:rStyle w:val="Hyperlink"/>
            <w:noProof/>
          </w:rPr>
          <w:t>Figure 16. Abundance and No. of Compounds of 0.5 g Marijuana Samples Extracted at Different Temperatures, RT, 30 °C, 40 °C, 50 °C</w:t>
        </w:r>
        <w:r w:rsidR="007F251B">
          <w:rPr>
            <w:noProof/>
            <w:webHidden/>
          </w:rPr>
          <w:tab/>
        </w:r>
        <w:r w:rsidR="007F251B">
          <w:rPr>
            <w:noProof/>
            <w:webHidden/>
          </w:rPr>
          <w:fldChar w:fldCharType="begin"/>
        </w:r>
        <w:r w:rsidR="007F251B">
          <w:rPr>
            <w:noProof/>
            <w:webHidden/>
          </w:rPr>
          <w:instrText xml:space="preserve"> PAGEREF _Toc467151194 \h </w:instrText>
        </w:r>
        <w:r w:rsidR="007F251B">
          <w:rPr>
            <w:noProof/>
            <w:webHidden/>
          </w:rPr>
        </w:r>
        <w:r w:rsidR="007F251B">
          <w:rPr>
            <w:noProof/>
            <w:webHidden/>
          </w:rPr>
          <w:fldChar w:fldCharType="separate"/>
        </w:r>
        <w:r w:rsidR="0053144D">
          <w:rPr>
            <w:noProof/>
            <w:webHidden/>
          </w:rPr>
          <w:t>63</w:t>
        </w:r>
        <w:r w:rsidR="007F251B">
          <w:rPr>
            <w:noProof/>
            <w:webHidden/>
          </w:rPr>
          <w:fldChar w:fldCharType="end"/>
        </w:r>
      </w:hyperlink>
    </w:p>
    <w:p w14:paraId="1004DFB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195" w:history="1">
        <w:r w:rsidR="007F251B" w:rsidRPr="00993F91">
          <w:rPr>
            <w:rStyle w:val="Hyperlink"/>
            <w:noProof/>
          </w:rPr>
          <w:t>Figure 17. Abundance of a 15, 30, 45, 90 min SPME Equilibrium of 0.50 g of Heroin Followed by 30 min Extraction</w:t>
        </w:r>
        <w:r w:rsidR="007F251B">
          <w:rPr>
            <w:noProof/>
            <w:webHidden/>
          </w:rPr>
          <w:tab/>
        </w:r>
        <w:r w:rsidR="007F251B">
          <w:rPr>
            <w:noProof/>
            <w:webHidden/>
          </w:rPr>
          <w:fldChar w:fldCharType="begin"/>
        </w:r>
        <w:r w:rsidR="007F251B">
          <w:rPr>
            <w:noProof/>
            <w:webHidden/>
          </w:rPr>
          <w:instrText xml:space="preserve"> PAGEREF _Toc467151195 \h </w:instrText>
        </w:r>
        <w:r w:rsidR="007F251B">
          <w:rPr>
            <w:noProof/>
            <w:webHidden/>
          </w:rPr>
        </w:r>
        <w:r w:rsidR="007F251B">
          <w:rPr>
            <w:noProof/>
            <w:webHidden/>
          </w:rPr>
          <w:fldChar w:fldCharType="separate"/>
        </w:r>
        <w:r w:rsidR="0053144D">
          <w:rPr>
            <w:noProof/>
            <w:webHidden/>
          </w:rPr>
          <w:t>68</w:t>
        </w:r>
        <w:r w:rsidR="007F251B">
          <w:rPr>
            <w:noProof/>
            <w:webHidden/>
          </w:rPr>
          <w:fldChar w:fldCharType="end"/>
        </w:r>
      </w:hyperlink>
    </w:p>
    <w:p w14:paraId="260839E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5" w:anchor="_Toc467151196" w:history="1">
        <w:r w:rsidR="007F251B" w:rsidRPr="00993F91">
          <w:rPr>
            <w:rStyle w:val="Hyperlink"/>
            <w:noProof/>
          </w:rPr>
          <w:t>Figure 18. Marijuana HS-SPME Chromatogram (DVB/CAR/PDMS: 15 min Equilibrium, 45 min Extraction)</w:t>
        </w:r>
        <w:r w:rsidR="007F251B">
          <w:rPr>
            <w:noProof/>
            <w:webHidden/>
          </w:rPr>
          <w:tab/>
        </w:r>
        <w:r w:rsidR="007F251B">
          <w:rPr>
            <w:noProof/>
            <w:webHidden/>
          </w:rPr>
          <w:fldChar w:fldCharType="begin"/>
        </w:r>
        <w:r w:rsidR="007F251B">
          <w:rPr>
            <w:noProof/>
            <w:webHidden/>
          </w:rPr>
          <w:instrText xml:space="preserve"> PAGEREF _Toc467151196 \h </w:instrText>
        </w:r>
        <w:r w:rsidR="007F251B">
          <w:rPr>
            <w:noProof/>
            <w:webHidden/>
          </w:rPr>
        </w:r>
        <w:r w:rsidR="007F251B">
          <w:rPr>
            <w:noProof/>
            <w:webHidden/>
          </w:rPr>
          <w:fldChar w:fldCharType="separate"/>
        </w:r>
        <w:r w:rsidR="0053144D">
          <w:rPr>
            <w:noProof/>
            <w:webHidden/>
          </w:rPr>
          <w:t>79</w:t>
        </w:r>
        <w:r w:rsidR="007F251B">
          <w:rPr>
            <w:noProof/>
            <w:webHidden/>
          </w:rPr>
          <w:fldChar w:fldCharType="end"/>
        </w:r>
      </w:hyperlink>
    </w:p>
    <w:p w14:paraId="24A2A133"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6" w:anchor="_Toc467151197" w:history="1">
        <w:r w:rsidR="007F251B" w:rsidRPr="00993F91">
          <w:rPr>
            <w:rStyle w:val="Hyperlink"/>
            <w:noProof/>
          </w:rPr>
          <w:t>Figure 19. Compounds Frequency of Occurrence (%) in Marijuana Samples (n=10)</w:t>
        </w:r>
        <w:r w:rsidR="007F251B">
          <w:rPr>
            <w:noProof/>
            <w:webHidden/>
          </w:rPr>
          <w:tab/>
        </w:r>
        <w:r w:rsidR="007F251B">
          <w:rPr>
            <w:noProof/>
            <w:webHidden/>
          </w:rPr>
          <w:fldChar w:fldCharType="begin"/>
        </w:r>
        <w:r w:rsidR="007F251B">
          <w:rPr>
            <w:noProof/>
            <w:webHidden/>
          </w:rPr>
          <w:instrText xml:space="preserve"> PAGEREF _Toc467151197 \h </w:instrText>
        </w:r>
        <w:r w:rsidR="007F251B">
          <w:rPr>
            <w:noProof/>
            <w:webHidden/>
          </w:rPr>
        </w:r>
        <w:r w:rsidR="007F251B">
          <w:rPr>
            <w:noProof/>
            <w:webHidden/>
          </w:rPr>
          <w:fldChar w:fldCharType="separate"/>
        </w:r>
        <w:r w:rsidR="0053144D">
          <w:rPr>
            <w:noProof/>
            <w:webHidden/>
          </w:rPr>
          <w:t>80</w:t>
        </w:r>
        <w:r w:rsidR="007F251B">
          <w:rPr>
            <w:noProof/>
            <w:webHidden/>
          </w:rPr>
          <w:fldChar w:fldCharType="end"/>
        </w:r>
      </w:hyperlink>
    </w:p>
    <w:p w14:paraId="0E0ED72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7" w:anchor="_Toc467151198" w:history="1">
        <w:r w:rsidR="007F251B" w:rsidRPr="00993F91">
          <w:rPr>
            <w:rStyle w:val="Hyperlink"/>
            <w:noProof/>
          </w:rPr>
          <w:t>Figure 20. Relative Abundance of Compounds in Marijuana Samples</w:t>
        </w:r>
        <w:r w:rsidR="007F251B">
          <w:rPr>
            <w:noProof/>
            <w:webHidden/>
          </w:rPr>
          <w:tab/>
        </w:r>
        <w:r w:rsidR="007F251B">
          <w:rPr>
            <w:noProof/>
            <w:webHidden/>
          </w:rPr>
          <w:fldChar w:fldCharType="begin"/>
        </w:r>
        <w:r w:rsidR="007F251B">
          <w:rPr>
            <w:noProof/>
            <w:webHidden/>
          </w:rPr>
          <w:instrText xml:space="preserve"> PAGEREF _Toc467151198 \h </w:instrText>
        </w:r>
        <w:r w:rsidR="007F251B">
          <w:rPr>
            <w:noProof/>
            <w:webHidden/>
          </w:rPr>
        </w:r>
        <w:r w:rsidR="007F251B">
          <w:rPr>
            <w:noProof/>
            <w:webHidden/>
          </w:rPr>
          <w:fldChar w:fldCharType="separate"/>
        </w:r>
        <w:r w:rsidR="0053144D">
          <w:rPr>
            <w:noProof/>
            <w:webHidden/>
          </w:rPr>
          <w:t>80</w:t>
        </w:r>
        <w:r w:rsidR="007F251B">
          <w:rPr>
            <w:noProof/>
            <w:webHidden/>
          </w:rPr>
          <w:fldChar w:fldCharType="end"/>
        </w:r>
      </w:hyperlink>
    </w:p>
    <w:p w14:paraId="6A61B548"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8" w:anchor="_Toc467151199" w:history="1">
        <w:r w:rsidR="007F251B" w:rsidRPr="00993F91">
          <w:rPr>
            <w:rStyle w:val="Hyperlink"/>
            <w:noProof/>
          </w:rPr>
          <w:t>Figure 21. Calibration curves for Marijuana Most Frequent Headspace Compounds</w:t>
        </w:r>
        <w:r w:rsidR="007F251B">
          <w:rPr>
            <w:noProof/>
            <w:webHidden/>
          </w:rPr>
          <w:tab/>
        </w:r>
        <w:r w:rsidR="007F251B">
          <w:rPr>
            <w:noProof/>
            <w:webHidden/>
          </w:rPr>
          <w:fldChar w:fldCharType="begin"/>
        </w:r>
        <w:r w:rsidR="007F251B">
          <w:rPr>
            <w:noProof/>
            <w:webHidden/>
          </w:rPr>
          <w:instrText xml:space="preserve"> PAGEREF _Toc467151199 \h </w:instrText>
        </w:r>
        <w:r w:rsidR="007F251B">
          <w:rPr>
            <w:noProof/>
            <w:webHidden/>
          </w:rPr>
        </w:r>
        <w:r w:rsidR="007F251B">
          <w:rPr>
            <w:noProof/>
            <w:webHidden/>
          </w:rPr>
          <w:fldChar w:fldCharType="separate"/>
        </w:r>
        <w:r w:rsidR="0053144D">
          <w:rPr>
            <w:noProof/>
            <w:webHidden/>
          </w:rPr>
          <w:t>83</w:t>
        </w:r>
        <w:r w:rsidR="007F251B">
          <w:rPr>
            <w:noProof/>
            <w:webHidden/>
          </w:rPr>
          <w:fldChar w:fldCharType="end"/>
        </w:r>
      </w:hyperlink>
    </w:p>
    <w:p w14:paraId="4174867D"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19" w:anchor="_Toc467151200" w:history="1">
        <w:r w:rsidR="007F251B" w:rsidRPr="00993F91">
          <w:rPr>
            <w:rStyle w:val="Hyperlink"/>
            <w:noProof/>
          </w:rPr>
          <w:t>Figure 22. PCA Dried vs Leave Marijuana Samples</w:t>
        </w:r>
        <w:r w:rsidR="007F251B">
          <w:rPr>
            <w:noProof/>
            <w:webHidden/>
          </w:rPr>
          <w:tab/>
        </w:r>
        <w:r w:rsidR="007F251B">
          <w:rPr>
            <w:noProof/>
            <w:webHidden/>
          </w:rPr>
          <w:fldChar w:fldCharType="begin"/>
        </w:r>
        <w:r w:rsidR="007F251B">
          <w:rPr>
            <w:noProof/>
            <w:webHidden/>
          </w:rPr>
          <w:instrText xml:space="preserve"> PAGEREF _Toc467151200 \h </w:instrText>
        </w:r>
        <w:r w:rsidR="007F251B">
          <w:rPr>
            <w:noProof/>
            <w:webHidden/>
          </w:rPr>
        </w:r>
        <w:r w:rsidR="007F251B">
          <w:rPr>
            <w:noProof/>
            <w:webHidden/>
          </w:rPr>
          <w:fldChar w:fldCharType="separate"/>
        </w:r>
        <w:r w:rsidR="0053144D">
          <w:rPr>
            <w:noProof/>
            <w:webHidden/>
          </w:rPr>
          <w:t>84</w:t>
        </w:r>
        <w:r w:rsidR="007F251B">
          <w:rPr>
            <w:noProof/>
            <w:webHidden/>
          </w:rPr>
          <w:fldChar w:fldCharType="end"/>
        </w:r>
      </w:hyperlink>
    </w:p>
    <w:p w14:paraId="2E58428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01" w:history="1">
        <w:r w:rsidR="007F251B" w:rsidRPr="00993F91">
          <w:rPr>
            <w:rStyle w:val="Hyperlink"/>
            <w:noProof/>
          </w:rPr>
          <w:t>Figure 23. Heroin HS-SPME Chromatogram (DVB/CAR/PDMS: 45 min Equilibrium, 30 min Extraction)</w:t>
        </w:r>
        <w:r w:rsidR="007F251B">
          <w:rPr>
            <w:noProof/>
            <w:webHidden/>
          </w:rPr>
          <w:tab/>
        </w:r>
        <w:r w:rsidR="007F251B">
          <w:rPr>
            <w:noProof/>
            <w:webHidden/>
          </w:rPr>
          <w:fldChar w:fldCharType="begin"/>
        </w:r>
        <w:r w:rsidR="007F251B">
          <w:rPr>
            <w:noProof/>
            <w:webHidden/>
          </w:rPr>
          <w:instrText xml:space="preserve"> PAGEREF _Toc467151201 \h </w:instrText>
        </w:r>
        <w:r w:rsidR="007F251B">
          <w:rPr>
            <w:noProof/>
            <w:webHidden/>
          </w:rPr>
        </w:r>
        <w:r w:rsidR="007F251B">
          <w:rPr>
            <w:noProof/>
            <w:webHidden/>
          </w:rPr>
          <w:fldChar w:fldCharType="separate"/>
        </w:r>
        <w:r w:rsidR="0053144D">
          <w:rPr>
            <w:noProof/>
            <w:webHidden/>
          </w:rPr>
          <w:t>85</w:t>
        </w:r>
        <w:r w:rsidR="007F251B">
          <w:rPr>
            <w:noProof/>
            <w:webHidden/>
          </w:rPr>
          <w:fldChar w:fldCharType="end"/>
        </w:r>
      </w:hyperlink>
    </w:p>
    <w:p w14:paraId="0AFC0138"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0" w:anchor="_Toc467151202" w:history="1">
        <w:r w:rsidR="007F251B" w:rsidRPr="00993F91">
          <w:rPr>
            <w:rStyle w:val="Hyperlink"/>
            <w:noProof/>
          </w:rPr>
          <w:t>Figure 24. Compounds Frequency of Occurrence (%) in Heroin Samples (n=5)</w:t>
        </w:r>
        <w:r w:rsidR="007F251B">
          <w:rPr>
            <w:noProof/>
            <w:webHidden/>
          </w:rPr>
          <w:tab/>
        </w:r>
        <w:r w:rsidR="007F251B">
          <w:rPr>
            <w:noProof/>
            <w:webHidden/>
          </w:rPr>
          <w:fldChar w:fldCharType="begin"/>
        </w:r>
        <w:r w:rsidR="007F251B">
          <w:rPr>
            <w:noProof/>
            <w:webHidden/>
          </w:rPr>
          <w:instrText xml:space="preserve"> PAGEREF _Toc467151202 \h </w:instrText>
        </w:r>
        <w:r w:rsidR="007F251B">
          <w:rPr>
            <w:noProof/>
            <w:webHidden/>
          </w:rPr>
        </w:r>
        <w:r w:rsidR="007F251B">
          <w:rPr>
            <w:noProof/>
            <w:webHidden/>
          </w:rPr>
          <w:fldChar w:fldCharType="separate"/>
        </w:r>
        <w:r w:rsidR="0053144D">
          <w:rPr>
            <w:noProof/>
            <w:webHidden/>
          </w:rPr>
          <w:t>86</w:t>
        </w:r>
        <w:r w:rsidR="007F251B">
          <w:rPr>
            <w:noProof/>
            <w:webHidden/>
          </w:rPr>
          <w:fldChar w:fldCharType="end"/>
        </w:r>
      </w:hyperlink>
    </w:p>
    <w:p w14:paraId="00C77739"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1" w:anchor="_Toc467151203" w:history="1">
        <w:r w:rsidR="007F251B" w:rsidRPr="00993F91">
          <w:rPr>
            <w:rStyle w:val="Hyperlink"/>
            <w:noProof/>
          </w:rPr>
          <w:t>Figure 25. Relative Abundance of Compounds in the Headspace of Heroin Samples</w:t>
        </w:r>
        <w:r w:rsidR="007F251B">
          <w:rPr>
            <w:noProof/>
            <w:webHidden/>
          </w:rPr>
          <w:tab/>
        </w:r>
        <w:r w:rsidR="007F251B">
          <w:rPr>
            <w:noProof/>
            <w:webHidden/>
          </w:rPr>
          <w:fldChar w:fldCharType="begin"/>
        </w:r>
        <w:r w:rsidR="007F251B">
          <w:rPr>
            <w:noProof/>
            <w:webHidden/>
          </w:rPr>
          <w:instrText xml:space="preserve"> PAGEREF _Toc467151203 \h </w:instrText>
        </w:r>
        <w:r w:rsidR="007F251B">
          <w:rPr>
            <w:noProof/>
            <w:webHidden/>
          </w:rPr>
        </w:r>
        <w:r w:rsidR="007F251B">
          <w:rPr>
            <w:noProof/>
            <w:webHidden/>
          </w:rPr>
          <w:fldChar w:fldCharType="separate"/>
        </w:r>
        <w:r w:rsidR="0053144D">
          <w:rPr>
            <w:noProof/>
            <w:webHidden/>
          </w:rPr>
          <w:t>87</w:t>
        </w:r>
        <w:r w:rsidR="007F251B">
          <w:rPr>
            <w:noProof/>
            <w:webHidden/>
          </w:rPr>
          <w:fldChar w:fldCharType="end"/>
        </w:r>
      </w:hyperlink>
    </w:p>
    <w:p w14:paraId="7F3569D2"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2" w:anchor="_Toc467151204" w:history="1">
        <w:r w:rsidR="007F251B" w:rsidRPr="00993F91">
          <w:rPr>
            <w:rStyle w:val="Hyperlink"/>
            <w:noProof/>
          </w:rPr>
          <w:t>Figure 26. Triplicate of the Headspace of "Black Tar" Heroin Samples</w:t>
        </w:r>
        <w:r w:rsidR="007F251B">
          <w:rPr>
            <w:noProof/>
            <w:webHidden/>
          </w:rPr>
          <w:tab/>
        </w:r>
        <w:r w:rsidR="007F251B">
          <w:rPr>
            <w:noProof/>
            <w:webHidden/>
          </w:rPr>
          <w:fldChar w:fldCharType="begin"/>
        </w:r>
        <w:r w:rsidR="007F251B">
          <w:rPr>
            <w:noProof/>
            <w:webHidden/>
          </w:rPr>
          <w:instrText xml:space="preserve"> PAGEREF _Toc467151204 \h </w:instrText>
        </w:r>
        <w:r w:rsidR="007F251B">
          <w:rPr>
            <w:noProof/>
            <w:webHidden/>
          </w:rPr>
        </w:r>
        <w:r w:rsidR="007F251B">
          <w:rPr>
            <w:noProof/>
            <w:webHidden/>
          </w:rPr>
          <w:fldChar w:fldCharType="separate"/>
        </w:r>
        <w:r w:rsidR="0053144D">
          <w:rPr>
            <w:noProof/>
            <w:webHidden/>
          </w:rPr>
          <w:t>88</w:t>
        </w:r>
        <w:r w:rsidR="007F251B">
          <w:rPr>
            <w:noProof/>
            <w:webHidden/>
          </w:rPr>
          <w:fldChar w:fldCharType="end"/>
        </w:r>
      </w:hyperlink>
    </w:p>
    <w:p w14:paraId="3F298C42"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05" w:history="1">
        <w:r w:rsidR="007F251B" w:rsidRPr="00993F91">
          <w:rPr>
            <w:rStyle w:val="Hyperlink"/>
            <w:noProof/>
          </w:rPr>
          <w:t>Figure 27. Methodology for Dissipation Rate Study</w:t>
        </w:r>
        <w:r w:rsidR="007F251B">
          <w:rPr>
            <w:noProof/>
            <w:webHidden/>
          </w:rPr>
          <w:tab/>
        </w:r>
        <w:r w:rsidR="007F251B">
          <w:rPr>
            <w:noProof/>
            <w:webHidden/>
          </w:rPr>
          <w:fldChar w:fldCharType="begin"/>
        </w:r>
        <w:r w:rsidR="007F251B">
          <w:rPr>
            <w:noProof/>
            <w:webHidden/>
          </w:rPr>
          <w:instrText xml:space="preserve"> PAGEREF _Toc467151205 \h </w:instrText>
        </w:r>
        <w:r w:rsidR="007F251B">
          <w:rPr>
            <w:noProof/>
            <w:webHidden/>
          </w:rPr>
        </w:r>
        <w:r w:rsidR="007F251B">
          <w:rPr>
            <w:noProof/>
            <w:webHidden/>
          </w:rPr>
          <w:fldChar w:fldCharType="separate"/>
        </w:r>
        <w:r w:rsidR="0053144D">
          <w:rPr>
            <w:noProof/>
            <w:webHidden/>
          </w:rPr>
          <w:t>103</w:t>
        </w:r>
        <w:r w:rsidR="007F251B">
          <w:rPr>
            <w:noProof/>
            <w:webHidden/>
          </w:rPr>
          <w:fldChar w:fldCharType="end"/>
        </w:r>
      </w:hyperlink>
    </w:p>
    <w:p w14:paraId="37F6A5C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06" w:history="1">
        <w:r w:rsidR="007F251B" w:rsidRPr="00993F91">
          <w:rPr>
            <w:rStyle w:val="Hyperlink"/>
            <w:noProof/>
          </w:rPr>
          <w:t>Figure 28. Cellulose based training aid mimic for marijuana</w:t>
        </w:r>
        <w:r w:rsidR="007F251B">
          <w:rPr>
            <w:noProof/>
            <w:webHidden/>
          </w:rPr>
          <w:tab/>
        </w:r>
        <w:r w:rsidR="007F251B">
          <w:rPr>
            <w:noProof/>
            <w:webHidden/>
          </w:rPr>
          <w:fldChar w:fldCharType="begin"/>
        </w:r>
        <w:r w:rsidR="007F251B">
          <w:rPr>
            <w:noProof/>
            <w:webHidden/>
          </w:rPr>
          <w:instrText xml:space="preserve"> PAGEREF _Toc467151206 \h </w:instrText>
        </w:r>
        <w:r w:rsidR="007F251B">
          <w:rPr>
            <w:noProof/>
            <w:webHidden/>
          </w:rPr>
        </w:r>
        <w:r w:rsidR="007F251B">
          <w:rPr>
            <w:noProof/>
            <w:webHidden/>
          </w:rPr>
          <w:fldChar w:fldCharType="separate"/>
        </w:r>
        <w:r w:rsidR="0053144D">
          <w:rPr>
            <w:noProof/>
            <w:webHidden/>
          </w:rPr>
          <w:t>104</w:t>
        </w:r>
        <w:r w:rsidR="007F251B">
          <w:rPr>
            <w:noProof/>
            <w:webHidden/>
          </w:rPr>
          <w:fldChar w:fldCharType="end"/>
        </w:r>
      </w:hyperlink>
    </w:p>
    <w:p w14:paraId="0C43A3E9"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07" w:history="1">
        <w:r w:rsidR="007F251B" w:rsidRPr="00993F91">
          <w:rPr>
            <w:rStyle w:val="Hyperlink"/>
            <w:noProof/>
          </w:rPr>
          <w:t>Figure 29. Alumina Based Training Aid Mimic for Marijuana</w:t>
        </w:r>
        <w:r w:rsidR="007F251B">
          <w:rPr>
            <w:noProof/>
            <w:webHidden/>
          </w:rPr>
          <w:tab/>
        </w:r>
        <w:r w:rsidR="007F251B">
          <w:rPr>
            <w:noProof/>
            <w:webHidden/>
          </w:rPr>
          <w:fldChar w:fldCharType="begin"/>
        </w:r>
        <w:r w:rsidR="007F251B">
          <w:rPr>
            <w:noProof/>
            <w:webHidden/>
          </w:rPr>
          <w:instrText xml:space="preserve"> PAGEREF _Toc467151207 \h </w:instrText>
        </w:r>
        <w:r w:rsidR="007F251B">
          <w:rPr>
            <w:noProof/>
            <w:webHidden/>
          </w:rPr>
        </w:r>
        <w:r w:rsidR="007F251B">
          <w:rPr>
            <w:noProof/>
            <w:webHidden/>
          </w:rPr>
          <w:fldChar w:fldCharType="separate"/>
        </w:r>
        <w:r w:rsidR="0053144D">
          <w:rPr>
            <w:noProof/>
            <w:webHidden/>
          </w:rPr>
          <w:t>105</w:t>
        </w:r>
        <w:r w:rsidR="007F251B">
          <w:rPr>
            <w:noProof/>
            <w:webHidden/>
          </w:rPr>
          <w:fldChar w:fldCharType="end"/>
        </w:r>
      </w:hyperlink>
    </w:p>
    <w:p w14:paraId="19F3CD7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3" w:anchor="_Toc467151208" w:history="1">
        <w:r w:rsidR="007F251B" w:rsidRPr="00993F91">
          <w:rPr>
            <w:rStyle w:val="Hyperlink"/>
            <w:noProof/>
          </w:rPr>
          <w:t xml:space="preserve">Figure 30. (A) Hexanal 10 mmHg @ 20 </w:t>
        </w:r>
        <w:r w:rsidR="007F251B" w:rsidRPr="00993F91">
          <w:rPr>
            <w:rStyle w:val="Hyperlink"/>
            <w:rFonts w:cs="Times New Roman"/>
            <w:noProof/>
          </w:rPr>
          <w:t>°</w:t>
        </w:r>
        <w:r w:rsidR="007F251B" w:rsidRPr="00993F91">
          <w:rPr>
            <w:rStyle w:val="Hyperlink"/>
            <w:noProof/>
          </w:rPr>
          <w:t xml:space="preserve">C (B) Acetic Acid 11.4 mmHg @ 20 </w:t>
        </w:r>
        <w:r w:rsidR="007F251B" w:rsidRPr="00993F91">
          <w:rPr>
            <w:rStyle w:val="Hyperlink"/>
            <w:rFonts w:cs="Times New Roman"/>
            <w:noProof/>
          </w:rPr>
          <w:t>°</w:t>
        </w:r>
        <w:r w:rsidR="007F251B" w:rsidRPr="00993F91">
          <w:rPr>
            <w:rStyle w:val="Hyperlink"/>
            <w:noProof/>
          </w:rPr>
          <w:t>C</w:t>
        </w:r>
        <w:r w:rsidR="007F251B">
          <w:rPr>
            <w:noProof/>
            <w:webHidden/>
          </w:rPr>
          <w:tab/>
        </w:r>
        <w:r w:rsidR="007F251B">
          <w:rPr>
            <w:noProof/>
            <w:webHidden/>
          </w:rPr>
          <w:fldChar w:fldCharType="begin"/>
        </w:r>
        <w:r w:rsidR="007F251B">
          <w:rPr>
            <w:noProof/>
            <w:webHidden/>
          </w:rPr>
          <w:instrText xml:space="preserve"> PAGEREF _Toc467151208 \h </w:instrText>
        </w:r>
        <w:r w:rsidR="007F251B">
          <w:rPr>
            <w:noProof/>
            <w:webHidden/>
          </w:rPr>
        </w:r>
        <w:r w:rsidR="007F251B">
          <w:rPr>
            <w:noProof/>
            <w:webHidden/>
          </w:rPr>
          <w:fldChar w:fldCharType="separate"/>
        </w:r>
        <w:r w:rsidR="0053144D">
          <w:rPr>
            <w:noProof/>
            <w:webHidden/>
          </w:rPr>
          <w:t>106</w:t>
        </w:r>
        <w:r w:rsidR="007F251B">
          <w:rPr>
            <w:noProof/>
            <w:webHidden/>
          </w:rPr>
          <w:fldChar w:fldCharType="end"/>
        </w:r>
      </w:hyperlink>
    </w:p>
    <w:p w14:paraId="391EA52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09" w:history="1">
        <w:r w:rsidR="007F251B" w:rsidRPr="00993F91">
          <w:rPr>
            <w:rStyle w:val="Hyperlink"/>
            <w:noProof/>
          </w:rPr>
          <w:t>Figure 31. Assymetrical ESIS (Hexanal)-Acetic Acid</w:t>
        </w:r>
        <w:r w:rsidR="007F251B">
          <w:rPr>
            <w:noProof/>
            <w:webHidden/>
          </w:rPr>
          <w:tab/>
        </w:r>
        <w:r w:rsidR="007F251B">
          <w:rPr>
            <w:noProof/>
            <w:webHidden/>
          </w:rPr>
          <w:fldChar w:fldCharType="begin"/>
        </w:r>
        <w:r w:rsidR="007F251B">
          <w:rPr>
            <w:noProof/>
            <w:webHidden/>
          </w:rPr>
          <w:instrText xml:space="preserve"> PAGEREF _Toc467151209 \h </w:instrText>
        </w:r>
        <w:r w:rsidR="007F251B">
          <w:rPr>
            <w:noProof/>
            <w:webHidden/>
          </w:rPr>
        </w:r>
        <w:r w:rsidR="007F251B">
          <w:rPr>
            <w:noProof/>
            <w:webHidden/>
          </w:rPr>
          <w:fldChar w:fldCharType="separate"/>
        </w:r>
        <w:r w:rsidR="0053144D">
          <w:rPr>
            <w:noProof/>
            <w:webHidden/>
          </w:rPr>
          <w:t>107</w:t>
        </w:r>
        <w:r w:rsidR="007F251B">
          <w:rPr>
            <w:noProof/>
            <w:webHidden/>
          </w:rPr>
          <w:fldChar w:fldCharType="end"/>
        </w:r>
      </w:hyperlink>
    </w:p>
    <w:p w14:paraId="67B1945D"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4" w:anchor="_Toc467151210" w:history="1">
        <w:r w:rsidR="007F251B" w:rsidRPr="00993F91">
          <w:rPr>
            <w:rStyle w:val="Hyperlink"/>
            <w:noProof/>
          </w:rPr>
          <w:t>Figure 32. Pseudo Heroin Dissipation Over Time</w:t>
        </w:r>
        <w:r w:rsidR="007F251B">
          <w:rPr>
            <w:noProof/>
            <w:webHidden/>
          </w:rPr>
          <w:tab/>
        </w:r>
        <w:r w:rsidR="007F251B">
          <w:rPr>
            <w:noProof/>
            <w:webHidden/>
          </w:rPr>
          <w:fldChar w:fldCharType="begin"/>
        </w:r>
        <w:r w:rsidR="007F251B">
          <w:rPr>
            <w:noProof/>
            <w:webHidden/>
          </w:rPr>
          <w:instrText xml:space="preserve"> PAGEREF _Toc467151210 \h </w:instrText>
        </w:r>
        <w:r w:rsidR="007F251B">
          <w:rPr>
            <w:noProof/>
            <w:webHidden/>
          </w:rPr>
        </w:r>
        <w:r w:rsidR="007F251B">
          <w:rPr>
            <w:noProof/>
            <w:webHidden/>
          </w:rPr>
          <w:fldChar w:fldCharType="separate"/>
        </w:r>
        <w:r w:rsidR="0053144D">
          <w:rPr>
            <w:noProof/>
            <w:webHidden/>
          </w:rPr>
          <w:t>108</w:t>
        </w:r>
        <w:r w:rsidR="007F251B">
          <w:rPr>
            <w:noProof/>
            <w:webHidden/>
          </w:rPr>
          <w:fldChar w:fldCharType="end"/>
        </w:r>
      </w:hyperlink>
    </w:p>
    <w:p w14:paraId="2295A887"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5" w:anchor="_Toc467151211" w:history="1">
        <w:r w:rsidR="007F251B" w:rsidRPr="00993F91">
          <w:rPr>
            <w:rStyle w:val="Hyperlink"/>
            <w:noProof/>
          </w:rPr>
          <w:t>Figure 33. Headspace of Marijuana and Different Comestible Products Containing Limonene (Red) and/or Caryophyllene (Purple) as a Main Chemical Compound</w:t>
        </w:r>
        <w:r w:rsidR="007F251B">
          <w:rPr>
            <w:noProof/>
            <w:webHidden/>
          </w:rPr>
          <w:tab/>
        </w:r>
        <w:r w:rsidR="007F251B">
          <w:rPr>
            <w:noProof/>
            <w:webHidden/>
          </w:rPr>
          <w:fldChar w:fldCharType="begin"/>
        </w:r>
        <w:r w:rsidR="007F251B">
          <w:rPr>
            <w:noProof/>
            <w:webHidden/>
          </w:rPr>
          <w:instrText xml:space="preserve"> PAGEREF _Toc467151211 \h </w:instrText>
        </w:r>
        <w:r w:rsidR="007F251B">
          <w:rPr>
            <w:noProof/>
            <w:webHidden/>
          </w:rPr>
        </w:r>
        <w:r w:rsidR="007F251B">
          <w:rPr>
            <w:noProof/>
            <w:webHidden/>
          </w:rPr>
          <w:fldChar w:fldCharType="separate"/>
        </w:r>
        <w:r w:rsidR="0053144D">
          <w:rPr>
            <w:noProof/>
            <w:webHidden/>
          </w:rPr>
          <w:t>116</w:t>
        </w:r>
        <w:r w:rsidR="007F251B">
          <w:rPr>
            <w:noProof/>
            <w:webHidden/>
          </w:rPr>
          <w:fldChar w:fldCharType="end"/>
        </w:r>
      </w:hyperlink>
    </w:p>
    <w:p w14:paraId="626EF65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6" w:anchor="_Toc467151212" w:history="1">
        <w:r w:rsidR="007F251B" w:rsidRPr="00993F91">
          <w:rPr>
            <w:rStyle w:val="Hyperlink"/>
            <w:noProof/>
          </w:rPr>
          <w:t>Figure 34. Headspace of Heroin and Different Commercially Available Products Containing Acetic Acid (Red) as a Main Chemical Compound</w:t>
        </w:r>
        <w:r w:rsidR="007F251B">
          <w:rPr>
            <w:noProof/>
            <w:webHidden/>
          </w:rPr>
          <w:tab/>
        </w:r>
        <w:r w:rsidR="007F251B">
          <w:rPr>
            <w:noProof/>
            <w:webHidden/>
          </w:rPr>
          <w:fldChar w:fldCharType="begin"/>
        </w:r>
        <w:r w:rsidR="007F251B">
          <w:rPr>
            <w:noProof/>
            <w:webHidden/>
          </w:rPr>
          <w:instrText xml:space="preserve"> PAGEREF _Toc467151212 \h </w:instrText>
        </w:r>
        <w:r w:rsidR="007F251B">
          <w:rPr>
            <w:noProof/>
            <w:webHidden/>
          </w:rPr>
        </w:r>
        <w:r w:rsidR="007F251B">
          <w:rPr>
            <w:noProof/>
            <w:webHidden/>
          </w:rPr>
          <w:fldChar w:fldCharType="separate"/>
        </w:r>
        <w:r w:rsidR="0053144D">
          <w:rPr>
            <w:noProof/>
            <w:webHidden/>
          </w:rPr>
          <w:t>121</w:t>
        </w:r>
        <w:r w:rsidR="007F251B">
          <w:rPr>
            <w:noProof/>
            <w:webHidden/>
          </w:rPr>
          <w:fldChar w:fldCharType="end"/>
        </w:r>
      </w:hyperlink>
    </w:p>
    <w:p w14:paraId="55EE5E3F"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7" w:anchor="_Toc467151213" w:history="1">
        <w:r w:rsidR="007F251B" w:rsidRPr="00993F91">
          <w:rPr>
            <w:rStyle w:val="Hyperlink"/>
            <w:noProof/>
          </w:rPr>
          <w:t>Figure 35. (A). Optimized parameters are selected using the drop down menu on the screen (B). Gauze pad is inserted and clipped in the instrument (C). The instrument is positioned upside down facing the sample for collection</w:t>
        </w:r>
        <w:r w:rsidR="007F251B">
          <w:rPr>
            <w:noProof/>
            <w:webHidden/>
          </w:rPr>
          <w:tab/>
        </w:r>
        <w:r w:rsidR="007F251B">
          <w:rPr>
            <w:noProof/>
            <w:webHidden/>
          </w:rPr>
          <w:fldChar w:fldCharType="begin"/>
        </w:r>
        <w:r w:rsidR="007F251B">
          <w:rPr>
            <w:noProof/>
            <w:webHidden/>
          </w:rPr>
          <w:instrText xml:space="preserve"> PAGEREF _Toc467151213 \h </w:instrText>
        </w:r>
        <w:r w:rsidR="007F251B">
          <w:rPr>
            <w:noProof/>
            <w:webHidden/>
          </w:rPr>
        </w:r>
        <w:r w:rsidR="007F251B">
          <w:rPr>
            <w:noProof/>
            <w:webHidden/>
          </w:rPr>
          <w:fldChar w:fldCharType="separate"/>
        </w:r>
        <w:r w:rsidR="0053144D">
          <w:rPr>
            <w:noProof/>
            <w:webHidden/>
          </w:rPr>
          <w:t>130</w:t>
        </w:r>
        <w:r w:rsidR="007F251B">
          <w:rPr>
            <w:noProof/>
            <w:webHidden/>
          </w:rPr>
          <w:fldChar w:fldCharType="end"/>
        </w:r>
      </w:hyperlink>
    </w:p>
    <w:p w14:paraId="34A27885"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8" w:anchor="_Toc467151214" w:history="1">
        <w:r w:rsidR="007F251B" w:rsidRPr="00993F91">
          <w:rPr>
            <w:rStyle w:val="Hyperlink"/>
            <w:noProof/>
          </w:rPr>
          <w:t>Figure 36. Ammonium Nitrate Derivatization Product Headspace Using SPME-GC-MS</w:t>
        </w:r>
        <w:r w:rsidR="007F251B">
          <w:rPr>
            <w:noProof/>
            <w:webHidden/>
          </w:rPr>
          <w:tab/>
        </w:r>
        <w:r w:rsidR="007F251B">
          <w:rPr>
            <w:noProof/>
            <w:webHidden/>
          </w:rPr>
          <w:fldChar w:fldCharType="begin"/>
        </w:r>
        <w:r w:rsidR="007F251B">
          <w:rPr>
            <w:noProof/>
            <w:webHidden/>
          </w:rPr>
          <w:instrText xml:space="preserve"> PAGEREF _Toc467151214 \h </w:instrText>
        </w:r>
        <w:r w:rsidR="007F251B">
          <w:rPr>
            <w:noProof/>
            <w:webHidden/>
          </w:rPr>
        </w:r>
        <w:r w:rsidR="007F251B">
          <w:rPr>
            <w:noProof/>
            <w:webHidden/>
          </w:rPr>
          <w:fldChar w:fldCharType="separate"/>
        </w:r>
        <w:r w:rsidR="0053144D">
          <w:rPr>
            <w:noProof/>
            <w:webHidden/>
          </w:rPr>
          <w:t>132</w:t>
        </w:r>
        <w:r w:rsidR="007F251B">
          <w:rPr>
            <w:noProof/>
            <w:webHidden/>
          </w:rPr>
          <w:fldChar w:fldCharType="end"/>
        </w:r>
      </w:hyperlink>
    </w:p>
    <w:p w14:paraId="57F653C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29" w:anchor="_Toc467151215" w:history="1">
        <w:r w:rsidR="007F251B" w:rsidRPr="00993F91">
          <w:rPr>
            <w:rStyle w:val="Hyperlink"/>
            <w:noProof/>
          </w:rPr>
          <w:t>Figure 37. TATP Headspace Using SPME-GC-MS</w:t>
        </w:r>
        <w:r w:rsidR="007F251B">
          <w:rPr>
            <w:noProof/>
            <w:webHidden/>
          </w:rPr>
          <w:tab/>
        </w:r>
        <w:r w:rsidR="007F251B">
          <w:rPr>
            <w:noProof/>
            <w:webHidden/>
          </w:rPr>
          <w:fldChar w:fldCharType="begin"/>
        </w:r>
        <w:r w:rsidR="007F251B">
          <w:rPr>
            <w:noProof/>
            <w:webHidden/>
          </w:rPr>
          <w:instrText xml:space="preserve"> PAGEREF _Toc467151215 \h </w:instrText>
        </w:r>
        <w:r w:rsidR="007F251B">
          <w:rPr>
            <w:noProof/>
            <w:webHidden/>
          </w:rPr>
        </w:r>
        <w:r w:rsidR="007F251B">
          <w:rPr>
            <w:noProof/>
            <w:webHidden/>
          </w:rPr>
          <w:fldChar w:fldCharType="separate"/>
        </w:r>
        <w:r w:rsidR="0053144D">
          <w:rPr>
            <w:noProof/>
            <w:webHidden/>
          </w:rPr>
          <w:t>134</w:t>
        </w:r>
        <w:r w:rsidR="007F251B">
          <w:rPr>
            <w:noProof/>
            <w:webHidden/>
          </w:rPr>
          <w:fldChar w:fldCharType="end"/>
        </w:r>
      </w:hyperlink>
    </w:p>
    <w:p w14:paraId="1FF9658B"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16" w:history="1">
        <w:r w:rsidR="007F251B" w:rsidRPr="00993F91">
          <w:rPr>
            <w:rStyle w:val="Hyperlink"/>
            <w:noProof/>
          </w:rPr>
          <w:t>Figure 38. Equilibrium Time and Extraction Temperature Experiments for the Collection of Ammonium Nitrate</w:t>
        </w:r>
        <w:r w:rsidR="007F251B">
          <w:rPr>
            <w:noProof/>
            <w:webHidden/>
          </w:rPr>
          <w:tab/>
        </w:r>
        <w:r w:rsidR="007F251B">
          <w:rPr>
            <w:noProof/>
            <w:webHidden/>
          </w:rPr>
          <w:fldChar w:fldCharType="begin"/>
        </w:r>
        <w:r w:rsidR="007F251B">
          <w:rPr>
            <w:noProof/>
            <w:webHidden/>
          </w:rPr>
          <w:instrText xml:space="preserve"> PAGEREF _Toc467151216 \h </w:instrText>
        </w:r>
        <w:r w:rsidR="007F251B">
          <w:rPr>
            <w:noProof/>
            <w:webHidden/>
          </w:rPr>
        </w:r>
        <w:r w:rsidR="007F251B">
          <w:rPr>
            <w:noProof/>
            <w:webHidden/>
          </w:rPr>
          <w:fldChar w:fldCharType="separate"/>
        </w:r>
        <w:r w:rsidR="0053144D">
          <w:rPr>
            <w:noProof/>
            <w:webHidden/>
          </w:rPr>
          <w:t>135</w:t>
        </w:r>
        <w:r w:rsidR="007F251B">
          <w:rPr>
            <w:noProof/>
            <w:webHidden/>
          </w:rPr>
          <w:fldChar w:fldCharType="end"/>
        </w:r>
      </w:hyperlink>
    </w:p>
    <w:p w14:paraId="3DB95452"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17" w:history="1">
        <w:r w:rsidR="007F251B" w:rsidRPr="00993F91">
          <w:rPr>
            <w:rStyle w:val="Hyperlink"/>
            <w:noProof/>
          </w:rPr>
          <w:t>Figure 39. Flow Rate Optimization for AN at 30 seconds</w:t>
        </w:r>
        <w:r w:rsidR="007F251B">
          <w:rPr>
            <w:noProof/>
            <w:webHidden/>
          </w:rPr>
          <w:tab/>
        </w:r>
        <w:r w:rsidR="007F251B">
          <w:rPr>
            <w:noProof/>
            <w:webHidden/>
          </w:rPr>
          <w:fldChar w:fldCharType="begin"/>
        </w:r>
        <w:r w:rsidR="007F251B">
          <w:rPr>
            <w:noProof/>
            <w:webHidden/>
          </w:rPr>
          <w:instrText xml:space="preserve"> PAGEREF _Toc467151217 \h </w:instrText>
        </w:r>
        <w:r w:rsidR="007F251B">
          <w:rPr>
            <w:noProof/>
            <w:webHidden/>
          </w:rPr>
        </w:r>
        <w:r w:rsidR="007F251B">
          <w:rPr>
            <w:noProof/>
            <w:webHidden/>
          </w:rPr>
          <w:fldChar w:fldCharType="separate"/>
        </w:r>
        <w:r w:rsidR="0053144D">
          <w:rPr>
            <w:noProof/>
            <w:webHidden/>
          </w:rPr>
          <w:t>136</w:t>
        </w:r>
        <w:r w:rsidR="007F251B">
          <w:rPr>
            <w:noProof/>
            <w:webHidden/>
          </w:rPr>
          <w:fldChar w:fldCharType="end"/>
        </w:r>
      </w:hyperlink>
    </w:p>
    <w:p w14:paraId="09E4AAEE"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18" w:history="1">
        <w:r w:rsidR="007F251B" w:rsidRPr="00993F91">
          <w:rPr>
            <w:rStyle w:val="Hyperlink"/>
            <w:noProof/>
          </w:rPr>
          <w:t>Figure 40. Flow Rate Optimization for TATP at 30 sec</w:t>
        </w:r>
        <w:r w:rsidR="007F251B">
          <w:rPr>
            <w:noProof/>
            <w:webHidden/>
          </w:rPr>
          <w:tab/>
        </w:r>
        <w:r w:rsidR="007F251B">
          <w:rPr>
            <w:noProof/>
            <w:webHidden/>
          </w:rPr>
          <w:fldChar w:fldCharType="begin"/>
        </w:r>
        <w:r w:rsidR="007F251B">
          <w:rPr>
            <w:noProof/>
            <w:webHidden/>
          </w:rPr>
          <w:instrText xml:space="preserve"> PAGEREF _Toc467151218 \h </w:instrText>
        </w:r>
        <w:r w:rsidR="007F251B">
          <w:rPr>
            <w:noProof/>
            <w:webHidden/>
          </w:rPr>
        </w:r>
        <w:r w:rsidR="007F251B">
          <w:rPr>
            <w:noProof/>
            <w:webHidden/>
          </w:rPr>
          <w:fldChar w:fldCharType="separate"/>
        </w:r>
        <w:r w:rsidR="0053144D">
          <w:rPr>
            <w:noProof/>
            <w:webHidden/>
          </w:rPr>
          <w:t>138</w:t>
        </w:r>
        <w:r w:rsidR="007F251B">
          <w:rPr>
            <w:noProof/>
            <w:webHidden/>
          </w:rPr>
          <w:fldChar w:fldCharType="end"/>
        </w:r>
      </w:hyperlink>
    </w:p>
    <w:p w14:paraId="247E1779"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19" w:history="1">
        <w:r w:rsidR="007F251B" w:rsidRPr="00993F91">
          <w:rPr>
            <w:rStyle w:val="Hyperlink"/>
            <w:noProof/>
          </w:rPr>
          <w:t>Figure 41. AN Derivative Product: Sampling Time optimization</w:t>
        </w:r>
        <w:r w:rsidR="007F251B">
          <w:rPr>
            <w:noProof/>
            <w:webHidden/>
          </w:rPr>
          <w:tab/>
        </w:r>
        <w:r w:rsidR="007F251B">
          <w:rPr>
            <w:noProof/>
            <w:webHidden/>
          </w:rPr>
          <w:fldChar w:fldCharType="begin"/>
        </w:r>
        <w:r w:rsidR="007F251B">
          <w:rPr>
            <w:noProof/>
            <w:webHidden/>
          </w:rPr>
          <w:instrText xml:space="preserve"> PAGEREF _Toc467151219 \h </w:instrText>
        </w:r>
        <w:r w:rsidR="007F251B">
          <w:rPr>
            <w:noProof/>
            <w:webHidden/>
          </w:rPr>
        </w:r>
        <w:r w:rsidR="007F251B">
          <w:rPr>
            <w:noProof/>
            <w:webHidden/>
          </w:rPr>
          <w:fldChar w:fldCharType="separate"/>
        </w:r>
        <w:r w:rsidR="0053144D">
          <w:rPr>
            <w:noProof/>
            <w:webHidden/>
          </w:rPr>
          <w:t>139</w:t>
        </w:r>
        <w:r w:rsidR="007F251B">
          <w:rPr>
            <w:noProof/>
            <w:webHidden/>
          </w:rPr>
          <w:fldChar w:fldCharType="end"/>
        </w:r>
      </w:hyperlink>
    </w:p>
    <w:p w14:paraId="14573A7A"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20" w:history="1">
        <w:r w:rsidR="007F251B" w:rsidRPr="00993F91">
          <w:rPr>
            <w:rStyle w:val="Hyperlink"/>
            <w:noProof/>
          </w:rPr>
          <w:t>Figure 42. TATP: Sampling Time Optimization</w:t>
        </w:r>
        <w:r w:rsidR="007F251B">
          <w:rPr>
            <w:noProof/>
            <w:webHidden/>
          </w:rPr>
          <w:tab/>
        </w:r>
        <w:r w:rsidR="007F251B">
          <w:rPr>
            <w:noProof/>
            <w:webHidden/>
          </w:rPr>
          <w:fldChar w:fldCharType="begin"/>
        </w:r>
        <w:r w:rsidR="007F251B">
          <w:rPr>
            <w:noProof/>
            <w:webHidden/>
          </w:rPr>
          <w:instrText xml:space="preserve"> PAGEREF _Toc467151220 \h </w:instrText>
        </w:r>
        <w:r w:rsidR="007F251B">
          <w:rPr>
            <w:noProof/>
            <w:webHidden/>
          </w:rPr>
        </w:r>
        <w:r w:rsidR="007F251B">
          <w:rPr>
            <w:noProof/>
            <w:webHidden/>
          </w:rPr>
          <w:fldChar w:fldCharType="separate"/>
        </w:r>
        <w:r w:rsidR="0053144D">
          <w:rPr>
            <w:noProof/>
            <w:webHidden/>
          </w:rPr>
          <w:t>140</w:t>
        </w:r>
        <w:r w:rsidR="007F251B">
          <w:rPr>
            <w:noProof/>
            <w:webHidden/>
          </w:rPr>
          <w:fldChar w:fldCharType="end"/>
        </w:r>
      </w:hyperlink>
    </w:p>
    <w:p w14:paraId="716B12AA"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21" w:history="1">
        <w:r w:rsidR="007F251B" w:rsidRPr="00993F91">
          <w:rPr>
            <w:rStyle w:val="Hyperlink"/>
            <w:noProof/>
          </w:rPr>
          <w:t>Figure 43. AN Carbamate Product: Static Collection of VOC Over Time</w:t>
        </w:r>
        <w:r w:rsidR="007F251B">
          <w:rPr>
            <w:noProof/>
            <w:webHidden/>
          </w:rPr>
          <w:tab/>
        </w:r>
        <w:r w:rsidR="007F251B">
          <w:rPr>
            <w:noProof/>
            <w:webHidden/>
          </w:rPr>
          <w:fldChar w:fldCharType="begin"/>
        </w:r>
        <w:r w:rsidR="007F251B">
          <w:rPr>
            <w:noProof/>
            <w:webHidden/>
          </w:rPr>
          <w:instrText xml:space="preserve"> PAGEREF _Toc467151221 \h </w:instrText>
        </w:r>
        <w:r w:rsidR="007F251B">
          <w:rPr>
            <w:noProof/>
            <w:webHidden/>
          </w:rPr>
        </w:r>
        <w:r w:rsidR="007F251B">
          <w:rPr>
            <w:noProof/>
            <w:webHidden/>
          </w:rPr>
          <w:fldChar w:fldCharType="separate"/>
        </w:r>
        <w:r w:rsidR="0053144D">
          <w:rPr>
            <w:noProof/>
            <w:webHidden/>
          </w:rPr>
          <w:t>141</w:t>
        </w:r>
        <w:r w:rsidR="007F251B">
          <w:rPr>
            <w:noProof/>
            <w:webHidden/>
          </w:rPr>
          <w:fldChar w:fldCharType="end"/>
        </w:r>
      </w:hyperlink>
    </w:p>
    <w:p w14:paraId="33B7F46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w:anchor="_Toc467151222" w:history="1">
        <w:r w:rsidR="007F251B" w:rsidRPr="00993F91">
          <w:rPr>
            <w:rStyle w:val="Hyperlink"/>
            <w:noProof/>
          </w:rPr>
          <w:t>Figure 44. Static vs. Dynamic of Ammonium Nitrate Derivative</w:t>
        </w:r>
        <w:r w:rsidR="007F251B">
          <w:rPr>
            <w:noProof/>
            <w:webHidden/>
          </w:rPr>
          <w:tab/>
        </w:r>
        <w:r w:rsidR="007F251B">
          <w:rPr>
            <w:noProof/>
            <w:webHidden/>
          </w:rPr>
          <w:fldChar w:fldCharType="begin"/>
        </w:r>
        <w:r w:rsidR="007F251B">
          <w:rPr>
            <w:noProof/>
            <w:webHidden/>
          </w:rPr>
          <w:instrText xml:space="preserve"> PAGEREF _Toc467151222 \h </w:instrText>
        </w:r>
        <w:r w:rsidR="007F251B">
          <w:rPr>
            <w:noProof/>
            <w:webHidden/>
          </w:rPr>
        </w:r>
        <w:r w:rsidR="007F251B">
          <w:rPr>
            <w:noProof/>
            <w:webHidden/>
          </w:rPr>
          <w:fldChar w:fldCharType="separate"/>
        </w:r>
        <w:r w:rsidR="0053144D">
          <w:rPr>
            <w:noProof/>
            <w:webHidden/>
          </w:rPr>
          <w:t>142</w:t>
        </w:r>
        <w:r w:rsidR="007F251B">
          <w:rPr>
            <w:noProof/>
            <w:webHidden/>
          </w:rPr>
          <w:fldChar w:fldCharType="end"/>
        </w:r>
      </w:hyperlink>
    </w:p>
    <w:p w14:paraId="3326E104"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0" w:anchor="_Toc467151223" w:history="1">
        <w:r w:rsidR="007F251B" w:rsidRPr="00993F91">
          <w:rPr>
            <w:rStyle w:val="Hyperlink"/>
            <w:noProof/>
          </w:rPr>
          <w:t>Figure 45. Comparison Between Different Dynamic and Atatic Collection Modes for Carbamate Derivative from AN</w:t>
        </w:r>
        <w:r w:rsidR="007F251B">
          <w:rPr>
            <w:noProof/>
            <w:webHidden/>
          </w:rPr>
          <w:tab/>
        </w:r>
        <w:r w:rsidR="007F251B">
          <w:rPr>
            <w:noProof/>
            <w:webHidden/>
          </w:rPr>
          <w:fldChar w:fldCharType="begin"/>
        </w:r>
        <w:r w:rsidR="007F251B">
          <w:rPr>
            <w:noProof/>
            <w:webHidden/>
          </w:rPr>
          <w:instrText xml:space="preserve"> PAGEREF _Toc467151223 \h </w:instrText>
        </w:r>
        <w:r w:rsidR="007F251B">
          <w:rPr>
            <w:noProof/>
            <w:webHidden/>
          </w:rPr>
        </w:r>
        <w:r w:rsidR="007F251B">
          <w:rPr>
            <w:noProof/>
            <w:webHidden/>
          </w:rPr>
          <w:fldChar w:fldCharType="separate"/>
        </w:r>
        <w:r w:rsidR="0053144D">
          <w:rPr>
            <w:noProof/>
            <w:webHidden/>
          </w:rPr>
          <w:t>143</w:t>
        </w:r>
        <w:r w:rsidR="007F251B">
          <w:rPr>
            <w:noProof/>
            <w:webHidden/>
          </w:rPr>
          <w:fldChar w:fldCharType="end"/>
        </w:r>
      </w:hyperlink>
    </w:p>
    <w:p w14:paraId="75931DA2"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1" w:anchor="_Toc467151224" w:history="1">
        <w:r w:rsidR="007F251B" w:rsidRPr="00993F91">
          <w:rPr>
            <w:rStyle w:val="Hyperlink"/>
            <w:noProof/>
          </w:rPr>
          <w:t>Figure 46. Peresistence of Target Volatile Over Time Using Different Containment System</w:t>
        </w:r>
        <w:r w:rsidR="007F251B">
          <w:rPr>
            <w:noProof/>
            <w:webHidden/>
          </w:rPr>
          <w:tab/>
        </w:r>
        <w:r w:rsidR="007F251B">
          <w:rPr>
            <w:noProof/>
            <w:webHidden/>
          </w:rPr>
          <w:fldChar w:fldCharType="begin"/>
        </w:r>
        <w:r w:rsidR="007F251B">
          <w:rPr>
            <w:noProof/>
            <w:webHidden/>
          </w:rPr>
          <w:instrText xml:space="preserve"> PAGEREF _Toc467151224 \h </w:instrText>
        </w:r>
        <w:r w:rsidR="007F251B">
          <w:rPr>
            <w:noProof/>
            <w:webHidden/>
          </w:rPr>
        </w:r>
        <w:r w:rsidR="007F251B">
          <w:rPr>
            <w:noProof/>
            <w:webHidden/>
          </w:rPr>
          <w:fldChar w:fldCharType="separate"/>
        </w:r>
        <w:r w:rsidR="0053144D">
          <w:rPr>
            <w:noProof/>
            <w:webHidden/>
          </w:rPr>
          <w:t>148</w:t>
        </w:r>
        <w:r w:rsidR="007F251B">
          <w:rPr>
            <w:noProof/>
            <w:webHidden/>
          </w:rPr>
          <w:fldChar w:fldCharType="end"/>
        </w:r>
      </w:hyperlink>
    </w:p>
    <w:p w14:paraId="27E4BF1F"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2" w:anchor="_Toc467151225" w:history="1">
        <w:r w:rsidR="007F251B" w:rsidRPr="00993F91">
          <w:rPr>
            <w:rStyle w:val="Hyperlink"/>
            <w:noProof/>
          </w:rPr>
          <w:t>Figure 47. Kendall Park Warehouse 8000 ft2</w:t>
        </w:r>
        <w:r w:rsidR="007F251B">
          <w:rPr>
            <w:noProof/>
            <w:webHidden/>
          </w:rPr>
          <w:tab/>
        </w:r>
        <w:r w:rsidR="007F251B">
          <w:rPr>
            <w:noProof/>
            <w:webHidden/>
          </w:rPr>
          <w:fldChar w:fldCharType="begin"/>
        </w:r>
        <w:r w:rsidR="007F251B">
          <w:rPr>
            <w:noProof/>
            <w:webHidden/>
          </w:rPr>
          <w:instrText xml:space="preserve"> PAGEREF _Toc467151225 \h </w:instrText>
        </w:r>
        <w:r w:rsidR="007F251B">
          <w:rPr>
            <w:noProof/>
            <w:webHidden/>
          </w:rPr>
        </w:r>
        <w:r w:rsidR="007F251B">
          <w:rPr>
            <w:noProof/>
            <w:webHidden/>
          </w:rPr>
          <w:fldChar w:fldCharType="separate"/>
        </w:r>
        <w:r w:rsidR="0053144D">
          <w:rPr>
            <w:noProof/>
            <w:webHidden/>
          </w:rPr>
          <w:t>188</w:t>
        </w:r>
        <w:r w:rsidR="007F251B">
          <w:rPr>
            <w:noProof/>
            <w:webHidden/>
          </w:rPr>
          <w:fldChar w:fldCharType="end"/>
        </w:r>
      </w:hyperlink>
    </w:p>
    <w:p w14:paraId="0D84D81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3" w:anchor="_Toc467151226" w:history="1">
        <w:r w:rsidR="007F251B" w:rsidRPr="00993F91">
          <w:rPr>
            <w:rStyle w:val="Hyperlink"/>
            <w:noProof/>
          </w:rPr>
          <w:t>Figure 48. Homestead Warehouse 1800 ft2</w:t>
        </w:r>
        <w:r w:rsidR="007F251B">
          <w:rPr>
            <w:noProof/>
            <w:webHidden/>
          </w:rPr>
          <w:tab/>
        </w:r>
        <w:r w:rsidR="007F251B">
          <w:rPr>
            <w:noProof/>
            <w:webHidden/>
          </w:rPr>
          <w:fldChar w:fldCharType="begin"/>
        </w:r>
        <w:r w:rsidR="007F251B">
          <w:rPr>
            <w:noProof/>
            <w:webHidden/>
          </w:rPr>
          <w:instrText xml:space="preserve"> PAGEREF _Toc467151226 \h </w:instrText>
        </w:r>
        <w:r w:rsidR="007F251B">
          <w:rPr>
            <w:noProof/>
            <w:webHidden/>
          </w:rPr>
        </w:r>
        <w:r w:rsidR="007F251B">
          <w:rPr>
            <w:noProof/>
            <w:webHidden/>
          </w:rPr>
          <w:fldChar w:fldCharType="separate"/>
        </w:r>
        <w:r w:rsidR="0053144D">
          <w:rPr>
            <w:noProof/>
            <w:webHidden/>
          </w:rPr>
          <w:t>189</w:t>
        </w:r>
        <w:r w:rsidR="007F251B">
          <w:rPr>
            <w:noProof/>
            <w:webHidden/>
          </w:rPr>
          <w:fldChar w:fldCharType="end"/>
        </w:r>
      </w:hyperlink>
    </w:p>
    <w:p w14:paraId="3C61A273"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4" w:anchor="_Toc467151227" w:history="1">
        <w:r w:rsidR="007F251B" w:rsidRPr="00993F91">
          <w:rPr>
            <w:rStyle w:val="Hyperlink"/>
            <w:noProof/>
          </w:rPr>
          <w:t>Figure 49. Westwood Christian School 600 ft2</w:t>
        </w:r>
        <w:r w:rsidR="007F251B">
          <w:rPr>
            <w:noProof/>
            <w:webHidden/>
          </w:rPr>
          <w:tab/>
        </w:r>
        <w:r w:rsidR="007F251B">
          <w:rPr>
            <w:noProof/>
            <w:webHidden/>
          </w:rPr>
          <w:fldChar w:fldCharType="begin"/>
        </w:r>
        <w:r w:rsidR="007F251B">
          <w:rPr>
            <w:noProof/>
            <w:webHidden/>
          </w:rPr>
          <w:instrText xml:space="preserve"> PAGEREF _Toc467151227 \h </w:instrText>
        </w:r>
        <w:r w:rsidR="007F251B">
          <w:rPr>
            <w:noProof/>
            <w:webHidden/>
          </w:rPr>
        </w:r>
        <w:r w:rsidR="007F251B">
          <w:rPr>
            <w:noProof/>
            <w:webHidden/>
          </w:rPr>
          <w:fldChar w:fldCharType="separate"/>
        </w:r>
        <w:r w:rsidR="0053144D">
          <w:rPr>
            <w:noProof/>
            <w:webHidden/>
          </w:rPr>
          <w:t>190</w:t>
        </w:r>
        <w:r w:rsidR="007F251B">
          <w:rPr>
            <w:noProof/>
            <w:webHidden/>
          </w:rPr>
          <w:fldChar w:fldCharType="end"/>
        </w:r>
      </w:hyperlink>
    </w:p>
    <w:p w14:paraId="08A1D7F1"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5" w:anchor="_Toc467151228" w:history="1">
        <w:r w:rsidR="007F251B" w:rsidRPr="00993F91">
          <w:rPr>
            <w:rStyle w:val="Hyperlink"/>
            <w:noProof/>
          </w:rPr>
          <w:t>Figure 50. Schoolboard Warehouse</w:t>
        </w:r>
        <w:r w:rsidR="007F251B">
          <w:rPr>
            <w:noProof/>
            <w:webHidden/>
          </w:rPr>
          <w:tab/>
        </w:r>
        <w:r w:rsidR="007F251B">
          <w:rPr>
            <w:noProof/>
            <w:webHidden/>
          </w:rPr>
          <w:fldChar w:fldCharType="begin"/>
        </w:r>
        <w:r w:rsidR="007F251B">
          <w:rPr>
            <w:noProof/>
            <w:webHidden/>
          </w:rPr>
          <w:instrText xml:space="preserve"> PAGEREF _Toc467151228 \h </w:instrText>
        </w:r>
        <w:r w:rsidR="007F251B">
          <w:rPr>
            <w:noProof/>
            <w:webHidden/>
          </w:rPr>
        </w:r>
        <w:r w:rsidR="007F251B">
          <w:rPr>
            <w:noProof/>
            <w:webHidden/>
          </w:rPr>
          <w:fldChar w:fldCharType="separate"/>
        </w:r>
        <w:r w:rsidR="0053144D">
          <w:rPr>
            <w:noProof/>
            <w:webHidden/>
          </w:rPr>
          <w:t>191</w:t>
        </w:r>
        <w:r w:rsidR="007F251B">
          <w:rPr>
            <w:noProof/>
            <w:webHidden/>
          </w:rPr>
          <w:fldChar w:fldCharType="end"/>
        </w:r>
      </w:hyperlink>
    </w:p>
    <w:p w14:paraId="43E5FAF0" w14:textId="77777777" w:rsidR="007F251B" w:rsidRDefault="00B7673E" w:rsidP="007F251B">
      <w:pPr>
        <w:pStyle w:val="TableofFigures"/>
        <w:tabs>
          <w:tab w:val="right" w:leader="dot" w:pos="8630"/>
        </w:tabs>
        <w:ind w:right="432"/>
        <w:rPr>
          <w:rFonts w:asciiTheme="minorHAnsi" w:eastAsiaTheme="minorEastAsia" w:hAnsiTheme="minorHAnsi"/>
          <w:noProof/>
          <w:sz w:val="22"/>
        </w:rPr>
      </w:pPr>
      <w:hyperlink r:id="rId36" w:anchor="_Toc467151229" w:history="1">
        <w:r w:rsidR="007F251B" w:rsidRPr="00993F91">
          <w:rPr>
            <w:rStyle w:val="Hyperlink"/>
            <w:noProof/>
          </w:rPr>
          <w:t>Figure 51. Kendall Warehouse II</w:t>
        </w:r>
        <w:r w:rsidR="007F251B">
          <w:rPr>
            <w:noProof/>
            <w:webHidden/>
          </w:rPr>
          <w:tab/>
        </w:r>
        <w:r w:rsidR="007F251B">
          <w:rPr>
            <w:noProof/>
            <w:webHidden/>
          </w:rPr>
          <w:fldChar w:fldCharType="begin"/>
        </w:r>
        <w:r w:rsidR="007F251B">
          <w:rPr>
            <w:noProof/>
            <w:webHidden/>
          </w:rPr>
          <w:instrText xml:space="preserve"> PAGEREF _Toc467151229 \h </w:instrText>
        </w:r>
        <w:r w:rsidR="007F251B">
          <w:rPr>
            <w:noProof/>
            <w:webHidden/>
          </w:rPr>
        </w:r>
        <w:r w:rsidR="007F251B">
          <w:rPr>
            <w:noProof/>
            <w:webHidden/>
          </w:rPr>
          <w:fldChar w:fldCharType="separate"/>
        </w:r>
        <w:r w:rsidR="0053144D">
          <w:rPr>
            <w:noProof/>
            <w:webHidden/>
          </w:rPr>
          <w:t>192</w:t>
        </w:r>
        <w:r w:rsidR="007F251B">
          <w:rPr>
            <w:noProof/>
            <w:webHidden/>
          </w:rPr>
          <w:fldChar w:fldCharType="end"/>
        </w:r>
      </w:hyperlink>
    </w:p>
    <w:p w14:paraId="63C106E6" w14:textId="77777777" w:rsidR="00D440F6" w:rsidRDefault="00814EDF" w:rsidP="0052793A">
      <w:pPr>
        <w:ind w:right="432" w:firstLine="0"/>
        <w:jc w:val="center"/>
      </w:pPr>
      <w:r>
        <w:fldChar w:fldCharType="end"/>
      </w:r>
    </w:p>
    <w:p w14:paraId="513101A3" w14:textId="77777777" w:rsidR="00D440F6" w:rsidRDefault="00D440F6" w:rsidP="006D68E0">
      <w:pPr>
        <w:ind w:firstLine="0"/>
        <w:jc w:val="center"/>
      </w:pPr>
    </w:p>
    <w:p w14:paraId="6018A1F4" w14:textId="77777777" w:rsidR="00D440F6" w:rsidRDefault="00D440F6" w:rsidP="006D68E0">
      <w:pPr>
        <w:ind w:firstLine="0"/>
        <w:jc w:val="center"/>
      </w:pPr>
    </w:p>
    <w:p w14:paraId="2C0A0261" w14:textId="77777777" w:rsidR="00D440F6" w:rsidRDefault="00D440F6" w:rsidP="006D68E0">
      <w:pPr>
        <w:ind w:firstLine="0"/>
        <w:jc w:val="center"/>
      </w:pPr>
    </w:p>
    <w:p w14:paraId="170A1CEE" w14:textId="77777777" w:rsidR="00D440F6" w:rsidRDefault="00D440F6" w:rsidP="006D68E0">
      <w:pPr>
        <w:ind w:firstLine="0"/>
        <w:jc w:val="center"/>
      </w:pPr>
    </w:p>
    <w:p w14:paraId="7A049A31" w14:textId="77777777" w:rsidR="00D440F6" w:rsidRDefault="00D440F6" w:rsidP="006D68E0">
      <w:pPr>
        <w:ind w:firstLine="0"/>
        <w:jc w:val="center"/>
      </w:pPr>
    </w:p>
    <w:p w14:paraId="1D9C51CC" w14:textId="77777777" w:rsidR="00D440F6" w:rsidRDefault="00D440F6" w:rsidP="006D68E0">
      <w:pPr>
        <w:ind w:firstLine="0"/>
        <w:jc w:val="center"/>
      </w:pPr>
    </w:p>
    <w:p w14:paraId="10FACCAA" w14:textId="77777777" w:rsidR="00D440F6" w:rsidRDefault="00D440F6" w:rsidP="006D68E0">
      <w:pPr>
        <w:ind w:firstLine="0"/>
        <w:jc w:val="center"/>
      </w:pPr>
    </w:p>
    <w:p w14:paraId="008A492A" w14:textId="77777777" w:rsidR="00D440F6" w:rsidRDefault="00D440F6" w:rsidP="006D68E0">
      <w:pPr>
        <w:ind w:firstLine="0"/>
        <w:jc w:val="center"/>
      </w:pPr>
    </w:p>
    <w:p w14:paraId="54257499" w14:textId="77777777" w:rsidR="00D440F6" w:rsidRDefault="00D440F6" w:rsidP="006D68E0">
      <w:pPr>
        <w:ind w:firstLine="0"/>
        <w:jc w:val="center"/>
      </w:pPr>
    </w:p>
    <w:p w14:paraId="3BF6EF18" w14:textId="77777777" w:rsidR="00D440F6" w:rsidRDefault="00D440F6" w:rsidP="006D68E0">
      <w:pPr>
        <w:ind w:firstLine="0"/>
        <w:jc w:val="center"/>
      </w:pPr>
    </w:p>
    <w:p w14:paraId="02C1D7B1" w14:textId="77777777" w:rsidR="00D440F6" w:rsidRDefault="00D440F6" w:rsidP="00F748BF">
      <w:pPr>
        <w:ind w:firstLine="0"/>
      </w:pPr>
    </w:p>
    <w:p w14:paraId="0100B6C3" w14:textId="7F328BFA" w:rsidR="00F111AA" w:rsidRDefault="00F111AA" w:rsidP="006D68E0">
      <w:pPr>
        <w:ind w:firstLine="0"/>
        <w:jc w:val="center"/>
      </w:pPr>
      <w:r>
        <w:lastRenderedPageBreak/>
        <w:t xml:space="preserve">ACRONYMS </w:t>
      </w:r>
      <w:r w:rsidRPr="00F055D5">
        <w:t>AND</w:t>
      </w:r>
      <w:r>
        <w:t xml:space="preserve"> ABBREVIATION</w:t>
      </w:r>
    </w:p>
    <w:tbl>
      <w:tblPr>
        <w:tblW w:w="0" w:type="auto"/>
        <w:tblLook w:val="04A0" w:firstRow="1" w:lastRow="0" w:firstColumn="1" w:lastColumn="0" w:noHBand="0" w:noVBand="1"/>
      </w:tblPr>
      <w:tblGrid>
        <w:gridCol w:w="2898"/>
        <w:gridCol w:w="4968"/>
      </w:tblGrid>
      <w:tr w:rsidR="007265F1" w14:paraId="51BB997D" w14:textId="77777777" w:rsidTr="00997D0A">
        <w:trPr>
          <w:trHeight w:val="432"/>
        </w:trPr>
        <w:tc>
          <w:tcPr>
            <w:tcW w:w="2898" w:type="dxa"/>
          </w:tcPr>
          <w:p w14:paraId="70E36BF9" w14:textId="77777777" w:rsidR="007265F1" w:rsidRDefault="007265F1" w:rsidP="009209A6">
            <w:pPr>
              <w:pStyle w:val="ListParagraph"/>
              <w:jc w:val="left"/>
              <w:rPr>
                <w:rFonts w:cs="Times New Roman"/>
                <w:szCs w:val="24"/>
              </w:rPr>
            </w:pPr>
            <w:r>
              <w:rPr>
                <w:rFonts w:cs="Times New Roman"/>
                <w:szCs w:val="24"/>
              </w:rPr>
              <w:t>A</w:t>
            </w:r>
          </w:p>
        </w:tc>
        <w:tc>
          <w:tcPr>
            <w:tcW w:w="4968" w:type="dxa"/>
          </w:tcPr>
          <w:p w14:paraId="5FB22ED5" w14:textId="77777777" w:rsidR="007265F1" w:rsidRDefault="007265F1" w:rsidP="009209A6">
            <w:pPr>
              <w:pStyle w:val="ListParagraph"/>
              <w:jc w:val="left"/>
              <w:rPr>
                <w:rFonts w:cs="Times New Roman"/>
                <w:szCs w:val="24"/>
              </w:rPr>
            </w:pPr>
            <w:r>
              <w:rPr>
                <w:rFonts w:cs="Times New Roman"/>
                <w:szCs w:val="24"/>
              </w:rPr>
              <w:t>Analyte</w:t>
            </w:r>
          </w:p>
        </w:tc>
      </w:tr>
      <w:tr w:rsidR="007265F1" w14:paraId="4AB0F59C" w14:textId="77777777" w:rsidTr="00997D0A">
        <w:trPr>
          <w:trHeight w:val="432"/>
        </w:trPr>
        <w:tc>
          <w:tcPr>
            <w:tcW w:w="2898" w:type="dxa"/>
          </w:tcPr>
          <w:p w14:paraId="24FC30C5" w14:textId="77777777" w:rsidR="007265F1" w:rsidRDefault="007265F1" w:rsidP="009209A6">
            <w:pPr>
              <w:pStyle w:val="ListParagraph"/>
              <w:jc w:val="left"/>
              <w:rPr>
                <w:rFonts w:cs="Times New Roman"/>
                <w:szCs w:val="24"/>
              </w:rPr>
            </w:pPr>
            <w:r>
              <w:rPr>
                <w:rFonts w:cs="Times New Roman"/>
                <w:szCs w:val="24"/>
              </w:rPr>
              <w:t>2,4-DNT</w:t>
            </w:r>
          </w:p>
        </w:tc>
        <w:tc>
          <w:tcPr>
            <w:tcW w:w="4968" w:type="dxa"/>
          </w:tcPr>
          <w:p w14:paraId="79E7BFAB" w14:textId="77777777" w:rsidR="007265F1" w:rsidRDefault="007265F1" w:rsidP="009209A6">
            <w:pPr>
              <w:pStyle w:val="ListParagraph"/>
              <w:jc w:val="left"/>
              <w:rPr>
                <w:rFonts w:cs="Times New Roman"/>
                <w:szCs w:val="24"/>
              </w:rPr>
            </w:pPr>
            <w:r>
              <w:rPr>
                <w:rFonts w:cs="Times New Roman"/>
                <w:szCs w:val="24"/>
              </w:rPr>
              <w:t xml:space="preserve">2,4-dinitrotoluene </w:t>
            </w:r>
          </w:p>
        </w:tc>
      </w:tr>
      <w:tr w:rsidR="007265F1" w14:paraId="5C16CF1E" w14:textId="77777777" w:rsidTr="00997D0A">
        <w:trPr>
          <w:trHeight w:val="432"/>
        </w:trPr>
        <w:tc>
          <w:tcPr>
            <w:tcW w:w="2898" w:type="dxa"/>
          </w:tcPr>
          <w:p w14:paraId="01CB507F" w14:textId="77777777" w:rsidR="007265F1" w:rsidRDefault="007265F1" w:rsidP="009209A6">
            <w:pPr>
              <w:pStyle w:val="ListParagraph"/>
              <w:jc w:val="left"/>
              <w:rPr>
                <w:rFonts w:cs="Times New Roman"/>
                <w:szCs w:val="24"/>
              </w:rPr>
            </w:pPr>
            <w:r>
              <w:rPr>
                <w:rFonts w:cs="Times New Roman"/>
                <w:szCs w:val="24"/>
              </w:rPr>
              <w:t>2E1H</w:t>
            </w:r>
          </w:p>
        </w:tc>
        <w:tc>
          <w:tcPr>
            <w:tcW w:w="4968" w:type="dxa"/>
          </w:tcPr>
          <w:p w14:paraId="6FDBBE0C" w14:textId="77777777" w:rsidR="007265F1" w:rsidRDefault="007265F1" w:rsidP="009209A6">
            <w:pPr>
              <w:pStyle w:val="ListParagraph"/>
              <w:jc w:val="left"/>
              <w:rPr>
                <w:rFonts w:cs="Times New Roman"/>
                <w:szCs w:val="24"/>
              </w:rPr>
            </w:pPr>
            <w:r>
              <w:rPr>
                <w:rFonts w:cs="Times New Roman"/>
                <w:szCs w:val="24"/>
              </w:rPr>
              <w:t>2-ethyl-1-hexanol</w:t>
            </w:r>
          </w:p>
        </w:tc>
      </w:tr>
      <w:tr w:rsidR="007265F1" w14:paraId="6A8A6BAB" w14:textId="77777777" w:rsidTr="00997D0A">
        <w:trPr>
          <w:trHeight w:val="432"/>
        </w:trPr>
        <w:tc>
          <w:tcPr>
            <w:tcW w:w="2898" w:type="dxa"/>
          </w:tcPr>
          <w:p w14:paraId="72148CEF" w14:textId="77777777" w:rsidR="007265F1" w:rsidRDefault="007265F1" w:rsidP="00A744F7">
            <w:pPr>
              <w:ind w:firstLine="0"/>
              <w:jc w:val="left"/>
              <w:rPr>
                <w:rFonts w:cs="Times New Roman"/>
                <w:szCs w:val="24"/>
              </w:rPr>
            </w:pPr>
            <w:r>
              <w:rPr>
                <w:rFonts w:cs="Times New Roman"/>
                <w:szCs w:val="24"/>
              </w:rPr>
              <w:t>ACN</w:t>
            </w:r>
          </w:p>
        </w:tc>
        <w:tc>
          <w:tcPr>
            <w:tcW w:w="4968" w:type="dxa"/>
          </w:tcPr>
          <w:p w14:paraId="196FA144" w14:textId="77777777" w:rsidR="007265F1" w:rsidRDefault="007265F1" w:rsidP="009209A6">
            <w:pPr>
              <w:ind w:hanging="18"/>
              <w:jc w:val="left"/>
              <w:rPr>
                <w:rFonts w:cs="Times New Roman"/>
                <w:szCs w:val="24"/>
              </w:rPr>
            </w:pPr>
            <w:r>
              <w:rPr>
                <w:rFonts w:cs="Times New Roman"/>
                <w:szCs w:val="24"/>
              </w:rPr>
              <w:t>Acetonitrile</w:t>
            </w:r>
          </w:p>
        </w:tc>
      </w:tr>
      <w:tr w:rsidR="007265F1" w14:paraId="1572EDE4" w14:textId="77777777" w:rsidTr="00997D0A">
        <w:trPr>
          <w:trHeight w:val="432"/>
        </w:trPr>
        <w:tc>
          <w:tcPr>
            <w:tcW w:w="2898" w:type="dxa"/>
          </w:tcPr>
          <w:p w14:paraId="5B516147" w14:textId="77777777" w:rsidR="007265F1" w:rsidRDefault="007265F1" w:rsidP="00416045">
            <w:pPr>
              <w:ind w:firstLine="0"/>
              <w:jc w:val="left"/>
              <w:rPr>
                <w:rFonts w:cs="Times New Roman"/>
                <w:szCs w:val="24"/>
              </w:rPr>
            </w:pPr>
            <w:r>
              <w:rPr>
                <w:rFonts w:cs="Times New Roman"/>
                <w:szCs w:val="24"/>
              </w:rPr>
              <w:t>ALS</w:t>
            </w:r>
          </w:p>
        </w:tc>
        <w:tc>
          <w:tcPr>
            <w:tcW w:w="4968" w:type="dxa"/>
          </w:tcPr>
          <w:p w14:paraId="5C0DB8AF" w14:textId="77777777" w:rsidR="007265F1" w:rsidRDefault="007265F1" w:rsidP="00416045">
            <w:pPr>
              <w:ind w:hanging="18"/>
              <w:jc w:val="left"/>
              <w:rPr>
                <w:rFonts w:cs="Times New Roman"/>
                <w:szCs w:val="24"/>
              </w:rPr>
            </w:pPr>
            <w:r>
              <w:rPr>
                <w:rFonts w:cs="Times New Roman"/>
                <w:szCs w:val="24"/>
              </w:rPr>
              <w:t>Automatic liquid sampler</w:t>
            </w:r>
          </w:p>
        </w:tc>
      </w:tr>
      <w:tr w:rsidR="007265F1" w14:paraId="768AFB82" w14:textId="77777777" w:rsidTr="00997D0A">
        <w:trPr>
          <w:trHeight w:val="432"/>
        </w:trPr>
        <w:tc>
          <w:tcPr>
            <w:tcW w:w="2898" w:type="dxa"/>
          </w:tcPr>
          <w:p w14:paraId="751CEEE9" w14:textId="77777777" w:rsidR="007265F1" w:rsidRDefault="007265F1" w:rsidP="00FF67CC">
            <w:pPr>
              <w:ind w:firstLine="0"/>
              <w:jc w:val="left"/>
              <w:rPr>
                <w:rFonts w:cs="Times New Roman"/>
                <w:szCs w:val="24"/>
              </w:rPr>
            </w:pPr>
            <w:r>
              <w:rPr>
                <w:rFonts w:cs="Times New Roman"/>
                <w:szCs w:val="24"/>
              </w:rPr>
              <w:t>AN</w:t>
            </w:r>
          </w:p>
        </w:tc>
        <w:tc>
          <w:tcPr>
            <w:tcW w:w="4968" w:type="dxa"/>
          </w:tcPr>
          <w:p w14:paraId="72064B7D" w14:textId="77777777" w:rsidR="007265F1" w:rsidRDefault="007265F1" w:rsidP="009209A6">
            <w:pPr>
              <w:ind w:hanging="18"/>
              <w:jc w:val="left"/>
              <w:rPr>
                <w:rFonts w:cs="Times New Roman"/>
                <w:szCs w:val="24"/>
              </w:rPr>
            </w:pPr>
            <w:r>
              <w:rPr>
                <w:rFonts w:cs="Times New Roman"/>
                <w:szCs w:val="24"/>
              </w:rPr>
              <w:t>Ammonium nitrate</w:t>
            </w:r>
          </w:p>
        </w:tc>
      </w:tr>
      <w:tr w:rsidR="007265F1" w14:paraId="3BF2D4DD" w14:textId="77777777" w:rsidTr="00997D0A">
        <w:trPr>
          <w:trHeight w:val="432"/>
        </w:trPr>
        <w:tc>
          <w:tcPr>
            <w:tcW w:w="2898" w:type="dxa"/>
          </w:tcPr>
          <w:p w14:paraId="4CDFA93B" w14:textId="77777777" w:rsidR="007265F1" w:rsidRDefault="007265F1" w:rsidP="009C56FC">
            <w:pPr>
              <w:ind w:firstLine="0"/>
              <w:jc w:val="left"/>
              <w:rPr>
                <w:rFonts w:cs="Times New Roman"/>
                <w:szCs w:val="24"/>
              </w:rPr>
            </w:pPr>
            <w:r>
              <w:rPr>
                <w:rFonts w:cs="Times New Roman"/>
                <w:szCs w:val="24"/>
              </w:rPr>
              <w:t>ANFO</w:t>
            </w:r>
          </w:p>
        </w:tc>
        <w:tc>
          <w:tcPr>
            <w:tcW w:w="4968" w:type="dxa"/>
          </w:tcPr>
          <w:p w14:paraId="3B6C11C7" w14:textId="77777777" w:rsidR="007265F1" w:rsidRDefault="007265F1" w:rsidP="00A744F7">
            <w:pPr>
              <w:ind w:hanging="18"/>
              <w:jc w:val="left"/>
              <w:rPr>
                <w:rFonts w:cs="Times New Roman"/>
                <w:szCs w:val="24"/>
              </w:rPr>
            </w:pPr>
            <w:r>
              <w:rPr>
                <w:rFonts w:cs="Times New Roman"/>
                <w:szCs w:val="24"/>
              </w:rPr>
              <w:t>A</w:t>
            </w:r>
            <w:r w:rsidRPr="00A744F7">
              <w:rPr>
                <w:rFonts w:cs="Times New Roman"/>
                <w:szCs w:val="24"/>
              </w:rPr>
              <w:t>mmonium nitrate/</w:t>
            </w:r>
            <w:r>
              <w:rPr>
                <w:rFonts w:cs="Times New Roman"/>
                <w:szCs w:val="24"/>
              </w:rPr>
              <w:t>F</w:t>
            </w:r>
            <w:r w:rsidRPr="00A744F7">
              <w:rPr>
                <w:rFonts w:cs="Times New Roman"/>
                <w:szCs w:val="24"/>
              </w:rPr>
              <w:t>uel oil</w:t>
            </w:r>
          </w:p>
        </w:tc>
      </w:tr>
      <w:tr w:rsidR="007265F1" w14:paraId="0E962DB6" w14:textId="77777777" w:rsidTr="00997D0A">
        <w:trPr>
          <w:trHeight w:val="432"/>
        </w:trPr>
        <w:tc>
          <w:tcPr>
            <w:tcW w:w="2898" w:type="dxa"/>
          </w:tcPr>
          <w:p w14:paraId="6DDCE664" w14:textId="77777777" w:rsidR="007265F1" w:rsidRDefault="007265F1" w:rsidP="003105F6">
            <w:pPr>
              <w:ind w:firstLine="0"/>
              <w:jc w:val="left"/>
              <w:rPr>
                <w:rFonts w:cs="Times New Roman"/>
                <w:szCs w:val="24"/>
              </w:rPr>
            </w:pPr>
            <w:r>
              <w:rPr>
                <w:rFonts w:cs="Times New Roman"/>
                <w:szCs w:val="24"/>
              </w:rPr>
              <w:t>ANOVA</w:t>
            </w:r>
          </w:p>
        </w:tc>
        <w:tc>
          <w:tcPr>
            <w:tcW w:w="4968" w:type="dxa"/>
          </w:tcPr>
          <w:p w14:paraId="4E7F8ECD" w14:textId="77777777" w:rsidR="007265F1" w:rsidRDefault="007265F1" w:rsidP="009209A6">
            <w:pPr>
              <w:ind w:hanging="18"/>
              <w:jc w:val="left"/>
              <w:rPr>
                <w:rFonts w:cs="Times New Roman"/>
                <w:szCs w:val="24"/>
              </w:rPr>
            </w:pPr>
            <w:r>
              <w:rPr>
                <w:rFonts w:cs="Times New Roman"/>
                <w:szCs w:val="24"/>
              </w:rPr>
              <w:t>Analysis of variance</w:t>
            </w:r>
          </w:p>
        </w:tc>
      </w:tr>
      <w:tr w:rsidR="007265F1" w14:paraId="560113C3" w14:textId="77777777" w:rsidTr="00997D0A">
        <w:trPr>
          <w:trHeight w:val="432"/>
        </w:trPr>
        <w:tc>
          <w:tcPr>
            <w:tcW w:w="2898" w:type="dxa"/>
          </w:tcPr>
          <w:p w14:paraId="32644D6D" w14:textId="77777777" w:rsidR="007265F1" w:rsidRDefault="007265F1" w:rsidP="00371969">
            <w:pPr>
              <w:ind w:firstLine="0"/>
              <w:jc w:val="left"/>
              <w:rPr>
                <w:rFonts w:cs="Times New Roman"/>
                <w:szCs w:val="24"/>
              </w:rPr>
            </w:pPr>
            <w:r>
              <w:rPr>
                <w:rFonts w:cs="Times New Roman"/>
                <w:szCs w:val="24"/>
              </w:rPr>
              <w:t>ASA</w:t>
            </w:r>
          </w:p>
        </w:tc>
        <w:tc>
          <w:tcPr>
            <w:tcW w:w="4968" w:type="dxa"/>
          </w:tcPr>
          <w:p w14:paraId="4CFB0BD0" w14:textId="77777777" w:rsidR="007265F1" w:rsidRDefault="007265F1" w:rsidP="009209A6">
            <w:pPr>
              <w:ind w:hanging="18"/>
              <w:jc w:val="left"/>
              <w:rPr>
                <w:rFonts w:cs="Times New Roman"/>
                <w:szCs w:val="24"/>
              </w:rPr>
            </w:pPr>
            <w:r>
              <w:rPr>
                <w:rFonts w:cs="Times New Roman"/>
                <w:szCs w:val="24"/>
              </w:rPr>
              <w:t>Acetyl salicylic acid</w:t>
            </w:r>
          </w:p>
        </w:tc>
      </w:tr>
      <w:tr w:rsidR="007265F1" w14:paraId="68A4032E" w14:textId="77777777" w:rsidTr="00997D0A">
        <w:trPr>
          <w:trHeight w:val="432"/>
        </w:trPr>
        <w:tc>
          <w:tcPr>
            <w:tcW w:w="2898" w:type="dxa"/>
          </w:tcPr>
          <w:p w14:paraId="025FFA95" w14:textId="77777777" w:rsidR="007265F1" w:rsidRDefault="007265F1" w:rsidP="009209A6">
            <w:pPr>
              <w:pStyle w:val="ListParagraph"/>
              <w:jc w:val="left"/>
              <w:rPr>
                <w:rFonts w:cs="Times New Roman"/>
                <w:szCs w:val="24"/>
              </w:rPr>
            </w:pPr>
            <w:r>
              <w:rPr>
                <w:rFonts w:cs="Times New Roman"/>
                <w:szCs w:val="24"/>
              </w:rPr>
              <w:t>ASTM</w:t>
            </w:r>
          </w:p>
        </w:tc>
        <w:tc>
          <w:tcPr>
            <w:tcW w:w="4968" w:type="dxa"/>
          </w:tcPr>
          <w:p w14:paraId="371CD855" w14:textId="77777777" w:rsidR="007265F1" w:rsidRDefault="007265F1" w:rsidP="009209A6">
            <w:pPr>
              <w:pStyle w:val="ListParagraph"/>
              <w:jc w:val="left"/>
              <w:rPr>
                <w:rFonts w:cs="Times New Roman"/>
                <w:szCs w:val="24"/>
              </w:rPr>
            </w:pPr>
            <w:r>
              <w:rPr>
                <w:rFonts w:cs="Times New Roman"/>
                <w:szCs w:val="24"/>
              </w:rPr>
              <w:t>American society for testing m</w:t>
            </w:r>
            <w:r w:rsidRPr="005D5F6F">
              <w:rPr>
                <w:rFonts w:cs="Times New Roman"/>
                <w:szCs w:val="24"/>
              </w:rPr>
              <w:t>aterials</w:t>
            </w:r>
          </w:p>
        </w:tc>
      </w:tr>
      <w:tr w:rsidR="007265F1" w14:paraId="1112028E" w14:textId="77777777" w:rsidTr="00997D0A">
        <w:trPr>
          <w:trHeight w:val="432"/>
        </w:trPr>
        <w:tc>
          <w:tcPr>
            <w:tcW w:w="2898" w:type="dxa"/>
          </w:tcPr>
          <w:p w14:paraId="771AE56F" w14:textId="77777777" w:rsidR="007265F1" w:rsidRDefault="007265F1" w:rsidP="00371969">
            <w:pPr>
              <w:ind w:firstLine="0"/>
              <w:jc w:val="left"/>
              <w:rPr>
                <w:rFonts w:cs="Times New Roman"/>
                <w:szCs w:val="24"/>
              </w:rPr>
            </w:pPr>
            <w:r>
              <w:rPr>
                <w:rFonts w:cs="Times New Roman"/>
                <w:szCs w:val="24"/>
              </w:rPr>
              <w:t>BZA</w:t>
            </w:r>
          </w:p>
        </w:tc>
        <w:tc>
          <w:tcPr>
            <w:tcW w:w="4968" w:type="dxa"/>
          </w:tcPr>
          <w:p w14:paraId="5DE0B87A" w14:textId="77777777" w:rsidR="007265F1" w:rsidRDefault="007265F1" w:rsidP="009209A6">
            <w:pPr>
              <w:ind w:hanging="18"/>
              <w:jc w:val="left"/>
              <w:rPr>
                <w:rFonts w:cs="Times New Roman"/>
                <w:szCs w:val="24"/>
              </w:rPr>
            </w:pPr>
            <w:r>
              <w:rPr>
                <w:rFonts w:cs="Times New Roman"/>
                <w:szCs w:val="24"/>
              </w:rPr>
              <w:t>Benzoic acid</w:t>
            </w:r>
          </w:p>
        </w:tc>
      </w:tr>
      <w:tr w:rsidR="007265F1" w14:paraId="44253D30" w14:textId="77777777" w:rsidTr="00997D0A">
        <w:trPr>
          <w:trHeight w:val="432"/>
        </w:trPr>
        <w:tc>
          <w:tcPr>
            <w:tcW w:w="2898" w:type="dxa"/>
          </w:tcPr>
          <w:p w14:paraId="7AF8BA14" w14:textId="77777777" w:rsidR="007265F1" w:rsidRDefault="007265F1" w:rsidP="001F54D0">
            <w:pPr>
              <w:ind w:firstLine="0"/>
              <w:jc w:val="left"/>
              <w:rPr>
                <w:rFonts w:cs="Times New Roman"/>
                <w:szCs w:val="24"/>
              </w:rPr>
            </w:pPr>
            <w:r>
              <w:rPr>
                <w:rFonts w:cs="Times New Roman"/>
                <w:szCs w:val="24"/>
              </w:rPr>
              <w:t>CE</w:t>
            </w:r>
          </w:p>
        </w:tc>
        <w:tc>
          <w:tcPr>
            <w:tcW w:w="4968" w:type="dxa"/>
          </w:tcPr>
          <w:p w14:paraId="33078FD2" w14:textId="77777777" w:rsidR="007265F1" w:rsidRDefault="007265F1" w:rsidP="009209A6">
            <w:pPr>
              <w:ind w:hanging="18"/>
              <w:jc w:val="left"/>
              <w:rPr>
                <w:rFonts w:cs="Times New Roman"/>
                <w:szCs w:val="24"/>
              </w:rPr>
            </w:pPr>
            <w:r>
              <w:rPr>
                <w:rFonts w:cs="Times New Roman"/>
                <w:szCs w:val="24"/>
              </w:rPr>
              <w:t>Capillary electrophoresis</w:t>
            </w:r>
          </w:p>
        </w:tc>
      </w:tr>
      <w:tr w:rsidR="007265F1" w14:paraId="718327C0" w14:textId="77777777" w:rsidTr="00997D0A">
        <w:trPr>
          <w:trHeight w:val="432"/>
        </w:trPr>
        <w:tc>
          <w:tcPr>
            <w:tcW w:w="2898" w:type="dxa"/>
          </w:tcPr>
          <w:p w14:paraId="63A9225E" w14:textId="77777777" w:rsidR="007265F1" w:rsidRDefault="007265F1" w:rsidP="001F54D0">
            <w:pPr>
              <w:ind w:firstLine="0"/>
              <w:jc w:val="left"/>
              <w:rPr>
                <w:rFonts w:cs="Times New Roman"/>
                <w:szCs w:val="24"/>
              </w:rPr>
            </w:pPr>
            <w:r>
              <w:rPr>
                <w:rFonts w:cs="Times New Roman"/>
                <w:szCs w:val="24"/>
              </w:rPr>
              <w:t>COMPS</w:t>
            </w:r>
          </w:p>
        </w:tc>
        <w:tc>
          <w:tcPr>
            <w:tcW w:w="4968" w:type="dxa"/>
          </w:tcPr>
          <w:p w14:paraId="6A98585F" w14:textId="77777777" w:rsidR="007265F1" w:rsidRDefault="007265F1" w:rsidP="009209A6">
            <w:pPr>
              <w:ind w:hanging="18"/>
              <w:jc w:val="left"/>
              <w:rPr>
                <w:rFonts w:cs="Times New Roman"/>
                <w:szCs w:val="24"/>
              </w:rPr>
            </w:pPr>
            <w:r>
              <w:rPr>
                <w:rFonts w:cs="Times New Roman"/>
                <w:szCs w:val="24"/>
              </w:rPr>
              <w:t>Controlled odor permeation system</w:t>
            </w:r>
          </w:p>
        </w:tc>
      </w:tr>
      <w:tr w:rsidR="007265F1" w14:paraId="5B31E7F7" w14:textId="77777777" w:rsidTr="00997D0A">
        <w:trPr>
          <w:trHeight w:val="432"/>
        </w:trPr>
        <w:tc>
          <w:tcPr>
            <w:tcW w:w="2898" w:type="dxa"/>
          </w:tcPr>
          <w:p w14:paraId="4F98D886" w14:textId="77777777" w:rsidR="007265F1" w:rsidRDefault="007265F1" w:rsidP="009209A6">
            <w:pPr>
              <w:pStyle w:val="ListParagraph"/>
              <w:jc w:val="left"/>
              <w:rPr>
                <w:rFonts w:cs="Times New Roman"/>
                <w:szCs w:val="24"/>
              </w:rPr>
            </w:pPr>
            <w:r>
              <w:rPr>
                <w:rFonts w:cs="Times New Roman"/>
                <w:szCs w:val="24"/>
              </w:rPr>
              <w:t>CSA</w:t>
            </w:r>
          </w:p>
        </w:tc>
        <w:tc>
          <w:tcPr>
            <w:tcW w:w="4968" w:type="dxa"/>
          </w:tcPr>
          <w:p w14:paraId="35B77C8C" w14:textId="77777777" w:rsidR="007265F1" w:rsidRDefault="007265F1" w:rsidP="009209A6">
            <w:pPr>
              <w:pStyle w:val="ListParagraph"/>
              <w:jc w:val="left"/>
              <w:rPr>
                <w:rFonts w:cs="Times New Roman"/>
                <w:szCs w:val="24"/>
              </w:rPr>
            </w:pPr>
            <w:r>
              <w:rPr>
                <w:rFonts w:cs="Times New Roman"/>
                <w:szCs w:val="24"/>
              </w:rPr>
              <w:t>Control Substances Act</w:t>
            </w:r>
          </w:p>
        </w:tc>
      </w:tr>
      <w:tr w:rsidR="007265F1" w14:paraId="6D25DAC3" w14:textId="77777777" w:rsidTr="00997D0A">
        <w:trPr>
          <w:trHeight w:val="432"/>
        </w:trPr>
        <w:tc>
          <w:tcPr>
            <w:tcW w:w="2898" w:type="dxa"/>
          </w:tcPr>
          <w:p w14:paraId="249CD828" w14:textId="77777777" w:rsidR="007265F1" w:rsidRDefault="007265F1" w:rsidP="009209A6">
            <w:pPr>
              <w:pStyle w:val="ListParagraph"/>
              <w:jc w:val="left"/>
              <w:rPr>
                <w:rFonts w:cs="Times New Roman"/>
                <w:szCs w:val="24"/>
              </w:rPr>
            </w:pPr>
            <w:r>
              <w:rPr>
                <w:rFonts w:cs="Times New Roman"/>
                <w:szCs w:val="24"/>
              </w:rPr>
              <w:t>DEA</w:t>
            </w:r>
          </w:p>
        </w:tc>
        <w:tc>
          <w:tcPr>
            <w:tcW w:w="4968" w:type="dxa"/>
          </w:tcPr>
          <w:p w14:paraId="301D3FD0" w14:textId="77777777" w:rsidR="007265F1" w:rsidRDefault="007265F1" w:rsidP="009209A6">
            <w:pPr>
              <w:pStyle w:val="ListParagraph"/>
              <w:jc w:val="left"/>
              <w:rPr>
                <w:rFonts w:cs="Times New Roman"/>
                <w:szCs w:val="24"/>
              </w:rPr>
            </w:pPr>
            <w:r>
              <w:rPr>
                <w:rFonts w:cs="Times New Roman"/>
                <w:szCs w:val="24"/>
              </w:rPr>
              <w:t>Drug Enforcement Administration</w:t>
            </w:r>
          </w:p>
        </w:tc>
      </w:tr>
      <w:tr w:rsidR="007265F1" w14:paraId="1E1F38B6" w14:textId="77777777" w:rsidTr="00997D0A">
        <w:trPr>
          <w:trHeight w:val="432"/>
        </w:trPr>
        <w:tc>
          <w:tcPr>
            <w:tcW w:w="2898" w:type="dxa"/>
          </w:tcPr>
          <w:p w14:paraId="604660A0" w14:textId="77777777" w:rsidR="007265F1" w:rsidRDefault="007265F1" w:rsidP="009209A6">
            <w:pPr>
              <w:pStyle w:val="ListParagraph"/>
              <w:jc w:val="left"/>
              <w:rPr>
                <w:rFonts w:cs="Times New Roman"/>
                <w:szCs w:val="24"/>
              </w:rPr>
            </w:pPr>
            <w:r>
              <w:rPr>
                <w:rFonts w:cs="Times New Roman"/>
                <w:szCs w:val="24"/>
              </w:rPr>
              <w:t>DMNB</w:t>
            </w:r>
          </w:p>
        </w:tc>
        <w:tc>
          <w:tcPr>
            <w:tcW w:w="4968" w:type="dxa"/>
          </w:tcPr>
          <w:p w14:paraId="06F5C8A6" w14:textId="77777777" w:rsidR="007265F1" w:rsidRDefault="007265F1" w:rsidP="009209A6">
            <w:pPr>
              <w:pStyle w:val="ListParagraph"/>
              <w:jc w:val="left"/>
              <w:rPr>
                <w:rFonts w:cs="Times New Roman"/>
                <w:szCs w:val="24"/>
              </w:rPr>
            </w:pPr>
            <w:r w:rsidRPr="007265F1">
              <w:rPr>
                <w:rFonts w:cs="Times New Roman"/>
                <w:szCs w:val="24"/>
              </w:rPr>
              <w:t>2,3-dimethyl-dinitrobutane</w:t>
            </w:r>
          </w:p>
        </w:tc>
      </w:tr>
      <w:tr w:rsidR="007265F1" w14:paraId="721CCE31" w14:textId="77777777" w:rsidTr="00997D0A">
        <w:trPr>
          <w:trHeight w:val="432"/>
        </w:trPr>
        <w:tc>
          <w:tcPr>
            <w:tcW w:w="2898" w:type="dxa"/>
          </w:tcPr>
          <w:p w14:paraId="2ECF5EA2" w14:textId="77777777" w:rsidR="007265F1" w:rsidRDefault="007265F1" w:rsidP="001F54D0">
            <w:pPr>
              <w:ind w:firstLine="0"/>
              <w:jc w:val="left"/>
              <w:rPr>
                <w:rFonts w:cs="Times New Roman"/>
                <w:szCs w:val="24"/>
              </w:rPr>
            </w:pPr>
            <w:r>
              <w:rPr>
                <w:rFonts w:cs="Times New Roman"/>
                <w:szCs w:val="24"/>
              </w:rPr>
              <w:t>ECD</w:t>
            </w:r>
          </w:p>
        </w:tc>
        <w:tc>
          <w:tcPr>
            <w:tcW w:w="4968" w:type="dxa"/>
          </w:tcPr>
          <w:p w14:paraId="646E2F63" w14:textId="77777777" w:rsidR="007265F1" w:rsidRDefault="007265F1" w:rsidP="009209A6">
            <w:pPr>
              <w:ind w:hanging="18"/>
              <w:jc w:val="left"/>
              <w:rPr>
                <w:rFonts w:cs="Times New Roman"/>
                <w:szCs w:val="24"/>
              </w:rPr>
            </w:pPr>
            <w:r>
              <w:rPr>
                <w:rFonts w:cs="Times New Roman"/>
                <w:szCs w:val="24"/>
              </w:rPr>
              <w:t>Electron capture detector</w:t>
            </w:r>
          </w:p>
        </w:tc>
      </w:tr>
      <w:tr w:rsidR="007265F1" w14:paraId="360D5830" w14:textId="77777777" w:rsidTr="00997D0A">
        <w:trPr>
          <w:trHeight w:val="432"/>
        </w:trPr>
        <w:tc>
          <w:tcPr>
            <w:tcW w:w="2898" w:type="dxa"/>
          </w:tcPr>
          <w:p w14:paraId="561F16D9" w14:textId="77777777" w:rsidR="007265F1" w:rsidRDefault="007265F1" w:rsidP="009209A6">
            <w:pPr>
              <w:pStyle w:val="ListParagraph"/>
              <w:jc w:val="left"/>
              <w:rPr>
                <w:rFonts w:cs="Times New Roman"/>
                <w:szCs w:val="24"/>
              </w:rPr>
            </w:pPr>
            <w:r>
              <w:rPr>
                <w:rFonts w:cs="Times New Roman"/>
                <w:szCs w:val="24"/>
              </w:rPr>
              <w:t>ESIS</w:t>
            </w:r>
          </w:p>
        </w:tc>
        <w:tc>
          <w:tcPr>
            <w:tcW w:w="4968" w:type="dxa"/>
          </w:tcPr>
          <w:p w14:paraId="01BC7627" w14:textId="77777777" w:rsidR="007265F1" w:rsidRDefault="007265F1" w:rsidP="009209A6">
            <w:pPr>
              <w:pStyle w:val="ListParagraph"/>
              <w:jc w:val="left"/>
              <w:rPr>
                <w:rFonts w:cs="Times New Roman"/>
                <w:szCs w:val="24"/>
              </w:rPr>
            </w:pPr>
            <w:r>
              <w:rPr>
                <w:rFonts w:cs="Times New Roman"/>
                <w:szCs w:val="24"/>
              </w:rPr>
              <w:t>Externally sampled internal standard</w:t>
            </w:r>
          </w:p>
        </w:tc>
      </w:tr>
      <w:tr w:rsidR="007265F1" w14:paraId="30F5ACE0" w14:textId="77777777" w:rsidTr="00997D0A">
        <w:trPr>
          <w:trHeight w:val="432"/>
        </w:trPr>
        <w:tc>
          <w:tcPr>
            <w:tcW w:w="2898" w:type="dxa"/>
          </w:tcPr>
          <w:p w14:paraId="38FCEEC0" w14:textId="77777777" w:rsidR="007265F1" w:rsidRDefault="007265F1" w:rsidP="009209A6">
            <w:pPr>
              <w:pStyle w:val="ListParagraph"/>
              <w:jc w:val="left"/>
              <w:rPr>
                <w:rFonts w:cs="Times New Roman"/>
                <w:szCs w:val="24"/>
              </w:rPr>
            </w:pPr>
            <w:r>
              <w:rPr>
                <w:rFonts w:cs="Times New Roman"/>
                <w:szCs w:val="24"/>
              </w:rPr>
              <w:t>FDA</w:t>
            </w:r>
          </w:p>
        </w:tc>
        <w:tc>
          <w:tcPr>
            <w:tcW w:w="4968" w:type="dxa"/>
          </w:tcPr>
          <w:p w14:paraId="5A6006E7" w14:textId="77777777" w:rsidR="007265F1" w:rsidRDefault="007265F1" w:rsidP="009209A6">
            <w:pPr>
              <w:pStyle w:val="ListParagraph"/>
              <w:jc w:val="left"/>
              <w:rPr>
                <w:rFonts w:cs="Times New Roman"/>
                <w:szCs w:val="24"/>
              </w:rPr>
            </w:pPr>
            <w:r>
              <w:rPr>
                <w:rFonts w:cs="Times New Roman"/>
                <w:szCs w:val="24"/>
              </w:rPr>
              <w:t>Food and Drug Administration</w:t>
            </w:r>
          </w:p>
        </w:tc>
      </w:tr>
      <w:tr w:rsidR="007265F1" w14:paraId="24B0CBA7" w14:textId="77777777" w:rsidTr="00997D0A">
        <w:trPr>
          <w:trHeight w:val="432"/>
        </w:trPr>
        <w:tc>
          <w:tcPr>
            <w:tcW w:w="2898" w:type="dxa"/>
          </w:tcPr>
          <w:p w14:paraId="5BF5E8DC" w14:textId="77777777" w:rsidR="007265F1" w:rsidRDefault="007265F1" w:rsidP="009209A6">
            <w:pPr>
              <w:pStyle w:val="ListParagraph"/>
              <w:jc w:val="left"/>
              <w:rPr>
                <w:rFonts w:cs="Times New Roman"/>
                <w:szCs w:val="24"/>
              </w:rPr>
            </w:pPr>
            <w:r>
              <w:rPr>
                <w:rFonts w:cs="Times New Roman"/>
                <w:szCs w:val="24"/>
              </w:rPr>
              <w:t>FDSS</w:t>
            </w:r>
          </w:p>
        </w:tc>
        <w:tc>
          <w:tcPr>
            <w:tcW w:w="4968" w:type="dxa"/>
          </w:tcPr>
          <w:p w14:paraId="03F337D0" w14:textId="77777777" w:rsidR="007265F1" w:rsidRDefault="007265F1" w:rsidP="009209A6">
            <w:pPr>
              <w:pStyle w:val="ListParagraph"/>
              <w:jc w:val="left"/>
              <w:rPr>
                <w:rFonts w:cs="Times New Roman"/>
                <w:szCs w:val="24"/>
              </w:rPr>
            </w:pPr>
            <w:r>
              <w:rPr>
                <w:color w:val="000000"/>
                <w:szCs w:val="24"/>
                <w:shd w:val="clear" w:color="auto" w:fill="FFFFFF"/>
              </w:rPr>
              <w:t>Federal-wide Drug Seizure System</w:t>
            </w:r>
          </w:p>
        </w:tc>
      </w:tr>
      <w:tr w:rsidR="007265F1" w14:paraId="6CFB26DD" w14:textId="77777777" w:rsidTr="00997D0A">
        <w:trPr>
          <w:trHeight w:val="432"/>
        </w:trPr>
        <w:tc>
          <w:tcPr>
            <w:tcW w:w="2898" w:type="dxa"/>
          </w:tcPr>
          <w:p w14:paraId="2D819C23" w14:textId="77777777" w:rsidR="007265F1" w:rsidRDefault="007265F1" w:rsidP="007F04AD">
            <w:pPr>
              <w:ind w:firstLine="0"/>
              <w:jc w:val="left"/>
              <w:rPr>
                <w:rFonts w:cs="Times New Roman"/>
                <w:szCs w:val="24"/>
              </w:rPr>
            </w:pPr>
            <w:r>
              <w:rPr>
                <w:rFonts w:cs="Times New Roman"/>
                <w:szCs w:val="24"/>
              </w:rPr>
              <w:t>FN</w:t>
            </w:r>
          </w:p>
        </w:tc>
        <w:tc>
          <w:tcPr>
            <w:tcW w:w="4968" w:type="dxa"/>
          </w:tcPr>
          <w:p w14:paraId="604FB5B7" w14:textId="77777777" w:rsidR="007265F1" w:rsidRDefault="007265F1" w:rsidP="009209A6">
            <w:pPr>
              <w:ind w:hanging="18"/>
              <w:jc w:val="left"/>
              <w:rPr>
                <w:rFonts w:cs="Times New Roman"/>
                <w:szCs w:val="24"/>
              </w:rPr>
            </w:pPr>
            <w:r>
              <w:rPr>
                <w:rFonts w:cs="Times New Roman"/>
                <w:szCs w:val="24"/>
              </w:rPr>
              <w:t>False negative</w:t>
            </w:r>
          </w:p>
        </w:tc>
      </w:tr>
      <w:tr w:rsidR="007265F1" w14:paraId="61E53583" w14:textId="77777777" w:rsidTr="00997D0A">
        <w:trPr>
          <w:trHeight w:val="432"/>
        </w:trPr>
        <w:tc>
          <w:tcPr>
            <w:tcW w:w="2898" w:type="dxa"/>
          </w:tcPr>
          <w:p w14:paraId="7A0ED003" w14:textId="77777777" w:rsidR="007265F1" w:rsidRDefault="007265F1" w:rsidP="009C56FC">
            <w:pPr>
              <w:ind w:firstLine="0"/>
              <w:jc w:val="left"/>
              <w:rPr>
                <w:rFonts w:cs="Times New Roman"/>
                <w:szCs w:val="24"/>
              </w:rPr>
            </w:pPr>
            <w:r>
              <w:rPr>
                <w:rFonts w:cs="Times New Roman"/>
                <w:szCs w:val="24"/>
              </w:rPr>
              <w:t>FO</w:t>
            </w:r>
          </w:p>
        </w:tc>
        <w:tc>
          <w:tcPr>
            <w:tcW w:w="4968" w:type="dxa"/>
          </w:tcPr>
          <w:p w14:paraId="254EFA4D" w14:textId="77777777" w:rsidR="007265F1" w:rsidRDefault="007265F1" w:rsidP="009209A6">
            <w:pPr>
              <w:ind w:hanging="18"/>
              <w:jc w:val="left"/>
              <w:rPr>
                <w:rFonts w:cs="Times New Roman"/>
                <w:szCs w:val="24"/>
              </w:rPr>
            </w:pPr>
            <w:r>
              <w:rPr>
                <w:rFonts w:cs="Times New Roman"/>
                <w:szCs w:val="24"/>
              </w:rPr>
              <w:t>Fuel oil</w:t>
            </w:r>
          </w:p>
        </w:tc>
      </w:tr>
      <w:tr w:rsidR="007265F1" w14:paraId="5EF087DA" w14:textId="77777777" w:rsidTr="00997D0A">
        <w:trPr>
          <w:trHeight w:val="432"/>
        </w:trPr>
        <w:tc>
          <w:tcPr>
            <w:tcW w:w="2898" w:type="dxa"/>
          </w:tcPr>
          <w:p w14:paraId="3142BEC1" w14:textId="77777777" w:rsidR="007265F1" w:rsidRDefault="007265F1" w:rsidP="007F04AD">
            <w:pPr>
              <w:ind w:firstLine="0"/>
              <w:jc w:val="left"/>
              <w:rPr>
                <w:rFonts w:cs="Times New Roman"/>
                <w:szCs w:val="24"/>
              </w:rPr>
            </w:pPr>
            <w:r>
              <w:rPr>
                <w:rFonts w:cs="Times New Roman"/>
                <w:szCs w:val="24"/>
              </w:rPr>
              <w:lastRenderedPageBreak/>
              <w:t>FP</w:t>
            </w:r>
          </w:p>
        </w:tc>
        <w:tc>
          <w:tcPr>
            <w:tcW w:w="4968" w:type="dxa"/>
          </w:tcPr>
          <w:p w14:paraId="689CB59F" w14:textId="77777777" w:rsidR="007265F1" w:rsidRDefault="007265F1" w:rsidP="009209A6">
            <w:pPr>
              <w:ind w:hanging="18"/>
              <w:jc w:val="left"/>
              <w:rPr>
                <w:rFonts w:cs="Times New Roman"/>
                <w:szCs w:val="24"/>
              </w:rPr>
            </w:pPr>
            <w:r>
              <w:rPr>
                <w:rFonts w:cs="Times New Roman"/>
                <w:szCs w:val="24"/>
              </w:rPr>
              <w:t>False positive</w:t>
            </w:r>
          </w:p>
        </w:tc>
      </w:tr>
      <w:tr w:rsidR="007265F1" w14:paraId="3FAB48F1" w14:textId="77777777" w:rsidTr="00997D0A">
        <w:trPr>
          <w:trHeight w:val="432"/>
        </w:trPr>
        <w:tc>
          <w:tcPr>
            <w:tcW w:w="2898" w:type="dxa"/>
          </w:tcPr>
          <w:p w14:paraId="4C989009" w14:textId="77777777" w:rsidR="007265F1" w:rsidRDefault="007265F1" w:rsidP="00742E81">
            <w:pPr>
              <w:ind w:firstLine="0"/>
              <w:jc w:val="left"/>
              <w:rPr>
                <w:rFonts w:cs="Times New Roman"/>
                <w:szCs w:val="24"/>
              </w:rPr>
            </w:pPr>
            <w:r>
              <w:rPr>
                <w:rFonts w:cs="Times New Roman"/>
                <w:szCs w:val="24"/>
              </w:rPr>
              <w:t>GC</w:t>
            </w:r>
          </w:p>
        </w:tc>
        <w:tc>
          <w:tcPr>
            <w:tcW w:w="4968" w:type="dxa"/>
          </w:tcPr>
          <w:p w14:paraId="13DA7AF2" w14:textId="77777777" w:rsidR="007265F1" w:rsidRDefault="007265F1" w:rsidP="009209A6">
            <w:pPr>
              <w:ind w:hanging="18"/>
              <w:jc w:val="left"/>
              <w:rPr>
                <w:rFonts w:cs="Times New Roman"/>
                <w:szCs w:val="24"/>
              </w:rPr>
            </w:pPr>
            <w:r>
              <w:rPr>
                <w:rFonts w:cs="Times New Roman"/>
                <w:szCs w:val="24"/>
              </w:rPr>
              <w:t>Gas chromatography</w:t>
            </w:r>
          </w:p>
        </w:tc>
      </w:tr>
      <w:tr w:rsidR="007265F1" w14:paraId="7F7DE955" w14:textId="77777777" w:rsidTr="00997D0A">
        <w:trPr>
          <w:trHeight w:val="432"/>
        </w:trPr>
        <w:tc>
          <w:tcPr>
            <w:tcW w:w="2898" w:type="dxa"/>
          </w:tcPr>
          <w:p w14:paraId="291A13C7" w14:textId="77777777" w:rsidR="007265F1" w:rsidRDefault="007265F1" w:rsidP="009209A6">
            <w:pPr>
              <w:pStyle w:val="ListParagraph"/>
              <w:jc w:val="left"/>
              <w:rPr>
                <w:rFonts w:cs="Times New Roman"/>
                <w:szCs w:val="24"/>
              </w:rPr>
            </w:pPr>
            <w:r>
              <w:rPr>
                <w:rFonts w:cs="Times New Roman"/>
                <w:szCs w:val="24"/>
              </w:rPr>
              <w:t>GC-MS</w:t>
            </w:r>
          </w:p>
        </w:tc>
        <w:tc>
          <w:tcPr>
            <w:tcW w:w="4968" w:type="dxa"/>
          </w:tcPr>
          <w:p w14:paraId="6875850B" w14:textId="77777777" w:rsidR="007265F1" w:rsidRDefault="007265F1" w:rsidP="009209A6">
            <w:pPr>
              <w:pStyle w:val="ListParagraph"/>
              <w:jc w:val="left"/>
              <w:rPr>
                <w:rFonts w:cs="Times New Roman"/>
                <w:szCs w:val="24"/>
              </w:rPr>
            </w:pPr>
            <w:r>
              <w:rPr>
                <w:rFonts w:cs="Times New Roman"/>
                <w:szCs w:val="24"/>
              </w:rPr>
              <w:t>Gas chromatography-mass spectrometry</w:t>
            </w:r>
          </w:p>
        </w:tc>
      </w:tr>
      <w:tr w:rsidR="007265F1" w14:paraId="7DA8D1F4" w14:textId="77777777" w:rsidTr="00997D0A">
        <w:trPr>
          <w:trHeight w:val="432"/>
        </w:trPr>
        <w:tc>
          <w:tcPr>
            <w:tcW w:w="2898" w:type="dxa"/>
          </w:tcPr>
          <w:p w14:paraId="1C6D6921" w14:textId="77777777" w:rsidR="007265F1" w:rsidRDefault="007265F1" w:rsidP="009209A6">
            <w:pPr>
              <w:pStyle w:val="ListParagraph"/>
              <w:jc w:val="left"/>
              <w:rPr>
                <w:rFonts w:cs="Times New Roman"/>
                <w:szCs w:val="24"/>
              </w:rPr>
            </w:pPr>
            <w:r>
              <w:rPr>
                <w:rFonts w:cs="Times New Roman"/>
                <w:szCs w:val="24"/>
              </w:rPr>
              <w:t>HHS</w:t>
            </w:r>
          </w:p>
        </w:tc>
        <w:tc>
          <w:tcPr>
            <w:tcW w:w="4968" w:type="dxa"/>
          </w:tcPr>
          <w:p w14:paraId="2C66C538" w14:textId="77777777" w:rsidR="007265F1" w:rsidRDefault="007265F1" w:rsidP="009209A6">
            <w:pPr>
              <w:pStyle w:val="ListParagraph"/>
              <w:jc w:val="left"/>
              <w:rPr>
                <w:rFonts w:cs="Times New Roman"/>
                <w:szCs w:val="24"/>
              </w:rPr>
            </w:pPr>
            <w:r>
              <w:rPr>
                <w:rFonts w:cs="Times New Roman"/>
                <w:szCs w:val="24"/>
              </w:rPr>
              <w:t>Health and Human Services</w:t>
            </w:r>
          </w:p>
        </w:tc>
      </w:tr>
      <w:tr w:rsidR="007265F1" w14:paraId="1E1D76E5" w14:textId="77777777" w:rsidTr="00997D0A">
        <w:trPr>
          <w:trHeight w:val="432"/>
        </w:trPr>
        <w:tc>
          <w:tcPr>
            <w:tcW w:w="2898" w:type="dxa"/>
          </w:tcPr>
          <w:p w14:paraId="508B6AF6" w14:textId="77777777" w:rsidR="007265F1" w:rsidRDefault="007265F1" w:rsidP="003105F6">
            <w:pPr>
              <w:ind w:firstLine="0"/>
              <w:jc w:val="left"/>
              <w:rPr>
                <w:rFonts w:cs="Times New Roman"/>
                <w:szCs w:val="24"/>
              </w:rPr>
            </w:pPr>
            <w:r>
              <w:rPr>
                <w:rFonts w:cs="Times New Roman"/>
                <w:szCs w:val="24"/>
              </w:rPr>
              <w:t>HSCS</w:t>
            </w:r>
          </w:p>
        </w:tc>
        <w:tc>
          <w:tcPr>
            <w:tcW w:w="4968" w:type="dxa"/>
          </w:tcPr>
          <w:p w14:paraId="0F9339CF" w14:textId="77777777" w:rsidR="007265F1" w:rsidRDefault="007265F1" w:rsidP="009209A6">
            <w:pPr>
              <w:ind w:hanging="18"/>
              <w:jc w:val="left"/>
              <w:rPr>
                <w:rFonts w:cs="Times New Roman"/>
                <w:szCs w:val="24"/>
              </w:rPr>
            </w:pPr>
            <w:r>
              <w:rPr>
                <w:rFonts w:cs="Times New Roman"/>
                <w:szCs w:val="24"/>
              </w:rPr>
              <w:t>Human scent collection system</w:t>
            </w:r>
          </w:p>
        </w:tc>
      </w:tr>
      <w:tr w:rsidR="007265F1" w14:paraId="01B110EC" w14:textId="77777777" w:rsidTr="00997D0A">
        <w:trPr>
          <w:trHeight w:val="432"/>
        </w:trPr>
        <w:tc>
          <w:tcPr>
            <w:tcW w:w="2898" w:type="dxa"/>
          </w:tcPr>
          <w:p w14:paraId="6B66E79C" w14:textId="77777777" w:rsidR="007265F1" w:rsidRDefault="007265F1" w:rsidP="003105F6">
            <w:pPr>
              <w:ind w:firstLine="0"/>
              <w:jc w:val="left"/>
              <w:rPr>
                <w:rFonts w:cs="Times New Roman"/>
                <w:szCs w:val="24"/>
              </w:rPr>
            </w:pPr>
            <w:r>
              <w:rPr>
                <w:rFonts w:cs="Times New Roman"/>
                <w:szCs w:val="24"/>
              </w:rPr>
              <w:t>HSD</w:t>
            </w:r>
          </w:p>
        </w:tc>
        <w:tc>
          <w:tcPr>
            <w:tcW w:w="4968" w:type="dxa"/>
          </w:tcPr>
          <w:p w14:paraId="65D04341" w14:textId="77777777" w:rsidR="007265F1" w:rsidRDefault="007265F1" w:rsidP="009209A6">
            <w:pPr>
              <w:ind w:hanging="18"/>
              <w:jc w:val="left"/>
              <w:rPr>
                <w:rFonts w:cs="Times New Roman"/>
                <w:szCs w:val="24"/>
              </w:rPr>
            </w:pPr>
            <w:r>
              <w:rPr>
                <w:rFonts w:cs="Times New Roman"/>
                <w:szCs w:val="24"/>
              </w:rPr>
              <w:t>Honestly significant difference</w:t>
            </w:r>
          </w:p>
        </w:tc>
      </w:tr>
      <w:tr w:rsidR="007265F1" w14:paraId="7FA8B822" w14:textId="77777777" w:rsidTr="00997D0A">
        <w:trPr>
          <w:trHeight w:val="432"/>
        </w:trPr>
        <w:tc>
          <w:tcPr>
            <w:tcW w:w="2898" w:type="dxa"/>
          </w:tcPr>
          <w:p w14:paraId="00E2EE54" w14:textId="77777777" w:rsidR="007265F1" w:rsidRDefault="007265F1" w:rsidP="003A5CA9">
            <w:pPr>
              <w:ind w:firstLine="0"/>
              <w:jc w:val="left"/>
              <w:rPr>
                <w:rFonts w:cs="Times New Roman"/>
                <w:szCs w:val="24"/>
              </w:rPr>
            </w:pPr>
            <w:r>
              <w:rPr>
                <w:rFonts w:cs="Times New Roman"/>
                <w:szCs w:val="24"/>
              </w:rPr>
              <w:t>HS-SPME</w:t>
            </w:r>
          </w:p>
        </w:tc>
        <w:tc>
          <w:tcPr>
            <w:tcW w:w="4968" w:type="dxa"/>
          </w:tcPr>
          <w:p w14:paraId="1CDDAFA9" w14:textId="77777777" w:rsidR="007265F1" w:rsidRDefault="007265F1" w:rsidP="003A5CA9">
            <w:pPr>
              <w:ind w:firstLine="0"/>
              <w:jc w:val="left"/>
              <w:rPr>
                <w:rFonts w:cs="Times New Roman"/>
                <w:szCs w:val="24"/>
              </w:rPr>
            </w:pPr>
            <w:r>
              <w:rPr>
                <w:rFonts w:cs="Times New Roman"/>
                <w:szCs w:val="24"/>
              </w:rPr>
              <w:t>Headspace solid phase microextraction</w:t>
            </w:r>
          </w:p>
        </w:tc>
      </w:tr>
      <w:tr w:rsidR="007265F1" w14:paraId="6BD3DF98" w14:textId="77777777" w:rsidTr="00997D0A">
        <w:trPr>
          <w:trHeight w:val="432"/>
        </w:trPr>
        <w:tc>
          <w:tcPr>
            <w:tcW w:w="2898" w:type="dxa"/>
          </w:tcPr>
          <w:p w14:paraId="06ACE3EF" w14:textId="77777777" w:rsidR="007265F1" w:rsidRDefault="007265F1" w:rsidP="00997D0A">
            <w:pPr>
              <w:ind w:firstLine="0"/>
              <w:jc w:val="left"/>
              <w:rPr>
                <w:rFonts w:cs="Times New Roman"/>
                <w:szCs w:val="24"/>
              </w:rPr>
            </w:pPr>
            <w:r>
              <w:rPr>
                <w:rFonts w:cs="Times New Roman"/>
                <w:szCs w:val="24"/>
              </w:rPr>
              <w:t>IED</w:t>
            </w:r>
          </w:p>
        </w:tc>
        <w:tc>
          <w:tcPr>
            <w:tcW w:w="4968" w:type="dxa"/>
          </w:tcPr>
          <w:p w14:paraId="31B0EF2A" w14:textId="77777777" w:rsidR="007265F1" w:rsidRDefault="007265F1" w:rsidP="009209A6">
            <w:pPr>
              <w:ind w:hanging="18"/>
              <w:jc w:val="left"/>
              <w:rPr>
                <w:rFonts w:cs="Times New Roman"/>
                <w:szCs w:val="24"/>
              </w:rPr>
            </w:pPr>
            <w:r>
              <w:t>Improvised explosives devises</w:t>
            </w:r>
          </w:p>
        </w:tc>
      </w:tr>
      <w:tr w:rsidR="007265F1" w14:paraId="7D4809A7" w14:textId="77777777" w:rsidTr="00997D0A">
        <w:trPr>
          <w:trHeight w:val="432"/>
        </w:trPr>
        <w:tc>
          <w:tcPr>
            <w:tcW w:w="2898" w:type="dxa"/>
          </w:tcPr>
          <w:p w14:paraId="3A35B30B" w14:textId="77777777" w:rsidR="007265F1" w:rsidRDefault="007265F1" w:rsidP="001F54D0">
            <w:pPr>
              <w:ind w:firstLine="0"/>
              <w:jc w:val="left"/>
              <w:rPr>
                <w:rFonts w:cs="Times New Roman"/>
                <w:szCs w:val="24"/>
              </w:rPr>
            </w:pPr>
            <w:r>
              <w:rPr>
                <w:rFonts w:cs="Times New Roman"/>
                <w:szCs w:val="24"/>
              </w:rPr>
              <w:t>IMS</w:t>
            </w:r>
          </w:p>
        </w:tc>
        <w:tc>
          <w:tcPr>
            <w:tcW w:w="4968" w:type="dxa"/>
          </w:tcPr>
          <w:p w14:paraId="39228B55" w14:textId="77777777" w:rsidR="007265F1" w:rsidRDefault="007265F1" w:rsidP="009209A6">
            <w:pPr>
              <w:ind w:hanging="18"/>
              <w:jc w:val="left"/>
              <w:rPr>
                <w:rFonts w:cs="Times New Roman"/>
                <w:szCs w:val="24"/>
              </w:rPr>
            </w:pPr>
            <w:r w:rsidRPr="00BC1458">
              <w:rPr>
                <w:rFonts w:cs="Times New Roman"/>
                <w:szCs w:val="24"/>
              </w:rPr>
              <w:t>Ion-mobility spectrometry</w:t>
            </w:r>
          </w:p>
        </w:tc>
      </w:tr>
      <w:tr w:rsidR="007265F1" w14:paraId="0D39D76C" w14:textId="77777777" w:rsidTr="00997D0A">
        <w:trPr>
          <w:trHeight w:val="432"/>
        </w:trPr>
        <w:tc>
          <w:tcPr>
            <w:tcW w:w="2898" w:type="dxa"/>
          </w:tcPr>
          <w:p w14:paraId="4FA73A56" w14:textId="77777777" w:rsidR="007265F1" w:rsidRDefault="007265F1" w:rsidP="0019047B">
            <w:pPr>
              <w:ind w:firstLine="0"/>
              <w:jc w:val="left"/>
              <w:rPr>
                <w:rFonts w:cs="Times New Roman"/>
                <w:szCs w:val="24"/>
              </w:rPr>
            </w:pPr>
            <w:r>
              <w:rPr>
                <w:rFonts w:cs="Times New Roman"/>
                <w:szCs w:val="24"/>
              </w:rPr>
              <w:t>INCB</w:t>
            </w:r>
          </w:p>
        </w:tc>
        <w:tc>
          <w:tcPr>
            <w:tcW w:w="4968" w:type="dxa"/>
          </w:tcPr>
          <w:p w14:paraId="5D75DA05" w14:textId="77777777" w:rsidR="007265F1" w:rsidRDefault="007265F1" w:rsidP="009209A6">
            <w:pPr>
              <w:ind w:hanging="18"/>
              <w:jc w:val="left"/>
              <w:rPr>
                <w:rFonts w:cs="Times New Roman"/>
                <w:szCs w:val="24"/>
              </w:rPr>
            </w:pPr>
            <w:r w:rsidRPr="003B140C">
              <w:t>International Narcotics Control Board</w:t>
            </w:r>
          </w:p>
        </w:tc>
      </w:tr>
      <w:tr w:rsidR="007265F1" w14:paraId="00AEA5DF" w14:textId="77777777" w:rsidTr="00997D0A">
        <w:trPr>
          <w:trHeight w:val="432"/>
        </w:trPr>
        <w:tc>
          <w:tcPr>
            <w:tcW w:w="2898" w:type="dxa"/>
          </w:tcPr>
          <w:p w14:paraId="7F0A0965" w14:textId="77777777" w:rsidR="007265F1" w:rsidRDefault="007265F1" w:rsidP="009209A6">
            <w:pPr>
              <w:pStyle w:val="ListParagraph"/>
              <w:jc w:val="left"/>
              <w:rPr>
                <w:rFonts w:cs="Times New Roman"/>
                <w:szCs w:val="24"/>
              </w:rPr>
            </w:pPr>
            <w:r>
              <w:rPr>
                <w:rFonts w:cs="Times New Roman"/>
                <w:szCs w:val="24"/>
              </w:rPr>
              <w:t>IOM</w:t>
            </w:r>
          </w:p>
        </w:tc>
        <w:tc>
          <w:tcPr>
            <w:tcW w:w="4968" w:type="dxa"/>
          </w:tcPr>
          <w:p w14:paraId="3F176C9D" w14:textId="77777777" w:rsidR="007265F1" w:rsidRDefault="007265F1" w:rsidP="009209A6">
            <w:pPr>
              <w:pStyle w:val="ListParagraph"/>
              <w:jc w:val="left"/>
              <w:rPr>
                <w:rFonts w:cs="Times New Roman"/>
                <w:szCs w:val="24"/>
              </w:rPr>
            </w:pPr>
            <w:r>
              <w:t>Institute of Medicine</w:t>
            </w:r>
          </w:p>
        </w:tc>
      </w:tr>
      <w:tr w:rsidR="007265F1" w14:paraId="1C8AEFC6" w14:textId="77777777" w:rsidTr="00997D0A">
        <w:trPr>
          <w:trHeight w:val="432"/>
        </w:trPr>
        <w:tc>
          <w:tcPr>
            <w:tcW w:w="2898" w:type="dxa"/>
          </w:tcPr>
          <w:p w14:paraId="471DFF87" w14:textId="77777777" w:rsidR="007265F1" w:rsidRDefault="007265F1" w:rsidP="001F54D0">
            <w:pPr>
              <w:ind w:firstLine="0"/>
              <w:jc w:val="left"/>
              <w:rPr>
                <w:rFonts w:cs="Times New Roman"/>
                <w:szCs w:val="24"/>
              </w:rPr>
            </w:pPr>
            <w:r>
              <w:rPr>
                <w:rFonts w:cs="Times New Roman"/>
                <w:szCs w:val="24"/>
              </w:rPr>
              <w:t>IR</w:t>
            </w:r>
          </w:p>
        </w:tc>
        <w:tc>
          <w:tcPr>
            <w:tcW w:w="4968" w:type="dxa"/>
          </w:tcPr>
          <w:p w14:paraId="64E0BBA1" w14:textId="77777777" w:rsidR="007265F1" w:rsidRDefault="007265F1" w:rsidP="009209A6">
            <w:pPr>
              <w:ind w:hanging="18"/>
              <w:jc w:val="left"/>
              <w:rPr>
                <w:rFonts w:cs="Times New Roman"/>
                <w:szCs w:val="24"/>
              </w:rPr>
            </w:pPr>
            <w:r>
              <w:rPr>
                <w:rFonts w:cs="Times New Roman"/>
                <w:szCs w:val="24"/>
              </w:rPr>
              <w:t>Infrared spectroscopy</w:t>
            </w:r>
          </w:p>
        </w:tc>
      </w:tr>
      <w:tr w:rsidR="007265F1" w14:paraId="470C5BAE" w14:textId="77777777" w:rsidTr="00997D0A">
        <w:trPr>
          <w:trHeight w:val="432"/>
        </w:trPr>
        <w:tc>
          <w:tcPr>
            <w:tcW w:w="2898" w:type="dxa"/>
          </w:tcPr>
          <w:p w14:paraId="191D4211" w14:textId="77777777" w:rsidR="007265F1" w:rsidRDefault="007265F1" w:rsidP="009209A6">
            <w:pPr>
              <w:pStyle w:val="ListParagraph"/>
              <w:jc w:val="left"/>
              <w:rPr>
                <w:rFonts w:cs="Times New Roman"/>
                <w:szCs w:val="24"/>
              </w:rPr>
            </w:pPr>
            <w:r>
              <w:rPr>
                <w:rFonts w:cs="Times New Roman"/>
                <w:szCs w:val="24"/>
              </w:rPr>
              <w:t>IS</w:t>
            </w:r>
          </w:p>
        </w:tc>
        <w:tc>
          <w:tcPr>
            <w:tcW w:w="4968" w:type="dxa"/>
          </w:tcPr>
          <w:p w14:paraId="127C566D" w14:textId="77777777" w:rsidR="007265F1" w:rsidRDefault="007265F1" w:rsidP="009209A6">
            <w:pPr>
              <w:pStyle w:val="ListParagraph"/>
              <w:jc w:val="left"/>
              <w:rPr>
                <w:rFonts w:cs="Times New Roman"/>
                <w:szCs w:val="24"/>
              </w:rPr>
            </w:pPr>
            <w:r>
              <w:rPr>
                <w:rFonts w:cs="Times New Roman"/>
                <w:szCs w:val="24"/>
              </w:rPr>
              <w:t>Internal standard</w:t>
            </w:r>
          </w:p>
        </w:tc>
      </w:tr>
      <w:tr w:rsidR="007265F1" w14:paraId="54949EBB" w14:textId="77777777" w:rsidTr="00997D0A">
        <w:trPr>
          <w:trHeight w:val="432"/>
        </w:trPr>
        <w:tc>
          <w:tcPr>
            <w:tcW w:w="2898" w:type="dxa"/>
          </w:tcPr>
          <w:p w14:paraId="4025F203" w14:textId="77777777" w:rsidR="007265F1" w:rsidRDefault="007265F1" w:rsidP="009209A6">
            <w:pPr>
              <w:pStyle w:val="ListParagraph"/>
              <w:jc w:val="left"/>
              <w:rPr>
                <w:rFonts w:cs="Times New Roman"/>
                <w:szCs w:val="24"/>
              </w:rPr>
            </w:pPr>
            <w:r>
              <w:rPr>
                <w:rFonts w:cs="Times New Roman"/>
                <w:szCs w:val="24"/>
              </w:rPr>
              <w:t>LDPE</w:t>
            </w:r>
          </w:p>
        </w:tc>
        <w:tc>
          <w:tcPr>
            <w:tcW w:w="4968" w:type="dxa"/>
          </w:tcPr>
          <w:p w14:paraId="0AC221BA" w14:textId="77777777" w:rsidR="007265F1" w:rsidRDefault="007265F1" w:rsidP="009209A6">
            <w:pPr>
              <w:pStyle w:val="ListParagraph"/>
              <w:jc w:val="left"/>
              <w:rPr>
                <w:rFonts w:cs="Times New Roman"/>
                <w:szCs w:val="24"/>
              </w:rPr>
            </w:pPr>
            <w:r w:rsidRPr="00A7771D">
              <w:t>L</w:t>
            </w:r>
            <w:r>
              <w:t>ow-density polyethylene</w:t>
            </w:r>
          </w:p>
        </w:tc>
      </w:tr>
      <w:tr w:rsidR="007265F1" w14:paraId="5DEED393" w14:textId="77777777" w:rsidTr="00997D0A">
        <w:trPr>
          <w:trHeight w:val="432"/>
        </w:trPr>
        <w:tc>
          <w:tcPr>
            <w:tcW w:w="2898" w:type="dxa"/>
          </w:tcPr>
          <w:p w14:paraId="649A54AE" w14:textId="77777777" w:rsidR="007265F1" w:rsidRDefault="007265F1" w:rsidP="009209A6">
            <w:pPr>
              <w:pStyle w:val="ListParagraph"/>
              <w:jc w:val="left"/>
              <w:rPr>
                <w:rFonts w:cs="Times New Roman"/>
                <w:szCs w:val="24"/>
              </w:rPr>
            </w:pPr>
            <w:r>
              <w:rPr>
                <w:rFonts w:cs="Times New Roman"/>
                <w:szCs w:val="24"/>
              </w:rPr>
              <w:t>LSD</w:t>
            </w:r>
          </w:p>
        </w:tc>
        <w:tc>
          <w:tcPr>
            <w:tcW w:w="4968" w:type="dxa"/>
          </w:tcPr>
          <w:p w14:paraId="0FAF94DE" w14:textId="77777777" w:rsidR="007265F1" w:rsidRDefault="007265F1" w:rsidP="009209A6">
            <w:pPr>
              <w:pStyle w:val="ListParagraph"/>
              <w:jc w:val="left"/>
              <w:rPr>
                <w:rFonts w:cs="Times New Roman"/>
                <w:szCs w:val="24"/>
              </w:rPr>
            </w:pPr>
            <w:r w:rsidRPr="004A63B3">
              <w:rPr>
                <w:rFonts w:cs="Times New Roman"/>
                <w:szCs w:val="24"/>
              </w:rPr>
              <w:t>Lysergic acid diethylamide</w:t>
            </w:r>
          </w:p>
        </w:tc>
      </w:tr>
      <w:tr w:rsidR="007265F1" w14:paraId="457DF7B1" w14:textId="77777777" w:rsidTr="00997D0A">
        <w:trPr>
          <w:trHeight w:val="432"/>
        </w:trPr>
        <w:tc>
          <w:tcPr>
            <w:tcW w:w="2898" w:type="dxa"/>
          </w:tcPr>
          <w:p w14:paraId="2E37A0D2" w14:textId="77777777" w:rsidR="007265F1" w:rsidRPr="00416045" w:rsidRDefault="007265F1" w:rsidP="00416045">
            <w:pPr>
              <w:ind w:firstLine="0"/>
              <w:jc w:val="left"/>
              <w:rPr>
                <w:rFonts w:cs="Times New Roman"/>
                <w:szCs w:val="24"/>
                <w:vertAlign w:val="subscript"/>
              </w:rPr>
            </w:pPr>
            <w:r>
              <w:rPr>
                <w:rFonts w:cs="Times New Roman"/>
                <w:szCs w:val="24"/>
              </w:rPr>
              <w:t>MeCl</w:t>
            </w:r>
            <w:r>
              <w:rPr>
                <w:rFonts w:cs="Times New Roman"/>
                <w:szCs w:val="24"/>
                <w:vertAlign w:val="subscript"/>
              </w:rPr>
              <w:t>2</w:t>
            </w:r>
          </w:p>
        </w:tc>
        <w:tc>
          <w:tcPr>
            <w:tcW w:w="4968" w:type="dxa"/>
          </w:tcPr>
          <w:p w14:paraId="272159C7" w14:textId="77777777" w:rsidR="007265F1" w:rsidRDefault="007265F1" w:rsidP="009209A6">
            <w:pPr>
              <w:ind w:hanging="18"/>
              <w:jc w:val="left"/>
              <w:rPr>
                <w:rFonts w:cs="Times New Roman"/>
                <w:szCs w:val="24"/>
              </w:rPr>
            </w:pPr>
            <w:r>
              <w:rPr>
                <w:rFonts w:cs="Times New Roman"/>
                <w:szCs w:val="24"/>
              </w:rPr>
              <w:t>Methylene Chloride</w:t>
            </w:r>
          </w:p>
        </w:tc>
      </w:tr>
      <w:tr w:rsidR="007265F1" w14:paraId="09FC57B8" w14:textId="77777777" w:rsidTr="00997D0A">
        <w:trPr>
          <w:trHeight w:val="432"/>
        </w:trPr>
        <w:tc>
          <w:tcPr>
            <w:tcW w:w="2898" w:type="dxa"/>
          </w:tcPr>
          <w:p w14:paraId="0C941752" w14:textId="77777777" w:rsidR="007265F1" w:rsidRDefault="007265F1" w:rsidP="00416045">
            <w:pPr>
              <w:ind w:firstLine="0"/>
              <w:jc w:val="left"/>
              <w:rPr>
                <w:rFonts w:cs="Times New Roman"/>
                <w:szCs w:val="24"/>
              </w:rPr>
            </w:pPr>
            <w:r>
              <w:rPr>
                <w:rFonts w:cs="Times New Roman"/>
                <w:szCs w:val="24"/>
              </w:rPr>
              <w:t>MS</w:t>
            </w:r>
          </w:p>
        </w:tc>
        <w:tc>
          <w:tcPr>
            <w:tcW w:w="4968" w:type="dxa"/>
          </w:tcPr>
          <w:p w14:paraId="284F6C59" w14:textId="77777777" w:rsidR="007265F1" w:rsidRDefault="007265F1" w:rsidP="009209A6">
            <w:pPr>
              <w:ind w:hanging="18"/>
              <w:jc w:val="left"/>
              <w:rPr>
                <w:rFonts w:cs="Times New Roman"/>
                <w:szCs w:val="24"/>
              </w:rPr>
            </w:pPr>
            <w:r>
              <w:rPr>
                <w:rFonts w:cs="Times New Roman"/>
                <w:szCs w:val="24"/>
              </w:rPr>
              <w:t>Mass spectrometer</w:t>
            </w:r>
          </w:p>
        </w:tc>
      </w:tr>
      <w:tr w:rsidR="007265F1" w14:paraId="7080311A" w14:textId="77777777" w:rsidTr="00997D0A">
        <w:trPr>
          <w:trHeight w:val="432"/>
        </w:trPr>
        <w:tc>
          <w:tcPr>
            <w:tcW w:w="2898" w:type="dxa"/>
          </w:tcPr>
          <w:p w14:paraId="30BDE8F7" w14:textId="77777777" w:rsidR="007265F1" w:rsidRDefault="007265F1" w:rsidP="00416045">
            <w:pPr>
              <w:ind w:firstLine="0"/>
              <w:jc w:val="left"/>
              <w:rPr>
                <w:rFonts w:cs="Times New Roman"/>
                <w:szCs w:val="24"/>
              </w:rPr>
            </w:pPr>
            <w:r>
              <w:rPr>
                <w:rFonts w:cs="Times New Roman"/>
                <w:szCs w:val="24"/>
              </w:rPr>
              <w:t>MSD</w:t>
            </w:r>
          </w:p>
        </w:tc>
        <w:tc>
          <w:tcPr>
            <w:tcW w:w="4968" w:type="dxa"/>
          </w:tcPr>
          <w:p w14:paraId="009F0B46" w14:textId="77777777" w:rsidR="007265F1" w:rsidRDefault="007265F1" w:rsidP="009209A6">
            <w:pPr>
              <w:ind w:hanging="18"/>
              <w:jc w:val="left"/>
              <w:rPr>
                <w:rFonts w:cs="Times New Roman"/>
                <w:szCs w:val="24"/>
              </w:rPr>
            </w:pPr>
            <w:r>
              <w:rPr>
                <w:rFonts w:cs="Times New Roman"/>
                <w:szCs w:val="24"/>
              </w:rPr>
              <w:t>Mass selective detector</w:t>
            </w:r>
          </w:p>
        </w:tc>
      </w:tr>
      <w:tr w:rsidR="007265F1" w14:paraId="40D31A76" w14:textId="77777777" w:rsidTr="00997D0A">
        <w:trPr>
          <w:trHeight w:val="432"/>
        </w:trPr>
        <w:tc>
          <w:tcPr>
            <w:tcW w:w="2898" w:type="dxa"/>
          </w:tcPr>
          <w:p w14:paraId="00E8A6E4" w14:textId="77777777" w:rsidR="007265F1" w:rsidRDefault="007265F1" w:rsidP="009209A6">
            <w:pPr>
              <w:pStyle w:val="ListParagraph"/>
              <w:jc w:val="left"/>
              <w:rPr>
                <w:rFonts w:cs="Times New Roman"/>
                <w:szCs w:val="24"/>
              </w:rPr>
            </w:pPr>
            <w:r>
              <w:rPr>
                <w:rFonts w:cs="Times New Roman"/>
                <w:szCs w:val="24"/>
              </w:rPr>
              <w:t>NG</w:t>
            </w:r>
          </w:p>
        </w:tc>
        <w:tc>
          <w:tcPr>
            <w:tcW w:w="4968" w:type="dxa"/>
          </w:tcPr>
          <w:p w14:paraId="78571BD1" w14:textId="77777777" w:rsidR="007265F1" w:rsidRDefault="007265F1" w:rsidP="009209A6">
            <w:pPr>
              <w:pStyle w:val="ListParagraph"/>
              <w:jc w:val="left"/>
              <w:rPr>
                <w:rFonts w:cs="Times New Roman"/>
                <w:szCs w:val="24"/>
              </w:rPr>
            </w:pPr>
            <w:r>
              <w:rPr>
                <w:rFonts w:cs="Times New Roman"/>
                <w:szCs w:val="24"/>
              </w:rPr>
              <w:t>Nitroglycerine</w:t>
            </w:r>
          </w:p>
        </w:tc>
      </w:tr>
      <w:tr w:rsidR="007265F1" w14:paraId="17357A83" w14:textId="77777777" w:rsidTr="00997D0A">
        <w:trPr>
          <w:trHeight w:val="432"/>
        </w:trPr>
        <w:tc>
          <w:tcPr>
            <w:tcW w:w="2898" w:type="dxa"/>
          </w:tcPr>
          <w:p w14:paraId="7DAAF7B5" w14:textId="77777777" w:rsidR="007265F1" w:rsidRDefault="007265F1" w:rsidP="009209A6">
            <w:pPr>
              <w:pStyle w:val="ListParagraph"/>
              <w:jc w:val="left"/>
              <w:rPr>
                <w:rFonts w:cs="Times New Roman"/>
                <w:szCs w:val="24"/>
              </w:rPr>
            </w:pPr>
            <w:r>
              <w:rPr>
                <w:rFonts w:cs="Times New Roman"/>
                <w:szCs w:val="24"/>
              </w:rPr>
              <w:t>NIST</w:t>
            </w:r>
          </w:p>
        </w:tc>
        <w:tc>
          <w:tcPr>
            <w:tcW w:w="4968" w:type="dxa"/>
          </w:tcPr>
          <w:p w14:paraId="22EDC89A" w14:textId="77777777" w:rsidR="007265F1" w:rsidRDefault="007265F1" w:rsidP="009209A6">
            <w:pPr>
              <w:pStyle w:val="ListParagraph"/>
              <w:jc w:val="left"/>
              <w:rPr>
                <w:rFonts w:cs="Times New Roman"/>
                <w:szCs w:val="24"/>
              </w:rPr>
            </w:pPr>
            <w:r w:rsidRPr="000852BA">
              <w:rPr>
                <w:rFonts w:cs="Times New Roman"/>
                <w:szCs w:val="24"/>
              </w:rPr>
              <w:t>National Institute of Standards and Technology</w:t>
            </w:r>
          </w:p>
        </w:tc>
      </w:tr>
      <w:tr w:rsidR="007265F1" w14:paraId="576726CB" w14:textId="77777777" w:rsidTr="00997D0A">
        <w:trPr>
          <w:trHeight w:val="432"/>
        </w:trPr>
        <w:tc>
          <w:tcPr>
            <w:tcW w:w="2898" w:type="dxa"/>
          </w:tcPr>
          <w:p w14:paraId="79A9C0C3" w14:textId="77777777" w:rsidR="007265F1" w:rsidRDefault="007265F1" w:rsidP="001F54D0">
            <w:pPr>
              <w:ind w:firstLine="0"/>
              <w:jc w:val="left"/>
              <w:rPr>
                <w:rFonts w:cs="Times New Roman"/>
                <w:szCs w:val="24"/>
              </w:rPr>
            </w:pPr>
            <w:r>
              <w:rPr>
                <w:rFonts w:cs="Times New Roman"/>
                <w:szCs w:val="24"/>
              </w:rPr>
              <w:t>NMR</w:t>
            </w:r>
          </w:p>
        </w:tc>
        <w:tc>
          <w:tcPr>
            <w:tcW w:w="4968" w:type="dxa"/>
          </w:tcPr>
          <w:p w14:paraId="0054FC7E" w14:textId="77777777" w:rsidR="007265F1" w:rsidRDefault="007265F1" w:rsidP="009209A6">
            <w:pPr>
              <w:ind w:hanging="18"/>
              <w:jc w:val="left"/>
              <w:rPr>
                <w:rFonts w:cs="Times New Roman"/>
                <w:szCs w:val="24"/>
              </w:rPr>
            </w:pPr>
            <w:r w:rsidRPr="00BC1458">
              <w:rPr>
                <w:rFonts w:cs="Times New Roman"/>
                <w:szCs w:val="24"/>
              </w:rPr>
              <w:t>Nuclear Magnetic Resonance</w:t>
            </w:r>
          </w:p>
        </w:tc>
      </w:tr>
      <w:tr w:rsidR="007265F1" w14:paraId="7B21F805" w14:textId="77777777" w:rsidTr="00997D0A">
        <w:trPr>
          <w:trHeight w:val="432"/>
        </w:trPr>
        <w:tc>
          <w:tcPr>
            <w:tcW w:w="2898" w:type="dxa"/>
          </w:tcPr>
          <w:p w14:paraId="2B481C5B" w14:textId="77777777" w:rsidR="007265F1" w:rsidRDefault="007265F1" w:rsidP="003105F6">
            <w:pPr>
              <w:ind w:firstLine="0"/>
              <w:jc w:val="left"/>
              <w:rPr>
                <w:rFonts w:cs="Times New Roman"/>
                <w:szCs w:val="24"/>
              </w:rPr>
            </w:pPr>
            <w:r>
              <w:rPr>
                <w:rFonts w:cs="Times New Roman"/>
                <w:szCs w:val="24"/>
              </w:rPr>
              <w:t>NPV</w:t>
            </w:r>
          </w:p>
        </w:tc>
        <w:tc>
          <w:tcPr>
            <w:tcW w:w="4968" w:type="dxa"/>
          </w:tcPr>
          <w:p w14:paraId="0874926C" w14:textId="77777777" w:rsidR="007265F1" w:rsidRDefault="007265F1" w:rsidP="009209A6">
            <w:pPr>
              <w:ind w:hanging="18"/>
              <w:jc w:val="left"/>
              <w:rPr>
                <w:rFonts w:cs="Times New Roman"/>
                <w:szCs w:val="24"/>
              </w:rPr>
            </w:pPr>
            <w:r>
              <w:rPr>
                <w:rFonts w:cs="Times New Roman"/>
                <w:szCs w:val="24"/>
              </w:rPr>
              <w:t xml:space="preserve">Negative predictive value </w:t>
            </w:r>
          </w:p>
        </w:tc>
      </w:tr>
      <w:tr w:rsidR="007265F1" w14:paraId="52CD39A4" w14:textId="77777777" w:rsidTr="00997D0A">
        <w:trPr>
          <w:trHeight w:val="432"/>
        </w:trPr>
        <w:tc>
          <w:tcPr>
            <w:tcW w:w="2898" w:type="dxa"/>
          </w:tcPr>
          <w:p w14:paraId="6134E042" w14:textId="77777777" w:rsidR="007265F1" w:rsidRDefault="007265F1" w:rsidP="009209A6">
            <w:pPr>
              <w:ind w:firstLine="0"/>
              <w:jc w:val="left"/>
              <w:rPr>
                <w:rFonts w:cs="Times New Roman"/>
                <w:szCs w:val="24"/>
              </w:rPr>
            </w:pPr>
            <w:r>
              <w:rPr>
                <w:rFonts w:cs="Times New Roman"/>
                <w:szCs w:val="24"/>
              </w:rPr>
              <w:t>NSDUH</w:t>
            </w:r>
          </w:p>
        </w:tc>
        <w:tc>
          <w:tcPr>
            <w:tcW w:w="4968" w:type="dxa"/>
          </w:tcPr>
          <w:p w14:paraId="448C3B56" w14:textId="77777777" w:rsidR="007265F1" w:rsidRDefault="007265F1" w:rsidP="009209A6">
            <w:pPr>
              <w:ind w:hanging="18"/>
              <w:jc w:val="left"/>
              <w:rPr>
                <w:rFonts w:cs="Times New Roman"/>
                <w:szCs w:val="24"/>
              </w:rPr>
            </w:pPr>
            <w:r w:rsidRPr="009209A6">
              <w:rPr>
                <w:rFonts w:cs="Times New Roman"/>
                <w:szCs w:val="24"/>
              </w:rPr>
              <w:t>National Survey on Drug Use and Health</w:t>
            </w:r>
          </w:p>
        </w:tc>
      </w:tr>
      <w:tr w:rsidR="007265F1" w14:paraId="64E334B6" w14:textId="77777777" w:rsidTr="00997D0A">
        <w:trPr>
          <w:trHeight w:val="432"/>
        </w:trPr>
        <w:tc>
          <w:tcPr>
            <w:tcW w:w="2898" w:type="dxa"/>
          </w:tcPr>
          <w:p w14:paraId="26293BE5" w14:textId="77777777" w:rsidR="007265F1" w:rsidRDefault="007265F1" w:rsidP="00125E07">
            <w:pPr>
              <w:ind w:firstLine="0"/>
              <w:jc w:val="left"/>
              <w:rPr>
                <w:rFonts w:cs="Times New Roman"/>
                <w:szCs w:val="24"/>
              </w:rPr>
            </w:pPr>
            <w:r>
              <w:rPr>
                <w:rFonts w:cs="Times New Roman"/>
                <w:szCs w:val="24"/>
              </w:rPr>
              <w:lastRenderedPageBreak/>
              <w:t>ORT</w:t>
            </w:r>
          </w:p>
        </w:tc>
        <w:tc>
          <w:tcPr>
            <w:tcW w:w="4968" w:type="dxa"/>
          </w:tcPr>
          <w:p w14:paraId="16EB8893" w14:textId="77777777" w:rsidR="007265F1" w:rsidRDefault="007265F1" w:rsidP="009209A6">
            <w:pPr>
              <w:ind w:hanging="18"/>
              <w:jc w:val="left"/>
              <w:rPr>
                <w:rFonts w:cs="Times New Roman"/>
                <w:szCs w:val="24"/>
              </w:rPr>
            </w:pPr>
            <w:r>
              <w:rPr>
                <w:rFonts w:cs="Times New Roman"/>
                <w:szCs w:val="24"/>
              </w:rPr>
              <w:t>Odor recognition test</w:t>
            </w:r>
          </w:p>
        </w:tc>
      </w:tr>
      <w:tr w:rsidR="007265F1" w14:paraId="1E424255" w14:textId="77777777" w:rsidTr="00997D0A">
        <w:trPr>
          <w:trHeight w:val="432"/>
        </w:trPr>
        <w:tc>
          <w:tcPr>
            <w:tcW w:w="2898" w:type="dxa"/>
          </w:tcPr>
          <w:p w14:paraId="7B6A04A1" w14:textId="77777777" w:rsidR="007265F1" w:rsidRDefault="007265F1" w:rsidP="00371969">
            <w:pPr>
              <w:ind w:firstLine="0"/>
              <w:jc w:val="left"/>
              <w:rPr>
                <w:rFonts w:cs="Times New Roman"/>
                <w:szCs w:val="24"/>
              </w:rPr>
            </w:pPr>
            <w:r>
              <w:rPr>
                <w:rFonts w:cs="Times New Roman"/>
                <w:szCs w:val="24"/>
              </w:rPr>
              <w:t>PC</w:t>
            </w:r>
          </w:p>
        </w:tc>
        <w:tc>
          <w:tcPr>
            <w:tcW w:w="4968" w:type="dxa"/>
          </w:tcPr>
          <w:p w14:paraId="2D407E83" w14:textId="77777777" w:rsidR="007265F1" w:rsidRDefault="007265F1" w:rsidP="009209A6">
            <w:pPr>
              <w:ind w:hanging="18"/>
              <w:jc w:val="left"/>
              <w:rPr>
                <w:rFonts w:cs="Times New Roman"/>
                <w:szCs w:val="24"/>
              </w:rPr>
            </w:pPr>
            <w:r>
              <w:rPr>
                <w:rFonts w:cs="Times New Roman"/>
                <w:szCs w:val="24"/>
              </w:rPr>
              <w:t>Positive control</w:t>
            </w:r>
          </w:p>
        </w:tc>
      </w:tr>
      <w:tr w:rsidR="007265F1" w14:paraId="6DD43541" w14:textId="77777777" w:rsidTr="00997D0A">
        <w:trPr>
          <w:trHeight w:val="432"/>
        </w:trPr>
        <w:tc>
          <w:tcPr>
            <w:tcW w:w="2898" w:type="dxa"/>
          </w:tcPr>
          <w:p w14:paraId="6EF76914" w14:textId="77777777" w:rsidR="007265F1" w:rsidRDefault="007265F1" w:rsidP="003105F6">
            <w:pPr>
              <w:ind w:firstLine="0"/>
              <w:jc w:val="left"/>
              <w:rPr>
                <w:rFonts w:cs="Times New Roman"/>
                <w:szCs w:val="24"/>
              </w:rPr>
            </w:pPr>
            <w:r>
              <w:rPr>
                <w:rFonts w:cs="Times New Roman"/>
                <w:szCs w:val="24"/>
              </w:rPr>
              <w:t>PPV</w:t>
            </w:r>
          </w:p>
        </w:tc>
        <w:tc>
          <w:tcPr>
            <w:tcW w:w="4968" w:type="dxa"/>
          </w:tcPr>
          <w:p w14:paraId="248718EE" w14:textId="77777777" w:rsidR="007265F1" w:rsidRDefault="007265F1" w:rsidP="009209A6">
            <w:pPr>
              <w:ind w:hanging="18"/>
              <w:jc w:val="left"/>
              <w:rPr>
                <w:rFonts w:cs="Times New Roman"/>
                <w:szCs w:val="24"/>
              </w:rPr>
            </w:pPr>
            <w:r>
              <w:rPr>
                <w:rFonts w:cs="Times New Roman"/>
                <w:szCs w:val="24"/>
              </w:rPr>
              <w:t>Positive predictive value</w:t>
            </w:r>
          </w:p>
        </w:tc>
      </w:tr>
      <w:tr w:rsidR="007265F1" w14:paraId="63E01E0B" w14:textId="77777777" w:rsidTr="00997D0A">
        <w:trPr>
          <w:trHeight w:val="432"/>
        </w:trPr>
        <w:tc>
          <w:tcPr>
            <w:tcW w:w="2898" w:type="dxa"/>
          </w:tcPr>
          <w:p w14:paraId="010BF3CE" w14:textId="77777777" w:rsidR="007265F1" w:rsidRDefault="007265F1" w:rsidP="00186AB6">
            <w:pPr>
              <w:ind w:firstLine="0"/>
              <w:jc w:val="left"/>
              <w:rPr>
                <w:rFonts w:cs="Times New Roman"/>
                <w:szCs w:val="24"/>
              </w:rPr>
            </w:pPr>
            <w:r>
              <w:rPr>
                <w:rFonts w:cs="Times New Roman"/>
                <w:szCs w:val="24"/>
              </w:rPr>
              <w:t>PTFE</w:t>
            </w:r>
          </w:p>
        </w:tc>
        <w:tc>
          <w:tcPr>
            <w:tcW w:w="4968" w:type="dxa"/>
          </w:tcPr>
          <w:p w14:paraId="4294DC9C" w14:textId="77777777" w:rsidR="007265F1" w:rsidRDefault="007265F1" w:rsidP="009209A6">
            <w:pPr>
              <w:ind w:hanging="18"/>
              <w:jc w:val="left"/>
              <w:rPr>
                <w:rFonts w:cs="Times New Roman"/>
                <w:szCs w:val="24"/>
              </w:rPr>
            </w:pPr>
            <w:r w:rsidRPr="00780C4F">
              <w:rPr>
                <w:rFonts w:cs="Times New Roman"/>
                <w:szCs w:val="24"/>
              </w:rPr>
              <w:t>Polytetrafluoroethylene</w:t>
            </w:r>
          </w:p>
        </w:tc>
      </w:tr>
      <w:tr w:rsidR="007265F1" w14:paraId="3D033685" w14:textId="77777777" w:rsidTr="00997D0A">
        <w:trPr>
          <w:trHeight w:val="432"/>
        </w:trPr>
        <w:tc>
          <w:tcPr>
            <w:tcW w:w="2898" w:type="dxa"/>
          </w:tcPr>
          <w:p w14:paraId="27ED7B57" w14:textId="77777777" w:rsidR="007265F1" w:rsidRDefault="007265F1" w:rsidP="009209A6">
            <w:pPr>
              <w:pStyle w:val="ListParagraph"/>
              <w:jc w:val="left"/>
              <w:rPr>
                <w:rFonts w:cs="Times New Roman"/>
                <w:szCs w:val="24"/>
              </w:rPr>
            </w:pPr>
            <w:r>
              <w:rPr>
                <w:rFonts w:cs="Times New Roman"/>
                <w:szCs w:val="24"/>
              </w:rPr>
              <w:t>RSD</w:t>
            </w:r>
          </w:p>
        </w:tc>
        <w:tc>
          <w:tcPr>
            <w:tcW w:w="4968" w:type="dxa"/>
          </w:tcPr>
          <w:p w14:paraId="5CA18F4C" w14:textId="77777777" w:rsidR="007265F1" w:rsidRDefault="007265F1" w:rsidP="009209A6">
            <w:pPr>
              <w:pStyle w:val="ListParagraph"/>
              <w:jc w:val="left"/>
              <w:rPr>
                <w:rFonts w:cs="Times New Roman"/>
                <w:szCs w:val="24"/>
              </w:rPr>
            </w:pPr>
            <w:r>
              <w:rPr>
                <w:rFonts w:cs="Times New Roman"/>
                <w:szCs w:val="24"/>
              </w:rPr>
              <w:t>Relative standard deviation</w:t>
            </w:r>
          </w:p>
        </w:tc>
      </w:tr>
      <w:tr w:rsidR="007265F1" w14:paraId="63056645" w14:textId="77777777" w:rsidTr="00997D0A">
        <w:trPr>
          <w:trHeight w:val="432"/>
        </w:trPr>
        <w:tc>
          <w:tcPr>
            <w:tcW w:w="2898" w:type="dxa"/>
          </w:tcPr>
          <w:p w14:paraId="3F4F52F9" w14:textId="77777777" w:rsidR="007265F1" w:rsidRDefault="007265F1" w:rsidP="009209A6">
            <w:pPr>
              <w:pStyle w:val="ListParagraph"/>
              <w:jc w:val="left"/>
              <w:rPr>
                <w:rFonts w:cs="Times New Roman"/>
                <w:szCs w:val="24"/>
              </w:rPr>
            </w:pPr>
            <w:r>
              <w:rPr>
                <w:rFonts w:cs="Times New Roman"/>
                <w:szCs w:val="24"/>
              </w:rPr>
              <w:t>RT</w:t>
            </w:r>
          </w:p>
        </w:tc>
        <w:tc>
          <w:tcPr>
            <w:tcW w:w="4968" w:type="dxa"/>
          </w:tcPr>
          <w:p w14:paraId="612EFF4F" w14:textId="77777777" w:rsidR="007265F1" w:rsidRDefault="007265F1" w:rsidP="009209A6">
            <w:pPr>
              <w:pStyle w:val="ListParagraph"/>
              <w:jc w:val="left"/>
              <w:rPr>
                <w:rFonts w:cs="Times New Roman"/>
                <w:szCs w:val="24"/>
              </w:rPr>
            </w:pPr>
            <w:r>
              <w:rPr>
                <w:rFonts w:cs="Times New Roman"/>
                <w:szCs w:val="24"/>
              </w:rPr>
              <w:t>Retention time</w:t>
            </w:r>
          </w:p>
        </w:tc>
      </w:tr>
      <w:tr w:rsidR="007265F1" w14:paraId="79CFFFFC" w14:textId="77777777" w:rsidTr="00997D0A">
        <w:trPr>
          <w:trHeight w:val="432"/>
        </w:trPr>
        <w:tc>
          <w:tcPr>
            <w:tcW w:w="2898" w:type="dxa"/>
          </w:tcPr>
          <w:p w14:paraId="61314679" w14:textId="77777777" w:rsidR="007265F1" w:rsidRDefault="007265F1" w:rsidP="00371969">
            <w:pPr>
              <w:ind w:firstLine="0"/>
              <w:jc w:val="left"/>
              <w:rPr>
                <w:rFonts w:cs="Times New Roman"/>
                <w:szCs w:val="24"/>
              </w:rPr>
            </w:pPr>
            <w:r>
              <w:rPr>
                <w:rFonts w:cs="Times New Roman"/>
                <w:szCs w:val="24"/>
              </w:rPr>
              <w:t>SA</w:t>
            </w:r>
          </w:p>
        </w:tc>
        <w:tc>
          <w:tcPr>
            <w:tcW w:w="4968" w:type="dxa"/>
          </w:tcPr>
          <w:p w14:paraId="3A696EE4" w14:textId="77777777" w:rsidR="007265F1" w:rsidRDefault="007265F1" w:rsidP="009209A6">
            <w:pPr>
              <w:ind w:hanging="18"/>
              <w:jc w:val="left"/>
              <w:rPr>
                <w:rFonts w:cs="Times New Roman"/>
                <w:szCs w:val="24"/>
              </w:rPr>
            </w:pPr>
            <w:r>
              <w:rPr>
                <w:rFonts w:cs="Times New Roman"/>
                <w:szCs w:val="24"/>
              </w:rPr>
              <w:t>Salicylic acid</w:t>
            </w:r>
          </w:p>
        </w:tc>
      </w:tr>
      <w:tr w:rsidR="007265F1" w14:paraId="3C30D735" w14:textId="77777777" w:rsidTr="00997D0A">
        <w:trPr>
          <w:trHeight w:val="432"/>
        </w:trPr>
        <w:tc>
          <w:tcPr>
            <w:tcW w:w="2898" w:type="dxa"/>
          </w:tcPr>
          <w:p w14:paraId="3B9C5A9D" w14:textId="77777777" w:rsidR="007265F1" w:rsidRDefault="007265F1" w:rsidP="009209A6">
            <w:pPr>
              <w:pStyle w:val="ListParagraph"/>
              <w:jc w:val="left"/>
              <w:rPr>
                <w:rFonts w:cs="Times New Roman"/>
                <w:szCs w:val="24"/>
              </w:rPr>
            </w:pPr>
            <w:r>
              <w:rPr>
                <w:shd w:val="clear" w:color="auto" w:fill="FFFFFF"/>
              </w:rPr>
              <w:t>SPME</w:t>
            </w:r>
          </w:p>
        </w:tc>
        <w:tc>
          <w:tcPr>
            <w:tcW w:w="4968" w:type="dxa"/>
          </w:tcPr>
          <w:p w14:paraId="784CFA72" w14:textId="77777777" w:rsidR="007265F1" w:rsidRDefault="007265F1" w:rsidP="009209A6">
            <w:pPr>
              <w:pStyle w:val="ListParagraph"/>
              <w:jc w:val="left"/>
              <w:rPr>
                <w:rFonts w:cs="Times New Roman"/>
                <w:szCs w:val="24"/>
              </w:rPr>
            </w:pPr>
            <w:r>
              <w:rPr>
                <w:rFonts w:cs="Times New Roman"/>
                <w:szCs w:val="24"/>
              </w:rPr>
              <w:t>Solid phase microextraction</w:t>
            </w:r>
          </w:p>
        </w:tc>
      </w:tr>
      <w:tr w:rsidR="007265F1" w14:paraId="35069548" w14:textId="77777777" w:rsidTr="00997D0A">
        <w:trPr>
          <w:trHeight w:val="432"/>
        </w:trPr>
        <w:tc>
          <w:tcPr>
            <w:tcW w:w="2898" w:type="dxa"/>
          </w:tcPr>
          <w:p w14:paraId="38BCE665" w14:textId="77777777" w:rsidR="007265F1" w:rsidRDefault="007265F1" w:rsidP="00997D0A">
            <w:pPr>
              <w:ind w:firstLine="0"/>
              <w:jc w:val="left"/>
              <w:rPr>
                <w:rFonts w:cs="Times New Roman"/>
                <w:szCs w:val="24"/>
              </w:rPr>
            </w:pPr>
            <w:r>
              <w:rPr>
                <w:rFonts w:cs="Times New Roman"/>
                <w:szCs w:val="24"/>
              </w:rPr>
              <w:t>STRIDE</w:t>
            </w:r>
          </w:p>
        </w:tc>
        <w:tc>
          <w:tcPr>
            <w:tcW w:w="4968" w:type="dxa"/>
          </w:tcPr>
          <w:p w14:paraId="41DF77E0" w14:textId="77777777" w:rsidR="007265F1" w:rsidRDefault="007265F1" w:rsidP="00BC1458">
            <w:pPr>
              <w:spacing w:line="240" w:lineRule="auto"/>
              <w:ind w:hanging="18"/>
              <w:jc w:val="left"/>
              <w:rPr>
                <w:rFonts w:cs="Times New Roman"/>
                <w:szCs w:val="24"/>
              </w:rPr>
            </w:pPr>
            <w:r w:rsidRPr="00997D0A">
              <w:rPr>
                <w:rFonts w:cs="Times New Roman"/>
                <w:szCs w:val="24"/>
              </w:rPr>
              <w:t>System to Retrieve Information from Drug Evidence</w:t>
            </w:r>
          </w:p>
        </w:tc>
      </w:tr>
      <w:tr w:rsidR="007265F1" w14:paraId="3B1FA4DA" w14:textId="77777777" w:rsidTr="00997D0A">
        <w:trPr>
          <w:trHeight w:val="432"/>
        </w:trPr>
        <w:tc>
          <w:tcPr>
            <w:tcW w:w="2898" w:type="dxa"/>
          </w:tcPr>
          <w:p w14:paraId="5899BAE1" w14:textId="77777777" w:rsidR="007265F1" w:rsidRDefault="007265F1" w:rsidP="00CA6152">
            <w:pPr>
              <w:ind w:firstLine="0"/>
              <w:jc w:val="left"/>
              <w:rPr>
                <w:rFonts w:cs="Times New Roman"/>
                <w:szCs w:val="24"/>
              </w:rPr>
            </w:pPr>
            <w:r>
              <w:rPr>
                <w:rFonts w:cs="Times New Roman"/>
                <w:szCs w:val="24"/>
              </w:rPr>
              <w:t>TATP</w:t>
            </w:r>
          </w:p>
        </w:tc>
        <w:tc>
          <w:tcPr>
            <w:tcW w:w="4968" w:type="dxa"/>
          </w:tcPr>
          <w:p w14:paraId="1CA32DC5" w14:textId="77777777" w:rsidR="007265F1" w:rsidRDefault="007265F1" w:rsidP="009209A6">
            <w:pPr>
              <w:ind w:hanging="18"/>
              <w:jc w:val="left"/>
              <w:rPr>
                <w:rFonts w:cs="Times New Roman"/>
                <w:szCs w:val="24"/>
              </w:rPr>
            </w:pPr>
            <w:r>
              <w:rPr>
                <w:rFonts w:cs="Times New Roman"/>
                <w:szCs w:val="24"/>
              </w:rPr>
              <w:t>Triacetone triperoxide</w:t>
            </w:r>
          </w:p>
        </w:tc>
      </w:tr>
      <w:tr w:rsidR="007265F1" w14:paraId="46C750B6" w14:textId="77777777" w:rsidTr="00997D0A">
        <w:trPr>
          <w:trHeight w:val="432"/>
        </w:trPr>
        <w:tc>
          <w:tcPr>
            <w:tcW w:w="2898" w:type="dxa"/>
          </w:tcPr>
          <w:p w14:paraId="48040135" w14:textId="77777777" w:rsidR="007265F1" w:rsidRDefault="007265F1" w:rsidP="009209A6">
            <w:pPr>
              <w:pStyle w:val="ListParagraph"/>
              <w:jc w:val="left"/>
              <w:rPr>
                <w:rFonts w:cs="Times New Roman"/>
                <w:szCs w:val="24"/>
              </w:rPr>
            </w:pPr>
            <w:r>
              <w:t>THC</w:t>
            </w:r>
          </w:p>
        </w:tc>
        <w:tc>
          <w:tcPr>
            <w:tcW w:w="4968" w:type="dxa"/>
          </w:tcPr>
          <w:p w14:paraId="5CAF2911" w14:textId="77777777" w:rsidR="007265F1" w:rsidRDefault="007265F1" w:rsidP="009209A6">
            <w:pPr>
              <w:pStyle w:val="ListParagraph"/>
              <w:jc w:val="left"/>
              <w:rPr>
                <w:rFonts w:cs="Times New Roman"/>
                <w:szCs w:val="24"/>
              </w:rPr>
            </w:pPr>
            <w:r>
              <w:rPr>
                <w:rFonts w:cs="Times New Roman"/>
              </w:rPr>
              <w:t>Δ</w:t>
            </w:r>
            <w:r>
              <w:t>-9 tetrahydrocannabinol</w:t>
            </w:r>
          </w:p>
        </w:tc>
      </w:tr>
      <w:tr w:rsidR="007265F1" w14:paraId="69A0A216" w14:textId="77777777" w:rsidTr="00997D0A">
        <w:trPr>
          <w:trHeight w:val="432"/>
        </w:trPr>
        <w:tc>
          <w:tcPr>
            <w:tcW w:w="2898" w:type="dxa"/>
          </w:tcPr>
          <w:p w14:paraId="6770204B" w14:textId="77777777" w:rsidR="007265F1" w:rsidRDefault="007265F1" w:rsidP="001F54D0">
            <w:pPr>
              <w:ind w:firstLine="0"/>
              <w:jc w:val="left"/>
              <w:rPr>
                <w:rFonts w:cs="Times New Roman"/>
                <w:szCs w:val="24"/>
              </w:rPr>
            </w:pPr>
            <w:r>
              <w:rPr>
                <w:rFonts w:cs="Times New Roman"/>
                <w:szCs w:val="24"/>
              </w:rPr>
              <w:t>TLC</w:t>
            </w:r>
          </w:p>
        </w:tc>
        <w:tc>
          <w:tcPr>
            <w:tcW w:w="4968" w:type="dxa"/>
          </w:tcPr>
          <w:p w14:paraId="5393D6B4" w14:textId="77777777" w:rsidR="007265F1" w:rsidRDefault="007265F1" w:rsidP="009209A6">
            <w:pPr>
              <w:ind w:hanging="18"/>
              <w:jc w:val="left"/>
              <w:rPr>
                <w:rFonts w:cs="Times New Roman"/>
                <w:szCs w:val="24"/>
              </w:rPr>
            </w:pPr>
            <w:r>
              <w:rPr>
                <w:rFonts w:cs="Times New Roman"/>
                <w:szCs w:val="24"/>
              </w:rPr>
              <w:t>Thin layer chromatography</w:t>
            </w:r>
          </w:p>
        </w:tc>
      </w:tr>
      <w:tr w:rsidR="007265F1" w14:paraId="3579A760" w14:textId="77777777" w:rsidTr="00997D0A">
        <w:trPr>
          <w:trHeight w:val="432"/>
        </w:trPr>
        <w:tc>
          <w:tcPr>
            <w:tcW w:w="2898" w:type="dxa"/>
          </w:tcPr>
          <w:p w14:paraId="52771902" w14:textId="77777777" w:rsidR="007265F1" w:rsidRDefault="007265F1" w:rsidP="007F04AD">
            <w:pPr>
              <w:ind w:firstLine="0"/>
              <w:jc w:val="left"/>
              <w:rPr>
                <w:rFonts w:cs="Times New Roman"/>
                <w:szCs w:val="24"/>
              </w:rPr>
            </w:pPr>
            <w:r>
              <w:rPr>
                <w:rFonts w:cs="Times New Roman"/>
                <w:szCs w:val="24"/>
              </w:rPr>
              <w:t>TN</w:t>
            </w:r>
          </w:p>
        </w:tc>
        <w:tc>
          <w:tcPr>
            <w:tcW w:w="4968" w:type="dxa"/>
          </w:tcPr>
          <w:p w14:paraId="3E073499" w14:textId="77777777" w:rsidR="007265F1" w:rsidRDefault="007265F1" w:rsidP="009209A6">
            <w:pPr>
              <w:ind w:hanging="18"/>
              <w:jc w:val="left"/>
              <w:rPr>
                <w:rFonts w:cs="Times New Roman"/>
                <w:szCs w:val="24"/>
              </w:rPr>
            </w:pPr>
            <w:r>
              <w:rPr>
                <w:rFonts w:cs="Times New Roman"/>
                <w:szCs w:val="24"/>
              </w:rPr>
              <w:t>True negative</w:t>
            </w:r>
          </w:p>
        </w:tc>
      </w:tr>
      <w:tr w:rsidR="007265F1" w14:paraId="176509C3" w14:textId="77777777" w:rsidTr="00997D0A">
        <w:trPr>
          <w:trHeight w:val="432"/>
        </w:trPr>
        <w:tc>
          <w:tcPr>
            <w:tcW w:w="2898" w:type="dxa"/>
          </w:tcPr>
          <w:p w14:paraId="1716E6E5" w14:textId="77777777" w:rsidR="007265F1" w:rsidRDefault="007265F1" w:rsidP="007F04AD">
            <w:pPr>
              <w:ind w:firstLine="0"/>
              <w:jc w:val="left"/>
              <w:rPr>
                <w:rFonts w:cs="Times New Roman"/>
                <w:szCs w:val="24"/>
              </w:rPr>
            </w:pPr>
            <w:r>
              <w:rPr>
                <w:rFonts w:cs="Times New Roman"/>
                <w:szCs w:val="24"/>
              </w:rPr>
              <w:t>TP</w:t>
            </w:r>
          </w:p>
        </w:tc>
        <w:tc>
          <w:tcPr>
            <w:tcW w:w="4968" w:type="dxa"/>
          </w:tcPr>
          <w:p w14:paraId="64A48A93" w14:textId="77777777" w:rsidR="007265F1" w:rsidRDefault="007265F1" w:rsidP="009209A6">
            <w:pPr>
              <w:ind w:hanging="18"/>
              <w:jc w:val="left"/>
              <w:rPr>
                <w:rFonts w:cs="Times New Roman"/>
                <w:szCs w:val="24"/>
              </w:rPr>
            </w:pPr>
            <w:r>
              <w:rPr>
                <w:rFonts w:cs="Times New Roman"/>
                <w:szCs w:val="24"/>
              </w:rPr>
              <w:t>True positive</w:t>
            </w:r>
          </w:p>
        </w:tc>
      </w:tr>
      <w:tr w:rsidR="007265F1" w14:paraId="68B7FD73" w14:textId="77777777" w:rsidTr="00997D0A">
        <w:trPr>
          <w:trHeight w:val="432"/>
        </w:trPr>
        <w:tc>
          <w:tcPr>
            <w:tcW w:w="2898" w:type="dxa"/>
          </w:tcPr>
          <w:p w14:paraId="1A3447F2" w14:textId="77777777" w:rsidR="007265F1" w:rsidRDefault="007265F1" w:rsidP="001F54D0">
            <w:pPr>
              <w:ind w:firstLine="0"/>
              <w:jc w:val="left"/>
              <w:rPr>
                <w:rFonts w:cs="Times New Roman"/>
                <w:szCs w:val="24"/>
              </w:rPr>
            </w:pPr>
            <w:r>
              <w:rPr>
                <w:rFonts w:cs="Times New Roman"/>
                <w:szCs w:val="24"/>
              </w:rPr>
              <w:t>TPI</w:t>
            </w:r>
          </w:p>
        </w:tc>
        <w:tc>
          <w:tcPr>
            <w:tcW w:w="4968" w:type="dxa"/>
          </w:tcPr>
          <w:p w14:paraId="62B8DB0A" w14:textId="77777777" w:rsidR="007265F1" w:rsidRDefault="007265F1" w:rsidP="009209A6">
            <w:pPr>
              <w:ind w:hanging="18"/>
              <w:jc w:val="left"/>
              <w:rPr>
                <w:rFonts w:cs="Times New Roman"/>
                <w:szCs w:val="24"/>
              </w:rPr>
            </w:pPr>
            <w:r>
              <w:rPr>
                <w:rFonts w:cs="Times New Roman"/>
                <w:szCs w:val="24"/>
              </w:rPr>
              <w:t>Temperature programmable i</w:t>
            </w:r>
            <w:r w:rsidRPr="001F54D0">
              <w:rPr>
                <w:rFonts w:cs="Times New Roman"/>
                <w:szCs w:val="24"/>
              </w:rPr>
              <w:t>nlet</w:t>
            </w:r>
          </w:p>
        </w:tc>
      </w:tr>
      <w:tr w:rsidR="007265F1" w14:paraId="729606CF" w14:textId="77777777" w:rsidTr="00997D0A">
        <w:trPr>
          <w:trHeight w:val="432"/>
        </w:trPr>
        <w:tc>
          <w:tcPr>
            <w:tcW w:w="2898" w:type="dxa"/>
          </w:tcPr>
          <w:p w14:paraId="7583176A" w14:textId="77777777" w:rsidR="007265F1" w:rsidRDefault="007265F1" w:rsidP="009209A6">
            <w:pPr>
              <w:pStyle w:val="ListParagraph"/>
              <w:jc w:val="left"/>
              <w:rPr>
                <w:rFonts w:cs="Times New Roman"/>
                <w:szCs w:val="24"/>
              </w:rPr>
            </w:pPr>
            <w:r>
              <w:rPr>
                <w:rFonts w:cs="Times New Roman"/>
                <w:szCs w:val="24"/>
              </w:rPr>
              <w:t>TPSA</w:t>
            </w:r>
          </w:p>
        </w:tc>
        <w:tc>
          <w:tcPr>
            <w:tcW w:w="4968" w:type="dxa"/>
          </w:tcPr>
          <w:p w14:paraId="41263A44" w14:textId="77777777" w:rsidR="007265F1" w:rsidRDefault="007265F1" w:rsidP="009209A6">
            <w:pPr>
              <w:pStyle w:val="ListParagraph"/>
              <w:jc w:val="left"/>
              <w:rPr>
                <w:rFonts w:cs="Times New Roman"/>
                <w:szCs w:val="24"/>
              </w:rPr>
            </w:pPr>
            <w:r>
              <w:rPr>
                <w:rFonts w:cs="Times New Roman"/>
                <w:szCs w:val="24"/>
              </w:rPr>
              <w:t>Topological polar surface area</w:t>
            </w:r>
          </w:p>
        </w:tc>
      </w:tr>
      <w:tr w:rsidR="007265F1" w14:paraId="27868784" w14:textId="77777777" w:rsidTr="00997D0A">
        <w:trPr>
          <w:trHeight w:val="432"/>
        </w:trPr>
        <w:tc>
          <w:tcPr>
            <w:tcW w:w="2898" w:type="dxa"/>
          </w:tcPr>
          <w:p w14:paraId="009037AD" w14:textId="77777777" w:rsidR="007265F1" w:rsidRDefault="007265F1" w:rsidP="009209A6">
            <w:pPr>
              <w:pStyle w:val="ListParagraph"/>
              <w:jc w:val="left"/>
              <w:rPr>
                <w:rFonts w:cs="Times New Roman"/>
                <w:szCs w:val="24"/>
              </w:rPr>
            </w:pPr>
            <w:r>
              <w:rPr>
                <w:rFonts w:cs="Times New Roman"/>
                <w:szCs w:val="24"/>
              </w:rPr>
              <w:t>UPS</w:t>
            </w:r>
          </w:p>
        </w:tc>
        <w:tc>
          <w:tcPr>
            <w:tcW w:w="4968" w:type="dxa"/>
          </w:tcPr>
          <w:p w14:paraId="37B4A0B8" w14:textId="77777777" w:rsidR="007265F1" w:rsidRDefault="007265F1" w:rsidP="009209A6">
            <w:pPr>
              <w:pStyle w:val="ListParagraph"/>
              <w:jc w:val="left"/>
              <w:rPr>
                <w:rFonts w:cs="Times New Roman"/>
                <w:szCs w:val="24"/>
              </w:rPr>
            </w:pPr>
            <w:r>
              <w:rPr>
                <w:rFonts w:cs="Times New Roman"/>
                <w:szCs w:val="24"/>
              </w:rPr>
              <w:t>United Postal Service</w:t>
            </w:r>
          </w:p>
        </w:tc>
      </w:tr>
      <w:tr w:rsidR="007265F1" w14:paraId="66775E5F" w14:textId="77777777" w:rsidTr="00997D0A">
        <w:trPr>
          <w:trHeight w:val="432"/>
        </w:trPr>
        <w:tc>
          <w:tcPr>
            <w:tcW w:w="2898" w:type="dxa"/>
          </w:tcPr>
          <w:p w14:paraId="6F099BA2" w14:textId="77777777" w:rsidR="007265F1" w:rsidRDefault="007265F1" w:rsidP="009209A6">
            <w:pPr>
              <w:pStyle w:val="ListParagraph"/>
              <w:jc w:val="left"/>
              <w:rPr>
                <w:rFonts w:cs="Times New Roman"/>
                <w:szCs w:val="24"/>
              </w:rPr>
            </w:pPr>
            <w:r>
              <w:rPr>
                <w:rFonts w:cs="Times New Roman"/>
                <w:szCs w:val="24"/>
              </w:rPr>
              <w:t>USA</w:t>
            </w:r>
          </w:p>
        </w:tc>
        <w:tc>
          <w:tcPr>
            <w:tcW w:w="4968" w:type="dxa"/>
          </w:tcPr>
          <w:p w14:paraId="5EA47708" w14:textId="77777777" w:rsidR="007265F1" w:rsidRPr="004A63B3" w:rsidRDefault="007265F1" w:rsidP="009209A6">
            <w:pPr>
              <w:pStyle w:val="ListParagraph"/>
              <w:jc w:val="left"/>
              <w:rPr>
                <w:rFonts w:cs="Times New Roman"/>
                <w:szCs w:val="24"/>
              </w:rPr>
            </w:pPr>
            <w:r>
              <w:rPr>
                <w:rFonts w:cs="Times New Roman"/>
                <w:szCs w:val="24"/>
              </w:rPr>
              <w:t>United States of America</w:t>
            </w:r>
          </w:p>
        </w:tc>
      </w:tr>
      <w:tr w:rsidR="007265F1" w14:paraId="01027792" w14:textId="77777777" w:rsidTr="00997D0A">
        <w:trPr>
          <w:trHeight w:val="432"/>
        </w:trPr>
        <w:tc>
          <w:tcPr>
            <w:tcW w:w="2898" w:type="dxa"/>
          </w:tcPr>
          <w:p w14:paraId="0C6C5501" w14:textId="77777777" w:rsidR="007265F1" w:rsidRDefault="007265F1" w:rsidP="009209A6">
            <w:pPr>
              <w:pStyle w:val="ListParagraph"/>
              <w:jc w:val="left"/>
              <w:rPr>
                <w:rFonts w:cs="Times New Roman"/>
                <w:szCs w:val="24"/>
              </w:rPr>
            </w:pPr>
            <w:r>
              <w:rPr>
                <w:rFonts w:cs="Times New Roman"/>
                <w:szCs w:val="24"/>
              </w:rPr>
              <w:t>VOCs</w:t>
            </w:r>
          </w:p>
        </w:tc>
        <w:tc>
          <w:tcPr>
            <w:tcW w:w="4968" w:type="dxa"/>
          </w:tcPr>
          <w:p w14:paraId="3305CFD2" w14:textId="77777777" w:rsidR="007265F1" w:rsidRDefault="007265F1" w:rsidP="009209A6">
            <w:pPr>
              <w:pStyle w:val="ListParagraph"/>
              <w:jc w:val="left"/>
              <w:rPr>
                <w:rFonts w:cs="Times New Roman"/>
                <w:szCs w:val="24"/>
              </w:rPr>
            </w:pPr>
            <w:r>
              <w:rPr>
                <w:rFonts w:cs="Times New Roman"/>
                <w:szCs w:val="24"/>
              </w:rPr>
              <w:t>Volatile organic compounds</w:t>
            </w:r>
          </w:p>
        </w:tc>
      </w:tr>
    </w:tbl>
    <w:p w14:paraId="69CACCDD" w14:textId="77777777" w:rsidR="00E37ACA" w:rsidRDefault="00E37ACA" w:rsidP="00E37ACA">
      <w:pPr>
        <w:spacing w:line="240" w:lineRule="auto"/>
        <w:jc w:val="left"/>
        <w:rPr>
          <w:rFonts w:cs="Times New Roman"/>
          <w:szCs w:val="24"/>
        </w:rPr>
        <w:sectPr w:rsidR="00E37ACA" w:rsidSect="000C58B0">
          <w:footerReference w:type="even" r:id="rId37"/>
          <w:footerReference w:type="default" r:id="rId38"/>
          <w:pgSz w:w="12240" w:h="15840"/>
          <w:pgMar w:top="1440" w:right="1440" w:bottom="1800" w:left="2160" w:header="720" w:footer="720" w:gutter="0"/>
          <w:pgNumType w:fmt="lowerRoman" w:start="1"/>
          <w:cols w:space="720"/>
          <w:titlePg/>
          <w:docGrid w:linePitch="360"/>
        </w:sectPr>
      </w:pPr>
    </w:p>
    <w:p w14:paraId="3D712842" w14:textId="2F53A8B0" w:rsidR="002474C8" w:rsidRDefault="00427063" w:rsidP="00E402B1">
      <w:pPr>
        <w:pStyle w:val="Heading1"/>
        <w:spacing w:before="0"/>
        <w:rPr>
          <w:rFonts w:cs="Times New Roman"/>
          <w:szCs w:val="24"/>
        </w:rPr>
      </w:pPr>
      <w:bookmarkStart w:id="15" w:name="_Toc467151337"/>
      <w:r w:rsidRPr="00AE5B87">
        <w:rPr>
          <w:rFonts w:cs="Times New Roman"/>
          <w:szCs w:val="24"/>
        </w:rPr>
        <w:lastRenderedPageBreak/>
        <w:t>INTRODUCTION</w:t>
      </w:r>
      <w:bookmarkEnd w:id="15"/>
    </w:p>
    <w:p w14:paraId="3922357B" w14:textId="4C666C3A" w:rsidR="00473931" w:rsidRDefault="00473931" w:rsidP="007A0781">
      <w:pPr>
        <w:rPr>
          <w:szCs w:val="24"/>
        </w:rPr>
      </w:pPr>
      <w:r w:rsidRPr="007A0781">
        <w:t>Drug trafficking is a global illicit trade involving the cultivation, manufacture, distribution and sale of substances which are subject to drug prohibition laws</w:t>
      </w:r>
      <w:r w:rsidR="0094721A">
        <w:t xml:space="preserve"> </w:t>
      </w:r>
      <w:r w:rsidR="00757593" w:rsidRPr="007A0781">
        <w:fldChar w:fldCharType="begin"/>
      </w:r>
      <w:r w:rsidR="00310601">
        <w:instrText xml:space="preserve"> ADDIN REFMGR.CITE &lt;Refman&gt;&lt;Cite&gt;&lt;Author&gt;United Nations Office on Drugs and Crime&lt;/Author&gt;&lt;Year&gt;2015&lt;/Year&gt;&lt;RecNum&gt;4&lt;/RecNum&gt;&lt;IDText&gt;Drug trafficking&lt;/IDText&gt;&lt;MDL Ref_Type="Online Source"&gt;&lt;Ref_Type&gt;Online Source&lt;/Ref_Type&gt;&lt;Ref_ID&gt;4&lt;/Ref_ID&gt;&lt;Title_Primary&gt;Drug trafficking&lt;/Title_Primary&gt;&lt;Authors_Primary&gt;United Nations Office on Drugs and Crime&lt;/Authors_Primary&gt;&lt;Date_Primary&gt;2015&lt;/Date_Primary&gt;&lt;Reprint&gt;Not in File&lt;/Reprint&gt;&lt;Date_Secondary&gt;2015/7/15&lt;/Date_Secondary&gt;&lt;Web_URL&gt;&lt;u&gt;http://www.unodc.org/unodc/en/drug-trafficking/index.html&lt;/u&gt;&lt;/Web_URL&gt;&lt;ZZ_WorkformID&gt;31&lt;/ZZ_WorkformID&gt;&lt;/MDL&gt;&lt;/Cite&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757593" w:rsidRPr="007A0781">
        <w:fldChar w:fldCharType="separate"/>
      </w:r>
      <w:r w:rsidR="00D845CF">
        <w:rPr>
          <w:noProof/>
        </w:rPr>
        <w:t>(1,2)</w:t>
      </w:r>
      <w:r w:rsidR="00757593" w:rsidRPr="007A0781">
        <w:fldChar w:fldCharType="end"/>
      </w:r>
      <w:r w:rsidRPr="007A0781">
        <w:t>.</w:t>
      </w:r>
      <w:r w:rsidR="00107A2D" w:rsidRPr="007A0781">
        <w:t xml:space="preserve"> </w:t>
      </w:r>
      <w:r w:rsidR="00942767" w:rsidRPr="000758CA">
        <w:t>Although estimates of the extent of illicit drug production, distribution and consumption vary enormously, and are often contingent upon the methodology and political orientation of the observer</w:t>
      </w:r>
      <w:r w:rsidR="00F50A80" w:rsidRPr="000758CA">
        <w:t xml:space="preserve"> </w:t>
      </w:r>
      <w:r w:rsidR="00F50A80" w:rsidRPr="000758CA">
        <w:fldChar w:fldCharType="begin"/>
      </w:r>
      <w:r w:rsidR="00310601">
        <w:instrText xml:space="preserve"> ADDIN REFMGR.CITE &lt;Refman&gt;&lt;Cite&gt;&lt;Author&gt;International Drug Control Programme&lt;/Author&gt;&lt;Year&gt;1998&lt;/Year&gt;&lt;RecNum&gt;15&lt;/RecNum&gt;&lt;IDText&gt;Economic and Social Consequences of Drug Abuse and Illicit Trafficking&lt;/IDText&gt;&lt;MDL Ref_Type="Report"&gt;&lt;Ref_Type&gt;Report&lt;/Ref_Type&gt;&lt;Ref_ID&gt;15&lt;/Ref_ID&gt;&lt;Title_Primary&gt;Economic and Social Consequences of Drug Abuse and Illicit Trafficking&lt;/Title_Primary&gt;&lt;Authors_Primary&gt;International Drug Control Programme&lt;/Authors_Primary&gt;&lt;Date_Primary&gt;1998&lt;/Date_Primary&gt;&lt;Reprint&gt;Not in File&lt;/Reprint&gt;&lt;Volume&gt;15&lt;/Volume&gt;&lt;ZZ_WorkformID&gt;24&lt;/ZZ_WorkformID&gt;&lt;/MDL&gt;&lt;/Cite&gt;&lt;/Refman&gt;</w:instrText>
      </w:r>
      <w:r w:rsidR="00F50A80" w:rsidRPr="000758CA">
        <w:fldChar w:fldCharType="separate"/>
      </w:r>
      <w:r w:rsidR="00D845CF">
        <w:rPr>
          <w:noProof/>
        </w:rPr>
        <w:t>(3)</w:t>
      </w:r>
      <w:r w:rsidR="00F50A80" w:rsidRPr="000758CA">
        <w:fldChar w:fldCharType="end"/>
      </w:r>
      <w:r w:rsidR="00942767" w:rsidRPr="000758CA">
        <w:t>, t</w:t>
      </w:r>
      <w:r w:rsidR="00E34A5F" w:rsidRPr="000758CA">
        <w:rPr>
          <w:rFonts w:cs="Times New Roman"/>
          <w:szCs w:val="24"/>
          <w:shd w:val="clear" w:color="auto" w:fill="FFFFFF"/>
        </w:rPr>
        <w:t>he</w:t>
      </w:r>
      <w:r w:rsidR="00107A2D" w:rsidRPr="000758CA">
        <w:rPr>
          <w:rFonts w:cs="Times New Roman"/>
          <w:szCs w:val="24"/>
          <w:shd w:val="clear" w:color="auto" w:fill="FFFFFF"/>
        </w:rPr>
        <w:t xml:space="preserve"> continu</w:t>
      </w:r>
      <w:r w:rsidR="00F661D9">
        <w:rPr>
          <w:rFonts w:cs="Times New Roman"/>
          <w:szCs w:val="24"/>
          <w:shd w:val="clear" w:color="auto" w:fill="FFFFFF"/>
        </w:rPr>
        <w:t>ous ri</w:t>
      </w:r>
      <w:r w:rsidR="00E34A5F" w:rsidRPr="000758CA">
        <w:rPr>
          <w:rFonts w:cs="Times New Roman"/>
          <w:szCs w:val="24"/>
          <w:shd w:val="clear" w:color="auto" w:fill="FFFFFF"/>
        </w:rPr>
        <w:t>se in drug trafficking over time</w:t>
      </w:r>
      <w:r w:rsidR="00107A2D" w:rsidRPr="000758CA">
        <w:rPr>
          <w:rFonts w:cs="Times New Roman"/>
          <w:szCs w:val="24"/>
          <w:shd w:val="clear" w:color="auto" w:fill="FFFFFF"/>
        </w:rPr>
        <w:t xml:space="preserve"> </w:t>
      </w:r>
      <w:r w:rsidR="00206D45" w:rsidRPr="000758CA">
        <w:rPr>
          <w:rFonts w:cs="Times New Roman"/>
          <w:szCs w:val="24"/>
          <w:shd w:val="clear" w:color="auto" w:fill="FFFFFF"/>
        </w:rPr>
        <w:t>h</w:t>
      </w:r>
      <w:r w:rsidR="007B6833" w:rsidRPr="000758CA">
        <w:rPr>
          <w:rFonts w:cs="Times New Roman"/>
          <w:szCs w:val="24"/>
          <w:shd w:val="clear" w:color="auto" w:fill="FFFFFF"/>
        </w:rPr>
        <w:t>a</w:t>
      </w:r>
      <w:r w:rsidR="00206D45" w:rsidRPr="000758CA">
        <w:rPr>
          <w:rFonts w:cs="Times New Roman"/>
          <w:szCs w:val="24"/>
          <w:shd w:val="clear" w:color="auto" w:fill="FFFFFF"/>
        </w:rPr>
        <w:t>s</w:t>
      </w:r>
      <w:r w:rsidR="007B6833" w:rsidRPr="000758CA">
        <w:rPr>
          <w:rFonts w:cs="Times New Roman"/>
          <w:szCs w:val="24"/>
          <w:shd w:val="clear" w:color="auto" w:fill="FFFFFF"/>
        </w:rPr>
        <w:t xml:space="preserve"> </w:t>
      </w:r>
      <w:r w:rsidR="00206D45" w:rsidRPr="000758CA">
        <w:rPr>
          <w:rFonts w:cs="Times New Roman"/>
          <w:szCs w:val="24"/>
          <w:shd w:val="clear" w:color="auto" w:fill="FFFFFF"/>
        </w:rPr>
        <w:t xml:space="preserve">generated a </w:t>
      </w:r>
      <w:r w:rsidR="00A33FFB" w:rsidRPr="000758CA">
        <w:rPr>
          <w:rFonts w:cs="Times New Roman"/>
          <w:szCs w:val="24"/>
          <w:shd w:val="clear" w:color="auto" w:fill="FFFFFF"/>
        </w:rPr>
        <w:t xml:space="preserve">growing concern for which detector </w:t>
      </w:r>
      <w:r w:rsidR="00A33FFB" w:rsidRPr="000758CA">
        <w:rPr>
          <w:rFonts w:cs="Times New Roman"/>
          <w:color w:val="000000"/>
          <w:szCs w:val="24"/>
          <w:shd w:val="clear" w:color="auto" w:fill="FFFFFF"/>
        </w:rPr>
        <w:t>canines have become an integral part of law enforcement</w:t>
      </w:r>
      <w:r w:rsidR="00A33FFB" w:rsidRPr="000758CA">
        <w:rPr>
          <w:rFonts w:cs="Times New Roman"/>
          <w:szCs w:val="24"/>
          <w:shd w:val="clear" w:color="auto" w:fill="FFFFFF"/>
        </w:rPr>
        <w:t>.</w:t>
      </w:r>
      <w:r w:rsidR="006139A7" w:rsidRPr="000758CA">
        <w:rPr>
          <w:rFonts w:cs="Times New Roman"/>
          <w:szCs w:val="24"/>
          <w:shd w:val="clear" w:color="auto" w:fill="FFFFFF"/>
        </w:rPr>
        <w:t xml:space="preserve"> </w:t>
      </w:r>
      <w:r w:rsidR="00DC5C93" w:rsidRPr="000758CA">
        <w:rPr>
          <w:rFonts w:cs="Times New Roman"/>
          <w:szCs w:val="24"/>
          <w:shd w:val="clear" w:color="auto" w:fill="FFFFFF"/>
        </w:rPr>
        <w:t>In fact</w:t>
      </w:r>
      <w:r w:rsidR="00F51431" w:rsidRPr="000758CA">
        <w:rPr>
          <w:rFonts w:cs="Times New Roman"/>
          <w:szCs w:val="24"/>
          <w:shd w:val="clear" w:color="auto" w:fill="FFFFFF"/>
        </w:rPr>
        <w:t xml:space="preserve">, dogs contribute more to </w:t>
      </w:r>
      <w:r w:rsidR="00C71EF1" w:rsidRPr="000758CA">
        <w:rPr>
          <w:rFonts w:cs="Times New Roman"/>
          <w:szCs w:val="24"/>
          <w:shd w:val="clear" w:color="auto" w:fill="FFFFFF"/>
        </w:rPr>
        <w:t>the execution</w:t>
      </w:r>
      <w:r w:rsidR="00F51431" w:rsidRPr="000758CA">
        <w:rPr>
          <w:rFonts w:cs="Times New Roman"/>
          <w:szCs w:val="24"/>
          <w:shd w:val="clear" w:color="auto" w:fill="FFFFFF"/>
        </w:rPr>
        <w:t xml:space="preserve"> of law enforcement objectives than sophisticated law </w:t>
      </w:r>
      <w:r w:rsidR="00F51431" w:rsidRPr="00540861">
        <w:rPr>
          <w:rFonts w:cs="Times New Roman"/>
          <w:szCs w:val="24"/>
          <w:shd w:val="clear" w:color="auto" w:fill="FFFFFF"/>
        </w:rPr>
        <w:t>enforcement technology</w:t>
      </w:r>
      <w:r w:rsidR="00540861" w:rsidRPr="00540861">
        <w:rPr>
          <w:rFonts w:cs="Times New Roman"/>
          <w:szCs w:val="24"/>
          <w:shd w:val="clear" w:color="auto" w:fill="FFFFFF"/>
        </w:rPr>
        <w:t xml:space="preserve"> </w:t>
      </w:r>
      <w:r w:rsidR="00540861" w:rsidRPr="00540861">
        <w:rPr>
          <w:rFonts w:cs="Times New Roman"/>
          <w:szCs w:val="24"/>
          <w:shd w:val="clear" w:color="auto" w:fill="FFFFFF"/>
        </w:rPr>
        <w:fldChar w:fldCharType="begin"/>
      </w:r>
      <w:r w:rsidR="00310601">
        <w:rPr>
          <w:rFonts w:cs="Times New Roman"/>
          <w:szCs w:val="24"/>
          <w:shd w:val="clear" w:color="auto" w:fill="FFFFFF"/>
        </w:rPr>
        <w:instrText xml:space="preserve"> ADDIN REFMGR.CITE &lt;Refman&gt;&lt;Cite&gt;&lt;Author&gt;Lowy&lt;/Author&gt;&lt;Year&gt;2000&lt;/Year&gt;&lt;RecNum&gt;171&lt;/RecNum&gt;&lt;IDText&gt;Human Remain Detection with Cadaver Dogs&lt;/IDText&gt;&lt;MDL Ref_Type="Online Source"&gt;&lt;Ref_Type&gt;Online Source&lt;/Ref_Type&gt;&lt;Ref_ID&gt;171&lt;/Ref_ID&gt;&lt;Title_Primary&gt;Human Remain Detection with Cadaver Dogs&lt;/Title_Primary&gt;&lt;Authors_Primary&gt;Lowy,A.&lt;/Authors_Primary&gt;&lt;Authors_Primary&gt;McAlhany,P.&lt;/Authors_Primary&gt;&lt;Date_Primary&gt;2000&lt;/Date_Primary&gt;&lt;Reprint&gt;Not in File&lt;/Reprint&gt;&lt;Web_URL&gt;&lt;u&gt;http://www.crime-scene-investigator.net/cadaverdogs.html&lt;/u&gt;&lt;/Web_URL&gt;&lt;ZZ_WorkformID&gt;31&lt;/ZZ_WorkformID&gt;&lt;/MDL&gt;&lt;/Cite&gt;&lt;/Refman&gt;</w:instrText>
      </w:r>
      <w:r w:rsidR="00540861" w:rsidRPr="00540861">
        <w:rPr>
          <w:rFonts w:cs="Times New Roman"/>
          <w:szCs w:val="24"/>
          <w:shd w:val="clear" w:color="auto" w:fill="FFFFFF"/>
        </w:rPr>
        <w:fldChar w:fldCharType="separate"/>
      </w:r>
      <w:r w:rsidR="00540861" w:rsidRPr="00540861">
        <w:rPr>
          <w:rFonts w:cs="Times New Roman"/>
          <w:noProof/>
          <w:szCs w:val="24"/>
          <w:shd w:val="clear" w:color="auto" w:fill="FFFFFF"/>
        </w:rPr>
        <w:t>(4)</w:t>
      </w:r>
      <w:r w:rsidR="00540861" w:rsidRPr="00540861">
        <w:rPr>
          <w:rFonts w:cs="Times New Roman"/>
          <w:szCs w:val="24"/>
          <w:shd w:val="clear" w:color="auto" w:fill="FFFFFF"/>
        </w:rPr>
        <w:fldChar w:fldCharType="end"/>
      </w:r>
      <w:r w:rsidR="00F51431" w:rsidRPr="00540861">
        <w:rPr>
          <w:rFonts w:cs="Times New Roman"/>
          <w:szCs w:val="24"/>
          <w:shd w:val="clear" w:color="auto" w:fill="FFFFFF"/>
        </w:rPr>
        <w:t>.</w:t>
      </w:r>
      <w:r w:rsidR="00F51431" w:rsidRPr="000758CA">
        <w:rPr>
          <w:rFonts w:cs="Times New Roman"/>
          <w:szCs w:val="24"/>
          <w:shd w:val="clear" w:color="auto" w:fill="FFFFFF"/>
        </w:rPr>
        <w:t xml:space="preserve"> </w:t>
      </w:r>
      <w:r w:rsidR="00206D45" w:rsidRPr="000758CA">
        <w:rPr>
          <w:rFonts w:cs="Times New Roman"/>
          <w:szCs w:val="24"/>
          <w:shd w:val="clear" w:color="auto" w:fill="FFFFFF"/>
        </w:rPr>
        <w:t xml:space="preserve">Specially </w:t>
      </w:r>
      <w:r w:rsidR="00206D45" w:rsidRPr="00531246">
        <w:rPr>
          <w:rFonts w:cs="Times New Roman"/>
          <w:color w:val="222222"/>
          <w:szCs w:val="24"/>
          <w:shd w:val="clear" w:color="auto" w:fill="FFFFFF"/>
        </w:rPr>
        <w:t xml:space="preserve">trained </w:t>
      </w:r>
      <w:r w:rsidR="00206D45" w:rsidRPr="00531246">
        <w:rPr>
          <w:rFonts w:cs="Times New Roman"/>
          <w:bCs/>
          <w:color w:val="000000"/>
          <w:szCs w:val="24"/>
          <w:shd w:val="clear" w:color="auto" w:fill="FFFFFF"/>
        </w:rPr>
        <w:t>detection</w:t>
      </w:r>
      <w:r w:rsidR="00206D45" w:rsidRPr="00531246">
        <w:rPr>
          <w:rStyle w:val="apple-converted-space"/>
          <w:rFonts w:cs="Times New Roman"/>
          <w:color w:val="222222"/>
          <w:szCs w:val="24"/>
          <w:shd w:val="clear" w:color="auto" w:fill="FFFFFF"/>
        </w:rPr>
        <w:t> </w:t>
      </w:r>
      <w:r w:rsidR="00206D45" w:rsidRPr="00531246">
        <w:rPr>
          <w:rFonts w:cs="Times New Roman"/>
          <w:bCs/>
          <w:color w:val="000000"/>
          <w:szCs w:val="24"/>
          <w:shd w:val="clear" w:color="auto" w:fill="FFFFFF"/>
        </w:rPr>
        <w:t>canines</w:t>
      </w:r>
      <w:r w:rsidR="00206D45" w:rsidRPr="00531246">
        <w:rPr>
          <w:rStyle w:val="apple-converted-space"/>
          <w:rFonts w:cs="Times New Roman"/>
          <w:color w:val="222222"/>
          <w:szCs w:val="24"/>
          <w:shd w:val="clear" w:color="auto" w:fill="FFFFFF"/>
        </w:rPr>
        <w:t> </w:t>
      </w:r>
      <w:r w:rsidR="00E004B6">
        <w:rPr>
          <w:rFonts w:cs="Times New Roman"/>
          <w:color w:val="222222"/>
          <w:szCs w:val="24"/>
          <w:shd w:val="clear" w:color="auto" w:fill="FFFFFF"/>
        </w:rPr>
        <w:fldChar w:fldCharType="begin"/>
      </w:r>
      <w:r w:rsidR="00310601">
        <w:rPr>
          <w:rFonts w:cs="Times New Roman"/>
          <w:color w:val="222222"/>
          <w:szCs w:val="24"/>
          <w:shd w:val="clear" w:color="auto" w:fill="FFFFFF"/>
        </w:rPr>
        <w:instrText xml:space="preserve"> ADDIN REFMGR.CITE &lt;Refman&gt;&lt;Cite&gt;&lt;Author&gt;Lorenzo&lt;/Author&gt;&lt;Year&gt;2003&lt;/Year&gt;&lt;RecNum&gt;62&lt;/RecNum&gt;&lt;IDText&gt;Laboratory and field experiments used to identify Canis lupus var. familiaris active odor signature chemicals from drugs, explosives, and humans&lt;/IDText&gt;&lt;MDL Ref_Type="Journal"&gt;&lt;Ref_Type&gt;Journal&lt;/Ref_Type&gt;&lt;Ref_ID&gt;62&lt;/Ref_ID&gt;&lt;Title_Primary&gt;Laboratory and field experiments used to identify Canis lupus var. familiaris active odor signature chemicals from drugs, explosives, and humans&lt;/Title_Primary&gt;&lt;Authors_Primary&gt;Lorenzo,N.&lt;/Authors_Primary&gt;&lt;Authors_Primary&gt;Watson,S.J.&lt;/Authors_Primary&gt;&lt;Authors_Primary&gt;Harper,R.J.&lt;/Authors_Primary&gt;&lt;Authors_Primary&gt;Hsu,Y.L.&lt;/Authors_Primary&gt;&lt;Authors_Primary&gt;Chow,M.&lt;/Authors_Primary&gt;&lt;Authors_Primary&gt;Rose,S.&lt;/Authors_Primary&gt;&lt;Authors_Primary&gt;Furton,K.G.&lt;/Authors_Primary&gt;&lt;Date_Primary&gt;2003&lt;/Date_Primary&gt;&lt;Keywords&gt;Explosives&lt;/Keywords&gt;&lt;Reprint&gt;Not in File&lt;/Reprint&gt;&lt;Start_Page&gt;1212&lt;/Start_Page&gt;&lt;End_Page&gt;1224&lt;/End_Page&gt;&lt;Periodical&gt;Analytical and bioanalytical chemistry&lt;/Periodical&gt;&lt;Volume&gt;376&lt;/Volume&gt;&lt;Issue&gt;8&lt;/Issue&gt;&lt;Publisher&gt;Springer&lt;/Publisher&gt;&lt;ISSN_ISBN&gt;1618-2642&lt;/ISSN_ISBN&gt;&lt;ZZ_JournalStdAbbrev&gt;&lt;f name="System"&gt;Analytical and bioanalytical chemistry&lt;/f&gt;&lt;/ZZ_JournalStdAbbrev&gt;&lt;ZZ_WorkformID&gt;1&lt;/ZZ_WorkformID&gt;&lt;/MDL&gt;&lt;/Cite&gt;&lt;/Refman&gt;</w:instrText>
      </w:r>
      <w:r w:rsidR="00E004B6">
        <w:rPr>
          <w:rFonts w:cs="Times New Roman"/>
          <w:color w:val="222222"/>
          <w:szCs w:val="24"/>
          <w:shd w:val="clear" w:color="auto" w:fill="FFFFFF"/>
        </w:rPr>
        <w:fldChar w:fldCharType="separate"/>
      </w:r>
      <w:r w:rsidR="00540861">
        <w:rPr>
          <w:rFonts w:cs="Times New Roman"/>
          <w:noProof/>
          <w:color w:val="222222"/>
          <w:szCs w:val="24"/>
          <w:shd w:val="clear" w:color="auto" w:fill="FFFFFF"/>
        </w:rPr>
        <w:t>(5)</w:t>
      </w:r>
      <w:r w:rsidR="00E004B6">
        <w:rPr>
          <w:rFonts w:cs="Times New Roman"/>
          <w:color w:val="222222"/>
          <w:szCs w:val="24"/>
          <w:shd w:val="clear" w:color="auto" w:fill="FFFFFF"/>
        </w:rPr>
        <w:fldChar w:fldCharType="end"/>
      </w:r>
      <w:r w:rsidR="00206D45" w:rsidRPr="00531246">
        <w:rPr>
          <w:rFonts w:cs="Times New Roman"/>
          <w:color w:val="222222"/>
          <w:szCs w:val="24"/>
          <w:shd w:val="clear" w:color="auto" w:fill="FFFFFF"/>
        </w:rPr>
        <w:t xml:space="preserve"> are commonly used by law</w:t>
      </w:r>
      <w:r w:rsidR="00206D45" w:rsidRPr="00531246">
        <w:rPr>
          <w:rFonts w:cs="Times New Roman"/>
          <w:color w:val="222222"/>
          <w:szCs w:val="24"/>
        </w:rPr>
        <w:t xml:space="preserve"> </w:t>
      </w:r>
      <w:r w:rsidR="00206D45" w:rsidRPr="00531246">
        <w:rPr>
          <w:rFonts w:cs="Times New Roman"/>
          <w:color w:val="222222"/>
          <w:szCs w:val="24"/>
          <w:shd w:val="clear" w:color="auto" w:fill="FFFFFF"/>
        </w:rPr>
        <w:t xml:space="preserve">enforcement to detect narcotics, </w:t>
      </w:r>
      <w:r w:rsidR="00081848">
        <w:rPr>
          <w:rFonts w:cs="Times New Roman"/>
          <w:color w:val="222222"/>
          <w:szCs w:val="24"/>
          <w:shd w:val="clear" w:color="auto" w:fill="FFFFFF"/>
        </w:rPr>
        <w:t>ignitable liquids residues, explosives</w:t>
      </w:r>
      <w:r w:rsidR="00531246" w:rsidRPr="00531246">
        <w:rPr>
          <w:rFonts w:cs="Times New Roman"/>
          <w:color w:val="000000"/>
          <w:szCs w:val="24"/>
          <w:shd w:val="clear" w:color="auto" w:fill="FFFFFF"/>
        </w:rPr>
        <w:t>,</w:t>
      </w:r>
      <w:r w:rsidR="00081848">
        <w:rPr>
          <w:rFonts w:cs="Times New Roman"/>
          <w:color w:val="000000"/>
          <w:szCs w:val="24"/>
          <w:shd w:val="clear" w:color="auto" w:fill="FFFFFF"/>
        </w:rPr>
        <w:t xml:space="preserve"> currency, human remains, human scent,</w:t>
      </w:r>
      <w:r w:rsidR="00531246" w:rsidRPr="00531246">
        <w:rPr>
          <w:rFonts w:cs="Times New Roman"/>
          <w:color w:val="000000"/>
          <w:szCs w:val="24"/>
          <w:shd w:val="clear" w:color="auto" w:fill="FFFFFF"/>
        </w:rPr>
        <w:t xml:space="preserve"> and by fire investigators to detect the presence of accelerants </w:t>
      </w:r>
      <w:r w:rsidR="00206D45" w:rsidRPr="00531246">
        <w:rPr>
          <w:rFonts w:cs="Times New Roman"/>
          <w:color w:val="222222"/>
          <w:szCs w:val="24"/>
          <w:shd w:val="clear" w:color="auto" w:fill="FFFFFF"/>
        </w:rPr>
        <w:fldChar w:fldCharType="begin"/>
      </w:r>
      <w:r w:rsidR="00310601">
        <w:rPr>
          <w:rFonts w:cs="Times New Roman"/>
          <w:color w:val="222222"/>
          <w:szCs w:val="24"/>
          <w:shd w:val="clear" w:color="auto" w:fill="FFFFFF"/>
        </w:rPr>
        <w:instrText xml:space="preserve"> ADDIN REFMGR.CITE &lt;Refman&gt;&lt;Cite&gt;&lt;Author&gt;Komar&lt;/Author&gt;&lt;Year&gt;1999&lt;/Year&gt;&lt;RecNum&gt;10&lt;/RecNum&gt;&lt;IDText&gt;The use of cadaver dogs in locating scattered, scavenged human remains: preliminary field test results&lt;/IDText&gt;&lt;MDL Ref_Type="Journal"&gt;&lt;Ref_Type&gt;Journal&lt;/Ref_Type&gt;&lt;Ref_ID&gt;10&lt;/Ref_ID&gt;&lt;Title_Primary&gt;The use of cadaver dogs in locating scattered, scavenged human remains: preliminary field test results&lt;/Title_Primary&gt;&lt;Authors_Primary&gt;Komar,D.&lt;/Authors_Primary&gt;&lt;Date_Primary&gt;1999&lt;/Date_Primary&gt;&lt;Reprint&gt;Not in File&lt;/Reprint&gt;&lt;Start_Page&gt;405&lt;/Start_Page&gt;&lt;End_Page&gt;408&lt;/End_Page&gt;&lt;Periodical&gt;Journal of Forensic Sciences&lt;/Periodical&gt;&lt;Volume&gt;44&lt;/Volume&gt;&lt;Issue&gt;2&lt;/Issue&gt;&lt;ISSN_ISBN&gt;0022-1198&lt;/ISSN_ISBN&gt;&lt;ZZ_JournalStdAbbrev&gt;&lt;f name="System"&gt;Journal of Forensic Sciences&lt;/f&gt;&lt;/ZZ_JournalStdAbbrev&gt;&lt;ZZ_WorkformID&gt;1&lt;/ZZ_WorkformID&gt;&lt;/MDL&gt;&lt;/Cite&gt;&lt;Cite&gt;&lt;Author&gt;Harper&lt;/Author&gt;&lt;Year&gt;2007&lt;/Year&gt;&lt;RecNum&gt;14&lt;/RecNum&gt;&lt;IDText&gt;Biological Detection of Explosives&lt;/IDText&gt;&lt;MDL Ref_Type="Book Chapter"&gt;&lt;Ref_Type&gt;Book Chapter&lt;/Ref_Type&gt;&lt;Ref_ID&gt;14&lt;/Ref_ID&gt;&lt;Title_Primary&gt;Biological Detection of Explosives&lt;/Title_Primary&gt;&lt;Authors_Primary&gt;Harper,Ross J.&lt;/Authors_Primary&gt;&lt;Authors_Primary&gt;Furton,Kenneth G.&lt;/Authors_Primary&gt;&lt;Date_Primary&gt;2007&lt;/Date_Primary&gt;&lt;Reprint&gt;Not in File&lt;/Reprint&gt;&lt;Title_Secondary&gt;Counterterrorist Detection Techniques of Explosives&lt;/Title_Secondary&gt;&lt;Authors_Secondary&gt;Yinon,Jehuda&lt;/Authors_Secondary&gt;&lt;Issue&gt;13&lt;/Issue&gt;&lt;Publisher&gt;Elsevier&lt;/Publisher&gt;&lt;ZZ_WorkformID&gt;3&lt;/ZZ_WorkformID&gt;&lt;/MDL&gt;&lt;/Cite&gt;&lt;/Refman&gt;</w:instrText>
      </w:r>
      <w:r w:rsidR="00206D45" w:rsidRPr="00531246">
        <w:rPr>
          <w:rFonts w:cs="Times New Roman"/>
          <w:color w:val="222222"/>
          <w:szCs w:val="24"/>
          <w:shd w:val="clear" w:color="auto" w:fill="FFFFFF"/>
        </w:rPr>
        <w:fldChar w:fldCharType="separate"/>
      </w:r>
      <w:r w:rsidR="00540861">
        <w:rPr>
          <w:rFonts w:cs="Times New Roman"/>
          <w:noProof/>
          <w:color w:val="222222"/>
          <w:szCs w:val="24"/>
          <w:shd w:val="clear" w:color="auto" w:fill="FFFFFF"/>
        </w:rPr>
        <w:t>(6,7)</w:t>
      </w:r>
      <w:r w:rsidR="00206D45" w:rsidRPr="00531246">
        <w:rPr>
          <w:rFonts w:cs="Times New Roman"/>
          <w:color w:val="222222"/>
          <w:szCs w:val="24"/>
          <w:shd w:val="clear" w:color="auto" w:fill="FFFFFF"/>
        </w:rPr>
        <w:fldChar w:fldCharType="end"/>
      </w:r>
      <w:r w:rsidR="00206D45" w:rsidRPr="00C4031A">
        <w:rPr>
          <w:rFonts w:cs="Times New Roman"/>
          <w:color w:val="222222"/>
          <w:szCs w:val="24"/>
          <w:shd w:val="clear" w:color="auto" w:fill="FFFFFF"/>
        </w:rPr>
        <w:t>.</w:t>
      </w:r>
      <w:r w:rsidR="00050F9C">
        <w:rPr>
          <w:rFonts w:cs="Times New Roman"/>
          <w:color w:val="222222"/>
          <w:szCs w:val="24"/>
          <w:shd w:val="clear" w:color="auto" w:fill="FFFFFF"/>
        </w:rPr>
        <w:t xml:space="preserve"> </w:t>
      </w:r>
      <w:r w:rsidR="00942767">
        <w:rPr>
          <w:rFonts w:cs="Times New Roman"/>
          <w:szCs w:val="24"/>
          <w:shd w:val="clear" w:color="auto" w:fill="FFFFFF"/>
        </w:rPr>
        <w:t xml:space="preserve">Over the past decade the United Nations Office on </w:t>
      </w:r>
      <w:r w:rsidR="00F661D9">
        <w:rPr>
          <w:rFonts w:cs="Times New Roman"/>
          <w:szCs w:val="24"/>
          <w:shd w:val="clear" w:color="auto" w:fill="FFFFFF"/>
        </w:rPr>
        <w:t>Drugs and Crime have presented i</w:t>
      </w:r>
      <w:r w:rsidR="00942767">
        <w:rPr>
          <w:rFonts w:cs="Times New Roman"/>
          <w:szCs w:val="24"/>
          <w:shd w:val="clear" w:color="auto" w:fill="FFFFFF"/>
        </w:rPr>
        <w:t xml:space="preserve">n the World Drug Report the </w:t>
      </w:r>
      <w:r w:rsidR="00E6429A">
        <w:rPr>
          <w:rFonts w:cs="Times New Roman"/>
          <w:szCs w:val="24"/>
          <w:shd w:val="clear" w:color="auto" w:fill="FFFFFF"/>
        </w:rPr>
        <w:t xml:space="preserve">five </w:t>
      </w:r>
      <w:r w:rsidR="00942767">
        <w:rPr>
          <w:rFonts w:cs="Times New Roman"/>
          <w:szCs w:val="24"/>
          <w:shd w:val="clear" w:color="auto" w:fill="FFFFFF"/>
        </w:rPr>
        <w:t>most frequent drugs i</w:t>
      </w:r>
      <w:r w:rsidR="00E6429A">
        <w:rPr>
          <w:rFonts w:cs="Times New Roman"/>
          <w:szCs w:val="24"/>
          <w:shd w:val="clear" w:color="auto" w:fill="FFFFFF"/>
        </w:rPr>
        <w:t>nvolved in trafficking offenses:</w:t>
      </w:r>
      <w:r w:rsidR="00942767" w:rsidRPr="00C4031A">
        <w:rPr>
          <w:rFonts w:cs="Times New Roman"/>
          <w:szCs w:val="24"/>
          <w:shd w:val="clear" w:color="auto" w:fill="FFFFFF"/>
        </w:rPr>
        <w:t xml:space="preserve"> marijuana</w:t>
      </w:r>
      <w:r w:rsidR="00942767">
        <w:rPr>
          <w:rFonts w:cs="Times New Roman"/>
          <w:szCs w:val="24"/>
          <w:shd w:val="clear" w:color="auto" w:fill="FFFFFF"/>
        </w:rPr>
        <w:t xml:space="preserve">, cocaine, </w:t>
      </w:r>
      <w:r w:rsidR="00942767" w:rsidRPr="00C4031A">
        <w:rPr>
          <w:rFonts w:cs="Times New Roman"/>
          <w:szCs w:val="24"/>
          <w:shd w:val="clear" w:color="auto" w:fill="FFFFFF"/>
        </w:rPr>
        <w:t>heroin</w:t>
      </w:r>
      <w:r w:rsidR="00942767">
        <w:rPr>
          <w:rFonts w:cs="Times New Roman"/>
          <w:szCs w:val="24"/>
          <w:shd w:val="clear" w:color="auto" w:fill="FFFFFF"/>
        </w:rPr>
        <w:t>, amphetamines and new psychoactive substances</w:t>
      </w:r>
      <w:r w:rsidR="00942767" w:rsidRPr="00C4031A">
        <w:rPr>
          <w:rFonts w:cs="Times New Roman"/>
          <w:szCs w:val="24"/>
          <w:shd w:val="clear" w:color="auto" w:fill="FFFFFF"/>
        </w:rPr>
        <w:t xml:space="preserve">. </w:t>
      </w:r>
      <w:r w:rsidRPr="00C4031A">
        <w:rPr>
          <w:rFonts w:cs="Times New Roman"/>
          <w:szCs w:val="24"/>
          <w:shd w:val="clear" w:color="auto" w:fill="FFFFFF"/>
        </w:rPr>
        <w:t>Th</w:t>
      </w:r>
      <w:r w:rsidR="00E6429A">
        <w:rPr>
          <w:rFonts w:cs="Times New Roman"/>
          <w:szCs w:val="24"/>
          <w:shd w:val="clear" w:color="auto" w:fill="FFFFFF"/>
        </w:rPr>
        <w:t>e present</w:t>
      </w:r>
      <w:r w:rsidRPr="00C4031A">
        <w:rPr>
          <w:rFonts w:cs="Times New Roman"/>
          <w:szCs w:val="24"/>
          <w:shd w:val="clear" w:color="auto" w:fill="FFFFFF"/>
        </w:rPr>
        <w:t xml:space="preserve"> research </w:t>
      </w:r>
      <w:r w:rsidR="00E6429A">
        <w:rPr>
          <w:rFonts w:cs="Times New Roman"/>
          <w:szCs w:val="24"/>
          <w:shd w:val="clear" w:color="auto" w:fill="FFFFFF"/>
        </w:rPr>
        <w:t>discuss</w:t>
      </w:r>
      <w:r w:rsidRPr="00C4031A">
        <w:rPr>
          <w:rFonts w:cs="Times New Roman"/>
          <w:szCs w:val="24"/>
          <w:shd w:val="clear" w:color="auto" w:fill="FFFFFF"/>
        </w:rPr>
        <w:t xml:space="preserve"> the development of training aids for</w:t>
      </w:r>
      <w:r w:rsidR="00E245B2">
        <w:rPr>
          <w:rFonts w:cs="Times New Roman"/>
          <w:szCs w:val="24"/>
          <w:shd w:val="clear" w:color="auto" w:fill="FFFFFF"/>
        </w:rPr>
        <w:t xml:space="preserve"> two of the most frequent</w:t>
      </w:r>
      <w:r w:rsidR="00CF3044">
        <w:rPr>
          <w:rFonts w:cs="Times New Roman"/>
          <w:szCs w:val="24"/>
          <w:shd w:val="clear" w:color="auto" w:fill="FFFFFF"/>
        </w:rPr>
        <w:t>ly</w:t>
      </w:r>
      <w:r w:rsidR="00E245B2">
        <w:rPr>
          <w:rFonts w:cs="Times New Roman"/>
          <w:szCs w:val="24"/>
          <w:shd w:val="clear" w:color="auto" w:fill="FFFFFF"/>
        </w:rPr>
        <w:t xml:space="preserve"> involved drugs in drug trafficking; </w:t>
      </w:r>
      <w:r w:rsidR="00C71EF1">
        <w:rPr>
          <w:rFonts w:cs="Times New Roman"/>
          <w:szCs w:val="24"/>
          <w:shd w:val="clear" w:color="auto" w:fill="FFFFFF"/>
        </w:rPr>
        <w:t>marijuana and heroin</w:t>
      </w:r>
      <w:r w:rsidR="00E245B2">
        <w:rPr>
          <w:rFonts w:cs="Times New Roman"/>
          <w:szCs w:val="24"/>
          <w:shd w:val="clear" w:color="auto" w:fill="FFFFFF"/>
        </w:rPr>
        <w:t>,</w:t>
      </w:r>
      <w:r w:rsidR="00C71EF1">
        <w:rPr>
          <w:rFonts w:cs="Times New Roman"/>
          <w:szCs w:val="24"/>
          <w:shd w:val="clear" w:color="auto" w:fill="FFFFFF"/>
        </w:rPr>
        <w:t xml:space="preserve"> for</w:t>
      </w:r>
      <w:r w:rsidRPr="00C4031A">
        <w:rPr>
          <w:rFonts w:cs="Times New Roman"/>
          <w:szCs w:val="24"/>
          <w:shd w:val="clear" w:color="auto" w:fill="FFFFFF"/>
        </w:rPr>
        <w:t xml:space="preserve"> canine detection</w:t>
      </w:r>
      <w:r w:rsidR="00E245B2">
        <w:rPr>
          <w:rFonts w:cs="Times New Roman"/>
          <w:szCs w:val="24"/>
          <w:shd w:val="clear" w:color="auto" w:fill="FFFFFF"/>
        </w:rPr>
        <w:t>. Training aids are meant to be used</w:t>
      </w:r>
      <w:r w:rsidRPr="00C4031A">
        <w:rPr>
          <w:rFonts w:cs="Times New Roman"/>
          <w:szCs w:val="24"/>
          <w:shd w:val="clear" w:color="auto" w:fill="FFFFFF"/>
        </w:rPr>
        <w:t xml:space="preserve"> as a tool designated to </w:t>
      </w:r>
      <w:r w:rsidR="007B6833" w:rsidRPr="00C4031A">
        <w:rPr>
          <w:rFonts w:cs="Times New Roman"/>
          <w:szCs w:val="24"/>
          <w:shd w:val="clear" w:color="auto" w:fill="FFFFFF"/>
        </w:rPr>
        <w:t>improve</w:t>
      </w:r>
      <w:r w:rsidRPr="00C4031A">
        <w:rPr>
          <w:rFonts w:cs="Times New Roman"/>
          <w:szCs w:val="24"/>
          <w:shd w:val="clear" w:color="auto" w:fill="FFFFFF"/>
        </w:rPr>
        <w:t xml:space="preserve"> </w:t>
      </w:r>
      <w:r w:rsidR="007B6833" w:rsidRPr="00C4031A">
        <w:rPr>
          <w:rFonts w:cs="Times New Roman"/>
          <w:szCs w:val="24"/>
          <w:shd w:val="clear" w:color="auto" w:fill="FFFFFF"/>
        </w:rPr>
        <w:t>the</w:t>
      </w:r>
      <w:r w:rsidRPr="00C4031A">
        <w:rPr>
          <w:rFonts w:cs="Times New Roman"/>
          <w:szCs w:val="24"/>
          <w:shd w:val="clear" w:color="auto" w:fill="FFFFFF"/>
        </w:rPr>
        <w:t xml:space="preserve"> lev</w:t>
      </w:r>
      <w:r w:rsidR="004F535A" w:rsidRPr="00C4031A">
        <w:rPr>
          <w:rFonts w:cs="Times New Roman"/>
          <w:szCs w:val="24"/>
          <w:shd w:val="clear" w:color="auto" w:fill="FFFFFF"/>
        </w:rPr>
        <w:t xml:space="preserve">el of </w:t>
      </w:r>
      <w:r w:rsidR="00E245B2">
        <w:rPr>
          <w:rFonts w:cs="Times New Roman"/>
          <w:szCs w:val="24"/>
          <w:shd w:val="clear" w:color="auto" w:fill="FFFFFF"/>
        </w:rPr>
        <w:t>detection as they</w:t>
      </w:r>
      <w:r w:rsidR="009957C5">
        <w:rPr>
          <w:rFonts w:cs="Times New Roman"/>
          <w:szCs w:val="24"/>
          <w:shd w:val="clear" w:color="auto" w:fill="FFFFFF"/>
        </w:rPr>
        <w:t xml:space="preserve"> will allow daily trainings</w:t>
      </w:r>
      <w:r w:rsidR="00647E24">
        <w:rPr>
          <w:rFonts w:cs="Times New Roman"/>
          <w:szCs w:val="24"/>
          <w:shd w:val="clear" w:color="auto" w:fill="FFFFFF"/>
        </w:rPr>
        <w:t>, will</w:t>
      </w:r>
      <w:r w:rsidR="009957C5">
        <w:rPr>
          <w:rFonts w:cs="Times New Roman"/>
          <w:szCs w:val="24"/>
          <w:shd w:val="clear" w:color="auto" w:fill="FFFFFF"/>
        </w:rPr>
        <w:t xml:space="preserve"> avoid any health hazard concerns, legal possession paper work</w:t>
      </w:r>
      <w:r w:rsidR="00310E70">
        <w:rPr>
          <w:rFonts w:cs="Times New Roman"/>
          <w:szCs w:val="24"/>
          <w:shd w:val="clear" w:color="auto" w:fill="FFFFFF"/>
        </w:rPr>
        <w:t>,</w:t>
      </w:r>
      <w:r w:rsidR="009957C5">
        <w:rPr>
          <w:rFonts w:cs="Times New Roman"/>
          <w:szCs w:val="24"/>
          <w:shd w:val="clear" w:color="auto" w:fill="FFFFFF"/>
        </w:rPr>
        <w:t xml:space="preserve"> and challenges while been transported</w:t>
      </w:r>
      <w:r w:rsidR="00E245B2">
        <w:rPr>
          <w:rFonts w:cs="Times New Roman"/>
          <w:szCs w:val="24"/>
          <w:shd w:val="clear" w:color="auto" w:fill="FFFFFF"/>
        </w:rPr>
        <w:t xml:space="preserve">. </w:t>
      </w:r>
      <w:r w:rsidR="007344D3">
        <w:rPr>
          <w:rFonts w:cs="Times New Roman"/>
          <w:szCs w:val="24"/>
          <w:shd w:val="clear" w:color="auto" w:fill="FFFFFF"/>
        </w:rPr>
        <w:t>These aids</w:t>
      </w:r>
      <w:r w:rsidR="00E245B2">
        <w:rPr>
          <w:rFonts w:cs="Times New Roman"/>
          <w:szCs w:val="24"/>
          <w:shd w:val="clear" w:color="auto" w:fill="FFFFFF"/>
        </w:rPr>
        <w:t xml:space="preserve"> will</w:t>
      </w:r>
      <w:r w:rsidRPr="00C4031A">
        <w:rPr>
          <w:rFonts w:cs="Times New Roman"/>
          <w:szCs w:val="24"/>
          <w:shd w:val="clear" w:color="auto" w:fill="FFFFFF"/>
        </w:rPr>
        <w:t xml:space="preserve"> </w:t>
      </w:r>
      <w:r w:rsidR="00E245B2">
        <w:rPr>
          <w:rFonts w:cs="Times New Roman"/>
          <w:szCs w:val="24"/>
          <w:shd w:val="clear" w:color="auto" w:fill="FFFFFF"/>
        </w:rPr>
        <w:t xml:space="preserve">improve </w:t>
      </w:r>
      <w:r w:rsidRPr="00C4031A">
        <w:rPr>
          <w:rFonts w:cs="Times New Roman"/>
          <w:szCs w:val="24"/>
          <w:shd w:val="clear" w:color="auto" w:fill="FFFFFF"/>
        </w:rPr>
        <w:t>the proficiency</w:t>
      </w:r>
      <w:r>
        <w:rPr>
          <w:shd w:val="clear" w:color="auto" w:fill="FFFFFF"/>
        </w:rPr>
        <w:t xml:space="preserve"> of detection </w:t>
      </w:r>
      <w:r w:rsidR="00916C99">
        <w:rPr>
          <w:shd w:val="clear" w:color="auto" w:fill="FFFFFF"/>
        </w:rPr>
        <w:t xml:space="preserve">which in turn </w:t>
      </w:r>
      <w:r w:rsidR="004F535A">
        <w:rPr>
          <w:shd w:val="clear" w:color="auto" w:fill="FFFFFF"/>
        </w:rPr>
        <w:t>will</w:t>
      </w:r>
      <w:r>
        <w:rPr>
          <w:shd w:val="clear" w:color="auto" w:fill="FFFFFF"/>
        </w:rPr>
        <w:t xml:space="preserve"> </w:t>
      </w:r>
      <w:r w:rsidR="004F535A">
        <w:rPr>
          <w:shd w:val="clear" w:color="auto" w:fill="FFFFFF"/>
        </w:rPr>
        <w:t xml:space="preserve">benefit </w:t>
      </w:r>
      <w:r>
        <w:rPr>
          <w:shd w:val="clear" w:color="auto" w:fill="FFFFFF"/>
        </w:rPr>
        <w:t xml:space="preserve">the law enforcement community </w:t>
      </w:r>
      <w:r w:rsidR="007344D3">
        <w:rPr>
          <w:shd w:val="clear" w:color="auto" w:fill="FFFFFF"/>
        </w:rPr>
        <w:t>by</w:t>
      </w:r>
      <w:r w:rsidR="004F535A">
        <w:rPr>
          <w:shd w:val="clear" w:color="auto" w:fill="FFFFFF"/>
        </w:rPr>
        <w:t xml:space="preserve"> </w:t>
      </w:r>
      <w:r>
        <w:rPr>
          <w:shd w:val="clear" w:color="auto" w:fill="FFFFFF"/>
        </w:rPr>
        <w:t>provid</w:t>
      </w:r>
      <w:r w:rsidR="007B6833">
        <w:rPr>
          <w:shd w:val="clear" w:color="auto" w:fill="FFFFFF"/>
        </w:rPr>
        <w:t>ing</w:t>
      </w:r>
      <w:r>
        <w:rPr>
          <w:shd w:val="clear" w:color="auto" w:fill="FFFFFF"/>
        </w:rPr>
        <w:t xml:space="preserve"> a trustworthy tool that will help on the efforts to combat the illegal trafficking of illicit substances. </w:t>
      </w:r>
      <w:r w:rsidR="00C71EF1">
        <w:rPr>
          <w:shd w:val="clear" w:color="auto" w:fill="FFFFFF"/>
        </w:rPr>
        <w:t xml:space="preserve">A training aid is composed of </w:t>
      </w:r>
      <w:r w:rsidR="008E1001">
        <w:rPr>
          <w:shd w:val="clear" w:color="auto" w:fill="FFFFFF"/>
        </w:rPr>
        <w:t xml:space="preserve">non-illicit, </w:t>
      </w:r>
      <w:r w:rsidR="00C71EF1">
        <w:rPr>
          <w:shd w:val="clear" w:color="auto" w:fill="FFFFFF"/>
        </w:rPr>
        <w:t xml:space="preserve">non-hazardous </w:t>
      </w:r>
      <w:r>
        <w:rPr>
          <w:shd w:val="clear" w:color="auto" w:fill="FFFFFF"/>
        </w:rPr>
        <w:t xml:space="preserve">chemical compound or a mixture of compounds that mimic the odor of a substance. </w:t>
      </w:r>
      <w:r w:rsidR="0084746B">
        <w:rPr>
          <w:shd w:val="clear" w:color="auto" w:fill="FFFFFF"/>
        </w:rPr>
        <w:t>On the basis of</w:t>
      </w:r>
      <w:r w:rsidR="003257AE">
        <w:rPr>
          <w:shd w:val="clear" w:color="auto" w:fill="FFFFFF"/>
        </w:rPr>
        <w:t xml:space="preserve"> </w:t>
      </w:r>
      <w:r w:rsidR="003257AE">
        <w:rPr>
          <w:shd w:val="clear" w:color="auto" w:fill="FFFFFF"/>
        </w:rPr>
        <w:lastRenderedPageBreak/>
        <w:t>previous</w:t>
      </w:r>
      <w:r w:rsidR="007344D3">
        <w:rPr>
          <w:shd w:val="clear" w:color="auto" w:fill="FFFFFF"/>
        </w:rPr>
        <w:t>ly reported</w:t>
      </w:r>
      <w:r w:rsidR="003257AE">
        <w:rPr>
          <w:shd w:val="clear" w:color="auto" w:fill="FFFFFF"/>
        </w:rPr>
        <w:t xml:space="preserve"> research, it is known</w:t>
      </w:r>
      <w:r>
        <w:rPr>
          <w:shd w:val="clear" w:color="auto" w:fill="FFFFFF"/>
        </w:rPr>
        <w:t xml:space="preserve"> that detector canines do not alert to the </w:t>
      </w:r>
      <w:r w:rsidR="003257AE">
        <w:rPr>
          <w:shd w:val="clear" w:color="auto" w:fill="FFFFFF"/>
        </w:rPr>
        <w:t>actual illicit substance</w:t>
      </w:r>
      <w:r>
        <w:rPr>
          <w:shd w:val="clear" w:color="auto" w:fill="FFFFFF"/>
        </w:rPr>
        <w:t xml:space="preserve"> but to a compound </w:t>
      </w:r>
      <w:r w:rsidRPr="004B0189">
        <w:rPr>
          <w:shd w:val="clear" w:color="auto" w:fill="FFFFFF"/>
        </w:rPr>
        <w:t>associated with it</w:t>
      </w:r>
      <w:r w:rsidR="00540861">
        <w:rPr>
          <w:shd w:val="clear" w:color="auto" w:fill="FFFFFF"/>
        </w:rPr>
        <w:t xml:space="preserve"> </w:t>
      </w:r>
      <w:r w:rsidR="00540861">
        <w:rPr>
          <w:shd w:val="clear" w:color="auto" w:fill="FFFFFF"/>
        </w:rPr>
        <w:fldChar w:fldCharType="begin"/>
      </w:r>
      <w:r w:rsidR="00310601">
        <w:rPr>
          <w:shd w:val="clear" w:color="auto" w:fill="FFFFFF"/>
        </w:rPr>
        <w:instrText xml:space="preserve"> ADDIN REFMGR.CITE &lt;Refman&gt;&lt;Cite&gt;&lt;Author&gt;Furton&lt;/Author&gt;&lt;Year&gt;2001&lt;/Year&gt;&lt;RecNum&gt;10&lt;/RecNum&gt;&lt;IDText&gt;The scientific foundation and efficacy of the use of canines as chemical detectors for explosives&lt;/IDText&gt;&lt;MDL Ref_Type="Journal"&gt;&lt;Ref_Type&gt;Journal&lt;/Ref_Type&gt;&lt;Ref_ID&gt;10&lt;/Ref_ID&gt;&lt;Title_Primary&gt;The scientific foundation and efficacy of the use of canines as chemical detectors for explosives&lt;/Title_Primary&gt;&lt;Authors_Primary&gt;Furton,K.G.&lt;/Authors_Primary&gt;&lt;Authors_Primary&gt;Myers,L.J.&lt;/Authors_Primary&gt;&lt;Date_Primary&gt;2001/5/10&lt;/Date_Primary&gt;&lt;Keywords&gt;Explosive detector dogs&lt;/Keywords&gt;&lt;Keywords&gt;Explosive vapor detection&lt;/Keywords&gt;&lt;Keywords&gt;Solid phase microextraction&lt;/Keywords&gt;&lt;Reprint&gt;Not in File&lt;/Reprint&gt;&lt;Start_Page&gt;487&lt;/Start_Page&gt;&lt;End_Page&gt;500&lt;/End_Page&gt;&lt;Periodical&gt;Talanta&lt;/Periodical&gt;&lt;Volume&gt;54&lt;/Volume&gt;&lt;Issue&gt;3&lt;/Issue&gt;&lt;ISSN_ISBN&gt;0039-9140&lt;/ISSN_ISBN&gt;&lt;Web_URL&gt;http://www.sciencedirect.com/science/article/pii/S0039914000005464&lt;/Web_URL&gt;&lt;ZZ_JournalStdAbbrev&gt;&lt;f name="System"&gt;Talanta&lt;/f&gt;&lt;/ZZ_JournalStdAbbrev&gt;&lt;ZZ_WorkformID&gt;1&lt;/ZZ_WorkformID&gt;&lt;/MDL&gt;&lt;/Cite&gt;&lt;/Refman&gt;</w:instrText>
      </w:r>
      <w:r w:rsidR="00540861">
        <w:rPr>
          <w:shd w:val="clear" w:color="auto" w:fill="FFFFFF"/>
        </w:rPr>
        <w:fldChar w:fldCharType="separate"/>
      </w:r>
      <w:r w:rsidR="00540861">
        <w:rPr>
          <w:noProof/>
          <w:shd w:val="clear" w:color="auto" w:fill="FFFFFF"/>
        </w:rPr>
        <w:t>(8)</w:t>
      </w:r>
      <w:r w:rsidR="00540861">
        <w:rPr>
          <w:shd w:val="clear" w:color="auto" w:fill="FFFFFF"/>
        </w:rPr>
        <w:fldChar w:fldCharType="end"/>
      </w:r>
      <w:r>
        <w:rPr>
          <w:shd w:val="clear" w:color="auto" w:fill="FFFFFF"/>
        </w:rPr>
        <w:t xml:space="preserve">. </w:t>
      </w:r>
      <w:r w:rsidR="0084746B">
        <w:rPr>
          <w:shd w:val="clear" w:color="auto" w:fill="FFFFFF"/>
        </w:rPr>
        <w:t>Because canines alert response to compounds expelled by substances</w:t>
      </w:r>
      <w:r>
        <w:rPr>
          <w:shd w:val="clear" w:color="auto" w:fill="FFFFFF"/>
        </w:rPr>
        <w:t xml:space="preserve">, the headspace of two controlled substances; heroin and marijuana was evaluated </w:t>
      </w:r>
      <w:r w:rsidR="0084746B">
        <w:rPr>
          <w:shd w:val="clear" w:color="auto" w:fill="FFFFFF"/>
        </w:rPr>
        <w:t>to determine</w:t>
      </w:r>
      <w:r>
        <w:rPr>
          <w:shd w:val="clear" w:color="auto" w:fill="FFFFFF"/>
        </w:rPr>
        <w:t xml:space="preserve"> the constituent or signature odor</w:t>
      </w:r>
      <w:r w:rsidR="007344D3">
        <w:rPr>
          <w:shd w:val="clear" w:color="auto" w:fill="FFFFFF"/>
        </w:rPr>
        <w:t>(s)</w:t>
      </w:r>
      <w:r>
        <w:rPr>
          <w:shd w:val="clear" w:color="auto" w:fill="FFFFFF"/>
        </w:rPr>
        <w:t xml:space="preserve"> responsible for the alert </w:t>
      </w:r>
      <w:r w:rsidR="00310E70">
        <w:rPr>
          <w:shd w:val="clear" w:color="auto" w:fill="FFFFFF"/>
        </w:rPr>
        <w:t xml:space="preserve">response </w:t>
      </w:r>
      <w:r>
        <w:rPr>
          <w:shd w:val="clear" w:color="auto" w:fill="FFFFFF"/>
        </w:rPr>
        <w:t xml:space="preserve">of the canine </w:t>
      </w:r>
      <w:r w:rsidR="00755398">
        <w:rPr>
          <w:shd w:val="clear" w:color="auto" w:fill="FFFFFF"/>
        </w:rPr>
        <w:fldChar w:fldCharType="begin"/>
      </w:r>
      <w:r w:rsidR="00310601">
        <w:rPr>
          <w:shd w:val="clear" w:color="auto" w:fill="FFFFFF"/>
        </w:rPr>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755398">
        <w:rPr>
          <w:shd w:val="clear" w:color="auto" w:fill="FFFFFF"/>
        </w:rPr>
        <w:fldChar w:fldCharType="separate"/>
      </w:r>
      <w:r w:rsidR="00540861">
        <w:rPr>
          <w:noProof/>
          <w:shd w:val="clear" w:color="auto" w:fill="FFFFFF"/>
        </w:rPr>
        <w:t>(9)</w:t>
      </w:r>
      <w:r w:rsidR="00755398">
        <w:rPr>
          <w:shd w:val="clear" w:color="auto" w:fill="FFFFFF"/>
        </w:rPr>
        <w:fldChar w:fldCharType="end"/>
      </w:r>
      <w:r>
        <w:rPr>
          <w:shd w:val="clear" w:color="auto" w:fill="FFFFFF"/>
        </w:rPr>
        <w:t xml:space="preserve">. Prior to the evaluation of a substance one must guarantee the use of the </w:t>
      </w:r>
      <w:r w:rsidR="0084746B">
        <w:rPr>
          <w:shd w:val="clear" w:color="auto" w:fill="FFFFFF"/>
        </w:rPr>
        <w:t>most effective</w:t>
      </w:r>
      <w:r>
        <w:rPr>
          <w:shd w:val="clear" w:color="auto" w:fill="FFFFFF"/>
        </w:rPr>
        <w:t xml:space="preserve"> method of analysis to </w:t>
      </w:r>
      <w:r w:rsidR="003257AE">
        <w:rPr>
          <w:shd w:val="clear" w:color="auto" w:fill="FFFFFF"/>
        </w:rPr>
        <w:t>ensure</w:t>
      </w:r>
      <w:r>
        <w:rPr>
          <w:shd w:val="clear" w:color="auto" w:fill="FFFFFF"/>
        </w:rPr>
        <w:t xml:space="preserve"> an acc</w:t>
      </w:r>
      <w:r w:rsidR="0084746B">
        <w:rPr>
          <w:shd w:val="clear" w:color="auto" w:fill="FFFFFF"/>
        </w:rPr>
        <w:t>urate response. Therefore, for the present</w:t>
      </w:r>
      <w:r>
        <w:rPr>
          <w:shd w:val="clear" w:color="auto" w:fill="FFFFFF"/>
        </w:rPr>
        <w:t xml:space="preserve"> study different parameters affecting the extraction of volatiles from the headspace of the illicit substances were evaluated. To isolate the compounds found in the headspace of the samples, solid phase microextraction</w:t>
      </w:r>
      <w:r w:rsidR="002528AE">
        <w:rPr>
          <w:shd w:val="clear" w:color="auto" w:fill="FFFFFF"/>
        </w:rPr>
        <w:t xml:space="preserve"> (SPME)</w:t>
      </w:r>
      <w:r>
        <w:rPr>
          <w:shd w:val="clear" w:color="auto" w:fill="FFFFFF"/>
        </w:rPr>
        <w:t xml:space="preserve"> was used in conjunction with gas chromatography-mass spectrometry</w:t>
      </w:r>
      <w:r w:rsidR="00310E70">
        <w:rPr>
          <w:shd w:val="clear" w:color="auto" w:fill="FFFFFF"/>
        </w:rPr>
        <w:t xml:space="preserve"> (GC-MS)</w:t>
      </w:r>
      <w:r w:rsidR="00AE1F9F">
        <w:rPr>
          <w:shd w:val="clear" w:color="auto" w:fill="FFFFFF"/>
        </w:rPr>
        <w:t xml:space="preserve">. </w:t>
      </w:r>
      <w:r>
        <w:rPr>
          <w:shd w:val="clear" w:color="auto" w:fill="FFFFFF"/>
        </w:rPr>
        <w:t>S</w:t>
      </w:r>
      <w:r w:rsidR="0084746B">
        <w:rPr>
          <w:shd w:val="clear" w:color="auto" w:fill="FFFFFF"/>
        </w:rPr>
        <w:t>olid phase microextraction h</w:t>
      </w:r>
      <w:r>
        <w:rPr>
          <w:shd w:val="clear" w:color="auto" w:fill="FFFFFF"/>
        </w:rPr>
        <w:t xml:space="preserve">as </w:t>
      </w:r>
      <w:r w:rsidR="00310E70">
        <w:rPr>
          <w:szCs w:val="24"/>
        </w:rPr>
        <w:t>been proved</w:t>
      </w:r>
      <w:r w:rsidRPr="00E24A91">
        <w:rPr>
          <w:szCs w:val="24"/>
        </w:rPr>
        <w:t xml:space="preserve"> as an effective method for extracting</w:t>
      </w:r>
      <w:r w:rsidR="002528AE">
        <w:rPr>
          <w:szCs w:val="24"/>
        </w:rPr>
        <w:t xml:space="preserve"> volatiles from the headspace of</w:t>
      </w:r>
      <w:r w:rsidRPr="00E24A91">
        <w:rPr>
          <w:szCs w:val="24"/>
        </w:rPr>
        <w:t xml:space="preserve"> explosives and other materials</w:t>
      </w:r>
      <w:r>
        <w:rPr>
          <w:szCs w:val="24"/>
        </w:rPr>
        <w:t xml:space="preserve"> </w:t>
      </w:r>
      <w:r w:rsidR="00AE1F9F">
        <w:rPr>
          <w:szCs w:val="24"/>
        </w:rPr>
        <w:fldChar w:fldCharType="begin">
          <w:fldData xml:space="preserve">PFJlZm1hbj48Q2l0ZT48QXV0aG9yPk1hY2lhczwvQXV0aG9yPjxZZWFyPjIwMDg8L1llYXI+PFJl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</w:fldData>
        </w:fldChar>
      </w:r>
      <w:r w:rsidR="00310601">
        <w:rPr>
          <w:szCs w:val="24"/>
        </w:rPr>
        <w:instrText xml:space="preserve"> ADDIN REFMGR.CITE </w:instrText>
      </w:r>
      <w:r w:rsidR="00310601">
        <w:rPr>
          <w:szCs w:val="24"/>
        </w:rPr>
        <w:fldChar w:fldCharType="begin">
          <w:fldData xml:space="preserve">PFJlZm1hbj48Q2l0ZT48QXV0aG9yPk1hY2lhczwvQXV0aG9yPjxZZWFyPjIwMDg8L1llYXI+PFJl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</w:fldData>
        </w:fldChar>
      </w:r>
      <w:r w:rsidR="00310601">
        <w:rPr>
          <w:szCs w:val="24"/>
        </w:rPr>
        <w:instrText xml:space="preserve"> ADDIN EN.CITE.DATA </w:instrText>
      </w:r>
      <w:r w:rsidR="00310601">
        <w:rPr>
          <w:szCs w:val="24"/>
        </w:rPr>
      </w:r>
      <w:r w:rsidR="00310601">
        <w:rPr>
          <w:szCs w:val="24"/>
        </w:rPr>
        <w:fldChar w:fldCharType="end"/>
      </w:r>
      <w:r w:rsidR="00AE1F9F">
        <w:rPr>
          <w:szCs w:val="24"/>
        </w:rPr>
      </w:r>
      <w:r w:rsidR="00AE1F9F">
        <w:rPr>
          <w:szCs w:val="24"/>
        </w:rPr>
        <w:fldChar w:fldCharType="separate"/>
      </w:r>
      <w:r w:rsidR="00540861">
        <w:rPr>
          <w:noProof/>
          <w:szCs w:val="24"/>
        </w:rPr>
        <w:t>(9-12)</w:t>
      </w:r>
      <w:r w:rsidR="00AE1F9F">
        <w:rPr>
          <w:szCs w:val="24"/>
        </w:rPr>
        <w:fldChar w:fldCharType="end"/>
      </w:r>
      <w:r w:rsidR="00C4031A">
        <w:rPr>
          <w:szCs w:val="24"/>
        </w:rPr>
        <w:t xml:space="preserve"> thus </w:t>
      </w:r>
      <w:r w:rsidR="00531246">
        <w:rPr>
          <w:szCs w:val="24"/>
        </w:rPr>
        <w:t xml:space="preserve">it </w:t>
      </w:r>
      <w:r w:rsidR="00C4031A">
        <w:rPr>
          <w:szCs w:val="24"/>
        </w:rPr>
        <w:t>was used to complete this task</w:t>
      </w:r>
      <w:r>
        <w:rPr>
          <w:szCs w:val="24"/>
        </w:rPr>
        <w:t>.</w:t>
      </w:r>
      <w:r w:rsidR="004F535A">
        <w:rPr>
          <w:szCs w:val="24"/>
        </w:rPr>
        <w:t xml:space="preserve"> </w:t>
      </w:r>
      <w:r w:rsidR="003A265A">
        <w:rPr>
          <w:szCs w:val="24"/>
        </w:rPr>
        <w:t>Selecting the appropriate SPME fiber coating is of</w:t>
      </w:r>
      <w:r w:rsidR="002528AE">
        <w:rPr>
          <w:szCs w:val="24"/>
        </w:rPr>
        <w:t xml:space="preserve"> the utmost</w:t>
      </w:r>
      <w:r w:rsidR="003A265A">
        <w:rPr>
          <w:szCs w:val="24"/>
        </w:rPr>
        <w:t xml:space="preserve"> importance</w:t>
      </w:r>
      <w:r w:rsidR="009932A3">
        <w:rPr>
          <w:szCs w:val="24"/>
        </w:rPr>
        <w:t xml:space="preserve"> to </w:t>
      </w:r>
      <w:r w:rsidR="002528AE">
        <w:rPr>
          <w:szCs w:val="24"/>
        </w:rPr>
        <w:t>ensure</w:t>
      </w:r>
      <w:r w:rsidR="009932A3">
        <w:rPr>
          <w:szCs w:val="24"/>
        </w:rPr>
        <w:t xml:space="preserve"> </w:t>
      </w:r>
      <w:r w:rsidR="00310E70">
        <w:rPr>
          <w:szCs w:val="24"/>
        </w:rPr>
        <w:t>an</w:t>
      </w:r>
      <w:r w:rsidR="009932A3">
        <w:rPr>
          <w:szCs w:val="24"/>
        </w:rPr>
        <w:t xml:space="preserve"> </w:t>
      </w:r>
      <w:r w:rsidR="007344D3">
        <w:rPr>
          <w:szCs w:val="24"/>
        </w:rPr>
        <w:t>appropriate</w:t>
      </w:r>
      <w:r w:rsidR="009932A3">
        <w:rPr>
          <w:szCs w:val="24"/>
        </w:rPr>
        <w:t xml:space="preserve"> analyte reco</w:t>
      </w:r>
      <w:r w:rsidR="00AA5C9D">
        <w:rPr>
          <w:szCs w:val="24"/>
        </w:rPr>
        <w:t xml:space="preserve">very, </w:t>
      </w:r>
      <w:r w:rsidR="007344D3">
        <w:rPr>
          <w:szCs w:val="24"/>
        </w:rPr>
        <w:t>as</w:t>
      </w:r>
      <w:r w:rsidR="00AA5C9D">
        <w:rPr>
          <w:szCs w:val="24"/>
        </w:rPr>
        <w:t xml:space="preserve"> d</w:t>
      </w:r>
      <w:r w:rsidR="003A265A">
        <w:rPr>
          <w:szCs w:val="24"/>
        </w:rPr>
        <w:t xml:space="preserve">ifferent fiber coatings varying in polarity </w:t>
      </w:r>
      <w:r w:rsidR="00022DEB">
        <w:rPr>
          <w:szCs w:val="24"/>
        </w:rPr>
        <w:t>result in different compounds being extracted</w:t>
      </w:r>
      <w:r w:rsidR="003A265A">
        <w:rPr>
          <w:szCs w:val="24"/>
        </w:rPr>
        <w:t xml:space="preserve">. </w:t>
      </w:r>
      <w:r w:rsidR="00BD7669">
        <w:rPr>
          <w:szCs w:val="24"/>
        </w:rPr>
        <w:t xml:space="preserve">As an equilibrium extraction  technique, SPME calibration depends on the establishment of an equilibrium between analyte concentrations in the extraction phase and the bulk of the sample </w:t>
      </w:r>
      <w:r w:rsidR="00BD7669">
        <w:rPr>
          <w:szCs w:val="24"/>
        </w:rPr>
        <w:fldChar w:fldCharType="begin"/>
      </w:r>
      <w:r w:rsidR="00310601">
        <w:rPr>
          <w:szCs w:val="24"/>
        </w:rPr>
        <w:instrText xml:space="preserve"> ADDIN REFMGR.CITE &lt;Refman&gt;&lt;Cite&gt;&lt;Author&gt;Pawliszyn&lt;/Author&gt;&lt;Year&gt;2011&lt;/Year&gt;&lt;RecNum&gt;9&lt;/RecNum&gt;&lt;IDText&gt;Handbook of Solid Phase Microextraction&lt;/IDText&gt;&lt;MDL Ref_Type="Book, Whole"&gt;&lt;Ref_Type&gt;Book, Whole&lt;/Ref_Type&gt;&lt;Ref_ID&gt;9&lt;/Ref_ID&gt;&lt;Title_Primary&gt;Handbook of Solid Phase Microextraction&lt;/Title_Primary&gt;&lt;Authors_Primary&gt;Pawliszyn,J.&lt;/Authors_Primary&gt;&lt;Date_Primary&gt;2011&lt;/Date_Primary&gt;&lt;Reprint&gt;Not in File&lt;/Reprint&gt;&lt;Publisher&gt;Elsevier Science&lt;/Publisher&gt;&lt;ISSN_ISBN&gt;9780123914491&lt;/ISSN_ISBN&gt;&lt;Web_URL&gt;https://books.google.com/books?id=IoBXvGonI8YC&lt;/Web_URL&gt;&lt;ZZ_WorkformID&gt;2&lt;/ZZ_WorkformID&gt;&lt;/MDL&gt;&lt;/Cite&gt;&lt;/Refman&gt;</w:instrText>
      </w:r>
      <w:r w:rsidR="00BD7669">
        <w:rPr>
          <w:szCs w:val="24"/>
        </w:rPr>
        <w:fldChar w:fldCharType="separate"/>
      </w:r>
      <w:r w:rsidR="00540861">
        <w:rPr>
          <w:noProof/>
          <w:szCs w:val="24"/>
        </w:rPr>
        <w:t>(13)</w:t>
      </w:r>
      <w:r w:rsidR="00BD7669">
        <w:rPr>
          <w:szCs w:val="24"/>
        </w:rPr>
        <w:fldChar w:fldCharType="end"/>
      </w:r>
      <w:r w:rsidR="00BD7669">
        <w:rPr>
          <w:szCs w:val="24"/>
        </w:rPr>
        <w:t xml:space="preserve">. </w:t>
      </w:r>
      <w:r w:rsidR="00C4031A">
        <w:rPr>
          <w:szCs w:val="24"/>
        </w:rPr>
        <w:t>Therefore, after</w:t>
      </w:r>
      <w:r w:rsidR="00BD7669">
        <w:rPr>
          <w:szCs w:val="24"/>
        </w:rPr>
        <w:t xml:space="preserve"> selecting the most suitable fiber for the extraction, both equilibrium time and extraction times were studied</w:t>
      </w:r>
      <w:r w:rsidR="00531246">
        <w:rPr>
          <w:szCs w:val="24"/>
        </w:rPr>
        <w:t>.</w:t>
      </w:r>
      <w:r w:rsidR="00BD7669">
        <w:rPr>
          <w:szCs w:val="24"/>
        </w:rPr>
        <w:t xml:space="preserve"> </w:t>
      </w:r>
      <w:r w:rsidR="004F535A">
        <w:rPr>
          <w:szCs w:val="24"/>
        </w:rPr>
        <w:t xml:space="preserve">Once the </w:t>
      </w:r>
      <w:r w:rsidR="007344D3">
        <w:rPr>
          <w:szCs w:val="24"/>
        </w:rPr>
        <w:t>optimized</w:t>
      </w:r>
      <w:r w:rsidR="004F535A">
        <w:rPr>
          <w:szCs w:val="24"/>
        </w:rPr>
        <w:t xml:space="preserve"> parameters for the extraction of volatiles were </w:t>
      </w:r>
      <w:r w:rsidR="003A265A">
        <w:rPr>
          <w:szCs w:val="24"/>
        </w:rPr>
        <w:t>selected</w:t>
      </w:r>
      <w:r w:rsidR="00531246">
        <w:rPr>
          <w:szCs w:val="24"/>
        </w:rPr>
        <w:t>,</w:t>
      </w:r>
      <w:r w:rsidR="003A265A">
        <w:rPr>
          <w:szCs w:val="24"/>
        </w:rPr>
        <w:t xml:space="preserve"> </w:t>
      </w:r>
      <w:r w:rsidR="004F535A">
        <w:rPr>
          <w:szCs w:val="24"/>
        </w:rPr>
        <w:t xml:space="preserve">it was possible to sample a variety of </w:t>
      </w:r>
      <w:r w:rsidR="007344D3">
        <w:rPr>
          <w:szCs w:val="24"/>
        </w:rPr>
        <w:t xml:space="preserve">real </w:t>
      </w:r>
      <w:r w:rsidR="004F535A">
        <w:rPr>
          <w:szCs w:val="24"/>
        </w:rPr>
        <w:t xml:space="preserve">illicit substances provided by </w:t>
      </w:r>
      <w:r w:rsidR="00531246">
        <w:rPr>
          <w:szCs w:val="24"/>
        </w:rPr>
        <w:t xml:space="preserve">the Drug Enforcement Administration </w:t>
      </w:r>
      <w:r w:rsidR="002152F1">
        <w:rPr>
          <w:szCs w:val="24"/>
        </w:rPr>
        <w:fldChar w:fldCharType="begin"/>
      </w:r>
      <w:r w:rsidR="00310601">
        <w:rPr>
          <w:szCs w:val="24"/>
        </w:rPr>
        <w:instrText xml:space="preserve"> ADDIN REFMGR.CITE &lt;Refman&gt;&lt;Cite&gt;&lt;Author&gt;United States Drug Enforcement Administration&lt;/Author&gt;&lt;Year&gt;2016&lt;/Year&gt;&lt;RecNum&gt;44&lt;/RecNum&gt;&lt;IDText&gt;Intelligence Topics at DEA&lt;/IDText&gt;&lt;MDL Ref_Type="Online Source"&gt;&lt;Ref_Type&gt;Online Source&lt;/Ref_Type&gt;&lt;Ref_ID&gt;44&lt;/Ref_ID&gt;&lt;Title_Primary&gt;Intelligence Topics at DEA&lt;/Title_Primary&gt;&lt;Authors_Primary&gt;United States Drug Enforcement Administration&lt;/Authors_Primary&gt;&lt;Date_Primary&gt;2016&lt;/Date_Primary&gt;&lt;Reprint&gt;Not in File&lt;/Reprint&gt;&lt;Web_URL&gt;&lt;u&gt;http://www.dea.gov/ops/intel.shtml&lt;/u&gt;&lt;/Web_URL&gt;&lt;ZZ_WorkformID&gt;31&lt;/ZZ_WorkformID&gt;&lt;/MDL&gt;&lt;/Cite&gt;&lt;/Refman&gt;</w:instrText>
      </w:r>
      <w:r w:rsidR="002152F1">
        <w:rPr>
          <w:szCs w:val="24"/>
        </w:rPr>
        <w:fldChar w:fldCharType="separate"/>
      </w:r>
      <w:r w:rsidR="00540861">
        <w:rPr>
          <w:noProof/>
          <w:szCs w:val="24"/>
        </w:rPr>
        <w:t>(14)</w:t>
      </w:r>
      <w:r w:rsidR="002152F1">
        <w:rPr>
          <w:szCs w:val="24"/>
        </w:rPr>
        <w:fldChar w:fldCharType="end"/>
      </w:r>
      <w:r w:rsidR="006A77B1">
        <w:rPr>
          <w:szCs w:val="24"/>
        </w:rPr>
        <w:t>.</w:t>
      </w:r>
    </w:p>
    <w:p w14:paraId="706A90CA" w14:textId="02FAE6F7" w:rsidR="008E1001" w:rsidRDefault="006A77B1" w:rsidP="007A0781">
      <w:pPr>
        <w:rPr>
          <w:rFonts w:cs="Times New Roman"/>
          <w:szCs w:val="24"/>
        </w:rPr>
      </w:pPr>
      <w:r>
        <w:rPr>
          <w:szCs w:val="24"/>
        </w:rPr>
        <w:t>The characterizati</w:t>
      </w:r>
      <w:r w:rsidR="005B2AFD">
        <w:rPr>
          <w:szCs w:val="24"/>
        </w:rPr>
        <w:t xml:space="preserve">on of </w:t>
      </w:r>
      <w:r w:rsidR="00310E70">
        <w:rPr>
          <w:szCs w:val="24"/>
        </w:rPr>
        <w:t>volatile organic compounds (</w:t>
      </w:r>
      <w:r>
        <w:rPr>
          <w:szCs w:val="24"/>
        </w:rPr>
        <w:t>VOCs</w:t>
      </w:r>
      <w:r w:rsidR="00310E70">
        <w:rPr>
          <w:szCs w:val="24"/>
        </w:rPr>
        <w:t>)</w:t>
      </w:r>
      <w:r>
        <w:rPr>
          <w:szCs w:val="24"/>
        </w:rPr>
        <w:t xml:space="preserve"> from the illicit su</w:t>
      </w:r>
      <w:r w:rsidR="00022DEB">
        <w:rPr>
          <w:szCs w:val="24"/>
        </w:rPr>
        <w:t xml:space="preserve">bstances </w:t>
      </w:r>
      <w:r w:rsidR="0084746B">
        <w:rPr>
          <w:szCs w:val="24"/>
        </w:rPr>
        <w:t>provides</w:t>
      </w:r>
      <w:r w:rsidR="00022DEB">
        <w:rPr>
          <w:szCs w:val="24"/>
        </w:rPr>
        <w:t xml:space="preserve"> a specific</w:t>
      </w:r>
      <w:r>
        <w:rPr>
          <w:szCs w:val="24"/>
        </w:rPr>
        <w:t xml:space="preserve"> </w:t>
      </w:r>
      <w:r w:rsidR="0084746B">
        <w:rPr>
          <w:szCs w:val="24"/>
        </w:rPr>
        <w:t>information data</w:t>
      </w:r>
      <w:r>
        <w:rPr>
          <w:szCs w:val="24"/>
        </w:rPr>
        <w:t xml:space="preserve"> of those common</w:t>
      </w:r>
      <w:r w:rsidR="00C4031A">
        <w:rPr>
          <w:szCs w:val="24"/>
        </w:rPr>
        <w:t xml:space="preserve"> and</w:t>
      </w:r>
      <w:r w:rsidR="009C5980">
        <w:rPr>
          <w:szCs w:val="24"/>
        </w:rPr>
        <w:t>/or</w:t>
      </w:r>
      <w:r w:rsidR="00C4031A">
        <w:rPr>
          <w:szCs w:val="24"/>
        </w:rPr>
        <w:t xml:space="preserve"> abundant</w:t>
      </w:r>
      <w:r>
        <w:rPr>
          <w:szCs w:val="24"/>
        </w:rPr>
        <w:t xml:space="preserve"> compounds </w:t>
      </w:r>
      <w:r>
        <w:rPr>
          <w:szCs w:val="24"/>
        </w:rPr>
        <w:lastRenderedPageBreak/>
        <w:t>potentially responsible for the aler</w:t>
      </w:r>
      <w:r w:rsidR="005B2AFD">
        <w:rPr>
          <w:szCs w:val="24"/>
        </w:rPr>
        <w:t xml:space="preserve">t response of the canines. Predominant compounds found in various </w:t>
      </w:r>
      <w:r w:rsidR="00022DEB">
        <w:rPr>
          <w:szCs w:val="24"/>
        </w:rPr>
        <w:t>types</w:t>
      </w:r>
      <w:r w:rsidR="005B2AFD">
        <w:rPr>
          <w:szCs w:val="24"/>
        </w:rPr>
        <w:t xml:space="preserve"> of marijuana and heroin</w:t>
      </w:r>
      <w:r w:rsidR="0084746B">
        <w:rPr>
          <w:szCs w:val="24"/>
        </w:rPr>
        <w:t xml:space="preserve"> samples were </w:t>
      </w:r>
      <w:r w:rsidR="005B2AFD">
        <w:rPr>
          <w:szCs w:val="24"/>
        </w:rPr>
        <w:t xml:space="preserve">tested in the field using </w:t>
      </w:r>
      <w:r w:rsidR="00022DEB">
        <w:rPr>
          <w:szCs w:val="24"/>
        </w:rPr>
        <w:t>canines</w:t>
      </w:r>
      <w:r w:rsidR="005B2AFD">
        <w:rPr>
          <w:szCs w:val="24"/>
        </w:rPr>
        <w:t>. Odor recognition testing</w:t>
      </w:r>
      <w:r w:rsidR="00310E70">
        <w:rPr>
          <w:szCs w:val="24"/>
        </w:rPr>
        <w:t xml:space="preserve"> (ORT)</w:t>
      </w:r>
      <w:r w:rsidR="005B2AFD">
        <w:rPr>
          <w:szCs w:val="24"/>
        </w:rPr>
        <w:t xml:space="preserve"> developed for the </w:t>
      </w:r>
      <w:r w:rsidR="00840438">
        <w:rPr>
          <w:szCs w:val="24"/>
        </w:rPr>
        <w:t>determination of the compound(s)</w:t>
      </w:r>
      <w:r w:rsidR="005B2AFD">
        <w:rPr>
          <w:szCs w:val="24"/>
        </w:rPr>
        <w:t xml:space="preserve"> were conducted single blind</w:t>
      </w:r>
      <w:r w:rsidR="00C4031A">
        <w:rPr>
          <w:szCs w:val="24"/>
        </w:rPr>
        <w:t xml:space="preserve">, where </w:t>
      </w:r>
      <w:r w:rsidR="00022DEB">
        <w:rPr>
          <w:szCs w:val="24"/>
        </w:rPr>
        <w:t xml:space="preserve">neither </w:t>
      </w:r>
      <w:r w:rsidR="00C4031A">
        <w:rPr>
          <w:szCs w:val="24"/>
        </w:rPr>
        <w:t>the canine teams no</w:t>
      </w:r>
      <w:r w:rsidR="009C5980">
        <w:rPr>
          <w:szCs w:val="24"/>
        </w:rPr>
        <w:t>r</w:t>
      </w:r>
      <w:r w:rsidR="00C4031A">
        <w:rPr>
          <w:szCs w:val="24"/>
        </w:rPr>
        <w:t xml:space="preserve"> the can</w:t>
      </w:r>
      <w:r w:rsidR="00C4031A" w:rsidRPr="008E1001">
        <w:rPr>
          <w:szCs w:val="24"/>
        </w:rPr>
        <w:t xml:space="preserve">ine trainer </w:t>
      </w:r>
      <w:r w:rsidR="00022DEB">
        <w:rPr>
          <w:szCs w:val="24"/>
        </w:rPr>
        <w:t>knew</w:t>
      </w:r>
      <w:r w:rsidR="00C4031A" w:rsidRPr="008E1001">
        <w:rPr>
          <w:szCs w:val="24"/>
        </w:rPr>
        <w:t xml:space="preserve"> where the</w:t>
      </w:r>
      <w:r w:rsidR="00C71EF1" w:rsidRPr="008E1001">
        <w:rPr>
          <w:szCs w:val="24"/>
        </w:rPr>
        <w:t xml:space="preserve"> potential mimics</w:t>
      </w:r>
      <w:r w:rsidR="00C4031A" w:rsidRPr="008E1001">
        <w:rPr>
          <w:szCs w:val="24"/>
        </w:rPr>
        <w:t xml:space="preserve"> were hidden, but the evaluator did know. </w:t>
      </w:r>
      <w:r w:rsidR="00310E70">
        <w:rPr>
          <w:rFonts w:cs="Times New Roman"/>
          <w:szCs w:val="24"/>
        </w:rPr>
        <w:t>Th</w:t>
      </w:r>
      <w:r w:rsidR="0084746B">
        <w:rPr>
          <w:rFonts w:cs="Times New Roman"/>
          <w:szCs w:val="24"/>
        </w:rPr>
        <w:t>e</w:t>
      </w:r>
      <w:r w:rsidR="00310E70">
        <w:rPr>
          <w:rFonts w:cs="Times New Roman"/>
          <w:szCs w:val="24"/>
        </w:rPr>
        <w:t xml:space="preserve"> </w:t>
      </w:r>
      <w:r w:rsidR="00C71EF1" w:rsidRPr="008E1001">
        <w:rPr>
          <w:rFonts w:cs="Times New Roman"/>
          <w:szCs w:val="24"/>
        </w:rPr>
        <w:t xml:space="preserve">study was conducted to </w:t>
      </w:r>
      <w:r w:rsidR="00022DEB">
        <w:rPr>
          <w:rFonts w:cs="Times New Roman"/>
          <w:szCs w:val="24"/>
        </w:rPr>
        <w:t xml:space="preserve">eliminate </w:t>
      </w:r>
      <w:r w:rsidR="00C71EF1" w:rsidRPr="008E1001">
        <w:rPr>
          <w:rFonts w:cs="Times New Roman"/>
          <w:szCs w:val="24"/>
        </w:rPr>
        <w:t>bias from handlers w</w:t>
      </w:r>
      <w:r w:rsidR="008754C6">
        <w:rPr>
          <w:rFonts w:cs="Times New Roman"/>
          <w:szCs w:val="24"/>
        </w:rPr>
        <w:t>ho</w:t>
      </w:r>
      <w:r w:rsidR="00C71EF1" w:rsidRPr="008E1001">
        <w:rPr>
          <w:rFonts w:cs="Times New Roman"/>
          <w:szCs w:val="24"/>
        </w:rPr>
        <w:t xml:space="preserve"> can skew the results. </w:t>
      </w:r>
      <w:r w:rsidR="008E1001" w:rsidRPr="008E1001">
        <w:rPr>
          <w:rFonts w:cs="Times New Roman"/>
          <w:szCs w:val="24"/>
        </w:rPr>
        <w:t xml:space="preserve">Upon identification of the active odor signature, </w:t>
      </w:r>
      <w:r w:rsidR="008E1001">
        <w:rPr>
          <w:rFonts w:cs="Times New Roman"/>
          <w:szCs w:val="24"/>
        </w:rPr>
        <w:t>o</w:t>
      </w:r>
      <w:r w:rsidR="008E1001" w:rsidRPr="008E1001">
        <w:rPr>
          <w:rFonts w:cs="Times New Roman"/>
          <w:szCs w:val="24"/>
        </w:rPr>
        <w:t xml:space="preserve">ptimization of the training aids was performed to ensure the delivery of the target odor to the canine </w:t>
      </w:r>
      <w:r w:rsidR="008E1001">
        <w:rPr>
          <w:rFonts w:cs="Times New Roman"/>
          <w:szCs w:val="24"/>
        </w:rPr>
        <w:t xml:space="preserve">in the most efficient </w:t>
      </w:r>
      <w:r w:rsidR="00022DEB">
        <w:rPr>
          <w:rFonts w:cs="Times New Roman"/>
          <w:szCs w:val="24"/>
        </w:rPr>
        <w:t>manner</w:t>
      </w:r>
      <w:r w:rsidR="008E1001">
        <w:rPr>
          <w:rFonts w:cs="Times New Roman"/>
          <w:szCs w:val="24"/>
        </w:rPr>
        <w:t>.</w:t>
      </w:r>
    </w:p>
    <w:p w14:paraId="577EA3A0" w14:textId="7567DCB8" w:rsidR="00CE10FD" w:rsidRDefault="00CE10FD" w:rsidP="007362B8">
      <w:pPr>
        <w:rPr>
          <w:rFonts w:cs="Times New Roman"/>
          <w:szCs w:val="24"/>
        </w:rPr>
      </w:pPr>
      <w:r>
        <w:rPr>
          <w:rFonts w:cs="Times New Roman"/>
          <w:szCs w:val="24"/>
        </w:rPr>
        <w:t xml:space="preserve">Additionally, an alternative for the </w:t>
      </w:r>
      <w:r w:rsidR="0049025D">
        <w:rPr>
          <w:rFonts w:cs="Times New Roman"/>
          <w:szCs w:val="24"/>
        </w:rPr>
        <w:t>rapid development of training aids for the evolving improvis</w:t>
      </w:r>
      <w:r w:rsidR="0084746B">
        <w:rPr>
          <w:rFonts w:cs="Times New Roman"/>
          <w:szCs w:val="24"/>
        </w:rPr>
        <w:t>ed explosive devices (IEDs) has</w:t>
      </w:r>
      <w:r w:rsidR="0049025D">
        <w:rPr>
          <w:rFonts w:cs="Times New Roman"/>
          <w:szCs w:val="24"/>
        </w:rPr>
        <w:t xml:space="preserve"> been evaluated. The frequent use of these devices have </w:t>
      </w:r>
      <w:r w:rsidR="00227DBF">
        <w:rPr>
          <w:rFonts w:cs="Times New Roman"/>
          <w:szCs w:val="24"/>
        </w:rPr>
        <w:t>developed substantial concern worldwide requiring much more attention to legal chemicals such as ammonium nitrate</w:t>
      </w:r>
      <w:r w:rsidR="00E70165">
        <w:rPr>
          <w:rFonts w:cs="Times New Roman"/>
          <w:szCs w:val="24"/>
        </w:rPr>
        <w:t>,</w:t>
      </w:r>
      <w:r w:rsidR="00227DBF">
        <w:rPr>
          <w:rFonts w:cs="Times New Roman"/>
          <w:szCs w:val="24"/>
        </w:rPr>
        <w:t xml:space="preserve"> which could potentially be used in mixtures to create </w:t>
      </w:r>
      <w:r w:rsidR="00022DEB">
        <w:rPr>
          <w:rFonts w:cs="Times New Roman"/>
          <w:szCs w:val="24"/>
        </w:rPr>
        <w:t>these devises</w:t>
      </w:r>
      <w:r w:rsidR="00227DBF">
        <w:rPr>
          <w:rFonts w:cs="Times New Roman"/>
          <w:szCs w:val="24"/>
        </w:rPr>
        <w:t>. The collection system function by means of a vacuum mechanism that will suction volatiles from the material</w:t>
      </w:r>
      <w:r w:rsidR="00022DEB">
        <w:rPr>
          <w:rFonts w:cs="Times New Roman"/>
          <w:szCs w:val="24"/>
        </w:rPr>
        <w:t xml:space="preserve"> it </w:t>
      </w:r>
      <w:r w:rsidR="004D15BB">
        <w:rPr>
          <w:rFonts w:cs="Times New Roman"/>
          <w:szCs w:val="24"/>
        </w:rPr>
        <w:t xml:space="preserve">is </w:t>
      </w:r>
      <w:r w:rsidR="00227DBF">
        <w:rPr>
          <w:rFonts w:cs="Times New Roman"/>
          <w:szCs w:val="24"/>
        </w:rPr>
        <w:t>exposed to</w:t>
      </w:r>
      <w:r w:rsidR="00E70165">
        <w:rPr>
          <w:rFonts w:cs="Times New Roman"/>
          <w:szCs w:val="24"/>
        </w:rPr>
        <w:t>, the volatiles will</w:t>
      </w:r>
      <w:r w:rsidR="00022DEB">
        <w:rPr>
          <w:rFonts w:cs="Times New Roman"/>
          <w:szCs w:val="24"/>
        </w:rPr>
        <w:t xml:space="preserve"> be</w:t>
      </w:r>
      <w:r w:rsidR="00E70165">
        <w:rPr>
          <w:rFonts w:cs="Times New Roman"/>
          <w:szCs w:val="24"/>
        </w:rPr>
        <w:t xml:space="preserve"> absorbed by a gauze pad which could later be presented to detector canines for training. The device has various setting</w:t>
      </w:r>
      <w:r w:rsidR="00022DEB">
        <w:rPr>
          <w:rFonts w:cs="Times New Roman"/>
          <w:szCs w:val="24"/>
        </w:rPr>
        <w:t>s</w:t>
      </w:r>
      <w:r w:rsidR="00E70165">
        <w:rPr>
          <w:rFonts w:cs="Times New Roman"/>
          <w:szCs w:val="24"/>
        </w:rPr>
        <w:t xml:space="preserve"> that are meant to be modified depending on the explosive class being analyzed. In this section, the device’s settings will be evaluated to determine how the flow rate and sampling time affect the amount</w:t>
      </w:r>
      <w:r w:rsidR="007D15EB">
        <w:rPr>
          <w:rFonts w:cs="Times New Roman"/>
          <w:szCs w:val="24"/>
        </w:rPr>
        <w:t xml:space="preserve"> of volatile</w:t>
      </w:r>
      <w:r w:rsidR="00022DEB">
        <w:rPr>
          <w:rFonts w:cs="Times New Roman"/>
          <w:szCs w:val="24"/>
        </w:rPr>
        <w:t>(s)</w:t>
      </w:r>
      <w:r w:rsidR="007D15EB">
        <w:rPr>
          <w:rFonts w:cs="Times New Roman"/>
          <w:szCs w:val="24"/>
        </w:rPr>
        <w:t xml:space="preserve"> extracted, and to select</w:t>
      </w:r>
      <w:r w:rsidR="00E70165">
        <w:rPr>
          <w:rFonts w:cs="Times New Roman"/>
          <w:szCs w:val="24"/>
        </w:rPr>
        <w:t xml:space="preserve"> the most suitable parameters depending on the explosive class.</w:t>
      </w:r>
    </w:p>
    <w:p w14:paraId="43417ECF" w14:textId="37F41633" w:rsidR="00C71EF1" w:rsidRDefault="008E1001" w:rsidP="007A0781">
      <w:pPr>
        <w:rPr>
          <w:rStyle w:val="Emphasis"/>
          <w:rFonts w:cs="Times New Roman"/>
          <w:bCs/>
          <w:i w:val="0"/>
          <w:iCs w:val="0"/>
          <w:szCs w:val="24"/>
          <w:shd w:val="clear" w:color="auto" w:fill="FFFFFF"/>
        </w:rPr>
      </w:pPr>
      <w:r>
        <w:rPr>
          <w:rFonts w:cs="Times New Roman"/>
          <w:szCs w:val="24"/>
        </w:rPr>
        <w:t>The primary goal of th</w:t>
      </w:r>
      <w:r w:rsidR="0084746B">
        <w:rPr>
          <w:rFonts w:cs="Times New Roman"/>
          <w:szCs w:val="24"/>
        </w:rPr>
        <w:t>e</w:t>
      </w:r>
      <w:r w:rsidR="002430E7">
        <w:rPr>
          <w:rFonts w:cs="Times New Roman"/>
          <w:szCs w:val="24"/>
        </w:rPr>
        <w:t xml:space="preserve"> present</w:t>
      </w:r>
      <w:r>
        <w:rPr>
          <w:rFonts w:cs="Times New Roman"/>
          <w:szCs w:val="24"/>
        </w:rPr>
        <w:t xml:space="preserve"> research study </w:t>
      </w:r>
      <w:r w:rsidR="008754C6">
        <w:rPr>
          <w:rFonts w:cs="Times New Roman"/>
          <w:szCs w:val="24"/>
        </w:rPr>
        <w:t>aims to support the law enforcement community by developing</w:t>
      </w:r>
      <w:r>
        <w:rPr>
          <w:rFonts w:cs="Times New Roman"/>
          <w:szCs w:val="24"/>
        </w:rPr>
        <w:t xml:space="preserve"> a training aid for heroin and marijuana. </w:t>
      </w:r>
      <w:r w:rsidR="00D03328">
        <w:rPr>
          <w:rFonts w:cs="Times New Roman"/>
          <w:szCs w:val="24"/>
        </w:rPr>
        <w:t xml:space="preserve">The training aids will serve as a proficiency </w:t>
      </w:r>
      <w:r w:rsidR="00D03328" w:rsidRPr="00C34305">
        <w:rPr>
          <w:rFonts w:cs="Times New Roman"/>
          <w:szCs w:val="24"/>
        </w:rPr>
        <w:t xml:space="preserve">maintenance tool for the canine teams, as </w:t>
      </w:r>
      <w:r w:rsidR="00022DEB">
        <w:rPr>
          <w:rFonts w:cs="Times New Roman"/>
          <w:szCs w:val="24"/>
        </w:rPr>
        <w:t xml:space="preserve">the developed </w:t>
      </w:r>
      <w:r w:rsidR="00D03328" w:rsidRPr="00C34305">
        <w:rPr>
          <w:rFonts w:cs="Times New Roman"/>
          <w:szCs w:val="24"/>
        </w:rPr>
        <w:t>aids are no</w:t>
      </w:r>
      <w:r w:rsidR="00022DEB">
        <w:rPr>
          <w:rFonts w:cs="Times New Roman"/>
          <w:szCs w:val="24"/>
        </w:rPr>
        <w:t>t controlled</w:t>
      </w:r>
      <w:r w:rsidR="00C34305">
        <w:rPr>
          <w:rFonts w:cs="Times New Roman"/>
          <w:szCs w:val="24"/>
        </w:rPr>
        <w:t>,</w:t>
      </w:r>
      <w:r w:rsidR="00D03328" w:rsidRPr="00C34305">
        <w:rPr>
          <w:rFonts w:cs="Times New Roman"/>
          <w:szCs w:val="24"/>
        </w:rPr>
        <w:t xml:space="preserve"> avoiding any restrictions to train on daily basis.   Additionally, aids are non-</w:t>
      </w:r>
      <w:r w:rsidR="00D03328" w:rsidRPr="00C34305">
        <w:rPr>
          <w:rFonts w:cs="Times New Roman"/>
          <w:szCs w:val="24"/>
        </w:rPr>
        <w:lastRenderedPageBreak/>
        <w:t>hazardous materials for safety training</w:t>
      </w:r>
      <w:r w:rsidR="00C34305">
        <w:rPr>
          <w:rFonts w:cs="Times New Roman"/>
          <w:szCs w:val="24"/>
        </w:rPr>
        <w:t>,</w:t>
      </w:r>
      <w:r w:rsidR="00D03328" w:rsidRPr="00C34305">
        <w:rPr>
          <w:rFonts w:cs="Times New Roman"/>
          <w:szCs w:val="24"/>
        </w:rPr>
        <w:t xml:space="preserve"> avoiding</w:t>
      </w:r>
      <w:r w:rsidR="00C34305" w:rsidRPr="00C34305">
        <w:rPr>
          <w:rStyle w:val="apple-converted-space"/>
          <w:rFonts w:cs="Times New Roman"/>
          <w:szCs w:val="24"/>
          <w:shd w:val="clear" w:color="auto" w:fill="FFFFFF"/>
        </w:rPr>
        <w:t> </w:t>
      </w:r>
      <w:r w:rsidR="008754C6">
        <w:rPr>
          <w:rStyle w:val="apple-converted-space"/>
          <w:rFonts w:cs="Times New Roman"/>
          <w:szCs w:val="24"/>
          <w:shd w:val="clear" w:color="auto" w:fill="FFFFFF"/>
        </w:rPr>
        <w:t xml:space="preserve">any health </w:t>
      </w:r>
      <w:r w:rsidR="00C34305" w:rsidRPr="00C34305">
        <w:rPr>
          <w:rStyle w:val="Emphasis"/>
          <w:rFonts w:cs="Times New Roman"/>
          <w:bCs/>
          <w:i w:val="0"/>
          <w:iCs w:val="0"/>
          <w:szCs w:val="24"/>
          <w:shd w:val="clear" w:color="auto" w:fill="FFFFFF"/>
        </w:rPr>
        <w:t>hazards</w:t>
      </w:r>
      <w:r w:rsidR="00C34305" w:rsidRPr="00C34305">
        <w:rPr>
          <w:rStyle w:val="apple-converted-space"/>
          <w:rFonts w:cs="Times New Roman"/>
          <w:szCs w:val="24"/>
          <w:shd w:val="clear" w:color="auto" w:fill="FFFFFF"/>
        </w:rPr>
        <w:t> </w:t>
      </w:r>
      <w:r w:rsidR="00C34305" w:rsidRPr="00C34305">
        <w:rPr>
          <w:rFonts w:cs="Times New Roman"/>
          <w:szCs w:val="24"/>
          <w:shd w:val="clear" w:color="auto" w:fill="FFFFFF"/>
        </w:rPr>
        <w:t>that may adversely affect human</w:t>
      </w:r>
      <w:r w:rsidR="00C34305" w:rsidRPr="00C34305">
        <w:rPr>
          <w:rStyle w:val="apple-converted-space"/>
          <w:rFonts w:cs="Times New Roman"/>
          <w:szCs w:val="24"/>
          <w:shd w:val="clear" w:color="auto" w:fill="FFFFFF"/>
        </w:rPr>
        <w:t xml:space="preserve"> and/or canines’ </w:t>
      </w:r>
      <w:r w:rsidR="00C34305" w:rsidRPr="00C34305">
        <w:rPr>
          <w:rStyle w:val="Emphasis"/>
          <w:rFonts w:cs="Times New Roman"/>
          <w:bCs/>
          <w:i w:val="0"/>
          <w:iCs w:val="0"/>
          <w:szCs w:val="24"/>
          <w:shd w:val="clear" w:color="auto" w:fill="FFFFFF"/>
        </w:rPr>
        <w:t>health.</w:t>
      </w:r>
      <w:r w:rsidR="00C34305">
        <w:rPr>
          <w:rStyle w:val="Emphasis"/>
          <w:rFonts w:cs="Times New Roman"/>
          <w:bCs/>
          <w:i w:val="0"/>
          <w:iCs w:val="0"/>
          <w:szCs w:val="24"/>
          <w:shd w:val="clear" w:color="auto" w:fill="FFFFFF"/>
        </w:rPr>
        <w:t xml:space="preserve"> Once the training aids </w:t>
      </w:r>
      <w:r w:rsidR="004A70CE">
        <w:rPr>
          <w:rStyle w:val="Emphasis"/>
          <w:rFonts w:cs="Times New Roman"/>
          <w:bCs/>
          <w:i w:val="0"/>
          <w:iCs w:val="0"/>
          <w:szCs w:val="24"/>
          <w:shd w:val="clear" w:color="auto" w:fill="FFFFFF"/>
        </w:rPr>
        <w:t>were</w:t>
      </w:r>
      <w:r w:rsidR="00C34305">
        <w:rPr>
          <w:rStyle w:val="Emphasis"/>
          <w:rFonts w:cs="Times New Roman"/>
          <w:bCs/>
          <w:i w:val="0"/>
          <w:iCs w:val="0"/>
          <w:szCs w:val="24"/>
          <w:shd w:val="clear" w:color="auto" w:fill="FFFFFF"/>
        </w:rPr>
        <w:t xml:space="preserve"> optimized, the goal is to increase the number of detection canine teams that can reliably </w:t>
      </w:r>
      <w:r w:rsidR="00FA5A0E">
        <w:rPr>
          <w:rStyle w:val="Emphasis"/>
          <w:rFonts w:cs="Times New Roman"/>
          <w:bCs/>
          <w:i w:val="0"/>
          <w:iCs w:val="0"/>
          <w:szCs w:val="24"/>
          <w:shd w:val="clear" w:color="auto" w:fill="FFFFFF"/>
        </w:rPr>
        <w:t>detect</w:t>
      </w:r>
      <w:r w:rsidR="00C34305">
        <w:rPr>
          <w:rStyle w:val="Emphasis"/>
          <w:rFonts w:cs="Times New Roman"/>
          <w:bCs/>
          <w:i w:val="0"/>
          <w:iCs w:val="0"/>
          <w:szCs w:val="24"/>
          <w:shd w:val="clear" w:color="auto" w:fill="FFFFFF"/>
        </w:rPr>
        <w:t xml:space="preserve"> </w:t>
      </w:r>
      <w:r w:rsidR="00022DEB">
        <w:rPr>
          <w:rStyle w:val="Emphasis"/>
          <w:rFonts w:cs="Times New Roman"/>
          <w:bCs/>
          <w:i w:val="0"/>
          <w:iCs w:val="0"/>
          <w:szCs w:val="24"/>
          <w:shd w:val="clear" w:color="auto" w:fill="FFFFFF"/>
        </w:rPr>
        <w:t>concealed drugs and explosives</w:t>
      </w:r>
      <w:r w:rsidR="00FA5A0E">
        <w:rPr>
          <w:rStyle w:val="Emphasis"/>
          <w:rFonts w:cs="Times New Roman"/>
          <w:bCs/>
          <w:i w:val="0"/>
          <w:iCs w:val="0"/>
          <w:szCs w:val="24"/>
          <w:shd w:val="clear" w:color="auto" w:fill="FFFFFF"/>
        </w:rPr>
        <w:t xml:space="preserve">. </w:t>
      </w:r>
    </w:p>
    <w:p w14:paraId="5C31FE58" w14:textId="77777777" w:rsidR="008079FF" w:rsidRDefault="008079FF" w:rsidP="007A0781">
      <w:pPr>
        <w:rPr>
          <w:rStyle w:val="Emphasis"/>
          <w:rFonts w:cs="Times New Roman"/>
          <w:bCs/>
          <w:i w:val="0"/>
          <w:iCs w:val="0"/>
          <w:szCs w:val="24"/>
          <w:shd w:val="clear" w:color="auto" w:fill="FFFFFF"/>
        </w:rPr>
      </w:pPr>
    </w:p>
    <w:p w14:paraId="32D3C13D" w14:textId="77777777" w:rsidR="002E78D8" w:rsidRDefault="002E78D8" w:rsidP="007A0781">
      <w:pPr>
        <w:rPr>
          <w:rStyle w:val="Emphasis"/>
          <w:rFonts w:cs="Times New Roman"/>
          <w:bCs/>
          <w:i w:val="0"/>
          <w:iCs w:val="0"/>
          <w:szCs w:val="24"/>
          <w:shd w:val="clear" w:color="auto" w:fill="FFFFFF"/>
        </w:rPr>
      </w:pPr>
    </w:p>
    <w:p w14:paraId="314B9411" w14:textId="77777777" w:rsidR="00A066B0" w:rsidRDefault="00A066B0" w:rsidP="007A0781">
      <w:pPr>
        <w:rPr>
          <w:rStyle w:val="Emphasis"/>
          <w:rFonts w:cs="Times New Roman"/>
          <w:bCs/>
          <w:i w:val="0"/>
          <w:iCs w:val="0"/>
          <w:szCs w:val="24"/>
          <w:shd w:val="clear" w:color="auto" w:fill="FFFFFF"/>
        </w:rPr>
      </w:pPr>
    </w:p>
    <w:p w14:paraId="3B7C15C9" w14:textId="77777777" w:rsidR="00A066B0" w:rsidRDefault="00A066B0" w:rsidP="007A0781">
      <w:pPr>
        <w:rPr>
          <w:rStyle w:val="Emphasis"/>
          <w:rFonts w:cs="Times New Roman"/>
          <w:bCs/>
          <w:i w:val="0"/>
          <w:iCs w:val="0"/>
          <w:szCs w:val="24"/>
          <w:shd w:val="clear" w:color="auto" w:fill="FFFFFF"/>
        </w:rPr>
      </w:pPr>
    </w:p>
    <w:p w14:paraId="7ECA6434" w14:textId="77777777" w:rsidR="007D15EB" w:rsidRDefault="007D15EB" w:rsidP="007A0781">
      <w:pPr>
        <w:rPr>
          <w:rStyle w:val="Emphasis"/>
          <w:rFonts w:cs="Times New Roman"/>
          <w:bCs/>
          <w:i w:val="0"/>
          <w:iCs w:val="0"/>
          <w:szCs w:val="24"/>
          <w:shd w:val="clear" w:color="auto" w:fill="FFFFFF"/>
        </w:rPr>
      </w:pPr>
    </w:p>
    <w:p w14:paraId="357313B4" w14:textId="77777777" w:rsidR="007D15EB" w:rsidRDefault="007D15EB" w:rsidP="007A0781">
      <w:pPr>
        <w:rPr>
          <w:rStyle w:val="Emphasis"/>
          <w:rFonts w:cs="Times New Roman"/>
          <w:bCs/>
          <w:i w:val="0"/>
          <w:iCs w:val="0"/>
          <w:szCs w:val="24"/>
          <w:shd w:val="clear" w:color="auto" w:fill="FFFFFF"/>
        </w:rPr>
      </w:pPr>
    </w:p>
    <w:p w14:paraId="1AC7C120" w14:textId="77777777" w:rsidR="007D15EB" w:rsidRDefault="007D15EB" w:rsidP="007A0781">
      <w:pPr>
        <w:rPr>
          <w:rStyle w:val="Emphasis"/>
          <w:rFonts w:cs="Times New Roman"/>
          <w:bCs/>
          <w:i w:val="0"/>
          <w:iCs w:val="0"/>
          <w:szCs w:val="24"/>
          <w:shd w:val="clear" w:color="auto" w:fill="FFFFFF"/>
        </w:rPr>
      </w:pPr>
    </w:p>
    <w:p w14:paraId="7C48AF34" w14:textId="77777777" w:rsidR="007D15EB" w:rsidRDefault="007D15EB" w:rsidP="007A0781">
      <w:pPr>
        <w:rPr>
          <w:rStyle w:val="Emphasis"/>
          <w:rFonts w:cs="Times New Roman"/>
          <w:bCs/>
          <w:i w:val="0"/>
          <w:iCs w:val="0"/>
          <w:szCs w:val="24"/>
          <w:shd w:val="clear" w:color="auto" w:fill="FFFFFF"/>
        </w:rPr>
      </w:pPr>
    </w:p>
    <w:p w14:paraId="0B766225" w14:textId="77777777" w:rsidR="007D15EB" w:rsidRDefault="007D15EB" w:rsidP="007A0781">
      <w:pPr>
        <w:rPr>
          <w:rStyle w:val="Emphasis"/>
          <w:rFonts w:cs="Times New Roman"/>
          <w:bCs/>
          <w:i w:val="0"/>
          <w:iCs w:val="0"/>
          <w:szCs w:val="24"/>
          <w:shd w:val="clear" w:color="auto" w:fill="FFFFFF"/>
        </w:rPr>
      </w:pPr>
    </w:p>
    <w:p w14:paraId="579FC97B" w14:textId="77777777" w:rsidR="007D15EB" w:rsidRDefault="007D15EB" w:rsidP="007A0781">
      <w:pPr>
        <w:rPr>
          <w:rStyle w:val="Emphasis"/>
          <w:rFonts w:cs="Times New Roman"/>
          <w:bCs/>
          <w:i w:val="0"/>
          <w:iCs w:val="0"/>
          <w:szCs w:val="24"/>
          <w:shd w:val="clear" w:color="auto" w:fill="FFFFFF"/>
        </w:rPr>
      </w:pPr>
    </w:p>
    <w:p w14:paraId="28015BB0" w14:textId="77777777" w:rsidR="007D15EB" w:rsidRDefault="007D15EB" w:rsidP="007A0781">
      <w:pPr>
        <w:rPr>
          <w:rStyle w:val="Emphasis"/>
          <w:rFonts w:cs="Times New Roman"/>
          <w:bCs/>
          <w:i w:val="0"/>
          <w:iCs w:val="0"/>
          <w:szCs w:val="24"/>
          <w:shd w:val="clear" w:color="auto" w:fill="FFFFFF"/>
        </w:rPr>
      </w:pPr>
    </w:p>
    <w:p w14:paraId="572726E8" w14:textId="77777777" w:rsidR="007D15EB" w:rsidRDefault="007D15EB" w:rsidP="007A0781">
      <w:pPr>
        <w:rPr>
          <w:rStyle w:val="Emphasis"/>
          <w:rFonts w:cs="Times New Roman"/>
          <w:bCs/>
          <w:i w:val="0"/>
          <w:iCs w:val="0"/>
          <w:szCs w:val="24"/>
          <w:shd w:val="clear" w:color="auto" w:fill="FFFFFF"/>
        </w:rPr>
      </w:pPr>
    </w:p>
    <w:p w14:paraId="066B0828" w14:textId="77777777" w:rsidR="00E01B6A" w:rsidRDefault="00E01B6A" w:rsidP="007A0781">
      <w:pPr>
        <w:rPr>
          <w:rStyle w:val="Emphasis"/>
          <w:rFonts w:cs="Times New Roman"/>
          <w:bCs/>
          <w:i w:val="0"/>
          <w:iCs w:val="0"/>
          <w:szCs w:val="24"/>
          <w:shd w:val="clear" w:color="auto" w:fill="FFFFFF"/>
        </w:rPr>
      </w:pPr>
    </w:p>
    <w:p w14:paraId="532489D3" w14:textId="77777777" w:rsidR="00E01B6A" w:rsidRDefault="00E01B6A" w:rsidP="007A0781">
      <w:pPr>
        <w:rPr>
          <w:rStyle w:val="Emphasis"/>
          <w:rFonts w:cs="Times New Roman"/>
          <w:bCs/>
          <w:i w:val="0"/>
          <w:iCs w:val="0"/>
          <w:szCs w:val="24"/>
          <w:shd w:val="clear" w:color="auto" w:fill="FFFFFF"/>
        </w:rPr>
      </w:pPr>
    </w:p>
    <w:p w14:paraId="3BC837D5" w14:textId="77777777" w:rsidR="00E01B6A" w:rsidRDefault="00E01B6A" w:rsidP="007A0781">
      <w:pPr>
        <w:rPr>
          <w:rStyle w:val="Emphasis"/>
          <w:rFonts w:cs="Times New Roman"/>
          <w:bCs/>
          <w:i w:val="0"/>
          <w:iCs w:val="0"/>
          <w:szCs w:val="24"/>
          <w:shd w:val="clear" w:color="auto" w:fill="FFFFFF"/>
        </w:rPr>
      </w:pPr>
    </w:p>
    <w:p w14:paraId="4550B4F5" w14:textId="77777777" w:rsidR="007D15EB" w:rsidRDefault="007D15EB" w:rsidP="002430E7">
      <w:pPr>
        <w:ind w:firstLine="0"/>
        <w:rPr>
          <w:rStyle w:val="Emphasis"/>
          <w:rFonts w:cs="Times New Roman"/>
          <w:bCs/>
          <w:i w:val="0"/>
          <w:iCs w:val="0"/>
          <w:szCs w:val="24"/>
          <w:shd w:val="clear" w:color="auto" w:fill="FFFFFF"/>
        </w:rPr>
      </w:pPr>
    </w:p>
    <w:p w14:paraId="31394CBC" w14:textId="725EC526" w:rsidR="00B01820" w:rsidRPr="00B01820" w:rsidRDefault="00427063" w:rsidP="00E402B1">
      <w:pPr>
        <w:pStyle w:val="Style1"/>
      </w:pPr>
      <w:bookmarkStart w:id="16" w:name="_Toc467151338"/>
      <w:r w:rsidRPr="00B01820">
        <w:lastRenderedPageBreak/>
        <w:t>LITERATURE REVIEW</w:t>
      </w:r>
      <w:bookmarkEnd w:id="16"/>
    </w:p>
    <w:p w14:paraId="05451F85" w14:textId="40A65B22" w:rsidR="006202F9" w:rsidRPr="00300180" w:rsidRDefault="00DA7544" w:rsidP="007A0781">
      <w:r w:rsidRPr="00300180">
        <w:t>Despite all efforts from the Drug Enforcement Administr</w:t>
      </w:r>
      <w:r w:rsidR="008079FF">
        <w:t>ation</w:t>
      </w:r>
      <w:r w:rsidR="00DF50B6">
        <w:t xml:space="preserve"> and other law enforcement</w:t>
      </w:r>
      <w:r w:rsidR="00DF50B6" w:rsidRPr="00300180">
        <w:t xml:space="preserve"> agencies to control and dismantle drug trafficking organizations, </w:t>
      </w:r>
      <w:r w:rsidR="00DF50B6">
        <w:t xml:space="preserve">it </w:t>
      </w:r>
      <w:r w:rsidR="00DF50B6" w:rsidRPr="00300180">
        <w:t xml:space="preserve">is still </w:t>
      </w:r>
      <w:r w:rsidR="00DF50B6">
        <w:t xml:space="preserve">a </w:t>
      </w:r>
      <w:r w:rsidR="00DF50B6" w:rsidRPr="00300180">
        <w:t>s</w:t>
      </w:r>
      <w:r w:rsidR="00DF50B6">
        <w:t>ignificant problem nationally</w:t>
      </w:r>
      <w:r w:rsidR="008079FF">
        <w:t xml:space="preserve"> </w:t>
      </w:r>
      <w:r w:rsidR="002152F1">
        <w:fldChar w:fldCharType="begin"/>
      </w:r>
      <w:r w:rsidR="00310601">
        <w:instrText xml:space="preserve"> ADDIN REFMGR.CITE &lt;Refman&gt;&lt;Cite&gt;&lt;Author&gt;United States Drug Enforcement Administration&lt;/Author&gt;&lt;Year&gt;2016&lt;/Year&gt;&lt;RecNum&gt;44&lt;/RecNum&gt;&lt;IDText&gt;Intelligence Topics at DEA&lt;/IDText&gt;&lt;MDL Ref_Type="Online Source"&gt;&lt;Ref_Type&gt;Online Source&lt;/Ref_Type&gt;&lt;Ref_ID&gt;44&lt;/Ref_ID&gt;&lt;Title_Primary&gt;Intelligence Topics at DEA&lt;/Title_Primary&gt;&lt;Authors_Primary&gt;United States Drug Enforcement Administration&lt;/Authors_Primary&gt;&lt;Date_Primary&gt;2016&lt;/Date_Primary&gt;&lt;Reprint&gt;Not in File&lt;/Reprint&gt;&lt;Web_URL&gt;&lt;u&gt;http://www.dea.gov/ops/intel.shtml&lt;/u&gt;&lt;/Web_URL&gt;&lt;ZZ_WorkformID&gt;31&lt;/ZZ_WorkformID&gt;&lt;/MDL&gt;&lt;/Cite&gt;&lt;/Refman&gt;</w:instrText>
      </w:r>
      <w:r w:rsidR="002152F1">
        <w:fldChar w:fldCharType="separate"/>
      </w:r>
      <w:r w:rsidR="00540861">
        <w:rPr>
          <w:noProof/>
        </w:rPr>
        <w:t>(14)</w:t>
      </w:r>
      <w:r w:rsidR="002152F1">
        <w:fldChar w:fldCharType="end"/>
      </w:r>
      <w:r w:rsidR="00FB7616">
        <w:t xml:space="preserve">. </w:t>
      </w:r>
      <w:r w:rsidR="00A34232">
        <w:t>I</w:t>
      </w:r>
      <w:r w:rsidR="006202F9" w:rsidRPr="00300180">
        <w:t xml:space="preserve">n February </w:t>
      </w:r>
      <w:r w:rsidR="006E1912">
        <w:t>2015</w:t>
      </w:r>
      <w:r w:rsidR="00B00FA0" w:rsidRPr="00300180">
        <w:t xml:space="preserve">, </w:t>
      </w:r>
      <w:r w:rsidR="006202F9" w:rsidRPr="00300180">
        <w:t>a man was sentenced to 10 years</w:t>
      </w:r>
      <w:r w:rsidR="00D5432C" w:rsidRPr="00300180">
        <w:t xml:space="preserve"> and one month in federal prison </w:t>
      </w:r>
      <w:r w:rsidR="006202F9" w:rsidRPr="00300180">
        <w:t xml:space="preserve">after trying to distribute </w:t>
      </w:r>
      <w:r w:rsidR="00A34232">
        <w:t>approximately</w:t>
      </w:r>
      <w:r w:rsidR="006202F9" w:rsidRPr="00300180">
        <w:t xml:space="preserve"> 100 kg of marijuana </w:t>
      </w:r>
      <w:r w:rsidR="001C2109" w:rsidRPr="00163641">
        <w:t>in 2014</w:t>
      </w:r>
      <w:r w:rsidR="00163641">
        <w:t xml:space="preserve"> </w:t>
      </w:r>
      <w:r w:rsidR="00163641">
        <w:fldChar w:fldCharType="begin"/>
      </w:r>
      <w:r w:rsidR="00310601">
        <w:instrText xml:space="preserve"> ADDIN REFMGR.CITE &lt;Refman&gt;&lt;Cite&gt;&lt;Author&gt;Department of Justice U.S.Attorney&amp;apos;s Office&lt;/Author&gt;&lt;Year&gt;2015&lt;/Year&gt;&lt;RecNum&gt;172&lt;/RecNum&gt;&lt;IDText&gt;Major Marijuana Trafficker Sentenced To More Than 10 Years&lt;/IDText&gt;&lt;MDL Ref_Type="In Press"&gt;&lt;Ref_Type&gt;In Press&lt;/Ref_Type&gt;&lt;Ref_ID&gt;172&lt;/Ref_ID&gt;&lt;Title_Primary&gt;Major Marijuana Trafficker Sentenced To More Than 10 Years&lt;/Title_Primary&gt;&lt;Authors_Primary&gt;Department of Justice U.S.Attorney&amp;apos;s Office&lt;/Authors_Primary&gt;&lt;Date_Primary&gt;2015/2/25&lt;/Date_Primary&gt;&lt;Reprint&gt;Not in File&lt;/Reprint&gt;&lt;Periodical&gt;MIddle District of Florida&lt;/Periodical&gt;&lt;ZZ_JournalFull&gt;&lt;f name="System"&gt;MIddle District of Florida&lt;/f&gt;&lt;/ZZ_JournalFull&gt;&lt;ZZ_WorkformID&gt;6&lt;/ZZ_WorkformID&gt;&lt;/MDL&gt;&lt;/Cite&gt;&lt;/Refman&gt;</w:instrText>
      </w:r>
      <w:r w:rsidR="00163641">
        <w:fldChar w:fldCharType="separate"/>
      </w:r>
      <w:r w:rsidR="00163641">
        <w:rPr>
          <w:noProof/>
        </w:rPr>
        <w:t>(15)</w:t>
      </w:r>
      <w:r w:rsidR="00163641">
        <w:fldChar w:fldCharType="end"/>
      </w:r>
      <w:r w:rsidR="006202F9" w:rsidRPr="00300180">
        <w:t xml:space="preserve">. </w:t>
      </w:r>
      <w:r w:rsidR="00DF50B6" w:rsidRPr="00DF50B6">
        <w:t>The man not only was a trafficker himself but had also</w:t>
      </w:r>
      <w:r w:rsidR="006202F9" w:rsidRPr="00DF50B6">
        <w:t xml:space="preserve"> </w:t>
      </w:r>
      <w:r w:rsidR="006202F9" w:rsidRPr="00DF50B6">
        <w:rPr>
          <w:color w:val="000000"/>
          <w:shd w:val="clear" w:color="auto" w:fill="FFFFFF"/>
        </w:rPr>
        <w:t xml:space="preserve">conspired with a group of associates to ship thousands of pounds of marijuana via </w:t>
      </w:r>
      <w:r w:rsidR="00A34232">
        <w:rPr>
          <w:color w:val="000000"/>
          <w:shd w:val="clear" w:color="auto" w:fill="FFFFFF"/>
        </w:rPr>
        <w:t xml:space="preserve">United Postal Service </w:t>
      </w:r>
      <w:r w:rsidR="00540861">
        <w:rPr>
          <w:color w:val="000000"/>
          <w:shd w:val="clear" w:color="auto" w:fill="FFFFFF"/>
        </w:rPr>
        <w:fldChar w:fldCharType="begin"/>
      </w:r>
      <w:r w:rsidR="00310601">
        <w:rPr>
          <w:color w:val="000000"/>
          <w:shd w:val="clear" w:color="auto" w:fill="FFFFFF"/>
        </w:rPr>
        <w:instrText xml:space="preserve"> ADDIN REFMGR.CITE &lt;Refman&gt;&lt;Cite&gt;&lt;Author&gt;Schoon&lt;/Author&gt;&lt;Year&gt;2005&lt;/Year&gt;&lt;RecNum&gt;118&lt;/RecNum&gt;&lt;IDText&gt;The effect of the ageing of crime scene objects on the results of scent identification line-ups using trained dogs&lt;/IDText&gt;&lt;MDL Ref_Type="Journal"&gt;&lt;Ref_Type&gt;Journal&lt;/Ref_Type&gt;&lt;Ref_ID&gt;118&lt;/Ref_ID&gt;&lt;Title_Primary&gt;The effect of the ageing of crime scene objects on the results of scent identification line-ups using trained dogs&lt;/Title_Primary&gt;&lt;Authors_Primary&gt;Schoon,G.A.A.&lt;/Authors_Primary&gt;&lt;Date_Primary&gt;2005&lt;/Date_Primary&gt;&lt;Reprint&gt;Not in File&lt;/Reprint&gt;&lt;Start_Page&gt;43&lt;/Start_Page&gt;&lt;End_Page&gt;47&lt;/End_Page&gt;&lt;Periodical&gt;Forensic science international&lt;/Periodical&gt;&lt;Volume&gt;147&lt;/Volume&gt;&lt;Issue&gt;1&lt;/Issue&gt;&lt;Publisher&gt;Elsevier&lt;/Publisher&gt;&lt;ISSN_ISBN&gt;0379-0738&lt;/ISSN_ISBN&gt;&lt;ZZ_JournalStdAbbrev&gt;&lt;f name="System"&gt;Forensic science international&lt;/f&gt;&lt;/ZZ_JournalStdAbbrev&gt;&lt;ZZ_WorkformID&gt;1&lt;/ZZ_WorkformID&gt;&lt;/MDL&gt;&lt;/Cite&gt;&lt;/Refman&gt;</w:instrText>
      </w:r>
      <w:r w:rsidR="00540861">
        <w:rPr>
          <w:color w:val="000000"/>
          <w:shd w:val="clear" w:color="auto" w:fill="FFFFFF"/>
        </w:rPr>
        <w:fldChar w:fldCharType="separate"/>
      </w:r>
      <w:r w:rsidR="00163641">
        <w:rPr>
          <w:noProof/>
          <w:color w:val="000000"/>
          <w:shd w:val="clear" w:color="auto" w:fill="FFFFFF"/>
        </w:rPr>
        <w:t>(16)</w:t>
      </w:r>
      <w:r w:rsidR="00540861">
        <w:rPr>
          <w:color w:val="000000"/>
          <w:shd w:val="clear" w:color="auto" w:fill="FFFFFF"/>
        </w:rPr>
        <w:fldChar w:fldCharType="end"/>
      </w:r>
      <w:r w:rsidR="006202F9" w:rsidRPr="00DF50B6">
        <w:rPr>
          <w:color w:val="000000"/>
          <w:shd w:val="clear" w:color="auto" w:fill="FFFFFF"/>
        </w:rPr>
        <w:t xml:space="preserve"> from the Texas border to Sarasota, Hillsborough, and Polk Counties. Evidence presented revealed t</w:t>
      </w:r>
      <w:r w:rsidR="00DF50B6" w:rsidRPr="00DF50B6">
        <w:rPr>
          <w:color w:val="000000"/>
          <w:shd w:val="clear" w:color="auto" w:fill="FFFFFF"/>
        </w:rPr>
        <w:t>hat in 2014, he had arranged</w:t>
      </w:r>
      <w:r w:rsidR="006202F9" w:rsidRPr="00DF50B6">
        <w:rPr>
          <w:color w:val="000000"/>
          <w:shd w:val="clear" w:color="auto" w:fill="FFFFFF"/>
        </w:rPr>
        <w:t xml:space="preserve"> the shipment of at least 1,860 pounds of marijuana </w:t>
      </w:r>
      <w:r w:rsidR="000E7E1B">
        <w:rPr>
          <w:color w:val="000000"/>
          <w:shd w:val="clear" w:color="auto" w:fill="FFFFFF"/>
        </w:rPr>
        <w:t>worth</w:t>
      </w:r>
      <w:r w:rsidR="006202F9" w:rsidRPr="00DF50B6">
        <w:rPr>
          <w:color w:val="000000"/>
          <w:shd w:val="clear" w:color="auto" w:fill="FFFFFF"/>
        </w:rPr>
        <w:t xml:space="preserve"> at least $927,000 of related drug proceeds back to his suppliers in Texas</w:t>
      </w:r>
      <w:r w:rsidR="00B00FA0" w:rsidRPr="00DF50B6">
        <w:rPr>
          <w:color w:val="000000"/>
          <w:shd w:val="clear" w:color="auto" w:fill="FFFFFF"/>
        </w:rPr>
        <w:t xml:space="preserve"> </w:t>
      </w:r>
      <w:r w:rsidR="00D575DA" w:rsidRPr="00DF50B6">
        <w:rPr>
          <w:color w:val="000000"/>
          <w:shd w:val="clear" w:color="auto" w:fill="FFFFFF"/>
        </w:rPr>
        <w:fldChar w:fldCharType="begin"/>
      </w:r>
      <w:r w:rsidR="00310601">
        <w:rPr>
          <w:color w:val="000000"/>
          <w:shd w:val="clear" w:color="auto" w:fill="FFFFFF"/>
        </w:rPr>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D575DA" w:rsidRPr="00DF50B6">
        <w:rPr>
          <w:color w:val="000000"/>
          <w:shd w:val="clear" w:color="auto" w:fill="FFFFFF"/>
        </w:rPr>
        <w:fldChar w:fldCharType="separate"/>
      </w:r>
      <w:r w:rsidR="00D845CF">
        <w:rPr>
          <w:noProof/>
          <w:color w:val="000000"/>
          <w:shd w:val="clear" w:color="auto" w:fill="FFFFFF"/>
        </w:rPr>
        <w:t>(2)</w:t>
      </w:r>
      <w:r w:rsidR="00D575DA" w:rsidRPr="00DF50B6">
        <w:rPr>
          <w:color w:val="000000"/>
          <w:shd w:val="clear" w:color="auto" w:fill="FFFFFF"/>
        </w:rPr>
        <w:fldChar w:fldCharType="end"/>
      </w:r>
      <w:r w:rsidR="006202F9" w:rsidRPr="00DF50B6">
        <w:rPr>
          <w:color w:val="000000"/>
          <w:shd w:val="clear" w:color="auto" w:fill="FFFFFF"/>
        </w:rPr>
        <w:t>.</w:t>
      </w:r>
      <w:r w:rsidR="00D5432C" w:rsidRPr="00300180">
        <w:rPr>
          <w:color w:val="000000"/>
          <w:shd w:val="clear" w:color="auto" w:fill="FFFFFF"/>
        </w:rPr>
        <w:t xml:space="preserve"> </w:t>
      </w:r>
      <w:r w:rsidR="002430E7">
        <w:rPr>
          <w:color w:val="000000"/>
          <w:shd w:val="clear" w:color="auto" w:fill="FFFFFF"/>
        </w:rPr>
        <w:t>On the basis of the</w:t>
      </w:r>
      <w:r w:rsidR="000602B8">
        <w:rPr>
          <w:color w:val="000000"/>
          <w:shd w:val="clear" w:color="auto" w:fill="FFFFFF"/>
        </w:rPr>
        <w:t xml:space="preserve"> information provided by the Federal-wide Drug Seizure System (FDSS), m</w:t>
      </w:r>
      <w:r w:rsidR="00C53347" w:rsidRPr="00300180">
        <w:rPr>
          <w:color w:val="000000"/>
          <w:shd w:val="clear" w:color="auto" w:fill="FFFFFF"/>
        </w:rPr>
        <w:t xml:space="preserve">arijuana </w:t>
      </w:r>
      <w:r w:rsidR="00EE3876">
        <w:rPr>
          <w:color w:val="000000"/>
          <w:shd w:val="clear" w:color="auto" w:fill="FFFFFF"/>
        </w:rPr>
        <w:t>along with heroin</w:t>
      </w:r>
      <w:r w:rsidR="006E1912">
        <w:rPr>
          <w:color w:val="000000"/>
          <w:shd w:val="clear" w:color="auto" w:fill="FFFFFF"/>
        </w:rPr>
        <w:t xml:space="preserve"> are </w:t>
      </w:r>
      <w:r w:rsidR="0002342B">
        <w:rPr>
          <w:color w:val="000000"/>
          <w:shd w:val="clear" w:color="auto" w:fill="FFFFFF"/>
        </w:rPr>
        <w:t>two of</w:t>
      </w:r>
      <w:r w:rsidR="000602B8">
        <w:rPr>
          <w:color w:val="000000"/>
          <w:shd w:val="clear" w:color="auto" w:fill="FFFFFF"/>
        </w:rPr>
        <w:t xml:space="preserve"> the </w:t>
      </w:r>
      <w:r w:rsidR="00C53347" w:rsidRPr="00300180">
        <w:rPr>
          <w:color w:val="000000"/>
          <w:shd w:val="clear" w:color="auto" w:fill="FFFFFF"/>
        </w:rPr>
        <w:t>most</w:t>
      </w:r>
      <w:r w:rsidR="001B2FDC" w:rsidRPr="00300180">
        <w:rPr>
          <w:color w:val="000000"/>
          <w:shd w:val="clear" w:color="auto" w:fill="FFFFFF"/>
        </w:rPr>
        <w:t xml:space="preserve"> frequently </w:t>
      </w:r>
      <w:r w:rsidR="00C53347" w:rsidRPr="00300180">
        <w:rPr>
          <w:color w:val="000000"/>
          <w:shd w:val="clear" w:color="auto" w:fill="FFFFFF"/>
        </w:rPr>
        <w:t>seized</w:t>
      </w:r>
      <w:r w:rsidR="00CC1578" w:rsidRPr="00300180">
        <w:rPr>
          <w:color w:val="000000"/>
          <w:shd w:val="clear" w:color="auto" w:fill="FFFFFF"/>
        </w:rPr>
        <w:t xml:space="preserve"> drugs</w:t>
      </w:r>
      <w:r w:rsidR="000602B8">
        <w:rPr>
          <w:color w:val="000000"/>
          <w:shd w:val="clear" w:color="auto" w:fill="FFFFFF"/>
        </w:rPr>
        <w:t xml:space="preserve"> within the jurisdiction of the United States</w:t>
      </w:r>
      <w:r w:rsidR="00D5432C" w:rsidRPr="00300180">
        <w:rPr>
          <w:color w:val="000000"/>
          <w:shd w:val="clear" w:color="auto" w:fill="FFFFFF"/>
        </w:rPr>
        <w:t xml:space="preserve">. </w:t>
      </w:r>
      <w:r w:rsidR="005C6070" w:rsidRPr="00300180">
        <w:rPr>
          <w:rFonts w:cs="Times New Roman"/>
          <w:shd w:val="clear" w:color="auto" w:fill="FFFFFF"/>
        </w:rPr>
        <w:t>In July 17</w:t>
      </w:r>
      <w:r w:rsidR="005508D3" w:rsidRPr="00300180">
        <w:rPr>
          <w:rFonts w:cs="Times New Roman"/>
          <w:shd w:val="clear" w:color="auto" w:fill="FFFFFF"/>
        </w:rPr>
        <w:t>, 2015</w:t>
      </w:r>
      <w:r w:rsidR="009C6500" w:rsidRPr="00300180">
        <w:rPr>
          <w:rFonts w:cs="Times New Roman"/>
          <w:shd w:val="clear" w:color="auto" w:fill="FFFFFF"/>
        </w:rPr>
        <w:t>,</w:t>
      </w:r>
      <w:r w:rsidR="005508D3" w:rsidRPr="00300180">
        <w:rPr>
          <w:rFonts w:cs="Times New Roman"/>
          <w:shd w:val="clear" w:color="auto" w:fill="FFFFFF"/>
        </w:rPr>
        <w:t xml:space="preserve"> DEA in collaboration with other government agencies intercepted what was meant to be an import transaction of kilograms of heroin</w:t>
      </w:r>
      <w:r w:rsidR="009C6500" w:rsidRPr="00300180">
        <w:rPr>
          <w:rFonts w:cs="Times New Roman"/>
          <w:shd w:val="clear" w:color="auto" w:fill="FFFFFF"/>
        </w:rPr>
        <w:t xml:space="preserve"> from Afghanistan to the United States</w:t>
      </w:r>
      <w:r w:rsidR="00C53347" w:rsidRPr="00300180">
        <w:rPr>
          <w:rFonts w:cs="Times New Roman"/>
          <w:shd w:val="clear" w:color="auto" w:fill="FFFFFF"/>
        </w:rPr>
        <w:t xml:space="preserve"> worth thousands of dollars</w:t>
      </w:r>
      <w:r w:rsidR="005508D3" w:rsidRPr="00300180">
        <w:rPr>
          <w:rFonts w:cs="Times New Roman"/>
          <w:shd w:val="clear" w:color="auto" w:fill="FFFFFF"/>
        </w:rPr>
        <w:t>.</w:t>
      </w:r>
      <w:r w:rsidR="00B6718A">
        <w:rPr>
          <w:rFonts w:cs="Times New Roman"/>
          <w:shd w:val="clear" w:color="auto" w:fill="FFFFFF"/>
        </w:rPr>
        <w:t xml:space="preserve"> </w:t>
      </w:r>
      <w:r w:rsidR="00A34232">
        <w:rPr>
          <w:rFonts w:cs="Times New Roman"/>
          <w:shd w:val="clear" w:color="auto" w:fill="FFFFFF"/>
        </w:rPr>
        <w:t>As a result</w:t>
      </w:r>
      <w:r w:rsidR="001F78C3" w:rsidRPr="00300180">
        <w:rPr>
          <w:rFonts w:cs="Times New Roman"/>
          <w:shd w:val="clear" w:color="auto" w:fill="FFFFFF"/>
        </w:rPr>
        <w:t xml:space="preserve"> of the recent </w:t>
      </w:r>
      <w:hyperlink r:id="rId39" w:tgtFrame="_blank" w:tooltip="increase in supply and decline in cost" w:history="1">
        <w:r w:rsidR="001F78C3" w:rsidRPr="00300180">
          <w:rPr>
            <w:rStyle w:val="Hyperlink"/>
            <w:rFonts w:cs="Times New Roman"/>
            <w:color w:val="auto"/>
            <w:szCs w:val="24"/>
            <w:u w:val="none"/>
            <w:bdr w:val="none" w:sz="0" w:space="0" w:color="auto" w:frame="1"/>
            <w:shd w:val="clear" w:color="auto" w:fill="FFFFFF"/>
          </w:rPr>
          <w:t>increase in supply and decline in cost</w:t>
        </w:r>
      </w:hyperlink>
      <w:r w:rsidR="001F78C3" w:rsidRPr="00300180">
        <w:rPr>
          <w:rFonts w:cs="Times New Roman"/>
          <w:shd w:val="clear" w:color="auto" w:fill="FFFFFF"/>
        </w:rPr>
        <w:t>, heroin is becoming one of the most popular drugs on the market.</w:t>
      </w:r>
      <w:r w:rsidR="006202F9" w:rsidRPr="00300180">
        <w:rPr>
          <w:rFonts w:cs="Times New Roman"/>
        </w:rPr>
        <w:t xml:space="preserve"> </w:t>
      </w:r>
    </w:p>
    <w:p w14:paraId="7BB9E567" w14:textId="114FD0A7" w:rsidR="005E6BE1" w:rsidRDefault="005A3402" w:rsidP="00E402B1">
      <w:pPr>
        <w:pStyle w:val="Heading2"/>
      </w:pPr>
      <w:bookmarkStart w:id="17" w:name="_Toc467151339"/>
      <w:r w:rsidRPr="00F97860">
        <w:t>Drugs</w:t>
      </w:r>
      <w:bookmarkEnd w:id="17"/>
      <w:r w:rsidR="002F619C" w:rsidRPr="00F97860">
        <w:t xml:space="preserve"> </w:t>
      </w:r>
    </w:p>
    <w:p w14:paraId="399B83C8" w14:textId="7D739AA2" w:rsidR="0096792B" w:rsidRDefault="0096792B" w:rsidP="00E402B1">
      <w:pPr>
        <w:pStyle w:val="Heading3"/>
      </w:pPr>
      <w:bookmarkStart w:id="18" w:name="_Toc467151340"/>
      <w:r>
        <w:t>History</w:t>
      </w:r>
      <w:bookmarkEnd w:id="18"/>
    </w:p>
    <w:p w14:paraId="7D7A26E5" w14:textId="66CDF614" w:rsidR="005E6BE1" w:rsidRDefault="004C0BCF" w:rsidP="007A0781">
      <w:pPr>
        <w:rPr>
          <w:rFonts w:cs="Times New Roman"/>
          <w:shd w:val="clear" w:color="auto" w:fill="FFFFFF"/>
        </w:rPr>
      </w:pPr>
      <w:r>
        <w:rPr>
          <w:shd w:val="clear" w:color="auto" w:fill="FFFFFF"/>
        </w:rPr>
        <w:t>D</w:t>
      </w:r>
      <w:r w:rsidR="00A34232">
        <w:rPr>
          <w:shd w:val="clear" w:color="auto" w:fill="FFFFFF"/>
        </w:rPr>
        <w:t xml:space="preserve">rugs were </w:t>
      </w:r>
      <w:r w:rsidR="00B06A76">
        <w:rPr>
          <w:shd w:val="clear" w:color="auto" w:fill="FFFFFF"/>
        </w:rPr>
        <w:t>in</w:t>
      </w:r>
      <w:r w:rsidR="00176970">
        <w:rPr>
          <w:shd w:val="clear" w:color="auto" w:fill="FFFFFF"/>
        </w:rPr>
        <w:t xml:space="preserve">troduced to </w:t>
      </w:r>
      <w:r w:rsidR="00FD2578">
        <w:rPr>
          <w:shd w:val="clear" w:color="auto" w:fill="FFFFFF"/>
        </w:rPr>
        <w:t xml:space="preserve">the </w:t>
      </w:r>
      <w:r w:rsidR="00E814E4">
        <w:rPr>
          <w:shd w:val="clear" w:color="auto" w:fill="FFFFFF"/>
        </w:rPr>
        <w:t xml:space="preserve">world for their </w:t>
      </w:r>
      <w:r w:rsidR="00176970">
        <w:rPr>
          <w:shd w:val="clear" w:color="auto" w:fill="FFFFFF"/>
        </w:rPr>
        <w:t xml:space="preserve">medical and/or spiritual </w:t>
      </w:r>
      <w:r w:rsidR="00E814E4">
        <w:rPr>
          <w:shd w:val="clear" w:color="auto" w:fill="FFFFFF"/>
        </w:rPr>
        <w:t>uses</w:t>
      </w:r>
      <w:r w:rsidR="00176970">
        <w:rPr>
          <w:shd w:val="clear" w:color="auto" w:fill="FFFFFF"/>
        </w:rPr>
        <w:t xml:space="preserve"> </w:t>
      </w:r>
      <w:r w:rsidR="00847C39">
        <w:rPr>
          <w:shd w:val="clear" w:color="auto" w:fill="FFFFFF"/>
        </w:rPr>
        <w:t>rather than recreation</w:t>
      </w:r>
      <w:r w:rsidR="002F619C">
        <w:rPr>
          <w:shd w:val="clear" w:color="auto" w:fill="FFFFFF"/>
        </w:rPr>
        <w:t>al</w:t>
      </w:r>
      <w:r w:rsidR="00847C39">
        <w:rPr>
          <w:shd w:val="clear" w:color="auto" w:fill="FFFFFF"/>
        </w:rPr>
        <w:t>,</w:t>
      </w:r>
      <w:r>
        <w:rPr>
          <w:shd w:val="clear" w:color="auto" w:fill="FFFFFF"/>
        </w:rPr>
        <w:t xml:space="preserve"> but</w:t>
      </w:r>
      <w:r w:rsidR="00B06A76">
        <w:rPr>
          <w:shd w:val="clear" w:color="auto" w:fill="FFFFFF"/>
        </w:rPr>
        <w:t xml:space="preserve"> </w:t>
      </w:r>
      <w:r w:rsidR="00A34232">
        <w:rPr>
          <w:shd w:val="clear" w:color="auto" w:fill="FFFFFF"/>
        </w:rPr>
        <w:t>today their</w:t>
      </w:r>
      <w:r w:rsidR="002F619C">
        <w:rPr>
          <w:shd w:val="clear" w:color="auto" w:fill="FFFFFF"/>
        </w:rPr>
        <w:t xml:space="preserve"> primary use has turned out to be </w:t>
      </w:r>
      <w:r w:rsidR="002F619C" w:rsidRPr="00163641">
        <w:rPr>
          <w:shd w:val="clear" w:color="auto" w:fill="FFFFFF"/>
        </w:rPr>
        <w:t>the latter</w:t>
      </w:r>
      <w:r w:rsidR="00163641">
        <w:rPr>
          <w:shd w:val="clear" w:color="auto" w:fill="FFFFFF"/>
        </w:rPr>
        <w:t xml:space="preserve"> </w:t>
      </w:r>
      <w:r w:rsidR="00163641">
        <w:rPr>
          <w:shd w:val="clear" w:color="auto" w:fill="FFFFFF"/>
        </w:rPr>
        <w:fldChar w:fldCharType="begin"/>
      </w:r>
      <w:r w:rsidR="00310601">
        <w:rPr>
          <w:shd w:val="clear" w:color="auto" w:fill="FFFFFF"/>
        </w:rPr>
        <w:instrText xml:space="preserve"> ADDIN REFMGR.CITE &lt;Refman&gt;&lt;Cite&gt;&lt;Author&gt;Knox&lt;/Author&gt;&lt;Year&gt;2016&lt;/Year&gt;&lt;RecNum&gt;173&lt;/RecNum&gt;&lt;IDText&gt;Drugs in Ancient Culture: A History of Drug Use and Effects&lt;/IDText&gt;&lt;MDL Ref_Type="Electronic Citation"&gt;&lt;Ref_Type&gt;Electronic Citation&lt;/Ref_Type&gt;&lt;Ref_ID&gt;173&lt;/Ref_ID&gt;&lt;Title_Primary&gt;Drugs in Ancient Culture: A History of Drug Use and Effects&lt;/Title_Primary&gt;&lt;Authors_Primary&gt;Knox,L.&lt;/Authors_Primary&gt;&lt;Date_Primary&gt;2016/6/9&lt;/Date_Primary&gt;&lt;Reprint&gt;Not in File&lt;/Reprint&gt;&lt;Periodical&gt;Ancient Origins&lt;/Periodical&gt;&lt;ZZ_JournalFull&gt;&lt;f name="System"&gt;Ancient Origins&lt;/f&gt;&lt;/ZZ_JournalFull&gt;&lt;ZZ_WorkformID&gt;34&lt;/ZZ_WorkformID&gt;&lt;/MDL&gt;&lt;/Cite&gt;&lt;/Refman&gt;</w:instrText>
      </w:r>
      <w:r w:rsidR="00163641">
        <w:rPr>
          <w:shd w:val="clear" w:color="auto" w:fill="FFFFFF"/>
        </w:rPr>
        <w:fldChar w:fldCharType="separate"/>
      </w:r>
      <w:r w:rsidR="00163641">
        <w:rPr>
          <w:noProof/>
          <w:shd w:val="clear" w:color="auto" w:fill="FFFFFF"/>
        </w:rPr>
        <w:t>(17)</w:t>
      </w:r>
      <w:r w:rsidR="00163641">
        <w:rPr>
          <w:shd w:val="clear" w:color="auto" w:fill="FFFFFF"/>
        </w:rPr>
        <w:fldChar w:fldCharType="end"/>
      </w:r>
      <w:r w:rsidR="00B0381A">
        <w:rPr>
          <w:shd w:val="clear" w:color="auto" w:fill="FFFFFF"/>
        </w:rPr>
        <w:t xml:space="preserve">. </w:t>
      </w:r>
      <w:r w:rsidR="005E6BE1" w:rsidRPr="00FD2578">
        <w:rPr>
          <w:rFonts w:cs="Times New Roman"/>
          <w:shd w:val="clear" w:color="auto" w:fill="FFFFFF"/>
        </w:rPr>
        <w:t xml:space="preserve">Since </w:t>
      </w:r>
      <w:r w:rsidR="00A34232">
        <w:rPr>
          <w:rFonts w:cs="Times New Roman"/>
          <w:shd w:val="clear" w:color="auto" w:fill="FFFFFF"/>
        </w:rPr>
        <w:t xml:space="preserve">the </w:t>
      </w:r>
      <w:r w:rsidR="00176970" w:rsidRPr="00FD2578">
        <w:rPr>
          <w:rFonts w:cs="Times New Roman"/>
          <w:shd w:val="clear" w:color="auto" w:fill="FFFFFF"/>
        </w:rPr>
        <w:t xml:space="preserve">early </w:t>
      </w:r>
      <w:r w:rsidR="005E6BE1" w:rsidRPr="00FD2578">
        <w:rPr>
          <w:rFonts w:cs="Times New Roman"/>
          <w:shd w:val="clear" w:color="auto" w:fill="FFFFFF"/>
        </w:rPr>
        <w:t xml:space="preserve">19th century when </w:t>
      </w:r>
      <w:r w:rsidR="00FD2578" w:rsidRPr="00FD2578">
        <w:rPr>
          <w:rFonts w:cs="Times New Roman"/>
          <w:shd w:val="clear" w:color="auto" w:fill="FFFFFF"/>
        </w:rPr>
        <w:t xml:space="preserve">drugs became symbols of </w:t>
      </w:r>
      <w:r w:rsidR="00FD2578" w:rsidRPr="00FD2578">
        <w:rPr>
          <w:rFonts w:cs="Times New Roman"/>
        </w:rPr>
        <w:t xml:space="preserve">youthful rebellion, social upheaval, and </w:t>
      </w:r>
      <w:r w:rsidR="00FD2578" w:rsidRPr="00FD2578">
        <w:rPr>
          <w:rFonts w:cs="Times New Roman"/>
        </w:rPr>
        <w:lastRenderedPageBreak/>
        <w:t xml:space="preserve">political </w:t>
      </w:r>
      <w:r w:rsidR="002B37CB" w:rsidRPr="00FD2578">
        <w:rPr>
          <w:rFonts w:cs="Times New Roman"/>
        </w:rPr>
        <w:t>dissent,</w:t>
      </w:r>
      <w:r w:rsidR="00FD2578" w:rsidRPr="00FD2578">
        <w:rPr>
          <w:rFonts w:cs="Times New Roman"/>
        </w:rPr>
        <w:t xml:space="preserve"> </w:t>
      </w:r>
      <w:r w:rsidR="005E6BE1" w:rsidRPr="00FD2578">
        <w:rPr>
          <w:rFonts w:cs="Times New Roman"/>
          <w:shd w:val="clear" w:color="auto" w:fill="FFFFFF"/>
        </w:rPr>
        <w:t>our society has confronted the problem of drug</w:t>
      </w:r>
      <w:r w:rsidR="005E6BE1" w:rsidRPr="00FD2578">
        <w:rPr>
          <w:shd w:val="clear" w:color="auto" w:fill="FFFFFF"/>
        </w:rPr>
        <w:t xml:space="preserve"> </w:t>
      </w:r>
      <w:r w:rsidR="005E6BE1" w:rsidRPr="005E6BE1">
        <w:rPr>
          <w:shd w:val="clear" w:color="auto" w:fill="FFFFFF"/>
        </w:rPr>
        <w:t>abuse and a</w:t>
      </w:r>
      <w:r w:rsidR="00327133">
        <w:rPr>
          <w:shd w:val="clear" w:color="auto" w:fill="FFFFFF"/>
        </w:rPr>
        <w:t>ddiction</w:t>
      </w:r>
      <w:r w:rsidR="00FD2578" w:rsidRPr="00752415">
        <w:rPr>
          <w:rFonts w:cs="Times New Roman"/>
          <w:shd w:val="clear" w:color="auto" w:fill="FFFFFF"/>
        </w:rPr>
        <w:t xml:space="preserve">. </w:t>
      </w:r>
      <w:r w:rsidR="001E1782">
        <w:rPr>
          <w:rFonts w:cs="Times New Roman"/>
          <w:shd w:val="clear" w:color="auto" w:fill="FFFFFF"/>
        </w:rPr>
        <w:t>Consequently</w:t>
      </w:r>
      <w:r w:rsidR="00FD2578" w:rsidRPr="00752415">
        <w:rPr>
          <w:rFonts w:cs="Times New Roman"/>
          <w:shd w:val="clear" w:color="auto" w:fill="FFFFFF"/>
        </w:rPr>
        <w:t xml:space="preserve">, law enforcement </w:t>
      </w:r>
      <w:r w:rsidR="00FD2578" w:rsidRPr="00752415">
        <w:rPr>
          <w:rFonts w:cs="Times New Roman"/>
        </w:rPr>
        <w:t>measurement</w:t>
      </w:r>
      <w:r w:rsidR="00752415" w:rsidRPr="00752415">
        <w:rPr>
          <w:rFonts w:cs="Times New Roman"/>
        </w:rPr>
        <w:t>s</w:t>
      </w:r>
      <w:r w:rsidR="00FD2578" w:rsidRPr="00752415">
        <w:rPr>
          <w:rFonts w:cs="Times New Roman"/>
        </w:rPr>
        <w:t xml:space="preserve"> were </w:t>
      </w:r>
      <w:r w:rsidR="00F305B0">
        <w:rPr>
          <w:rFonts w:cs="Times New Roman"/>
        </w:rPr>
        <w:t>established</w:t>
      </w:r>
      <w:r w:rsidR="00752415" w:rsidRPr="00752415">
        <w:rPr>
          <w:rFonts w:cs="Times New Roman"/>
        </w:rPr>
        <w:t>.</w:t>
      </w:r>
      <w:r w:rsidR="00FD2578" w:rsidRPr="00752415">
        <w:rPr>
          <w:rFonts w:cs="Times New Roman"/>
        </w:rPr>
        <w:t xml:space="preserve"> </w:t>
      </w:r>
      <w:r w:rsidR="00752415" w:rsidRPr="00752415">
        <w:rPr>
          <w:rFonts w:cs="Times New Roman"/>
        </w:rPr>
        <w:t>F</w:t>
      </w:r>
      <w:r w:rsidR="00FD2578" w:rsidRPr="00752415">
        <w:rPr>
          <w:rFonts w:cs="Times New Roman"/>
        </w:rPr>
        <w:t>ir</w:t>
      </w:r>
      <w:r w:rsidR="00E814E4">
        <w:rPr>
          <w:rFonts w:cs="Times New Roman"/>
        </w:rPr>
        <w:t xml:space="preserve">st anti-opium laws in the 1870s, followed by </w:t>
      </w:r>
      <w:r w:rsidR="00FD2578" w:rsidRPr="00752415">
        <w:rPr>
          <w:rFonts w:cs="Times New Roman"/>
        </w:rPr>
        <w:t>anti-cocaine laws, in the South in the early 1900s</w:t>
      </w:r>
      <w:r w:rsidR="00E814E4">
        <w:rPr>
          <w:rFonts w:cs="Times New Roman"/>
        </w:rPr>
        <w:t xml:space="preserve"> and </w:t>
      </w:r>
      <w:r w:rsidR="00FD2578" w:rsidRPr="00752415">
        <w:rPr>
          <w:rFonts w:cs="Times New Roman"/>
        </w:rPr>
        <w:t>anti-marijuana laws, in the Midwest and the Southwest in the 1910s and 20s</w:t>
      </w:r>
      <w:r w:rsidR="00757593">
        <w:rPr>
          <w:rFonts w:cs="Times New Roman"/>
        </w:rPr>
        <w:t xml:space="preserve"> </w:t>
      </w:r>
      <w:r w:rsidR="00757593">
        <w:rPr>
          <w:rFonts w:cs="Times New Roman"/>
        </w:rPr>
        <w:fldChar w:fldCharType="begin"/>
      </w:r>
      <w:r w:rsidR="00310601">
        <w:rPr>
          <w:rFonts w:cs="Times New Roman"/>
        </w:rPr>
        <w:instrText xml:space="preserve"> ADDIN REFMGR.CITE &lt;Refman&gt;&lt;Cite&gt;&lt;Author&gt;Drug Policy Alliance&lt;/Author&gt;&lt;Year&gt;2015&lt;/Year&gt;&lt;RecNum&gt;20&lt;/RecNum&gt;&lt;IDText&gt;A Brief History of the Drug War&lt;/IDText&gt;&lt;MDL Ref_Type="Online Source"&gt;&lt;Ref_Type&gt;Online Source&lt;/Ref_Type&gt;&lt;Ref_ID&gt;20&lt;/Ref_ID&gt;&lt;Title_Primary&gt;A Brief History of the Drug War&lt;/Title_Primary&gt;&lt;Authors_Primary&gt;Drug Policy Alliance&lt;/Authors_Primary&gt;&lt;Date_Primary&gt;2015/11&lt;/Date_Primary&gt;&lt;Reprint&gt;Not in File&lt;/Reprint&gt;&lt;Date_Secondary&gt;2015/11/24&lt;/Date_Secondary&gt;&lt;Web_URL&gt;&lt;u&gt;http://www.drugpolicy.org/new-solutions-drug-policy/brief-history-drug-war&lt;/u&gt;&lt;/Web_URL&gt;&lt;ZZ_WorkformID&gt;31&lt;/ZZ_WorkformID&gt;&lt;/MDL&gt;&lt;/Cite&gt;&lt;/Refman&gt;</w:instrText>
      </w:r>
      <w:r w:rsidR="00757593">
        <w:rPr>
          <w:rFonts w:cs="Times New Roman"/>
        </w:rPr>
        <w:fldChar w:fldCharType="separate"/>
      </w:r>
      <w:r w:rsidR="00163641">
        <w:rPr>
          <w:rFonts w:cs="Times New Roman"/>
          <w:noProof/>
        </w:rPr>
        <w:t>(18)</w:t>
      </w:r>
      <w:r w:rsidR="00757593">
        <w:rPr>
          <w:rFonts w:cs="Times New Roman"/>
        </w:rPr>
        <w:fldChar w:fldCharType="end"/>
      </w:r>
      <w:r w:rsidR="00757593">
        <w:rPr>
          <w:rFonts w:cs="Times New Roman"/>
        </w:rPr>
        <w:t>.</w:t>
      </w:r>
    </w:p>
    <w:p w14:paraId="1989F40E" w14:textId="2FE0C31D" w:rsidR="00B865F6" w:rsidRPr="00B865F6" w:rsidRDefault="00701A16" w:rsidP="007A3F5E">
      <w:pPr>
        <w:rPr>
          <w:rStyle w:val="Hyperlink"/>
          <w:rFonts w:cs="Times New Roman"/>
          <w:color w:val="auto"/>
          <w:szCs w:val="24"/>
          <w:u w:val="none"/>
          <w:shd w:val="clear" w:color="auto" w:fill="FFFFFF"/>
        </w:rPr>
      </w:pPr>
      <w:r>
        <w:rPr>
          <w:shd w:val="clear" w:color="auto" w:fill="FFFFFF"/>
        </w:rPr>
        <w:t>Even more strict measurements were taken when the United States enacted additional laws concerning consumer protections and public health</w:t>
      </w:r>
      <w:r w:rsidR="00F71022" w:rsidRPr="00701A16">
        <w:rPr>
          <w:shd w:val="clear" w:color="auto" w:fill="FFFFFF"/>
        </w:rPr>
        <w:t xml:space="preserve">. </w:t>
      </w:r>
      <w:r w:rsidR="000E7E1B">
        <w:rPr>
          <w:shd w:val="clear" w:color="auto" w:fill="FFFFFF"/>
        </w:rPr>
        <w:t xml:space="preserve">In the early 1900s the nation banned additive drugs with the help </w:t>
      </w:r>
      <w:r w:rsidR="000E7E1B" w:rsidRPr="00B865F6">
        <w:rPr>
          <w:shd w:val="clear" w:color="auto" w:fill="FFFFFF"/>
        </w:rPr>
        <w:t>of</w:t>
      </w:r>
      <w:r w:rsidR="005C2611" w:rsidRPr="00B865F6">
        <w:rPr>
          <w:shd w:val="clear" w:color="auto" w:fill="FFFFFF"/>
        </w:rPr>
        <w:t xml:space="preserve"> the</w:t>
      </w:r>
      <w:r w:rsidR="005C2611" w:rsidRPr="00B865F6">
        <w:rPr>
          <w:rStyle w:val="apple-converted-space"/>
          <w:rFonts w:cs="Times New Roman"/>
          <w:szCs w:val="24"/>
          <w:shd w:val="clear" w:color="auto" w:fill="FFFFFF"/>
        </w:rPr>
        <w:t> </w:t>
      </w:r>
      <w:hyperlink r:id="rId40" w:tooltip="International Opium Convention" w:history="1">
        <w:r w:rsidR="005C2611" w:rsidRPr="00B865F6">
          <w:rPr>
            <w:rStyle w:val="Hyperlink"/>
            <w:rFonts w:cs="Times New Roman"/>
            <w:color w:val="auto"/>
            <w:szCs w:val="24"/>
            <w:u w:val="none"/>
            <w:shd w:val="clear" w:color="auto" w:fill="FFFFFF"/>
          </w:rPr>
          <w:t>International Opium Convention</w:t>
        </w:r>
      </w:hyperlink>
      <w:r w:rsidR="005C2611" w:rsidRPr="00B865F6">
        <w:rPr>
          <w:rStyle w:val="apple-converted-space"/>
          <w:rFonts w:cs="Times New Roman"/>
          <w:szCs w:val="24"/>
          <w:shd w:val="clear" w:color="auto" w:fill="FFFFFF"/>
        </w:rPr>
        <w:t> </w:t>
      </w:r>
      <w:r w:rsidR="000E7E1B" w:rsidRPr="00B865F6">
        <w:rPr>
          <w:shd w:val="clear" w:color="auto" w:fill="FFFFFF"/>
        </w:rPr>
        <w:t>who</w:t>
      </w:r>
      <w:r w:rsidR="005C2611" w:rsidRPr="00B865F6">
        <w:rPr>
          <w:shd w:val="clear" w:color="auto" w:fill="FFFFFF"/>
        </w:rPr>
        <w:t xml:space="preserve"> lead international agreements regulating trade</w:t>
      </w:r>
      <w:r w:rsidR="00020DA9" w:rsidRPr="00B865F6">
        <w:rPr>
          <w:shd w:val="clear" w:color="auto" w:fill="FFFFFF"/>
        </w:rPr>
        <w:t xml:space="preserve"> </w:t>
      </w:r>
      <w:r w:rsidR="00020DA9" w:rsidRPr="00B865F6">
        <w:rPr>
          <w:shd w:val="clear" w:color="auto" w:fill="FFFFFF"/>
        </w:rPr>
        <w:fldChar w:fldCharType="begin"/>
      </w:r>
      <w:r w:rsidR="00310601">
        <w:rPr>
          <w:shd w:val="clear" w:color="auto" w:fill="FFFFFF"/>
        </w:rPr>
        <w:instrText xml:space="preserve"> ADDIN REFMGR.CITE &lt;Refman&gt;&lt;Cite&gt;&lt;Author&gt;Musto&lt;/Author&gt;&lt;Year&gt;2016&lt;/Year&gt;&lt;RecNum&gt;163&lt;/RecNum&gt;&lt;IDText&gt;The History of Legislative Control Over Opium, Cocaine and Their Derivatives&lt;/IDText&gt;&lt;MDL Ref_Type="Online Source"&gt;&lt;Ref_Type&gt;Online Source&lt;/Ref_Type&gt;&lt;Ref_ID&gt;163&lt;/Ref_ID&gt;&lt;Title_Primary&gt;The History of Legislative Control Over Opium, Cocaine and Their Derivatives&lt;/Title_Primary&gt;&lt;Authors_Primary&gt;Musto,D.F.&lt;/Authors_Primary&gt;&lt;Date_Primary&gt;2016&lt;/Date_Primary&gt;&lt;Reprint&gt;Not in File&lt;/Reprint&gt;&lt;Web_URL&gt;&lt;u&gt;http://www.druglibrary.org/schaffer/history/ophs.htm&lt;/u&gt;&lt;/Web_URL&gt;&lt;ZZ_WorkformID&gt;31&lt;/ZZ_WorkformID&gt;&lt;/MDL&gt;&lt;/Cite&gt;&lt;/Refman&gt;</w:instrText>
      </w:r>
      <w:r w:rsidR="00020DA9" w:rsidRPr="00B865F6">
        <w:rPr>
          <w:shd w:val="clear" w:color="auto" w:fill="FFFFFF"/>
        </w:rPr>
        <w:fldChar w:fldCharType="separate"/>
      </w:r>
      <w:r w:rsidR="00163641">
        <w:rPr>
          <w:noProof/>
          <w:shd w:val="clear" w:color="auto" w:fill="FFFFFF"/>
        </w:rPr>
        <w:t>(19)</w:t>
      </w:r>
      <w:r w:rsidR="00020DA9" w:rsidRPr="00B865F6">
        <w:rPr>
          <w:shd w:val="clear" w:color="auto" w:fill="FFFFFF"/>
        </w:rPr>
        <w:fldChar w:fldCharType="end"/>
      </w:r>
      <w:r w:rsidR="00020DA9" w:rsidRPr="00B865F6">
        <w:rPr>
          <w:shd w:val="clear" w:color="auto" w:fill="FFFFFF"/>
        </w:rPr>
        <w:t>.</w:t>
      </w:r>
      <w:r w:rsidR="005C2611" w:rsidRPr="00B865F6">
        <w:rPr>
          <w:rStyle w:val="apple-converted-space"/>
          <w:rFonts w:cs="Times New Roman"/>
          <w:szCs w:val="24"/>
          <w:shd w:val="clear" w:color="auto" w:fill="FFFFFF"/>
        </w:rPr>
        <w:t> </w:t>
      </w:r>
      <w:r w:rsidR="005C2611" w:rsidRPr="00B865F6">
        <w:rPr>
          <w:shd w:val="clear" w:color="auto" w:fill="FFFFFF"/>
        </w:rPr>
        <w:t>The</w:t>
      </w:r>
      <w:r w:rsidR="005C2611" w:rsidRPr="00B865F6">
        <w:rPr>
          <w:rStyle w:val="apple-converted-space"/>
          <w:rFonts w:cs="Times New Roman"/>
          <w:szCs w:val="24"/>
          <w:shd w:val="clear" w:color="auto" w:fill="FFFFFF"/>
        </w:rPr>
        <w:t> </w:t>
      </w:r>
      <w:hyperlink r:id="rId41" w:tooltip="Food and Drugs Act of 1906" w:history="1">
        <w:r w:rsidR="005C2611" w:rsidRPr="00B865F6">
          <w:rPr>
            <w:rStyle w:val="Hyperlink"/>
            <w:rFonts w:cs="Times New Roman"/>
            <w:color w:val="auto"/>
            <w:szCs w:val="24"/>
            <w:u w:val="none"/>
            <w:shd w:val="clear" w:color="auto" w:fill="FFFFFF"/>
          </w:rPr>
          <w:t>Food and Drugs Act of 1906</w:t>
        </w:r>
      </w:hyperlink>
      <w:r w:rsidR="005C2611" w:rsidRPr="00B865F6">
        <w:rPr>
          <w:rStyle w:val="apple-converted-space"/>
          <w:rFonts w:cs="Times New Roman"/>
          <w:szCs w:val="24"/>
          <w:shd w:val="clear" w:color="auto" w:fill="FFFFFF"/>
        </w:rPr>
        <w:t> </w:t>
      </w:r>
      <w:r w:rsidR="005C2611" w:rsidRPr="00B865F6">
        <w:rPr>
          <w:shd w:val="clear" w:color="auto" w:fill="FFFFFF"/>
        </w:rPr>
        <w:t xml:space="preserve">was the beginning of over 200 laws concerning public health and consumer protections. </w:t>
      </w:r>
      <w:r w:rsidR="00A34232">
        <w:rPr>
          <w:rStyle w:val="Hyperlink"/>
          <w:rFonts w:cs="Times New Roman"/>
          <w:color w:val="auto"/>
          <w:szCs w:val="24"/>
          <w:u w:val="none"/>
          <w:shd w:val="clear" w:color="auto" w:fill="FFFFFF"/>
        </w:rPr>
        <w:t>However, i</w:t>
      </w:r>
      <w:r w:rsidR="00B865F6" w:rsidRPr="00B865F6">
        <w:rPr>
          <w:rStyle w:val="Hyperlink"/>
          <w:rFonts w:cs="Times New Roman"/>
          <w:color w:val="auto"/>
          <w:szCs w:val="24"/>
          <w:u w:val="none"/>
          <w:shd w:val="clear" w:color="auto" w:fill="FFFFFF"/>
        </w:rPr>
        <w:t xml:space="preserve">t was difficult to oversee </w:t>
      </w:r>
      <w:r w:rsidR="003757C6" w:rsidRPr="00B865F6">
        <w:rPr>
          <w:rStyle w:val="Hyperlink"/>
          <w:rFonts w:cs="Times New Roman"/>
          <w:color w:val="auto"/>
          <w:szCs w:val="24"/>
          <w:u w:val="none"/>
          <w:shd w:val="clear" w:color="auto" w:fill="FFFFFF"/>
        </w:rPr>
        <w:t>all</w:t>
      </w:r>
      <w:r w:rsidR="00B865F6" w:rsidRPr="00B865F6">
        <w:rPr>
          <w:rStyle w:val="Hyperlink"/>
          <w:rFonts w:cs="Times New Roman"/>
          <w:color w:val="auto"/>
          <w:szCs w:val="24"/>
          <w:u w:val="none"/>
          <w:shd w:val="clear" w:color="auto" w:fill="FFFFFF"/>
        </w:rPr>
        <w:t xml:space="preserve"> the laws at once</w:t>
      </w:r>
      <w:r w:rsidR="003757C6" w:rsidRPr="00B865F6">
        <w:rPr>
          <w:rStyle w:val="Hyperlink"/>
          <w:rFonts w:cs="Times New Roman"/>
          <w:color w:val="auto"/>
          <w:szCs w:val="24"/>
          <w:u w:val="none"/>
          <w:shd w:val="clear" w:color="auto" w:fill="FFFFFF"/>
        </w:rPr>
        <w:t>,</w:t>
      </w:r>
      <w:r w:rsidR="002B37CB" w:rsidRPr="00B865F6">
        <w:rPr>
          <w:rStyle w:val="Hyperlink"/>
          <w:rFonts w:cs="Times New Roman"/>
          <w:color w:val="auto"/>
          <w:szCs w:val="24"/>
          <w:u w:val="none"/>
          <w:shd w:val="clear" w:color="auto" w:fill="FFFFFF"/>
        </w:rPr>
        <w:t xml:space="preserve"> thus</w:t>
      </w:r>
      <w:r w:rsidR="003757C6" w:rsidRPr="00B865F6">
        <w:rPr>
          <w:rStyle w:val="Hyperlink"/>
          <w:rFonts w:cs="Times New Roman"/>
          <w:color w:val="auto"/>
          <w:szCs w:val="24"/>
          <w:u w:val="none"/>
          <w:shd w:val="clear" w:color="auto" w:fill="FFFFFF"/>
        </w:rPr>
        <w:t xml:space="preserve"> t</w:t>
      </w:r>
      <w:r w:rsidR="002456A4" w:rsidRPr="00B865F6">
        <w:rPr>
          <w:rStyle w:val="Hyperlink"/>
          <w:rFonts w:cs="Times New Roman"/>
          <w:color w:val="auto"/>
          <w:szCs w:val="24"/>
          <w:u w:val="none"/>
          <w:shd w:val="clear" w:color="auto" w:fill="FFFFFF"/>
        </w:rPr>
        <w:t xml:space="preserve">he nation’s problem </w:t>
      </w:r>
      <w:r w:rsidR="003757C6" w:rsidRPr="00B865F6">
        <w:rPr>
          <w:rStyle w:val="Hyperlink"/>
          <w:rFonts w:cs="Times New Roman"/>
          <w:color w:val="auto"/>
          <w:szCs w:val="24"/>
          <w:u w:val="none"/>
          <w:shd w:val="clear" w:color="auto" w:fill="FFFFFF"/>
        </w:rPr>
        <w:t>was</w:t>
      </w:r>
      <w:r w:rsidR="002456A4" w:rsidRPr="00B865F6">
        <w:rPr>
          <w:rStyle w:val="Hyperlink"/>
          <w:rFonts w:cs="Times New Roman"/>
          <w:color w:val="auto"/>
          <w:szCs w:val="24"/>
          <w:u w:val="none"/>
          <w:shd w:val="clear" w:color="auto" w:fill="FFFFFF"/>
        </w:rPr>
        <w:t xml:space="preserve"> not </w:t>
      </w:r>
      <w:r w:rsidR="00B865F6" w:rsidRPr="00B865F6">
        <w:rPr>
          <w:rStyle w:val="Hyperlink"/>
          <w:rFonts w:cs="Times New Roman"/>
          <w:color w:val="auto"/>
          <w:szCs w:val="24"/>
          <w:u w:val="none"/>
          <w:shd w:val="clear" w:color="auto" w:fill="FFFFFF"/>
        </w:rPr>
        <w:t xml:space="preserve">been </w:t>
      </w:r>
      <w:r w:rsidR="002456A4" w:rsidRPr="00B865F6">
        <w:rPr>
          <w:rStyle w:val="Hyperlink"/>
          <w:rFonts w:cs="Times New Roman"/>
          <w:color w:val="auto"/>
          <w:szCs w:val="24"/>
          <w:u w:val="none"/>
          <w:shd w:val="clear" w:color="auto" w:fill="FFFFFF"/>
        </w:rPr>
        <w:t xml:space="preserve">properly </w:t>
      </w:r>
      <w:r w:rsidR="00AF42CB" w:rsidRPr="00B865F6">
        <w:rPr>
          <w:rStyle w:val="Hyperlink"/>
          <w:rFonts w:cs="Times New Roman"/>
          <w:color w:val="auto"/>
          <w:szCs w:val="24"/>
          <w:u w:val="none"/>
          <w:shd w:val="clear" w:color="auto" w:fill="FFFFFF"/>
        </w:rPr>
        <w:t>attended</w:t>
      </w:r>
      <w:r w:rsidR="003757C6" w:rsidRPr="00B865F6">
        <w:rPr>
          <w:rStyle w:val="Hyperlink"/>
          <w:rFonts w:cs="Times New Roman"/>
          <w:color w:val="auto"/>
          <w:szCs w:val="24"/>
          <w:u w:val="none"/>
          <w:shd w:val="clear" w:color="auto" w:fill="FFFFFF"/>
        </w:rPr>
        <w:t>.</w:t>
      </w:r>
      <w:r w:rsidR="00AF42CB" w:rsidRPr="00B865F6">
        <w:rPr>
          <w:rStyle w:val="Hyperlink"/>
          <w:rFonts w:cs="Times New Roman"/>
          <w:color w:val="auto"/>
          <w:szCs w:val="24"/>
          <w:u w:val="none"/>
          <w:shd w:val="clear" w:color="auto" w:fill="FFFFFF"/>
        </w:rPr>
        <w:t xml:space="preserve"> </w:t>
      </w:r>
      <w:r w:rsidR="00B865F6">
        <w:rPr>
          <w:rStyle w:val="Hyperlink"/>
          <w:rFonts w:cs="Times New Roman"/>
          <w:color w:val="auto"/>
          <w:szCs w:val="24"/>
          <w:u w:val="none"/>
          <w:shd w:val="clear" w:color="auto" w:fill="FFFFFF"/>
        </w:rPr>
        <w:t>In an attempt to have a more control</w:t>
      </w:r>
      <w:r w:rsidR="00A34232">
        <w:rPr>
          <w:rStyle w:val="Hyperlink"/>
          <w:rFonts w:cs="Times New Roman"/>
          <w:color w:val="auto"/>
          <w:szCs w:val="24"/>
          <w:u w:val="none"/>
          <w:shd w:val="clear" w:color="auto" w:fill="FFFFFF"/>
        </w:rPr>
        <w:t>led</w:t>
      </w:r>
      <w:r w:rsidR="00B865F6">
        <w:rPr>
          <w:rStyle w:val="Hyperlink"/>
          <w:rFonts w:cs="Times New Roman"/>
          <w:color w:val="auto"/>
          <w:szCs w:val="24"/>
          <w:u w:val="none"/>
          <w:shd w:val="clear" w:color="auto" w:fill="FFFFFF"/>
        </w:rPr>
        <w:t xml:space="preserve"> system, President </w:t>
      </w:r>
      <w:r w:rsidR="00A34232">
        <w:rPr>
          <w:rStyle w:val="Hyperlink"/>
          <w:rFonts w:cs="Times New Roman"/>
          <w:color w:val="auto"/>
          <w:szCs w:val="24"/>
          <w:u w:val="none"/>
          <w:shd w:val="clear" w:color="auto" w:fill="FFFFFF"/>
        </w:rPr>
        <w:t xml:space="preserve">Richard </w:t>
      </w:r>
      <w:r w:rsidR="00B865F6">
        <w:rPr>
          <w:rStyle w:val="Hyperlink"/>
          <w:rFonts w:cs="Times New Roman"/>
          <w:color w:val="auto"/>
          <w:szCs w:val="24"/>
          <w:u w:val="none"/>
          <w:shd w:val="clear" w:color="auto" w:fill="FFFFFF"/>
        </w:rPr>
        <w:t>Nixon signed the Controlled Substances Act (CSA) in 1970. This act essentially combines all the preexisting federal drug laws into one single statute. In other words, the purpose of this act is to regulate the manufacture, possession, importation, use and distribution of illegal substances</w:t>
      </w:r>
      <w:r w:rsidR="00EE21A9">
        <w:rPr>
          <w:rStyle w:val="Hyperlink"/>
          <w:rFonts w:cs="Times New Roman"/>
          <w:color w:val="auto"/>
          <w:szCs w:val="24"/>
          <w:u w:val="none"/>
          <w:shd w:val="clear" w:color="auto" w:fill="FFFFFF"/>
        </w:rPr>
        <w:t xml:space="preserve"> </w:t>
      </w:r>
      <w:r w:rsidR="00EE21A9">
        <w:rPr>
          <w:rStyle w:val="Hyperlink"/>
          <w:rFonts w:cs="Times New Roman"/>
          <w:color w:val="auto"/>
          <w:szCs w:val="24"/>
          <w:u w:val="none"/>
          <w:shd w:val="clear" w:color="auto" w:fill="FFFFFF"/>
        </w:rPr>
        <w:fldChar w:fldCharType="begin"/>
      </w:r>
      <w:r w:rsidR="00310601">
        <w:rPr>
          <w:rStyle w:val="Hyperlink"/>
          <w:rFonts w:cs="Times New Roman"/>
          <w:color w:val="auto"/>
          <w:szCs w:val="24"/>
          <w:u w:val="none"/>
          <w:shd w:val="clear" w:color="auto" w:fill="FFFFFF"/>
        </w:rPr>
        <w:instrText xml:space="preserve"> ADDIN REFMGR.CITE &lt;Refman&gt;&lt;Cite&gt;&lt;Author&gt;Balster&lt;/Author&gt;&lt;Year&gt;2010&lt;/Year&gt;&lt;RecNum&gt;164&lt;/RecNum&gt;&lt;IDText&gt;Controlled Substances Act&lt;/IDText&gt;&lt;MDL Ref_Type="Book Chapter"&gt;&lt;Ref_Type&gt;Book Chapter&lt;/Ref_Type&gt;&lt;Ref_ID&gt;164&lt;/Ref_ID&gt;&lt;Title_Primary&gt;Controlled Substances Act&lt;/Title_Primary&gt;&lt;Authors_Primary&gt;Balster,R.L.&lt;/Authors_Primary&gt;&lt;Authors_Primary&gt;Walsh,S.&lt;/Authors_Primary&gt;&lt;Date_Primary&gt;2010&lt;/Date_Primary&gt;&lt;Reprint&gt;Not in File&lt;/Reprint&gt;&lt;Start_Page&gt;354&lt;/Start_Page&gt;&lt;End_Page&gt;354&lt;/End_Page&gt;&lt;Title_Secondary&gt;Encyclopedia of Psychopharmacology&lt;/Title_Secondary&gt;&lt;Publisher&gt;Springer&lt;/Publisher&gt;&lt;ISSN_ISBN&gt;3540686983&lt;/ISSN_ISBN&gt;&lt;ZZ_WorkformID&gt;3&lt;/ZZ_WorkformID&gt;&lt;/MDL&gt;&lt;/Cite&gt;&lt;/Refman&gt;</w:instrText>
      </w:r>
      <w:r w:rsidR="00EE21A9">
        <w:rPr>
          <w:rStyle w:val="Hyperlink"/>
          <w:rFonts w:cs="Times New Roman"/>
          <w:color w:val="auto"/>
          <w:szCs w:val="24"/>
          <w:u w:val="none"/>
          <w:shd w:val="clear" w:color="auto" w:fill="FFFFFF"/>
        </w:rPr>
        <w:fldChar w:fldCharType="separate"/>
      </w:r>
      <w:r w:rsidR="00163641">
        <w:rPr>
          <w:rStyle w:val="Hyperlink"/>
          <w:rFonts w:cs="Times New Roman"/>
          <w:noProof/>
          <w:color w:val="auto"/>
          <w:szCs w:val="24"/>
          <w:u w:val="none"/>
          <w:shd w:val="clear" w:color="auto" w:fill="FFFFFF"/>
        </w:rPr>
        <w:t>(20)</w:t>
      </w:r>
      <w:r w:rsidR="00EE21A9">
        <w:rPr>
          <w:rStyle w:val="Hyperlink"/>
          <w:rFonts w:cs="Times New Roman"/>
          <w:color w:val="auto"/>
          <w:szCs w:val="24"/>
          <w:u w:val="none"/>
          <w:shd w:val="clear" w:color="auto" w:fill="FFFFFF"/>
        </w:rPr>
        <w:fldChar w:fldCharType="end"/>
      </w:r>
      <w:r w:rsidR="00B865F6">
        <w:rPr>
          <w:rStyle w:val="Hyperlink"/>
          <w:rFonts w:cs="Times New Roman"/>
          <w:color w:val="auto"/>
          <w:szCs w:val="24"/>
          <w:u w:val="none"/>
          <w:shd w:val="clear" w:color="auto" w:fill="FFFFFF"/>
        </w:rPr>
        <w:t>.</w:t>
      </w:r>
    </w:p>
    <w:p w14:paraId="33E8D845" w14:textId="12A8B321" w:rsidR="005C2611" w:rsidRDefault="005C2611" w:rsidP="00E402B1">
      <w:pPr>
        <w:pStyle w:val="Heading3"/>
      </w:pPr>
      <w:bookmarkStart w:id="19" w:name="_Toc467151341"/>
      <w:r>
        <w:t>Drug Scheduling</w:t>
      </w:r>
      <w:bookmarkEnd w:id="19"/>
    </w:p>
    <w:p w14:paraId="214248A2" w14:textId="53BB483B" w:rsidR="002B37CB" w:rsidRPr="008079FF" w:rsidRDefault="002B37CB" w:rsidP="007A0781">
      <w:pPr>
        <w:rPr>
          <w:color w:val="252525"/>
        </w:rPr>
      </w:pPr>
      <w:r w:rsidRPr="00343373">
        <w:t xml:space="preserve">The legislation created five Schedules divided by </w:t>
      </w:r>
      <w:r w:rsidR="00CF1EF1" w:rsidRPr="00343373">
        <w:t xml:space="preserve">different </w:t>
      </w:r>
      <w:r w:rsidRPr="00343373">
        <w:t xml:space="preserve">qualifications that the substance must meet to be included </w:t>
      </w:r>
      <w:r w:rsidR="008079FF">
        <w:t>in each. Although</w:t>
      </w:r>
      <w:r w:rsidR="00CF1EF1" w:rsidRPr="00343373">
        <w:t xml:space="preserve"> </w:t>
      </w:r>
      <w:r w:rsidR="008079FF">
        <w:t xml:space="preserve">the </w:t>
      </w:r>
      <w:r w:rsidR="00CF1EF1" w:rsidRPr="00343373">
        <w:t>qualifi</w:t>
      </w:r>
      <w:r w:rsidR="008079FF">
        <w:t>cation of the drugs depend</w:t>
      </w:r>
      <w:r w:rsidR="00DF220A">
        <w:t>s</w:t>
      </w:r>
      <w:r w:rsidR="008079FF">
        <w:t xml:space="preserve"> o</w:t>
      </w:r>
      <w:r w:rsidR="00343373" w:rsidRPr="00343373">
        <w:t>n both the</w:t>
      </w:r>
      <w:r w:rsidR="008079FF">
        <w:t xml:space="preserve"> </w:t>
      </w:r>
      <w:r w:rsidR="00343373" w:rsidRPr="00343373">
        <w:t xml:space="preserve">potential for abuse </w:t>
      </w:r>
      <w:r w:rsidR="008079FF">
        <w:t xml:space="preserve">and </w:t>
      </w:r>
      <w:r w:rsidR="00CF1EF1" w:rsidRPr="00343373">
        <w:t xml:space="preserve">the </w:t>
      </w:r>
      <w:r w:rsidR="008079FF">
        <w:t xml:space="preserve">acceptable </w:t>
      </w:r>
      <w:r w:rsidR="00287C07" w:rsidRPr="00343373">
        <w:t>medical</w:t>
      </w:r>
      <w:r w:rsidR="00CF1EF1" w:rsidRPr="00343373">
        <w:t xml:space="preserve"> use</w:t>
      </w:r>
      <w:r w:rsidR="00287C07" w:rsidRPr="00343373">
        <w:t xml:space="preserve"> in treatment</w:t>
      </w:r>
      <w:r w:rsidR="00CF1EF1" w:rsidRPr="00343373">
        <w:t xml:space="preserve"> </w:t>
      </w:r>
      <w:r w:rsidR="00343373" w:rsidRPr="00343373">
        <w:t>the drug</w:t>
      </w:r>
      <w:r w:rsidR="008079FF">
        <w:t xml:space="preserve"> has, what determines the </w:t>
      </w:r>
      <w:r w:rsidR="00467753">
        <w:t>sch</w:t>
      </w:r>
      <w:r w:rsidR="00EE21A9">
        <w:t>eduling of the drug is the</w:t>
      </w:r>
      <w:r w:rsidR="00467753">
        <w:t xml:space="preserve"> rate</w:t>
      </w:r>
      <w:r w:rsidR="00EE21A9">
        <w:t xml:space="preserve"> of abuse</w:t>
      </w:r>
      <w:r w:rsidR="00467753">
        <w:t>.</w:t>
      </w:r>
      <w:r w:rsidR="00CF1EF1" w:rsidRPr="00343373">
        <w:t xml:space="preserve"> </w:t>
      </w:r>
      <w:r w:rsidR="00E31035">
        <w:t>As the s</w:t>
      </w:r>
      <w:r w:rsidR="00467753">
        <w:t>chedules increase in numb</w:t>
      </w:r>
      <w:r w:rsidR="00A34232">
        <w:t>er, the drug potential of abuse</w:t>
      </w:r>
      <w:r w:rsidR="00467753">
        <w:t xml:space="preserve"> decreases</w:t>
      </w:r>
      <w:r w:rsidR="00EE21A9">
        <w:t xml:space="preserve"> and so are the penalties involved</w:t>
      </w:r>
      <w:r w:rsidR="00C15958">
        <w:t xml:space="preserve"> if a subject is detained for illegal possession</w:t>
      </w:r>
      <w:r w:rsidR="00467753">
        <w:t xml:space="preserve">. </w:t>
      </w:r>
      <w:r w:rsidR="00EE21A9">
        <w:t xml:space="preserve">Drug Enforcement Administration and the </w:t>
      </w:r>
      <w:r w:rsidR="001541BC">
        <w:lastRenderedPageBreak/>
        <w:t xml:space="preserve">Department of </w:t>
      </w:r>
      <w:bookmarkStart w:id="20" w:name="OLE_LINK5"/>
      <w:r w:rsidR="001541BC">
        <w:t>Health and Human Services</w:t>
      </w:r>
      <w:bookmarkEnd w:id="20"/>
      <w:r w:rsidR="001541BC">
        <w:t xml:space="preserve"> (HHS) </w:t>
      </w:r>
      <w:r w:rsidR="00287C07" w:rsidRPr="00343373">
        <w:t>are currently the two agencies allow</w:t>
      </w:r>
      <w:r w:rsidR="00343373" w:rsidRPr="00343373">
        <w:t>ed</w:t>
      </w:r>
      <w:r w:rsidR="00287C07" w:rsidRPr="00343373">
        <w:t xml:space="preserve"> to determine </w:t>
      </w:r>
      <w:r w:rsidR="001541BC">
        <w:t>which substances are included,</w:t>
      </w:r>
      <w:r w:rsidR="00287C07" w:rsidRPr="00343373">
        <w:t xml:space="preserve"> removed</w:t>
      </w:r>
      <w:r w:rsidR="001541BC">
        <w:t xml:space="preserve"> or changed</w:t>
      </w:r>
      <w:r w:rsidR="00287C07" w:rsidRPr="00343373">
        <w:t xml:space="preserve"> from the various schedules</w:t>
      </w:r>
      <w:r w:rsidR="00936A56">
        <w:t xml:space="preserve"> </w:t>
      </w:r>
      <w:r w:rsidR="001541BC">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1541BC">
        <w:fldChar w:fldCharType="separate"/>
      </w:r>
      <w:r w:rsidR="00D845CF">
        <w:rPr>
          <w:noProof/>
        </w:rPr>
        <w:t>(2)</w:t>
      </w:r>
      <w:r w:rsidR="001541BC">
        <w:fldChar w:fldCharType="end"/>
      </w:r>
      <w:r w:rsidR="00287C07" w:rsidRPr="00343373">
        <w:t xml:space="preserve">. </w:t>
      </w:r>
      <w:r w:rsidR="00343373" w:rsidRPr="00EE21A9">
        <w:rPr>
          <w:color w:val="252525"/>
          <w:shd w:val="clear" w:color="auto" w:fill="FFFFFF"/>
        </w:rPr>
        <w:t xml:space="preserve">The </w:t>
      </w:r>
      <w:r w:rsidR="00343373" w:rsidRPr="00C15958">
        <w:rPr>
          <w:shd w:val="clear" w:color="auto" w:fill="FFFFFF"/>
        </w:rPr>
        <w:t xml:space="preserve">specific classification of any given drug or other substance is usually a source of controversy, as is the purpose and </w:t>
      </w:r>
      <w:r w:rsidR="00343373" w:rsidRPr="00EE21A9">
        <w:rPr>
          <w:color w:val="252525"/>
          <w:shd w:val="clear" w:color="auto" w:fill="FFFFFF"/>
        </w:rPr>
        <w:t>effectiveness of the entire regulatory scheme.</w:t>
      </w:r>
    </w:p>
    <w:p w14:paraId="2153B0F1" w14:textId="606FF033" w:rsidR="00287C07" w:rsidRDefault="00287C07" w:rsidP="00E402B1">
      <w:pPr>
        <w:pStyle w:val="Heading4"/>
        <w:ind w:right="0"/>
      </w:pPr>
      <w:bookmarkStart w:id="21" w:name="_Toc467151342"/>
      <w:r>
        <w:t>Schedule I</w:t>
      </w:r>
      <w:bookmarkEnd w:id="21"/>
    </w:p>
    <w:p w14:paraId="600EBCE2" w14:textId="78EEA1ED" w:rsidR="008079FF" w:rsidRPr="00E31035" w:rsidRDefault="00DF220A" w:rsidP="007A0781">
      <w:pPr>
        <w:rPr>
          <w:rFonts w:eastAsia="Times New Roman"/>
        </w:rPr>
      </w:pPr>
      <w:r>
        <w:t>Substances that are part of this category are those that ha</w:t>
      </w:r>
      <w:r w:rsidR="003F51B5">
        <w:t xml:space="preserve">ve high potential </w:t>
      </w:r>
      <w:r w:rsidR="003F51B5" w:rsidRPr="00E31035">
        <w:t>for abuse. As this drugs have</w:t>
      </w:r>
      <w:r w:rsidRPr="00E31035">
        <w:t xml:space="preserve"> no current medical use in</w:t>
      </w:r>
      <w:r w:rsidR="003F51B5" w:rsidRPr="00E31035">
        <w:t xml:space="preserve"> treatment in the United States, no prescriptions are allowed to be written. Schedule 1</w:t>
      </w:r>
      <w:r w:rsidRPr="00E31035">
        <w:t xml:space="preserve"> drugs are considered to be </w:t>
      </w:r>
      <w:r w:rsidR="003F51B5" w:rsidRPr="00E31035">
        <w:t>highly dangerous when used without medical supervision</w:t>
      </w:r>
      <w:r w:rsidR="00E31035" w:rsidRPr="00E31035">
        <w:t xml:space="preserve"> in comparison to those from other schedules. Drugs in this schedule include</w:t>
      </w:r>
      <w:r w:rsidR="00FF3E2D" w:rsidRPr="00FF3E2D">
        <w:t xml:space="preserve"> </w:t>
      </w:r>
      <w:r w:rsidR="00FF3E2D">
        <w:t>e heroin, gamma hydroxybutyric acid (GHB), lysergic acid diethylamide (LSD), marijuana, and methaqualone</w:t>
      </w:r>
      <w:r w:rsidR="00746F79">
        <w:t xml:space="preserve"> </w:t>
      </w:r>
      <w:r w:rsidR="00FF3E2D">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FF3E2D">
        <w:fldChar w:fldCharType="separate"/>
      </w:r>
      <w:r w:rsidR="00D845CF">
        <w:rPr>
          <w:noProof/>
        </w:rPr>
        <w:t>(2)</w:t>
      </w:r>
      <w:r w:rsidR="00FF3E2D">
        <w:fldChar w:fldCharType="end"/>
      </w:r>
      <w:r w:rsidR="00FF3E2D">
        <w:t>.</w:t>
      </w:r>
    </w:p>
    <w:p w14:paraId="70B3896F" w14:textId="16A88A49" w:rsidR="00287C07" w:rsidRDefault="00287C07" w:rsidP="00E402B1">
      <w:pPr>
        <w:pStyle w:val="Heading4"/>
        <w:ind w:right="0"/>
      </w:pPr>
      <w:bookmarkStart w:id="22" w:name="_Toc467151343"/>
      <w:r>
        <w:t>Schedule II</w:t>
      </w:r>
      <w:bookmarkEnd w:id="22"/>
    </w:p>
    <w:p w14:paraId="5BB82EC7" w14:textId="2E2452C3" w:rsidR="00DB1495" w:rsidRPr="005D3334" w:rsidRDefault="0029633A" w:rsidP="007A0781">
      <w:pPr>
        <w:rPr>
          <w:rFonts w:eastAsia="Times New Roman"/>
        </w:rPr>
      </w:pPr>
      <w:r w:rsidRPr="00EE2767">
        <w:t>S</w:t>
      </w:r>
      <w:r w:rsidR="00B8326B" w:rsidRPr="00EE2767">
        <w:t xml:space="preserve">chedule II drugs are </w:t>
      </w:r>
      <w:r w:rsidRPr="00EE2767">
        <w:t xml:space="preserve">those </w:t>
      </w:r>
      <w:r w:rsidR="00B8326B" w:rsidRPr="00EE2767">
        <w:t>considered to have</w:t>
      </w:r>
      <w:r w:rsidRPr="00EE2767">
        <w:t xml:space="preserve"> high potential for abuse </w:t>
      </w:r>
      <w:r w:rsidR="00B8326B" w:rsidRPr="00EE2767">
        <w:t>but to a lower degree when compared to Schedule I drugs. A</w:t>
      </w:r>
      <w:r w:rsidR="00EE2767" w:rsidRPr="00EE2767">
        <w:t>lthough there is still likely possibilities for its abuse, there are some accepted medical uses in the United States. The abuse of Schedule II drugs leads to physical and/or psychological dependence and</w:t>
      </w:r>
      <w:r w:rsidR="00246E07">
        <w:t xml:space="preserve"> it</w:t>
      </w:r>
      <w:r w:rsidR="00EE2767" w:rsidRPr="00EE2767">
        <w:t xml:space="preserve"> is considered dangerous.  </w:t>
      </w:r>
      <w:bookmarkStart w:id="23" w:name="OLE_LINK1"/>
      <w:bookmarkStart w:id="24" w:name="OLE_LINK2"/>
      <w:r w:rsidR="00EE2767" w:rsidRPr="00EE2767">
        <w:t>Drugs on this schedule include</w:t>
      </w:r>
      <w:r w:rsidR="00EE2767">
        <w:t>:</w:t>
      </w:r>
      <w:bookmarkEnd w:id="23"/>
      <w:bookmarkEnd w:id="24"/>
      <w:r w:rsidR="00746F79" w:rsidRPr="00746F79">
        <w:t xml:space="preserve"> morphine, phencyclidine (PCP), cocaine, methadone, hydrocodone, fentanyl, and methamphetamine</w:t>
      </w:r>
      <w:r w:rsidR="00746F79">
        <w:t xml:space="preserve"> </w:t>
      </w:r>
      <w:r w:rsidR="00746F79">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746F79">
        <w:fldChar w:fldCharType="separate"/>
      </w:r>
      <w:r w:rsidR="00D845CF">
        <w:rPr>
          <w:noProof/>
        </w:rPr>
        <w:t>(2)</w:t>
      </w:r>
      <w:r w:rsidR="00746F79">
        <w:fldChar w:fldCharType="end"/>
      </w:r>
      <w:r w:rsidR="00EE2767">
        <w:rPr>
          <w:rFonts w:eastAsia="Times New Roman"/>
          <w:color w:val="000000"/>
          <w:shd w:val="clear" w:color="auto" w:fill="FFFFFF"/>
        </w:rPr>
        <w:t xml:space="preserve">. </w:t>
      </w:r>
    </w:p>
    <w:p w14:paraId="32AC4A3B" w14:textId="7390C090" w:rsidR="00287C07" w:rsidRDefault="00287C07" w:rsidP="00E402B1">
      <w:pPr>
        <w:pStyle w:val="Heading4"/>
        <w:ind w:right="0"/>
      </w:pPr>
      <w:bookmarkStart w:id="25" w:name="_Toc467151344"/>
      <w:r>
        <w:t>Schedule III</w:t>
      </w:r>
      <w:bookmarkEnd w:id="25"/>
    </w:p>
    <w:p w14:paraId="1A444062" w14:textId="43949277" w:rsidR="005D3334" w:rsidRPr="009974CB" w:rsidRDefault="005D3334" w:rsidP="007A0781">
      <w:pPr>
        <w:rPr>
          <w:rFonts w:eastAsia="Times New Roman"/>
        </w:rPr>
      </w:pPr>
      <w:r w:rsidRPr="009974CB">
        <w:t xml:space="preserve">Substances included in this schedule are those considered to have less potential for abuse and thus have accepted medical uses.  </w:t>
      </w:r>
      <w:r w:rsidR="009974CB" w:rsidRPr="009974CB">
        <w:t xml:space="preserve">Additionally, when </w:t>
      </w:r>
      <w:r w:rsidRPr="009974CB">
        <w:t>abused</w:t>
      </w:r>
      <w:r w:rsidR="009974CB" w:rsidRPr="009974CB">
        <w:t xml:space="preserve">, its misused </w:t>
      </w:r>
      <w:r w:rsidRPr="009974CB">
        <w:t xml:space="preserve">will lead to moderate to low </w:t>
      </w:r>
      <w:r w:rsidR="009974CB" w:rsidRPr="009974CB">
        <w:t>physical</w:t>
      </w:r>
      <w:r w:rsidRPr="009974CB">
        <w:t xml:space="preserve"> and/or psychological dependence</w:t>
      </w:r>
      <w:r w:rsidR="009974CB" w:rsidRPr="009974CB">
        <w:t>. Dru</w:t>
      </w:r>
      <w:r w:rsidR="00246E07">
        <w:t xml:space="preserve">gs in this schedule </w:t>
      </w:r>
      <w:r w:rsidR="00246E07">
        <w:lastRenderedPageBreak/>
        <w:t>include: pr</w:t>
      </w:r>
      <w:r w:rsidR="009974CB" w:rsidRPr="009974CB">
        <w:rPr>
          <w:rFonts w:eastAsia="Times New Roman"/>
          <w:color w:val="000000"/>
          <w:shd w:val="clear" w:color="auto" w:fill="FFFFFF"/>
        </w:rPr>
        <w:t>oducts containing less than 90 milligrams of codeine per dos</w:t>
      </w:r>
      <w:r w:rsidR="00746F79">
        <w:rPr>
          <w:rFonts w:eastAsia="Times New Roman"/>
          <w:color w:val="000000"/>
          <w:shd w:val="clear" w:color="auto" w:fill="FFFFFF"/>
        </w:rPr>
        <w:t xml:space="preserve">age unit (Tylenol with codeine), </w:t>
      </w:r>
      <w:r w:rsidR="00746F79" w:rsidRPr="00746F79">
        <w:rPr>
          <w:rFonts w:eastAsia="Times New Roman"/>
          <w:color w:val="000000"/>
          <w:shd w:val="clear" w:color="auto" w:fill="FFFFFF"/>
        </w:rPr>
        <w:t>Anabolic steroids, codeine</w:t>
      </w:r>
      <w:r w:rsidR="00746F79">
        <w:rPr>
          <w:rFonts w:eastAsia="Times New Roman"/>
          <w:color w:val="000000"/>
          <w:shd w:val="clear" w:color="auto" w:fill="FFFFFF"/>
        </w:rPr>
        <w:t xml:space="preserve">, </w:t>
      </w:r>
      <w:r w:rsidR="00746F79" w:rsidRPr="00746F79">
        <w:rPr>
          <w:rFonts w:eastAsia="Times New Roman"/>
          <w:color w:val="000000"/>
          <w:shd w:val="clear" w:color="auto" w:fill="FFFFFF"/>
        </w:rPr>
        <w:t>and some barbiturates</w:t>
      </w:r>
      <w:r w:rsidR="00746F79">
        <w:rPr>
          <w:rFonts w:eastAsia="Times New Roman"/>
          <w:color w:val="000000"/>
          <w:shd w:val="clear" w:color="auto" w:fill="FFFFFF"/>
        </w:rPr>
        <w:t xml:space="preserve"> </w:t>
      </w:r>
      <w:r w:rsidR="00746F79">
        <w:rPr>
          <w:rFonts w:eastAsia="Times New Roman"/>
          <w:color w:val="000000"/>
          <w:shd w:val="clear" w:color="auto" w:fill="FFFFFF"/>
        </w:rPr>
        <w:fldChar w:fldCharType="begin"/>
      </w:r>
      <w:r w:rsidR="00310601">
        <w:rPr>
          <w:rFonts w:eastAsia="Times New Roman"/>
          <w:color w:val="000000"/>
          <w:shd w:val="clear" w:color="auto" w:fill="FFFFFF"/>
        </w:rPr>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746F79">
        <w:rPr>
          <w:rFonts w:eastAsia="Times New Roman"/>
          <w:color w:val="000000"/>
          <w:shd w:val="clear" w:color="auto" w:fill="FFFFFF"/>
        </w:rPr>
        <w:fldChar w:fldCharType="separate"/>
      </w:r>
      <w:r w:rsidR="00D845CF">
        <w:rPr>
          <w:rFonts w:eastAsia="Times New Roman"/>
          <w:noProof/>
          <w:color w:val="000000"/>
          <w:shd w:val="clear" w:color="auto" w:fill="FFFFFF"/>
        </w:rPr>
        <w:t>(2)</w:t>
      </w:r>
      <w:r w:rsidR="00746F79">
        <w:rPr>
          <w:rFonts w:eastAsia="Times New Roman"/>
          <w:color w:val="000000"/>
          <w:shd w:val="clear" w:color="auto" w:fill="FFFFFF"/>
        </w:rPr>
        <w:fldChar w:fldCharType="end"/>
      </w:r>
      <w:r w:rsidR="00746F79">
        <w:rPr>
          <w:rFonts w:eastAsia="Times New Roman"/>
        </w:rPr>
        <w:t>.</w:t>
      </w:r>
    </w:p>
    <w:p w14:paraId="197333A3" w14:textId="08A98FA5" w:rsidR="00287C07" w:rsidRDefault="00287C07" w:rsidP="00E402B1">
      <w:pPr>
        <w:pStyle w:val="Heading4"/>
        <w:ind w:right="0"/>
      </w:pPr>
      <w:bookmarkStart w:id="26" w:name="_Toc467151345"/>
      <w:r>
        <w:t>Schedule IV</w:t>
      </w:r>
      <w:bookmarkEnd w:id="26"/>
    </w:p>
    <w:p w14:paraId="0E8498DD" w14:textId="76C63DFB" w:rsidR="009974CB" w:rsidRPr="009974CB" w:rsidRDefault="00A409AA" w:rsidP="007A0781">
      <w:r w:rsidRPr="007A0781">
        <w:t>Schedule IV drugs are cons</w:t>
      </w:r>
      <w:r w:rsidR="005870F7" w:rsidRPr="007A0781">
        <w:t xml:space="preserve">idered those with low potential </w:t>
      </w:r>
      <w:r w:rsidR="00177DC9" w:rsidRPr="007A0781">
        <w:t xml:space="preserve">for abuse relative to the drugs in Schedule III this </w:t>
      </w:r>
      <w:r w:rsidR="005870F7" w:rsidRPr="007A0781">
        <w:t>in turns</w:t>
      </w:r>
      <w:r w:rsidR="00177DC9" w:rsidRPr="007A0781">
        <w:t>,</w:t>
      </w:r>
      <w:r w:rsidR="005870F7" w:rsidRPr="007A0781">
        <w:t xml:space="preserve"> have low risk of dependence. </w:t>
      </w:r>
      <w:r w:rsidR="00177DC9" w:rsidRPr="007A0781">
        <w:t>Drugs on this schedule include: Xanax, Soma, Darvon, Darvocet, Valium, Ativan, Talwin, Ambien, Tramadol</w:t>
      </w:r>
      <w:r w:rsidR="00F133A1" w:rsidRPr="007A0781">
        <w:rPr>
          <w:highlight w:val="yellow"/>
        </w:rPr>
        <w:t xml:space="preserve"> </w:t>
      </w:r>
      <w:r w:rsidR="0006201D" w:rsidRPr="00F133A1">
        <w:rPr>
          <w:rFonts w:cs="Times New Roman"/>
          <w:color w:val="000000"/>
          <w:szCs w:val="24"/>
          <w:shd w:val="clear" w:color="auto" w:fill="FFFFFF"/>
        </w:rPr>
        <w:fldChar w:fldCharType="begin"/>
      </w:r>
      <w:r w:rsidR="00310601">
        <w:rPr>
          <w:rFonts w:cs="Times New Roman"/>
          <w:color w:val="000000"/>
          <w:szCs w:val="24"/>
          <w:shd w:val="clear" w:color="auto" w:fill="FFFFFF"/>
        </w:rPr>
        <w:instrText xml:space="preserve"> ADDIN REFMGR.CITE &lt;Refman&gt;&lt;Cite&gt;&lt;Author&gt;United State Drug Enforcement Administration&lt;/Author&gt;&lt;Year&gt;2015&lt;/Year&gt;&lt;RecNum&gt;23&lt;/RecNum&gt;&lt;IDText&gt;Drug Schedueling&lt;/IDText&gt;&lt;MDL Ref_Type="Online Source"&gt;&lt;Ref_Type&gt;Online Source&lt;/Ref_Type&gt;&lt;Ref_ID&gt;23&lt;/Ref_ID&gt;&lt;Title_Primary&gt;Drug Schedueling&lt;/Title_Primary&gt;&lt;Authors_Primary&gt;United State Drug Enforcement Administration&lt;/Authors_Primary&gt;&lt;Date_Primary&gt;2015&lt;/Date_Primary&gt;&lt;Reprint&gt;Not in File&lt;/Reprint&gt;&lt;Date_Secondary&gt;2015/11/10&lt;/Date_Secondary&gt;&lt;Web_URL&gt;&lt;u&gt;http://www.dea.gov/druginfo/ds.shtml&lt;/u&gt;&lt;/Web_URL&gt;&lt;ZZ_WorkformID&gt;31&lt;/ZZ_WorkformID&gt;&lt;/MDL&gt;&lt;/Cite&gt;&lt;/Refman&gt;</w:instrText>
      </w:r>
      <w:r w:rsidR="0006201D" w:rsidRPr="00F133A1">
        <w:rPr>
          <w:rFonts w:cs="Times New Roman"/>
          <w:color w:val="000000"/>
          <w:szCs w:val="24"/>
          <w:shd w:val="clear" w:color="auto" w:fill="FFFFFF"/>
        </w:rPr>
        <w:fldChar w:fldCharType="separate"/>
      </w:r>
      <w:r w:rsidR="00163641">
        <w:rPr>
          <w:rFonts w:cs="Times New Roman"/>
          <w:noProof/>
          <w:color w:val="000000"/>
          <w:szCs w:val="24"/>
          <w:shd w:val="clear" w:color="auto" w:fill="FFFFFF"/>
        </w:rPr>
        <w:t>(21)</w:t>
      </w:r>
      <w:r w:rsidR="0006201D" w:rsidRPr="00F133A1">
        <w:rPr>
          <w:rFonts w:cs="Times New Roman"/>
          <w:color w:val="000000"/>
          <w:szCs w:val="24"/>
          <w:shd w:val="clear" w:color="auto" w:fill="FFFFFF"/>
        </w:rPr>
        <w:fldChar w:fldCharType="end"/>
      </w:r>
      <w:r w:rsidR="00177DC9" w:rsidRPr="00F133A1">
        <w:rPr>
          <w:rFonts w:cs="Times New Roman"/>
          <w:color w:val="000000"/>
          <w:szCs w:val="24"/>
          <w:shd w:val="clear" w:color="auto" w:fill="FFFFFF"/>
        </w:rPr>
        <w:t>.</w:t>
      </w:r>
    </w:p>
    <w:p w14:paraId="64E38D1D" w14:textId="6BF854F3" w:rsidR="00287C07" w:rsidRDefault="00287C07" w:rsidP="00E402B1">
      <w:pPr>
        <w:pStyle w:val="Heading4"/>
        <w:ind w:right="0"/>
      </w:pPr>
      <w:bookmarkStart w:id="27" w:name="_Toc467151346"/>
      <w:r>
        <w:t>Schedule V</w:t>
      </w:r>
      <w:bookmarkEnd w:id="27"/>
    </w:p>
    <w:p w14:paraId="38344863" w14:textId="7182E6E3" w:rsidR="00177DC9" w:rsidRPr="00177DC9" w:rsidRDefault="00177DC9" w:rsidP="007A0781">
      <w:r w:rsidRPr="007A0781">
        <w:t xml:space="preserve">Drugs, substances, or chemicals included on this schedule are those with the lowest potential for abuse in comparison with </w:t>
      </w:r>
      <w:r w:rsidR="006F56D0" w:rsidRPr="007A0781">
        <w:t>previous</w:t>
      </w:r>
      <w:r w:rsidRPr="007A0781">
        <w:t xml:space="preserve"> schedules. These drugs have a currently accepted medical use in treatment in the United States and consist of preparations</w:t>
      </w:r>
      <w:r>
        <w:t xml:space="preserve"> containing limited quantities of certain narcotics. </w:t>
      </w:r>
      <w:r w:rsidR="00B06311" w:rsidRPr="00B06311">
        <w:t>Schedule V drugs are generally used for antidiarrheal, antitussive, and analgesic purposes</w:t>
      </w:r>
      <w:r w:rsidR="00B06311">
        <w:t xml:space="preserve"> (e.g. </w:t>
      </w:r>
      <w:r w:rsidR="00B06311" w:rsidRPr="00B06311">
        <w:t>cough preparations with less than 200 milligrams of codeine or per 100 milliliters (Robitussin AC), Lomotil, Motofen, Lyrica, Parepectolin</w:t>
      </w:r>
      <w:r w:rsidR="00B06311">
        <w:t>)</w:t>
      </w:r>
      <w:r w:rsidR="00F133A1">
        <w:t xml:space="preserve"> </w:t>
      </w:r>
      <w:r w:rsidR="00F133A1">
        <w:fldChar w:fldCharType="begin"/>
      </w:r>
      <w:r w:rsidR="00310601">
        <w:instrText xml:space="preserve"> ADDIN REFMGR.CITE &lt;Refman&gt;&lt;Cite&gt;&lt;Author&gt;United State Drug Enforcement Administration&lt;/Author&gt;&lt;Year&gt;2015&lt;/Year&gt;&lt;RecNum&gt;23&lt;/RecNum&gt;&lt;IDText&gt;Drug Schedueling&lt;/IDText&gt;&lt;MDL Ref_Type="Online Source"&gt;&lt;Ref_Type&gt;Online Source&lt;/Ref_Type&gt;&lt;Ref_ID&gt;23&lt;/Ref_ID&gt;&lt;Title_Primary&gt;Drug Schedueling&lt;/Title_Primary&gt;&lt;Authors_Primary&gt;United State Drug Enforcement Administration&lt;/Authors_Primary&gt;&lt;Date_Primary&gt;2015&lt;/Date_Primary&gt;&lt;Reprint&gt;Not in File&lt;/Reprint&gt;&lt;Date_Secondary&gt;2015/11/10&lt;/Date_Secondary&gt;&lt;Web_URL&gt;&lt;u&gt;http://www.dea.gov/druginfo/ds.shtml&lt;/u&gt;&lt;/Web_URL&gt;&lt;ZZ_WorkformID&gt;31&lt;/ZZ_WorkformID&gt;&lt;/MDL&gt;&lt;/Cite&gt;&lt;/Refman&gt;</w:instrText>
      </w:r>
      <w:r w:rsidR="00F133A1">
        <w:fldChar w:fldCharType="separate"/>
      </w:r>
      <w:r w:rsidR="00163641">
        <w:rPr>
          <w:noProof/>
        </w:rPr>
        <w:t>(21)</w:t>
      </w:r>
      <w:r w:rsidR="00F133A1">
        <w:fldChar w:fldCharType="end"/>
      </w:r>
      <w:r w:rsidR="00F133A1">
        <w:t>.</w:t>
      </w:r>
    </w:p>
    <w:p w14:paraId="349B42BD" w14:textId="273F8759" w:rsidR="005C2611" w:rsidRDefault="005C2611" w:rsidP="00E402B1">
      <w:pPr>
        <w:pStyle w:val="Heading3"/>
      </w:pPr>
      <w:bookmarkStart w:id="28" w:name="_Toc467151347"/>
      <w:r>
        <w:t>Classification</w:t>
      </w:r>
      <w:bookmarkEnd w:id="28"/>
    </w:p>
    <w:p w14:paraId="70035986" w14:textId="5CAA0866" w:rsidR="00D33EF0" w:rsidRDefault="00EE21A9" w:rsidP="007A3F5E">
      <w:r w:rsidRPr="00EE21A9">
        <w:t xml:space="preserve">Generally, a controlled substance is a </w:t>
      </w:r>
      <w:r w:rsidR="00B32569">
        <w:t>drug or chemical</w:t>
      </w:r>
      <w:r w:rsidRPr="00EE21A9">
        <w:t xml:space="preserve"> </w:t>
      </w:r>
      <w:r w:rsidR="00B32569">
        <w:t>that when consumed</w:t>
      </w:r>
      <w:r w:rsidRPr="00EE21A9">
        <w:t xml:space="preserve"> ha</w:t>
      </w:r>
      <w:r w:rsidR="009E6059">
        <w:t>s</w:t>
      </w:r>
      <w:r w:rsidRPr="00EE21A9">
        <w:t xml:space="preserve"> a detrimental effect on a person's health and </w:t>
      </w:r>
      <w:r w:rsidR="00B32569" w:rsidRPr="00EE21A9">
        <w:t>well-being</w:t>
      </w:r>
      <w:r w:rsidRPr="00EE21A9">
        <w:t xml:space="preserve">. </w:t>
      </w:r>
      <w:r w:rsidR="00B32569">
        <w:t xml:space="preserve">Therefore, all controlled substances’ manufacture or possession is regulated by the government through CSA. </w:t>
      </w:r>
      <w:r w:rsidR="00746F79">
        <w:t xml:space="preserve">The Control Substances Act </w:t>
      </w:r>
      <w:r w:rsidR="00F834E4">
        <w:t xml:space="preserve">classifies drugs into five categories: </w:t>
      </w:r>
      <w:r w:rsidR="001723FD">
        <w:t xml:space="preserve">narcotics, </w:t>
      </w:r>
      <w:r w:rsidR="00555436">
        <w:t>stimulants, depressants,</w:t>
      </w:r>
      <w:r w:rsidR="001723FD">
        <w:t xml:space="preserve"> hallucinogens and anabolic steroids. </w:t>
      </w:r>
      <w:r w:rsidR="00C15958">
        <w:t>Narcotics are known for their capabilities to induce dulled senses and alleviate pain</w:t>
      </w:r>
      <w:r w:rsidR="009F4D17">
        <w:t xml:space="preserve"> but when </w:t>
      </w:r>
      <w:r w:rsidR="009F4D17" w:rsidRPr="009F4D17">
        <w:t xml:space="preserve">excessive doses </w:t>
      </w:r>
      <w:r w:rsidR="009F4D17">
        <w:t>are supplied it can cause</w:t>
      </w:r>
      <w:r w:rsidR="009F4D17" w:rsidRPr="009F4D17">
        <w:t xml:space="preserve"> stupor, </w:t>
      </w:r>
      <w:r w:rsidR="009F4D17" w:rsidRPr="009F4D17">
        <w:lastRenderedPageBreak/>
        <w:t>coma, or convulsions</w:t>
      </w:r>
      <w:r w:rsidR="009F4D17">
        <w:t xml:space="preserve"> </w:t>
      </w:r>
      <w:r w:rsidR="009F4D17">
        <w:fldChar w:fldCharType="begin"/>
      </w:r>
      <w:r w:rsidR="00310601">
        <w:instrText xml:space="preserve"> ADDIN REFMGR.CITE &lt;Refman&gt;&lt;Cite&gt;&lt;Author&gt;Merriam-Webster&lt;/Author&gt;&lt;Year&gt;2016&lt;/Year&gt;&lt;RecNum&gt;165&lt;/RecNum&gt;&lt;IDText&gt;Narcotic&lt;/IDText&gt;&lt;MDL Ref_Type="Online Source"&gt;&lt;Ref_Type&gt;Online Source&lt;/Ref_Type&gt;&lt;Ref_ID&gt;165&lt;/Ref_ID&gt;&lt;Title_Primary&gt;Narcotic&lt;/Title_Primary&gt;&lt;Authors_Primary&gt;Merriam-Webster&lt;/Authors_Primary&gt;&lt;Date_Primary&gt;2016&lt;/Date_Primary&gt;&lt;Reprint&gt;Not in File&lt;/Reprint&gt;&lt;Date_Secondary&gt;2016&lt;/Date_Secondary&gt;&lt;Web_URL&gt;&lt;u&gt;http://www.merriam-webster.com/dictionary/narcotic&lt;/u&gt;&lt;/Web_URL&gt;&lt;ZZ_WorkformID&gt;31&lt;/ZZ_WorkformID&gt;&lt;/MDL&gt;&lt;/Cite&gt;&lt;/Refman&gt;</w:instrText>
      </w:r>
      <w:r w:rsidR="009F4D17">
        <w:fldChar w:fldCharType="separate"/>
      </w:r>
      <w:r w:rsidR="00163641">
        <w:rPr>
          <w:noProof/>
        </w:rPr>
        <w:t>(22)</w:t>
      </w:r>
      <w:r w:rsidR="009F4D17">
        <w:fldChar w:fldCharType="end"/>
      </w:r>
      <w:r w:rsidR="00C15958">
        <w:t xml:space="preserve">. Today, </w:t>
      </w:r>
      <w:r w:rsidR="009F4D17">
        <w:t xml:space="preserve">narcotics are associated with opiates, opioids and their </w:t>
      </w:r>
      <w:r w:rsidR="00EC0AB6">
        <w:t xml:space="preserve">synthetic substitutes, depending on their medical usefulness, abuse potential, safety, and drug dependence profile, opioids can vary in schedules from I-IV </w:t>
      </w:r>
      <w:r w:rsidR="00EC0AB6">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EC0AB6">
        <w:fldChar w:fldCharType="separate"/>
      </w:r>
      <w:r w:rsidR="00D845CF">
        <w:rPr>
          <w:noProof/>
        </w:rPr>
        <w:t>(2)</w:t>
      </w:r>
      <w:r w:rsidR="00EC0AB6">
        <w:fldChar w:fldCharType="end"/>
      </w:r>
      <w:r w:rsidR="00EC0AB6">
        <w:t>.</w:t>
      </w:r>
      <w:r w:rsidR="00555436">
        <w:t xml:space="preserve"> In contrast, stimulants, as the name suggests, speed up the body’s system.</w:t>
      </w:r>
      <w:r w:rsidR="00555436" w:rsidRPr="00555436">
        <w:t xml:space="preserve"> </w:t>
      </w:r>
      <w:r w:rsidR="000E234C">
        <w:t>If high</w:t>
      </w:r>
      <w:r w:rsidR="00555436">
        <w:t>-doses are used  symptoms such as agitation, hostility, panic, aggression, and suicidal or homicidal tendencies are encountered</w:t>
      </w:r>
      <w:r w:rsidR="000E234C">
        <w:t xml:space="preserve"> </w:t>
      </w:r>
      <w:r w:rsidR="000E234C">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0E234C">
        <w:fldChar w:fldCharType="separate"/>
      </w:r>
      <w:r w:rsidR="00D845CF">
        <w:rPr>
          <w:noProof/>
        </w:rPr>
        <w:t>(2)</w:t>
      </w:r>
      <w:r w:rsidR="000E234C">
        <w:fldChar w:fldCharType="end"/>
      </w:r>
      <w:r w:rsidR="00555436">
        <w:t>. As many stimulants are known to have legitimate medical uses, these drugs are often schedule</w:t>
      </w:r>
      <w:r w:rsidR="009E6059">
        <w:t>d</w:t>
      </w:r>
      <w:r w:rsidR="00555436">
        <w:t xml:space="preserve"> between Schedule II-IV.</w:t>
      </w:r>
      <w:r w:rsidR="000E234C">
        <w:t xml:space="preserve"> Depressants are the complete opposite, in fact, these are often referred to as “downers”. These drug</w:t>
      </w:r>
      <w:r w:rsidR="00DC2F86">
        <w:t>s are synthetic products that when consumed</w:t>
      </w:r>
      <w:r w:rsidR="000E234C">
        <w:t xml:space="preserve"> will put you to sleep, relieve anxiety and muscle spasms. The use of depressants can be fatal, if these drugs are used in high doses or mixed with alcohol or other drugs the heart rate and breathing can decrease enough to cause death</w:t>
      </w:r>
      <w:r w:rsidR="00836B02">
        <w:t xml:space="preserve"> </w:t>
      </w:r>
      <w:r w:rsidR="00836B02">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836B02">
        <w:fldChar w:fldCharType="separate"/>
      </w:r>
      <w:r w:rsidR="00D845CF">
        <w:rPr>
          <w:noProof/>
        </w:rPr>
        <w:t>(2)</w:t>
      </w:r>
      <w:r w:rsidR="00836B02">
        <w:fldChar w:fldCharType="end"/>
      </w:r>
      <w:r w:rsidR="000E234C">
        <w:t xml:space="preserve">. Most depressants are controlled substances that range from Schedule I-IV. </w:t>
      </w:r>
      <w:r w:rsidR="00DC2F86">
        <w:t xml:space="preserve">Hallucinogens can be naturally produced from plants and fungi or synthetically produced in illicit laboratories. This group of drugs is known for their ability to alter human perception and mood. Deaths related to </w:t>
      </w:r>
      <w:r w:rsidR="009E6059" w:rsidRPr="009E6059">
        <w:t xml:space="preserve">Lysergic acid diethylamide </w:t>
      </w:r>
      <w:r w:rsidR="009E6059">
        <w:t>(</w:t>
      </w:r>
      <w:r w:rsidR="00DC2F86">
        <w:t>LSD</w:t>
      </w:r>
      <w:r w:rsidR="009E6059">
        <w:t>)</w:t>
      </w:r>
      <w:r w:rsidR="00DC2F86">
        <w:t xml:space="preserve"> overdose is extremely rare however</w:t>
      </w:r>
      <w:r w:rsidR="001C09C3">
        <w:t>,</w:t>
      </w:r>
      <w:r w:rsidR="00DC2F86">
        <w:t xml:space="preserve"> the side effect after their consumption can result in </w:t>
      </w:r>
      <w:r w:rsidR="001C09C3">
        <w:t xml:space="preserve">suicide, accidents, and dangerous behavior, or </w:t>
      </w:r>
      <w:r w:rsidR="004A63B3">
        <w:t>as a result of</w:t>
      </w:r>
      <w:r w:rsidR="001C09C3">
        <w:t xml:space="preserve"> the person inadvertently eating poisonous plant material </w:t>
      </w:r>
      <w:r w:rsidR="001C09C3">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1C09C3">
        <w:fldChar w:fldCharType="separate"/>
      </w:r>
      <w:r w:rsidR="00D845CF">
        <w:rPr>
          <w:noProof/>
        </w:rPr>
        <w:t>(2)</w:t>
      </w:r>
      <w:r w:rsidR="001C09C3">
        <w:fldChar w:fldCharType="end"/>
      </w:r>
      <w:r w:rsidR="001C09C3">
        <w:t>. Lastly are the anabolic steroids, which are synthetically produced</w:t>
      </w:r>
      <w:r w:rsidR="00185645">
        <w:t xml:space="preserve"> alternates of the male hormone testosterone</w:t>
      </w:r>
      <w:r w:rsidR="001C09C3">
        <w:t>. These substances are well-known by athletes</w:t>
      </w:r>
      <w:r w:rsidR="00185645">
        <w:t xml:space="preserve"> or body builders </w:t>
      </w:r>
      <w:r w:rsidR="001C09C3">
        <w:t xml:space="preserve">as they are commonly used among them to </w:t>
      </w:r>
      <w:r w:rsidR="004A63B3">
        <w:t>enhance</w:t>
      </w:r>
      <w:r w:rsidR="001C09C3">
        <w:t xml:space="preserve"> muscle growth, increase athletic performance</w:t>
      </w:r>
      <w:r w:rsidR="00185645">
        <w:t xml:space="preserve">, or </w:t>
      </w:r>
      <w:r w:rsidR="001C09C3">
        <w:t>improve physical appearance</w:t>
      </w:r>
      <w:r w:rsidR="00185645">
        <w:t xml:space="preserve"> </w:t>
      </w:r>
      <w:r w:rsidR="00185645">
        <w:fldChar w:fldCharType="begin"/>
      </w:r>
      <w:r w:rsidR="00310601">
        <w:instrText xml:space="preserve"> ADDIN REFMGR.CITE &lt;Refman&gt;&lt;Cite&gt;&lt;Author&gt;Drug Enforcement Admininstration&lt;/Author&gt;&lt;Year&gt;2015&lt;/Year&gt;&lt;RecNum&gt;17&lt;/RecNum&gt;&lt;IDText&gt;Drugs of Abuse&lt;/IDText&gt;&lt;MDL Ref_Type="Report"&gt;&lt;Ref_Type&gt;Report&lt;/Ref_Type&gt;&lt;Ref_ID&gt;17&lt;/Ref_ID&gt;&lt;Title_Primary&gt;Drugs of Abuse&lt;/Title_Primary&gt;&lt;Authors_Primary&gt;Drug Enforcement Admininstration&lt;/Authors_Primary&gt;&lt;Authors_Primary&gt;U.S.Department of Justice&lt;/Authors_Primary&gt;&lt;Date_Primary&gt;2015&lt;/Date_Primary&gt;&lt;Reprint&gt;Not in File&lt;/Reprint&gt;&lt;Start_Page&gt;8&lt;/Start_Page&gt;&lt;Web_URL_Link2&gt;&lt;u&gt;http://www.dea.gov/pr/multimedia-library/publications/drug_of_abuse.pdf#page=80&lt;/u&gt;&lt;/Web_URL_Link2&gt;&lt;ZZ_WorkformID&gt;24&lt;/ZZ_WorkformID&gt;&lt;/MDL&gt;&lt;/Cite&gt;&lt;/Refman&gt;</w:instrText>
      </w:r>
      <w:r w:rsidR="00185645">
        <w:fldChar w:fldCharType="separate"/>
      </w:r>
      <w:r w:rsidR="00D845CF">
        <w:rPr>
          <w:noProof/>
        </w:rPr>
        <w:t>(2)</w:t>
      </w:r>
      <w:r w:rsidR="00185645">
        <w:fldChar w:fldCharType="end"/>
      </w:r>
      <w:r w:rsidR="001C09C3">
        <w:t xml:space="preserve">. </w:t>
      </w:r>
      <w:r w:rsidR="00185645">
        <w:t xml:space="preserve">However, a small amount of steroids are approved by physicians to treat some patients therefore this category is associated with Schedule III. As it has </w:t>
      </w:r>
      <w:r w:rsidR="004A63B3">
        <w:t xml:space="preserve">been </w:t>
      </w:r>
      <w:r w:rsidR="00185645">
        <w:t>described, e</w:t>
      </w:r>
      <w:r w:rsidR="00344B86" w:rsidRPr="00344B86">
        <w:t>ach class ha</w:t>
      </w:r>
      <w:r w:rsidR="00C15958">
        <w:t xml:space="preserve">s </w:t>
      </w:r>
      <w:r w:rsidR="00C15958">
        <w:lastRenderedPageBreak/>
        <w:t>distinguishing properties, but</w:t>
      </w:r>
      <w:r w:rsidR="00344B86" w:rsidRPr="00344B86">
        <w:t xml:space="preserve"> drugs within each class often produce similar effects.</w:t>
      </w:r>
      <w:r w:rsidR="00344B86">
        <w:t xml:space="preserve"> </w:t>
      </w:r>
      <w:r w:rsidR="00985559">
        <w:t>Out of all the categories previously mentioned, marijuana (hallucinogen) and heroin (narcot</w:t>
      </w:r>
      <w:r w:rsidR="004A63B3">
        <w:t xml:space="preserve">ic) are two </w:t>
      </w:r>
      <w:r w:rsidR="00985559">
        <w:t>substances that tend to define the drug problem over time</w:t>
      </w:r>
      <w:r w:rsidR="004A63B3">
        <w:t xml:space="preserve"> as these are two of the most trafficked and abused drugs</w:t>
      </w:r>
      <w:r w:rsidR="00985559">
        <w:t xml:space="preserve"> </w:t>
      </w:r>
      <w:r w:rsidR="00985559">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rsidR="00985559">
        <w:fldChar w:fldCharType="separate"/>
      </w:r>
      <w:r w:rsidR="00163641">
        <w:rPr>
          <w:noProof/>
        </w:rPr>
        <w:t>(23)</w:t>
      </w:r>
      <w:r w:rsidR="00985559">
        <w:fldChar w:fldCharType="end"/>
      </w:r>
      <w:r w:rsidR="00985559">
        <w:t xml:space="preserve">. </w:t>
      </w:r>
    </w:p>
    <w:p w14:paraId="23F1D3C8" w14:textId="6F407AA3" w:rsidR="00E07CD3" w:rsidRPr="004D3005" w:rsidRDefault="00831C22" w:rsidP="00E402B1">
      <w:pPr>
        <w:pStyle w:val="Heading4"/>
      </w:pPr>
      <w:bookmarkStart w:id="29" w:name="_Toc467151348"/>
      <w:r w:rsidRPr="004D3005">
        <w:t>Marijuana</w:t>
      </w:r>
      <w:bookmarkEnd w:id="29"/>
    </w:p>
    <w:p w14:paraId="05B0CF93" w14:textId="11579D3D" w:rsidR="002D05AF" w:rsidRDefault="00D76F61" w:rsidP="007A0781">
      <w:r>
        <w:t>Marijuana is the general term use</w:t>
      </w:r>
      <w:r w:rsidR="004D3005">
        <w:t>d</w:t>
      </w:r>
      <w:r w:rsidRPr="003E3F2C">
        <w:t xml:space="preserve"> for </w:t>
      </w:r>
      <w:r w:rsidR="00534319">
        <w:t>a natural harvested product</w:t>
      </w:r>
      <w:r w:rsidRPr="003E3F2C">
        <w:t xml:space="preserve"> derived from the plant </w:t>
      </w:r>
      <w:r w:rsidR="002430E7">
        <w:rPr>
          <w:i/>
          <w:iCs/>
        </w:rPr>
        <w:t>Cannabis s</w:t>
      </w:r>
      <w:r w:rsidRPr="003E3F2C">
        <w:rPr>
          <w:i/>
          <w:iCs/>
        </w:rPr>
        <w:t>ativa L</w:t>
      </w:r>
      <w:r w:rsidRPr="003E3F2C">
        <w:t>, and specifically for the leaves and flowering tops of those plants</w:t>
      </w:r>
      <w:r>
        <w:t xml:space="preserve"> </w:t>
      </w:r>
      <w:r>
        <w:fldChar w:fldCharType="begin"/>
      </w:r>
      <w:r w:rsidR="00310601">
        <w:instrText xml:space="preserve"> ADDIN REFMGR.CITE &lt;Refman&gt;&lt;Cite&gt;&lt;Author&gt;Drug Policy Alliance&lt;/Author&gt;&lt;Year&gt;2015&lt;/Year&gt;&lt;RecNum&gt;20&lt;/RecNum&gt;&lt;IDText&gt;A Brief History of the Drug War&lt;/IDText&gt;&lt;MDL Ref_Type="Online Source"&gt;&lt;Ref_Type&gt;Online Source&lt;/Ref_Type&gt;&lt;Ref_ID&gt;20&lt;/Ref_ID&gt;&lt;Title_Primary&gt;A Brief History of the Drug War&lt;/Title_Primary&gt;&lt;Authors_Primary&gt;Drug Policy Alliance&lt;/Authors_Primary&gt;&lt;Date_Primary&gt;2015/11&lt;/Date_Primary&gt;&lt;Reprint&gt;Not in File&lt;/Reprint&gt;&lt;Date_Secondary&gt;2015/11/24&lt;/Date_Secondary&gt;&lt;Web_URL&gt;&lt;u&gt;http://www.drugpolicy.org/new-solutions-drug-policy/brief-history-drug-war&lt;/u&gt;&lt;/Web_URL&gt;&lt;ZZ_WorkformID&gt;31&lt;/ZZ_WorkformID&gt;&lt;/MDL&gt;&lt;/Cite&gt;&lt;/Refman&gt;</w:instrText>
      </w:r>
      <w:r>
        <w:fldChar w:fldCharType="separate"/>
      </w:r>
      <w:r w:rsidR="00163641">
        <w:rPr>
          <w:noProof/>
        </w:rPr>
        <w:t>(18)</w:t>
      </w:r>
      <w:r>
        <w:fldChar w:fldCharType="end"/>
      </w:r>
      <w:r>
        <w:t>. T</w:t>
      </w:r>
      <w:r w:rsidR="00F133A1">
        <w:t>he origin</w:t>
      </w:r>
      <w:r w:rsidR="00E07CD3">
        <w:t xml:space="preserve"> of cannabis is not entirely clear as it h</w:t>
      </w:r>
      <w:r w:rsidR="00255A22">
        <w:t xml:space="preserve">as been </w:t>
      </w:r>
      <w:r w:rsidR="004D3005">
        <w:t xml:space="preserve">grown </w:t>
      </w:r>
      <w:r w:rsidR="00B228FA">
        <w:t xml:space="preserve">for </w:t>
      </w:r>
      <w:r w:rsidR="004D3005">
        <w:t>thousands of years</w:t>
      </w:r>
      <w:r w:rsidR="00E07CD3">
        <w:t xml:space="preserve">. The reason for its abundance around the world is due to the fact that cannabis seeds </w:t>
      </w:r>
      <w:r w:rsidR="004D3005">
        <w:t>can be carried by the wind and in</w:t>
      </w:r>
      <w:r w:rsidR="00E07CD3">
        <w:t xml:space="preserve"> bird dropping</w:t>
      </w:r>
      <w:r w:rsidR="004D3005">
        <w:t>s</w:t>
      </w:r>
      <w:r w:rsidR="00E07CD3">
        <w:t xml:space="preserve"> </w:t>
      </w:r>
      <w:r w:rsidR="00E07CD3">
        <w:fldChar w:fldCharType="begin"/>
      </w:r>
      <w:r w:rsidR="00310601">
        <w:instrText xml:space="preserve"> ADDIN REFMGR.CITE &lt;Refman&gt;&lt;Cite&gt;&lt;Author&gt;Green&lt;/Author&gt;&lt;Year&gt;2003&lt;/Year&gt;&lt;RecNum&gt;21&lt;/RecNum&gt;&lt;IDText&gt;The Cannabis Grow Bible: The Definitive Guide to Growing Marijuana for Recreational and Medical Use&lt;/IDText&gt;&lt;MDL Ref_Type="Book, Whole"&gt;&lt;Ref_Type&gt;Book, Whole&lt;/Ref_Type&gt;&lt;Ref_ID&gt;21&lt;/Ref_ID&gt;&lt;Title_Primary&gt;The Cannabis Grow Bible: The Definitive Guide to Growing Marijuana for Recreational and Medical Use&lt;/Title_Primary&gt;&lt;Authors_Primary&gt;Green,G.&lt;/Authors_Primary&gt;&lt;Date_Primary&gt;2003&lt;/Date_Primary&gt;&lt;Reprint&gt;Not in File&lt;/Reprint&gt;&lt;Publisher&gt;Green Candy Press&lt;/Publisher&gt;&lt;ISSN_ISBN&gt;9781931160179&lt;/ISSN_ISBN&gt;&lt;Web_URL&gt;https://books.google.com/books?id=eQg9Bxb2D8UC&lt;/Web_URL&gt;&lt;ZZ_WorkformID&gt;2&lt;/ZZ_WorkformID&gt;&lt;/MDL&gt;&lt;/Cite&gt;&lt;/Refman&gt;</w:instrText>
      </w:r>
      <w:r w:rsidR="00E07CD3">
        <w:fldChar w:fldCharType="separate"/>
      </w:r>
      <w:r w:rsidR="00163641">
        <w:rPr>
          <w:noProof/>
        </w:rPr>
        <w:t>(24)</w:t>
      </w:r>
      <w:r w:rsidR="00E07CD3">
        <w:fldChar w:fldCharType="end"/>
      </w:r>
      <w:r w:rsidR="00E07CD3">
        <w:t>.</w:t>
      </w:r>
      <w:r>
        <w:t xml:space="preserve"> </w:t>
      </w:r>
      <w:r w:rsidR="007D4508">
        <w:t xml:space="preserve">What </w:t>
      </w:r>
      <w:r w:rsidR="002F4C4C">
        <w:t>ha</w:t>
      </w:r>
      <w:r w:rsidR="004D3005">
        <w:t>s</w:t>
      </w:r>
      <w:r w:rsidR="002F4C4C">
        <w:t xml:space="preserve"> </w:t>
      </w:r>
      <w:r w:rsidR="004D3005">
        <w:t>also complimented</w:t>
      </w:r>
      <w:r w:rsidR="002F4C4C">
        <w:t xml:space="preserve"> </w:t>
      </w:r>
      <w:r w:rsidR="007D4508">
        <w:t xml:space="preserve">the great displacement </w:t>
      </w:r>
      <w:r w:rsidR="00D904BC">
        <w:t>of the seeds</w:t>
      </w:r>
      <w:r w:rsidR="002F4C4C">
        <w:t>,</w:t>
      </w:r>
      <w:r w:rsidR="00D904BC">
        <w:t xml:space="preserve"> is cannabis’ </w:t>
      </w:r>
      <w:r w:rsidR="00E07CD3">
        <w:t xml:space="preserve">growing </w:t>
      </w:r>
      <w:r w:rsidR="0002342B">
        <w:t>conditions</w:t>
      </w:r>
      <w:r w:rsidR="004D3005">
        <w:t>,</w:t>
      </w:r>
      <w:r w:rsidR="00D904BC">
        <w:t xml:space="preserve"> </w:t>
      </w:r>
      <w:r w:rsidR="00255A22">
        <w:t xml:space="preserve">besides requiring enough sunlight and food for it to flourish, </w:t>
      </w:r>
      <w:r w:rsidR="00D904BC">
        <w:t>its</w:t>
      </w:r>
      <w:r w:rsidR="00E07CD3">
        <w:t xml:space="preserve"> only</w:t>
      </w:r>
      <w:r w:rsidR="003A7D00">
        <w:t xml:space="preserve"> </w:t>
      </w:r>
      <w:r w:rsidR="00255A22">
        <w:t>necessity</w:t>
      </w:r>
      <w:r w:rsidR="003A7D00">
        <w:t xml:space="preserve"> is</w:t>
      </w:r>
      <w:r w:rsidR="00E07CD3">
        <w:t xml:space="preserve"> </w:t>
      </w:r>
      <w:r w:rsidR="00F15DA6">
        <w:t>stability in</w:t>
      </w:r>
      <w:r w:rsidR="003A7D00">
        <w:t xml:space="preserve"> </w:t>
      </w:r>
      <w:r w:rsidR="00E07CD3">
        <w:t>temperature</w:t>
      </w:r>
      <w:r w:rsidR="00DF4583">
        <w:t>. C</w:t>
      </w:r>
      <w:r w:rsidR="00F133A1">
        <w:t>a</w:t>
      </w:r>
      <w:r w:rsidR="00E07CD3">
        <w:t xml:space="preserve">nnabis can be grown almost anywhere as long as the temperature is not constantly cold. </w:t>
      </w:r>
      <w:r w:rsidR="00F133A1">
        <w:t>Human intervention on marijuana grow</w:t>
      </w:r>
      <w:r w:rsidR="004D3005">
        <w:t>th</w:t>
      </w:r>
      <w:r w:rsidR="00F133A1">
        <w:t xml:space="preserve"> </w:t>
      </w:r>
      <w:r w:rsidR="00BC6180">
        <w:t xml:space="preserve">have </w:t>
      </w:r>
      <w:r w:rsidR="00DB2266">
        <w:t xml:space="preserve">also </w:t>
      </w:r>
      <w:r w:rsidR="004D3005">
        <w:t>made possible its spread</w:t>
      </w:r>
      <w:r w:rsidR="00255A22">
        <w:t xml:space="preserve"> worldwide</w:t>
      </w:r>
      <w:r w:rsidR="00BC6180">
        <w:t xml:space="preserve"> </w:t>
      </w:r>
      <w:r w:rsidR="00F15DA6">
        <w:t>because</w:t>
      </w:r>
      <w:r w:rsidR="00BC6180">
        <w:t xml:space="preserve"> </w:t>
      </w:r>
      <w:r w:rsidR="00280359">
        <w:t>cultivators</w:t>
      </w:r>
      <w:r w:rsidR="00BC6180">
        <w:t xml:space="preserve"> have managed to artificially mimic the perfect conditions to grow the plants in areas where the plant would not have previously existed.  </w:t>
      </w:r>
      <w:r w:rsidR="002F4C4C">
        <w:t xml:space="preserve">Today, it is estimated that there are twelve or possibly more different cannabis strains growing wild in countries that have not culled the plant </w:t>
      </w:r>
      <w:r w:rsidR="002F4C4C">
        <w:fldChar w:fldCharType="begin"/>
      </w:r>
      <w:r w:rsidR="00310601">
        <w:instrText xml:space="preserve"> ADDIN REFMGR.CITE &lt;Refman&gt;&lt;Cite&gt;&lt;Author&gt;Green&lt;/Author&gt;&lt;Year&gt;2003&lt;/Year&gt;&lt;RecNum&gt;21&lt;/RecNum&gt;&lt;IDText&gt;The Cannabis Grow Bible: The Definitive Guide to Growing Marijuana for Recreational and Medical Use&lt;/IDText&gt;&lt;MDL Ref_Type="Book, Whole"&gt;&lt;Ref_Type&gt;Book, Whole&lt;/Ref_Type&gt;&lt;Ref_ID&gt;21&lt;/Ref_ID&gt;&lt;Title_Primary&gt;The Cannabis Grow Bible: The Definitive Guide to Growing Marijuana for Recreational and Medical Use&lt;/Title_Primary&gt;&lt;Authors_Primary&gt;Green,G.&lt;/Authors_Primary&gt;&lt;Date_Primary&gt;2003&lt;/Date_Primary&gt;&lt;Reprint&gt;Not in File&lt;/Reprint&gt;&lt;Publisher&gt;Green Candy Press&lt;/Publisher&gt;&lt;ISSN_ISBN&gt;9781931160179&lt;/ISSN_ISBN&gt;&lt;Web_URL&gt;https://books.google.com/books?id=eQg9Bxb2D8UC&lt;/Web_URL&gt;&lt;ZZ_WorkformID&gt;2&lt;/ZZ_WorkformID&gt;&lt;/MDL&gt;&lt;/Cite&gt;&lt;/Refman&gt;</w:instrText>
      </w:r>
      <w:r w:rsidR="002F4C4C">
        <w:fldChar w:fldCharType="separate"/>
      </w:r>
      <w:r w:rsidR="00163641">
        <w:rPr>
          <w:noProof/>
        </w:rPr>
        <w:t>(24)</w:t>
      </w:r>
      <w:r w:rsidR="002F4C4C">
        <w:fldChar w:fldCharType="end"/>
      </w:r>
      <w:r w:rsidR="002F4C4C">
        <w:t xml:space="preserve">.  </w:t>
      </w:r>
      <w:r w:rsidR="00BC6180">
        <w:t xml:space="preserve">  </w:t>
      </w:r>
    </w:p>
    <w:p w14:paraId="07A3902E" w14:textId="60938F25" w:rsidR="00E470A6" w:rsidRDefault="00E3639F" w:rsidP="007A0781">
      <w:r>
        <w:t>Although chemical research on mar</w:t>
      </w:r>
      <w:r w:rsidR="004D3005">
        <w:t>ijuana have taken place for about a 150 years now</w:t>
      </w:r>
      <w:r>
        <w:t>, it was not until 1970</w:t>
      </w:r>
      <w:r w:rsidR="00255A22">
        <w:t>s</w:t>
      </w:r>
      <w:r>
        <w:t xml:space="preserve"> that the </w:t>
      </w:r>
      <w:r w:rsidR="00FA6077">
        <w:t xml:space="preserve">active </w:t>
      </w:r>
      <w:r>
        <w:t>component responsibl</w:t>
      </w:r>
      <w:r w:rsidR="00F751CE">
        <w:t xml:space="preserve">e for </w:t>
      </w:r>
      <w:r w:rsidR="00FA6077">
        <w:t xml:space="preserve">most of </w:t>
      </w:r>
      <w:r w:rsidR="00F751CE">
        <w:t xml:space="preserve">its psychoactive activity; </w:t>
      </w:r>
      <w:r>
        <w:t>delta-9 tetrahydrocannabinol (</w:t>
      </w:r>
      <w:r w:rsidR="00C71E87">
        <w:t>THC)</w:t>
      </w:r>
      <w:r w:rsidR="00DF4583">
        <w:t xml:space="preserve"> (</w:t>
      </w:r>
      <w:r w:rsidR="00DF4583" w:rsidRPr="00882603">
        <w:fldChar w:fldCharType="begin"/>
      </w:r>
      <w:r w:rsidR="00DF4583" w:rsidRPr="00882603">
        <w:instrText xml:space="preserve"> REF _Ref436041161 \h </w:instrText>
      </w:r>
      <w:r w:rsidR="00882603">
        <w:instrText xml:space="preserve"> \* MERGEFORMAT </w:instrText>
      </w:r>
      <w:r w:rsidR="00DF4583" w:rsidRPr="00882603">
        <w:fldChar w:fldCharType="separate"/>
      </w:r>
      <w:r w:rsidR="0053144D">
        <w:t xml:space="preserve">Figure </w:t>
      </w:r>
      <w:r w:rsidR="0053144D">
        <w:rPr>
          <w:noProof/>
        </w:rPr>
        <w:t>1</w:t>
      </w:r>
      <w:r w:rsidR="00DF4583" w:rsidRPr="00882603">
        <w:fldChar w:fldCharType="end"/>
      </w:r>
      <w:r w:rsidR="00DF4583" w:rsidRPr="00882603">
        <w:t>)</w:t>
      </w:r>
      <w:r w:rsidR="0030707B" w:rsidRPr="00882603">
        <w:t xml:space="preserve"> was determined</w:t>
      </w:r>
      <w:r w:rsidR="002E3227" w:rsidRPr="00882603">
        <w:t xml:space="preserve"> </w:t>
      </w:r>
      <w:r w:rsidR="002E3227" w:rsidRPr="00882603">
        <w:fldChar w:fldCharType="begin"/>
      </w:r>
      <w:r w:rsidR="00310601">
        <w:instrText xml:space="preserve"> ADDIN REFMGR.CITE &lt;Refman&gt;&lt;Cite&gt;&lt;Author&gt;Mechoulam&lt;/Author&gt;&lt;Year&gt;2000&lt;/Year&gt;&lt;RecNum&gt;175&lt;/RecNum&gt;&lt;IDText&gt;A historical overview of chemical research on cannabinoids&lt;/IDText&gt;&lt;MDL Ref_Type="Journal"&gt;&lt;Ref_Type&gt;Journal&lt;/Ref_Type&gt;&lt;Ref_ID&gt;175&lt;/Ref_ID&gt;&lt;Title_Primary&gt;A historical overview of chemical research on cannabinoids&lt;/Title_Primary&gt;&lt;Authors_Primary&gt;Mechoulam,R.&lt;/Authors_Primary&gt;&lt;Authors_Primary&gt;Hanus,L.&lt;/Authors_Primary&gt;&lt;Date_Primary&gt;2000&lt;/Date_Primary&gt;&lt;Reprint&gt;Not in File&lt;/Reprint&gt;&lt;Start_Page&gt;1&lt;/Start_Page&gt;&lt;End_Page&gt;13&lt;/End_Page&gt;&lt;Periodical&gt;Chemistry and physics of lipids&lt;/Periodical&gt;&lt;Volume&gt;108&lt;/Volume&gt;&lt;Issue&gt;1&lt;/Issue&gt;&lt;Publisher&gt;Elsevier&lt;/Publisher&gt;&lt;ISSN_ISBN&gt;0009-3084&lt;/ISSN_ISBN&gt;&lt;ZZ_JournalStdAbbrev&gt;&lt;f name="System"&gt;Chemistry and physics of lipids&lt;/f&gt;&lt;/ZZ_JournalStdAbbrev&gt;&lt;ZZ_WorkformID&gt;1&lt;/ZZ_WorkformID&gt;&lt;/MDL&gt;&lt;/Cite&gt;&lt;/Refman&gt;</w:instrText>
      </w:r>
      <w:r w:rsidR="002E3227" w:rsidRPr="00882603">
        <w:fldChar w:fldCharType="separate"/>
      </w:r>
      <w:r w:rsidR="002E3227" w:rsidRPr="00882603">
        <w:rPr>
          <w:noProof/>
        </w:rPr>
        <w:t>(25)</w:t>
      </w:r>
      <w:r w:rsidR="002E3227" w:rsidRPr="00882603">
        <w:fldChar w:fldCharType="end"/>
      </w:r>
      <w:r w:rsidR="0030707B" w:rsidRPr="00882603">
        <w:t>.</w:t>
      </w:r>
      <w:r w:rsidR="00C71E87">
        <w:t xml:space="preserve"> </w:t>
      </w:r>
    </w:p>
    <w:p w14:paraId="17004562" w14:textId="77777777" w:rsidR="00464C79" w:rsidRDefault="00464C79" w:rsidP="007A0781"/>
    <w:p w14:paraId="0ECD833B" w14:textId="18C0445C" w:rsidR="003F70E1" w:rsidRDefault="00622F5B" w:rsidP="00A066B0">
      <w:pPr>
        <w:keepNext/>
        <w:jc w:val="center"/>
      </w:pPr>
      <w:r>
        <w:rPr>
          <w:noProof/>
        </w:rPr>
        <w:lastRenderedPageBreak/>
        <w:drawing>
          <wp:inline distT="0" distB="0" distL="0" distR="0" wp14:anchorId="63AECDBB" wp14:editId="6FF2A311">
            <wp:extent cx="2979424" cy="1463040"/>
            <wp:effectExtent l="0" t="0" r="0" b="381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2979424" cy="1463040"/>
                    </a:xfrm>
                    <a:prstGeom prst="rect">
                      <a:avLst/>
                    </a:prstGeom>
                    <a:noFill/>
                    <a:ln>
                      <a:noFill/>
                    </a:ln>
                  </pic:spPr>
                </pic:pic>
              </a:graphicData>
            </a:graphic>
          </wp:inline>
        </w:drawing>
      </w:r>
    </w:p>
    <w:p w14:paraId="2D9A23E3" w14:textId="12F78770" w:rsidR="003F70E1" w:rsidRDefault="003F70E1" w:rsidP="002F1503">
      <w:pPr>
        <w:pStyle w:val="Caption"/>
      </w:pPr>
      <w:bookmarkStart w:id="30" w:name="_Ref436041161"/>
      <w:bookmarkStart w:id="31" w:name="_Toc437338439"/>
      <w:bookmarkStart w:id="32" w:name="_Toc437338673"/>
      <w:bookmarkStart w:id="33" w:name="_Toc467151179"/>
      <w:r>
        <w:t xml:space="preserve">Figure </w:t>
      </w:r>
      <w:fldSimple w:instr=" SEQ Figure \* ARABIC ">
        <w:r w:rsidR="0053144D">
          <w:rPr>
            <w:noProof/>
          </w:rPr>
          <w:t>1</w:t>
        </w:r>
      </w:fldSimple>
      <w:bookmarkEnd w:id="30"/>
      <w:r>
        <w:t>. Tetrahydrocannabinol (THC)</w:t>
      </w:r>
      <w:bookmarkEnd w:id="31"/>
      <w:bookmarkEnd w:id="32"/>
      <w:bookmarkEnd w:id="33"/>
    </w:p>
    <w:p w14:paraId="55258CD8" w14:textId="77777777" w:rsidR="00DC5C93" w:rsidRDefault="00DC5C93" w:rsidP="0094230E"/>
    <w:p w14:paraId="14A3E5EE" w14:textId="30B90C16" w:rsidR="0094230E" w:rsidRDefault="00FA6077" w:rsidP="0094230E">
      <w:r>
        <w:t>T</w:t>
      </w:r>
      <w:r w:rsidRPr="00FA6077">
        <w:t>etrahydrocannabinol</w:t>
      </w:r>
      <w:r w:rsidR="00E643D8">
        <w:t xml:space="preserve"> </w:t>
      </w:r>
      <w:r w:rsidR="00E75F26">
        <w:t xml:space="preserve">is a resin insoluble in water most effective delivery </w:t>
      </w:r>
      <w:r w:rsidR="00F55154">
        <w:t>method</w:t>
      </w:r>
      <w:r>
        <w:t xml:space="preserve"> is inhalation</w:t>
      </w:r>
      <w:r w:rsidR="00E75F26">
        <w:t xml:space="preserve">, </w:t>
      </w:r>
      <w:r w:rsidR="00354724">
        <w:t>through</w:t>
      </w:r>
      <w:r w:rsidR="00F55154">
        <w:t xml:space="preserve"> this means </w:t>
      </w:r>
      <w:r w:rsidR="00E75F26">
        <w:t xml:space="preserve">users can </w:t>
      </w:r>
      <w:r w:rsidR="0013028C">
        <w:t>regulate</w:t>
      </w:r>
      <w:r w:rsidR="00E75F26">
        <w:t xml:space="preserve"> the drug dosage by adjusting the frequency and depth of inhalation </w:t>
      </w:r>
      <w:r w:rsidR="00E75F26">
        <w:fldChar w:fldCharType="begin"/>
      </w:r>
      <w:r w:rsidR="00310601">
        <w:instrText xml:space="preserve"> ADDIN REFMGR.CITE &lt;Refman&gt;&lt;Cite&gt;&lt;Author&gt;Iversen&lt;/Author&gt;&lt;Year&gt;2001&lt;/Year&gt;&lt;RecNum&gt;154&lt;/RecNum&gt;&lt;IDText&gt;The science of marijuana&lt;/IDText&gt;&lt;MDL Ref_Type="Book, Whole"&gt;&lt;Ref_Type&gt;Book, Whole&lt;/Ref_Type&gt;&lt;Ref_ID&gt;154&lt;/Ref_ID&gt;&lt;Title_Primary&gt;The science of marijuana&lt;/Title_Primary&gt;&lt;Authors_Primary&gt;Iversen,L.L.&lt;/Authors_Primary&gt;&lt;Date_Primary&gt;2001&lt;/Date_Primary&gt;&lt;Reprint&gt;Not in File&lt;/Reprint&gt;&lt;Publisher&gt;Oxford University Press&lt;/Publisher&gt;&lt;ISSN_ISBN&gt;0195151100&lt;/ISSN_ISBN&gt;&lt;ZZ_WorkformID&gt;2&lt;/ZZ_WorkformID&gt;&lt;/MDL&gt;&lt;/Cite&gt;&lt;/Refman&gt;</w:instrText>
      </w:r>
      <w:r w:rsidR="00E75F26">
        <w:fldChar w:fldCharType="separate"/>
      </w:r>
      <w:r w:rsidR="002E3227">
        <w:rPr>
          <w:noProof/>
        </w:rPr>
        <w:t>(26)</w:t>
      </w:r>
      <w:r w:rsidR="00E75F26">
        <w:fldChar w:fldCharType="end"/>
      </w:r>
      <w:r w:rsidR="00E75F26">
        <w:t xml:space="preserve">. </w:t>
      </w:r>
      <w:r w:rsidR="002430E7">
        <w:t>T</w:t>
      </w:r>
      <w:r w:rsidR="002430E7" w:rsidRPr="00FA6077">
        <w:t>etrahydrocannabinol</w:t>
      </w:r>
      <w:r w:rsidR="0013028C">
        <w:t xml:space="preserve"> can also be consumed</w:t>
      </w:r>
      <w:r w:rsidR="00CF0DD5">
        <w:t xml:space="preserve"> orally but absorption takes a longer time</w:t>
      </w:r>
      <w:r w:rsidR="00354724">
        <w:t xml:space="preserve"> </w:t>
      </w:r>
      <w:r w:rsidR="009B3D83">
        <w:t>since</w:t>
      </w:r>
      <w:r w:rsidR="00354724">
        <w:t xml:space="preserve"> it has to breakdown before getting into the bloodstream</w:t>
      </w:r>
      <w:r w:rsidR="00CF0DD5">
        <w:t xml:space="preserve">. </w:t>
      </w:r>
      <w:r w:rsidR="00354724">
        <w:t>C</w:t>
      </w:r>
      <w:r w:rsidR="00F55154">
        <w:t>annabinoid</w:t>
      </w:r>
      <w:r w:rsidR="00354724">
        <w:t>s in marijuana act</w:t>
      </w:r>
      <w:r w:rsidR="00CF0DD5">
        <w:t xml:space="preserve"> as an antagonist</w:t>
      </w:r>
      <w:r w:rsidR="00354724">
        <w:t>s</w:t>
      </w:r>
      <w:r w:rsidR="00CF0DD5">
        <w:t xml:space="preserve"> and</w:t>
      </w:r>
      <w:r w:rsidR="00E75F26">
        <w:t xml:space="preserve"> </w:t>
      </w:r>
      <w:r w:rsidR="00E643D8">
        <w:t xml:space="preserve">attaches to </w:t>
      </w:r>
      <w:r w:rsidR="00CF0DD5">
        <w:t xml:space="preserve">a </w:t>
      </w:r>
      <w:r w:rsidR="00E643D8">
        <w:t>specific sites in the brain called cannabinoid receptors</w:t>
      </w:r>
      <w:r w:rsidR="00354724">
        <w:t xml:space="preserve"> (CB1 and CB2)</w:t>
      </w:r>
      <w:r w:rsidR="00E643D8">
        <w:t>, generating a series of cellular reactions that eventually activates th</w:t>
      </w:r>
      <w:r w:rsidR="00E35C24">
        <w:t>e “high” effect when users consume</w:t>
      </w:r>
      <w:r w:rsidR="00E643D8">
        <w:t xml:space="preserve"> the drug </w:t>
      </w:r>
      <w:r w:rsidR="00E643D8">
        <w:fldChar w:fldCharType="begin"/>
      </w:r>
      <w:r w:rsidR="00310601">
        <w:instrText xml:space="preserve"> ADDIN REFMGR.CITE &lt;Refman&gt;&lt;Cite&gt;&lt;Author&gt;Herkenham&lt;/Author&gt;&lt;Year&gt;1990&lt;/Year&gt;&lt;RecNum&gt;30&lt;/RecNum&gt;&lt;IDText&gt;Cannabinoid receptor localization in brain&lt;/IDText&gt;&lt;MDL Ref_Type="Journal"&gt;&lt;Ref_Type&gt;Journal&lt;/Ref_Type&gt;&lt;Ref_ID&gt;30&lt;/Ref_ID&gt;&lt;Title_Primary&gt;Cannabinoid receptor localization in brain&lt;/Title_Primary&gt;&lt;Authors_Primary&gt;Herkenham,M.&lt;/Authors_Primary&gt;&lt;Authors_Primary&gt;Lynn,A.B.&lt;/Authors_Primary&gt;&lt;Authors_Primary&gt;Little,M.D.&lt;/Authors_Primary&gt;&lt;Authors_Primary&gt;Johnson,M.R.&lt;/Authors_Primary&gt;&lt;Authors_Primary&gt;Melvin,L.S.&lt;/Authors_Primary&gt;&lt;Authors_Primary&gt;de Costa,B.R.&lt;/Authors_Primary&gt;&lt;Authors_Primary&gt;Rice,K.C.&lt;/Authors_Primary&gt;&lt;Date_Primary&gt;1990/3&lt;/Date_Primary&gt;&lt;Reprint&gt;Not in File&lt;/Reprint&gt;&lt;Start_Page&gt;1932&lt;/Start_Page&gt;&lt;End_Page&gt;1936&lt;/End_Page&gt;&lt;Periodical&gt;Proc Natl Acad Sci U S A&lt;/Periodical&gt;&lt;Volume&gt;87&lt;/Volume&gt;&lt;Issue&gt;5&lt;/Issue&gt;&lt;User_Def_1&gt;2308954[pmid];2308954[pmid]&lt;/User_Def_1&gt;&lt;ISSN_ISBN&gt;0027-8424&lt;/ISSN_ISBN&gt;&lt;Web_URL&gt;http://www.ncbi.nlm.nih.gov/pmc/articles/PMC53598/&lt;/Web_URL&gt;&lt;ZZ_JournalFull&gt;&lt;f name="System"&gt;Proceedings of the National Academy of Sciences of the United States of America&lt;/f&gt;&lt;/ZZ_JournalFull&gt;&lt;ZZ_JournalUser1&gt;&lt;f name="System"&gt;Proc Natl Acad Sci U S A&lt;/f&gt;&lt;/ZZ_JournalUser1&gt;&lt;ZZ_WorkformID&gt;1&lt;/ZZ_WorkformID&gt;&lt;/MDL&gt;&lt;/Cite&gt;&lt;/Refman&gt;</w:instrText>
      </w:r>
      <w:r w:rsidR="00E643D8">
        <w:fldChar w:fldCharType="separate"/>
      </w:r>
      <w:r w:rsidR="002E3227">
        <w:rPr>
          <w:noProof/>
        </w:rPr>
        <w:t>(27)</w:t>
      </w:r>
      <w:r w:rsidR="00E643D8">
        <w:fldChar w:fldCharType="end"/>
      </w:r>
      <w:r w:rsidR="00E643D8">
        <w:t>.</w:t>
      </w:r>
      <w:r w:rsidR="00E35C24">
        <w:t xml:space="preserve"> </w:t>
      </w:r>
      <w:r w:rsidR="009B3D83">
        <w:t>THC has most binding affinity to CB1 which is found in many areas of the brain</w:t>
      </w:r>
      <w:r w:rsidR="000760CF" w:rsidRPr="000760CF">
        <w:t>, central nervous system, connective tissues, gonads, glands, and related organs</w:t>
      </w:r>
      <w:r w:rsidR="00195108">
        <w:t xml:space="preserve"> whereas CB2 </w:t>
      </w:r>
      <w:r w:rsidR="00195108" w:rsidRPr="00195108">
        <w:t>receptors are mainly expressed on T cells of the immune system, on macrophages and B ce</w:t>
      </w:r>
      <w:r w:rsidR="00195108">
        <w:t>lls, and in hematopoietic cells</w:t>
      </w:r>
      <w:r w:rsidR="000760CF">
        <w:t xml:space="preserve">. </w:t>
      </w:r>
      <w:r w:rsidR="00354724">
        <w:t xml:space="preserve"> </w:t>
      </w:r>
      <w:r w:rsidR="000760CF">
        <w:t xml:space="preserve">This is the reason why consumption of cannabis results in </w:t>
      </w:r>
      <w:r w:rsidR="000760CF" w:rsidRPr="000760CF">
        <w:t>significant relief from pain, nausea, or depression while delivering a strong euphoria to lifestyle users</w:t>
      </w:r>
      <w:r w:rsidR="000760CF">
        <w:t xml:space="preserve"> </w:t>
      </w:r>
      <w:r w:rsidR="000760CF">
        <w:fldChar w:fldCharType="begin"/>
      </w:r>
      <w:r w:rsidR="00310601">
        <w:instrText xml:space="preserve"> ADDIN REFMGR.CITE &lt;Refman&gt;&lt;Cite&gt;&lt;Author&gt;Rabinski&lt;/Author&gt;&lt;Year&gt;2015&lt;/Year&gt;&lt;RecNum&gt;155&lt;/RecNum&gt;&lt;IDText&gt;Understanding Cannabinoid Receptors: Why Cannabis Affects Humans&lt;/IDText&gt;&lt;MDL Ref_Type="Online Source"&gt;&lt;Ref_Type&gt;Online Source&lt;/Ref_Type&gt;&lt;Ref_ID&gt;155&lt;/Ref_ID&gt;&lt;Title_Primary&gt;Understanding Cannabinoid Receptors: Why Cannabis Affects Humans&lt;/Title_Primary&gt;&lt;Authors_Primary&gt;Rabinski,G.&lt;/Authors_Primary&gt;&lt;Date_Primary&gt;2015&lt;/Date_Primary&gt;&lt;Reprint&gt;Not in File&lt;/Reprint&gt;&lt;Date_Secondary&gt;2016&lt;/Date_Secondary&gt;&lt;Web_URL&gt;&lt;u&gt;https://www.whaxy.com/learn/what-are-cannabinoid-receptors&lt;/u&gt;&lt;/Web_URL&gt;&lt;ZZ_WorkformID&gt;31&lt;/ZZ_WorkformID&gt;&lt;/MDL&gt;&lt;/Cite&gt;&lt;/Refman&gt;</w:instrText>
      </w:r>
      <w:r w:rsidR="000760CF">
        <w:fldChar w:fldCharType="separate"/>
      </w:r>
      <w:r w:rsidR="002E3227">
        <w:rPr>
          <w:noProof/>
        </w:rPr>
        <w:t>(28)</w:t>
      </w:r>
      <w:r w:rsidR="000760CF">
        <w:fldChar w:fldCharType="end"/>
      </w:r>
      <w:r w:rsidR="000760CF">
        <w:t>.</w:t>
      </w:r>
    </w:p>
    <w:p w14:paraId="1CFE64A3" w14:textId="5C538758" w:rsidR="00645E03" w:rsidRDefault="004122E9" w:rsidP="0094230E">
      <w:r>
        <w:rPr>
          <w:noProof/>
        </w:rPr>
        <w:lastRenderedPageBreak/>
        <w:drawing>
          <wp:anchor distT="0" distB="0" distL="114300" distR="114300" simplePos="0" relativeHeight="251800576" behindDoc="0" locked="0" layoutInCell="1" allowOverlap="1" wp14:anchorId="3DC5A30A" wp14:editId="71D90500">
            <wp:simplePos x="0" y="0"/>
            <wp:positionH relativeFrom="margin">
              <wp:align>center</wp:align>
            </wp:positionH>
            <wp:positionV relativeFrom="paragraph">
              <wp:posOffset>320790</wp:posOffset>
            </wp:positionV>
            <wp:extent cx="2560320" cy="2560320"/>
            <wp:effectExtent l="0" t="0" r="0" b="0"/>
            <wp:wrapSquare wrapText="bothSides"/>
            <wp:docPr id="118" name="Pictur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rotWithShape="1">
                    <a:blip r:embed="rId43">
                      <a:extLst>
                        <a:ext uri="{28A0092B-C50C-407E-A947-70E740481C1C}">
                          <a14:useLocalDpi xmlns:a14="http://schemas.microsoft.com/office/drawing/2010/main" val="0"/>
                        </a:ext>
                      </a:extLst>
                    </a:blip>
                    <a:srcRect l="25629" t="-325" r="7449" b="325"/>
                    <a:stretch/>
                  </pic:blipFill>
                  <pic:spPr bwMode="auto">
                    <a:xfrm>
                      <a:off x="0" y="0"/>
                      <a:ext cx="2560320" cy="2560320"/>
                    </a:xfrm>
                    <a:prstGeom prst="ellipse">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66678745" w14:textId="4EACC033" w:rsidR="00645E03" w:rsidRDefault="00645E03" w:rsidP="0094230E"/>
    <w:p w14:paraId="27352FD6" w14:textId="77777777" w:rsidR="004122E9" w:rsidRDefault="004122E9" w:rsidP="007A0781"/>
    <w:p w14:paraId="3E78D991" w14:textId="02B72047" w:rsidR="004122E9" w:rsidRDefault="004122E9" w:rsidP="007A0781"/>
    <w:p w14:paraId="3D3F6BB0" w14:textId="1BAF66AF" w:rsidR="004122E9" w:rsidRDefault="004122E9" w:rsidP="007A0781"/>
    <w:p w14:paraId="45131AE0" w14:textId="77777777" w:rsidR="004122E9" w:rsidRDefault="004122E9" w:rsidP="007A0781"/>
    <w:p w14:paraId="08FAD859" w14:textId="77777777" w:rsidR="004122E9" w:rsidRDefault="004122E9" w:rsidP="007A0781"/>
    <w:p w14:paraId="1A4A8110" w14:textId="77777777" w:rsidR="004122E9" w:rsidRDefault="004122E9" w:rsidP="007A0781"/>
    <w:p w14:paraId="11DB287F" w14:textId="77777777" w:rsidR="004122E9" w:rsidRDefault="004122E9" w:rsidP="00FE0A4F">
      <w:pPr>
        <w:ind w:firstLine="0"/>
      </w:pPr>
    </w:p>
    <w:p w14:paraId="1FAD5A9E" w14:textId="0B7C199B" w:rsidR="004122E9" w:rsidRDefault="004122E9" w:rsidP="007A0781">
      <w:r>
        <w:rPr>
          <w:noProof/>
        </w:rPr>
        <mc:AlternateContent>
          <mc:Choice Requires="wps">
            <w:drawing>
              <wp:anchor distT="0" distB="0" distL="114300" distR="114300" simplePos="0" relativeHeight="251802624" behindDoc="0" locked="0" layoutInCell="1" allowOverlap="1" wp14:anchorId="2C20D204" wp14:editId="1ED103B2">
                <wp:simplePos x="0" y="0"/>
                <wp:positionH relativeFrom="margin">
                  <wp:align>center</wp:align>
                </wp:positionH>
                <wp:positionV relativeFrom="paragraph">
                  <wp:posOffset>69215</wp:posOffset>
                </wp:positionV>
                <wp:extent cx="3839845" cy="251460"/>
                <wp:effectExtent l="0" t="0" r="8255" b="0"/>
                <wp:wrapSquare wrapText="bothSides"/>
                <wp:docPr id="119" name="Text Box 119"/>
                <wp:cNvGraphicFramePr/>
                <a:graphic xmlns:a="http://schemas.openxmlformats.org/drawingml/2006/main">
                  <a:graphicData uri="http://schemas.microsoft.com/office/word/2010/wordprocessingShape">
                    <wps:wsp>
                      <wps:cNvSpPr txBox="1"/>
                      <wps:spPr>
                        <a:xfrm>
                          <a:off x="0" y="0"/>
                          <a:ext cx="3839845" cy="251460"/>
                        </a:xfrm>
                        <a:prstGeom prst="rect">
                          <a:avLst/>
                        </a:prstGeom>
                        <a:solidFill>
                          <a:prstClr val="white"/>
                        </a:solidFill>
                        <a:ln>
                          <a:noFill/>
                        </a:ln>
                        <a:effectLst/>
                      </wps:spPr>
                      <wps:txbx>
                        <w:txbxContent>
                          <w:p w14:paraId="17AAD37C" w14:textId="75D8F236" w:rsidR="00FA11DD" w:rsidRPr="00626CA7" w:rsidRDefault="00FA11DD" w:rsidP="004122E9">
                            <w:pPr>
                              <w:pStyle w:val="Caption"/>
                              <w:rPr>
                                <w:noProof/>
                              </w:rPr>
                            </w:pPr>
                            <w:bookmarkStart w:id="34" w:name="_Toc467151180"/>
                            <w:r>
                              <w:t xml:space="preserve">Figure </w:t>
                            </w:r>
                            <w:fldSimple w:instr=" SEQ Figure \* ARABIC ">
                              <w:r w:rsidR="0053144D">
                                <w:rPr>
                                  <w:noProof/>
                                </w:rPr>
                                <w:t>2</w:t>
                              </w:r>
                            </w:fldSimple>
                            <w:r>
                              <w:t>. THC binding to cannabinoid receptor (CB1) (3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20D204" id="_x0000_t202" coordsize="21600,21600" o:spt="202" path="m,l,21600r21600,l21600,xe">
                <v:stroke joinstyle="miter"/>
                <v:path gradientshapeok="t" o:connecttype="rect"/>
              </v:shapetype>
              <v:shape id="Text Box 119" o:spid="_x0000_s1026" type="#_x0000_t202" style="position:absolute;left:0;text-align:left;margin-left:0;margin-top:5.45pt;width:302.35pt;height:19.8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" stroked="f">
                <v:textbox style="mso-fit-shape-to-text:t" inset="0,0,0,0">
                  <w:txbxContent>
                    <w:p w14:paraId="17AAD37C" w14:textId="75D8F236" w:rsidR="00FA11DD" w:rsidRPr="00626CA7" w:rsidRDefault="00FA11DD" w:rsidP="004122E9">
                      <w:pPr>
                        <w:pStyle w:val="Caption"/>
                        <w:rPr>
                          <w:noProof/>
                        </w:rPr>
                      </w:pPr>
                      <w:bookmarkStart w:id="35" w:name="_Toc467151180"/>
                      <w:r>
                        <w:t xml:space="preserve">Figure </w:t>
                      </w:r>
                      <w:fldSimple w:instr=" SEQ Figure \* ARABIC ">
                        <w:r w:rsidR="0053144D">
                          <w:rPr>
                            <w:noProof/>
                          </w:rPr>
                          <w:t>2</w:t>
                        </w:r>
                      </w:fldSimple>
                      <w:r>
                        <w:t>. THC binding to cannabinoid receptor (CB1) (30)</w:t>
                      </w:r>
                      <w:bookmarkEnd w:id="35"/>
                    </w:p>
                  </w:txbxContent>
                </v:textbox>
                <w10:wrap type="square" anchorx="margin"/>
              </v:shape>
            </w:pict>
          </mc:Fallback>
        </mc:AlternateContent>
      </w:r>
    </w:p>
    <w:p w14:paraId="587A2801" w14:textId="77777777" w:rsidR="004122E9" w:rsidRDefault="004122E9" w:rsidP="007A0781"/>
    <w:p w14:paraId="25E1FA5A" w14:textId="37A4B809" w:rsidR="000A4251" w:rsidRDefault="00AE34FD" w:rsidP="007A0781">
      <w:pPr>
        <w:rPr>
          <w:rFonts w:cs="Times New Roman"/>
          <w:szCs w:val="24"/>
        </w:rPr>
      </w:pPr>
      <w:r>
        <w:t>Marijuana remains classified as Schedule 1 drug under CSA</w:t>
      </w:r>
      <w:r w:rsidR="00F1156F">
        <w:t>,</w:t>
      </w:r>
      <w:r>
        <w:t xml:space="preserve"> </w:t>
      </w:r>
      <w:r w:rsidR="00F1156F">
        <w:t>even though t</w:t>
      </w:r>
      <w:r>
        <w:t xml:space="preserve">oday, 23 states, the District of Columbia and Guam allow public medical use of marijuana after the Obama Administration </w:t>
      </w:r>
      <w:r w:rsidR="004B4F31">
        <w:t xml:space="preserve">sent a memo in October 2009 </w:t>
      </w:r>
      <w:r w:rsidR="009031B8">
        <w:t>discontinuing</w:t>
      </w:r>
      <w:r w:rsidR="004B4F31">
        <w:t xml:space="preserve"> prosecution to those who distribute marijuana for medical purposes in accordance to state law </w:t>
      </w:r>
      <w:r w:rsidR="004B4F31" w:rsidRPr="00F22C0F">
        <w:rPr>
          <w:rFonts w:cs="Times New Roman"/>
          <w:szCs w:val="24"/>
        </w:rPr>
        <w:fldChar w:fldCharType="begin"/>
      </w:r>
      <w:r w:rsidR="00310601">
        <w:rPr>
          <w:rFonts w:cs="Times New Roman"/>
          <w:szCs w:val="24"/>
        </w:rPr>
        <w:instrText xml:space="preserve"> ADDIN REFMGR.CITE &lt;Refman&gt;&lt;Cite&gt;&lt;Author&gt;National Conference of State Legislatures&lt;/Author&gt;&lt;Year&gt;2015&lt;/Year&gt;&lt;RecNum&gt;25&lt;/RecNum&gt;&lt;IDText&gt;State Medical Marijuana Laws&lt;/IDText&gt;&lt;MDL Ref_Type="Report"&gt;&lt;Ref_Type&gt;Report&lt;/Ref_Type&gt;&lt;Ref_ID&gt;25&lt;/Ref_ID&gt;&lt;Title_Primary&gt;State Medical Marijuana Laws&lt;/Title_Primary&gt;&lt;Authors_Primary&gt;National Conference of State Legislatures&lt;/Authors_Primary&gt;&lt;Date_Primary&gt;2015/11/9&lt;/Date_Primary&gt;&lt;Reprint&gt;Not in File&lt;/Reprint&gt;&lt;ZZ_WorkformID&gt;24&lt;/ZZ_WorkformID&gt;&lt;/MDL&gt;&lt;/Cite&gt;&lt;/Refman&gt;</w:instrText>
      </w:r>
      <w:r w:rsidR="004B4F31" w:rsidRPr="00F22C0F">
        <w:rPr>
          <w:rFonts w:cs="Times New Roman"/>
          <w:szCs w:val="24"/>
        </w:rPr>
        <w:fldChar w:fldCharType="separate"/>
      </w:r>
      <w:r w:rsidR="002E3227">
        <w:rPr>
          <w:rFonts w:cs="Times New Roman"/>
          <w:noProof/>
          <w:szCs w:val="24"/>
        </w:rPr>
        <w:t>(29)</w:t>
      </w:r>
      <w:r w:rsidR="004B4F31" w:rsidRPr="00F22C0F">
        <w:rPr>
          <w:rFonts w:cs="Times New Roman"/>
          <w:szCs w:val="24"/>
        </w:rPr>
        <w:fldChar w:fldCharType="end"/>
      </w:r>
      <w:r w:rsidR="004B4F31" w:rsidRPr="00F22C0F">
        <w:rPr>
          <w:rFonts w:cs="Times New Roman"/>
          <w:szCs w:val="24"/>
        </w:rPr>
        <w:t>.</w:t>
      </w:r>
      <w:r w:rsidRPr="00F22C0F">
        <w:rPr>
          <w:rFonts w:cs="Times New Roman"/>
          <w:szCs w:val="24"/>
        </w:rPr>
        <w:t xml:space="preserve"> </w:t>
      </w:r>
      <w:r w:rsidR="00F22C0F" w:rsidRPr="00F22C0F">
        <w:rPr>
          <w:rFonts w:cs="Times New Roman"/>
          <w:color w:val="000000"/>
          <w:szCs w:val="24"/>
          <w:shd w:val="clear" w:color="auto" w:fill="FFFFFF"/>
        </w:rPr>
        <w:t>"</w:t>
      </w:r>
      <w:r w:rsidR="00D575DA">
        <w:t>Scientific data indicate the potential therapeutic value of cannabinoid drugs, primarily THC, for pain relief, control of nausea and vomiting, and appetite stimulation; smoked marijuana, however, is a crude THC delivery system that also delivers harmful substances</w:t>
      </w:r>
      <w:r w:rsidR="00D575DA">
        <w:rPr>
          <w:rFonts w:cs="Times New Roman"/>
          <w:color w:val="000000"/>
          <w:szCs w:val="24"/>
          <w:shd w:val="clear" w:color="auto" w:fill="FFFFFF"/>
        </w:rPr>
        <w:t xml:space="preserve"> </w:t>
      </w:r>
      <w:r w:rsidR="00D575DA">
        <w:rPr>
          <w:rFonts w:cs="Times New Roman"/>
          <w:color w:val="000000"/>
          <w:szCs w:val="24"/>
          <w:shd w:val="clear" w:color="auto" w:fill="FFFFFF"/>
        </w:rPr>
        <w:fldChar w:fldCharType="begin"/>
      </w:r>
      <w:r w:rsidR="00310601">
        <w:rPr>
          <w:rFonts w:cs="Times New Roman"/>
          <w:color w:val="000000"/>
          <w:szCs w:val="24"/>
          <w:shd w:val="clear" w:color="auto" w:fill="FFFFFF"/>
        </w:rPr>
        <w:instrText xml:space="preserve"> ADDIN REFMGR.CITE &lt;Refman&gt;&lt;Cite&gt;&lt;Author&gt;Institute of Medicine&lt;/Author&gt;&lt;Year&gt;1999&lt;/Year&gt;&lt;RecNum&gt;31&lt;/RecNum&gt;&lt;IDText&gt;Marijuana and Medicine: Assessing the Science Base&lt;/IDText&gt;&lt;MDL Ref_Type="Book, Whole"&gt;&lt;Ref_Type&gt;Book, Whole&lt;/Ref_Type&gt;&lt;Ref_ID&gt;31&lt;/Ref_ID&gt;&lt;Title_Primary&gt;Marijuana and Medicine: Assessing the Science Base&lt;/Title_Primary&gt;&lt;Authors_Primary&gt;Institute of Medicine&lt;/Authors_Primary&gt;&lt;Date_Primary&gt;1999&lt;/Date_Primary&gt;&lt;Reprint&gt;Not in File&lt;/Reprint&gt;&lt;Start_Page&gt;4&lt;/Start_Page&gt;&lt;Publisher&gt;National Academies Press&lt;/Publisher&gt;&lt;ISSN_ISBN&gt;9780309071550&lt;/ISSN_ISBN&gt;&lt;Web_URL&gt;https://books.google.com/books?id=8E3NXew8MIUC&lt;/Web_URL&gt;&lt;ZZ_WorkformID&gt;2&lt;/ZZ_WorkformID&gt;&lt;/MDL&gt;&lt;/Cite&gt;&lt;/Refman&gt;</w:instrText>
      </w:r>
      <w:r w:rsidR="00D575DA">
        <w:rPr>
          <w:rFonts w:cs="Times New Roman"/>
          <w:color w:val="000000"/>
          <w:szCs w:val="24"/>
          <w:shd w:val="clear" w:color="auto" w:fill="FFFFFF"/>
        </w:rPr>
        <w:fldChar w:fldCharType="separate"/>
      </w:r>
      <w:r w:rsidR="002E3227">
        <w:rPr>
          <w:rFonts w:cs="Times New Roman"/>
          <w:noProof/>
          <w:color w:val="000000"/>
          <w:szCs w:val="24"/>
          <w:shd w:val="clear" w:color="auto" w:fill="FFFFFF"/>
        </w:rPr>
        <w:t>(30)</w:t>
      </w:r>
      <w:r w:rsidR="00D575DA">
        <w:rPr>
          <w:rFonts w:cs="Times New Roman"/>
          <w:color w:val="000000"/>
          <w:szCs w:val="24"/>
          <w:shd w:val="clear" w:color="auto" w:fill="FFFFFF"/>
        </w:rPr>
        <w:fldChar w:fldCharType="end"/>
      </w:r>
      <w:r w:rsidR="00F22C0F" w:rsidRPr="00F22C0F">
        <w:rPr>
          <w:rFonts w:cs="Times New Roman"/>
          <w:color w:val="000000"/>
          <w:szCs w:val="24"/>
          <w:shd w:val="clear" w:color="auto" w:fill="FFFFFF"/>
        </w:rPr>
        <w:t>." </w:t>
      </w:r>
      <w:r w:rsidR="00F22C0F" w:rsidRPr="00F22C0F">
        <w:rPr>
          <w:rFonts w:cs="Times New Roman"/>
          <w:szCs w:val="24"/>
        </w:rPr>
        <w:t xml:space="preserve"> </w:t>
      </w:r>
    </w:p>
    <w:p w14:paraId="6D2ABFC0" w14:textId="02111B3B" w:rsidR="00D33EF0" w:rsidRPr="008E7131" w:rsidRDefault="000A4251" w:rsidP="007A3F5E">
      <w:r w:rsidRPr="000A4251">
        <w:rPr>
          <w:rFonts w:cs="Times New Roman"/>
          <w:szCs w:val="24"/>
        </w:rPr>
        <w:t xml:space="preserve">Outdoor marijuana cultivation sites are becoming increasingly common. </w:t>
      </w:r>
      <w:r w:rsidR="00E04D82">
        <w:t>The Department of Agriculture Forest Service and the Department of the Interior reported the eradication of over 4 million marijuana plants</w:t>
      </w:r>
      <w:r w:rsidR="003009CD">
        <w:t xml:space="preserve"> from U.S. lands</w:t>
      </w:r>
      <w:r w:rsidR="00E04D82">
        <w:t xml:space="preserve"> in 2008. </w:t>
      </w:r>
      <w:r w:rsidR="007A0380" w:rsidRPr="00F22C0F">
        <w:rPr>
          <w:rFonts w:cs="Times New Roman"/>
          <w:szCs w:val="24"/>
        </w:rPr>
        <w:t>In</w:t>
      </w:r>
      <w:r w:rsidR="007A0380">
        <w:t xml:space="preserve"> recent decades, marijuana growers have been genetically modifying their plants to have greater amount</w:t>
      </w:r>
      <w:r w:rsidR="00D575DA">
        <w:t>s</w:t>
      </w:r>
      <w:r w:rsidR="007A0380">
        <w:t xml:space="preserve"> of THC</w:t>
      </w:r>
      <w:r w:rsidR="0030707B">
        <w:t>, the main ingredient found in the Cannabis plant.</w:t>
      </w:r>
      <w:r w:rsidR="007A0380">
        <w:t xml:space="preserve"> </w:t>
      </w:r>
      <w:r w:rsidR="009031B8">
        <w:t>T</w:t>
      </w:r>
      <w:r w:rsidR="007A0380">
        <w:t xml:space="preserve">he average potency of tested </w:t>
      </w:r>
      <w:r w:rsidR="007A0380">
        <w:lastRenderedPageBreak/>
        <w:t xml:space="preserve">marijuana from </w:t>
      </w:r>
      <w:r w:rsidR="0030707B">
        <w:t>f</w:t>
      </w:r>
      <w:r w:rsidR="007A0380">
        <w:t>eder</w:t>
      </w:r>
      <w:r w:rsidR="00C02170">
        <w:t xml:space="preserve">al seizures </w:t>
      </w:r>
      <w:r w:rsidR="00D575DA">
        <w:t>have</w:t>
      </w:r>
      <w:r w:rsidR="00C02170">
        <w:t xml:space="preserve"> double</w:t>
      </w:r>
      <w:r w:rsidR="00D575DA">
        <w:t>d</w:t>
      </w:r>
      <w:r w:rsidR="007A0380">
        <w:t xml:space="preserve"> from 19</w:t>
      </w:r>
      <w:r w:rsidR="008D19B5">
        <w:t>83</w:t>
      </w:r>
      <w:r w:rsidR="007A0380">
        <w:t xml:space="preserve"> to 200</w:t>
      </w:r>
      <w:r w:rsidR="008D19B5">
        <w:t>9</w:t>
      </w:r>
      <w:r w:rsidR="007A0380">
        <w:t xml:space="preserve"> </w:t>
      </w:r>
      <w:r w:rsidR="007A0380">
        <w:fldChar w:fldCharType="begin"/>
      </w:r>
      <w:r w:rsidR="00310601">
        <w:instrText xml:space="preserve"> ADDIN REFMGR.CITE &lt;Refman&gt;&lt;Cite&gt;&lt;Author&gt;National Center for Natural Products Research (NCNPR) Research Institute of Pharmaceutical Sciences&lt;/Author&gt;&lt;Year&gt;2010&lt;/Year&gt;&lt;RecNum&gt;26&lt;/RecNum&gt;&lt;IDText&gt;Quarterly Report, Potency Monitoring Project&lt;/IDText&gt;&lt;MDL Ref_Type="Report"&gt;&lt;Ref_Type&gt;Report&lt;/Ref_Type&gt;&lt;Ref_ID&gt;26&lt;/Ref_ID&gt;&lt;Title_Primary&gt;Quarterly Report, Potency Monitoring Project&lt;/Title_Primary&gt;&lt;Authors_Primary&gt;National Center for Natural Products Research (NCNPR) Research Institute of Pharmaceutical Sciences&lt;/Authors_Primary&gt;&lt;Date_Primary&gt;2010/1/12&lt;/Date_Primary&gt;&lt;Reprint&gt;Not in File&lt;/Reprint&gt;&lt;Volume&gt;107&lt;/Volume&gt;&lt;ZZ_WorkformID&gt;24&lt;/ZZ_WorkformID&gt;&lt;/MDL&gt;&lt;/Cite&gt;&lt;/Refman&gt;</w:instrText>
      </w:r>
      <w:r w:rsidR="007A0380">
        <w:fldChar w:fldCharType="separate"/>
      </w:r>
      <w:r w:rsidR="002E3227">
        <w:rPr>
          <w:noProof/>
        </w:rPr>
        <w:t>(31)</w:t>
      </w:r>
      <w:r w:rsidR="007A0380">
        <w:fldChar w:fldCharType="end"/>
      </w:r>
      <w:r w:rsidR="007A0380">
        <w:t xml:space="preserve">. </w:t>
      </w:r>
      <w:bookmarkStart w:id="36" w:name="OLE_LINK6"/>
      <w:bookmarkStart w:id="37" w:name="OLE_LINK7"/>
      <w:r w:rsidR="00AF6457">
        <w:t>These have</w:t>
      </w:r>
      <w:r>
        <w:t xml:space="preserve"> become a threat to the environment, </w:t>
      </w:r>
      <w:r w:rsidR="00E04D82">
        <w:t>public health, national security, transportation</w:t>
      </w:r>
      <w:r>
        <w:t xml:space="preserve"> and </w:t>
      </w:r>
      <w:r w:rsidR="00E04D82">
        <w:t xml:space="preserve">educational success. </w:t>
      </w:r>
      <w:r w:rsidR="006C16C2">
        <w:t>In fact, the National Survey on Drug Use and Health (NSDUH) indicates that</w:t>
      </w:r>
      <w:r w:rsidR="006C16C2" w:rsidRPr="006C16C2">
        <w:t xml:space="preserve"> 78% of the 2.4 million people who began using </w:t>
      </w:r>
      <w:r w:rsidR="006C16C2">
        <w:t xml:space="preserve">marijuana </w:t>
      </w:r>
      <w:r w:rsidR="006C16C2" w:rsidRPr="006C16C2">
        <w:t>in the last year were aged 12 to 20</w:t>
      </w:r>
      <w:r w:rsidR="006C16C2">
        <w:t xml:space="preserve"> when the brain has not fully been developed and will therefore affect both educational and life outcomes</w:t>
      </w:r>
      <w:r w:rsidR="005D5F6F">
        <w:t xml:space="preserve"> </w:t>
      </w:r>
      <w:r w:rsidR="005D5F6F">
        <w:fldChar w:fldCharType="begin"/>
      </w:r>
      <w:r w:rsidR="00310601">
        <w:instrText xml:space="preserve"> ADDIN REFMGR.CITE &lt;Refman&gt;&lt;Cite&gt;&lt;Author&gt;Substance Abuse and Mental Health Services Administration&lt;/Author&gt;&lt;Year&gt;2014&lt;/Year&gt;&lt;RecNum&gt;130&lt;/RecNum&gt;&lt;IDText&gt;Results from the 2013 National Survey on Drug Use and Health: Summary of National Findings&amp;#xA;Survey on Drug Use and Health: Summary of National Findings&lt;/IDText&gt;&lt;MDL Ref_Type="Report"&gt;&lt;Ref_Type&gt;Report&lt;/Ref_Type&gt;&lt;Ref_ID&gt;130&lt;/Ref_ID&gt;&lt;Title_Primary&gt;Results from the 2013 National Survey on Drug Use and Health: Summary of National Findings&amp;#xA;Survey on Drug Use and Health: Summary of National Findings&lt;/Title_Primary&gt;&lt;Authors_Primary&gt;Substance Abuse and Mental Health Services Administration&lt;/Authors_Primary&gt;&lt;Date_Primary&gt;2014&lt;/Date_Primary&gt;&lt;Reprint&gt;Not in File&lt;/Reprint&gt;&lt;Volume&gt;14-4863&lt;/Volume&gt;&lt;Title_Series&gt; NSDUH Series H-48&lt;/Title_Series&gt;&lt;ZZ_WorkformID&gt;24&lt;/ZZ_WorkformID&gt;&lt;/MDL&gt;&lt;/Cite&gt;&lt;/Refman&gt;</w:instrText>
      </w:r>
      <w:r w:rsidR="005D5F6F">
        <w:fldChar w:fldCharType="separate"/>
      </w:r>
      <w:r w:rsidR="002E3227">
        <w:rPr>
          <w:noProof/>
        </w:rPr>
        <w:t>(32)</w:t>
      </w:r>
      <w:r w:rsidR="005D5F6F">
        <w:fldChar w:fldCharType="end"/>
      </w:r>
      <w:r w:rsidR="006C16C2">
        <w:t xml:space="preserve">. For </w:t>
      </w:r>
      <w:r w:rsidR="00E04D82">
        <w:t xml:space="preserve"> these and many </w:t>
      </w:r>
      <w:r w:rsidR="00AF6457">
        <w:t xml:space="preserve">other </w:t>
      </w:r>
      <w:r w:rsidR="00E04D82">
        <w:t>reasons, the current administration together with fede</w:t>
      </w:r>
      <w:r w:rsidR="00AF6457">
        <w:t>ral partners, are</w:t>
      </w:r>
      <w:r w:rsidR="00E04D82">
        <w:t xml:space="preserve"> working hard to reduce the use and trafficking of marijuana, through the development of strategies that are meant to integrate the principles of prevention, treatment, and recovery</w:t>
      </w:r>
      <w:r w:rsidR="003009CD">
        <w:t xml:space="preserve"> </w:t>
      </w:r>
      <w:r w:rsidR="003009CD">
        <w:fldChar w:fldCharType="begin"/>
      </w:r>
      <w:r w:rsidR="00310601">
        <w:instrText xml:space="preserve"> ADDIN REFMGR.CITE &lt;Refman&gt;&lt;Cite&gt;&lt;Author&gt;Office of National Drug Control Policy&lt;/Author&gt;&lt;Year&gt;2010&lt;/Year&gt;&lt;RecNum&gt;32&lt;/RecNum&gt;&lt;IDText&gt;Marijuana: Know the Facts&lt;/IDText&gt;&lt;MDL Ref_Type="Report"&gt;&lt;Ref_Type&gt;Report&lt;/Ref_Type&gt;&lt;Ref_ID&gt;32&lt;/Ref_ID&gt;&lt;Title_Primary&gt;Marijuana: Know the Facts&lt;/Title_Primary&gt;&lt;Authors_Primary&gt;Office of National Drug Control Policy&lt;/Authors_Primary&gt;&lt;Date_Primary&gt;2010&lt;/Date_Primary&gt;&lt;Reprint&gt;Not in File&lt;/Reprint&gt;&lt;Web_URL&gt;&lt;u&gt;https://www.whitehouse.gov/sites/default/files/ondcp/Fact_Sheets/marijuana_fact_sheet_jw_10-5-10.pdf&lt;/u&gt;&lt;/Web_URL&gt;&lt;ZZ_WorkformID&gt;24&lt;/ZZ_WorkformID&gt;&lt;/MDL&gt;&lt;/Cite&gt;&lt;/Refman&gt;</w:instrText>
      </w:r>
      <w:r w:rsidR="003009CD">
        <w:fldChar w:fldCharType="separate"/>
      </w:r>
      <w:r w:rsidR="002E3227">
        <w:rPr>
          <w:noProof/>
        </w:rPr>
        <w:t>(33)</w:t>
      </w:r>
      <w:r w:rsidR="003009CD">
        <w:fldChar w:fldCharType="end"/>
      </w:r>
      <w:r w:rsidR="00E04D82">
        <w:t xml:space="preserve">. </w:t>
      </w:r>
    </w:p>
    <w:p w14:paraId="238FD274" w14:textId="54E993DB" w:rsidR="00831C22" w:rsidRDefault="00831C22" w:rsidP="00E402B1">
      <w:pPr>
        <w:pStyle w:val="Heading4"/>
      </w:pPr>
      <w:bookmarkStart w:id="38" w:name="_Toc467151349"/>
      <w:bookmarkEnd w:id="36"/>
      <w:bookmarkEnd w:id="37"/>
      <w:r w:rsidRPr="00FB4BFE">
        <w:t>Heroin</w:t>
      </w:r>
      <w:bookmarkEnd w:id="38"/>
    </w:p>
    <w:p w14:paraId="799E9862" w14:textId="1A15A2A9" w:rsidR="001E5DB4" w:rsidRPr="001E5DB4" w:rsidRDefault="009C7A9C" w:rsidP="007A0781">
      <w:r w:rsidRPr="009C7A9C">
        <w:t xml:space="preserve">Heroin, </w:t>
      </w:r>
      <w:r>
        <w:t xml:space="preserve">a </w:t>
      </w:r>
      <w:r w:rsidRPr="009C7A9C">
        <w:t xml:space="preserve">Schedule I </w:t>
      </w:r>
      <w:r>
        <w:t>drug</w:t>
      </w:r>
      <w:r w:rsidRPr="009C7A9C">
        <w:t>, is</w:t>
      </w:r>
      <w:r>
        <w:t xml:space="preserve"> a narcotic</w:t>
      </w:r>
      <w:r w:rsidRPr="009C7A9C">
        <w:t xml:space="preserve"> synthesized by the acetylation of morphine, a naturally occurring substance that is extracted from </w:t>
      </w:r>
      <w:r>
        <w:t>a flowering plant called opium poppy</w:t>
      </w:r>
      <w:r w:rsidR="00534319">
        <w:t xml:space="preserve">. </w:t>
      </w:r>
      <w:r w:rsidR="00A97373">
        <w:t xml:space="preserve">Opium is the product </w:t>
      </w:r>
      <w:r w:rsidR="00D63866">
        <w:t xml:space="preserve">obtained from the </w:t>
      </w:r>
      <w:r w:rsidR="00A97373">
        <w:t xml:space="preserve">poppy plant </w:t>
      </w:r>
      <w:r w:rsidR="00A97373" w:rsidRPr="00D63866">
        <w:rPr>
          <w:i/>
        </w:rPr>
        <w:t>Papaver somniferum</w:t>
      </w:r>
      <w:r w:rsidR="00D63866">
        <w:t>,</w:t>
      </w:r>
      <w:r w:rsidR="00A97373">
        <w:t xml:space="preserve"> a plant mainly </w:t>
      </w:r>
      <w:r w:rsidR="00D63866">
        <w:t>grown</w:t>
      </w:r>
      <w:r w:rsidR="00A97373">
        <w:t xml:space="preserve"> in mountainous areas. After the flower </w:t>
      </w:r>
      <w:r w:rsidR="00D63866">
        <w:t xml:space="preserve">of the poppy plant </w:t>
      </w:r>
      <w:r w:rsidR="00A97373">
        <w:t>opens, a flowing juice released from the bulb</w:t>
      </w:r>
      <w:r w:rsidR="00FD5189">
        <w:t xml:space="preserve"> </w:t>
      </w:r>
      <w:r w:rsidR="00A97373">
        <w:t xml:space="preserve">is let to dry </w:t>
      </w:r>
      <w:r>
        <w:t xml:space="preserve">by the wind </w:t>
      </w:r>
      <w:r w:rsidR="00A97373">
        <w:t xml:space="preserve">and subsequently boiled until it becomes raw opium called “black” </w:t>
      </w:r>
      <w:r w:rsidR="00A97373">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rsidR="00A97373">
        <w:fldChar w:fldCharType="separate"/>
      </w:r>
      <w:r w:rsidR="00163641">
        <w:rPr>
          <w:noProof/>
        </w:rPr>
        <w:t>(23)</w:t>
      </w:r>
      <w:r w:rsidR="00A97373">
        <w:fldChar w:fldCharType="end"/>
      </w:r>
      <w:r w:rsidR="00A97373">
        <w:t>. Black is later refined</w:t>
      </w:r>
      <w:r>
        <w:t xml:space="preserve"> </w:t>
      </w:r>
      <w:r w:rsidR="00A97373">
        <w:t xml:space="preserve">to a morphine base that can be later transformed to heroin </w:t>
      </w:r>
      <w:r w:rsidR="00D63866">
        <w:t xml:space="preserve">by means of a chemical process </w:t>
      </w:r>
      <w:r w:rsidR="002152F1">
        <w:fldChar w:fldCharType="begin"/>
      </w:r>
      <w:r w:rsidR="00310601">
        <w:instrText xml:space="preserve"> ADDIN REFMGR.CITE &lt;Refman&gt;&lt;Cite&gt;&lt;Author&gt;Odell&lt;/Author&gt;&lt;Year&gt;2006&lt;/Year&gt;&lt;RecNum&gt;102&lt;/RecNum&gt;&lt;IDText&gt;A &amp;apos;cold synthesis&amp;apos; of heroin and implications in heroin signature analysis: Utility of trifluoroacetic/acetic anhydride in the acetylation of morphine&lt;/IDText&gt;&lt;MDL Ref_Type="Journal"&gt;&lt;Ref_Type&gt;Journal&lt;/Ref_Type&gt;&lt;Ref_ID&gt;102&lt;/Ref_ID&gt;&lt;Title_Primary&gt;A &amp;apos;cold synthesis&amp;apos; of heroin and implications in heroin signature analysis: Utility of trifluoroacetic/acetic anhydride in the acetylation of morphine&lt;/Title_Primary&gt;&lt;Authors_Primary&gt;Odell,L.R.&lt;/Authors_Primary&gt;&lt;Authors_Primary&gt;Skopec,J.&lt;/Authors_Primary&gt;&lt;Authors_Primary&gt;McCluskey,A.&lt;/Authors_Primary&gt;&lt;Date_Primary&gt;2006&lt;/Date_Primary&gt;&lt;Reprint&gt;Not in File&lt;/Reprint&gt;&lt;Start_Page&gt;221&lt;/Start_Page&gt;&lt;End_Page&gt;229&lt;/End_Page&gt;&lt;Periodical&gt;Forensic science international&lt;/Periodical&gt;&lt;Volume&gt;164&lt;/Volume&gt;&lt;Issue&gt;2&lt;/Issue&gt;&lt;Publisher&gt;Elsevier&lt;/Publisher&gt;&lt;ISSN_ISBN&gt;0379-0738&lt;/ISSN_ISBN&gt;&lt;ZZ_JournalStdAbbrev&gt;&lt;f name="System"&gt;Forensic science international&lt;/f&gt;&lt;/ZZ_JournalStdAbbrev&gt;&lt;ZZ_WorkformID&gt;1&lt;/ZZ_WorkformID&gt;&lt;/MDL&gt;&lt;/Cite&gt;&lt;/Refman&gt;</w:instrText>
      </w:r>
      <w:r w:rsidR="002152F1">
        <w:fldChar w:fldCharType="separate"/>
      </w:r>
      <w:r w:rsidR="002E3227">
        <w:rPr>
          <w:noProof/>
        </w:rPr>
        <w:t>(34)</w:t>
      </w:r>
      <w:r w:rsidR="002152F1">
        <w:fldChar w:fldCharType="end"/>
      </w:r>
      <w:r w:rsidR="00D63866">
        <w:t xml:space="preserve"> described</w:t>
      </w:r>
      <w:r w:rsidR="00A97373">
        <w:t xml:space="preserve"> below (</w:t>
      </w:r>
      <w:r w:rsidR="00A97373">
        <w:fldChar w:fldCharType="begin"/>
      </w:r>
      <w:r w:rsidR="00A97373">
        <w:instrText xml:space="preserve"> REF _Ref437345640 \h </w:instrText>
      </w:r>
      <w:r w:rsidR="00A97373">
        <w:fldChar w:fldCharType="separate"/>
      </w:r>
      <w:r w:rsidR="0053144D">
        <w:t xml:space="preserve">Figure </w:t>
      </w:r>
      <w:r w:rsidR="0053144D">
        <w:rPr>
          <w:noProof/>
        </w:rPr>
        <w:t>3</w:t>
      </w:r>
      <w:r w:rsidR="00A97373">
        <w:fldChar w:fldCharType="end"/>
      </w:r>
      <w:r w:rsidR="00A97373">
        <w:t xml:space="preserve">). </w:t>
      </w:r>
      <w:r w:rsidR="00B73A77">
        <w:t xml:space="preserve">Chemically know as </w:t>
      </w:r>
      <w:r w:rsidR="007E59EE">
        <w:t>d</w:t>
      </w:r>
      <w:r w:rsidR="00B73A77">
        <w:t>iacetylmorphine</w:t>
      </w:r>
      <w:r w:rsidR="00280359">
        <w:t>, heroin</w:t>
      </w:r>
      <w:r w:rsidR="00D63866">
        <w:t xml:space="preserve"> </w:t>
      </w:r>
      <w:r w:rsidR="00B73A77">
        <w:t>was discovered in 1898</w:t>
      </w:r>
      <w:r w:rsidR="00D63866">
        <w:t>,</w:t>
      </w:r>
      <w:r w:rsidR="00B73A77">
        <w:t xml:space="preserve"> </w:t>
      </w:r>
      <w:r w:rsidR="007E59EE">
        <w:t>initially</w:t>
      </w:r>
      <w:r w:rsidR="00962ECB">
        <w:t xml:space="preserve"> </w:t>
      </w:r>
      <w:r w:rsidR="00B73A77">
        <w:t>though</w:t>
      </w:r>
      <w:r w:rsidR="00962ECB">
        <w:t>t</w:t>
      </w:r>
      <w:r w:rsidR="00B73A77">
        <w:t xml:space="preserve"> to be the cure for addiction of other opiates</w:t>
      </w:r>
      <w:r w:rsidR="00A50C35">
        <w:t xml:space="preserve"> </w:t>
      </w:r>
      <w:r w:rsidR="00A50C35">
        <w:fldChar w:fldCharType="begin"/>
      </w:r>
      <w:r w:rsidR="00310601">
        <w:instrText xml:space="preserve"> ADDIN REFMGR.CITE &lt;Refman&gt;&lt;Cite&gt;&lt;Author&gt;Wigal&lt;/Author&gt;&lt;Year&gt;2004&lt;/Year&gt;&lt;RecNum&gt;33&lt;/RecNum&gt;&lt;IDText&gt;The Mystique of Opium in History and Art&lt;/IDText&gt;&lt;MDL Ref_Type="Book, Whole"&gt;&lt;Ref_Type&gt;Book, Whole&lt;/Ref_Type&gt;&lt;Ref_ID&gt;33&lt;/Ref_ID&gt;&lt;Title_Primary&gt;The Mystique of Opium in History and Art&lt;/Title_Primary&gt;&lt;Authors_Primary&gt;Wigal,D.&lt;/Authors_Primary&gt;&lt;Date_Primary&gt;2004&lt;/Date_Primary&gt;&lt;Reprint&gt;Not in File&lt;/Reprint&gt;&lt;Start_Page&gt;12&lt;/Start_Page&gt;&lt;Publisher&gt;Parkstone International&lt;/Publisher&gt;&lt;Title_Series&gt;Temptation collection&lt;/Title_Series&gt;&lt;ISSN_ISBN&gt;9781859959152&lt;/ISSN_ISBN&gt;&lt;Web_URL&gt;https://books.google.com/books?id=J7iFQgAACAAJ&lt;/Web_URL&gt;&lt;ZZ_WorkformID&gt;2&lt;/ZZ_WorkformID&gt;&lt;/MDL&gt;&lt;/Cite&gt;&lt;/Refman&gt;</w:instrText>
      </w:r>
      <w:r w:rsidR="00A50C35">
        <w:fldChar w:fldCharType="separate"/>
      </w:r>
      <w:r w:rsidR="002E3227">
        <w:rPr>
          <w:noProof/>
        </w:rPr>
        <w:t>(35)</w:t>
      </w:r>
      <w:r w:rsidR="00A50C35">
        <w:fldChar w:fldCharType="end"/>
      </w:r>
      <w:r w:rsidR="00A50C35">
        <w:t>.</w:t>
      </w:r>
      <w:r w:rsidR="00962ECB">
        <w:t xml:space="preserve"> </w:t>
      </w:r>
    </w:p>
    <w:p w14:paraId="517BE414" w14:textId="10B8B3B9" w:rsidR="00C347D0" w:rsidRDefault="00AF6457" w:rsidP="00E11059">
      <w:pPr>
        <w:keepNext/>
        <w:ind w:firstLine="0"/>
      </w:pPr>
      <w:r>
        <w:rPr>
          <w:noProof/>
        </w:rPr>
        <w:lastRenderedPageBreak/>
        <w:drawing>
          <wp:inline distT="0" distB="0" distL="0" distR="0" wp14:anchorId="6F418D22" wp14:editId="7AF128D7">
            <wp:extent cx="5487035" cy="181038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7035" cy="1810385"/>
                    </a:xfrm>
                    <a:prstGeom prst="rect">
                      <a:avLst/>
                    </a:prstGeom>
                    <a:noFill/>
                  </pic:spPr>
                </pic:pic>
              </a:graphicData>
            </a:graphic>
          </wp:inline>
        </w:drawing>
      </w:r>
    </w:p>
    <w:p w14:paraId="2B80E233" w14:textId="6914C7CF" w:rsidR="00AB4813" w:rsidRPr="00AB4813" w:rsidRDefault="00BD41FA" w:rsidP="00C347D0">
      <w:pPr>
        <w:pStyle w:val="Caption"/>
      </w:pPr>
      <w:bookmarkStart w:id="39" w:name="_Ref437345640"/>
      <w:bookmarkStart w:id="40" w:name="_Toc467151181"/>
      <w:bookmarkStart w:id="41" w:name="_Toc437338440"/>
      <w:bookmarkStart w:id="42" w:name="_Toc437338674"/>
      <w:r>
        <w:t xml:space="preserve">Figure </w:t>
      </w:r>
      <w:fldSimple w:instr=" SEQ Figure \* ARABIC ">
        <w:r w:rsidR="0053144D">
          <w:rPr>
            <w:noProof/>
          </w:rPr>
          <w:t>3</w:t>
        </w:r>
      </w:fldSimple>
      <w:bookmarkEnd w:id="39"/>
      <w:r w:rsidR="00C347D0">
        <w:t xml:space="preserve">. </w:t>
      </w:r>
      <w:r w:rsidR="00302063">
        <w:rPr>
          <w:noProof/>
        </w:rPr>
        <w:t>Chemical S</w:t>
      </w:r>
      <w:r w:rsidR="00573ECD">
        <w:rPr>
          <w:noProof/>
        </w:rPr>
        <w:t>yn</w:t>
      </w:r>
      <w:r w:rsidR="00C347D0">
        <w:rPr>
          <w:noProof/>
        </w:rPr>
        <w:t>thes</w:t>
      </w:r>
      <w:r w:rsidR="00302063">
        <w:rPr>
          <w:noProof/>
        </w:rPr>
        <w:t>is of H</w:t>
      </w:r>
      <w:r w:rsidR="00C347D0">
        <w:rPr>
          <w:noProof/>
        </w:rPr>
        <w:t>eroin</w:t>
      </w:r>
      <w:r w:rsidR="006C0271">
        <w:rPr>
          <w:noProof/>
        </w:rPr>
        <w:t xml:space="preserve"> (a) Morphine (b) Acetic anhydride (c) Diacetylmorphine </w:t>
      </w:r>
      <w:r w:rsidR="004118AF">
        <w:rPr>
          <w:noProof/>
        </w:rPr>
        <w:fldChar w:fldCharType="begin"/>
      </w:r>
      <w:r w:rsidR="00310601">
        <w:rPr>
          <w:noProof/>
        </w:rPr>
        <w:instrText xml:space="preserve"> ADDIN REFMGR.CITE &lt;Refman&gt;&lt;Cite&gt;&lt;Author&gt;Fernandez&lt;/Author&gt;&lt;Year&gt;2011&lt;/Year&gt;&lt;RecNum&gt;35&lt;/RecNum&gt;&lt;IDText&gt;Heroin: Its History, Pharmacology &amp;amp; Treatment&lt;/IDText&gt;&lt;MDL Ref_Type="Book, Whole"&gt;&lt;Ref_Type&gt;Book, Whole&lt;/Ref_Type&gt;&lt;Ref_ID&gt;35&lt;/Ref_ID&gt;&lt;Title_Primary&gt;Heroin: Its History, Pharmacology &amp;amp; Treatment&lt;/Title_Primary&gt;&lt;Authors_Primary&gt;Fernandez,H.&lt;/Authors_Primary&gt;&lt;Authors_Primary&gt;Libby,T.&lt;/Authors_Primary&gt;&lt;Date_Primary&gt;2011&lt;/Date_Primary&gt;&lt;Reprint&gt;Not in File&lt;/Reprint&gt;&lt;Publisher&gt;Hazelden Publishing&lt;/Publisher&gt;&lt;Title_Series&gt;Library of addictive drugs&lt;/Title_Series&gt;&lt;ISSN_ISBN&gt;9781592859900&lt;/ISSN_ISBN&gt;&lt;Web_URL&gt;https://books.google.com/books?id=4iIsUorX6wsC&lt;/Web_URL&gt;&lt;ZZ_WorkformID&gt;2&lt;/ZZ_WorkformID&gt;&lt;/MDL&gt;&lt;/Cite&gt;&lt;/Refman&gt;</w:instrText>
      </w:r>
      <w:r w:rsidR="004118AF">
        <w:rPr>
          <w:noProof/>
        </w:rPr>
        <w:fldChar w:fldCharType="separate"/>
      </w:r>
      <w:bookmarkEnd w:id="41"/>
      <w:bookmarkEnd w:id="42"/>
      <w:r w:rsidR="002E3227">
        <w:rPr>
          <w:noProof/>
        </w:rPr>
        <w:t>(36)</w:t>
      </w:r>
      <w:bookmarkEnd w:id="40"/>
      <w:r w:rsidR="004118AF">
        <w:rPr>
          <w:noProof/>
        </w:rPr>
        <w:fldChar w:fldCharType="end"/>
      </w:r>
    </w:p>
    <w:p w14:paraId="547EC31D" w14:textId="77777777" w:rsidR="007E59EE" w:rsidRDefault="007E59EE" w:rsidP="007E59EE"/>
    <w:p w14:paraId="73A127B3" w14:textId="24E5E5A3" w:rsidR="00926182" w:rsidRDefault="00926182" w:rsidP="007A0781">
      <w:r>
        <w:t xml:space="preserve">Heroin </w:t>
      </w:r>
      <w:r w:rsidR="00EB123B">
        <w:t xml:space="preserve">appears as </w:t>
      </w:r>
      <w:r w:rsidR="00AF6457">
        <w:t xml:space="preserve">a </w:t>
      </w:r>
      <w:r w:rsidR="00EB123B">
        <w:t>white or brown powder</w:t>
      </w:r>
      <w:r w:rsidR="00B7554E">
        <w:t xml:space="preserve"> depending on the impurities it may have after it</w:t>
      </w:r>
      <w:r w:rsidR="00195108">
        <w:t xml:space="preserve"> is manufactured or because of</w:t>
      </w:r>
      <w:r w:rsidR="00B7554E">
        <w:t xml:space="preserve"> the presence of additives. Although this product can be smoked, sniffed or injected, the latter </w:t>
      </w:r>
      <w:r w:rsidR="000A0F24">
        <w:t xml:space="preserve">delivery method </w:t>
      </w:r>
      <w:r w:rsidR="00B7554E">
        <w:t>predominates in efficiency as it has a long-lasting effect</w:t>
      </w:r>
      <w:r w:rsidR="00164705">
        <w:t xml:space="preserve"> in comparison with the rest </w:t>
      </w:r>
      <w:r w:rsidR="00164705">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rsidR="00164705">
        <w:fldChar w:fldCharType="separate"/>
      </w:r>
      <w:r w:rsidR="00163641">
        <w:rPr>
          <w:noProof/>
        </w:rPr>
        <w:t>(23)</w:t>
      </w:r>
      <w:r w:rsidR="00164705">
        <w:fldChar w:fldCharType="end"/>
      </w:r>
      <w:r w:rsidR="00B7554E">
        <w:t xml:space="preserve">. However, the fear of </w:t>
      </w:r>
      <w:r w:rsidR="00164705">
        <w:t xml:space="preserve">HIV </w:t>
      </w:r>
      <w:r w:rsidR="00B7554E">
        <w:t>infection</w:t>
      </w:r>
      <w:r w:rsidR="00204D8C">
        <w:t>, hepatitis C, septicemia (blood poisoning), endocarditis (inflammation of the heart lining), skin abscesses, or tetanus</w:t>
      </w:r>
      <w:r w:rsidR="00B7554E">
        <w:t xml:space="preserve"> after sharing needles</w:t>
      </w:r>
      <w:r w:rsidR="00022130">
        <w:t>,</w:t>
      </w:r>
      <w:r w:rsidR="00B7554E">
        <w:t xml:space="preserve"> have made snorting and smoking a most common way to ingest the substance</w:t>
      </w:r>
      <w:r w:rsidR="00204D8C">
        <w:t xml:space="preserve"> </w:t>
      </w:r>
      <w:r w:rsidR="00204D8C">
        <w:fldChar w:fldCharType="begin"/>
      </w:r>
      <w:r w:rsidR="00310601">
        <w:instrText xml:space="preserve"> ADDIN REFMGR.CITE &lt;Refman&gt;&lt;Cite&gt;&lt;Author&gt;Charon&lt;/Author&gt;&lt;Year&gt;1996&lt;/Year&gt;&lt;RecNum&gt;34&lt;/RecNum&gt;&lt;IDText&gt;Interview by Humberto Fernandez&lt;/IDText&gt;&lt;MDL Ref_Type="Hearing"&gt;&lt;Ref_Type&gt;Hearing&lt;/Ref_Type&gt;&lt;Ref_ID&gt;34&lt;/Ref_ID&gt;&lt;Title_Primary&gt;Interview by Humberto Fernandez&lt;/Title_Primary&gt;&lt;Authors_Primary&gt;Charon,R.&lt;/Authors_Primary&gt;&lt;Date_Primary&gt;1996&lt;/Date_Primary&gt;&lt;Reprint&gt;Not in File&lt;/Reprint&gt;&lt;Address&gt;New York&lt;/Address&gt;&lt;ZZ_WorkformID&gt;15&lt;/ZZ_WorkformID&gt;&lt;/MDL&gt;&lt;/Cite&gt;&lt;/Refman&gt;</w:instrText>
      </w:r>
      <w:r w:rsidR="00204D8C">
        <w:fldChar w:fldCharType="separate"/>
      </w:r>
      <w:r w:rsidR="002E3227">
        <w:rPr>
          <w:noProof/>
        </w:rPr>
        <w:t>(37)</w:t>
      </w:r>
      <w:r w:rsidR="00204D8C">
        <w:fldChar w:fldCharType="end"/>
      </w:r>
      <w:r w:rsidR="00B7554E">
        <w:t xml:space="preserve">.  </w:t>
      </w:r>
    </w:p>
    <w:p w14:paraId="38E64D27" w14:textId="1E504624" w:rsidR="009209A6" w:rsidRDefault="00204D8C" w:rsidP="009209A6">
      <w:r>
        <w:t xml:space="preserve">The agent responsible for the psychoactive effects in heroin is </w:t>
      </w:r>
      <w:r w:rsidR="00280359">
        <w:t>the</w:t>
      </w:r>
      <w:r w:rsidR="001A2DB7">
        <w:t xml:space="preserve"> parent compound, </w:t>
      </w:r>
      <w:r>
        <w:t xml:space="preserve">morphine. </w:t>
      </w:r>
      <w:r w:rsidR="00D21E45">
        <w:t>Once the heroin is consumed, it is transported to the brain through the bloodstream. In the brain, enzymes will convert heroin to morphine where</w:t>
      </w:r>
      <w:r>
        <w:t xml:space="preserve"> they </w:t>
      </w:r>
      <w:r w:rsidR="00D21E45">
        <w:t xml:space="preserve">also </w:t>
      </w:r>
      <w:r w:rsidR="002E2E73">
        <w:t xml:space="preserve">get </w:t>
      </w:r>
      <w:r>
        <w:t>a</w:t>
      </w:r>
      <w:r w:rsidR="002E2E73">
        <w:t>ttached</w:t>
      </w:r>
      <w:r>
        <w:t xml:space="preserve"> to opioids receptors </w:t>
      </w:r>
      <w:r w:rsidR="002E2E73">
        <w:t xml:space="preserve">causing a decrease in body pain, </w:t>
      </w:r>
      <w:r w:rsidR="001A2DB7">
        <w:t>pleasure and/or</w:t>
      </w:r>
      <w:r w:rsidR="002E2E73">
        <w:t xml:space="preserve"> euphoria</w:t>
      </w:r>
      <w:r w:rsidR="002A711A">
        <w:t xml:space="preserve"> </w:t>
      </w:r>
      <w:r w:rsidR="002A711A">
        <w:fldChar w:fldCharType="begin"/>
      </w:r>
      <w:r w:rsidR="00310601">
        <w:instrText xml:space="preserve"> ADDIN REFMGR.CITE &lt;Refman&gt;&lt;Cite&gt;&lt;Author&gt;Fernandez&lt;/Author&gt;&lt;Year&gt;2011&lt;/Year&gt;&lt;RecNum&gt;35&lt;/RecNum&gt;&lt;IDText&gt;Heroin: Its History, Pharmacology &amp;amp; Treatment&lt;/IDText&gt;&lt;MDL Ref_Type="Book, Whole"&gt;&lt;Ref_Type&gt;Book, Whole&lt;/Ref_Type&gt;&lt;Ref_ID&gt;35&lt;/Ref_ID&gt;&lt;Title_Primary&gt;Heroin: Its History, Pharmacology &amp;amp; Treatment&lt;/Title_Primary&gt;&lt;Authors_Primary&gt;Fernandez,H.&lt;/Authors_Primary&gt;&lt;Authors_Primary&gt;Libby,T.&lt;/Authors_Primary&gt;&lt;Date_Primary&gt;2011&lt;/Date_Primary&gt;&lt;Reprint&gt;Not in File&lt;/Reprint&gt;&lt;Publisher&gt;Hazelden Publishing&lt;/Publisher&gt;&lt;Title_Series&gt;Library of addictive drugs&lt;/Title_Series&gt;&lt;ISSN_ISBN&gt;9781592859900&lt;/ISSN_ISBN&gt;&lt;Web_URL&gt;https://books.google.com/books?id=4iIsUorX6wsC&lt;/Web_URL&gt;&lt;ZZ_WorkformID&gt;2&lt;/ZZ_WorkformID&gt;&lt;/MDL&gt;&lt;/Cite&gt;&lt;/Refman&gt;</w:instrText>
      </w:r>
      <w:r w:rsidR="002A711A">
        <w:fldChar w:fldCharType="separate"/>
      </w:r>
      <w:r w:rsidR="002E3227">
        <w:rPr>
          <w:noProof/>
        </w:rPr>
        <w:t>(36)</w:t>
      </w:r>
      <w:r w:rsidR="002A711A">
        <w:fldChar w:fldCharType="end"/>
      </w:r>
      <w:r w:rsidR="002E2E73">
        <w:t xml:space="preserve">. </w:t>
      </w:r>
      <w:r w:rsidR="00D21E45">
        <w:t>These receptors are located in areas of the brain such as</w:t>
      </w:r>
      <w:r w:rsidR="000A6ABB">
        <w:t xml:space="preserve"> p</w:t>
      </w:r>
      <w:r w:rsidR="00D21E45" w:rsidRPr="00D21E45">
        <w:t>art of the cerebral cortex, the VTA, nucleus accumbens, thalamus, brainstem,</w:t>
      </w:r>
      <w:r w:rsidR="000A6ABB">
        <w:t xml:space="preserve"> and even lower in spinal cord </w:t>
      </w:r>
      <w:r w:rsidR="000A6ABB">
        <w:fldChar w:fldCharType="begin"/>
      </w:r>
      <w:r w:rsidR="00310601">
        <w:instrText xml:space="preserve"> ADDIN REFMGR.CITE &lt;Refman&gt;&lt;Cite&gt;&lt;Author&gt;National Institute on Drug Abuse&lt;/Author&gt;&lt;Year&gt;2007&lt;/Year&gt;&lt;RecNum&gt;156&lt;/RecNum&gt;&lt;IDText&gt;Localization of opiate binding sites within the brain and spinal cord&lt;/IDText&gt;&lt;MDL Ref_Type="Online Source"&gt;&lt;Ref_Type&gt;Online Source&lt;/Ref_Type&gt;&lt;Ref_ID&gt;156&lt;/Ref_ID&gt;&lt;Title_Primary&gt;Localization of opiate binding sites within the brain and spinal cord&lt;/Title_Primary&gt;&lt;Authors_Primary&gt;National Institute on Drug Abuse&lt;/Authors_Primary&gt;&lt;Date_Primary&gt;2007&lt;/Date_Primary&gt;&lt;Reprint&gt;Not in File&lt;/Reprint&gt;&lt;Date_Secondary&gt;2016&lt;/Date_Secondary&gt;&lt;Web_URL&gt;&lt;u&gt;https://www.drugabuse.gov/publications/teaching-packets/neurobiology-drug-addiction/section-iii-action-heroin-morphine/2-localization-opiate-binding-si&lt;/u&gt;&lt;/Web_URL&gt;&lt;ZZ_WorkformID&gt;31&lt;/ZZ_WorkformID&gt;&lt;/MDL&gt;&lt;/Cite&gt;&lt;/Refman&gt;</w:instrText>
      </w:r>
      <w:r w:rsidR="000A6ABB">
        <w:fldChar w:fldCharType="separate"/>
      </w:r>
      <w:r w:rsidR="002E3227">
        <w:rPr>
          <w:noProof/>
        </w:rPr>
        <w:t>(38)</w:t>
      </w:r>
      <w:r w:rsidR="000A6ABB">
        <w:fldChar w:fldCharType="end"/>
      </w:r>
      <w:r w:rsidR="000A6ABB">
        <w:t xml:space="preserve">. </w:t>
      </w:r>
      <w:r w:rsidR="00D21E45">
        <w:t xml:space="preserve"> The </w:t>
      </w:r>
      <w:r w:rsidR="00D21E45" w:rsidRPr="00D21E45">
        <w:t>consumption of prescribed and illegal opiates such as heroin, cause euphoric effec</w:t>
      </w:r>
      <w:r w:rsidR="000A6ABB">
        <w:t xml:space="preserve">t, </w:t>
      </w:r>
      <w:r w:rsidR="000A6ABB">
        <w:lastRenderedPageBreak/>
        <w:t>analgesia, and sedation after</w:t>
      </w:r>
      <w:r w:rsidR="00D21E45" w:rsidRPr="00D21E45">
        <w:t xml:space="preserve"> the morphine is produced in the body </w:t>
      </w:r>
      <w:r w:rsidR="000A6ABB">
        <w:t>following</w:t>
      </w:r>
      <w:r w:rsidR="00D21E45" w:rsidRPr="00D21E45">
        <w:t xml:space="preserve"> heroin </w:t>
      </w:r>
      <w:r w:rsidR="000A6ABB">
        <w:t>metabolism</w:t>
      </w:r>
      <w:r w:rsidR="00D21E45" w:rsidRPr="00D21E45">
        <w:t>.</w:t>
      </w:r>
      <w:r w:rsidR="000A6ABB">
        <w:t xml:space="preserve"> </w:t>
      </w:r>
    </w:p>
    <w:p w14:paraId="7483D54E" w14:textId="521EEC8B" w:rsidR="00645E03" w:rsidRDefault="00645E03" w:rsidP="009209A6">
      <w:r>
        <w:rPr>
          <w:noProof/>
        </w:rPr>
        <w:drawing>
          <wp:anchor distT="0" distB="0" distL="114300" distR="114300" simplePos="0" relativeHeight="251797504" behindDoc="0" locked="0" layoutInCell="1" allowOverlap="1" wp14:anchorId="58889A80" wp14:editId="0710EF01">
            <wp:simplePos x="0" y="0"/>
            <wp:positionH relativeFrom="margin">
              <wp:align>center</wp:align>
            </wp:positionH>
            <wp:positionV relativeFrom="paragraph">
              <wp:posOffset>158750</wp:posOffset>
            </wp:positionV>
            <wp:extent cx="2560320" cy="2560320"/>
            <wp:effectExtent l="0" t="0" r="0" b="0"/>
            <wp:wrapSquare wrapText="bothSides"/>
            <wp:docPr id="113" name="Pictur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rotWithShape="1">
                    <a:blip r:embed="rId45">
                      <a:extLst>
                        <a:ext uri="{28A0092B-C50C-407E-A947-70E740481C1C}">
                          <a14:useLocalDpi xmlns:a14="http://schemas.microsoft.com/office/drawing/2010/main" val="0"/>
                        </a:ext>
                      </a:extLst>
                    </a:blip>
                    <a:srcRect l="24241" t="433" r="7302" b="-433"/>
                    <a:stretch/>
                  </pic:blipFill>
                  <pic:spPr bwMode="auto">
                    <a:xfrm>
                      <a:off x="0" y="0"/>
                      <a:ext cx="2560320" cy="2560320"/>
                    </a:xfrm>
                    <a:prstGeom prst="ellipse">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2FFC2EEE" w14:textId="0DF48185" w:rsidR="00645E03" w:rsidRDefault="00645E03" w:rsidP="00645E03">
      <w:r>
        <w:rPr>
          <w:noProof/>
        </w:rPr>
        <mc:AlternateContent>
          <mc:Choice Requires="wps">
            <w:drawing>
              <wp:inline distT="0" distB="0" distL="0" distR="0" wp14:anchorId="41BC36B8" wp14:editId="077508A7">
                <wp:extent cx="308610" cy="308610"/>
                <wp:effectExtent l="0" t="0" r="0" b="0"/>
                <wp:docPr id="3" name="AutoShape 1" descr="https://d14rmgtrwzf5a.cloudfront.net/sites/default/files/slide17.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69BD7D" id="AutoShape 1" o:spid="_x0000_s1026" alt="https://d14rmgtrwzf5a.cloudfront.net/sites/default/files/slide17.gif"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" filled="f" stroked="f">
                <o:lock v:ext="edit" aspectratio="t"/>
                <w10:anchorlock/>
              </v:rect>
            </w:pict>
          </mc:Fallback>
        </mc:AlternateContent>
      </w:r>
    </w:p>
    <w:p w14:paraId="4CDB35E6" w14:textId="77777777" w:rsidR="00645E03" w:rsidRDefault="00645E03" w:rsidP="00EE56EB"/>
    <w:p w14:paraId="10AF8CB4" w14:textId="77777777" w:rsidR="00645E03" w:rsidRDefault="00645E03" w:rsidP="00EE56EB"/>
    <w:p w14:paraId="39B58831" w14:textId="77777777" w:rsidR="00645E03" w:rsidRDefault="00645E03" w:rsidP="00EE56EB"/>
    <w:p w14:paraId="04369F7D" w14:textId="77777777" w:rsidR="00645E03" w:rsidRDefault="00645E03" w:rsidP="00EE56EB"/>
    <w:p w14:paraId="6FD96302" w14:textId="77777777" w:rsidR="00FE0A4F" w:rsidRDefault="00FE0A4F" w:rsidP="00FE0A4F">
      <w:pPr>
        <w:ind w:firstLine="0"/>
      </w:pPr>
    </w:p>
    <w:p w14:paraId="2FADAD4A" w14:textId="77777777" w:rsidR="00FE0A4F" w:rsidRDefault="00FE0A4F" w:rsidP="00FE0A4F">
      <w:pPr>
        <w:ind w:firstLine="0"/>
      </w:pPr>
    </w:p>
    <w:p w14:paraId="743A585E" w14:textId="41B07B6D" w:rsidR="00645E03" w:rsidRDefault="004122E9" w:rsidP="00EE56EB">
      <w:r>
        <w:rPr>
          <w:noProof/>
        </w:rPr>
        <mc:AlternateContent>
          <mc:Choice Requires="wps">
            <w:drawing>
              <wp:anchor distT="0" distB="0" distL="114300" distR="114300" simplePos="0" relativeHeight="251799552" behindDoc="0" locked="0" layoutInCell="1" allowOverlap="1" wp14:anchorId="0796886E" wp14:editId="1952FBDF">
                <wp:simplePos x="0" y="0"/>
                <wp:positionH relativeFrom="margin">
                  <wp:align>center</wp:align>
                </wp:positionH>
                <wp:positionV relativeFrom="paragraph">
                  <wp:posOffset>187819</wp:posOffset>
                </wp:positionV>
                <wp:extent cx="3835400" cy="251460"/>
                <wp:effectExtent l="0" t="0" r="0" b="0"/>
                <wp:wrapSquare wrapText="bothSides"/>
                <wp:docPr id="115" name="Text Box 115"/>
                <wp:cNvGraphicFramePr/>
                <a:graphic xmlns:a="http://schemas.openxmlformats.org/drawingml/2006/main">
                  <a:graphicData uri="http://schemas.microsoft.com/office/word/2010/wordprocessingShape">
                    <wps:wsp>
                      <wps:cNvSpPr txBox="1"/>
                      <wps:spPr>
                        <a:xfrm>
                          <a:off x="0" y="0"/>
                          <a:ext cx="3835400" cy="251460"/>
                        </a:xfrm>
                        <a:prstGeom prst="rect">
                          <a:avLst/>
                        </a:prstGeom>
                        <a:solidFill>
                          <a:prstClr val="white"/>
                        </a:solidFill>
                        <a:ln>
                          <a:noFill/>
                        </a:ln>
                        <a:effectLst/>
                      </wps:spPr>
                      <wps:txbx>
                        <w:txbxContent>
                          <w:p w14:paraId="50001010" w14:textId="7E84D84A" w:rsidR="00FA11DD" w:rsidRPr="00D1364D" w:rsidRDefault="00FA11DD" w:rsidP="00645E03">
                            <w:pPr>
                              <w:pStyle w:val="Caption"/>
                              <w:rPr>
                                <w:noProof/>
                              </w:rPr>
                            </w:pPr>
                            <w:bookmarkStart w:id="43" w:name="_Toc467151182"/>
                            <w:r>
                              <w:t xml:space="preserve">Figure </w:t>
                            </w:r>
                            <w:fldSimple w:instr=" SEQ Figure \* ARABIC ">
                              <w:r w:rsidR="0053144D">
                                <w:rPr>
                                  <w:noProof/>
                                </w:rPr>
                                <w:t>4</w:t>
                              </w:r>
                            </w:fldSimple>
                            <w:r>
                              <w:t xml:space="preserve">. </w:t>
                            </w:r>
                            <w:r w:rsidRPr="000E0D85">
                              <w:t>Opiates binding to opiate receptors</w:t>
                            </w:r>
                            <w:r>
                              <w:t xml:space="preserve"> (30)</w:t>
                            </w:r>
                            <w:bookmarkEnd w:id="4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96886E" id="Text Box 115" o:spid="_x0000_s1027" type="#_x0000_t202" style="position:absolute;left:0;text-align:left;margin-left:0;margin-top:14.8pt;width:302pt;height:19.8pt;z-index:251799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" stroked="f">
                <v:textbox style="mso-fit-shape-to-text:t" inset="0,0,0,0">
                  <w:txbxContent>
                    <w:p w14:paraId="50001010" w14:textId="7E84D84A" w:rsidR="00FA11DD" w:rsidRPr="00D1364D" w:rsidRDefault="00FA11DD" w:rsidP="00645E03">
                      <w:pPr>
                        <w:pStyle w:val="Caption"/>
                        <w:rPr>
                          <w:noProof/>
                        </w:rPr>
                      </w:pPr>
                      <w:bookmarkStart w:id="44" w:name="_Toc467151182"/>
                      <w:r>
                        <w:t xml:space="preserve">Figure </w:t>
                      </w:r>
                      <w:fldSimple w:instr=" SEQ Figure \* ARABIC ">
                        <w:r w:rsidR="0053144D">
                          <w:rPr>
                            <w:noProof/>
                          </w:rPr>
                          <w:t>4</w:t>
                        </w:r>
                      </w:fldSimple>
                      <w:r>
                        <w:t xml:space="preserve">. </w:t>
                      </w:r>
                      <w:r w:rsidRPr="000E0D85">
                        <w:t>Opiates binding to opiate receptors</w:t>
                      </w:r>
                      <w:r>
                        <w:t xml:space="preserve"> (30)</w:t>
                      </w:r>
                      <w:bookmarkEnd w:id="44"/>
                      <w:r>
                        <w:t xml:space="preserve"> </w:t>
                      </w:r>
                    </w:p>
                  </w:txbxContent>
                </v:textbox>
                <w10:wrap type="square" anchorx="margin"/>
              </v:shape>
            </w:pict>
          </mc:Fallback>
        </mc:AlternateContent>
      </w:r>
    </w:p>
    <w:p w14:paraId="01B83F4A" w14:textId="77777777" w:rsidR="00FE0A4F" w:rsidRDefault="00FE0A4F" w:rsidP="00EE56EB"/>
    <w:p w14:paraId="383AE8F1" w14:textId="7BCC6F99" w:rsidR="00EE56EB" w:rsidRDefault="00464C79" w:rsidP="00EE56EB">
      <w:r>
        <w:t xml:space="preserve">Heroin consumption </w:t>
      </w:r>
      <w:r w:rsidR="00C54D3C">
        <w:t>has</w:t>
      </w:r>
      <w:r>
        <w:t xml:space="preserve"> become more popular over the years. </w:t>
      </w:r>
      <w:r w:rsidR="00022130" w:rsidRPr="00022130">
        <w:t xml:space="preserve">According to the </w:t>
      </w:r>
      <w:r w:rsidR="006C16C2">
        <w:t>NSDUH</w:t>
      </w:r>
      <w:r w:rsidR="00022130" w:rsidRPr="00022130">
        <w:t>, in 2012 about 669,000 Americans</w:t>
      </w:r>
      <w:r w:rsidR="009C43DA">
        <w:t xml:space="preserve"> reported using heroin</w:t>
      </w:r>
      <w:r w:rsidR="00022130" w:rsidRPr="00022130">
        <w:t>, a number that has been on the rise since 2007</w:t>
      </w:r>
      <w:r w:rsidR="00022130">
        <w:t xml:space="preserve"> </w:t>
      </w:r>
      <w:r w:rsidR="00022130">
        <w:fldChar w:fldCharType="begin"/>
      </w:r>
      <w:r w:rsidR="00310601">
        <w:instrText xml:space="preserve"> ADDIN REFMGR.CITE &lt;Refman&gt;&lt;Cite&gt;&lt;Author&gt;Rockville&lt;/Author&gt;&lt;Year&gt;2013&lt;/Year&gt;&lt;RecNum&gt;36&lt;/RecNum&gt;&lt;IDText&gt;Results from the 2012 National Survey on Drug Use and Health: Summary of National Findings&lt;/IDText&gt;&lt;MDL Ref_Type="Report"&gt;&lt;Ref_Type&gt;Report&lt;/Ref_Type&gt;&lt;Ref_ID&gt;36&lt;/Ref_ID&gt;&lt;Title_Primary&gt;Results from the 2012 National Survey on Drug Use and Health: Summary of National Findings&lt;/Title_Primary&gt;&lt;Authors_Primary&gt;Rockville,MD&lt;/Authors_Primary&gt;&lt;Date_Primary&gt;2013&lt;/Date_Primary&gt;&lt;Reprint&gt;Not in File&lt;/Reprint&gt;&lt;Publisher&gt;Substance Abuse and Mental Health Services Administration&lt;/Publisher&gt;&lt;ZZ_WorkformID&gt;24&lt;/ZZ_WorkformID&gt;&lt;/MDL&gt;&lt;/Cite&gt;&lt;/Refman&gt;</w:instrText>
      </w:r>
      <w:r w:rsidR="00022130">
        <w:fldChar w:fldCharType="separate"/>
      </w:r>
      <w:r w:rsidR="002E3227">
        <w:rPr>
          <w:noProof/>
        </w:rPr>
        <w:t>(39)</w:t>
      </w:r>
      <w:r w:rsidR="00022130">
        <w:fldChar w:fldCharType="end"/>
      </w:r>
      <w:r w:rsidR="00022130" w:rsidRPr="00022130">
        <w:t>.</w:t>
      </w:r>
      <w:r w:rsidR="009209A6">
        <w:t xml:space="preserve"> </w:t>
      </w:r>
      <w:r w:rsidR="00B158C0">
        <w:t>Law enforcement reports indicate that t</w:t>
      </w:r>
      <w:r>
        <w:t>he reason for this increment</w:t>
      </w:r>
      <w:r w:rsidR="00B158C0">
        <w:t xml:space="preserve"> is due to the vast availability </w:t>
      </w:r>
      <w:r w:rsidR="00DB0412">
        <w:t xml:space="preserve">in response to higher demand, </w:t>
      </w:r>
      <w:r w:rsidR="00B158C0">
        <w:t>evidenced</w:t>
      </w:r>
      <w:r w:rsidR="00DB0412">
        <w:t xml:space="preserve"> by high wholesale purity, low prices, increase levels of abuse and higher number of reported overdose deaths</w:t>
      </w:r>
      <w:r w:rsidR="00D80623">
        <w:t xml:space="preserve"> </w:t>
      </w:r>
      <w:r w:rsidR="006D7847">
        <w:fldChar w:fldCharType="begin"/>
      </w:r>
      <w:r w:rsidR="00310601">
        <w:instrText xml:space="preserve"> ADDIN REFMGR.CITE &lt;Refman&gt;&lt;Cite&gt;&lt;Author&gt;U.S.Department of Justice&lt;/Author&gt;&lt;Year&gt;2010&lt;/Year&gt;&lt;RecNum&gt;108&lt;/RecNum&gt;&lt;IDText&gt;Drug Availability in the United States&lt;/IDText&gt;&lt;MDL Ref_Type="Online Source"&gt;&lt;Ref_Type&gt;Online Source&lt;/Ref_Type&gt;&lt;Ref_ID&gt;108&lt;/Ref_ID&gt;&lt;Title_Primary&gt;Drug Availability in the United States&lt;/Title_Primary&gt;&lt;Authors_Primary&gt;U.S.Department of Justice&lt;/Authors_Primary&gt;&lt;Date_Primary&gt;2010&lt;/Date_Primary&gt;&lt;Reprint&gt;Not in File&lt;/Reprint&gt;&lt;ZZ_WorkformID&gt;31&lt;/ZZ_WorkformID&gt;&lt;/MDL&gt;&lt;/Cite&gt;&lt;/Refman&gt;</w:instrText>
      </w:r>
      <w:r w:rsidR="006D7847">
        <w:fldChar w:fldCharType="separate"/>
      </w:r>
      <w:r w:rsidR="002E3227">
        <w:rPr>
          <w:noProof/>
        </w:rPr>
        <w:t>(40)</w:t>
      </w:r>
      <w:r w:rsidR="006D7847">
        <w:fldChar w:fldCharType="end"/>
      </w:r>
      <w:r w:rsidR="00DB0412">
        <w:t>.</w:t>
      </w:r>
      <w:r>
        <w:t xml:space="preserve"> </w:t>
      </w:r>
      <w:r w:rsidR="00DB0412">
        <w:t xml:space="preserve">For instance, prescription opioids </w:t>
      </w:r>
      <w:r w:rsidR="00EE56EB">
        <w:t>are typically more expensive than heroin th</w:t>
      </w:r>
      <w:r w:rsidR="00D85B9E">
        <w:t>erefore</w:t>
      </w:r>
      <w:r w:rsidR="00EE56EB">
        <w:t xml:space="preserve">, </w:t>
      </w:r>
      <w:r w:rsidR="00DB0412">
        <w:t xml:space="preserve">abusers are switching to heroin as the same effects can be obtained with half the amount and price. </w:t>
      </w:r>
      <w:r w:rsidR="00F0072E">
        <w:t xml:space="preserve">The fact </w:t>
      </w:r>
      <w:r w:rsidR="00EE56EB">
        <w:t xml:space="preserve">that criminal </w:t>
      </w:r>
      <w:r w:rsidR="00F0072E">
        <w:t xml:space="preserve">organizations are actively producing and transporting this drug threatens the United States as heroin availability keeps on rise and it is likely to continue increasing </w:t>
      </w:r>
      <w:r w:rsidR="002B4911">
        <w:t xml:space="preserve">in the near term. </w:t>
      </w:r>
      <w:r w:rsidR="00F0072E">
        <w:t xml:space="preserve"> </w:t>
      </w:r>
    </w:p>
    <w:p w14:paraId="01BD8E39" w14:textId="30A8CB84" w:rsidR="00E16988" w:rsidRDefault="00147BAB" w:rsidP="00E402B1">
      <w:pPr>
        <w:pStyle w:val="Heading3"/>
      </w:pPr>
      <w:bookmarkStart w:id="45" w:name="_Toc467151350"/>
      <w:r>
        <w:lastRenderedPageBreak/>
        <w:t>Trafficking</w:t>
      </w:r>
      <w:bookmarkEnd w:id="45"/>
    </w:p>
    <w:p w14:paraId="72BA8EB3" w14:textId="722DA4D9" w:rsidR="006F56D0" w:rsidRDefault="00E45936" w:rsidP="00B73A77">
      <w:pPr>
        <w:ind w:firstLine="576"/>
      </w:pPr>
      <w:bookmarkStart w:id="46" w:name="OLE_LINK3"/>
      <w:r>
        <w:t xml:space="preserve">Today, </w:t>
      </w:r>
      <w:r w:rsidR="006F56D0">
        <w:t>marijuana,</w:t>
      </w:r>
      <w:r>
        <w:t xml:space="preserve"> heroin, </w:t>
      </w:r>
      <w:r w:rsidR="006F56D0">
        <w:t xml:space="preserve">alcohol, tobacco, and other drugs continue to have </w:t>
      </w:r>
      <w:r w:rsidR="00034303">
        <w:t>a worldwide</w:t>
      </w:r>
      <w:r w:rsidR="006F56D0">
        <w:t xml:space="preserve"> </w:t>
      </w:r>
      <w:r w:rsidR="000D524D">
        <w:t xml:space="preserve">medical and social </w:t>
      </w:r>
      <w:r w:rsidR="0098592F">
        <w:t>impact</w:t>
      </w:r>
      <w:r>
        <w:t>.</w:t>
      </w:r>
      <w:r w:rsidR="006F56D0">
        <w:t xml:space="preserve"> </w:t>
      </w:r>
      <w:bookmarkStart w:id="47" w:name="OLE_LINK4"/>
      <w:bookmarkEnd w:id="46"/>
      <w:r w:rsidR="00F103C1">
        <w:t>Many</w:t>
      </w:r>
      <w:r>
        <w:t xml:space="preserve"> r</w:t>
      </w:r>
      <w:r w:rsidR="006F56D0">
        <w:t xml:space="preserve">esearchers </w:t>
      </w:r>
      <w:r>
        <w:t>deal</w:t>
      </w:r>
      <w:r w:rsidR="0098592F">
        <w:t xml:space="preserve"> </w:t>
      </w:r>
      <w:r>
        <w:t>with</w:t>
      </w:r>
      <w:r w:rsidR="0098592F">
        <w:t xml:space="preserve"> getting a more advance</w:t>
      </w:r>
      <w:r w:rsidR="006F56D0">
        <w:t xml:space="preserve"> explanation</w:t>
      </w:r>
      <w:r w:rsidR="00034303">
        <w:t>(</w:t>
      </w:r>
      <w:r w:rsidR="006F56D0">
        <w:t>s</w:t>
      </w:r>
      <w:r w:rsidR="00034303">
        <w:t>)</w:t>
      </w:r>
      <w:r w:rsidR="006F56D0">
        <w:t xml:space="preserve"> for the persistence of illicit</w:t>
      </w:r>
      <w:r>
        <w:t xml:space="preserve"> drug</w:t>
      </w:r>
      <w:r w:rsidR="00034303">
        <w:t>s</w:t>
      </w:r>
      <w:r w:rsidR="006F56D0">
        <w:t xml:space="preserve">, </w:t>
      </w:r>
      <w:r w:rsidR="00F103C1">
        <w:t xml:space="preserve">while </w:t>
      </w:r>
      <w:r>
        <w:t>several</w:t>
      </w:r>
      <w:r w:rsidR="006F56D0">
        <w:t xml:space="preserve"> advocate a more intrusive, harsher</w:t>
      </w:r>
      <w:r w:rsidR="00AF6457">
        <w:t xml:space="preserve"> </w:t>
      </w:r>
      <w:r w:rsidR="00E6184F">
        <w:fldChar w:fldCharType="begin"/>
      </w:r>
      <w:r w:rsidR="00310601">
        <w:instrText xml:space="preserve"> ADDIN REFMGR.CITE &lt;Refman&gt;&lt;Cite&gt;&lt;Author&gt;Gold&lt;/Author&gt;&lt;Year&gt;1996&lt;/Year&gt;&lt;RecNum&gt;16&lt;/RecNum&gt;&lt;IDText&gt;Drugs and narcotics in history&lt;/IDText&gt;&lt;MDL Ref_Type="Journal"&gt;&lt;Ref_Type&gt;Journal&lt;/Ref_Type&gt;&lt;Ref_ID&gt;16&lt;/Ref_ID&gt;&lt;Title_Primary&gt;Drugs and narcotics in history&lt;/Title_Primary&gt;&lt;Authors_Primary&gt;Gold,M.S.&lt;/Authors_Primary&gt;&lt;Authors_Primary&gt;Eaton,D.H.&lt;/Authors_Primary&gt;&lt;Date_Primary&gt;1996/5/1&lt;/Date_Primary&gt;&lt;Reprint&gt;Not in File&lt;/Reprint&gt;&lt;Start_Page&gt;1364&lt;/Start_Page&gt;&lt;End_Page&gt;1365&lt;/End_Page&gt;&lt;Periodical&gt;JAMA&lt;/Periodical&gt;&lt;Volume&gt;275&lt;/Volume&gt;&lt;Issue&gt;17&lt;/Issue&gt;&lt;ISSN_ISBN&gt;0098-7484&lt;/ISSN_ISBN&gt;&lt;Misc_3&gt;doi: 10.1001/jama.1996.03530410078039&lt;/Misc_3&gt;&lt;Web_URL&gt;http://dx.doi.org/10.1001/jama.1996.03530410078039&lt;/Web_URL&gt;&lt;ZZ_JournalStdAbbrev&gt;&lt;f name="System"&gt;JAMA&lt;/f&gt;&lt;/ZZ_JournalStdAbbrev&gt;&lt;ZZ_WorkformID&gt;1&lt;/ZZ_WorkformID&gt;&lt;/MDL&gt;&lt;/Cite&gt;&lt;/Refman&gt;</w:instrText>
      </w:r>
      <w:r w:rsidR="00E6184F">
        <w:fldChar w:fldCharType="separate"/>
      </w:r>
      <w:r w:rsidR="002E3227">
        <w:rPr>
          <w:noProof/>
        </w:rPr>
        <w:t>(41)</w:t>
      </w:r>
      <w:r w:rsidR="00E6184F">
        <w:fldChar w:fldCharType="end"/>
      </w:r>
      <w:r w:rsidR="006F56D0">
        <w:t>.</w:t>
      </w:r>
      <w:r>
        <w:t xml:space="preserve"> Despite decades of intensified </w:t>
      </w:r>
      <w:r w:rsidR="00034303">
        <w:t>antinarcotics</w:t>
      </w:r>
      <w:r>
        <w:t xml:space="preserve"> efforts, more drugs are</w:t>
      </w:r>
      <w:r w:rsidR="00F103C1">
        <w:t xml:space="preserve"> being produced and distributed</w:t>
      </w:r>
      <w:r w:rsidR="00034303">
        <w:t xml:space="preserve"> as a response of high demand due to increase in potency </w:t>
      </w:r>
      <w:r w:rsidR="00097173">
        <w:t>and affordability</w:t>
      </w:r>
      <w:r w:rsidR="00F103C1">
        <w:t xml:space="preserve">. In fact, drug </w:t>
      </w:r>
      <w:r w:rsidR="00AF6457">
        <w:t xml:space="preserve">illegal </w:t>
      </w:r>
      <w:r w:rsidR="00F103C1">
        <w:t>market represents</w:t>
      </w:r>
      <w:r>
        <w:t xml:space="preserve"> one of the world’s largest  and lucrative </w:t>
      </w:r>
      <w:r w:rsidR="00F103C1">
        <w:t>business</w:t>
      </w:r>
      <w:r>
        <w:t xml:space="preserve"> </w:t>
      </w:r>
      <w:r>
        <w:fldChar w:fldCharType="begin"/>
      </w:r>
      <w:r w:rsidR="00310601">
        <w:instrText xml:space="preserve"> ADDIN REFMGR.CITE &lt;Refman&gt;&lt;Cite&gt;&lt;Author&gt;Kelly&lt;/Author&gt;&lt;Year&gt;2005&lt;/Year&gt;&lt;RecNum&gt;37&lt;/RecNum&gt;&lt;IDText&gt;Illicit Trafficking: A Reference Handbook&lt;/IDText&gt;&lt;MDL Ref_Type="Book, Whole"&gt;&lt;Ref_Type&gt;Book, Whole&lt;/Ref_Type&gt;&lt;Ref_ID&gt;37&lt;/Ref_ID&gt;&lt;Title_Primary&gt;Illicit Trafficking: A Reference Handbook&lt;/Title_Primary&gt;&lt;Authors_Primary&gt;Kelly,R.J.&lt;/Authors_Primary&gt;&lt;Authors_Primary&gt;Maghan,J.&lt;/Authors_Primary&gt;&lt;Authors_Primary&gt;Serio,J.&lt;/Authors_Primary&gt;&lt;Date_Primary&gt;2005&lt;/Date_Primary&gt;&lt;Reprint&gt;Not in File&lt;/Reprint&gt;&lt;Publisher&gt;ABC-CLIO&lt;/Publisher&gt;&lt;Title_Series&gt;Contemporary world issues&lt;/Title_Series&gt;&lt;ISSN_ISBN&gt;9781576079157&lt;/ISSN_ISBN&gt;&lt;Web_URL&gt;https://books.google.com/books?id=BFb-iK9-NMEC&lt;/Web_URL&gt;&lt;ZZ_WorkformID&gt;2&lt;/ZZ_WorkformID&gt;&lt;/MDL&gt;&lt;/Cite&gt;&lt;/Refman&gt;</w:instrText>
      </w:r>
      <w:r>
        <w:fldChar w:fldCharType="separate"/>
      </w:r>
      <w:r w:rsidR="002E3227">
        <w:rPr>
          <w:noProof/>
        </w:rPr>
        <w:t>(42)</w:t>
      </w:r>
      <w:r>
        <w:fldChar w:fldCharType="end"/>
      </w:r>
      <w:r>
        <w:t xml:space="preserve">. </w:t>
      </w:r>
      <w:r w:rsidR="00A81B27">
        <w:t>Marketing and traffic</w:t>
      </w:r>
      <w:r w:rsidR="00034303">
        <w:t xml:space="preserve">king of drugs have become a </w:t>
      </w:r>
      <w:r w:rsidR="00A81B27">
        <w:t>global</w:t>
      </w:r>
      <w:r w:rsidR="00034303">
        <w:t xml:space="preserve"> phenomenon </w:t>
      </w:r>
      <w:r w:rsidR="00034303">
        <w:fldChar w:fldCharType="begin"/>
      </w:r>
      <w:r w:rsidR="00310601">
        <w:instrText xml:space="preserve"> ADDIN REFMGR.CITE &lt;Refman&gt;&lt;Cite&gt;&lt;Author&gt;Lohr&lt;/Author&gt;&lt;Year&gt;1992&lt;/Year&gt;&lt;RecNum&gt;38&lt;/RecNum&gt;&lt;IDText&gt;When the Money Washes Up: Offshore Banking in the Cayman Islands&lt;/IDText&gt;&lt;MDL Ref_Type="Magazine Article"&gt;&lt;Ref_Type&gt;Magazine Article&lt;/Ref_Type&gt;&lt;Ref_ID&gt;38&lt;/Ref_ID&gt;&lt;Title_Primary&gt;When the Money Washes Up: Offshore Banking in the Cayman Islands&lt;/Title_Primary&gt;&lt;Authors_Primary&gt;Lohr,S.&lt;/Authors_Primary&gt;&lt;Date_Primary&gt;1992/3/9&lt;/Date_Primary&gt;&lt;Reprint&gt;Not in File&lt;/Reprint&gt;&lt;Start_Page&gt;26-52&lt;/Start_Page&gt;&lt;Periodical&gt;The New York Times Magazine&lt;/Periodical&gt;&lt;ZZ_JournalFull&gt;&lt;f name="System"&gt;The New York Times Magazine&lt;/f&gt;&lt;/ZZ_JournalFull&gt;&lt;ZZ_WorkformID&gt;16&lt;/ZZ_WorkformID&gt;&lt;/MDL&gt;&lt;/Cite&gt;&lt;/Refman&gt;</w:instrText>
      </w:r>
      <w:r w:rsidR="00034303">
        <w:fldChar w:fldCharType="separate"/>
      </w:r>
      <w:r w:rsidR="002E3227">
        <w:rPr>
          <w:noProof/>
        </w:rPr>
        <w:t>(43)</w:t>
      </w:r>
      <w:r w:rsidR="00034303">
        <w:fldChar w:fldCharType="end"/>
      </w:r>
      <w:r w:rsidR="00A81B27">
        <w:t xml:space="preserve"> as regardless of where</w:t>
      </w:r>
      <w:r w:rsidR="00034303">
        <w:t xml:space="preserve"> illicit substances</w:t>
      </w:r>
      <w:r w:rsidR="00A81B27">
        <w:t xml:space="preserve"> are produce</w:t>
      </w:r>
      <w:r w:rsidR="00F103C1">
        <w:t>d</w:t>
      </w:r>
      <w:r w:rsidR="00A81B27">
        <w:t xml:space="preserve">, </w:t>
      </w:r>
      <w:r w:rsidR="00F103C1">
        <w:t>smugglers</w:t>
      </w:r>
      <w:r w:rsidR="00A81B27">
        <w:t xml:space="preserve"> find the way </w:t>
      </w:r>
      <w:r w:rsidR="00034303">
        <w:t xml:space="preserve">to get them </w:t>
      </w:r>
      <w:r w:rsidR="00A81B27">
        <w:t xml:space="preserve">into </w:t>
      </w:r>
      <w:r w:rsidR="00034303">
        <w:t>the</w:t>
      </w:r>
      <w:r w:rsidR="00A81B27">
        <w:t xml:space="preserve"> country</w:t>
      </w:r>
      <w:r w:rsidR="00AF6457">
        <w:t xml:space="preserve"> </w:t>
      </w:r>
      <w:r w:rsidR="00540861">
        <w:fldChar w:fldCharType="begin"/>
      </w:r>
      <w:r w:rsidR="00310601">
        <w:instrText xml:space="preserve"> ADDIN REFMGR.CITE &lt;Refman&gt;&lt;Cite&gt;&lt;Author&gt;Pastel&lt;/Author&gt;&lt;Year&gt;2000&lt;/Year&gt;&lt;RecNum&gt;31&lt;/RecNum&gt;&lt;IDText&gt;Spectral differentiation of trace concentrations of NO2 from NO by laser photofragmentation with fragment ionization at 226 and 452 nm: quantitative analysis of NO-NO 2 mixtures&lt;/IDText&gt;&lt;MDL Ref_Type="Journal"&gt;&lt;Ref_Type&gt;Journal&lt;/Ref_Type&gt;&lt;Ref_ID&gt;31&lt;/Ref_ID&gt;&lt;Title_Primary&gt;Spectral differentiation of trace concentrations of NO2 from NO by laser photofragmentation with fragment ionization at 226 and 452 nm: quantitative analysis of NO&lt;f name="Symbol"&gt;-&lt;/f&gt;NO 2 mixtures&lt;/Title_Primary&gt;&lt;Authors_Primary&gt;Pastel,R.L.&lt;/Authors_Primary&gt;&lt;Authors_Primary&gt;Sausa,R.C.&lt;/Authors_Primary&gt;&lt;Date_Primary&gt;2000&lt;/Date_Primary&gt;&lt;Reprint&gt;Not in File&lt;/Reprint&gt;&lt;Start_Page&gt;2487&lt;/Start_Page&gt;&lt;End_Page&gt;2495&lt;/End_Page&gt;&lt;Periodical&gt;Applied optics&lt;/Periodical&gt;&lt;Volume&gt;39&lt;/Volume&gt;&lt;Issue&gt;15&lt;/Issue&gt;&lt;Publisher&gt;Optical Society of America&lt;/Publisher&gt;&lt;ISSN_ISBN&gt;1539-4522&lt;/ISSN_ISBN&gt;&lt;ZZ_JournalStdAbbrev&gt;&lt;f name="System"&gt;Applied optics&lt;/f&gt;&lt;/ZZ_JournalStdAbbrev&gt;&lt;ZZ_WorkformID&gt;1&lt;/ZZ_WorkformID&gt;&lt;/MDL&gt;&lt;/Cite&gt;&lt;/Refman&gt;</w:instrText>
      </w:r>
      <w:r w:rsidR="00540861">
        <w:fldChar w:fldCharType="separate"/>
      </w:r>
      <w:r w:rsidR="002E3227">
        <w:rPr>
          <w:noProof/>
        </w:rPr>
        <w:t>(44)</w:t>
      </w:r>
      <w:r w:rsidR="00540861">
        <w:fldChar w:fldCharType="end"/>
      </w:r>
      <w:r w:rsidR="00A81B27">
        <w:t xml:space="preserve">. </w:t>
      </w:r>
    </w:p>
    <w:bookmarkEnd w:id="47"/>
    <w:p w14:paraId="726D5434" w14:textId="47BDBFD4" w:rsidR="00147BAB" w:rsidRDefault="00147BAB" w:rsidP="007A0781">
      <w:r>
        <w:t>Special attention must be given to the vast number of</w:t>
      </w:r>
      <w:r w:rsidRPr="00300180">
        <w:t xml:space="preserve"> transportation methods </w:t>
      </w:r>
      <w:r>
        <w:t xml:space="preserve">and routes taken </w:t>
      </w:r>
      <w:r w:rsidRPr="00300180">
        <w:t>to</w:t>
      </w:r>
      <w:r>
        <w:t xml:space="preserve"> complete a smuggling transaction.</w:t>
      </w:r>
      <w:r w:rsidRPr="00CB6707">
        <w:t xml:space="preserve"> </w:t>
      </w:r>
      <w:r w:rsidR="00B85ACC">
        <w:t xml:space="preserve">For instance, in 2009 it was reported that </w:t>
      </w:r>
      <w:r w:rsidR="00B85ACC" w:rsidRPr="0019471E">
        <w:rPr>
          <w:color w:val="000000"/>
        </w:rPr>
        <w:t>f</w:t>
      </w:r>
      <w:r w:rsidRPr="0019471E">
        <w:rPr>
          <w:color w:val="000000"/>
        </w:rPr>
        <w:t>r</w:t>
      </w:r>
      <w:r w:rsidR="00B85ACC" w:rsidRPr="0019471E">
        <w:rPr>
          <w:color w:val="000000"/>
        </w:rPr>
        <w:t>om January through November</w:t>
      </w:r>
      <w:r w:rsidRPr="0019471E">
        <w:rPr>
          <w:color w:val="000000"/>
        </w:rPr>
        <w:t>, U.S. seizures of illegal drugs i</w:t>
      </w:r>
      <w:r w:rsidR="00B85ACC" w:rsidRPr="0019471E">
        <w:rPr>
          <w:color w:val="000000"/>
        </w:rPr>
        <w:t xml:space="preserve">n transit exceeded 1,626 </w:t>
      </w:r>
      <w:r w:rsidRPr="0019471E">
        <w:rPr>
          <w:color w:val="000000"/>
        </w:rPr>
        <w:t xml:space="preserve">tons, </w:t>
      </w:r>
      <w:r w:rsidR="00B85ACC" w:rsidRPr="0019471E">
        <w:rPr>
          <w:color w:val="000000"/>
        </w:rPr>
        <w:t>which clearly indicates</w:t>
      </w:r>
      <w:r w:rsidR="0019471E" w:rsidRPr="0019471E">
        <w:rPr>
          <w:color w:val="000000"/>
        </w:rPr>
        <w:t xml:space="preserve"> ability of smugglers</w:t>
      </w:r>
      <w:r w:rsidRPr="0019471E">
        <w:rPr>
          <w:color w:val="000000"/>
        </w:rPr>
        <w:t xml:space="preserve"> </w:t>
      </w:r>
      <w:r w:rsidR="0019471E" w:rsidRPr="0019471E">
        <w:rPr>
          <w:color w:val="000000"/>
        </w:rPr>
        <w:t>for</w:t>
      </w:r>
      <w:r w:rsidRPr="0019471E">
        <w:rPr>
          <w:color w:val="000000"/>
        </w:rPr>
        <w:t xml:space="preserve"> </w:t>
      </w:r>
      <w:r w:rsidR="00B85ACC" w:rsidRPr="0019471E">
        <w:rPr>
          <w:color w:val="000000"/>
        </w:rPr>
        <w:t>transportation</w:t>
      </w:r>
      <w:r w:rsidR="0019471E" w:rsidRPr="0019471E">
        <w:rPr>
          <w:color w:val="000000"/>
        </w:rPr>
        <w:t xml:space="preserve"> </w:t>
      </w:r>
      <w:r w:rsidR="0019471E" w:rsidRPr="0019471E">
        <w:rPr>
          <w:color w:val="000000"/>
        </w:rPr>
        <w:fldChar w:fldCharType="begin"/>
      </w:r>
      <w:r w:rsidR="00310601">
        <w:rPr>
          <w:color w:val="000000"/>
        </w:rPr>
        <w:instrText xml:space="preserve"> ADDIN REFMGR.CITE &lt;Refman&gt;&lt;Cite&gt;&lt;Author&gt;U.S.Department of Justice&lt;/Author&gt;&lt;Year&gt;2010&lt;/Year&gt;&lt;RecNum&gt;170&lt;/RecNum&gt;&lt;IDText&gt;Drug Movement Into and Within the United States&lt;/IDText&gt;&lt;MDL Ref_Type="Online Source"&gt;&lt;Ref_Type&gt;Online Source&lt;/Ref_Type&gt;&lt;Ref_ID&gt;170&lt;/Ref_ID&gt;&lt;Title_Primary&gt;Drug Movement Into and Within the United States&lt;/Title_Primary&gt;&lt;Authors_Primary&gt;U.S.Department of Justice&lt;/Authors_Primary&gt;&lt;Date_Primary&gt;2010&lt;/Date_Primary&gt;&lt;Reprint&gt;Not in File&lt;/Reprint&gt;&lt;Web_URL&gt;&lt;u&gt;https://www.justice.gov/archive/ndic/pubs38/38661/movement.htm&lt;/u&gt;&lt;/Web_URL&gt;&lt;ZZ_WorkformID&gt;31&lt;/ZZ_WorkformID&gt;&lt;/MDL&gt;&lt;/Cite&gt;&lt;/Refman&gt;</w:instrText>
      </w:r>
      <w:r w:rsidR="0019471E" w:rsidRPr="0019471E">
        <w:rPr>
          <w:color w:val="000000"/>
        </w:rPr>
        <w:fldChar w:fldCharType="separate"/>
      </w:r>
      <w:r w:rsidR="002E3227">
        <w:rPr>
          <w:noProof/>
          <w:color w:val="000000"/>
        </w:rPr>
        <w:t>(45)</w:t>
      </w:r>
      <w:r w:rsidR="0019471E" w:rsidRPr="0019471E">
        <w:rPr>
          <w:color w:val="000000"/>
        </w:rPr>
        <w:fldChar w:fldCharType="end"/>
      </w:r>
      <w:r w:rsidR="0019471E">
        <w:rPr>
          <w:color w:val="000000"/>
        </w:rPr>
        <w:t>.</w:t>
      </w:r>
      <w:r>
        <w:rPr>
          <w:rStyle w:val="apple-converted-space"/>
          <w:color w:val="000000"/>
          <w:sz w:val="27"/>
          <w:szCs w:val="27"/>
        </w:rPr>
        <w:t> </w:t>
      </w:r>
      <w:r>
        <w:t xml:space="preserve">Trafficking of illicit drugs is typically conducted using commercials trucks and/or private or rental cars through immense areas of desert and mountainous landfills making challenging the capture of the people conducting the offense. Because of the active work of law enforcement to control this trades, smugglers have opted to change routes declining the amount of seized drugs. Therefore, prompt action needs to be taken to avoid the decrease of seizures but rather cause an increment of it. </w:t>
      </w:r>
    </w:p>
    <w:p w14:paraId="78B418BA" w14:textId="1B2A3565" w:rsidR="00D33EF0" w:rsidRDefault="00F05F8A" w:rsidP="007A3F5E">
      <w:r>
        <w:t>Marijuana</w:t>
      </w:r>
      <w:r w:rsidR="00E13931">
        <w:t xml:space="preserve"> dominates the drug market in terms of </w:t>
      </w:r>
      <w:r>
        <w:t xml:space="preserve">cultivation, </w:t>
      </w:r>
      <w:r w:rsidR="00E13931">
        <w:t>pro</w:t>
      </w:r>
      <w:r>
        <w:t>duction and</w:t>
      </w:r>
      <w:r w:rsidR="00E13931">
        <w:t xml:space="preserve"> consumption</w:t>
      </w:r>
      <w:r>
        <w:t xml:space="preserve">. </w:t>
      </w:r>
      <w:r w:rsidR="00493DD5">
        <w:t>Although cannabis</w:t>
      </w:r>
      <w:r>
        <w:t xml:space="preserve"> is grown all over </w:t>
      </w:r>
      <w:r w:rsidR="00493DD5">
        <w:t xml:space="preserve">the world, </w:t>
      </w:r>
      <w:r>
        <w:t>55% of</w:t>
      </w:r>
      <w:r w:rsidR="00493DD5">
        <w:t xml:space="preserve"> its</w:t>
      </w:r>
      <w:r>
        <w:t xml:space="preserve"> production correspond to the Americas. Cannabis, including the herb, resin, and oil, ranks first among </w:t>
      </w:r>
      <w:r>
        <w:lastRenderedPageBreak/>
        <w:t xml:space="preserve">all illicit substances that are seized globally </w:t>
      </w:r>
      <w:r>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fldChar w:fldCharType="separate"/>
      </w:r>
      <w:r w:rsidR="00163641">
        <w:rPr>
          <w:noProof/>
        </w:rPr>
        <w:t>(23)</w:t>
      </w:r>
      <w:r>
        <w:fldChar w:fldCharType="end"/>
      </w:r>
      <w:r>
        <w:t xml:space="preserve">. Illicit </w:t>
      </w:r>
      <w:r w:rsidR="00493DD5">
        <w:t>traffic</w:t>
      </w:r>
      <w:r>
        <w:t xml:space="preserve"> </w:t>
      </w:r>
      <w:r w:rsidR="00493DD5">
        <w:t>of</w:t>
      </w:r>
      <w:r>
        <w:t xml:space="preserve"> cannabis flows mainly from Mexico to the United States and, to a lesser extent from Canada to the </w:t>
      </w:r>
      <w:r w:rsidR="00493DD5">
        <w:t>United States</w:t>
      </w:r>
      <w:r w:rsidR="006D7847">
        <w:t xml:space="preserve"> </w:t>
      </w:r>
      <w:r w:rsidR="006D7847">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rsidR="006D7847">
        <w:fldChar w:fldCharType="separate"/>
      </w:r>
      <w:r w:rsidR="00163641">
        <w:rPr>
          <w:noProof/>
        </w:rPr>
        <w:t>(23)</w:t>
      </w:r>
      <w:r w:rsidR="006D7847">
        <w:fldChar w:fldCharType="end"/>
      </w:r>
      <w:r w:rsidR="00493DD5">
        <w:t xml:space="preserve">. </w:t>
      </w:r>
      <w:r w:rsidR="00871A0E">
        <w:t xml:space="preserve">Heroin, on the other hand, was mainly produced in Afghanistan for as long as to 2008 accounting for more than 90% of the global production. A prime example of heroin </w:t>
      </w:r>
      <w:r w:rsidR="00A71472">
        <w:t>flexibility in production</w:t>
      </w:r>
      <w:r w:rsidR="00871A0E">
        <w:t xml:space="preserve"> </w:t>
      </w:r>
      <w:r w:rsidR="006A371A">
        <w:t>characterized by</w:t>
      </w:r>
      <w:r w:rsidR="00871A0E">
        <w:t xml:space="preserve"> how its </w:t>
      </w:r>
      <w:r w:rsidR="00A71472">
        <w:t>manufacture</w:t>
      </w:r>
      <w:r w:rsidR="00871A0E">
        <w:t xml:space="preserve"> can be move from </w:t>
      </w:r>
      <w:r w:rsidR="00A71472">
        <w:t xml:space="preserve">one region to another </w:t>
      </w:r>
      <w:r w:rsidR="006A371A">
        <w:t>to please the necessity of its demand. Heroin trafficking in the United States have</w:t>
      </w:r>
      <w:r w:rsidR="00986890">
        <w:t xml:space="preserve"> move a long way, for instance, back in 1972 as response of its prohibition in Turkey, Mexican heroin was brought to fill the gap </w:t>
      </w:r>
      <w:r w:rsidR="00986890">
        <w:fldChar w:fldCharType="begin"/>
      </w:r>
      <w:r w:rsidR="00310601">
        <w:instrText xml:space="preserve"> ADDIN REFMGR.CITE &lt;Refman&gt;&lt;Cite&gt;&lt;Author&gt;Isralowitz&lt;/Author&gt;&lt;Year&gt;2011&lt;/Year&gt;&lt;RecNum&gt;18&lt;/RecNum&gt;&lt;IDText&gt;Illicit Drugs&lt;/IDText&gt;&lt;MDL Ref_Type="Book, Whole"&gt;&lt;Ref_Type&gt;Book, Whole&lt;/Ref_Type&gt;&lt;Ref_ID&gt;18&lt;/Ref_ID&gt;&lt;Title_Primary&gt;Illicit Drugs&lt;/Title_Primary&gt;&lt;Authors_Primary&gt;Isralowitz,R.&lt;/Authors_Primary&gt;&lt;Authors_Primary&gt;Myers,P.L.&lt;/Authors_Primary&gt;&lt;Date_Primary&gt;2011&lt;/Date_Primary&gt;&lt;Reprint&gt;Not in File&lt;/Reprint&gt;&lt;Publisher&gt;Greenwood&lt;/Publisher&gt;&lt;Title_Series&gt;Health and medical issues today&lt;/Title_Series&gt;&lt;ISSN_ISBN&gt;9780313365669&lt;/ISSN_ISBN&gt;&lt;Web_URL&gt;https://books.google.com/books?id=3tPZjEZHf8QC&lt;/Web_URL&gt;&lt;ZZ_WorkformID&gt;2&lt;/ZZ_WorkformID&gt;&lt;/MDL&gt;&lt;/Cite&gt;&lt;/Refman&gt;</w:instrText>
      </w:r>
      <w:r w:rsidR="00986890">
        <w:fldChar w:fldCharType="separate"/>
      </w:r>
      <w:r w:rsidR="00163641">
        <w:rPr>
          <w:noProof/>
        </w:rPr>
        <w:t>(23)</w:t>
      </w:r>
      <w:r w:rsidR="00986890">
        <w:fldChar w:fldCharType="end"/>
      </w:r>
      <w:r w:rsidR="00986890">
        <w:t xml:space="preserve">. </w:t>
      </w:r>
    </w:p>
    <w:p w14:paraId="657497D8" w14:textId="6A4B55B0" w:rsidR="0096792B" w:rsidRDefault="0096792B" w:rsidP="00E402B1">
      <w:pPr>
        <w:pStyle w:val="Heading2"/>
        <w:rPr>
          <w:szCs w:val="24"/>
        </w:rPr>
      </w:pPr>
      <w:bookmarkStart w:id="48" w:name="_Toc467151351"/>
      <w:r w:rsidRPr="00BD41FA">
        <w:rPr>
          <w:szCs w:val="24"/>
        </w:rPr>
        <w:t>Explosives</w:t>
      </w:r>
      <w:bookmarkEnd w:id="48"/>
    </w:p>
    <w:p w14:paraId="1B7271E0" w14:textId="3D4F2D0C" w:rsidR="00D33EF0" w:rsidRPr="00DA6598" w:rsidRDefault="00737235" w:rsidP="007A3F5E">
      <w:r>
        <w:t>Recently, bomb</w:t>
      </w:r>
      <w:r w:rsidR="00DA6598">
        <w:t xml:space="preserve"> threats</w:t>
      </w:r>
      <w:r>
        <w:t xml:space="preserve"> targeting the school sy</w:t>
      </w:r>
      <w:r w:rsidR="006754F0">
        <w:t xml:space="preserve">stem, </w:t>
      </w:r>
      <w:r>
        <w:t>airports</w:t>
      </w:r>
      <w:r w:rsidR="006754F0">
        <w:t>, and other public locations have</w:t>
      </w:r>
      <w:r>
        <w:t xml:space="preserve"> become the highlight on the </w:t>
      </w:r>
      <w:r w:rsidRPr="003F5D42">
        <w:t>news</w:t>
      </w:r>
      <w:r w:rsidR="003F5D42">
        <w:t xml:space="preserve"> </w:t>
      </w:r>
      <w:r w:rsidR="003F5D42">
        <w:fldChar w:fldCharType="begin"/>
      </w:r>
      <w:r w:rsidR="00310601">
        <w:instrText xml:space="preserve"> ADDIN REFMGR.CITE &lt;Refman&gt;&lt;Cite&gt;&lt;Author&gt;Cronin&lt;/Author&gt;&lt;Year&gt;2016&lt;/Year&gt;&lt;RecNum&gt;176&lt;/RecNum&gt;&lt;IDText&gt;2015 Violence and Disruption Statistics: A dramatic scalation in hate speech, threats, and violence&lt;/IDText&gt;&lt;MDL Ref_Type="Report"&gt;&lt;Ref_Type&gt;Report&lt;/Ref_Type&gt;&lt;Ref_ID&gt;176&lt;/Ref_ID&gt;&lt;Title_Primary&gt;2015 Violence and Disruption Statistics: A dramatic scalation in hate speech, threats, and violence&lt;/Title_Primary&gt;&lt;Authors_Primary&gt;Cronin,M&lt;/Authors_Primary&gt;&lt;Date_Primary&gt;2016/6/2&lt;/Date_Primary&gt;&lt;Reprint&gt;Not in File&lt;/Reprint&gt;&lt;ZZ_WorkformID&gt;24&lt;/ZZ_WorkformID&gt;&lt;/MDL&gt;&lt;/Cite&gt;&lt;Cite&gt;&lt;Author&gt;Klinger&lt;/Author&gt;&lt;Year&gt;2016&lt;/Year&gt;&lt;RecNum&gt;177&lt;/RecNum&gt;&lt;IDText&gt;Bomb Incidents in Schools: An Analysis of 2015-2016 School Year&lt;/IDText&gt;&lt;MDL Ref_Type="Report"&gt;&lt;Ref_Type&gt;Report&lt;/Ref_Type&gt;&lt;Ref_ID&gt;177&lt;/Ref_ID&gt;&lt;Title_Primary&gt;Bomb Incidents in Schools: An Analysis of 2015-2016 School Year&lt;/Title_Primary&gt;&lt;Authors_Primary&gt;Klinger,A.&lt;/Authors_Primary&gt;&lt;Authors_Primary&gt;Klinger,A.&lt;/Authors_Primary&gt;&lt;Date_Primary&gt;2016&lt;/Date_Primary&gt;&lt;Reprint&gt;Not in File&lt;/Reprint&gt;&lt;ZZ_WorkformID&gt;24&lt;/ZZ_WorkformID&gt;&lt;/MDL&gt;&lt;/Cite&gt;&lt;/Refman&gt;</w:instrText>
      </w:r>
      <w:r w:rsidR="003F5D42">
        <w:fldChar w:fldCharType="separate"/>
      </w:r>
      <w:r w:rsidR="003F5D42">
        <w:rPr>
          <w:noProof/>
        </w:rPr>
        <w:t>(46,47)</w:t>
      </w:r>
      <w:r w:rsidR="003F5D42">
        <w:fldChar w:fldCharType="end"/>
      </w:r>
      <w:r>
        <w:t xml:space="preserve">. </w:t>
      </w:r>
      <w:r w:rsidR="0011783C" w:rsidRPr="0011783C">
        <w:t>In 1995, the United States was shaken when a domestic act of terrorism occurred in Oklahoma City at the Alfred P. Murrah Federal Building; 168 people were kill</w:t>
      </w:r>
      <w:r w:rsidR="0011783C">
        <w:t>ed and many injured</w:t>
      </w:r>
      <w:r w:rsidR="003218AC">
        <w:t xml:space="preserve">, it was later revealed that the bomb consisted primarily of explosive-grade ammonium nitrate fertilizer </w:t>
      </w:r>
      <w:r w:rsidR="0011783C">
        <w:fldChar w:fldCharType="begin"/>
      </w:r>
      <w:r w:rsidR="00310601">
        <w:instrText xml:space="preserve"> ADDIN REFMGR.CITE &lt;Refman&gt;&lt;Cite&gt;&lt;Author&gt;Johnson&lt;/Author&gt;&lt;Year&gt;2011&lt;/Year&gt;&lt;RecNum&gt;146&lt;/RecNum&gt;&lt;IDText&gt;The U.S. Finally Starts Regulating Sales Of Ammonium Nitrate&lt;/IDText&gt;&lt;MDL Ref_Type="Online Source"&gt;&lt;Ref_Type&gt;Online Source&lt;/Ref_Type&gt;&lt;Ref_ID&gt;146&lt;/Ref_ID&gt;&lt;Title_Primary&gt;The U.S. Finally Starts Regulating Sales Of Ammonium Nitrate&lt;/Title_Primary&gt;&lt;Authors_Primary&gt;Johnson,R.&lt;/Authors_Primary&gt;&lt;Date_Primary&gt;2011&lt;/Date_Primary&gt;&lt;Reprint&gt;Not in File&lt;/Reprint&gt;&lt;Pub_Place&gt;Business Insider&lt;/Pub_Place&gt;&lt;Date_Secondary&gt;2016/7/2&lt;/Date_Secondary&gt;&lt;Web_URL&gt;&lt;u&gt;http://www.businessinsider.com/oklahoma-city-bombing-ammonium-nitrate-sales-regulated-2011-8&lt;/u&gt;&lt;/Web_URL&gt;&lt;ZZ_WorkformID&gt;31&lt;/ZZ_WorkformID&gt;&lt;/MDL&gt;&lt;/Cite&gt;&lt;/Refman&gt;</w:instrText>
      </w:r>
      <w:r w:rsidR="0011783C">
        <w:fldChar w:fldCharType="separate"/>
      </w:r>
      <w:r w:rsidR="003F5D42">
        <w:rPr>
          <w:noProof/>
        </w:rPr>
        <w:t>(48)</w:t>
      </w:r>
      <w:r w:rsidR="0011783C">
        <w:fldChar w:fldCharType="end"/>
      </w:r>
      <w:r w:rsidR="0011783C">
        <w:t xml:space="preserve">. </w:t>
      </w:r>
      <w:r w:rsidR="003218AC">
        <w:t xml:space="preserve">Moreover, as recent as March of this year, Brussels was also victim of an unfortunate attack by Islamic State where many were killed and injured after attackers detonated what was revealed to be 44 lbs of </w:t>
      </w:r>
      <w:r w:rsidR="003218AC" w:rsidRPr="003F5D42">
        <w:t>ammonium nitrate bomb</w:t>
      </w:r>
      <w:r w:rsidR="003F5D42">
        <w:t xml:space="preserve"> </w:t>
      </w:r>
      <w:r w:rsidR="003F5D42">
        <w:fldChar w:fldCharType="begin"/>
      </w:r>
      <w:r w:rsidR="00310601">
        <w:instrText xml:space="preserve"> ADDIN REFMGR.CITE &lt;Refman&gt;&lt;Cite&gt;&lt;Author&gt;Richard&lt;/Author&gt;&lt;Year&gt;2016&lt;/Year&gt;&lt;RecNum&gt;178&lt;/RecNum&gt;&lt;IDText&gt;Tools of Terror: Details of Brussels Bombs Revealed&lt;/IDText&gt;&lt;MDL Ref_Type="Online Source"&gt;&lt;Ref_Type&gt;Online Source&lt;/Ref_Type&gt;&lt;Ref_ID&gt;178&lt;/Ref_ID&gt;&lt;Title_Primary&gt;&lt;f name="Times New Roman"&gt;Tools of Terror: Details of Brussels Bombs Revealed&lt;/f&gt;&lt;/Title_Primary&gt;&lt;Authors_Primary&gt;Richard,E.&lt;/Authors_Primary&gt;&lt;Authors_Primary&gt;Windrem,R.,&lt;/Authors_Primary&gt;&lt;Authors_Primary&gt;Connor,T.&lt;/Authors_Primary&gt;&lt;Date_Primary&gt;2016&lt;/Date_Primary&gt;&lt;Reprint&gt;Not in File&lt;/Reprint&gt;&lt;Web_URL&gt;&lt;f name="Times New Roman"&gt;&lt;u&gt;http://www.nbcnews.com/storyline/brussels-attacks/tools-terror-details-brussels-bombs-revealed-n544141&lt;/u&gt;&lt;/f&gt;&lt;/Web_URL&gt;&lt;ZZ_WorkformID&gt;31&lt;/ZZ_WorkformID&gt;&lt;/MDL&gt;&lt;/Cite&gt;&lt;/Refman&gt;</w:instrText>
      </w:r>
      <w:r w:rsidR="003F5D42">
        <w:fldChar w:fldCharType="separate"/>
      </w:r>
      <w:r w:rsidR="003F5D42">
        <w:rPr>
          <w:noProof/>
        </w:rPr>
        <w:t>(49)</w:t>
      </w:r>
      <w:r w:rsidR="003F5D42">
        <w:fldChar w:fldCharType="end"/>
      </w:r>
      <w:r w:rsidR="003218AC">
        <w:t>. Additionally, later while performing a search in the house linked to the prosecutors, “m</w:t>
      </w:r>
      <w:r w:rsidR="003218AC" w:rsidRPr="003218AC">
        <w:t>ore than 30 pounds of another high explosive known as TATP was found along with 150 liters of acetone and 30 liters of hydrogen peroxide, both chemicals that can be used to make bombs</w:t>
      </w:r>
      <w:r w:rsidR="003218AC">
        <w:t>”</w:t>
      </w:r>
      <w:r w:rsidR="00186242">
        <w:t xml:space="preserve"> </w:t>
      </w:r>
      <w:r w:rsidR="00186242">
        <w:fldChar w:fldCharType="begin"/>
      </w:r>
      <w:r w:rsidR="00310601">
        <w:instrText xml:space="preserve"> ADDIN REFMGR.CITE &lt;Refman&gt;&lt;Cite&gt;&lt;Author&gt;Esposito&lt;/Author&gt;&lt;Year&gt;2016&lt;/Year&gt;&lt;RecNum&gt;147&lt;/RecNum&gt;&lt;IDText&gt;Tools of Terror: Details of Brussels Bombs Revealed&lt;/IDText&gt;&lt;MDL Ref_Type="Online Source"&gt;&lt;Ref_Type&gt;Online Source&lt;/Ref_Type&gt;&lt;Ref_ID&gt;147&lt;/Ref_ID&gt;&lt;Title_Primary&gt;Tools of Terror: Details of Brussels Bombs Revealed&lt;/Title_Primary&gt;&lt;Authors_Primary&gt;Esposito,R.&lt;/Authors_Primary&gt;&lt;Authors_Primary&gt;Windrem,R.&lt;/Authors_Primary&gt;&lt;Authors_Primary&gt;Connor,T.&lt;/Authors_Primary&gt;&lt;Date_Primary&gt;2016&lt;/Date_Primary&gt;&lt;Reprint&gt;Not in File&lt;/Reprint&gt;&lt;Pub_Place&gt;NBC News&lt;/Pub_Place&gt;&lt;Date_Secondary&gt;2016&lt;/Date_Secondary&gt;&lt;Web_URL_Link2&gt;&lt;u&gt;http://www.nbcnews.com/storyline/brussels-attacks/tools-terror-details-brussels-bombs-revealed-n544141&lt;/u&gt;&lt;/Web_URL_Link2&gt;&lt;ZZ_WorkformID&gt;31&lt;/ZZ_WorkformID&gt;&lt;/MDL&gt;&lt;/Cite&gt;&lt;/Refman&gt;</w:instrText>
      </w:r>
      <w:r w:rsidR="00186242">
        <w:fldChar w:fldCharType="separate"/>
      </w:r>
      <w:r w:rsidR="003F5D42">
        <w:rPr>
          <w:noProof/>
        </w:rPr>
        <w:t>(50)</w:t>
      </w:r>
      <w:r w:rsidR="00186242">
        <w:fldChar w:fldCharType="end"/>
      </w:r>
      <w:r w:rsidR="003218AC">
        <w:t xml:space="preserve">.  </w:t>
      </w:r>
      <w:r>
        <w:t xml:space="preserve">This </w:t>
      </w:r>
      <w:r w:rsidR="006754F0">
        <w:t>commotion</w:t>
      </w:r>
      <w:r w:rsidR="00DA6598">
        <w:t xml:space="preserve"> promotes the </w:t>
      </w:r>
      <w:r>
        <w:t>improvement</w:t>
      </w:r>
      <w:r w:rsidR="00DA6598">
        <w:t xml:space="preserve"> of new</w:t>
      </w:r>
      <w:r>
        <w:t xml:space="preserve"> approaches for a faster development of explosives</w:t>
      </w:r>
      <w:r w:rsidR="00DA6598">
        <w:t xml:space="preserve"> training aids </w:t>
      </w:r>
      <w:r>
        <w:t xml:space="preserve">for canine detection. </w:t>
      </w:r>
      <w:r w:rsidR="006754F0">
        <w:t>N</w:t>
      </w:r>
      <w:r w:rsidR="00F52CC2">
        <w:t>ew explosive</w:t>
      </w:r>
      <w:r>
        <w:t xml:space="preserve"> recipes are </w:t>
      </w:r>
      <w:r w:rsidR="006754F0">
        <w:t>freque</w:t>
      </w:r>
      <w:r>
        <w:t xml:space="preserve">ntly </w:t>
      </w:r>
      <w:r w:rsidR="006754F0">
        <w:t xml:space="preserve">released and the analysis </w:t>
      </w:r>
      <w:r w:rsidR="00C45E7C">
        <w:t xml:space="preserve">to identify </w:t>
      </w:r>
      <w:r w:rsidR="00C45E7C">
        <w:lastRenderedPageBreak/>
        <w:t>the</w:t>
      </w:r>
      <w:r w:rsidR="00CD28EA">
        <w:t xml:space="preserve"> active odor</w:t>
      </w:r>
      <w:r w:rsidR="00C45E7C">
        <w:t xml:space="preserve"> </w:t>
      </w:r>
      <w:r w:rsidR="00E004B6">
        <w:fldChar w:fldCharType="begin"/>
      </w:r>
      <w:r w:rsidR="00310601">
        <w:instrText xml:space="preserve"> ADDIN REFMGR.CITE &lt;Refman&gt;&lt;Cite&gt;&lt;Author&gt;Lorenzo&lt;/Author&gt;&lt;Year&gt;2003&lt;/Year&gt;&lt;RecNum&gt;62&lt;/RecNum&gt;&lt;IDText&gt;Laboratory and field experiments used to identify Canis lupus var. familiaris active odor signature chemicals from drugs, explosives, and humans&lt;/IDText&gt;&lt;MDL Ref_Type="Journal"&gt;&lt;Ref_Type&gt;Journal&lt;/Ref_Type&gt;&lt;Ref_ID&gt;62&lt;/Ref_ID&gt;&lt;Title_Primary&gt;Laboratory and field experiments used to identify Canis lupus var. familiaris active odor signature chemicals from drugs, explosives, and humans&lt;/Title_Primary&gt;&lt;Authors_Primary&gt;Lorenzo,N.&lt;/Authors_Primary&gt;&lt;Authors_Primary&gt;Watson,S.J.&lt;/Authors_Primary&gt;&lt;Authors_Primary&gt;Harper,R.J.&lt;/Authors_Primary&gt;&lt;Authors_Primary&gt;Hsu,Y.L.&lt;/Authors_Primary&gt;&lt;Authors_Primary&gt;Chow,M.&lt;/Authors_Primary&gt;&lt;Authors_Primary&gt;Rose,S.&lt;/Authors_Primary&gt;&lt;Authors_Primary&gt;Furton,K.G.&lt;/Authors_Primary&gt;&lt;Date_Primary&gt;2003&lt;/Date_Primary&gt;&lt;Keywords&gt;Explosives&lt;/Keywords&gt;&lt;Reprint&gt;Not in File&lt;/Reprint&gt;&lt;Start_Page&gt;1212&lt;/Start_Page&gt;&lt;End_Page&gt;1224&lt;/End_Page&gt;&lt;Periodical&gt;Analytical and bioanalytical chemistry&lt;/Periodical&gt;&lt;Volume&gt;376&lt;/Volume&gt;&lt;Issue&gt;8&lt;/Issue&gt;&lt;Publisher&gt;Springer&lt;/Publisher&gt;&lt;ISSN_ISBN&gt;1618-2642&lt;/ISSN_ISBN&gt;&lt;ZZ_JournalStdAbbrev&gt;&lt;f name="System"&gt;Analytical and bioanalytical chemistry&lt;/f&gt;&lt;/ZZ_JournalStdAbbrev&gt;&lt;ZZ_WorkformID&gt;1&lt;/ZZ_WorkformID&gt;&lt;/MDL&gt;&lt;/Cite&gt;&lt;/Refman&gt;</w:instrText>
      </w:r>
      <w:r w:rsidR="00E004B6">
        <w:fldChar w:fldCharType="separate"/>
      </w:r>
      <w:r w:rsidR="00540861">
        <w:rPr>
          <w:noProof/>
        </w:rPr>
        <w:t>(5)</w:t>
      </w:r>
      <w:r w:rsidR="00E004B6">
        <w:fldChar w:fldCharType="end"/>
      </w:r>
      <w:r w:rsidR="00CD28EA">
        <w:t xml:space="preserve"> </w:t>
      </w:r>
      <w:r w:rsidR="006754F0">
        <w:t xml:space="preserve">of these materials </w:t>
      </w:r>
      <w:r w:rsidR="00C55952">
        <w:t xml:space="preserve">for the development of </w:t>
      </w:r>
      <w:r w:rsidR="00F52CC2">
        <w:t xml:space="preserve">canine </w:t>
      </w:r>
      <w:r w:rsidR="00C55952">
        <w:t xml:space="preserve">training aids </w:t>
      </w:r>
      <w:r w:rsidR="006754F0">
        <w:t>is considered</w:t>
      </w:r>
      <w:r w:rsidR="00C55952">
        <w:t xml:space="preserve"> to be</w:t>
      </w:r>
      <w:r w:rsidR="006754F0">
        <w:t xml:space="preserve"> time consuming. </w:t>
      </w:r>
      <w:r w:rsidR="005D5F6F">
        <w:t>C</w:t>
      </w:r>
      <w:r w:rsidR="00C55952">
        <w:t>ollection system</w:t>
      </w:r>
      <w:r w:rsidR="005D5F6F">
        <w:t xml:space="preserve">s </w:t>
      </w:r>
      <w:r w:rsidR="00C55952">
        <w:t>have been developed for the collection of volatile</w:t>
      </w:r>
      <w:r w:rsidR="0033155C">
        <w:t>s from different materials through vacuum technology</w:t>
      </w:r>
      <w:r w:rsidR="00C55952">
        <w:t xml:space="preserve"> that is further collected into gauze pads.</w:t>
      </w:r>
      <w:r w:rsidR="00DC7B89">
        <w:t xml:space="preserve"> This system has been evaluated as a potential remedy to quickly develop non hazardous, portable, and safe training aids for canine detection teams. </w:t>
      </w:r>
      <w:r w:rsidR="00C55952">
        <w:t xml:space="preserve"> </w:t>
      </w:r>
      <w:r>
        <w:t xml:space="preserve"> </w:t>
      </w:r>
    </w:p>
    <w:p w14:paraId="44F2243E" w14:textId="6E84495F" w:rsidR="0096792B" w:rsidRDefault="0096792B" w:rsidP="00E402B1">
      <w:pPr>
        <w:pStyle w:val="Heading3"/>
      </w:pPr>
      <w:bookmarkStart w:id="49" w:name="_Toc467151352"/>
      <w:r>
        <w:t>History</w:t>
      </w:r>
      <w:r w:rsidR="006F6536">
        <w:t xml:space="preserve"> and classification</w:t>
      </w:r>
      <w:bookmarkEnd w:id="49"/>
      <w:r w:rsidR="006F6536">
        <w:t xml:space="preserve"> </w:t>
      </w:r>
    </w:p>
    <w:p w14:paraId="22CD4151" w14:textId="0837E297" w:rsidR="003556AE" w:rsidRDefault="006F6536" w:rsidP="001A4316">
      <w:r>
        <w:t xml:space="preserve">Explosives were first introduced by mistake when an alchemist produced black powder after confusing a chemical reaction intended to separate gold from silver </w:t>
      </w:r>
      <w:r>
        <w:fldChar w:fldCharType="begin"/>
      </w:r>
      <w:r w:rsidR="00310601">
        <w:instrText xml:space="preserve"> ADDIN REFMGR.CITE &lt;Refman&gt;&lt;Cite&gt;&lt;Author&gt;Akhavan&lt;/Author&gt;&lt;Year&gt;2011&lt;/Year&gt;&lt;RecNum&gt;39&lt;/RecNum&gt;&lt;IDText&gt;Introduction to Explosives&lt;/IDText&gt;&lt;MDL Ref_Type="Book, Whole"&gt;&lt;Ref_Type&gt;Book, Whole&lt;/Ref_Type&gt;&lt;Ref_ID&gt;39&lt;/Ref_ID&gt;&lt;Title_Primary&gt;The Chemistry of Explosives&lt;/Title_Primary&gt;&lt;Authors_Primary&gt;Akhavan,J.&lt;/Authors_Primary&gt;&lt;Date_Primary&gt;2011&lt;/Date_Primary&gt;&lt;Reprint&gt;Not in File&lt;/Reprint&gt;&lt;Publisher&gt;Royal Society of Chemistry&lt;/Publisher&gt;&lt;Title_Series&gt;RSC Paperback Series&lt;/Title_Series&gt;&lt;ISSN_ISBN&gt;9781849733304&lt;/ISSN_ISBN&gt;&lt;Web_URL&gt;https://books.google.com/books?id=2LfCDJZxey8C&lt;/Web_URL&gt;&lt;ZZ_WorkformID&gt;2&lt;/ZZ_WorkformID&gt;&lt;/MDL&gt;&lt;/Cite&gt;&lt;/Refman&gt;</w:instrText>
      </w:r>
      <w:r>
        <w:fldChar w:fldCharType="separate"/>
      </w:r>
      <w:r w:rsidR="003F5D42">
        <w:rPr>
          <w:noProof/>
        </w:rPr>
        <w:t>(51)</w:t>
      </w:r>
      <w:r>
        <w:fldChar w:fldCharType="end"/>
      </w:r>
      <w:r>
        <w:t xml:space="preserve">. Nowadays, creating new explosives is completely different, as it has become common to see new recipes </w:t>
      </w:r>
      <w:r w:rsidR="00E75A98">
        <w:t>more often</w:t>
      </w:r>
      <w:r>
        <w:t xml:space="preserve">. </w:t>
      </w:r>
      <w:r w:rsidRPr="00D64148">
        <w:t>The American Society for Testing Materials (ASTM) defines energetic materials</w:t>
      </w:r>
      <w:r w:rsidR="0033155C">
        <w:t xml:space="preserve"> (e.g. explosives</w:t>
      </w:r>
      <w:r w:rsidR="00B36D0A">
        <w:t>, propellants, pyrotechnics</w:t>
      </w:r>
      <w:r w:rsidR="0033155C">
        <w:t>)</w:t>
      </w:r>
      <w:r w:rsidRPr="00D64148">
        <w:t xml:space="preserve"> as a compound or a mixture of compounds containing fuel and oxidizer that when </w:t>
      </w:r>
      <w:r w:rsidRPr="00481F3B">
        <w:t>react release</w:t>
      </w:r>
      <w:r w:rsidRPr="00D64148">
        <w:t xml:space="preserve"> large amount of energy and gas that leads to combustion, explosion and/or detonation</w:t>
      </w:r>
      <w:r>
        <w:t xml:space="preserve"> </w:t>
      </w:r>
      <w:r>
        <w:fldChar w:fldCharType="begin"/>
      </w:r>
      <w:r w:rsidR="00310601">
        <w:instrText xml:space="preserve"> ADDIN REFMGR.CITE &lt;Refman&gt;&lt;Cite&gt;&lt;Author&gt;E2552 - 08&lt;/Author&gt;&lt;Year&gt;2014&lt;/Year&gt;&lt;RecNum&gt;41&lt;/RecNum&gt;&lt;IDText&gt;Assessing the Environmental and Human Health Impacts of New Energetic Compounds&lt;/IDText&gt;&lt;MDL Ref_Type="Journal"&gt;&lt;Ref_Type&gt;Journal&lt;/Ref_Type&gt;&lt;Ref_ID&gt;41&lt;/Ref_ID&gt;&lt;Title_Primary&gt;Assessing the Environmental and Human Health Impacts of New Energetic Compounds&lt;/Title_Primary&gt;&lt;Authors_Primary&gt;E2552 - 08&lt;/Authors_Primary&gt;&lt;Date_Primary&gt;2014&lt;/Date_Primary&gt;&lt;Reprint&gt;Not in File&lt;/Reprint&gt;&lt;Periodical&gt;ASTM&lt;/Periodical&gt;&lt;ZZ_JournalFull&gt;&lt;f name="System"&gt;ASTM&lt;/f&gt;&lt;/ZZ_JournalFull&gt;&lt;ZZ_WorkformID&gt;1&lt;/ZZ_WorkformID&gt;&lt;/MDL&gt;&lt;/Cite&gt;&lt;/Refman&gt;</w:instrText>
      </w:r>
      <w:r>
        <w:fldChar w:fldCharType="separate"/>
      </w:r>
      <w:r w:rsidR="003F5D42">
        <w:rPr>
          <w:noProof/>
        </w:rPr>
        <w:t>(52)</w:t>
      </w:r>
      <w:r>
        <w:fldChar w:fldCharType="end"/>
      </w:r>
      <w:r w:rsidRPr="00D64148">
        <w:t>.</w:t>
      </w:r>
      <w:r>
        <w:t xml:space="preserve"> Explosives </w:t>
      </w:r>
      <w:r w:rsidR="00223952">
        <w:t xml:space="preserve">can be </w:t>
      </w:r>
      <w:r>
        <w:t xml:space="preserve">classified into six different classes depending on their </w:t>
      </w:r>
      <w:r w:rsidR="00223952">
        <w:t xml:space="preserve">chemical </w:t>
      </w:r>
      <w:r>
        <w:t xml:space="preserve">properties, performance and uses. </w:t>
      </w:r>
      <w:r w:rsidR="00E75A98">
        <w:t>When divided onto active functional groups classifications are</w:t>
      </w:r>
      <w:r>
        <w:t xml:space="preserve">: acid salts, aliphatic nitro, aromatic nitro, nitrate ester, nitramine and peroxide </w:t>
      </w:r>
      <w:r>
        <w:fldChar w:fldCharType="begin"/>
      </w:r>
      <w:r w:rsidR="00310601">
        <w:instrText xml:space="preserve"> ADDIN REFMGR.CITE &lt;Refman&gt;&lt;Cite&gt;&lt;Author&gt;Harper&lt;/Author&gt;&lt;Year&gt;2005&lt;/Year&gt;&lt;RecNum&gt;42&lt;/RecNum&gt;&lt;IDText&gt;Identification of dominant odor chemicals emanating from explosives for use in developing optimal training aid combinations and mimics for canine detection&lt;/IDText&gt;&lt;MDL Ref_Type="Journal"&gt;&lt;Ref_Type&gt;Journal&lt;/Ref_Type&gt;&lt;Ref_ID&gt;42&lt;/Ref_ID&gt;&lt;Title_Primary&gt;Identification of dominant odor chemicals emanating from explosives for use in developing optimal training aid combinations and mimics for canine detection&lt;/Title_Primary&gt;&lt;Authors_Primary&gt;Harper,R.J.&lt;/Authors_Primary&gt;&lt;Authors_Primary&gt;Almirall,J.R.&lt;/Authors_Primary&gt;&lt;Authors_Primary&gt;Furton,K.G.&lt;/Authors_Primary&gt;&lt;Date_Primary&gt;2005/8/15&lt;/Date_Primary&gt;&lt;Keywords&gt;Canine detection&lt;/Keywords&gt;&lt;Keywords&gt;Explosives&lt;/Keywords&gt;&lt;Keywords&gt;Solid phase microextraction&lt;/Keywords&gt;&lt;Reprint&gt;Not in File&lt;/Reprint&gt;&lt;Start_Page&gt;313&lt;/Start_Page&gt;&lt;End_Page&gt;327&lt;/End_Page&gt;&lt;Periodical&gt;Talanta&lt;/Periodical&gt;&lt;Volume&gt;67&lt;/Volume&gt;&lt;Title_Secondary&gt;Forensic Chemical Analysis&lt;/Title_Secondary&gt;&lt;Issue&gt;2&lt;/Issue&gt;&lt;ISSN_ISBN&gt;0039-9140&lt;/ISSN_ISBN&gt;&lt;Web_URL&gt;http://www.sciencedirect.com/science/article/pii/S0039914005003188&lt;/Web_URL&gt;&lt;ZZ_JournalStdAbbrev&gt;&lt;f name="System"&gt;Talanta&lt;/f&gt;&lt;/ZZ_JournalStdAbbrev&gt;&lt;ZZ_WorkformID&gt;1&lt;/ZZ_WorkformID&gt;&lt;/MDL&gt;&lt;/Cite&gt;&lt;/Refman&gt;</w:instrText>
      </w:r>
      <w:r>
        <w:fldChar w:fldCharType="separate"/>
      </w:r>
      <w:r w:rsidR="003F5D42">
        <w:rPr>
          <w:noProof/>
        </w:rPr>
        <w:t>(53)</w:t>
      </w:r>
      <w:r>
        <w:fldChar w:fldCharType="end"/>
      </w:r>
      <w:r>
        <w:t>. Although explosive</w:t>
      </w:r>
      <w:r w:rsidR="00DF1238">
        <w:t>s can be classified based upon the</w:t>
      </w:r>
      <w:r>
        <w:t xml:space="preserve"> molecular </w:t>
      </w:r>
      <w:r w:rsidR="00DF1238">
        <w:t>group they contain</w:t>
      </w:r>
      <w:r>
        <w:t xml:space="preserve">, this </w:t>
      </w:r>
      <w:r w:rsidR="00DF1238">
        <w:t xml:space="preserve">classification </w:t>
      </w:r>
      <w:r>
        <w:t xml:space="preserve">does not give any information </w:t>
      </w:r>
      <w:r w:rsidR="00DF1238">
        <w:t>regarding</w:t>
      </w:r>
      <w:r>
        <w:t xml:space="preserve"> the performance of the explosive. A better classification </w:t>
      </w:r>
      <w:r w:rsidR="0033155C">
        <w:t>is</w:t>
      </w:r>
      <w:r w:rsidR="006202AF">
        <w:t xml:space="preserve"> according to their rate of decomposition and</w:t>
      </w:r>
      <w:r w:rsidR="0033155C">
        <w:t xml:space="preserve"> </w:t>
      </w:r>
      <w:r w:rsidR="006202AF">
        <w:t xml:space="preserve">the </w:t>
      </w:r>
      <w:r w:rsidR="0033155C">
        <w:t>susceptibility to initiate</w:t>
      </w:r>
      <w:r>
        <w:t xml:space="preserve"> </w:t>
      </w:r>
      <w:r>
        <w:fldChar w:fldCharType="begin"/>
      </w:r>
      <w:r w:rsidR="00310601">
        <w:instrText xml:space="preserve"> ADDIN REFMGR.CITE &lt;Refman&gt;&lt;Cite&gt;&lt;Author&gt;Akhavan&lt;/Author&gt;&lt;Year&gt;2004&lt;/Year&gt;&lt;RecNum&gt;43&lt;/RecNum&gt;&lt;IDText&gt;The Chemistry of Explosives&lt;/IDText&gt;&lt;MDL Ref_Type="Book, Whole"&gt;&lt;Ref_Type&gt;Book, Whole&lt;/Ref_Type&gt;&lt;Ref_ID&gt;43&lt;/Ref_ID&gt;&lt;Title_Primary&gt;The Chemistry of Explosives&lt;/Title_Primary&gt;&lt;Authors_Primary&gt;Akhavan,J.&lt;/Authors_Primary&gt;&lt;Date_Primary&gt;2004&lt;/Date_Primary&gt;&lt;Keywords&gt;Explosives&lt;/Keywords&gt;&lt;Keywords&gt;Explosives.&lt;/Keywords&gt;&lt;Reprint&gt;Not in File&lt;/Reprint&gt;&lt;Issue&gt;35&lt;/Issue&gt;&lt;Pub_Place&gt;Cambridge, GBR&lt;/Pub_Place&gt;&lt;Publisher&gt;Royal Society of Chemistry&lt;/Publisher&gt;&lt;ISSN_ISBN&gt;9781847552020&lt;/ISSN_ISBN&gt;&lt;Web_URL&gt;http://site.ebrary.com/lib/fiu/docDetail.action?docID=10621221&lt;/Web_URL&gt;&lt;ZZ_WorkformID&gt;2&lt;/ZZ_WorkformID&gt;&lt;/MDL&gt;&lt;/Cite&gt;&lt;/Refman&gt;</w:instrText>
      </w:r>
      <w:r>
        <w:fldChar w:fldCharType="separate"/>
      </w:r>
      <w:r w:rsidR="003F5D42">
        <w:rPr>
          <w:noProof/>
        </w:rPr>
        <w:t>(54)</w:t>
      </w:r>
      <w:r>
        <w:fldChar w:fldCharType="end"/>
      </w:r>
      <w:r w:rsidR="004C1901">
        <w:t xml:space="preserve"> (</w:t>
      </w:r>
      <w:r w:rsidR="004C1901">
        <w:fldChar w:fldCharType="begin"/>
      </w:r>
      <w:r w:rsidR="004C1901">
        <w:instrText xml:space="preserve"> REF _Ref455827203 \h </w:instrText>
      </w:r>
      <w:r w:rsidR="004C1901">
        <w:fldChar w:fldCharType="separate"/>
      </w:r>
      <w:r w:rsidR="0053144D">
        <w:t xml:space="preserve">Figure </w:t>
      </w:r>
      <w:r w:rsidR="0053144D">
        <w:rPr>
          <w:noProof/>
        </w:rPr>
        <w:t>5</w:t>
      </w:r>
      <w:r w:rsidR="004C1901">
        <w:fldChar w:fldCharType="end"/>
      </w:r>
      <w:r w:rsidR="004C1901">
        <w:t>)</w:t>
      </w:r>
      <w:r>
        <w:t>.</w:t>
      </w:r>
      <w:r w:rsidR="00DF1238">
        <w:t xml:space="preserve"> </w:t>
      </w:r>
      <w:r w:rsidR="006202AF">
        <w:t xml:space="preserve">Both characteristics depend on how stable the material is when exposed to extreme environmental conditions. For instance, low explosives will burn rapidly while high explosives will undergo detonations. High explosives are further divided </w:t>
      </w:r>
      <w:r w:rsidR="006202AF">
        <w:lastRenderedPageBreak/>
        <w:t>into p</w:t>
      </w:r>
      <w:r w:rsidR="00DF1238">
        <w:t>rimary</w:t>
      </w:r>
      <w:r w:rsidR="006202AF">
        <w:t xml:space="preserve"> and secondary explosives. Primary</w:t>
      </w:r>
      <w:r w:rsidR="00DF1238">
        <w:t xml:space="preserve"> explosives</w:t>
      </w:r>
      <w:r w:rsidR="006202AF">
        <w:t xml:space="preserve"> </w:t>
      </w:r>
      <w:r w:rsidR="00DF1238">
        <w:t xml:space="preserve">are those </w:t>
      </w:r>
      <w:r w:rsidR="00BE2649">
        <w:t xml:space="preserve">unstable materials that will detonate easily when exposed to </w:t>
      </w:r>
      <w:r w:rsidR="003F3FDF">
        <w:t xml:space="preserve">nonexplosive means such as </w:t>
      </w:r>
      <w:r w:rsidR="00BE2649">
        <w:t xml:space="preserve">fire, sparks, heat, pressure, shock, and percussion.  </w:t>
      </w:r>
      <w:r w:rsidR="008139C3">
        <w:t xml:space="preserve">The reason for this explosive class to be called primary is due to its ability to denote without the </w:t>
      </w:r>
      <w:r w:rsidR="000E4B85">
        <w:t>need</w:t>
      </w:r>
      <w:r w:rsidR="008139C3">
        <w:t xml:space="preserve"> of an outside energ</w:t>
      </w:r>
      <w:r w:rsidR="001A4316">
        <w:t>y opposed to secondary explosives a class that does requires assistance to detonate.</w:t>
      </w:r>
      <w:r w:rsidR="00836385">
        <w:t xml:space="preserve"> The fact that primary explosives easily detonate</w:t>
      </w:r>
      <w:r w:rsidR="004C1901">
        <w:t xml:space="preserve"> and produce high amount of heat and/or shock</w:t>
      </w:r>
      <w:r w:rsidR="00836385">
        <w:t xml:space="preserve">, make them a source used to </w:t>
      </w:r>
      <w:r w:rsidR="000E4B85">
        <w:t xml:space="preserve">initiate a secondary explosive. </w:t>
      </w:r>
      <w:r w:rsidR="003E47C1">
        <w:t>Although secondary explosives are less sensitive than primary explosives, these are more powerful than the latter. In fact, some secondary explosives are so stable than even a rifle bullet can go through it and it will only set them on fire without detonating</w:t>
      </w:r>
      <w:r w:rsidR="00087091">
        <w:t xml:space="preserve"> </w:t>
      </w:r>
      <w:r w:rsidR="00087091">
        <w:fldChar w:fldCharType="begin"/>
      </w:r>
      <w:r w:rsidR="00310601">
        <w:instrText xml:space="preserve"> ADDIN REFMGR.CITE &lt;Refman&gt;&lt;Cite&gt;&lt;Author&gt;Akhavan&lt;/Author&gt;&lt;Year&gt;2011&lt;/Year&gt;&lt;RecNum&gt;169&lt;/RecNum&gt;&lt;IDText&gt;Classification of Explosive Materials&lt;/IDText&gt;&lt;MDL Ref_Type="Book Chapter"&gt;&lt;Ref_Type&gt;Book Chapter&lt;/Ref_Type&gt;&lt;Ref_ID&gt;169&lt;/Ref_ID&gt;&lt;Title_Primary&gt;Classification of Explosive Materials&lt;/Title_Primary&gt;&lt;Authors_Primary&gt;Akhavan,J.&lt;/Authors_Primary&gt;&lt;Date_Primary&gt;2011&lt;/Date_Primary&gt;&lt;Keywords&gt;Explosives&lt;/Keywords&gt;&lt;Reprint&gt;Not in File&lt;/Reprint&gt;&lt;Title_Secondary&gt;The Chemistry of Explosives&lt;/Title_Secondary&gt;&lt;Issue&gt;2&lt;/Issue&gt;&lt;Publisher&gt;Royal Society of Chemistry&lt;/Publisher&gt;&lt;Title_Series&gt;RSC Paperbacks Series&lt;/Title_Series&gt;&lt;ISSN_ISBN&gt;9781849733304&lt;/ISSN_ISBN&gt;&lt;Web_URL&gt;https://books.google.com/books?id=2LfCDJZxey8C&lt;/Web_URL&gt;&lt;ZZ_WorkformID&gt;3&lt;/ZZ_WorkformID&gt;&lt;/MDL&gt;&lt;/Cite&gt;&lt;/Refman&gt;</w:instrText>
      </w:r>
      <w:r w:rsidR="00087091">
        <w:fldChar w:fldCharType="separate"/>
      </w:r>
      <w:r w:rsidR="003F5D42">
        <w:rPr>
          <w:noProof/>
        </w:rPr>
        <w:t>(55)</w:t>
      </w:r>
      <w:r w:rsidR="00087091">
        <w:fldChar w:fldCharType="end"/>
      </w:r>
      <w:r w:rsidR="00167167">
        <w:t>. S</w:t>
      </w:r>
      <w:r w:rsidR="00195108">
        <w:t xml:space="preserve">econdary explosives are </w:t>
      </w:r>
      <w:r w:rsidR="00167167">
        <w:t xml:space="preserve">also </w:t>
      </w:r>
      <w:r w:rsidR="00195108">
        <w:t>mixed with tertiary explosives to explode</w:t>
      </w:r>
      <w:r w:rsidR="00167167">
        <w:t>, as tertiary explosives</w:t>
      </w:r>
      <w:r w:rsidR="00195108">
        <w:t xml:space="preserve"> are insensitive to shock</w:t>
      </w:r>
      <w:r w:rsidR="00167167">
        <w:t xml:space="preserve"> and can not reliable detonate otherwise</w:t>
      </w:r>
      <w:r w:rsidR="00195108">
        <w:t>.</w:t>
      </w:r>
    </w:p>
    <w:p w14:paraId="3F31553C" w14:textId="3DDED0A1" w:rsidR="00CB1CD1" w:rsidRDefault="00D04D8C" w:rsidP="001A4316">
      <w:r>
        <w:rPr>
          <w:noProof/>
        </w:rPr>
        <w:drawing>
          <wp:anchor distT="0" distB="0" distL="114300" distR="114300" simplePos="0" relativeHeight="251639807" behindDoc="0" locked="0" layoutInCell="1" allowOverlap="1" wp14:anchorId="51E342A3" wp14:editId="1B602D6E">
            <wp:simplePos x="0" y="0"/>
            <wp:positionH relativeFrom="margin">
              <wp:posOffset>0</wp:posOffset>
            </wp:positionH>
            <wp:positionV relativeFrom="paragraph">
              <wp:posOffset>15875</wp:posOffset>
            </wp:positionV>
            <wp:extent cx="5443220" cy="2868930"/>
            <wp:effectExtent l="0" t="0" r="0" b="1270"/>
            <wp:wrapThrough wrapText="bothSides">
              <wp:wrapPolygon edited="0">
                <wp:start x="0" y="0"/>
                <wp:lineTo x="0" y="21418"/>
                <wp:lineTo x="21469" y="21418"/>
                <wp:lineTo x="21469" y="5163"/>
                <wp:lineTo x="2621" y="3060"/>
                <wp:lineTo x="2621" y="0"/>
                <wp:lineTo x="0" y="0"/>
              </wp:wrapPolygon>
            </wp:wrapThrough>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t="5418" b="4916"/>
                    <a:stretch/>
                  </pic:blipFill>
                  <pic:spPr bwMode="auto">
                    <a:xfrm>
                      <a:off x="0" y="0"/>
                      <a:ext cx="5443220" cy="286893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51FE4994" w14:textId="06E196AD" w:rsidR="00186242" w:rsidRPr="00CE10FD" w:rsidRDefault="00CE10FD" w:rsidP="00CE10FD">
      <w:r>
        <w:rPr>
          <w:noProof/>
        </w:rPr>
        <mc:AlternateContent>
          <mc:Choice Requires="wps">
            <w:drawing>
              <wp:anchor distT="0" distB="0" distL="114300" distR="114300" simplePos="0" relativeHeight="251785216" behindDoc="0" locked="0" layoutInCell="1" allowOverlap="1" wp14:anchorId="21FB29BA" wp14:editId="336B9DEB">
                <wp:simplePos x="0" y="0"/>
                <wp:positionH relativeFrom="column">
                  <wp:posOffset>57150</wp:posOffset>
                </wp:positionH>
                <wp:positionV relativeFrom="paragraph">
                  <wp:posOffset>2758817</wp:posOffset>
                </wp:positionV>
                <wp:extent cx="5386070" cy="251460"/>
                <wp:effectExtent l="0" t="0" r="5080" b="0"/>
                <wp:wrapSquare wrapText="bothSides"/>
                <wp:docPr id="127" name="Text Box 127"/>
                <wp:cNvGraphicFramePr/>
                <a:graphic xmlns:a="http://schemas.openxmlformats.org/drawingml/2006/main">
                  <a:graphicData uri="http://schemas.microsoft.com/office/word/2010/wordprocessingShape">
                    <wps:wsp>
                      <wps:cNvSpPr txBox="1"/>
                      <wps:spPr>
                        <a:xfrm>
                          <a:off x="0" y="0"/>
                          <a:ext cx="5386070" cy="251460"/>
                        </a:xfrm>
                        <a:prstGeom prst="rect">
                          <a:avLst/>
                        </a:prstGeom>
                        <a:solidFill>
                          <a:prstClr val="white"/>
                        </a:solidFill>
                        <a:ln>
                          <a:noFill/>
                        </a:ln>
                        <a:effectLst/>
                      </wps:spPr>
                      <wps:txbx>
                        <w:txbxContent>
                          <w:p w14:paraId="7889FC20" w14:textId="4A3CA406" w:rsidR="00FA11DD" w:rsidRPr="00076280" w:rsidRDefault="00FA11DD" w:rsidP="00CE10FD">
                            <w:pPr>
                              <w:pStyle w:val="Caption"/>
                              <w:rPr>
                                <w:noProof/>
                              </w:rPr>
                            </w:pPr>
                            <w:bookmarkStart w:id="50" w:name="_Ref455827203"/>
                            <w:bookmarkStart w:id="51" w:name="_Toc467151183"/>
                            <w:r>
                              <w:t xml:space="preserve">Figure </w:t>
                            </w:r>
                            <w:fldSimple w:instr=" SEQ Figure \* ARABIC ">
                              <w:r w:rsidR="0053144D">
                                <w:rPr>
                                  <w:noProof/>
                                </w:rPr>
                                <w:t>5</w:t>
                              </w:r>
                            </w:fldSimple>
                            <w:bookmarkEnd w:id="50"/>
                            <w:r>
                              <w:t>. Classification of Explosive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FB29BA" id="Text Box 127" o:spid="_x0000_s1028" type="#_x0000_t202" style="position:absolute;left:0;text-align:left;margin-left:4.5pt;margin-top:217.25pt;width:424.1pt;height:19.8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" stroked="f">
                <v:textbox style="mso-fit-shape-to-text:t" inset="0,0,0,0">
                  <w:txbxContent>
                    <w:p w14:paraId="7889FC20" w14:textId="4A3CA406" w:rsidR="00FA11DD" w:rsidRPr="00076280" w:rsidRDefault="00FA11DD" w:rsidP="00CE10FD">
                      <w:pPr>
                        <w:pStyle w:val="Caption"/>
                        <w:rPr>
                          <w:noProof/>
                        </w:rPr>
                      </w:pPr>
                      <w:bookmarkStart w:id="52" w:name="_Ref455827203"/>
                      <w:bookmarkStart w:id="53" w:name="_Toc467151183"/>
                      <w:r>
                        <w:t xml:space="preserve">Figure </w:t>
                      </w:r>
                      <w:fldSimple w:instr=" SEQ Figure \* ARABIC ">
                        <w:r w:rsidR="0053144D">
                          <w:rPr>
                            <w:noProof/>
                          </w:rPr>
                          <w:t>5</w:t>
                        </w:r>
                      </w:fldSimple>
                      <w:bookmarkEnd w:id="52"/>
                      <w:r>
                        <w:t>. Classification of Explosives</w:t>
                      </w:r>
                      <w:bookmarkEnd w:id="53"/>
                    </w:p>
                  </w:txbxContent>
                </v:textbox>
                <w10:wrap type="square"/>
              </v:shape>
            </w:pict>
          </mc:Fallback>
        </mc:AlternateContent>
      </w:r>
    </w:p>
    <w:p w14:paraId="26A920E0" w14:textId="0CEF618B" w:rsidR="00BE39EB" w:rsidRDefault="00BE39EB" w:rsidP="00E402B1">
      <w:pPr>
        <w:pStyle w:val="Heading3"/>
      </w:pPr>
      <w:bookmarkStart w:id="54" w:name="_Toc467151353"/>
      <w:r>
        <w:lastRenderedPageBreak/>
        <w:t>Triacetone Triperoxide</w:t>
      </w:r>
      <w:r w:rsidR="00CA6152">
        <w:t xml:space="preserve"> </w:t>
      </w:r>
      <w:r w:rsidR="00E54157">
        <w:t xml:space="preserve">(TATP) </w:t>
      </w:r>
      <w:r w:rsidR="001C20FD">
        <w:fldChar w:fldCharType="begin"/>
      </w:r>
      <w:r w:rsidR="00310601">
        <w:instrText xml:space="preserve"> ADDIN REFMGR.CITE &lt;Refman&gt;&lt;Cite&gt;&lt;Author&gt;Oxley&lt;/Author&gt;&lt;Year&gt;2015&lt;/Year&gt;&lt;RecNum&gt;35&lt;/RecNum&gt;&lt;IDText&gt;Insensitive TATP Training Aid by Microencapsulation&lt;/IDText&gt;&lt;MDL Ref_Type="Journal"&gt;&lt;Ref_Type&gt;Journal&lt;/Ref_Type&gt;&lt;Ref_ID&gt;35&lt;/Ref_ID&gt;&lt;Title_Primary&gt;Insensitive TATP Training Aid by Microencapsulation&lt;/Title_Primary&gt;&lt;Authors_Primary&gt;Oxley,J.C.&lt;/Authors_Primary&gt;&lt;Authors_Primary&gt;Smith,J.L.&lt;/Authors_Primary&gt;&lt;Authors_Primary&gt;Canino,J.N.&lt;/Authors_Primary&gt;&lt;Date_Primary&gt;2015&lt;/Date_Primary&gt;&lt;Reprint&gt;Not in File&lt;/Reprint&gt;&lt;Start_Page&gt;215&lt;/Start_Page&gt;&lt;End_Page&gt;228&lt;/End_Page&gt;&lt;Periodical&gt;Journal of Energetic Materials&lt;/Periodical&gt;&lt;Volume&gt;33&lt;/Volume&gt;&lt;Issue&gt;3&lt;/Issue&gt;&lt;Publisher&gt;Taylor &amp;amp; Francis&lt;/Publisher&gt;&lt;ISSN_ISBN&gt;0737-0652&lt;/ISSN_ISBN&gt;&lt;ZZ_JournalStdAbbrev&gt;&lt;f name="System"&gt;Journal of Energetic Materials&lt;/f&gt;&lt;/ZZ_JournalStdAbbrev&gt;&lt;ZZ_WorkformID&gt;1&lt;/ZZ_WorkformID&gt;&lt;/MDL&gt;&lt;/Cite&gt;&lt;/Refman&gt;</w:instrText>
      </w:r>
      <w:r w:rsidR="001C20FD">
        <w:fldChar w:fldCharType="separate"/>
      </w:r>
      <w:r w:rsidR="003F5D42">
        <w:rPr>
          <w:noProof/>
        </w:rPr>
        <w:t>(56)</w:t>
      </w:r>
      <w:bookmarkEnd w:id="54"/>
      <w:r w:rsidR="001C20FD">
        <w:fldChar w:fldCharType="end"/>
      </w:r>
    </w:p>
    <w:p w14:paraId="30ACF62C" w14:textId="05E35A43" w:rsidR="00CA6152" w:rsidRDefault="00530D79" w:rsidP="00CA6152">
      <w:r>
        <w:t xml:space="preserve">Triacetone triperoxide </w:t>
      </w:r>
      <w:r w:rsidR="000E4B85">
        <w:t xml:space="preserve">is a primary explosive first </w:t>
      </w:r>
      <w:r>
        <w:t xml:space="preserve">synthesized in 1895 by Richard Wolffenstaein </w:t>
      </w:r>
      <w:r>
        <w:fldChar w:fldCharType="begin"/>
      </w:r>
      <w:r w:rsidR="00310601">
        <w:instrText xml:space="preserve"> ADDIN REFMGR.CITE &lt;Refman&gt;&lt;Cite&gt;&lt;Author&gt;Wolffenstein&lt;/Author&gt;&lt;Year&gt;1895&lt;/Year&gt;&lt;RecNum&gt;45&lt;/RecNum&gt;&lt;IDText&gt;Ueber die Einwirkung von Wasserstoffsuperoxyd auf Aceton und Mesityloxyd&lt;/IDText&gt;&lt;MDL Ref_Type="Journal"&gt;&lt;Ref_Type&gt;Journal&lt;/Ref_Type&gt;&lt;Ref_ID&gt;45&lt;/Ref_ID&gt;&lt;Title_Primary&gt;Ueber die Einwirkung von Wasserstoffsuperoxyd auf Aceton und Mesityloxyd&lt;/Title_Primary&gt;&lt;Authors_Primary&gt;Wolffenstein,R.&lt;/Authors_Primary&gt;&lt;Date_Primary&gt;1895/5/1&lt;/Date_Primary&gt;&lt;Reprint&gt;Not in File&lt;/Reprint&gt;&lt;Start_Page&gt;2265&lt;/Start_Page&gt;&lt;End_Page&gt;2269&lt;/End_Page&gt;&lt;Periodical&gt;Ber.Dtsch.Chem.Ges.&lt;/Periodical&gt;&lt;Volume&gt;28&lt;/Volume&gt;&lt;Issue&gt;2&lt;/Issue&gt;&lt;Publisher&gt;WILEY-VCH Verlag&lt;/Publisher&gt;&lt;ISSN_ISBN&gt;1099-0682&lt;/ISSN_ISBN&gt;&lt;Web_URL&gt;http://dx.doi.org/10.1002/cber.189502802208&lt;/Web_URL&gt;&lt;ZZ_JournalFull&gt;&lt;f name="System"&gt;Berichte der deutschen chemischen Gesellschaft&lt;/f&gt;&lt;/ZZ_JournalFull&gt;&lt;ZZ_JournalStdAbbrev&gt;&lt;f name="System"&gt;Ber.Dtsch.Chem.Ges.&lt;/f&gt;&lt;/ZZ_JournalStdAbbrev&gt;&lt;ZZ_WorkformID&gt;1&lt;/ZZ_WorkformID&gt;&lt;/MDL&gt;&lt;/Cite&gt;&lt;/Refman&gt;</w:instrText>
      </w:r>
      <w:r>
        <w:fldChar w:fldCharType="separate"/>
      </w:r>
      <w:r w:rsidR="003F5D42">
        <w:rPr>
          <w:noProof/>
        </w:rPr>
        <w:t>(57)</w:t>
      </w:r>
      <w:r>
        <w:fldChar w:fldCharType="end"/>
      </w:r>
      <w:r>
        <w:t>.</w:t>
      </w:r>
      <w:r w:rsidR="000E4B85">
        <w:t xml:space="preserve"> Th</w:t>
      </w:r>
      <w:r w:rsidR="0089222B">
        <w:t>is compound was accidentally</w:t>
      </w:r>
      <w:r w:rsidR="000E4B85">
        <w:t xml:space="preserve"> </w:t>
      </w:r>
      <w:r w:rsidR="0089222B">
        <w:t xml:space="preserve">discovered </w:t>
      </w:r>
      <w:r w:rsidR="00EA74A5">
        <w:t>while Wolffenstaein was working on a project involving hydrogen peroxide treatment on coniine alkaloid</w:t>
      </w:r>
      <w:r w:rsidR="0089222B">
        <w:t xml:space="preserve">. </w:t>
      </w:r>
      <w:r w:rsidR="00EA74A5">
        <w:t>After letting stand a mixture of hydrogen peroxide and acetone for several days, a white crystal precipitate, now recognize</w:t>
      </w:r>
      <w:r w:rsidR="00512885">
        <w:t>d</w:t>
      </w:r>
      <w:r w:rsidR="00EA74A5">
        <w:t xml:space="preserve"> as TATP, was discovered</w:t>
      </w:r>
      <w:r w:rsidR="000E4B85">
        <w:t xml:space="preserve">. </w:t>
      </w:r>
      <w:r w:rsidR="00EA74A5">
        <w:t>His optimized method, i.e., reaction of acetone with H</w:t>
      </w:r>
      <w:r w:rsidR="00EA74A5" w:rsidRPr="004A35EB">
        <w:rPr>
          <w:vertAlign w:val="subscript"/>
        </w:rPr>
        <w:t>2</w:t>
      </w:r>
      <w:r w:rsidR="00EA74A5">
        <w:t>O</w:t>
      </w:r>
      <w:r w:rsidR="00EA74A5" w:rsidRPr="004A35EB">
        <w:rPr>
          <w:vertAlign w:val="subscript"/>
        </w:rPr>
        <w:t>2</w:t>
      </w:r>
      <w:r w:rsidR="00EA74A5">
        <w:t xml:space="preserve"> in acidic medium (used to increase TATP yield), is still a common method for obtaining TATP </w:t>
      </w:r>
      <w:r w:rsidR="00EA74A5">
        <w:fldChar w:fldCharType="begin"/>
      </w:r>
      <w:r w:rsidR="00310601">
        <w:instrText xml:space="preserve"> ADDIN REFMGR.CITE &lt;Refman&gt;&lt;Cite&gt;&lt;Author&gt;Wolffenstein&lt;/Author&gt;&lt;Year&gt;1895&lt;/Year&gt;&lt;RecNum&gt;45&lt;/RecNum&gt;&lt;IDText&gt;Ueber die Einwirkung von Wasserstoffsuperoxyd auf Aceton und Mesityloxyd&lt;/IDText&gt;&lt;MDL Ref_Type="Journal"&gt;&lt;Ref_Type&gt;Journal&lt;/Ref_Type&gt;&lt;Ref_ID&gt;45&lt;/Ref_ID&gt;&lt;Title_Primary&gt;Ueber die Einwirkung von Wasserstoffsuperoxyd auf Aceton und Mesityloxyd&lt;/Title_Primary&gt;&lt;Authors_Primary&gt;Wolffenstein,R.&lt;/Authors_Primary&gt;&lt;Date_Primary&gt;1895/5/1&lt;/Date_Primary&gt;&lt;Reprint&gt;Not in File&lt;/Reprint&gt;&lt;Start_Page&gt;2265&lt;/Start_Page&gt;&lt;End_Page&gt;2269&lt;/End_Page&gt;&lt;Periodical&gt;Ber.Dtsch.Chem.Ges.&lt;/Periodical&gt;&lt;Volume&gt;28&lt;/Volume&gt;&lt;Issue&gt;2&lt;/Issue&gt;&lt;Publisher&gt;WILEY-VCH Verlag&lt;/Publisher&gt;&lt;ISSN_ISBN&gt;1099-0682&lt;/ISSN_ISBN&gt;&lt;Web_URL&gt;http://dx.doi.org/10.1002/cber.189502802208&lt;/Web_URL&gt;&lt;ZZ_JournalFull&gt;&lt;f name="System"&gt;Berichte der deutschen chemischen Gesellschaft&lt;/f&gt;&lt;/ZZ_JournalFull&gt;&lt;ZZ_JournalStdAbbrev&gt;&lt;f name="System"&gt;Ber.Dtsch.Chem.Ges.&lt;/f&gt;&lt;/ZZ_JournalStdAbbrev&gt;&lt;ZZ_WorkformID&gt;1&lt;/ZZ_WorkformID&gt;&lt;/MDL&gt;&lt;/Cite&gt;&lt;/Refman&gt;</w:instrText>
      </w:r>
      <w:r w:rsidR="00EA74A5">
        <w:fldChar w:fldCharType="separate"/>
      </w:r>
      <w:r w:rsidR="003F5D42">
        <w:rPr>
          <w:noProof/>
        </w:rPr>
        <w:t>(57)</w:t>
      </w:r>
      <w:r w:rsidR="00EA74A5">
        <w:fldChar w:fldCharType="end"/>
      </w:r>
      <w:r w:rsidR="00EA74A5">
        <w:t>. As</w:t>
      </w:r>
      <w:r w:rsidR="000E4B85">
        <w:t xml:space="preserve"> depicted in </w:t>
      </w:r>
      <w:r w:rsidR="00087091">
        <w:fldChar w:fldCharType="begin"/>
      </w:r>
      <w:r w:rsidR="00087091">
        <w:instrText xml:space="preserve"> REF _Ref438208180 \h </w:instrText>
      </w:r>
      <w:r w:rsidR="00087091">
        <w:fldChar w:fldCharType="separate"/>
      </w:r>
      <w:r w:rsidR="0053144D">
        <w:t xml:space="preserve">Figure </w:t>
      </w:r>
      <w:r w:rsidR="0053144D">
        <w:rPr>
          <w:noProof/>
        </w:rPr>
        <w:t>6</w:t>
      </w:r>
      <w:r w:rsidR="00087091">
        <w:fldChar w:fldCharType="end"/>
      </w:r>
      <w:r w:rsidR="00087091">
        <w:t xml:space="preserve"> </w:t>
      </w:r>
      <w:r w:rsidR="000E4B85">
        <w:t xml:space="preserve">TATP structure is based on a cyclic peroxide bridged structure in which out of total of nine ring atoms, six are oxygen atoms </w:t>
      </w:r>
      <w:r w:rsidR="000E4B85">
        <w:fldChar w:fldCharType="begin"/>
      </w:r>
      <w:r w:rsidR="00310601">
        <w:instrText xml:space="preserve"> ADDIN REFMGR.CITE &lt;Refman&gt;&lt;Cite&gt;&lt;Author&gt;Liebman&lt;/Author&gt;&lt;Year&gt;2015&lt;/Year&gt;&lt;RecNum&gt;46&lt;/RecNum&gt;&lt;IDText&gt;The Chemistry of Peroxides&lt;/IDText&gt;&lt;MDL Ref_Type="Book, Whole"&gt;&lt;Ref_Type&gt;Book, Whole&lt;/Ref_Type&gt;&lt;Ref_ID&gt;46&lt;/Ref_ID&gt;&lt;Title_Primary&gt;The Chemistry of Peroxides&lt;/Title_Primary&gt;&lt;Authors_Primary&gt;Liebman,J.F.&lt;/Authors_Primary&gt;&lt;Authors_Primary&gt;Greer,A.&lt;/Authors_Primary&gt;&lt;Date_Primary&gt;2015&lt;/Date_Primary&gt;&lt;Reprint&gt;Not in File&lt;/Reprint&gt;&lt;Issue&gt;3&lt;/Issue&gt;&lt;Publisher&gt;Wiley&lt;/Publisher&gt;&lt;Title_Series&gt;Patai&amp;apos;s Chemistry of Functional Groups&lt;/Title_Series&gt;&lt;ISSN_ISBN&gt;9781118412718&lt;/ISSN_ISBN&gt;&lt;Web_URL&gt;https://books.google.com/books?id=hX3mBgAAQBAJ&lt;/Web_URL&gt;&lt;ZZ_WorkformID&gt;2&lt;/ZZ_WorkformID&gt;&lt;/MDL&gt;&lt;/Cite&gt;&lt;/Refman&gt;</w:instrText>
      </w:r>
      <w:r w:rsidR="000E4B85">
        <w:fldChar w:fldCharType="separate"/>
      </w:r>
      <w:r w:rsidR="003F5D42">
        <w:rPr>
          <w:noProof/>
        </w:rPr>
        <w:t>(58)</w:t>
      </w:r>
      <w:r w:rsidR="000E4B85">
        <w:fldChar w:fldCharType="end"/>
      </w:r>
      <w:r w:rsidR="000E4B85">
        <w:t xml:space="preserve">. </w:t>
      </w:r>
    </w:p>
    <w:p w14:paraId="7FA01779" w14:textId="2905613B" w:rsidR="00FF67CC" w:rsidRDefault="00622F5B" w:rsidP="002F1503">
      <w:pPr>
        <w:keepNext/>
        <w:jc w:val="center"/>
      </w:pPr>
      <w:r>
        <w:rPr>
          <w:noProof/>
        </w:rPr>
        <w:drawing>
          <wp:inline distT="0" distB="0" distL="0" distR="0" wp14:anchorId="6E5519BF" wp14:editId="74DE4BEB">
            <wp:extent cx="1737360" cy="1416435"/>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1737360" cy="1416435"/>
                    </a:xfrm>
                    <a:prstGeom prst="rect">
                      <a:avLst/>
                    </a:prstGeom>
                    <a:noFill/>
                    <a:ln>
                      <a:noFill/>
                    </a:ln>
                  </pic:spPr>
                </pic:pic>
              </a:graphicData>
            </a:graphic>
          </wp:inline>
        </w:drawing>
      </w:r>
    </w:p>
    <w:p w14:paraId="4BD80EE0" w14:textId="4E4D2DE3" w:rsidR="00FF67CC" w:rsidRDefault="00FF67CC" w:rsidP="002F1503">
      <w:pPr>
        <w:pStyle w:val="Caption"/>
      </w:pPr>
      <w:bookmarkStart w:id="55" w:name="_Ref438208180"/>
      <w:bookmarkStart w:id="56" w:name="_Toc467151184"/>
      <w:r>
        <w:t xml:space="preserve">Figure </w:t>
      </w:r>
      <w:fldSimple w:instr=" SEQ Figure \* ARABIC ">
        <w:r w:rsidR="0053144D">
          <w:rPr>
            <w:noProof/>
          </w:rPr>
          <w:t>6</w:t>
        </w:r>
      </w:fldSimple>
      <w:bookmarkEnd w:id="55"/>
      <w:r>
        <w:t>.</w:t>
      </w:r>
      <w:r w:rsidR="007362B8">
        <w:t xml:space="preserve"> Triacetone T</w:t>
      </w:r>
      <w:r>
        <w:t xml:space="preserve">riperoxide </w:t>
      </w:r>
      <w:r w:rsidR="001C20FD">
        <w:fldChar w:fldCharType="begin"/>
      </w:r>
      <w:r w:rsidR="00310601">
        <w:instrText xml:space="preserve"> ADDIN REFMGR.CITE &lt;Refman&gt;&lt;Cite&gt;&lt;Author&gt;Oxley&lt;/Author&gt;&lt;Year&gt;2015&lt;/Year&gt;&lt;RecNum&gt;35&lt;/RecNum&gt;&lt;IDText&gt;Insensitive TATP Training Aid by Microencapsulation&lt;/IDText&gt;&lt;MDL Ref_Type="Journal"&gt;&lt;Ref_Type&gt;Journal&lt;/Ref_Type&gt;&lt;Ref_ID&gt;35&lt;/Ref_ID&gt;&lt;Title_Primary&gt;Insensitive TATP Training Aid by Microencapsulation&lt;/Title_Primary&gt;&lt;Authors_Primary&gt;Oxley,J.C.&lt;/Authors_Primary&gt;&lt;Authors_Primary&gt;Smith,J.L.&lt;/Authors_Primary&gt;&lt;Authors_Primary&gt;Canino,J.N.&lt;/Authors_Primary&gt;&lt;Date_Primary&gt;2015&lt;/Date_Primary&gt;&lt;Reprint&gt;Not in File&lt;/Reprint&gt;&lt;Start_Page&gt;215&lt;/Start_Page&gt;&lt;End_Page&gt;228&lt;/End_Page&gt;&lt;Periodical&gt;Journal of Energetic Materials&lt;/Periodical&gt;&lt;Volume&gt;33&lt;/Volume&gt;&lt;Issue&gt;3&lt;/Issue&gt;&lt;Publisher&gt;Taylor &amp;amp; Francis&lt;/Publisher&gt;&lt;ISSN_ISBN&gt;0737-0652&lt;/ISSN_ISBN&gt;&lt;ZZ_JournalStdAbbrev&gt;&lt;f name="System"&gt;Journal of Energetic Materials&lt;/f&gt;&lt;/ZZ_JournalStdAbbrev&gt;&lt;ZZ_WorkformID&gt;1&lt;/ZZ_WorkformID&gt;&lt;/MDL&gt;&lt;/Cite&gt;&lt;/Refman&gt;</w:instrText>
      </w:r>
      <w:r w:rsidR="001C20FD">
        <w:fldChar w:fldCharType="separate"/>
      </w:r>
      <w:r w:rsidR="003F5D42">
        <w:rPr>
          <w:noProof/>
        </w:rPr>
        <w:t>(56)</w:t>
      </w:r>
      <w:r w:rsidR="001C20FD">
        <w:fldChar w:fldCharType="end"/>
      </w:r>
      <w:r w:rsidR="007362B8">
        <w:t xml:space="preserve"> M</w:t>
      </w:r>
      <w:r>
        <w:t>olecule</w:t>
      </w:r>
      <w:bookmarkEnd w:id="56"/>
    </w:p>
    <w:p w14:paraId="2F18373B" w14:textId="77777777" w:rsidR="00E75A98" w:rsidRDefault="00E75A98" w:rsidP="00CA6152"/>
    <w:p w14:paraId="4872D722" w14:textId="01F0DC8A" w:rsidR="00D33EF0" w:rsidRPr="00CA6152" w:rsidRDefault="00E75A98" w:rsidP="006507B8">
      <w:r>
        <w:t>Triacetone triperoxide is a very volatile nonhydroscopic colorless crystals which appears white when it is grounded</w:t>
      </w:r>
      <w:r w:rsidR="00973497">
        <w:t xml:space="preserve"> </w:t>
      </w:r>
      <w:r w:rsidR="00973497">
        <w:fldChar w:fldCharType="begin"/>
      </w:r>
      <w:r w:rsidR="00310601">
        <w:instrText xml:space="preserve"> ADDIN REFMGR.CITE &lt;Refman&gt;&lt;Cite&gt;&lt;Author&gt;Federoff&lt;/Author&gt;&lt;RecNum&gt;47&lt;/RecNum&gt;&lt;IDText&gt;Encyclopedia of Explosives and Related Items.&lt;/IDText&gt;&lt;MDL Ref_Type="Generic"&gt;&lt;Ref_Type&gt;Generic&lt;/Ref_Type&gt;&lt;Ref_ID&gt;47&lt;/Ref_ID&gt;&lt;Title_Primary&gt;Encyclopedia of Explosives and Related Items.&lt;/Title_Primary&gt;&lt;Authors_Primary&gt;Federoff,B.T.&lt;/Authors_Primary&gt;&lt;Authors_Primary&gt;Sheffield,O.E.&lt;/Authors_Primary&gt;&lt;Authors_Primary&gt;Kaye,S.M.&lt;/Authors_Primary&gt;&lt;Keywords&gt;Explosives&lt;/Keywords&gt;&lt;Reprint&gt;Not in File&lt;/Reprint&gt;&lt;Pub_Place&gt;New Jersey&lt;/Pub_Place&gt;&lt;Publisher&gt;Picatinny Arsenal&lt;/Publisher&gt;&lt;ZZ_WorkformID&gt;33&lt;/ZZ_WorkformID&gt;&lt;/MDL&gt;&lt;/Cite&gt;&lt;/Refman&gt;</w:instrText>
      </w:r>
      <w:r w:rsidR="00973497">
        <w:fldChar w:fldCharType="separate"/>
      </w:r>
      <w:r w:rsidR="003F5D42">
        <w:rPr>
          <w:noProof/>
        </w:rPr>
        <w:t>(59)</w:t>
      </w:r>
      <w:r w:rsidR="00973497">
        <w:fldChar w:fldCharType="end"/>
      </w:r>
      <w:r w:rsidR="00973497">
        <w:t xml:space="preserve">. In the first half of the twenty century, TATP found use in several applications including as a substituent of highly toxic mercury fulminate. </w:t>
      </w:r>
      <w:r w:rsidR="004A21B6">
        <w:t>However, due to its low thermal stability, and its sensitivity to open flames and stress, TATP has not been extensively used</w:t>
      </w:r>
      <w:r w:rsidR="007A3F31">
        <w:t xml:space="preserve"> industrially or for military applications </w:t>
      </w:r>
      <w:r w:rsidR="004A21B6">
        <w:fldChar w:fldCharType="begin"/>
      </w:r>
      <w:r w:rsidR="00310601">
        <w:instrText xml:space="preserve"> ADDIN REFMGR.CITE &lt;Refman&gt;&lt;Cite&gt;&lt;Author&gt;Commision on Psysical Science&lt;/Author&gt;&lt;Year&gt;1998&lt;/Year&gt;&lt;RecNum&gt;48&lt;/RecNum&gt;&lt;IDText&gt;Containing the threat from illegal bombings: An integrated national strategy for marking, tagging, rendering inert and licensing explosives and their precursors&lt;/IDText&gt;&lt;MDL Ref_Type="In Press"&gt;&lt;Ref_Type&gt;In Press&lt;/Ref_Type&gt;&lt;Ref_ID&gt;48&lt;/Ref_ID&gt;&lt;Title_Primary&gt;Containing the threat from illegal bombings: An integrated national strategy for marking, tagging, rendering inert and licensing explosives and their precursors&lt;/Title_Primary&gt;&lt;Authors_Primary&gt;Commision on Psysical Science,Mathematics and Applications&lt;/Authors_Primary&gt;&lt;Date_Primary&gt;1998&lt;/Date_Primary&gt;&lt;Keywords&gt;Explosives&lt;/Keywords&gt;&lt;Reprint&gt;Not in File&lt;/Reprint&gt;&lt;Periodical&gt;National Academy Press, Washington DC&lt;/Periodical&gt;&lt;ZZ_JournalFull&gt;&lt;f name="System"&gt;National Academy Press, Washington DC&lt;/f&gt;&lt;/ZZ_JournalFull&gt;&lt;ZZ_WorkformID&gt;6&lt;/ZZ_WorkformID&gt;&lt;/MDL&gt;&lt;/Cite&gt;&lt;/Refman&gt;</w:instrText>
      </w:r>
      <w:r w:rsidR="004A21B6">
        <w:fldChar w:fldCharType="separate"/>
      </w:r>
      <w:r w:rsidR="003F5D42">
        <w:rPr>
          <w:noProof/>
        </w:rPr>
        <w:t>(60)</w:t>
      </w:r>
      <w:r w:rsidR="004A21B6">
        <w:fldChar w:fldCharType="end"/>
      </w:r>
      <w:r w:rsidR="004A21B6">
        <w:t>.</w:t>
      </w:r>
      <w:r w:rsidR="007A3F31">
        <w:t xml:space="preserve"> </w:t>
      </w:r>
      <w:r w:rsidR="004A21B6">
        <w:t xml:space="preserve"> </w:t>
      </w:r>
      <w:r w:rsidR="007A3F31">
        <w:t xml:space="preserve">Conversely, in the past, TATP has been used by terrorists in many bombs attacks from which the most outstanding attempt was by Richard Reid who put the material in his </w:t>
      </w:r>
      <w:r w:rsidR="00F10941">
        <w:lastRenderedPageBreak/>
        <w:t>sneaker</w:t>
      </w:r>
      <w:r w:rsidR="007A3F31">
        <w:t xml:space="preserve"> in an attempt to </w:t>
      </w:r>
      <w:r w:rsidR="00F10941">
        <w:t>ignite</w:t>
      </w:r>
      <w:r w:rsidR="007A3F31">
        <w:t xml:space="preserve"> </w:t>
      </w:r>
      <w:r w:rsidR="00F10941">
        <w:t xml:space="preserve">a trans-Atlantic jetliner in 2001 </w:t>
      </w:r>
      <w:r w:rsidR="00F10941">
        <w:fldChar w:fldCharType="begin"/>
      </w:r>
      <w:r w:rsidR="00310601">
        <w:instrText xml:space="preserve"> ADDIN REFMGR.CITE &lt;Refman&gt;&lt;Cite&gt;&lt;Author&gt;Belluck&lt;/Author&gt;&lt;Year&gt;2001&lt;/Year&gt;&lt;RecNum&gt;49&lt;/RecNum&gt;&lt;IDText&gt;A NATION CHALLENGED: THE INVESTIGATION; Shoes Were a &amp;apos;Homemade Bomb,&amp;apos; F.B.I. Agent Says&lt;/IDText&gt;&lt;MDL Ref_Type="Newspaper"&gt;&lt;Ref_Type&gt;Newspaper&lt;/Ref_Type&gt;&lt;Ref_ID&gt;49&lt;/Ref_ID&gt;&lt;Title_Primary&gt;A NATION CHALLENGED: THE INVESTIGATION; Shoes Were a &amp;apos;Homemade Bomb,&amp;apos; F.B.I. Agent Says&lt;/Title_Primary&gt;&lt;Authors_Primary&gt;Belluck,P.&lt;/Authors_Primary&gt;&lt;Authors_Primary&gt;Chang,K.&lt;/Authors_Primary&gt;&lt;Date_Primary&gt;2001/12/29&lt;/Date_Primary&gt;&lt;Reprint&gt;Not in File&lt;/Reprint&gt;&lt;Periodical&gt;The New York Times&lt;/Periodical&gt;&lt;Date_Secondary&gt;2015/12/18&lt;/Date_Secondary&gt;&lt;ZZ_JournalFull&gt;&lt;f name="System"&gt;The New York Times&lt;/f&gt;&lt;/ZZ_JournalFull&gt;&lt;ZZ_WorkformID&gt;20&lt;/ZZ_WorkformID&gt;&lt;/MDL&gt;&lt;/Cite&gt;&lt;/Refman&gt;</w:instrText>
      </w:r>
      <w:r w:rsidR="00F10941">
        <w:fldChar w:fldCharType="separate"/>
      </w:r>
      <w:r w:rsidR="003F5D42">
        <w:rPr>
          <w:noProof/>
        </w:rPr>
        <w:t>(61)</w:t>
      </w:r>
      <w:r w:rsidR="00F10941">
        <w:fldChar w:fldCharType="end"/>
      </w:r>
      <w:r w:rsidR="00F10941">
        <w:t xml:space="preserve">. </w:t>
      </w:r>
      <w:r w:rsidR="00087091">
        <w:t xml:space="preserve">But more recently, back in November 2015, 129 people were killed while 99 were seriously injured after </w:t>
      </w:r>
      <w:r w:rsidR="006E7BA1">
        <w:t>eight attackers set off packed bomb vest</w:t>
      </w:r>
      <w:r w:rsidR="00D33EF0">
        <w:t>s</w:t>
      </w:r>
      <w:r w:rsidR="006E7BA1">
        <w:t xml:space="preserve"> containing TATP. </w:t>
      </w:r>
      <w:r w:rsidR="00D33EF0">
        <w:t>However, since TATP</w:t>
      </w:r>
      <w:r w:rsidR="00D33EF0" w:rsidRPr="00D33EF0">
        <w:t xml:space="preserve"> does not contain nitrog</w:t>
      </w:r>
      <w:r w:rsidR="00D33EF0">
        <w:t>en it makes</w:t>
      </w:r>
      <w:r w:rsidR="00D33EF0" w:rsidRPr="00D33EF0">
        <w:t xml:space="preserve"> </w:t>
      </w:r>
      <w:r w:rsidR="00D33EF0">
        <w:t xml:space="preserve">it difficult to detect by </w:t>
      </w:r>
      <w:r w:rsidR="00D33EF0" w:rsidRPr="00D33EF0">
        <w:t>security scanners</w:t>
      </w:r>
      <w:r w:rsidR="00D33EF0">
        <w:t xml:space="preserve"> </w:t>
      </w:r>
      <w:r w:rsidR="00D33EF0">
        <w:fldChar w:fldCharType="begin"/>
      </w:r>
      <w:r w:rsidR="00310601">
        <w:instrText xml:space="preserve"> ADDIN REFMGR.CITE &lt;Refman&gt;&lt;Cite&gt;&lt;Author&gt;Mosher&lt;/Author&gt;&lt;Year&gt;2015&lt;/Year&gt;&lt;RecNum&gt;46&lt;/RecNum&gt;&lt;IDText&gt;The homemade explosive used in the Paris attacks is a chemical nightmare&lt;/IDText&gt;&lt;MDL Ref_Type="Online Source"&gt;&lt;Ref_Type&gt;Online Source&lt;/Ref_Type&gt;&lt;Ref_ID&gt;46&lt;/Ref_ID&gt;&lt;Title_Primary&gt;The homemade explosive used in the Paris attacks is a chemical nightmare&lt;/Title_Primary&gt;&lt;Authors_Primary&gt;Mosher,D.&lt;/Authors_Primary&gt;&lt;Date_Primary&gt;2015&lt;/Date_Primary&gt;&lt;Reprint&gt;Not in File&lt;/Reprint&gt;&lt;Pub_Place&gt;Tech Insider&lt;/Pub_Place&gt;&lt;Date_Secondary&gt;2016&lt;/Date_Secondary&gt;&lt;Web_URL&gt;&lt;u&gt;http://www.techinsider.io/paris-attack-tatp-chemical-bombs-2015-11&lt;/u&gt;&lt;/Web_URL&gt;&lt;ZZ_WorkformID&gt;31&lt;/ZZ_WorkformID&gt;&lt;/MDL&gt;&lt;/Cite&gt;&lt;/Refman&gt;</w:instrText>
      </w:r>
      <w:r w:rsidR="00D33EF0">
        <w:fldChar w:fldCharType="separate"/>
      </w:r>
      <w:r w:rsidR="003F5D42">
        <w:rPr>
          <w:noProof/>
        </w:rPr>
        <w:t>(62)</w:t>
      </w:r>
      <w:r w:rsidR="00D33EF0">
        <w:fldChar w:fldCharType="end"/>
      </w:r>
      <w:r w:rsidR="00D33EF0">
        <w:t xml:space="preserve">.  </w:t>
      </w:r>
    </w:p>
    <w:p w14:paraId="69A01D51" w14:textId="2A318F2C" w:rsidR="00BE39EB" w:rsidRDefault="00BE39EB" w:rsidP="00E402B1">
      <w:pPr>
        <w:pStyle w:val="Heading3"/>
      </w:pPr>
      <w:bookmarkStart w:id="57" w:name="_Toc467151354"/>
      <w:r>
        <w:t>Ammonium Nitrate</w:t>
      </w:r>
      <w:r w:rsidR="00FD74A0">
        <w:t xml:space="preserve"> (AN)</w:t>
      </w:r>
      <w:bookmarkEnd w:id="57"/>
    </w:p>
    <w:p w14:paraId="45DD7394" w14:textId="542FDE47" w:rsidR="00E33548" w:rsidRDefault="00FD74A0" w:rsidP="0009529A">
      <w:r>
        <w:t>Ammonium nitrate (AN)</w:t>
      </w:r>
      <w:r w:rsidR="00D64DBA">
        <w:t xml:space="preserve"> was discovered in 1659 </w:t>
      </w:r>
      <w:r w:rsidR="000B2945">
        <w:t xml:space="preserve">by J.R. Glauber </w:t>
      </w:r>
      <w:r w:rsidR="00D64DBA">
        <w:t>and has become one of the most common and commercially important compounds</w:t>
      </w:r>
      <w:r w:rsidR="00260CF4">
        <w:t xml:space="preserve"> used to create explosive materials</w:t>
      </w:r>
      <w:r w:rsidR="00D64DBA">
        <w:t xml:space="preserve"> </w:t>
      </w:r>
      <w:r>
        <w:fldChar w:fldCharType="begin"/>
      </w:r>
      <w:r w:rsidR="00310601">
        <w:instrText xml:space="preserve"> ADDIN REFMGR.CITE &lt;Refman&gt;&lt;Cite&gt;&lt;Author&gt;Mahadevan&lt;/Author&gt;&lt;Year&gt;2013&lt;/Year&gt;&lt;RecNum&gt;50&lt;/RecNum&gt;&lt;IDText&gt;Ammonium Nitrate Explosives for Civil Applications: Slurries, Emulsions and Ammonium Nitrate Fuel Oils&lt;/IDText&gt;&lt;MDL Ref_Type="Book, Whole"&gt;&lt;Ref_Type&gt;Book, Whole&lt;/Ref_Type&gt;&lt;Ref_ID&gt;50&lt;/Ref_ID&gt;&lt;Title_Primary&gt;Ammonium Nitrate Explosives for Civil Applications: Slurries, Emulsions and Ammonium Nitrate Fuel Oils&lt;/Title_Primary&gt;&lt;Authors_Primary&gt;Mahadevan,E.G.&lt;/Authors_Primary&gt;&lt;Date_Primary&gt;2013&lt;/Date_Primary&gt;&lt;Keywords&gt;Explosives&lt;/Keywords&gt;&lt;Reprint&gt;Not in File&lt;/Reprint&gt;&lt;Publisher&gt;Wiley&lt;/Publisher&gt;&lt;ISSN_ISBN&gt;9783527645695&lt;/ISSN_ISBN&gt;&lt;Web_URL&gt;https://books.google.com/books?id=L7vGBuhlqdEC&lt;/Web_URL&gt;&lt;ZZ_WorkformID&gt;2&lt;/ZZ_WorkformID&gt;&lt;/MDL&gt;&lt;/Cite&gt;&lt;/Refman&gt;</w:instrText>
      </w:r>
      <w:r>
        <w:fldChar w:fldCharType="separate"/>
      </w:r>
      <w:r w:rsidR="003F5D42">
        <w:rPr>
          <w:noProof/>
        </w:rPr>
        <w:t>(63)</w:t>
      </w:r>
      <w:r>
        <w:fldChar w:fldCharType="end"/>
      </w:r>
      <w:r w:rsidR="00D64DBA">
        <w:t>.</w:t>
      </w:r>
      <w:r w:rsidR="00260CF4">
        <w:t xml:space="preserve"> By 1917, 92% of the explosives produced by British coal productions were based on ammonium nitrate </w:t>
      </w:r>
      <w:r w:rsidR="00260CF4">
        <w:fldChar w:fldCharType="begin"/>
      </w:r>
      <w:r w:rsidR="00310601">
        <w:instrText xml:space="preserve"> ADDIN REFMGR.CITE &lt;Refman&gt;&lt;Cite&gt;&lt;Author&gt;Akhavan&lt;/Author&gt;&lt;Year&gt;2011&lt;/Year&gt;&lt;RecNum&gt;168&lt;/RecNum&gt;&lt;IDText&gt;Introduction to Explosives&lt;/IDText&gt;&lt;MDL Ref_Type="Book Chapter"&gt;&lt;Ref_Type&gt;Book Chapter&lt;/Ref_Type&gt;&lt;Ref_ID&gt;168&lt;/Ref_ID&gt;&lt;Title_Primary&gt;Introduction to Explosives&lt;/Title_Primary&gt;&lt;Authors_Primary&gt;Akhavan,J.&lt;/Authors_Primary&gt;&lt;Date_Primary&gt;2011&lt;/Date_Primary&gt;&lt;Keywords&gt;Explosives&lt;/Keywords&gt;&lt;Reprint&gt;Not in File&lt;/Reprint&gt;&lt;Title_Secondary&gt;The Chemistry of Explosives&lt;/Title_Secondary&gt;&lt;Publisher&gt;Royal Society of Chemistry&lt;/Publisher&gt;&lt;Title_Series&gt;RSC Paperbacks Series&lt;/Title_Series&gt;&lt;ISSN_ISBN&gt;9781849733304&lt;/ISSN_ISBN&gt;&lt;Web_URL&gt;https://books.google.com/books?id=2LfCDJZxey8C&lt;/Web_URL&gt;&lt;ZZ_WorkformID&gt;3&lt;/ZZ_WorkformID&gt;&lt;/MDL&gt;&lt;/Cite&gt;&lt;/Refman&gt;</w:instrText>
      </w:r>
      <w:r w:rsidR="00260CF4">
        <w:fldChar w:fldCharType="separate"/>
      </w:r>
      <w:r w:rsidR="003F5D42">
        <w:rPr>
          <w:noProof/>
        </w:rPr>
        <w:t>(64)</w:t>
      </w:r>
      <w:r w:rsidR="00260CF4">
        <w:fldChar w:fldCharType="end"/>
      </w:r>
      <w:r w:rsidR="00260CF4">
        <w:t>.</w:t>
      </w:r>
      <w:r w:rsidR="009C56FC">
        <w:t xml:space="preserve"> </w:t>
      </w:r>
      <w:r w:rsidR="004E625C">
        <w:t>The reduce the cost o</w:t>
      </w:r>
      <w:r w:rsidR="00260CF4">
        <w:t>f the explosives</w:t>
      </w:r>
      <w:r w:rsidR="004E625C">
        <w:t>, the industry started adding cheaper compound of AN but it played against them as it reduced impermeability of the product. It was not until the industry improved the packaging of the material, that the product stability increased due to increment on its water resistance. The most notable composition was Ammonium Nitrate Fuel Oil (ANFO)</w:t>
      </w:r>
      <w:r w:rsidR="009C56FC">
        <w:t xml:space="preserve">, </w:t>
      </w:r>
      <w:r w:rsidR="00B36D0A">
        <w:t>where AN</w:t>
      </w:r>
      <w:r w:rsidR="00B36D0A" w:rsidRPr="00B36D0A">
        <w:t xml:space="preserve"> serve</w:t>
      </w:r>
      <w:r w:rsidR="00B36D0A">
        <w:t>s</w:t>
      </w:r>
      <w:r w:rsidR="00B36D0A" w:rsidRPr="00B36D0A">
        <w:t xml:space="preserve"> as the oxidizing agent for the fuel</w:t>
      </w:r>
      <w:r w:rsidR="009C56FC">
        <w:t xml:space="preserve">. </w:t>
      </w:r>
      <w:r w:rsidR="004E625C">
        <w:t xml:space="preserve">This emulsion is waterproof, safer than dynamite, simple and cheap to manufacture </w:t>
      </w:r>
      <w:r w:rsidR="004E625C">
        <w:fldChar w:fldCharType="begin"/>
      </w:r>
      <w:r w:rsidR="00310601">
        <w:instrText xml:space="preserve"> ADDIN REFMGR.CITE &lt;Refman&gt;&lt;Cite&gt;&lt;Author&gt;Akhavan&lt;/Author&gt;&lt;Year&gt;2011&lt;/Year&gt;&lt;RecNum&gt;168&lt;/RecNum&gt;&lt;IDText&gt;Introduction to Explosives&lt;/IDText&gt;&lt;MDL Ref_Type="Book Chapter"&gt;&lt;Ref_Type&gt;Book Chapter&lt;/Ref_Type&gt;&lt;Ref_ID&gt;168&lt;/Ref_ID&gt;&lt;Title_Primary&gt;Introduction to Explosives&lt;/Title_Primary&gt;&lt;Authors_Primary&gt;Akhavan,J.&lt;/Authors_Primary&gt;&lt;Date_Primary&gt;2011&lt;/Date_Primary&gt;&lt;Keywords&gt;Explosives&lt;/Keywords&gt;&lt;Reprint&gt;Not in File&lt;/Reprint&gt;&lt;Title_Secondary&gt;The Chemistry of Explosives&lt;/Title_Secondary&gt;&lt;Publisher&gt;Royal Society of Chemistry&lt;/Publisher&gt;&lt;Title_Series&gt;RSC Paperbacks Series&lt;/Title_Series&gt;&lt;ISSN_ISBN&gt;9781849733304&lt;/ISSN_ISBN&gt;&lt;Web_URL&gt;https://books.google.com/books?id=2LfCDJZxey8C&lt;/Web_URL&gt;&lt;ZZ_WorkformID&gt;3&lt;/ZZ_WorkformID&gt;&lt;/MDL&gt;&lt;/Cite&gt;&lt;/Refman&gt;</w:instrText>
      </w:r>
      <w:r w:rsidR="004E625C">
        <w:fldChar w:fldCharType="separate"/>
      </w:r>
      <w:r w:rsidR="003F5D42">
        <w:rPr>
          <w:noProof/>
        </w:rPr>
        <w:t>(64)</w:t>
      </w:r>
      <w:r w:rsidR="004E625C">
        <w:fldChar w:fldCharType="end"/>
      </w:r>
      <w:r w:rsidR="004E625C">
        <w:t>. Ammonium nitrate</w:t>
      </w:r>
      <w:r w:rsidR="00BB259B">
        <w:t xml:space="preserve"> is so called common mainly because is the key component in numerous fertilizer, cleaning solutions and industrial exp</w:t>
      </w:r>
      <w:r w:rsidR="0009529A">
        <w:t xml:space="preserve">losives. </w:t>
      </w:r>
      <w:r w:rsidR="00BB259B">
        <w:t>The role of AN in fertilizer is mainly to provide</w:t>
      </w:r>
      <w:r w:rsidR="0009529A">
        <w:t xml:space="preserve"> N</w:t>
      </w:r>
      <w:r w:rsidR="0009529A">
        <w:rPr>
          <w:vertAlign w:val="subscript"/>
        </w:rPr>
        <w:t>2</w:t>
      </w:r>
      <w:r w:rsidR="0009529A">
        <w:t xml:space="preserve"> in form of NH</w:t>
      </w:r>
      <w:r w:rsidR="0009529A">
        <w:rPr>
          <w:vertAlign w:val="subscript"/>
        </w:rPr>
        <w:t>3</w:t>
      </w:r>
      <w:r w:rsidR="0009529A">
        <w:t xml:space="preserve"> and nitrate ion while as in explosives it works as the source of oxygen (oxidizer) that will combined with the fuel and release energy</w:t>
      </w:r>
      <w:r w:rsidR="0061197E">
        <w:t xml:space="preserve"> </w:t>
      </w:r>
      <w:r w:rsidR="0061197E">
        <w:fldChar w:fldCharType="begin"/>
      </w:r>
      <w:r w:rsidR="00310601">
        <w:instrText xml:space="preserve"> ADDIN REFMGR.CITE &lt;Refman&gt;&lt;Cite&gt;&lt;Author&gt;Mahadevan&lt;/Author&gt;&lt;Year&gt;2013&lt;/Year&gt;&lt;RecNum&gt;50&lt;/RecNum&gt;&lt;IDText&gt;Ammonium Nitrate Explosives for Civil Applications: Slurries, Emulsions and Ammonium Nitrate Fuel Oils&lt;/IDText&gt;&lt;MDL Ref_Type="Book, Whole"&gt;&lt;Ref_Type&gt;Book, Whole&lt;/Ref_Type&gt;&lt;Ref_ID&gt;50&lt;/Ref_ID&gt;&lt;Title_Primary&gt;Ammonium Nitrate Explosives for Civil Applications: Slurries, Emulsions and Ammonium Nitrate Fuel Oils&lt;/Title_Primary&gt;&lt;Authors_Primary&gt;Mahadevan,E.G.&lt;/Authors_Primary&gt;&lt;Date_Primary&gt;2013&lt;/Date_Primary&gt;&lt;Keywords&gt;Explosives&lt;/Keywords&gt;&lt;Reprint&gt;Not in File&lt;/Reprint&gt;&lt;Publisher&gt;Wiley&lt;/Publisher&gt;&lt;ISSN_ISBN&gt;9783527645695&lt;/ISSN_ISBN&gt;&lt;Web_URL&gt;https://books.google.com/books?id=L7vGBuhlqdEC&lt;/Web_URL&gt;&lt;ZZ_WorkformID&gt;2&lt;/ZZ_WorkformID&gt;&lt;/MDL&gt;&lt;/Cite&gt;&lt;/Refman&gt;</w:instrText>
      </w:r>
      <w:r w:rsidR="0061197E">
        <w:fldChar w:fldCharType="separate"/>
      </w:r>
      <w:r w:rsidR="003F5D42">
        <w:rPr>
          <w:noProof/>
        </w:rPr>
        <w:t>(63)</w:t>
      </w:r>
      <w:r w:rsidR="0061197E">
        <w:fldChar w:fldCharType="end"/>
      </w:r>
      <w:r w:rsidR="0009529A">
        <w:t xml:space="preserve">. </w:t>
      </w:r>
      <w:r w:rsidR="00542800">
        <w:t xml:space="preserve">As seen in </w:t>
      </w:r>
      <w:r w:rsidR="00542800">
        <w:fldChar w:fldCharType="begin"/>
      </w:r>
      <w:r w:rsidR="00542800">
        <w:instrText xml:space="preserve"> REF _Ref312318680 \h </w:instrText>
      </w:r>
      <w:r w:rsidR="00542800">
        <w:fldChar w:fldCharType="separate"/>
      </w:r>
      <w:r w:rsidR="0053144D">
        <w:t xml:space="preserve">Figure </w:t>
      </w:r>
      <w:r w:rsidR="0053144D">
        <w:rPr>
          <w:noProof/>
        </w:rPr>
        <w:t>7</w:t>
      </w:r>
      <w:r w:rsidR="00542800">
        <w:fldChar w:fldCharType="end"/>
      </w:r>
      <w:r w:rsidR="00542800">
        <w:t xml:space="preserve"> AN is manufactured by neutralization of nitric acid with ammonia.</w:t>
      </w:r>
    </w:p>
    <w:p w14:paraId="5698C7A3" w14:textId="77777777" w:rsidR="00E643D8" w:rsidRPr="00E33548" w:rsidRDefault="00E643D8" w:rsidP="0009529A"/>
    <w:p w14:paraId="03344540" w14:textId="3E11976B" w:rsidR="006F6536" w:rsidRDefault="00E653BD" w:rsidP="002F1503">
      <w:pPr>
        <w:ind w:firstLine="0"/>
        <w:jc w:val="center"/>
      </w:pPr>
      <w:r>
        <w:rPr>
          <w:noProof/>
        </w:rPr>
        <w:lastRenderedPageBreak/>
        <w:drawing>
          <wp:inline distT="0" distB="0" distL="0" distR="0" wp14:anchorId="0F3848C7" wp14:editId="4002EED3">
            <wp:extent cx="2494637" cy="1188720"/>
            <wp:effectExtent l="0" t="0" r="127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94637" cy="1188720"/>
                    </a:xfrm>
                    <a:prstGeom prst="rect">
                      <a:avLst/>
                    </a:prstGeom>
                    <a:noFill/>
                    <a:ln>
                      <a:noFill/>
                    </a:ln>
                  </pic:spPr>
                </pic:pic>
              </a:graphicData>
            </a:graphic>
          </wp:inline>
        </w:drawing>
      </w:r>
    </w:p>
    <w:p w14:paraId="01D5AEB1" w14:textId="5EAFA971" w:rsidR="00B422BC" w:rsidRDefault="00B422BC" w:rsidP="002F1503">
      <w:pPr>
        <w:pStyle w:val="Caption"/>
      </w:pPr>
      <w:bookmarkStart w:id="58" w:name="_Ref312318680"/>
      <w:bookmarkStart w:id="59" w:name="_Toc467151185"/>
      <w:r>
        <w:t xml:space="preserve">Figure </w:t>
      </w:r>
      <w:fldSimple w:instr=" SEQ Figure \* ARABIC ">
        <w:r w:rsidR="0053144D">
          <w:rPr>
            <w:noProof/>
          </w:rPr>
          <w:t>7</w:t>
        </w:r>
      </w:fldSimple>
      <w:bookmarkEnd w:id="58"/>
      <w:r w:rsidR="007362B8">
        <w:t>. Ammonium N</w:t>
      </w:r>
      <w:r>
        <w:t>itrate (AN)</w:t>
      </w:r>
      <w:bookmarkEnd w:id="59"/>
    </w:p>
    <w:p w14:paraId="237D644E" w14:textId="77777777" w:rsidR="00B422BC" w:rsidRDefault="00B422BC" w:rsidP="00B422BC"/>
    <w:p w14:paraId="0151D2B1" w14:textId="2868620D" w:rsidR="00BE187C" w:rsidRPr="00B422BC" w:rsidRDefault="00CE7D7A" w:rsidP="00B422BC">
      <w:r>
        <w:t>Ammonium Nitrate appears as a solid, dense flakes or grains. It is the least sensitive of military explosives</w:t>
      </w:r>
      <w:r w:rsidR="0061197E">
        <w:t xml:space="preserve"> </w:t>
      </w:r>
      <w:r w:rsidR="0061197E">
        <w:fldChar w:fldCharType="begin"/>
      </w:r>
      <w:r w:rsidR="00310601">
        <w:instrText xml:space="preserve"> ADDIN REFMGR.CITE &lt;Refman&gt;&lt;Cite&gt;&lt;Author&gt;Ledgard&lt;/Author&gt;&lt;Year&gt;2007&lt;/Year&gt;&lt;RecNum&gt;52&lt;/RecNum&gt;&lt;IDText&gt;A Soldiers Handbook, Volume 1: Explosives Operations&lt;/IDText&gt;&lt;MDL Ref_Type="Book, Whole"&gt;&lt;Ref_Type&gt;Book, Whole&lt;/Ref_Type&gt;&lt;Ref_ID&gt;52&lt;/Ref_ID&gt;&lt;Title_Primary&gt;A Soldiers Handbook, Volume 1: Explosives Operations&lt;/Title_Primary&gt;&lt;Authors_Primary&gt;Ledgard,J.&lt;/Authors_Primary&gt;&lt;Date_Primary&gt;2007&lt;/Date_Primary&gt;&lt;Keywords&gt;Explosives&lt;/Keywords&gt;&lt;Reprint&gt;Not in File&lt;/Reprint&gt;&lt;Issue&gt;1&lt;/Issue&gt;&lt;Publisher&gt;Jared Ledgard&lt;/Publisher&gt;&lt;ISSN_ISBN&gt;9780615147949&lt;/ISSN_ISBN&gt;&lt;Web_URL&gt;https://books.google.com.pr/books?id=U6f-Qlmm6zIC&lt;/Web_URL&gt;&lt;ZZ_WorkformID&gt;2&lt;/ZZ_WorkformID&gt;&lt;/MDL&gt;&lt;/Cite&gt;&lt;/Refman&gt;</w:instrText>
      </w:r>
      <w:r w:rsidR="0061197E">
        <w:fldChar w:fldCharType="separate"/>
      </w:r>
      <w:r w:rsidR="003F5D42">
        <w:rPr>
          <w:noProof/>
        </w:rPr>
        <w:t>(65)</w:t>
      </w:r>
      <w:r w:rsidR="0061197E">
        <w:fldChar w:fldCharType="end"/>
      </w:r>
      <w:r>
        <w:t xml:space="preserve"> in fact, as a blasting agent ANFO requires a primer to be initiated. As a result of the low cost and cratering effects nowdays, ANFO is the explosive of choice for demolition operations. Although pure AN is stable at room temperature, the explosive character of AN by itself was tragically found through disasters involving AN alone in explosions. The most well known incidents include Upper Silesia (1921), Oppau, Germany (1921), Brest, France (1947), Texas City, USA (1947), Toulose, France</w:t>
      </w:r>
      <w:r w:rsidR="00DC2A29">
        <w:t xml:space="preserve"> </w:t>
      </w:r>
      <w:r w:rsidR="00DC2A29">
        <w:fldChar w:fldCharType="begin"/>
      </w:r>
      <w:r w:rsidR="00310601">
        <w:instrText xml:space="preserve"> ADDIN REFMGR.CITE &lt;Refman&gt;&lt;Cite&gt;&lt;Author&gt;Belluck&lt;/Author&gt;&lt;Year&gt;2001&lt;/Year&gt;&lt;RecNum&gt;49&lt;/RecNum&gt;&lt;IDText&gt;A NATION CHALLENGED: THE INVESTIGATION; Shoes Were a &amp;apos;Homemade Bomb,&amp;apos; F.B.I. Agent Says&lt;/IDText&gt;&lt;MDL Ref_Type="Newspaper"&gt;&lt;Ref_Type&gt;Newspaper&lt;/Ref_Type&gt;&lt;Ref_ID&gt;49&lt;/Ref_ID&gt;&lt;Title_Primary&gt;A NATION CHALLENGED: THE INVESTIGATION; Shoes Were a &amp;apos;Homemade Bomb,&amp;apos; F.B.I. Agent Says&lt;/Title_Primary&gt;&lt;Authors_Primary&gt;Belluck,P.&lt;/Authors_Primary&gt;&lt;Authors_Primary&gt;Chang,K.&lt;/Authors_Primary&gt;&lt;Date_Primary&gt;2001/12/29&lt;/Date_Primary&gt;&lt;Reprint&gt;Not in File&lt;/Reprint&gt;&lt;Periodical&gt;The New York Times&lt;/Periodical&gt;&lt;Date_Secondary&gt;2015/12/18&lt;/Date_Secondary&gt;&lt;ZZ_JournalFull&gt;&lt;f name="System"&gt;The New York Times&lt;/f&gt;&lt;/ZZ_JournalFull&gt;&lt;ZZ_WorkformID&gt;20&lt;/ZZ_WorkformID&gt;&lt;/MDL&gt;&lt;/Cite&gt;&lt;/Refman&gt;</w:instrText>
      </w:r>
      <w:r w:rsidR="00DC2A29">
        <w:fldChar w:fldCharType="separate"/>
      </w:r>
      <w:r w:rsidR="003F5D42">
        <w:rPr>
          <w:noProof/>
        </w:rPr>
        <w:t>(61)</w:t>
      </w:r>
      <w:r w:rsidR="00DC2A29">
        <w:fldChar w:fldCharType="end"/>
      </w:r>
      <w:r>
        <w:t xml:space="preserve">. </w:t>
      </w:r>
    </w:p>
    <w:p w14:paraId="44DEA5CD" w14:textId="5AEF417A" w:rsidR="00147BAB" w:rsidRDefault="00147BAB" w:rsidP="00E402B1">
      <w:pPr>
        <w:pStyle w:val="Heading2"/>
      </w:pPr>
      <w:bookmarkStart w:id="60" w:name="_Toc467151355"/>
      <w:r>
        <w:t>Detection of Illicit Substances</w:t>
      </w:r>
      <w:bookmarkEnd w:id="60"/>
    </w:p>
    <w:p w14:paraId="00CB82F9" w14:textId="217FF888" w:rsidR="00D33EF0" w:rsidRPr="0021063F" w:rsidRDefault="00B40755" w:rsidP="007A3F5E">
      <w:r>
        <w:t>In forensics, different analytical technique</w:t>
      </w:r>
      <w:r w:rsidR="00050E60">
        <w:t>s</w:t>
      </w:r>
      <w:r w:rsidR="00F04057">
        <w:t xml:space="preserve"> that are known to have a high degree of certainty</w:t>
      </w:r>
      <w:r>
        <w:t xml:space="preserve"> are used to detect illicit substanc</w:t>
      </w:r>
      <w:r w:rsidR="00F04057">
        <w:t>es in the laboratory and in the field</w:t>
      </w:r>
      <w:r w:rsidR="00060850">
        <w:t xml:space="preserve">. </w:t>
      </w:r>
      <w:r w:rsidR="008A6AAD">
        <w:t>Major indicators of illicit substance</w:t>
      </w:r>
      <w:r w:rsidR="001432F3">
        <w:t xml:space="preserve">s include VOCs and </w:t>
      </w:r>
      <w:r w:rsidR="00D42E17">
        <w:t>biological ma</w:t>
      </w:r>
      <w:r w:rsidR="00F04057">
        <w:t>r</w:t>
      </w:r>
      <w:r w:rsidR="00D42E17">
        <w:t>kers</w:t>
      </w:r>
      <w:r w:rsidR="001432F3">
        <w:t xml:space="preserve">, the </w:t>
      </w:r>
      <w:r w:rsidR="00167733">
        <w:t>analytical approach</w:t>
      </w:r>
      <w:r w:rsidR="00B0392F">
        <w:t xml:space="preserve"> undertaken</w:t>
      </w:r>
      <w:r w:rsidR="001432F3">
        <w:t xml:space="preserve"> will depend on the purpose of the analysis. </w:t>
      </w:r>
      <w:r w:rsidR="00167733">
        <w:t xml:space="preserve">The analyst must decide not only how to test but also how many samples to test. </w:t>
      </w:r>
      <w:r w:rsidR="00054C24">
        <w:t>In general, when a</w:t>
      </w:r>
      <w:r w:rsidR="00D42E17">
        <w:t xml:space="preserve"> sampling</w:t>
      </w:r>
      <w:r w:rsidR="00050E60">
        <w:t xml:space="preserve"> its being conducted, it is important for the method development to go </w:t>
      </w:r>
      <w:r w:rsidR="00D42E17">
        <w:t xml:space="preserve">accordingly </w:t>
      </w:r>
      <w:r w:rsidR="00050E60">
        <w:t>with the purpose of the study</w:t>
      </w:r>
      <w:r w:rsidR="00167733">
        <w:t xml:space="preserve"> as it affects the reliability of testing</w:t>
      </w:r>
      <w:r w:rsidR="00050E60">
        <w:t>.</w:t>
      </w:r>
      <w:r w:rsidR="00167733">
        <w:t xml:space="preserve"> </w:t>
      </w:r>
      <w:r w:rsidR="00B0392F">
        <w:t xml:space="preserve">A well-designed analysis protocol is likely to involve physical separation between the analyst and the sample, the careful </w:t>
      </w:r>
      <w:r w:rsidR="00B0392F">
        <w:lastRenderedPageBreak/>
        <w:t>handling to avoid contaminants, the inclusion of appropriate blank and positive control, and environmental monitoring as it might affect the sampl</w:t>
      </w:r>
      <w:r w:rsidR="009F5631">
        <w:t>ing technique bein</w:t>
      </w:r>
      <w:r w:rsidR="00061595">
        <w:t>g used.</w:t>
      </w:r>
    </w:p>
    <w:p w14:paraId="2C8B83FD" w14:textId="24C895DD" w:rsidR="00147BAB" w:rsidRDefault="00054C24" w:rsidP="00E402B1">
      <w:pPr>
        <w:pStyle w:val="Heading3"/>
      </w:pPr>
      <w:bookmarkStart w:id="61" w:name="_Toc467151356"/>
      <w:r>
        <w:t>Sampling</w:t>
      </w:r>
      <w:r w:rsidR="00147BAB">
        <w:t xml:space="preserve"> Techniques</w:t>
      </w:r>
      <w:bookmarkEnd w:id="61"/>
    </w:p>
    <w:p w14:paraId="4CC4BE99" w14:textId="456E44B6" w:rsidR="00D33EF0" w:rsidRDefault="00625DEB" w:rsidP="007A3F5E">
      <w:r>
        <w:t>The first technique to be considered when designing a method is the sampling technique</w:t>
      </w:r>
      <w:r w:rsidR="00B7332D">
        <w:t xml:space="preserve">. </w:t>
      </w:r>
      <w:r w:rsidR="00EA0D28">
        <w:t xml:space="preserve">Forensic laboratories use preliminary tests to identify the evidence followed by analytical methods used to provide definitive confirmation. </w:t>
      </w:r>
      <w:r w:rsidR="00B16870">
        <w:t>Rapid testing methods</w:t>
      </w:r>
      <w:r w:rsidR="001A77EE">
        <w:t xml:space="preserve"> usually</w:t>
      </w:r>
      <w:r w:rsidR="00F04057">
        <w:t xml:space="preserve"> consist</w:t>
      </w:r>
      <w:r w:rsidR="00B16870">
        <w:t xml:space="preserve"> of </w:t>
      </w:r>
      <w:r w:rsidR="001A77EE">
        <w:t>colorimetric testing</w:t>
      </w:r>
      <w:r w:rsidR="00B16870">
        <w:t>. Such color test</w:t>
      </w:r>
      <w:r w:rsidR="00F04057">
        <w:t>s</w:t>
      </w:r>
      <w:r w:rsidR="00B16870">
        <w:t xml:space="preserve"> are used to indicate the presence of an illicit substance in a bulk material</w:t>
      </w:r>
      <w:r w:rsidR="001A77EE">
        <w:t xml:space="preserve"> by changing color</w:t>
      </w:r>
      <w:r w:rsidR="00B16870">
        <w:t>.</w:t>
      </w:r>
      <w:r w:rsidR="002D549E">
        <w:t xml:space="preserve"> </w:t>
      </w:r>
      <w:r w:rsidR="00887366">
        <w:t>These presumptive tests</w:t>
      </w:r>
      <w:r w:rsidR="00F04057">
        <w:t xml:space="preserve"> are meant to be used by any personnel</w:t>
      </w:r>
      <w:r w:rsidR="002E2C37">
        <w:t xml:space="preserve"> </w:t>
      </w:r>
      <w:r w:rsidR="00F04057">
        <w:t>in the law enforcement as they have</w:t>
      </w:r>
      <w:r w:rsidR="002E2C37">
        <w:t xml:space="preserve"> straightforward procedure</w:t>
      </w:r>
      <w:r w:rsidR="00887366">
        <w:t>s</w:t>
      </w:r>
      <w:r w:rsidR="002E2C37">
        <w:t xml:space="preserve"> that can be accomplished by simply following the manufact</w:t>
      </w:r>
      <w:r w:rsidR="00E54157">
        <w:t>urer</w:t>
      </w:r>
      <w:r w:rsidR="002E2C37">
        <w:t xml:space="preserve"> instructions. Examples of this type of test include</w:t>
      </w:r>
      <w:r w:rsidR="002D549E">
        <w:t>, marquis reagent</w:t>
      </w:r>
      <w:r w:rsidR="001A77EE">
        <w:t>,</w:t>
      </w:r>
      <w:r w:rsidR="002D549E">
        <w:t xml:space="preserve"> </w:t>
      </w:r>
      <w:r w:rsidR="002E2C37">
        <w:t xml:space="preserve">which </w:t>
      </w:r>
      <w:r w:rsidR="002D549E">
        <w:t xml:space="preserve">is </w:t>
      </w:r>
      <w:r w:rsidR="00887366">
        <w:t xml:space="preserve">one of the most popular color metric reagent </w:t>
      </w:r>
      <w:r w:rsidR="002D549E">
        <w:t>used for the identification of opiates</w:t>
      </w:r>
      <w:r w:rsidR="00887366">
        <w:t xml:space="preserve">. </w:t>
      </w:r>
      <w:r w:rsidR="00887366" w:rsidRPr="00887366">
        <w:t xml:space="preserve">The test is performed by scraping off a small amount of the substance and adding a drop of the reagent (which is initially near colorless). The results are analyzed by </w:t>
      </w:r>
      <w:r w:rsidR="00E54157">
        <w:t>perception of</w:t>
      </w:r>
      <w:r w:rsidR="00887366" w:rsidRPr="00887366">
        <w:t xml:space="preserve"> the color of the resulting mixture</w:t>
      </w:r>
      <w:r w:rsidR="00887366">
        <w:t>, for example, if heroin is the unknown sample tested, the liquid will turn purple</w:t>
      </w:r>
      <w:r w:rsidR="00887366" w:rsidRPr="00887366">
        <w:t>.</w:t>
      </w:r>
      <w:r w:rsidR="002D549E">
        <w:t xml:space="preserve"> </w:t>
      </w:r>
      <w:r w:rsidR="00887366">
        <w:t xml:space="preserve">Another example is </w:t>
      </w:r>
      <w:r w:rsidR="002D549E">
        <w:t xml:space="preserve">Duquenois-levine reagent </w:t>
      </w:r>
      <w:r w:rsidR="00C805D3">
        <w:t xml:space="preserve">which </w:t>
      </w:r>
      <w:r w:rsidR="002D549E">
        <w:t xml:space="preserve">is used for the identification of THC in cannabis products including resin and oil </w:t>
      </w:r>
      <w:r w:rsidR="002D549E">
        <w:fldChar w:fldCharType="begin"/>
      </w:r>
      <w:r w:rsidR="00310601">
        <w:instrText xml:space="preserve"> ADDIN REFMGR.CITE &lt;Refman&gt;&lt;Cite&gt;&lt;Author&gt;Horswell&lt;/Author&gt;&lt;Year&gt;2004&lt;/Year&gt;&lt;RecNum&gt;55&lt;/RecNum&gt;&lt;IDText&gt;The Practice Of Crime Scene Investigation&lt;/IDText&gt;&lt;MDL Ref_Type="Book, Whole"&gt;&lt;Ref_Type&gt;Book, Whole&lt;/Ref_Type&gt;&lt;Ref_ID&gt;55&lt;/Ref_ID&gt;&lt;Title_Primary&gt;The Practice Of Crime Scene Investigation&lt;/Title_Primary&gt;&lt;Authors_Primary&gt;Horswell,J.&lt;/Authors_Primary&gt;&lt;Date_Primary&gt;2004&lt;/Date_Primary&gt;&lt;Keywords&gt;forensic science&lt;/Keywords&gt;&lt;Reprint&gt;Not in File&lt;/Reprint&gt;&lt;Publisher&gt;CRC Press&lt;/Publisher&gt;&lt;Title_Series&gt;International Forensic Science and Investigation&lt;/Title_Series&gt;&lt;ISSN_ISBN&gt;9781420023244&lt;/ISSN_ISBN&gt;&lt;Web_URL&gt;https://books.google.com/books?id=vnSG4ZKVLTIC&lt;/Web_URL&gt;&lt;ZZ_WorkformID&gt;2&lt;/ZZ_WorkformID&gt;&lt;/MDL&gt;&lt;/Cite&gt;&lt;/Refman&gt;</w:instrText>
      </w:r>
      <w:r w:rsidR="002D549E">
        <w:fldChar w:fldCharType="separate"/>
      </w:r>
      <w:r w:rsidR="003F5D42">
        <w:rPr>
          <w:noProof/>
        </w:rPr>
        <w:t>(66)</w:t>
      </w:r>
      <w:r w:rsidR="002D549E">
        <w:fldChar w:fldCharType="end"/>
      </w:r>
      <w:r w:rsidR="001B387E">
        <w:t xml:space="preserve"> it goes from violet to purple color in chloroform layer</w:t>
      </w:r>
      <w:r w:rsidR="002D549E">
        <w:t>.</w:t>
      </w:r>
      <w:r w:rsidR="00B16870">
        <w:t xml:space="preserve"> </w:t>
      </w:r>
      <w:r w:rsidR="00362FA2">
        <w:t>Although the</w:t>
      </w:r>
      <w:r w:rsidR="002D549E">
        <w:t>s</w:t>
      </w:r>
      <w:r w:rsidR="00362FA2">
        <w:t>e</w:t>
      </w:r>
      <w:r w:rsidR="002D549E">
        <w:t xml:space="preserve"> metho</w:t>
      </w:r>
      <w:r w:rsidR="00915BC8">
        <w:t xml:space="preserve">ds are </w:t>
      </w:r>
      <w:r w:rsidR="001B387E">
        <w:t>quite assertive</w:t>
      </w:r>
      <w:r w:rsidR="00915BC8">
        <w:t xml:space="preserve"> for each drug, a color test is simply</w:t>
      </w:r>
      <w:r w:rsidR="00B16870">
        <w:t xml:space="preserve"> used as </w:t>
      </w:r>
      <w:r w:rsidR="00915BC8">
        <w:t xml:space="preserve">a </w:t>
      </w:r>
      <w:r w:rsidR="00B16870">
        <w:t>qualitative</w:t>
      </w:r>
      <w:r w:rsidR="00915BC8">
        <w:t xml:space="preserve"> approach</w:t>
      </w:r>
      <w:r w:rsidR="00B16870">
        <w:t xml:space="preserve"> as they do not provide with any information regarding the concentration and purity of the illicit substance. </w:t>
      </w:r>
      <w:r w:rsidR="00915BC8">
        <w:t>Despite the fact that other methods might be</w:t>
      </w:r>
      <w:r w:rsidR="00B1031F">
        <w:t xml:space="preserve"> more laborious, </w:t>
      </w:r>
      <w:r w:rsidR="00915BC8">
        <w:t>the tendency for more accurate and complete results</w:t>
      </w:r>
      <w:r w:rsidR="00B1031F">
        <w:t xml:space="preserve"> is the extraction of target compounds followed by analytical techniques.  </w:t>
      </w:r>
    </w:p>
    <w:p w14:paraId="44C892F7" w14:textId="7A5A5A4B" w:rsidR="0061197E" w:rsidRDefault="00054C24" w:rsidP="00E402B1">
      <w:pPr>
        <w:pStyle w:val="Heading3"/>
      </w:pPr>
      <w:bookmarkStart w:id="62" w:name="_Toc467151357"/>
      <w:r>
        <w:lastRenderedPageBreak/>
        <w:t>Analytical</w:t>
      </w:r>
      <w:r w:rsidR="00060850">
        <w:t xml:space="preserve"> Technique</w:t>
      </w:r>
      <w:r>
        <w:t>s</w:t>
      </w:r>
      <w:bookmarkEnd w:id="62"/>
    </w:p>
    <w:p w14:paraId="22D6294F" w14:textId="0DC0964D" w:rsidR="00EC6D3C" w:rsidRDefault="001A77EE" w:rsidP="004E4F85">
      <w:pPr>
        <w:ind w:firstLine="576"/>
      </w:pPr>
      <w:r>
        <w:t>An analytical proce</w:t>
      </w:r>
      <w:r w:rsidR="00FE0AD8">
        <w:t>dure</w:t>
      </w:r>
      <w:r>
        <w:t xml:space="preserve"> </w:t>
      </w:r>
      <w:r w:rsidR="00FE0AD8">
        <w:t xml:space="preserve">involves several </w:t>
      </w:r>
      <w:r>
        <w:t xml:space="preserve">steps </w:t>
      </w:r>
      <w:r w:rsidR="00FE0AD8">
        <w:t>(1)</w:t>
      </w:r>
      <w:r>
        <w:t xml:space="preserve"> separation, </w:t>
      </w:r>
      <w:r w:rsidR="00FE0AD8">
        <w:t xml:space="preserve">(2) </w:t>
      </w:r>
      <w:r>
        <w:t xml:space="preserve">quantification, and </w:t>
      </w:r>
      <w:r w:rsidR="00FE0AD8">
        <w:t xml:space="preserve">(3) </w:t>
      </w:r>
      <w:r>
        <w:t xml:space="preserve">data analysis, each of which </w:t>
      </w:r>
      <w:r w:rsidR="00FE0AD8">
        <w:t>must be executed correctly in order to obtain</w:t>
      </w:r>
      <w:r>
        <w:t xml:space="preserve"> accurate and reproducible results</w:t>
      </w:r>
      <w:r w:rsidR="00FE0AD8">
        <w:t xml:space="preserve"> </w:t>
      </w:r>
      <w:r w:rsidR="00FE0AD8">
        <w:fldChar w:fldCharType="begin"/>
      </w:r>
      <w:r w:rsidR="00310601">
        <w:instrText xml:space="preserve"> ADDIN REFMGR.CITE &lt;Refman&gt;&lt;Cite&gt;&lt;Author&gt;Zhang&lt;/Author&gt;&lt;Year&gt;1994&lt;/Year&gt;&lt;RecNum&gt;56&lt;/RecNum&gt;&lt;IDText&gt;Solid-phase microextraction. A solvent-free alternative for sample preparation&lt;/IDText&gt;&lt;MDL Ref_Type="Journal"&gt;&lt;Ref_Type&gt;Journal&lt;/Ref_Type&gt;&lt;Ref_ID&gt;56&lt;/Ref_ID&gt;&lt;Title_Primary&gt;Solid-phase microextraction. A solvent-free alternative for sample preparation&lt;/Title_Primary&gt;&lt;Authors_Primary&gt;Zhang,Z.&lt;/Authors_Primary&gt;&lt;Authors_Primary&gt;Yang,M.J.&lt;/Authors_Primary&gt;&lt;Authors_Primary&gt;Pawliszyn,J.&lt;/Authors_Primary&gt;&lt;Date_Primary&gt;1994&lt;/Date_Primary&gt;&lt;Keywords&gt;Solid phase microextraction&lt;/Keywords&gt;&lt;Reprint&gt;Not in File&lt;/Reprint&gt;&lt;Start_Page&gt;844A&lt;/Start_Page&gt;&lt;End_Page&gt;853A&lt;/End_Page&gt;&lt;Periodical&gt;Analytical chemistry&lt;/Periodical&gt;&lt;Volume&gt;66&lt;/Volume&gt;&lt;Issue&gt;17&lt;/Issue&gt;&lt;Publisher&gt;ACS Publications&lt;/Publisher&gt;&lt;ISSN_ISBN&gt;0003-2700&lt;/ISSN_ISBN&gt;&lt;ZZ_JournalStdAbbrev&gt;&lt;f name="System"&gt;Analytical chemistry&lt;/f&gt;&lt;/ZZ_JournalStdAbbrev&gt;&lt;ZZ_WorkformID&gt;1&lt;/ZZ_WorkformID&gt;&lt;/MDL&gt;&lt;/Cite&gt;&lt;/Refman&gt;</w:instrText>
      </w:r>
      <w:r w:rsidR="00FE0AD8">
        <w:fldChar w:fldCharType="separate"/>
      </w:r>
      <w:r w:rsidR="003F5D42">
        <w:rPr>
          <w:noProof/>
        </w:rPr>
        <w:t>(67)</w:t>
      </w:r>
      <w:r w:rsidR="00FE0AD8">
        <w:fldChar w:fldCharType="end"/>
      </w:r>
      <w:r w:rsidR="00AA30D1">
        <w:t xml:space="preserve">. Prior to the separation of the sample, a sample preparation is often </w:t>
      </w:r>
      <w:r w:rsidR="00D745BB">
        <w:t>required to isolate the analyte, especially when working with trace levels of target analytes present in complex matrices.</w:t>
      </w:r>
      <w:r w:rsidR="00844F05">
        <w:t xml:space="preserve"> </w:t>
      </w:r>
      <w:r w:rsidR="00D745BB">
        <w:t>Nowadays</w:t>
      </w:r>
      <w:r w:rsidR="00053CC1">
        <w:t>,</w:t>
      </w:r>
      <w:r w:rsidR="00D745BB">
        <w:t xml:space="preserve"> t</w:t>
      </w:r>
      <w:r w:rsidR="00844F05">
        <w:t xml:space="preserve">raditional sample preparation methods </w:t>
      </w:r>
      <w:r w:rsidR="00D745BB">
        <w:t>are often been avoided by scientist</w:t>
      </w:r>
      <w:r w:rsidR="00EC6D3C">
        <w:t>s</w:t>
      </w:r>
      <w:r w:rsidR="00D745BB">
        <w:t xml:space="preserve"> due to a number of drawbacks being substantially decreased or even eliminated by best practices and most recent developments. </w:t>
      </w:r>
      <w:r w:rsidR="00032FD0">
        <w:t xml:space="preserve">Problems associated to these traditional methods include but are not limited to the use of solvents, </w:t>
      </w:r>
      <w:r w:rsidR="009F63E3">
        <w:t>particularly</w:t>
      </w:r>
      <w:r w:rsidR="00032FD0">
        <w:t xml:space="preserve"> a threat to the environment</w:t>
      </w:r>
      <w:r w:rsidR="00053CC1">
        <w:t>,</w:t>
      </w:r>
      <w:r w:rsidR="00032FD0">
        <w:t xml:space="preserve"> and multistep procedures that often result in the loss of analyte during the </w:t>
      </w:r>
      <w:r w:rsidR="004E4F85">
        <w:t>process, which</w:t>
      </w:r>
      <w:r w:rsidR="00032FD0">
        <w:t xml:space="preserve"> turned into a major source of error, affecting the quality of the analysis.   </w:t>
      </w:r>
    </w:p>
    <w:p w14:paraId="335E1E7F" w14:textId="37A4D8C4" w:rsidR="00D440F6" w:rsidRDefault="00EC6D3C" w:rsidP="00D440F6">
      <w:pPr>
        <w:ind w:firstLine="576"/>
      </w:pPr>
      <w:r>
        <w:t xml:space="preserve">New developments </w:t>
      </w:r>
      <w:r w:rsidR="00032FD0">
        <w:t xml:space="preserve">have recently been applied to analyze forensic samples. </w:t>
      </w:r>
      <w:r w:rsidR="00053CC1">
        <w:t xml:space="preserve">An ideal sample preparation technique </w:t>
      </w:r>
      <w:r w:rsidR="00205D80">
        <w:t>should be solvent-free</w:t>
      </w:r>
      <w:r w:rsidR="00053CC1">
        <w:t xml:space="preserve">, simple, inexpensive, selective, and compatible with a wide range of separation methods and applications </w:t>
      </w:r>
      <w:r w:rsidR="00053CC1">
        <w:fldChar w:fldCharType="begin"/>
      </w:r>
      <w:r w:rsidR="00310601">
        <w:instrText xml:space="preserve"> ADDIN REFMGR.CITE &lt;Refman&gt;&lt;Cite&gt;&lt;Author&gt;Zhang&lt;/Author&gt;&lt;Year&gt;1994&lt;/Year&gt;&lt;RecNum&gt;56&lt;/RecNum&gt;&lt;IDText&gt;Solid-phase microextraction. A solvent-free alternative for sample preparation&lt;/IDText&gt;&lt;MDL Ref_Type="Journal"&gt;&lt;Ref_Type&gt;Journal&lt;/Ref_Type&gt;&lt;Ref_ID&gt;56&lt;/Ref_ID&gt;&lt;Title_Primary&gt;Solid-phase microextraction. A solvent-free alternative for sample preparation&lt;/Title_Primary&gt;&lt;Authors_Primary&gt;Zhang,Z.&lt;/Authors_Primary&gt;&lt;Authors_Primary&gt;Yang,M.J.&lt;/Authors_Primary&gt;&lt;Authors_Primary&gt;Pawliszyn,J.&lt;/Authors_Primary&gt;&lt;Date_Primary&gt;1994&lt;/Date_Primary&gt;&lt;Keywords&gt;Solid phase microextraction&lt;/Keywords&gt;&lt;Reprint&gt;Not in File&lt;/Reprint&gt;&lt;Start_Page&gt;844A&lt;/Start_Page&gt;&lt;End_Page&gt;853A&lt;/End_Page&gt;&lt;Periodical&gt;Analytical chemistry&lt;/Periodical&gt;&lt;Volume&gt;66&lt;/Volume&gt;&lt;Issue&gt;17&lt;/Issue&gt;&lt;Publisher&gt;ACS Publications&lt;/Publisher&gt;&lt;ISSN_ISBN&gt;0003-2700&lt;/ISSN_ISBN&gt;&lt;ZZ_JournalStdAbbrev&gt;&lt;f name="System"&gt;Analytical chemistry&lt;/f&gt;&lt;/ZZ_JournalStdAbbrev&gt;&lt;ZZ_WorkformID&gt;1&lt;/ZZ_WorkformID&gt;&lt;/MDL&gt;&lt;/Cite&gt;&lt;/Refman&gt;</w:instrText>
      </w:r>
      <w:r w:rsidR="00053CC1">
        <w:fldChar w:fldCharType="separate"/>
      </w:r>
      <w:r w:rsidR="003F5D42">
        <w:rPr>
          <w:noProof/>
        </w:rPr>
        <w:t>(67)</w:t>
      </w:r>
      <w:r w:rsidR="00053CC1">
        <w:fldChar w:fldCharType="end"/>
      </w:r>
      <w:r w:rsidR="00FE6469">
        <w:t>.</w:t>
      </w:r>
      <w:r w:rsidR="0037417A" w:rsidRPr="0037417A">
        <w:t xml:space="preserve"> </w:t>
      </w:r>
      <w:r w:rsidR="0037417A">
        <w:t xml:space="preserve">Headspace SPME has been demonstrated to be advantageous in identifying trace volatile components from forensic specimens without having to resort to long extraction times, heating of samples or using dynamic flow (headspace stripping) which can dramatically alter ratios of odor signature chemicals recovered </w:t>
      </w:r>
      <w:r w:rsidR="0037417A">
        <w:fldChar w:fldCharType="begin"/>
      </w:r>
      <w:r w:rsidR="00310601">
        <w:instrText xml:space="preserve"> ADDIN REFMGR.CITE &lt;Refman&gt;&lt;Cite&gt;&lt;Author&gt;Lorenzo&lt;/Author&gt;&lt;Year&gt;2003&lt;/Year&gt;&lt;RecNum&gt;62&lt;/RecNum&gt;&lt;IDText&gt;Laboratory and field experiments used to identify Canis lupus var. familiaris active odor signature chemicals from drugs, explosives, and humans&lt;/IDText&gt;&lt;MDL Ref_Type="Journal"&gt;&lt;Ref_Type&gt;Journal&lt;/Ref_Type&gt;&lt;Ref_ID&gt;62&lt;/Ref_ID&gt;&lt;Title_Primary&gt;Laboratory and field experiments used to identify Canis lupus var. familiaris active odor signature chemicals from drugs, explosives, and humans&lt;/Title_Primary&gt;&lt;Authors_Primary&gt;Lorenzo,N.&lt;/Authors_Primary&gt;&lt;Authors_Primary&gt;Watson,S.J.&lt;/Authors_Primary&gt;&lt;Authors_Primary&gt;Harper,R.J.&lt;/Authors_Primary&gt;&lt;Authors_Primary&gt;Hsu,Y.L.&lt;/Authors_Primary&gt;&lt;Authors_Primary&gt;Chow,M.&lt;/Authors_Primary&gt;&lt;Authors_Primary&gt;Rose,S.&lt;/Authors_Primary&gt;&lt;Authors_Primary&gt;Furton,K.G.&lt;/Authors_Primary&gt;&lt;Date_Primary&gt;2003&lt;/Date_Primary&gt;&lt;Keywords&gt;Explosives&lt;/Keywords&gt;&lt;Reprint&gt;Not in File&lt;/Reprint&gt;&lt;Start_Page&gt;1212&lt;/Start_Page&gt;&lt;End_Page&gt;1224&lt;/End_Page&gt;&lt;Periodical&gt;Analytical and bioanalytical chemistry&lt;/Periodical&gt;&lt;Volume&gt;376&lt;/Volume&gt;&lt;Issue&gt;8&lt;/Issue&gt;&lt;Publisher&gt;Springer&lt;/Publisher&gt;&lt;ISSN_ISBN&gt;1618-2642&lt;/ISSN_ISBN&gt;&lt;ZZ_JournalStdAbbrev&gt;&lt;f name="System"&gt;Analytical and bioanalytical chemistry&lt;/f&gt;&lt;/ZZ_JournalStdAbbrev&gt;&lt;ZZ_WorkformID&gt;1&lt;/ZZ_WorkformID&gt;&lt;/MDL&gt;&lt;/Cite&gt;&lt;/Refman&gt;</w:instrText>
      </w:r>
      <w:r w:rsidR="0037417A">
        <w:fldChar w:fldCharType="separate"/>
      </w:r>
      <w:r w:rsidR="00540861">
        <w:rPr>
          <w:noProof/>
        </w:rPr>
        <w:t>(5)</w:t>
      </w:r>
      <w:r w:rsidR="0037417A">
        <w:fldChar w:fldCharType="end"/>
      </w:r>
      <w:r w:rsidR="0037417A">
        <w:t>.</w:t>
      </w:r>
      <w:r w:rsidR="00FE6469">
        <w:t xml:space="preserve"> In this study, solid phase m</w:t>
      </w:r>
      <w:r w:rsidR="009F63E3">
        <w:t>icroextraction (SPME) was ap</w:t>
      </w:r>
      <w:r w:rsidR="00205D80">
        <w:t xml:space="preserve">plied as the </w:t>
      </w:r>
      <w:r w:rsidR="00FE6469">
        <w:t>extraction technique to isolate</w:t>
      </w:r>
      <w:r w:rsidR="009F63E3">
        <w:t xml:space="preserve"> volatile organic compounds </w:t>
      </w:r>
      <w:r w:rsidR="003433DC">
        <w:fldChar w:fldCharType="begin"/>
      </w:r>
      <w:r w:rsidR="00310601">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3433DC">
        <w:fldChar w:fldCharType="separate"/>
      </w:r>
      <w:r w:rsidR="00540861">
        <w:rPr>
          <w:noProof/>
        </w:rPr>
        <w:t>(9)</w:t>
      </w:r>
      <w:r w:rsidR="003433DC">
        <w:fldChar w:fldCharType="end"/>
      </w:r>
      <w:r w:rsidR="00FE6469">
        <w:t xml:space="preserve"> </w:t>
      </w:r>
      <w:r w:rsidR="009F63E3">
        <w:t>from illicit substances</w:t>
      </w:r>
      <w:r w:rsidR="00205D80">
        <w:t xml:space="preserve"> because not only it offers all of the characteristics previously mentioned</w:t>
      </w:r>
      <w:r w:rsidR="0065634B">
        <w:t>,</w:t>
      </w:r>
      <w:r w:rsidR="00205D80">
        <w:t xml:space="preserve"> </w:t>
      </w:r>
      <w:r w:rsidR="00FE6469">
        <w:t>but also</w:t>
      </w:r>
      <w:r w:rsidR="00205D80">
        <w:t xml:space="preserve"> it is a portable technique perfect for field sampling as it is </w:t>
      </w:r>
      <w:r w:rsidR="0065634B">
        <w:t>essential to complete this study</w:t>
      </w:r>
      <w:r w:rsidR="009F63E3">
        <w:t xml:space="preserve">. </w:t>
      </w:r>
    </w:p>
    <w:p w14:paraId="0B853D8D" w14:textId="19CD0C65" w:rsidR="002609C9" w:rsidRDefault="00053821" w:rsidP="00DD2A0A">
      <w:pPr>
        <w:ind w:firstLine="0"/>
      </w:pPr>
      <w:r>
        <w:rPr>
          <w:noProof/>
        </w:rPr>
        <w:lastRenderedPageBreak/>
        <mc:AlternateContent>
          <mc:Choice Requires="wpg">
            <w:drawing>
              <wp:anchor distT="0" distB="0" distL="114300" distR="114300" simplePos="0" relativeHeight="251646976" behindDoc="0" locked="0" layoutInCell="1" allowOverlap="1" wp14:anchorId="6FBBCF14" wp14:editId="4B90F3A9">
                <wp:simplePos x="0" y="0"/>
                <wp:positionH relativeFrom="column">
                  <wp:posOffset>1179095</wp:posOffset>
                </wp:positionH>
                <wp:positionV relativeFrom="paragraph">
                  <wp:posOffset>7219</wp:posOffset>
                </wp:positionV>
                <wp:extent cx="3105150" cy="4162425"/>
                <wp:effectExtent l="0" t="0" r="0" b="9525"/>
                <wp:wrapSquare wrapText="bothSides"/>
                <wp:docPr id="10" name="Group 10"/>
                <wp:cNvGraphicFramePr/>
                <a:graphic xmlns:a="http://schemas.openxmlformats.org/drawingml/2006/main">
                  <a:graphicData uri="http://schemas.microsoft.com/office/word/2010/wordprocessingGroup">
                    <wpg:wgp>
                      <wpg:cNvGrpSpPr/>
                      <wpg:grpSpPr>
                        <a:xfrm>
                          <a:off x="0" y="0"/>
                          <a:ext cx="3105150" cy="4162425"/>
                          <a:chOff x="0" y="0"/>
                          <a:chExt cx="3105150" cy="4162425"/>
                        </a:xfrm>
                      </wpg:grpSpPr>
                      <pic:pic xmlns:pic="http://schemas.openxmlformats.org/drawingml/2006/picture">
                        <pic:nvPicPr>
                          <pic:cNvPr id="8" name="Picture 8"/>
                          <pic:cNvPicPr>
                            <a:picLocks noChangeAspect="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3105150" cy="4162425"/>
                          </a:xfrm>
                          <a:prstGeom prst="rect">
                            <a:avLst/>
                          </a:prstGeom>
                          <a:noFill/>
                          <a:ln>
                            <a:noFill/>
                          </a:ln>
                        </pic:spPr>
                      </pic:pic>
                      <wps:wsp>
                        <wps:cNvPr id="9" name="Freeform 9"/>
                        <wps:cNvSpPr/>
                        <wps:spPr>
                          <a:xfrm>
                            <a:off x="438150" y="2114550"/>
                            <a:ext cx="161926" cy="381000"/>
                          </a:xfrm>
                          <a:custGeom>
                            <a:avLst/>
                            <a:gdLst>
                              <a:gd name="connsiteX0" fmla="*/ 9529 w 485779"/>
                              <a:gd name="connsiteY0" fmla="*/ 0 h 571500"/>
                              <a:gd name="connsiteX1" fmla="*/ 457204 w 485779"/>
                              <a:gd name="connsiteY1" fmla="*/ 9525 h 571500"/>
                              <a:gd name="connsiteX2" fmla="*/ 4 w 485779"/>
                              <a:gd name="connsiteY2" fmla="*/ 114300 h 571500"/>
                              <a:gd name="connsiteX3" fmla="*/ 466729 w 485779"/>
                              <a:gd name="connsiteY3" fmla="*/ 114300 h 571500"/>
                              <a:gd name="connsiteX4" fmla="*/ 4 w 485779"/>
                              <a:gd name="connsiteY4" fmla="*/ 228600 h 571500"/>
                              <a:gd name="connsiteX5" fmla="*/ 476254 w 485779"/>
                              <a:gd name="connsiteY5" fmla="*/ 228600 h 571500"/>
                              <a:gd name="connsiteX6" fmla="*/ 4 w 485779"/>
                              <a:gd name="connsiteY6" fmla="*/ 342900 h 571500"/>
                              <a:gd name="connsiteX7" fmla="*/ 485779 w 485779"/>
                              <a:gd name="connsiteY7" fmla="*/ 342900 h 571500"/>
                              <a:gd name="connsiteX8" fmla="*/ 4 w 485779"/>
                              <a:gd name="connsiteY8" fmla="*/ 457200 h 571500"/>
                              <a:gd name="connsiteX9" fmla="*/ 485779 w 485779"/>
                              <a:gd name="connsiteY9" fmla="*/ 457200 h 571500"/>
                              <a:gd name="connsiteX10" fmla="*/ 4 w 485779"/>
                              <a:gd name="connsiteY10" fmla="*/ 571500 h 571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85779" h="571500">
                                <a:moveTo>
                                  <a:pt x="9529" y="0"/>
                                </a:moveTo>
                                <a:lnTo>
                                  <a:pt x="457204" y="9525"/>
                                </a:lnTo>
                                <a:cubicBezTo>
                                  <a:pt x="455617" y="28575"/>
                                  <a:pt x="-1583" y="96838"/>
                                  <a:pt x="4" y="114300"/>
                                </a:cubicBezTo>
                                <a:cubicBezTo>
                                  <a:pt x="1591" y="131762"/>
                                  <a:pt x="466729" y="95250"/>
                                  <a:pt x="466729" y="114300"/>
                                </a:cubicBezTo>
                                <a:cubicBezTo>
                                  <a:pt x="466729" y="133350"/>
                                  <a:pt x="-1583" y="209550"/>
                                  <a:pt x="4" y="228600"/>
                                </a:cubicBezTo>
                                <a:cubicBezTo>
                                  <a:pt x="1591" y="247650"/>
                                  <a:pt x="476254" y="209550"/>
                                  <a:pt x="476254" y="228600"/>
                                </a:cubicBezTo>
                                <a:cubicBezTo>
                                  <a:pt x="476254" y="247650"/>
                                  <a:pt x="-1583" y="323850"/>
                                  <a:pt x="4" y="342900"/>
                                </a:cubicBezTo>
                                <a:cubicBezTo>
                                  <a:pt x="1591" y="361950"/>
                                  <a:pt x="485779" y="323850"/>
                                  <a:pt x="485779" y="342900"/>
                                </a:cubicBezTo>
                                <a:cubicBezTo>
                                  <a:pt x="485779" y="361950"/>
                                  <a:pt x="4" y="438150"/>
                                  <a:pt x="4" y="457200"/>
                                </a:cubicBezTo>
                                <a:cubicBezTo>
                                  <a:pt x="4" y="476250"/>
                                  <a:pt x="485779" y="438150"/>
                                  <a:pt x="485779" y="457200"/>
                                </a:cubicBezTo>
                                <a:cubicBezTo>
                                  <a:pt x="485779" y="476250"/>
                                  <a:pt x="79379" y="552450"/>
                                  <a:pt x="4" y="571500"/>
                                </a:cubicBez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9DDACA" id="Group 10" o:spid="_x0000_s1026" style="position:absolute;margin-left:92.85pt;margin-top:.55pt;width:244.5pt;height:327.75pt;z-index:251646976" coordsize="31051,41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31051;height:41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QXaq/AAAA2gAAAA8AAABkcnMvZG93bnJldi54bWxET8uKwjAU3Qv+Q7jCbERTB5GxmpZhcAa3&#10;vhazuzTXtNrclCZq9evNQnB5OO9l3tlaXKn1lWMFk3ECgrhwumKjYL/7HX2B8AFZY+2YFNzJQ571&#10;e0tMtbvxhq7bYEQMYZ+igjKEJpXSFyVZ9GPXEEfu6FqLIcLWSN3iLYbbWn4myUxarDg2lNjQT0nF&#10;eXuxCqan4ePQSD9J/v/Mqjrsh97MSamPQfe9ABGoC2/xy73WCuLWeCXeAJk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HEF2qvwAAANoAAAAPAAAAAAAAAAAAAAAAAJ8CAABk&#10;cnMvZG93bnJldi54bWxQSwUGAAAAAAQABAD3AAAAiwMAAAAA&#10;">
                  <v:imagedata r:id="rId50" o:title=""/>
                  <v:path arrowok="t"/>
                </v:shape>
                <v:shape id="Freeform 9" o:spid="_x0000_s1028" style="position:absolute;left:4381;top:21145;width:1619;height:3810;visibility:visible;mso-wrap-style:square;v-text-anchor:middle" coordsize="485779,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6ZacIA&#10;AADaAAAADwAAAGRycy9kb3ducmV2LnhtbESPT2vCQBTE7wW/w/KEXqRumoO0qauI0JJTISqeH9nX&#10;JJp9m2S3+fPtXUHwOMzMb5j1djS16KlzlWUF78sIBHFudcWFgtPx++0DhPPIGmvLpGAiB9vN7GWN&#10;ibYDZ9QffCEChF2CCkrvm0RKl5dk0C1tQxy8P9sZ9EF2hdQdDgFuahlH0UoarDgslNjQvqT8evg3&#10;CrRZmPgnS/vxErvfYjrjoh1apV7n4+4LhKfRP8OPdqoVfML9Srg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XplpwgAAANoAAAAPAAAAAAAAAAAAAAAAAJgCAABkcnMvZG93&#10;bnJldi54bWxQSwUGAAAAAAQABAD1AAAAhwMAAAAA&#10;" path="m9529,l457204,9525c455617,28575,-1583,96838,4,114300v1587,17462,466725,-19050,466725,c466729,133350,-1583,209550,4,228600v1587,19050,476250,-19050,476250,c476254,247650,-1583,323850,4,342900v1587,19050,485775,-19050,485775,c485779,361950,4,438150,4,457200v,19050,485775,-19050,485775,c485779,476250,79379,552450,4,571500e" filled="f" strokecolor="black [3213]">
                  <v:path arrowok="t" o:connecttype="custom" o:connectlocs="3176,0;152401,6350;1,76200;155576,76200;1,152400;158751,152400;1,228600;161926,228600;1,304800;161926,304800;1,381000" o:connectangles="0,0,0,0,0,0,0,0,0,0,0"/>
                </v:shape>
                <w10:wrap type="square"/>
              </v:group>
            </w:pict>
          </mc:Fallback>
        </mc:AlternateContent>
      </w:r>
    </w:p>
    <w:p w14:paraId="1196FA8E" w14:textId="6FB70F98" w:rsidR="002609C9" w:rsidRDefault="002609C9" w:rsidP="00EC6D3C">
      <w:pPr>
        <w:ind w:firstLine="576"/>
      </w:pPr>
    </w:p>
    <w:p w14:paraId="6816D321" w14:textId="1028BE28" w:rsidR="002609C9" w:rsidRDefault="002609C9" w:rsidP="00EC6D3C">
      <w:pPr>
        <w:ind w:firstLine="576"/>
      </w:pPr>
    </w:p>
    <w:p w14:paraId="4EAE8602" w14:textId="61005802" w:rsidR="002609C9" w:rsidRDefault="002609C9" w:rsidP="00EC6D3C">
      <w:pPr>
        <w:ind w:firstLine="576"/>
      </w:pPr>
    </w:p>
    <w:p w14:paraId="1857DF95" w14:textId="129021F9" w:rsidR="002609C9" w:rsidRDefault="002609C9" w:rsidP="00EC6D3C">
      <w:pPr>
        <w:ind w:firstLine="576"/>
      </w:pPr>
    </w:p>
    <w:p w14:paraId="08DB94F0" w14:textId="391E184D" w:rsidR="00FE6469" w:rsidRDefault="00FE6469" w:rsidP="00EC6D3C">
      <w:pPr>
        <w:ind w:firstLine="576"/>
      </w:pPr>
    </w:p>
    <w:p w14:paraId="38F0A893" w14:textId="3682C786" w:rsidR="002609C9" w:rsidRDefault="002609C9" w:rsidP="001C76F5">
      <w:pPr>
        <w:ind w:firstLine="576"/>
        <w:rPr>
          <w:rFonts w:cs="Times New Roman"/>
          <w:sz w:val="22"/>
        </w:rPr>
      </w:pPr>
    </w:p>
    <w:p w14:paraId="037FDF5B" w14:textId="530C69AE" w:rsidR="002609C9" w:rsidRDefault="002609C9" w:rsidP="001C76F5">
      <w:pPr>
        <w:ind w:firstLine="576"/>
        <w:rPr>
          <w:rFonts w:cs="Times New Roman"/>
          <w:sz w:val="22"/>
        </w:rPr>
      </w:pPr>
    </w:p>
    <w:p w14:paraId="5BA85244" w14:textId="77777777" w:rsidR="002609C9" w:rsidRDefault="002609C9" w:rsidP="001C76F5">
      <w:pPr>
        <w:ind w:firstLine="576"/>
        <w:rPr>
          <w:rFonts w:cs="Times New Roman"/>
          <w:sz w:val="22"/>
        </w:rPr>
      </w:pPr>
    </w:p>
    <w:p w14:paraId="6368DAFC" w14:textId="77777777" w:rsidR="002609C9" w:rsidRDefault="002609C9" w:rsidP="001C76F5">
      <w:pPr>
        <w:ind w:firstLine="576"/>
        <w:rPr>
          <w:rFonts w:cs="Times New Roman"/>
          <w:sz w:val="22"/>
        </w:rPr>
      </w:pPr>
    </w:p>
    <w:p w14:paraId="48A5DF0C" w14:textId="77777777" w:rsidR="002609C9" w:rsidRDefault="002609C9" w:rsidP="001C76F5">
      <w:pPr>
        <w:ind w:firstLine="576"/>
        <w:rPr>
          <w:rFonts w:cs="Times New Roman"/>
          <w:sz w:val="22"/>
        </w:rPr>
      </w:pPr>
    </w:p>
    <w:p w14:paraId="1E6A9F9C" w14:textId="77777777" w:rsidR="002609C9" w:rsidRDefault="002609C9" w:rsidP="001C76F5">
      <w:pPr>
        <w:ind w:firstLine="576"/>
        <w:rPr>
          <w:rFonts w:cs="Times New Roman"/>
          <w:sz w:val="22"/>
        </w:rPr>
      </w:pPr>
    </w:p>
    <w:p w14:paraId="7B79EBC0" w14:textId="77777777" w:rsidR="002609C9" w:rsidRDefault="002609C9" w:rsidP="001C76F5">
      <w:pPr>
        <w:ind w:firstLine="576"/>
        <w:rPr>
          <w:rFonts w:cs="Times New Roman"/>
          <w:sz w:val="22"/>
        </w:rPr>
      </w:pPr>
    </w:p>
    <w:p w14:paraId="4938A847" w14:textId="6A61390F" w:rsidR="00F04057" w:rsidRDefault="007A3F5E" w:rsidP="00AA127D">
      <w:pPr>
        <w:ind w:firstLine="576"/>
        <w:rPr>
          <w:rFonts w:cs="Times New Roman"/>
          <w:szCs w:val="24"/>
        </w:rPr>
      </w:pPr>
      <w:r>
        <w:rPr>
          <w:noProof/>
        </w:rPr>
        <mc:AlternateContent>
          <mc:Choice Requires="wps">
            <w:drawing>
              <wp:anchor distT="0" distB="0" distL="114300" distR="114300" simplePos="0" relativeHeight="251640832" behindDoc="0" locked="0" layoutInCell="1" allowOverlap="1" wp14:anchorId="0699501B" wp14:editId="0491BD95">
                <wp:simplePos x="0" y="0"/>
                <wp:positionH relativeFrom="column">
                  <wp:posOffset>1090295</wp:posOffset>
                </wp:positionH>
                <wp:positionV relativeFrom="paragraph">
                  <wp:posOffset>20955</wp:posOffset>
                </wp:positionV>
                <wp:extent cx="3050540" cy="25146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050540" cy="251460"/>
                        </a:xfrm>
                        <a:prstGeom prst="rect">
                          <a:avLst/>
                        </a:prstGeom>
                        <a:solidFill>
                          <a:prstClr val="white"/>
                        </a:solidFill>
                        <a:ln>
                          <a:noFill/>
                        </a:ln>
                        <a:effectLst/>
                      </wps:spPr>
                      <wps:txbx>
                        <w:txbxContent>
                          <w:p w14:paraId="323C8CF9" w14:textId="76B4BB4D" w:rsidR="00FA11DD" w:rsidRPr="00456B0C" w:rsidRDefault="00FA11DD" w:rsidP="008B172A">
                            <w:pPr>
                              <w:pStyle w:val="Caption"/>
                              <w:rPr>
                                <w:noProof/>
                              </w:rPr>
                            </w:pPr>
                            <w:bookmarkStart w:id="63" w:name="_Toc467151186"/>
                            <w:r>
                              <w:t xml:space="preserve">Figure </w:t>
                            </w:r>
                            <w:fldSimple w:instr=" SEQ Figure \* ARABIC ">
                              <w:r w:rsidR="0053144D">
                                <w:rPr>
                                  <w:noProof/>
                                </w:rPr>
                                <w:t>8</w:t>
                              </w:r>
                            </w:fldSimple>
                            <w:r>
                              <w:t>. SPME Fiber and Holder Assembly</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99501B" id="Text Box 7" o:spid="_x0000_s1029" type="#_x0000_t202" style="position:absolute;left:0;text-align:left;margin-left:85.85pt;margin-top:1.65pt;width:240.2pt;height:19.8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" stroked="f">
                <v:textbox style="mso-fit-shape-to-text:t" inset="0,0,0,0">
                  <w:txbxContent>
                    <w:p w14:paraId="323C8CF9" w14:textId="76B4BB4D" w:rsidR="00FA11DD" w:rsidRPr="00456B0C" w:rsidRDefault="00FA11DD" w:rsidP="008B172A">
                      <w:pPr>
                        <w:pStyle w:val="Caption"/>
                        <w:rPr>
                          <w:noProof/>
                        </w:rPr>
                      </w:pPr>
                      <w:bookmarkStart w:id="64" w:name="_Toc467151186"/>
                      <w:r>
                        <w:t xml:space="preserve">Figure </w:t>
                      </w:r>
                      <w:fldSimple w:instr=" SEQ Figure \* ARABIC ">
                        <w:r w:rsidR="0053144D">
                          <w:rPr>
                            <w:noProof/>
                          </w:rPr>
                          <w:t>8</w:t>
                        </w:r>
                      </w:fldSimple>
                      <w:r>
                        <w:t>. SPME Fiber and Holder Assembly</w:t>
                      </w:r>
                      <w:bookmarkEnd w:id="64"/>
                    </w:p>
                  </w:txbxContent>
                </v:textbox>
                <w10:wrap type="square"/>
              </v:shape>
            </w:pict>
          </mc:Fallback>
        </mc:AlternateContent>
      </w:r>
    </w:p>
    <w:p w14:paraId="4CDD086B" w14:textId="77777777" w:rsidR="00E643D8" w:rsidRDefault="00E643D8" w:rsidP="00AA127D">
      <w:pPr>
        <w:ind w:firstLine="576"/>
        <w:rPr>
          <w:rFonts w:cs="Times New Roman"/>
          <w:szCs w:val="24"/>
        </w:rPr>
      </w:pPr>
    </w:p>
    <w:p w14:paraId="310C4785" w14:textId="06DB1F79" w:rsidR="009F63E3" w:rsidRDefault="00B66C99" w:rsidP="00AA127D">
      <w:pPr>
        <w:ind w:firstLine="576"/>
      </w:pPr>
      <w:r w:rsidRPr="002609C9">
        <w:rPr>
          <w:rFonts w:cs="Times New Roman"/>
          <w:szCs w:val="24"/>
        </w:rPr>
        <w:t>Solid-phase microextraction involves the use of a modified syringe that includes a polymer coating on a fused silica fiber.</w:t>
      </w:r>
      <w:r w:rsidR="00DD2A0A">
        <w:rPr>
          <w:rFonts w:cs="Times New Roman"/>
          <w:szCs w:val="24"/>
        </w:rPr>
        <w:t xml:space="preserve"> The fiber is attached to a metal rod, and it is protected with the metal sheath that covers the fiber when it is not in use. When the fiber is ready to be used, it can be pushed using the plunger and lock in place by sliding the plunger retaining screw through the Z-slot, this m</w:t>
      </w:r>
      <w:r w:rsidR="00A338E7">
        <w:rPr>
          <w:rFonts w:cs="Times New Roman"/>
          <w:szCs w:val="24"/>
        </w:rPr>
        <w:t>echanism will exposed the fiber</w:t>
      </w:r>
      <w:r w:rsidR="00DD2A0A">
        <w:rPr>
          <w:rFonts w:cs="Times New Roman"/>
          <w:szCs w:val="24"/>
        </w:rPr>
        <w:t xml:space="preserve"> so</w:t>
      </w:r>
      <w:r w:rsidR="009B6278">
        <w:rPr>
          <w:rFonts w:cs="Times New Roman"/>
          <w:szCs w:val="24"/>
        </w:rPr>
        <w:t xml:space="preserve"> that</w:t>
      </w:r>
      <w:r w:rsidR="00DD2A0A">
        <w:rPr>
          <w:rFonts w:cs="Times New Roman"/>
          <w:szCs w:val="24"/>
        </w:rPr>
        <w:t xml:space="preserve"> the extraction is performed.</w:t>
      </w:r>
      <w:r w:rsidR="00AA127D">
        <w:rPr>
          <w:rFonts w:cs="Times New Roman"/>
          <w:szCs w:val="24"/>
        </w:rPr>
        <w:t xml:space="preserve"> </w:t>
      </w:r>
      <w:r w:rsidR="003433DC" w:rsidRPr="003433DC">
        <w:rPr>
          <w:szCs w:val="24"/>
        </w:rPr>
        <w:t xml:space="preserve">The extraction process involved in SPME consists of </w:t>
      </w:r>
      <w:r w:rsidR="00A338E7">
        <w:rPr>
          <w:szCs w:val="24"/>
        </w:rPr>
        <w:t xml:space="preserve">a </w:t>
      </w:r>
      <w:r w:rsidR="003433DC" w:rsidRPr="003433DC">
        <w:rPr>
          <w:szCs w:val="24"/>
        </w:rPr>
        <w:t>two</w:t>
      </w:r>
      <w:r w:rsidR="00A338E7">
        <w:rPr>
          <w:szCs w:val="24"/>
        </w:rPr>
        <w:t>-stage</w:t>
      </w:r>
      <w:r w:rsidR="003433DC" w:rsidRPr="003433DC">
        <w:rPr>
          <w:szCs w:val="24"/>
        </w:rPr>
        <w:t xml:space="preserve"> process</w:t>
      </w:r>
      <w:r w:rsidR="00373E56">
        <w:rPr>
          <w:szCs w:val="24"/>
        </w:rPr>
        <w:t>,</w:t>
      </w:r>
      <w:r w:rsidR="003433DC" w:rsidRPr="003433DC">
        <w:rPr>
          <w:szCs w:val="24"/>
        </w:rPr>
        <w:t xml:space="preserve"> the first one being</w:t>
      </w:r>
      <w:r w:rsidR="001C76F5" w:rsidRPr="003433DC">
        <w:t xml:space="preserve"> th</w:t>
      </w:r>
      <w:r w:rsidR="0051166A" w:rsidRPr="003433DC">
        <w:t>e</w:t>
      </w:r>
      <w:r w:rsidR="001C76F5" w:rsidRPr="003433DC">
        <w:t xml:space="preserve"> partition</w:t>
      </w:r>
      <w:r w:rsidR="003433DC" w:rsidRPr="003433DC">
        <w:t xml:space="preserve"> of analytes between the sample and the fiber coating, followed by the desorption of the analytes from the fiber to the analytical </w:t>
      </w:r>
      <w:r w:rsidR="003433DC" w:rsidRPr="003433DC">
        <w:lastRenderedPageBreak/>
        <w:t>instrument</w:t>
      </w:r>
      <w:r w:rsidR="00373E56">
        <w:t xml:space="preserve"> </w:t>
      </w:r>
      <w:r w:rsidR="00A338E7">
        <w:t>for separation and quantification</w:t>
      </w:r>
      <w:r w:rsidR="00373E56">
        <w:t xml:space="preserve"> </w:t>
      </w:r>
      <w:r w:rsidR="003433DC" w:rsidRPr="003433DC">
        <w:fldChar w:fldCharType="begin"/>
      </w:r>
      <w:r w:rsidR="00310601">
        <w:instrText xml:space="preserve"> ADDIN REFMGR.CITE &lt;Refman&gt;&lt;Cite&gt;&lt;Author&gt;Wercinski&lt;/Author&gt;&lt;Year&gt;1999&lt;/Year&gt;&lt;RecNum&gt;57&lt;/RecNum&gt;&lt;IDText&gt;Solid Phase Microextraction: A PRACTICAL GUIDE&lt;/IDText&gt;&lt;MDL Ref_Type="Book, Whole"&gt;&lt;Ref_Type&gt;Book, Whole&lt;/Ref_Type&gt;&lt;Ref_ID&gt;57&lt;/Ref_ID&gt;&lt;Title_Primary&gt;Solid Phase Microextraction: A PRACTICAL GUIDE&lt;/Title_Primary&gt;&lt;Authors_Primary&gt;Wercinski,S.A.&lt;/Authors_Primary&gt;&lt;Date_Primary&gt;1999&lt;/Date_Primary&gt;&lt;Keywords&gt;Solid phase microextraction&lt;/Keywords&gt;&lt;Reprint&gt;Not in File&lt;/Reprint&gt;&lt;Publisher&gt;CRC Press&lt;/Publisher&gt;&lt;ISSN_ISBN&gt;9781439832387&lt;/ISSN_ISBN&gt;&lt;Web_URL&gt;https://books.google.com/books?id=zPDLaUvhCtAC&lt;/Web_URL&gt;&lt;ZZ_WorkformID&gt;2&lt;/ZZ_WorkformID&gt;&lt;/MDL&gt;&lt;/Cite&gt;&lt;/Refman&gt;</w:instrText>
      </w:r>
      <w:r w:rsidR="003433DC" w:rsidRPr="003433DC">
        <w:fldChar w:fldCharType="separate"/>
      </w:r>
      <w:r w:rsidR="003F5D42">
        <w:rPr>
          <w:noProof/>
        </w:rPr>
        <w:t>(68)</w:t>
      </w:r>
      <w:r w:rsidR="003433DC" w:rsidRPr="003433DC">
        <w:fldChar w:fldCharType="end"/>
      </w:r>
      <w:r w:rsidR="001C76F5" w:rsidRPr="003433DC">
        <w:t>.</w:t>
      </w:r>
      <w:r w:rsidR="00A338E7">
        <w:t xml:space="preserve"> The most important step of this process is the adsorption or absorption of the analytes </w:t>
      </w:r>
      <w:r w:rsidR="00C51347">
        <w:t>in</w:t>
      </w:r>
      <w:r w:rsidR="00A338E7">
        <w:t>to the fiber.</w:t>
      </w:r>
      <w:r w:rsidR="00C51347">
        <w:t xml:space="preserve"> Thus, the selection of the fiber coating is essential to perform a suitable extraction. The affinity of the compounds to the coating will greatly depend on the analyte(s) contained in the sample </w:t>
      </w:r>
      <w:r w:rsidR="00346C26">
        <w:t xml:space="preserve">therefore, a proper study </w:t>
      </w:r>
      <w:r w:rsidR="00F44226">
        <w:t xml:space="preserve">and selection </w:t>
      </w:r>
      <w:r w:rsidR="00346C26">
        <w:t>of the coating must always be performed</w:t>
      </w:r>
      <w:r w:rsidR="00C51347">
        <w:t xml:space="preserve">. </w:t>
      </w:r>
    </w:p>
    <w:p w14:paraId="350A8A87" w14:textId="3BEE2F9D" w:rsidR="00AA127D" w:rsidRDefault="00373E56" w:rsidP="00AA127D">
      <w:pPr>
        <w:ind w:firstLine="576"/>
        <w:rPr>
          <w:rFonts w:cs="Times New Roman"/>
          <w:szCs w:val="24"/>
        </w:rPr>
      </w:pPr>
      <w:r>
        <w:rPr>
          <w:rFonts w:cs="Times New Roman"/>
          <w:szCs w:val="24"/>
        </w:rPr>
        <w:t>Solid phase microextraction is a multistep equilibrium technique</w:t>
      </w:r>
      <w:r w:rsidR="00346C26">
        <w:rPr>
          <w:rFonts w:cs="Times New Roman"/>
          <w:szCs w:val="24"/>
        </w:rPr>
        <w:t>. The analyte recovery from samples can be done by any of two approaches (e.g. direct or headspace)</w:t>
      </w:r>
      <w:r w:rsidR="00C43374">
        <w:rPr>
          <w:rFonts w:cs="Times New Roman"/>
          <w:szCs w:val="24"/>
        </w:rPr>
        <w:t>,</w:t>
      </w:r>
      <w:r w:rsidR="00346C26">
        <w:rPr>
          <w:rFonts w:cs="Times New Roman"/>
          <w:szCs w:val="24"/>
        </w:rPr>
        <w:t xml:space="preserve"> depending on the type of compound</w:t>
      </w:r>
      <w:r w:rsidR="006E6832">
        <w:rPr>
          <w:rFonts w:cs="Times New Roman"/>
          <w:szCs w:val="24"/>
        </w:rPr>
        <w:t>(s) to be analyzed</w:t>
      </w:r>
      <w:r w:rsidR="00346C26">
        <w:rPr>
          <w:rFonts w:cs="Times New Roman"/>
          <w:szCs w:val="24"/>
        </w:rPr>
        <w:t xml:space="preserve">. The fiber can be </w:t>
      </w:r>
      <w:r w:rsidR="0096550A">
        <w:rPr>
          <w:rFonts w:cs="Times New Roman"/>
          <w:szCs w:val="24"/>
        </w:rPr>
        <w:t>either expose</w:t>
      </w:r>
      <w:r w:rsidR="00346C26">
        <w:rPr>
          <w:rFonts w:cs="Times New Roman"/>
          <w:szCs w:val="24"/>
        </w:rPr>
        <w:t xml:space="preserve"> direct</w:t>
      </w:r>
      <w:r w:rsidR="0096550A">
        <w:rPr>
          <w:rFonts w:cs="Times New Roman"/>
          <w:szCs w:val="24"/>
        </w:rPr>
        <w:t>ly</w:t>
      </w:r>
      <w:r w:rsidR="00346C26">
        <w:rPr>
          <w:rFonts w:cs="Times New Roman"/>
          <w:szCs w:val="24"/>
        </w:rPr>
        <w:t xml:space="preserve"> to the </w:t>
      </w:r>
      <w:r w:rsidR="0096550A">
        <w:rPr>
          <w:rFonts w:cs="Times New Roman"/>
          <w:szCs w:val="24"/>
        </w:rPr>
        <w:t xml:space="preserve">liquid </w:t>
      </w:r>
      <w:r w:rsidR="00346C26">
        <w:rPr>
          <w:rFonts w:cs="Times New Roman"/>
          <w:szCs w:val="24"/>
        </w:rPr>
        <w:t xml:space="preserve">sample or simply above the sample. Although </w:t>
      </w:r>
      <w:r w:rsidR="0096550A">
        <w:rPr>
          <w:rFonts w:cs="Times New Roman"/>
          <w:szCs w:val="24"/>
        </w:rPr>
        <w:t>SPME provides</w:t>
      </w:r>
      <w:r w:rsidR="00346C26">
        <w:rPr>
          <w:rFonts w:cs="Times New Roman"/>
          <w:szCs w:val="24"/>
        </w:rPr>
        <w:t xml:space="preserve"> different </w:t>
      </w:r>
      <w:r w:rsidR="0096550A">
        <w:rPr>
          <w:rFonts w:cs="Times New Roman"/>
          <w:szCs w:val="24"/>
        </w:rPr>
        <w:t>techniques</w:t>
      </w:r>
      <w:r w:rsidR="00346C26">
        <w:rPr>
          <w:rFonts w:cs="Times New Roman"/>
          <w:szCs w:val="24"/>
        </w:rPr>
        <w:t xml:space="preserve"> that could be performed, when studying </w:t>
      </w:r>
      <w:r w:rsidR="00C43374">
        <w:rPr>
          <w:rFonts w:cs="Times New Roman"/>
          <w:szCs w:val="24"/>
        </w:rPr>
        <w:t xml:space="preserve">VOCs, </w:t>
      </w:r>
      <w:r w:rsidR="0096550A">
        <w:rPr>
          <w:rFonts w:cs="Times New Roman"/>
          <w:szCs w:val="24"/>
        </w:rPr>
        <w:t>the extraction is limited to be studied through headspace meth</w:t>
      </w:r>
      <w:r w:rsidR="0096550A" w:rsidRPr="009C1A7C">
        <w:rPr>
          <w:rFonts w:cs="Times New Roman"/>
          <w:szCs w:val="24"/>
        </w:rPr>
        <w:t xml:space="preserve">od.  </w:t>
      </w:r>
      <w:r w:rsidR="00C43374" w:rsidRPr="009C1A7C">
        <w:rPr>
          <w:rFonts w:cs="Times New Roman"/>
          <w:szCs w:val="24"/>
        </w:rPr>
        <w:t xml:space="preserve">For volatile compounds, </w:t>
      </w:r>
      <w:r w:rsidR="009C1A7C" w:rsidRPr="009C1A7C">
        <w:rPr>
          <w:rFonts w:cs="Times New Roman"/>
          <w:szCs w:val="24"/>
        </w:rPr>
        <w:t xml:space="preserve">once they are dissociated from their matrix they are easily the release </w:t>
      </w:r>
      <w:r w:rsidR="00C43374" w:rsidRPr="009C1A7C">
        <w:rPr>
          <w:rFonts w:cs="Times New Roman"/>
          <w:szCs w:val="24"/>
        </w:rPr>
        <w:t xml:space="preserve">into the headspace </w:t>
      </w:r>
      <w:r w:rsidR="009C1A7C" w:rsidRPr="009C1A7C">
        <w:rPr>
          <w:rFonts w:cs="Times New Roman"/>
          <w:szCs w:val="24"/>
        </w:rPr>
        <w:t xml:space="preserve">where they are extracted for analysis </w:t>
      </w:r>
      <w:r w:rsidR="00C43374" w:rsidRPr="009C1A7C">
        <w:rPr>
          <w:rFonts w:cs="Times New Roman"/>
          <w:szCs w:val="24"/>
        </w:rPr>
        <w:fldChar w:fldCharType="begin"/>
      </w:r>
      <w:r w:rsidR="00310601">
        <w:rPr>
          <w:rFonts w:cs="Times New Roman"/>
          <w:szCs w:val="24"/>
        </w:rPr>
        <w:instrText xml:space="preserve"> ADDIN REFMGR.CITE &lt;Refman&gt;&lt;Cite&gt;&lt;Author&gt;Zhang&lt;/Author&gt;&lt;Year&gt;1994&lt;/Year&gt;&lt;RecNum&gt;56&lt;/RecNum&gt;&lt;IDText&gt;Solid-phase microextraction. A solvent-free alternative for sample preparation&lt;/IDText&gt;&lt;MDL Ref_Type="Journal"&gt;&lt;Ref_Type&gt;Journal&lt;/Ref_Type&gt;&lt;Ref_ID&gt;56&lt;/Ref_ID&gt;&lt;Title_Primary&gt;Solid-phase microextraction. A solvent-free alternative for sample preparation&lt;/Title_Primary&gt;&lt;Authors_Primary&gt;Zhang,Z.&lt;/Authors_Primary&gt;&lt;Authors_Primary&gt;Yang,M.J.&lt;/Authors_Primary&gt;&lt;Authors_Primary&gt;Pawliszyn,J.&lt;/Authors_Primary&gt;&lt;Date_Primary&gt;1994&lt;/Date_Primary&gt;&lt;Keywords&gt;Solid phase microextraction&lt;/Keywords&gt;&lt;Reprint&gt;Not in File&lt;/Reprint&gt;&lt;Start_Page&gt;844A&lt;/Start_Page&gt;&lt;End_Page&gt;853A&lt;/End_Page&gt;&lt;Periodical&gt;Analytical chemistry&lt;/Periodical&gt;&lt;Volume&gt;66&lt;/Volume&gt;&lt;Issue&gt;17&lt;/Issue&gt;&lt;Publisher&gt;ACS Publications&lt;/Publisher&gt;&lt;ISSN_ISBN&gt;0003-2700&lt;/ISSN_ISBN&gt;&lt;ZZ_JournalStdAbbrev&gt;&lt;f name="System"&gt;Analytical chemistry&lt;/f&gt;&lt;/ZZ_JournalStdAbbrev&gt;&lt;ZZ_WorkformID&gt;1&lt;/ZZ_WorkformID&gt;&lt;/MDL&gt;&lt;/Cite&gt;&lt;/Refman&gt;</w:instrText>
      </w:r>
      <w:r w:rsidR="00C43374" w:rsidRPr="009C1A7C">
        <w:rPr>
          <w:rFonts w:cs="Times New Roman"/>
          <w:szCs w:val="24"/>
        </w:rPr>
        <w:fldChar w:fldCharType="separate"/>
      </w:r>
      <w:r w:rsidR="003F5D42">
        <w:rPr>
          <w:rFonts w:cs="Times New Roman"/>
          <w:noProof/>
          <w:szCs w:val="24"/>
        </w:rPr>
        <w:t>(67)</w:t>
      </w:r>
      <w:r w:rsidR="00C43374" w:rsidRPr="009C1A7C">
        <w:rPr>
          <w:rFonts w:cs="Times New Roman"/>
          <w:szCs w:val="24"/>
        </w:rPr>
        <w:fldChar w:fldCharType="end"/>
      </w:r>
      <w:r w:rsidR="00C43374" w:rsidRPr="009C1A7C">
        <w:rPr>
          <w:rFonts w:cs="Times New Roman"/>
          <w:szCs w:val="24"/>
        </w:rPr>
        <w:t>.</w:t>
      </w:r>
      <w:r w:rsidR="00C43374">
        <w:rPr>
          <w:rFonts w:cs="Times New Roman"/>
          <w:szCs w:val="24"/>
        </w:rPr>
        <w:t xml:space="preserve"> </w:t>
      </w:r>
    </w:p>
    <w:p w14:paraId="78FC1BEB" w14:textId="586E1297" w:rsidR="00C43374" w:rsidRDefault="00C43374" w:rsidP="00AA127D">
      <w:pPr>
        <w:ind w:firstLine="576"/>
        <w:rPr>
          <w:rFonts w:cs="Times New Roman"/>
          <w:szCs w:val="24"/>
        </w:rPr>
      </w:pPr>
      <w:r>
        <w:rPr>
          <w:rFonts w:cs="Times New Roman"/>
          <w:szCs w:val="24"/>
        </w:rPr>
        <w:tab/>
      </w:r>
      <w:r w:rsidR="003A5CA9">
        <w:rPr>
          <w:rFonts w:cs="Times New Roman"/>
          <w:szCs w:val="24"/>
        </w:rPr>
        <w:t xml:space="preserve">The theory behind how </w:t>
      </w:r>
      <w:r w:rsidR="001469B0">
        <w:rPr>
          <w:rFonts w:cs="Times New Roman"/>
          <w:szCs w:val="24"/>
        </w:rPr>
        <w:t>headspace solid phase microextraction (</w:t>
      </w:r>
      <w:r w:rsidR="003A5CA9">
        <w:rPr>
          <w:rFonts w:cs="Times New Roman"/>
          <w:szCs w:val="24"/>
        </w:rPr>
        <w:t>HS-SPME</w:t>
      </w:r>
      <w:r w:rsidR="001469B0">
        <w:rPr>
          <w:rFonts w:cs="Times New Roman"/>
          <w:szCs w:val="24"/>
        </w:rPr>
        <w:t>)</w:t>
      </w:r>
      <w:r w:rsidR="003A5CA9">
        <w:rPr>
          <w:rFonts w:cs="Times New Roman"/>
          <w:szCs w:val="24"/>
        </w:rPr>
        <w:t xml:space="preserve"> works consists upon an equ</w:t>
      </w:r>
      <w:r>
        <w:rPr>
          <w:rFonts w:cs="Times New Roman"/>
          <w:szCs w:val="24"/>
        </w:rPr>
        <w:t>ilibrium</w:t>
      </w:r>
      <w:r w:rsidR="003A5CA9">
        <w:rPr>
          <w:rFonts w:cs="Times New Roman"/>
          <w:szCs w:val="24"/>
        </w:rPr>
        <w:t xml:space="preserve"> based on</w:t>
      </w:r>
      <w:r>
        <w:rPr>
          <w:rFonts w:cs="Times New Roman"/>
          <w:szCs w:val="24"/>
        </w:rPr>
        <w:t xml:space="preserve"> a three-phase system that includes the sample, the headspace above the sample</w:t>
      </w:r>
      <w:r w:rsidR="003A5CA9">
        <w:rPr>
          <w:rFonts w:cs="Times New Roman"/>
          <w:szCs w:val="24"/>
        </w:rPr>
        <w:t>,</w:t>
      </w:r>
      <w:r>
        <w:rPr>
          <w:rFonts w:cs="Times New Roman"/>
          <w:szCs w:val="24"/>
        </w:rPr>
        <w:t xml:space="preserve"> and the fiber coating. </w:t>
      </w:r>
      <w:r w:rsidR="00E135AE">
        <w:rPr>
          <w:rFonts w:cs="Times New Roman"/>
          <w:szCs w:val="24"/>
        </w:rPr>
        <w:t xml:space="preserve">During extraction, analyte migrate between all three phases until equilibrium is reached. </w:t>
      </w:r>
      <w:r>
        <w:rPr>
          <w:rFonts w:cs="Times New Roman"/>
          <w:szCs w:val="24"/>
        </w:rPr>
        <w:t>The equations that summarize this process 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5580"/>
      </w:tblGrid>
      <w:tr w:rsidR="008F23B7" w14:paraId="4EE05116" w14:textId="77777777" w:rsidTr="00E135AE">
        <w:trPr>
          <w:jc w:val="center"/>
        </w:trPr>
        <w:tc>
          <w:tcPr>
            <w:tcW w:w="1548" w:type="dxa"/>
            <w:vAlign w:val="center"/>
          </w:tcPr>
          <w:p w14:paraId="4C5F41FD" w14:textId="12644E6F" w:rsidR="008F23B7" w:rsidRPr="008F23B7" w:rsidRDefault="00B7673E" w:rsidP="00BF7E8D">
            <w:pPr>
              <w:spacing w:before="240" w:after="240"/>
              <w:ind w:firstLine="576"/>
              <w:jc w:val="left"/>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hs</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h</m:t>
                        </m:r>
                      </m:sub>
                    </m:sSub>
                  </m:num>
                  <m:den>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t>
                        </m:r>
                      </m:sub>
                    </m:sSub>
                  </m:den>
                </m:f>
              </m:oMath>
            </m:oMathPara>
          </w:p>
        </w:tc>
        <w:tc>
          <w:tcPr>
            <w:tcW w:w="5580" w:type="dxa"/>
            <w:vAlign w:val="center"/>
          </w:tcPr>
          <w:p w14:paraId="7D73646B" w14:textId="430E4BE2" w:rsidR="008F23B7" w:rsidRPr="00BF7E8D" w:rsidRDefault="008F23B7" w:rsidP="00BF7E8D">
            <w:pPr>
              <w:spacing w:before="240" w:after="240"/>
              <w:ind w:firstLine="0"/>
              <w:jc w:val="left"/>
              <w:rPr>
                <w:rFonts w:eastAsia="Calibri" w:cs="Times New Roman"/>
                <w:szCs w:val="24"/>
              </w:rPr>
            </w:pPr>
            <w:r>
              <w:rPr>
                <w:rFonts w:eastAsia="Calibri" w:cs="Times New Roman"/>
                <w:szCs w:val="24"/>
              </w:rPr>
              <w:t>K</w:t>
            </w:r>
            <w:r>
              <w:rPr>
                <w:rFonts w:eastAsia="Calibri" w:cs="Times New Roman"/>
                <w:szCs w:val="24"/>
                <w:vertAlign w:val="subscript"/>
              </w:rPr>
              <w:t xml:space="preserve">hs </w:t>
            </w:r>
            <w:r w:rsidR="00BF7E8D">
              <w:rPr>
                <w:rFonts w:eastAsia="Calibri" w:cs="Times New Roman"/>
                <w:szCs w:val="24"/>
              </w:rPr>
              <w:t xml:space="preserve">is defined as the distribution constant </w:t>
            </w:r>
            <w:r>
              <w:rPr>
                <w:rFonts w:eastAsia="Calibri" w:cs="Times New Roman"/>
                <w:szCs w:val="24"/>
              </w:rPr>
              <w:t>between the</w:t>
            </w:r>
            <w:r w:rsidR="00E135AE">
              <w:rPr>
                <w:rFonts w:eastAsia="Calibri" w:cs="Times New Roman"/>
                <w:szCs w:val="24"/>
              </w:rPr>
              <w:t xml:space="preserve"> concentration of the analyte in the</w:t>
            </w:r>
            <w:r>
              <w:rPr>
                <w:rFonts w:eastAsia="Calibri" w:cs="Times New Roman"/>
                <w:szCs w:val="24"/>
              </w:rPr>
              <w:t xml:space="preserve"> headspace phase (C</w:t>
            </w:r>
            <w:r>
              <w:rPr>
                <w:rFonts w:eastAsia="Calibri" w:cs="Times New Roman"/>
                <w:szCs w:val="24"/>
                <w:vertAlign w:val="subscript"/>
              </w:rPr>
              <w:t>h</w:t>
            </w:r>
            <w:r>
              <w:rPr>
                <w:rFonts w:eastAsia="Calibri" w:cs="Times New Roman"/>
                <w:szCs w:val="24"/>
              </w:rPr>
              <w:t xml:space="preserve">)  and the sample matrix </w:t>
            </w:r>
            <w:r w:rsidR="00BF7E8D">
              <w:rPr>
                <w:rFonts w:eastAsia="Calibri" w:cs="Times New Roman"/>
                <w:szCs w:val="24"/>
              </w:rPr>
              <w:t>(C</w:t>
            </w:r>
            <w:r w:rsidR="00BF7E8D">
              <w:rPr>
                <w:rFonts w:eastAsia="Calibri" w:cs="Times New Roman"/>
                <w:szCs w:val="24"/>
                <w:vertAlign w:val="subscript"/>
              </w:rPr>
              <w:t>s</w:t>
            </w:r>
            <w:r w:rsidR="00BF7E8D">
              <w:rPr>
                <w:rFonts w:eastAsia="Calibri" w:cs="Times New Roman"/>
                <w:szCs w:val="24"/>
              </w:rPr>
              <w:t>)</w:t>
            </w:r>
          </w:p>
        </w:tc>
      </w:tr>
      <w:tr w:rsidR="008F23B7" w14:paraId="22832E6C" w14:textId="77777777" w:rsidTr="00E135AE">
        <w:trPr>
          <w:jc w:val="center"/>
        </w:trPr>
        <w:tc>
          <w:tcPr>
            <w:tcW w:w="1548" w:type="dxa"/>
            <w:vAlign w:val="center"/>
          </w:tcPr>
          <w:p w14:paraId="0E938858" w14:textId="03CADAFB" w:rsidR="008F23B7" w:rsidRPr="008F23B7" w:rsidRDefault="00B7673E" w:rsidP="00BF7E8D">
            <w:pPr>
              <w:spacing w:before="240" w:after="240"/>
              <w:ind w:firstLine="576"/>
              <w:jc w:val="left"/>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fs</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f</m:t>
                        </m:r>
                      </m:sub>
                    </m:sSub>
                  </m:num>
                  <m:den>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t>
                        </m:r>
                      </m:sub>
                    </m:sSub>
                  </m:den>
                </m:f>
              </m:oMath>
            </m:oMathPara>
          </w:p>
        </w:tc>
        <w:tc>
          <w:tcPr>
            <w:tcW w:w="5580" w:type="dxa"/>
            <w:vAlign w:val="center"/>
          </w:tcPr>
          <w:p w14:paraId="4CE25928" w14:textId="1A34A0C1" w:rsidR="008F23B7" w:rsidRDefault="00BF7E8D" w:rsidP="00E135AE">
            <w:pPr>
              <w:spacing w:before="240" w:after="240"/>
              <w:ind w:firstLine="0"/>
              <w:jc w:val="left"/>
              <w:rPr>
                <w:rFonts w:eastAsia="Calibri" w:cs="Times New Roman"/>
                <w:szCs w:val="24"/>
              </w:rPr>
            </w:pPr>
            <w:r>
              <w:rPr>
                <w:rFonts w:eastAsia="Calibri" w:cs="Times New Roman"/>
                <w:szCs w:val="24"/>
              </w:rPr>
              <w:t>K</w:t>
            </w:r>
            <w:r>
              <w:rPr>
                <w:rFonts w:eastAsia="Calibri" w:cs="Times New Roman"/>
                <w:szCs w:val="24"/>
                <w:vertAlign w:val="subscript"/>
              </w:rPr>
              <w:t xml:space="preserve">fs </w:t>
            </w:r>
            <w:r>
              <w:rPr>
                <w:rFonts w:eastAsia="Calibri" w:cs="Times New Roman"/>
                <w:szCs w:val="24"/>
              </w:rPr>
              <w:t xml:space="preserve">is defined as the distribution constant between the </w:t>
            </w:r>
            <w:r w:rsidR="00E135AE">
              <w:rPr>
                <w:rFonts w:eastAsia="Calibri" w:cs="Times New Roman"/>
                <w:szCs w:val="24"/>
              </w:rPr>
              <w:t xml:space="preserve">concentration of the analyte in the </w:t>
            </w:r>
            <w:r>
              <w:rPr>
                <w:rFonts w:eastAsia="Calibri" w:cs="Times New Roman"/>
                <w:szCs w:val="24"/>
              </w:rPr>
              <w:t>fiber coating (C</w:t>
            </w:r>
            <w:r>
              <w:rPr>
                <w:rFonts w:eastAsia="Calibri" w:cs="Times New Roman"/>
                <w:szCs w:val="24"/>
                <w:vertAlign w:val="subscript"/>
              </w:rPr>
              <w:t>f</w:t>
            </w:r>
            <w:r>
              <w:rPr>
                <w:rFonts w:eastAsia="Calibri" w:cs="Times New Roman"/>
                <w:szCs w:val="24"/>
              </w:rPr>
              <w:t>)  and the sample matrix (C</w:t>
            </w:r>
            <w:r>
              <w:rPr>
                <w:rFonts w:eastAsia="Calibri" w:cs="Times New Roman"/>
                <w:szCs w:val="24"/>
                <w:vertAlign w:val="subscript"/>
              </w:rPr>
              <w:t>s</w:t>
            </w:r>
            <w:r>
              <w:rPr>
                <w:rFonts w:eastAsia="Calibri" w:cs="Times New Roman"/>
                <w:szCs w:val="24"/>
              </w:rPr>
              <w:t>)</w:t>
            </w:r>
          </w:p>
        </w:tc>
      </w:tr>
    </w:tbl>
    <w:p w14:paraId="2DCBA3E9" w14:textId="079EB6BB" w:rsidR="00622F5B" w:rsidRDefault="00622F5B" w:rsidP="001A77EE">
      <w:pPr>
        <w:ind w:firstLine="0"/>
      </w:pPr>
      <w:r>
        <w:lastRenderedPageBreak/>
        <w:t xml:space="preserve">The mass of the analyte (n) </w:t>
      </w:r>
      <w:r w:rsidR="00EF7A74">
        <w:t xml:space="preserve">absorbed/adsorbed </w:t>
      </w:r>
      <w:r>
        <w:t>is then expressed as:</w:t>
      </w:r>
    </w:p>
    <w:p w14:paraId="0A59875B" w14:textId="5910A671" w:rsidR="00E643D8" w:rsidRDefault="009219ED" w:rsidP="001A77EE">
      <w:pPr>
        <w:ind w:firstLine="0"/>
      </w:pPr>
      <w:r w:rsidRPr="009219ED">
        <w:rPr>
          <w:rFonts w:eastAsiaTheme="minorEastAsia"/>
          <w:noProof/>
        </w:rPr>
        <mc:AlternateContent>
          <mc:Choice Requires="wps">
            <w:drawing>
              <wp:anchor distT="45720" distB="45720" distL="114300" distR="114300" simplePos="0" relativeHeight="251816960" behindDoc="1" locked="0" layoutInCell="1" allowOverlap="1" wp14:anchorId="3DCE4E79" wp14:editId="58614139">
                <wp:simplePos x="0" y="0"/>
                <wp:positionH relativeFrom="margin">
                  <wp:posOffset>4213654</wp:posOffset>
                </wp:positionH>
                <wp:positionV relativeFrom="paragraph">
                  <wp:posOffset>410244</wp:posOffset>
                </wp:positionV>
                <wp:extent cx="1272746" cy="321276"/>
                <wp:effectExtent l="0" t="0" r="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746" cy="321276"/>
                        </a:xfrm>
                        <a:prstGeom prst="rect">
                          <a:avLst/>
                        </a:prstGeom>
                        <a:noFill/>
                        <a:ln w="9525">
                          <a:noFill/>
                          <a:miter lim="800000"/>
                          <a:headEnd/>
                          <a:tailEnd/>
                        </a:ln>
                      </wps:spPr>
                      <wps:txbx>
                        <w:txbxContent>
                          <w:p w14:paraId="6B63D63E" w14:textId="014C16F0" w:rsidR="00FA11DD" w:rsidRPr="00310386" w:rsidRDefault="00FA11DD">
                            <w:pPr>
                              <w:rPr>
                                <w:b/>
                              </w:rPr>
                            </w:pPr>
                            <w:r w:rsidRPr="00310386">
                              <w:rPr>
                                <w:b/>
                              </w:rPr>
                              <w:t>Equation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CE4E79" id="Text Box 2" o:spid="_x0000_s1030" type="#_x0000_t202" style="position:absolute;left:0;text-align:left;margin-left:331.8pt;margin-top:32.3pt;width:100.2pt;height:25.3pt;z-index:-251499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" filled="f" stroked="f">
                <v:textbox>
                  <w:txbxContent>
                    <w:p w14:paraId="6B63D63E" w14:textId="014C16F0" w:rsidR="00FA11DD" w:rsidRPr="00310386" w:rsidRDefault="00FA11DD">
                      <w:pPr>
                        <w:rPr>
                          <w:b/>
                        </w:rPr>
                      </w:pPr>
                      <w:r w:rsidRPr="00310386">
                        <w:rPr>
                          <w:b/>
                        </w:rPr>
                        <w:t>Equation 1</w:t>
                      </w:r>
                    </w:p>
                  </w:txbxContent>
                </v:textbox>
                <w10:wrap anchorx="margin"/>
              </v:shape>
            </w:pict>
          </mc:Fallback>
        </mc:AlternateContent>
      </w:r>
    </w:p>
    <w:p w14:paraId="27AA571F" w14:textId="14EC2474" w:rsidR="00E643D8" w:rsidRPr="009219ED" w:rsidRDefault="00622F5B" w:rsidP="001A77EE">
      <w:pPr>
        <w:ind w:firstLine="0"/>
        <w:rPr>
          <w:rFonts w:eastAsiaTheme="minorEastAsia"/>
        </w:rPr>
      </w:pPr>
      <m:oMathPara>
        <m:oMath>
          <m:r>
            <w:rPr>
              <w:rFonts w:ascii="Cambria Math" w:hAnsi="Cambria Math"/>
            </w:rPr>
            <m:t>n=</m:t>
          </m:r>
          <m:f>
            <m:fPr>
              <m:ctrlPr>
                <w:rPr>
                  <w:rFonts w:ascii="Cambria Math" w:hAnsi="Cambria Math"/>
                  <w:i/>
                </w:rPr>
              </m:ctrlPr>
            </m:fPr>
            <m:num>
              <w:bookmarkStart w:id="65" w:name="OLE_LINK12"/>
              <m:sSub>
                <m:sSubPr>
                  <m:ctrlPr>
                    <w:rPr>
                      <w:rFonts w:ascii="Cambria Math" w:hAnsi="Cambria Math"/>
                      <w:i/>
                    </w:rPr>
                  </m:ctrlPr>
                </m:sSubPr>
                <m:e>
                  <m:r>
                    <w:rPr>
                      <w:rFonts w:ascii="Cambria Math" w:hAnsi="Cambria Math"/>
                    </w:rPr>
                    <m:t>K</m:t>
                  </m:r>
                </m:e>
                <m:sub>
                  <m:r>
                    <w:rPr>
                      <w:rFonts w:ascii="Cambria Math" w:hAnsi="Cambria Math"/>
                    </w:rPr>
                    <m:t>fs</m:t>
                  </m:r>
                </m:sub>
              </m:sSub>
              <w:bookmarkEnd w:id="65"/>
              <m:sSub>
                <m:sSubPr>
                  <m:ctrlPr>
                    <w:rPr>
                      <w:rFonts w:ascii="Cambria Math" w:hAnsi="Cambria Math"/>
                      <w:i/>
                    </w:rPr>
                  </m:ctrlPr>
                </m:sSubPr>
                <m:e>
                  <m:r>
                    <w:rPr>
                      <w:rFonts w:ascii="Cambria Math" w:hAnsi="Cambria Math"/>
                    </w:rPr>
                    <m:t>V</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V</m:t>
                  </m:r>
                </m:e>
                <m:sub>
                  <m:r>
                    <w:rPr>
                      <w:rFonts w:ascii="Cambria Math" w:hAnsi="Cambria Math"/>
                    </w:rPr>
                    <m:t>s</m:t>
                  </m:r>
                </m:sub>
              </m:sSub>
            </m:num>
            <m:den>
              <m:sSub>
                <m:sSubPr>
                  <m:ctrlPr>
                    <w:rPr>
                      <w:rFonts w:ascii="Cambria Math" w:hAnsi="Cambria Math"/>
                      <w:i/>
                    </w:rPr>
                  </m:ctrlPr>
                </m:sSubPr>
                <m:e>
                  <m:r>
                    <w:rPr>
                      <w:rFonts w:ascii="Cambria Math" w:hAnsi="Cambria Math"/>
                    </w:rPr>
                    <m:t>K</m:t>
                  </m:r>
                </m:e>
                <m:sub>
                  <m:r>
                    <w:rPr>
                      <w:rFonts w:ascii="Cambria Math" w:hAnsi="Cambria Math"/>
                    </w:rPr>
                    <m:t>fs</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s</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en>
          </m:f>
        </m:oMath>
      </m:oMathPara>
    </w:p>
    <w:p w14:paraId="423F23EC" w14:textId="5483A2FD" w:rsidR="009219ED" w:rsidRPr="00B53192" w:rsidRDefault="009219ED" w:rsidP="001A77EE">
      <w:pPr>
        <w:ind w:firstLine="0"/>
        <w:rPr>
          <w:rFonts w:eastAsiaTheme="minorEastAsia"/>
        </w:rPr>
      </w:pPr>
    </w:p>
    <w:p w14:paraId="05D32ADB" w14:textId="700FC984" w:rsidR="00B53192" w:rsidRDefault="00B53192" w:rsidP="001A77EE">
      <w:pPr>
        <w:ind w:firstLine="0"/>
        <w:rPr>
          <w:rFonts w:eastAsiaTheme="minorEastAsia"/>
        </w:rPr>
      </w:pPr>
      <w:r>
        <w:rPr>
          <w:rFonts w:eastAsiaTheme="minorEastAsia"/>
        </w:rPr>
        <w:t xml:space="preserve">Where </w:t>
      </w:r>
      <w:r w:rsidRPr="00B53192">
        <w:rPr>
          <w:rFonts w:eastAsiaTheme="minorEastAsia"/>
        </w:rPr>
        <w:t>C</w:t>
      </w:r>
      <w:r>
        <w:rPr>
          <w:rFonts w:eastAsiaTheme="minorEastAsia"/>
          <w:vertAlign w:val="subscript"/>
        </w:rPr>
        <w:t>0</w:t>
      </w:r>
      <w:r>
        <w:rPr>
          <w:rFonts w:eastAsiaTheme="minorEastAsia"/>
        </w:rPr>
        <w:t xml:space="preserve"> is the initial concentration of the analyte in the matrix, and </w:t>
      </w:r>
      <w:r w:rsidRPr="00B53192">
        <w:rPr>
          <w:rFonts w:eastAsiaTheme="minorEastAsia"/>
        </w:rPr>
        <w:t>Vf</w:t>
      </w:r>
      <w:r>
        <w:rPr>
          <w:rFonts w:eastAsiaTheme="minorEastAsia"/>
        </w:rPr>
        <w:t>, V</w:t>
      </w:r>
      <w:r>
        <w:rPr>
          <w:rFonts w:eastAsiaTheme="minorEastAsia"/>
          <w:vertAlign w:val="subscript"/>
        </w:rPr>
        <w:t>h</w:t>
      </w:r>
      <w:r>
        <w:rPr>
          <w:rFonts w:eastAsiaTheme="minorEastAsia"/>
        </w:rPr>
        <w:t>, and V</w:t>
      </w:r>
      <w:r>
        <w:rPr>
          <w:rFonts w:eastAsiaTheme="minorEastAsia"/>
          <w:vertAlign w:val="subscript"/>
        </w:rPr>
        <w:t>s</w:t>
      </w:r>
      <w:r>
        <w:rPr>
          <w:rFonts w:eastAsiaTheme="minorEastAsia"/>
        </w:rPr>
        <w:t xml:space="preserve"> are the volume of the fiber coating, the headspace and the matrix, respectively. </w:t>
      </w:r>
      <w:r w:rsidR="00FC18AE">
        <w:rPr>
          <w:rFonts w:eastAsiaTheme="minorEastAsia"/>
        </w:rPr>
        <w:t>The three terms in the denominator express the capacity of the analyte in each phase. In general, t</w:t>
      </w:r>
      <w:r w:rsidR="001E4D57">
        <w:rPr>
          <w:rFonts w:eastAsiaTheme="minorEastAsia"/>
        </w:rPr>
        <w:t>his equation states that as long as the volume of fiber coating, headspace or sample are kept constant, the analyte extracted will be independent of the location of the fiber in the sample</w:t>
      </w:r>
      <w:r w:rsidR="00B92875">
        <w:rPr>
          <w:rFonts w:eastAsiaTheme="minorEastAsia"/>
        </w:rPr>
        <w:t xml:space="preserve"> </w:t>
      </w:r>
      <w:r w:rsidR="00B92875">
        <w:rPr>
          <w:rFonts w:eastAsiaTheme="minorEastAsia"/>
        </w:rPr>
        <w:fldChar w:fldCharType="begin"/>
      </w:r>
      <w:r w:rsidR="00310601">
        <w:rPr>
          <w:rFonts w:eastAsiaTheme="minorEastAsia"/>
        </w:rPr>
        <w:instrText xml:space="preserve"> ADDIN REFMGR.CITE &lt;Refman&gt;&lt;Cite&gt;&lt;Author&gt;Pawliszyn&lt;/Author&gt;&lt;Year&gt;1999&lt;/Year&gt;&lt;RecNum&gt;8&lt;/RecNum&gt;&lt;IDText&gt;Applications of solid phase microextraction&lt;/IDText&gt;&lt;MDL Ref_Type="Book, Whole"&gt;&lt;Ref_Type&gt;Book, Whole&lt;/Ref_Type&gt;&lt;Ref_ID&gt;8&lt;/Ref_ID&gt;&lt;Title_Primary&gt;Applications of solid phase microextraction&lt;/Title_Primary&gt;&lt;Authors_Primary&gt;Pawliszyn,J.&lt;/Authors_Primary&gt;&lt;Date_Primary&gt;1999&lt;/Date_Primary&gt;&lt;Reprint&gt;Not in File&lt;/Reprint&gt;&lt;Volume&gt;5&lt;/Volume&gt;&lt;Publisher&gt;Royal Society of Chemistry&lt;/Publisher&gt;&lt;ISSN_ISBN&gt;0854045252&lt;/ISSN_ISBN&gt;&lt;ZZ_WorkformID&gt;2&lt;/ZZ_WorkformID&gt;&lt;/MDL&gt;&lt;/Cite&gt;&lt;/Refman&gt;</w:instrText>
      </w:r>
      <w:r w:rsidR="00B92875">
        <w:rPr>
          <w:rFonts w:eastAsiaTheme="minorEastAsia"/>
        </w:rPr>
        <w:fldChar w:fldCharType="separate"/>
      </w:r>
      <w:r w:rsidR="00540861">
        <w:rPr>
          <w:rFonts w:eastAsiaTheme="minorEastAsia"/>
          <w:noProof/>
        </w:rPr>
        <w:t>(12)</w:t>
      </w:r>
      <w:r w:rsidR="00B92875">
        <w:rPr>
          <w:rFonts w:eastAsiaTheme="minorEastAsia"/>
        </w:rPr>
        <w:fldChar w:fldCharType="end"/>
      </w:r>
      <w:r w:rsidR="001E4D57">
        <w:rPr>
          <w:rFonts w:eastAsiaTheme="minorEastAsia"/>
        </w:rPr>
        <w:t xml:space="preserve">. </w:t>
      </w:r>
      <w:r w:rsidR="00FC18AE">
        <w:rPr>
          <w:rFonts w:eastAsiaTheme="minorEastAsia"/>
        </w:rPr>
        <w:t xml:space="preserve">Therefore, there is no difference between how the sample is extracted, directly or headspace. The selection of the extraction technique utilized </w:t>
      </w:r>
      <w:r w:rsidR="001613C4">
        <w:rPr>
          <w:rFonts w:eastAsiaTheme="minorEastAsia"/>
        </w:rPr>
        <w:t>will then depend on the type of sample</w:t>
      </w:r>
      <w:r w:rsidR="00FC18AE">
        <w:rPr>
          <w:rFonts w:eastAsiaTheme="minorEastAsia"/>
        </w:rPr>
        <w:t xml:space="preserve"> been </w:t>
      </w:r>
      <w:r w:rsidR="001613C4">
        <w:rPr>
          <w:rFonts w:eastAsiaTheme="minorEastAsia"/>
        </w:rPr>
        <w:t>analyzed</w:t>
      </w:r>
      <w:r w:rsidR="00FC18AE">
        <w:rPr>
          <w:rFonts w:eastAsiaTheme="minorEastAsia"/>
        </w:rPr>
        <w:t>. Since</w:t>
      </w:r>
      <w:r w:rsidR="001613C4">
        <w:rPr>
          <w:rFonts w:eastAsiaTheme="minorEastAsia"/>
        </w:rPr>
        <w:t xml:space="preserve"> is</w:t>
      </w:r>
      <w:r w:rsidR="00FC18AE">
        <w:rPr>
          <w:rFonts w:eastAsiaTheme="minorEastAsia"/>
        </w:rPr>
        <w:t xml:space="preserve"> the purpose of this study is to evaluate the volatiles present in illicit substances, headspace sample is the sampling method chosen. </w:t>
      </w:r>
    </w:p>
    <w:p w14:paraId="782F54FF" w14:textId="6622A118" w:rsidR="00D33EF0" w:rsidRPr="007A3F5E" w:rsidRDefault="00FC18AE" w:rsidP="001A77EE">
      <w:pPr>
        <w:ind w:firstLine="0"/>
      </w:pPr>
      <w:r>
        <w:rPr>
          <w:rFonts w:eastAsiaTheme="minorEastAsia"/>
        </w:rPr>
        <w:tab/>
      </w:r>
      <w:r w:rsidR="001613C4">
        <w:rPr>
          <w:rFonts w:eastAsiaTheme="minorEastAsia"/>
        </w:rPr>
        <w:t>A</w:t>
      </w:r>
      <w:r w:rsidR="009C1A7C">
        <w:rPr>
          <w:rFonts w:eastAsiaTheme="minorEastAsia"/>
        </w:rPr>
        <w:t xml:space="preserve"> variety of fiber chemistries are</w:t>
      </w:r>
      <w:r w:rsidR="001613C4">
        <w:rPr>
          <w:rFonts w:eastAsiaTheme="minorEastAsia"/>
        </w:rPr>
        <w:t xml:space="preserve"> commercially available</w:t>
      </w:r>
      <w:r w:rsidR="0006455E">
        <w:rPr>
          <w:rFonts w:eastAsiaTheme="minorEastAsia"/>
        </w:rPr>
        <w:t>,</w:t>
      </w:r>
      <w:r>
        <w:rPr>
          <w:rFonts w:eastAsiaTheme="minorEastAsia"/>
        </w:rPr>
        <w:t xml:space="preserve"> </w:t>
      </w:r>
      <w:r w:rsidR="000D2A28">
        <w:rPr>
          <w:rFonts w:eastAsiaTheme="minorEastAsia"/>
        </w:rPr>
        <w:t xml:space="preserve">and </w:t>
      </w:r>
      <w:r w:rsidR="009C1A7C">
        <w:rPr>
          <w:rFonts w:eastAsiaTheme="minorEastAsia"/>
        </w:rPr>
        <w:t>they need</w:t>
      </w:r>
      <w:r>
        <w:rPr>
          <w:rFonts w:eastAsiaTheme="minorEastAsia"/>
        </w:rPr>
        <w:t xml:space="preserve"> to be considered </w:t>
      </w:r>
      <w:r w:rsidR="009C1A7C">
        <w:rPr>
          <w:rFonts w:eastAsiaTheme="minorEastAsia"/>
        </w:rPr>
        <w:t xml:space="preserve">especially </w:t>
      </w:r>
      <w:r>
        <w:rPr>
          <w:rFonts w:eastAsiaTheme="minorEastAsia"/>
        </w:rPr>
        <w:t>when sampling unknown</w:t>
      </w:r>
      <w:r w:rsidR="009C1A7C">
        <w:rPr>
          <w:rFonts w:eastAsiaTheme="minorEastAsia"/>
        </w:rPr>
        <w:t>s. The fibers vary</w:t>
      </w:r>
      <w:r>
        <w:rPr>
          <w:rFonts w:eastAsiaTheme="minorEastAsia"/>
        </w:rPr>
        <w:t xml:space="preserve"> in the</w:t>
      </w:r>
      <w:r w:rsidR="001613C4">
        <w:rPr>
          <w:rFonts w:eastAsiaTheme="minorEastAsia"/>
        </w:rPr>
        <w:t xml:space="preserve"> </w:t>
      </w:r>
      <w:r w:rsidR="0006455E">
        <w:rPr>
          <w:rFonts w:eastAsiaTheme="minorEastAsia"/>
        </w:rPr>
        <w:t>fiber coating</w:t>
      </w:r>
      <w:r w:rsidR="001613C4">
        <w:rPr>
          <w:rFonts w:eastAsiaTheme="minorEastAsia"/>
        </w:rPr>
        <w:t>,</w:t>
      </w:r>
      <w:r w:rsidR="0006455E">
        <w:rPr>
          <w:rFonts w:eastAsiaTheme="minorEastAsia"/>
        </w:rPr>
        <w:t xml:space="preserve"> film</w:t>
      </w:r>
      <w:r w:rsidR="001613C4">
        <w:rPr>
          <w:rFonts w:eastAsiaTheme="minorEastAsia"/>
        </w:rPr>
        <w:t xml:space="preserve"> thickness,</w:t>
      </w:r>
      <w:r>
        <w:rPr>
          <w:rFonts w:eastAsiaTheme="minorEastAsia"/>
        </w:rPr>
        <w:t xml:space="preserve"> polarity</w:t>
      </w:r>
      <w:r w:rsidR="001613C4">
        <w:rPr>
          <w:rFonts w:eastAsiaTheme="minorEastAsia"/>
        </w:rPr>
        <w:t xml:space="preserve">, and </w:t>
      </w:r>
      <w:r w:rsidR="0006455E">
        <w:rPr>
          <w:rFonts w:eastAsiaTheme="minorEastAsia"/>
        </w:rPr>
        <w:t>absorption/adsorption mechanism</w:t>
      </w:r>
      <w:r>
        <w:rPr>
          <w:rFonts w:eastAsiaTheme="minorEastAsia"/>
        </w:rPr>
        <w:t xml:space="preserve">. The manufacturer </w:t>
      </w:r>
      <w:r w:rsidR="001613C4">
        <w:rPr>
          <w:rFonts w:eastAsiaTheme="minorEastAsia"/>
        </w:rPr>
        <w:t>provide</w:t>
      </w:r>
      <w:r w:rsidR="003978DB">
        <w:rPr>
          <w:rFonts w:eastAsiaTheme="minorEastAsia"/>
        </w:rPr>
        <w:t>s</w:t>
      </w:r>
      <w:r>
        <w:rPr>
          <w:rFonts w:eastAsiaTheme="minorEastAsia"/>
        </w:rPr>
        <w:t xml:space="preserve"> recommendations for general applications, but further</w:t>
      </w:r>
      <w:r w:rsidR="001613C4">
        <w:rPr>
          <w:rFonts w:eastAsiaTheme="minorEastAsia"/>
        </w:rPr>
        <w:t xml:space="preserve"> analysis of the fiber chemistry must be considered as the chemical compounds extracted will greatly depend on t</w:t>
      </w:r>
      <w:r w:rsidR="009C1A7C">
        <w:rPr>
          <w:rFonts w:eastAsiaTheme="minorEastAsia"/>
        </w:rPr>
        <w:t xml:space="preserve">he affinity they have with the </w:t>
      </w:r>
      <w:r w:rsidR="001613C4">
        <w:rPr>
          <w:rFonts w:eastAsiaTheme="minorEastAsia"/>
        </w:rPr>
        <w:t>selected</w:t>
      </w:r>
      <w:r w:rsidR="009C1A7C">
        <w:rPr>
          <w:rFonts w:eastAsiaTheme="minorEastAsia"/>
        </w:rPr>
        <w:t xml:space="preserve"> fiber coating.</w:t>
      </w:r>
      <w:r w:rsidR="001613C4">
        <w:rPr>
          <w:rFonts w:eastAsiaTheme="minorEastAsia"/>
        </w:rPr>
        <w:t xml:space="preserve"> </w:t>
      </w:r>
      <w:r w:rsidR="003872C7">
        <w:rPr>
          <w:rFonts w:eastAsiaTheme="minorEastAsia"/>
        </w:rPr>
        <w:t xml:space="preserve"> Molecules can be associated </w:t>
      </w:r>
      <w:r w:rsidR="001C2DAF">
        <w:rPr>
          <w:rFonts w:eastAsiaTheme="minorEastAsia"/>
        </w:rPr>
        <w:t>to the coatin</w:t>
      </w:r>
      <w:r w:rsidR="00CC0CE5">
        <w:rPr>
          <w:rFonts w:eastAsiaTheme="minorEastAsia"/>
        </w:rPr>
        <w:t xml:space="preserve">gs by means of polarity, as polar analytes will be attracted to polar phases. Therefore, polarity can help enhance the affinity of the coating for polar analytes by selecting a polar coating rather than a non-polar. </w:t>
      </w:r>
      <w:r w:rsidR="008B3FA6">
        <w:rPr>
          <w:rFonts w:eastAsiaTheme="minorEastAsia"/>
        </w:rPr>
        <w:t xml:space="preserve">Thus, the greater the polarity of the polymer coating, the more polar </w:t>
      </w:r>
      <w:r w:rsidR="008B3FA6">
        <w:rPr>
          <w:rFonts w:eastAsiaTheme="minorEastAsia"/>
        </w:rPr>
        <w:lastRenderedPageBreak/>
        <w:t>compounds can be analyze</w:t>
      </w:r>
      <w:r w:rsidR="009C1A7C">
        <w:rPr>
          <w:rFonts w:eastAsiaTheme="minorEastAsia"/>
        </w:rPr>
        <w:t>d</w:t>
      </w:r>
      <w:r w:rsidR="008B3FA6">
        <w:rPr>
          <w:rFonts w:eastAsiaTheme="minorEastAsia"/>
        </w:rPr>
        <w:t xml:space="preserve"> at low concentrations. </w:t>
      </w:r>
      <w:r w:rsidR="00CC0CE5">
        <w:rPr>
          <w:rFonts w:eastAsiaTheme="minorEastAsia"/>
        </w:rPr>
        <w:t>However, even though</w:t>
      </w:r>
      <w:r w:rsidR="006F0616">
        <w:rPr>
          <w:rFonts w:eastAsiaTheme="minorEastAsia"/>
        </w:rPr>
        <w:t xml:space="preserve"> all fiber</w:t>
      </w:r>
      <w:r w:rsidR="009C1A7C">
        <w:rPr>
          <w:rFonts w:eastAsiaTheme="minorEastAsia"/>
        </w:rPr>
        <w:t>s</w:t>
      </w:r>
      <w:r w:rsidR="006F0616">
        <w:rPr>
          <w:rFonts w:eastAsiaTheme="minorEastAsia"/>
        </w:rPr>
        <w:t xml:space="preserve"> are bipolar at some degree, is the overall coating of the fiber what determine</w:t>
      </w:r>
      <w:r w:rsidR="00B21246">
        <w:rPr>
          <w:rFonts w:eastAsiaTheme="minorEastAsia"/>
        </w:rPr>
        <w:t>s</w:t>
      </w:r>
      <w:r w:rsidR="006F0616">
        <w:rPr>
          <w:rFonts w:eastAsiaTheme="minorEastAsia"/>
        </w:rPr>
        <w:t xml:space="preserve"> the polarity. Now, when a fiber is classified as bipolar it is mainly </w:t>
      </w:r>
      <w:r w:rsidR="00B21246">
        <w:rPr>
          <w:rFonts w:eastAsiaTheme="minorEastAsia"/>
        </w:rPr>
        <w:t>due to the extraction mechanism, adsorption. Adsorption type fibers generally contain pores or high surface areas where the analytes interact.</w:t>
      </w:r>
      <w:r w:rsidR="006F0616">
        <w:rPr>
          <w:rFonts w:eastAsiaTheme="minorEastAsia"/>
        </w:rPr>
        <w:t xml:space="preserve"> </w:t>
      </w:r>
      <w:r w:rsidR="00B21246" w:rsidRPr="009C1A7C">
        <w:t xml:space="preserve">These pores </w:t>
      </w:r>
      <w:r w:rsidR="009C1A7C" w:rsidRPr="009C1A7C">
        <w:t>allow the extraction and retention of</w:t>
      </w:r>
      <w:r w:rsidR="00B21246" w:rsidRPr="009C1A7C">
        <w:t xml:space="preserve"> small and midsiz</w:t>
      </w:r>
      <w:r w:rsidR="009C1A7C" w:rsidRPr="009C1A7C">
        <w:t xml:space="preserve">ed analytes </w:t>
      </w:r>
      <w:r w:rsidR="00B21246" w:rsidRPr="009C1A7C">
        <w:t>usually until either energy is applied or they are displaced by a solvent</w:t>
      </w:r>
      <w:r w:rsidR="0020496F" w:rsidRPr="009C1A7C">
        <w:t xml:space="preserve"> </w:t>
      </w:r>
      <w:r w:rsidR="0020496F" w:rsidRPr="009C1A7C">
        <w:fldChar w:fldCharType="begin"/>
      </w:r>
      <w:r w:rsidR="00310601">
        <w:instrText xml:space="preserve"> ADDIN REFMGR.CITE &lt;Refman&gt;&lt;Cite&gt;&lt;Author&gt;Shirey&lt;/Author&gt;&lt;Year&gt;2016&lt;/Year&gt;&lt;RecNum&gt;60&lt;/RecNum&gt;&lt;IDText&gt;SPME-Adsoprtion versus Absorption: Which Fiber is Best for your Application&lt;/IDText&gt;&lt;MDL Ref_Type="Online Source"&gt;&lt;Ref_Type&gt;Online Source&lt;/Ref_Type&gt;&lt;Ref_ID&gt;60&lt;/Ref_ID&gt;&lt;Title_Primary&gt;SPME-Adsoprtion versus Absorption: Which Fiber is Best for your Application&lt;/Title_Primary&gt;&lt;Authors_Primary&gt;Shirey,R.E.&lt;/Authors_Primary&gt;&lt;Authors_Primary&gt;Mindrup,R.F.&lt;/Authors_Primary&gt;&lt;Date_Primary&gt;2016&lt;/Date_Primary&gt;&lt;Reprint&gt;Not in File&lt;/Reprint&gt;&lt;Periodical&gt;Sigma Aldrich&lt;/Periodical&gt;&lt;Date_Secondary&gt;2016/3/10&lt;/Date_Secondary&gt;&lt;Web_URL&gt;&lt;u&gt;http://www.sigmaaldrich.com/Graphics/Supelco/objects/8000/7943.pdf&lt;/u&gt;&lt;/Web_URL&gt;&lt;ZZ_JournalFull&gt;&lt;f name="System"&gt;Sigma Aldrich&lt;/f&gt;&lt;/ZZ_JournalFull&gt;&lt;ZZ_WorkformID&gt;31&lt;/ZZ_WorkformID&gt;&lt;/MDL&gt;&lt;/Cite&gt;&lt;/Refman&gt;</w:instrText>
      </w:r>
      <w:r w:rsidR="0020496F" w:rsidRPr="009C1A7C">
        <w:fldChar w:fldCharType="separate"/>
      </w:r>
      <w:r w:rsidR="003F5D42">
        <w:rPr>
          <w:noProof/>
        </w:rPr>
        <w:t>(69)</w:t>
      </w:r>
      <w:r w:rsidR="0020496F" w:rsidRPr="009C1A7C">
        <w:fldChar w:fldCharType="end"/>
      </w:r>
      <w:r w:rsidR="00B21246" w:rsidRPr="009C1A7C">
        <w:t>.</w:t>
      </w:r>
      <w:r w:rsidR="009C1A7C">
        <w:t xml:space="preserve"> In contrast, </w:t>
      </w:r>
      <w:r w:rsidR="00B21246">
        <w:t>absorbent fibers</w:t>
      </w:r>
      <w:r w:rsidR="003978DB">
        <w:t>’</w:t>
      </w:r>
      <w:r w:rsidR="00B21246">
        <w:t xml:space="preserve"> ability to retain an analyte</w:t>
      </w:r>
      <w:r w:rsidR="003978DB">
        <w:t>,</w:t>
      </w:r>
      <w:r w:rsidR="00B21246">
        <w:t xml:space="preserve"> will merely depend on the fiber capacity determined by its thickness, </w:t>
      </w:r>
      <w:r w:rsidR="008B3FA6">
        <w:t>as there is no competition involved but instead how fast the analytes migrate in and out the coating</w:t>
      </w:r>
      <w:r w:rsidR="00B21246">
        <w:t>.</w:t>
      </w:r>
      <w:r w:rsidR="003978DB">
        <w:t xml:space="preserve"> </w:t>
      </w:r>
      <w:r w:rsidR="008B3FA6">
        <w:t>Therefore, to improve the sensitivity of the extraction technique one must consider to increase the fiber thickness</w:t>
      </w:r>
      <w:r w:rsidR="007F2422">
        <w:t xml:space="preserve"> or length</w:t>
      </w:r>
      <w:r w:rsidR="008B3FA6">
        <w:t xml:space="preserve"> when working with large volume samples</w:t>
      </w:r>
      <w:r w:rsidR="007F2422">
        <w:t xml:space="preserve"> thus increasing the fiber capacity</w:t>
      </w:r>
      <w:r w:rsidR="008B3FA6">
        <w:t xml:space="preserve">. </w:t>
      </w:r>
    </w:p>
    <w:p w14:paraId="39512C3A" w14:textId="11D60F46" w:rsidR="00625DEB" w:rsidRPr="00BC1458" w:rsidRDefault="00625DEB" w:rsidP="00E402B1">
      <w:pPr>
        <w:pStyle w:val="Heading4"/>
      </w:pPr>
      <w:bookmarkStart w:id="66" w:name="_Toc467151358"/>
      <w:r w:rsidRPr="00BC1458">
        <w:t>Narcotics</w:t>
      </w:r>
      <w:bookmarkEnd w:id="66"/>
    </w:p>
    <w:p w14:paraId="3957974F" w14:textId="49CACED4" w:rsidR="00625DEB" w:rsidRPr="00BC1458" w:rsidRDefault="00625DEB" w:rsidP="00964C48">
      <w:r w:rsidRPr="00BC1458">
        <w:t xml:space="preserve">Forensic drug analysis rely on different test </w:t>
      </w:r>
      <w:r w:rsidR="001C399F" w:rsidRPr="00BC1458">
        <w:t xml:space="preserve">ranging from presumptive tests like </w:t>
      </w:r>
      <w:r w:rsidRPr="00BC1458">
        <w:t xml:space="preserve">spot tests, </w:t>
      </w:r>
      <w:r w:rsidR="001C399F" w:rsidRPr="00BC1458">
        <w:t>immunoassay</w:t>
      </w:r>
      <w:r w:rsidRPr="00BC1458">
        <w:t>,</w:t>
      </w:r>
      <w:r w:rsidR="00E26DBA" w:rsidRPr="00BC1458">
        <w:t xml:space="preserve"> previously discussed,</w:t>
      </w:r>
      <w:r w:rsidR="00F72A80">
        <w:t xml:space="preserve"> to detection techniques</w:t>
      </w:r>
      <w:r w:rsidR="001C399F" w:rsidRPr="00BC1458">
        <w:t xml:space="preserve"> such as</w:t>
      </w:r>
      <w:r w:rsidRPr="00BC1458">
        <w:t xml:space="preserve"> </w:t>
      </w:r>
      <w:r w:rsidR="001C399F" w:rsidRPr="00BC1458">
        <w:t xml:space="preserve">infrared spectroscopy (IR), or separation techniques like, </w:t>
      </w:r>
      <w:r w:rsidR="00646E32" w:rsidRPr="00BC1458">
        <w:t>high-performance liquid chromatography (</w:t>
      </w:r>
      <w:r w:rsidRPr="00BC1458">
        <w:t>HPLC</w:t>
      </w:r>
      <w:r w:rsidR="00646E32" w:rsidRPr="00BC1458">
        <w:t>)</w:t>
      </w:r>
      <w:r w:rsidRPr="00BC1458">
        <w:t xml:space="preserve">, </w:t>
      </w:r>
      <w:r w:rsidR="00646E32" w:rsidRPr="00BC1458">
        <w:t>capillary electrophoresis (</w:t>
      </w:r>
      <w:r w:rsidRPr="00BC1458">
        <w:t>CE</w:t>
      </w:r>
      <w:r w:rsidR="00646E32" w:rsidRPr="00BC1458">
        <w:t>)</w:t>
      </w:r>
      <w:r w:rsidR="00E26DBA" w:rsidRPr="00BC1458">
        <w:t xml:space="preserve">, thin-layer chromatography (TLC), </w:t>
      </w:r>
      <w:r w:rsidRPr="00BC1458">
        <w:t>G</w:t>
      </w:r>
      <w:r w:rsidR="009D6458" w:rsidRPr="00BC1458">
        <w:t>C</w:t>
      </w:r>
      <w:r w:rsidR="00E26DBA" w:rsidRPr="00BC1458">
        <w:t xml:space="preserve">, </w:t>
      </w:r>
      <w:r w:rsidRPr="00BC1458">
        <w:t xml:space="preserve">and a combination of these </w:t>
      </w:r>
      <w:r w:rsidRPr="00BC1458">
        <w:fldChar w:fldCharType="begin"/>
      </w:r>
      <w:r w:rsidR="00310601">
        <w:instrText xml:space="preserve"> ADDIN REFMGR.CITE &lt;Refman&gt;&lt;Cite&gt;&lt;Author&gt;Smith&lt;/Author&gt;&lt;Year&gt;2004&lt;/Year&gt;&lt;RecNum&gt;54&lt;/RecNum&gt;&lt;IDText&gt;Handbook of Forensic Drug Analysis&lt;/IDText&gt;&lt;MDL Ref_Type="Book, Whole"&gt;&lt;Ref_Type&gt;Book, Whole&lt;/Ref_Type&gt;&lt;Ref_ID&gt;54&lt;/Ref_ID&gt;&lt;Title_Primary&gt;Handbook of Forensic Drug Analysis&lt;/Title_Primary&gt;&lt;Authors_Primary&gt;Smith,F.&lt;/Authors_Primary&gt;&lt;Authors_Primary&gt;Siegel,J.A.&lt;/Authors_Primary&gt;&lt;Date_Primary&gt;2004&lt;/Date_Primary&gt;&lt;Reprint&gt;Not in File&lt;/Reprint&gt;&lt;Publisher&gt;Elsevier Science&lt;/Publisher&gt;&lt;ISSN_ISBN&gt;9780080472898&lt;/ISSN_ISBN&gt;&lt;Web_URL&gt;https://books.google.com/books?id=8JsQgRO3QcwC&lt;/Web_URL&gt;&lt;ZZ_WorkformID&gt;2&lt;/ZZ_WorkformID&gt;&lt;/MDL&gt;&lt;/Cite&gt;&lt;/Refman&gt;</w:instrText>
      </w:r>
      <w:r w:rsidRPr="00BC1458">
        <w:fldChar w:fldCharType="separate"/>
      </w:r>
      <w:r w:rsidR="003F5D42">
        <w:rPr>
          <w:noProof/>
        </w:rPr>
        <w:t>(70)</w:t>
      </w:r>
      <w:r w:rsidRPr="00BC1458">
        <w:fldChar w:fldCharType="end"/>
      </w:r>
      <w:r w:rsidRPr="00BC1458">
        <w:t xml:space="preserve">. </w:t>
      </w:r>
      <w:r w:rsidR="009D6458" w:rsidRPr="00BC1458">
        <w:t xml:space="preserve">The analytical tools and methods outlined here are quite dissimilar in design, type of sample addressed, and results produced. </w:t>
      </w:r>
      <w:r w:rsidR="007F29B3">
        <w:t xml:space="preserve">For instance, IR induces vibration excitation to create a unique fingerprint of </w:t>
      </w:r>
      <w:r w:rsidR="007F29B3" w:rsidRPr="007F29B3">
        <w:t>covalently bonded atoms</w:t>
      </w:r>
      <w:r w:rsidR="007F29B3">
        <w:t xml:space="preserve"> but limitations arises as the molecular weight of the compound will not be known nor the location of the functional group in the chemical compound. Additional</w:t>
      </w:r>
      <w:r w:rsidR="007F4B0B">
        <w:t>ly</w:t>
      </w:r>
      <w:r w:rsidR="007F29B3">
        <w:t>, IR</w:t>
      </w:r>
      <w:r w:rsidR="00071ECC">
        <w:t xml:space="preserve"> is not recommended for the analysis</w:t>
      </w:r>
      <w:r w:rsidR="003001D7">
        <w:t xml:space="preserve"> complex mixtures as IR is best when a pure substance</w:t>
      </w:r>
      <w:r w:rsidR="00456194">
        <w:t xml:space="preserve"> is </w:t>
      </w:r>
      <w:r w:rsidR="00456194">
        <w:lastRenderedPageBreak/>
        <w:t>analyzed as all the bands will</w:t>
      </w:r>
      <w:r w:rsidR="003001D7">
        <w:t xml:space="preserve"> assigned to a single molecule </w:t>
      </w:r>
      <w:r w:rsidR="003001D7">
        <w:fldChar w:fldCharType="begin"/>
      </w:r>
      <w:r w:rsidR="00310601">
        <w:instrText xml:space="preserve"> ADDIN REFMGR.CITE &lt;Refman&gt;&lt;Cite&gt;&lt;Author&gt;Smith&lt;/Author&gt;&lt;Year&gt;1998&lt;/Year&gt;&lt;RecNum&gt;157&lt;/RecNum&gt;&lt;IDText&gt;The Basics of Infrared Interpretation&lt;/IDText&gt;&lt;MDL Ref_Type="Book Chapter"&gt;&lt;Ref_Type&gt;Book Chapter&lt;/Ref_Type&gt;&lt;Ref_ID&gt;157&lt;/Ref_ID&gt;&lt;Title_Primary&gt;The Basics of Infrared Interpretation&lt;/Title_Primary&gt;&lt;Authors_Primary&gt;Smith,B.C.&lt;/Authors_Primary&gt;&lt;Date_Primary&gt;1998&lt;/Date_Primary&gt;&lt;Reprint&gt;Not in File&lt;/Reprint&gt;&lt;Title_Secondary&gt;Infrared Spectral Interpretation: A Systematic Approach&lt;/Title_Secondary&gt;&lt;Issue&gt;1&lt;/Issue&gt;&lt;Publisher&gt;Taylor &amp;amp; Francis&lt;/Publisher&gt;&lt;ISSN_ISBN&gt;9780849324635&lt;/ISSN_ISBN&gt;&lt;Web_URL&gt;https://books.google.com/books?id=Ywzf4GyoUaoC&lt;/Web_URL&gt;&lt;ZZ_WorkformID&gt;3&lt;/ZZ_WorkformID&gt;&lt;/MDL&gt;&lt;/Cite&gt;&lt;/Refman&gt;</w:instrText>
      </w:r>
      <w:r w:rsidR="003001D7">
        <w:fldChar w:fldCharType="separate"/>
      </w:r>
      <w:r w:rsidR="003F5D42">
        <w:rPr>
          <w:noProof/>
        </w:rPr>
        <w:t>(71)</w:t>
      </w:r>
      <w:r w:rsidR="003001D7">
        <w:fldChar w:fldCharType="end"/>
      </w:r>
      <w:r w:rsidR="007F29B3">
        <w:t xml:space="preserve">.  </w:t>
      </w:r>
      <w:r w:rsidR="00071ECC">
        <w:t>HPLC have been widely used in the field of drug analysis however, since it is best coupled to UV</w:t>
      </w:r>
      <w:r w:rsidR="00456194">
        <w:t>,</w:t>
      </w:r>
      <w:r w:rsidR="00071ECC">
        <w:t xml:space="preserve"> this technique is limited to those compound</w:t>
      </w:r>
      <w:r w:rsidR="00456194">
        <w:t xml:space="preserve"> that have</w:t>
      </w:r>
      <w:r w:rsidR="00071ECC">
        <w:t xml:space="preserve"> a UV absorbing chromophore.</w:t>
      </w:r>
      <w:r w:rsidR="00964C48">
        <w:t xml:space="preserve"> HPLC is a separation technique where samples is dissolved in a liquid mobile phase and is separated by means of the interactions with the stationary phase contained in the column.</w:t>
      </w:r>
      <w:r w:rsidR="00071ECC">
        <w:t xml:space="preserve"> </w:t>
      </w:r>
      <w:r w:rsidR="00964C48">
        <w:t>If a solid samples is subject to be analyzed</w:t>
      </w:r>
      <w:r w:rsidR="00071ECC">
        <w:t xml:space="preserve">,  </w:t>
      </w:r>
      <w:r w:rsidR="00964C48">
        <w:t>it must</w:t>
      </w:r>
      <w:r w:rsidR="00071ECC">
        <w:t xml:space="preserve"> be </w:t>
      </w:r>
      <w:r w:rsidR="00C172CB">
        <w:t>dissolved</w:t>
      </w:r>
      <w:r w:rsidR="00071ECC">
        <w:t xml:space="preserve"> and filtered to be injected, while depending on the case, liquid samples can be directly injected.</w:t>
      </w:r>
      <w:r w:rsidR="00964C48" w:rsidRPr="00964C48">
        <w:t xml:space="preserve"> </w:t>
      </w:r>
      <w:r w:rsidR="00964C48">
        <w:t xml:space="preserve">Capillary electrophoresis (CE) is a special case of using an electrical field to separate the components of a mixture through the “opposite attract” principle, positive charged molecules will be attracted to the anode, while negative charged molecules will be attracted by the cathode </w:t>
      </w:r>
      <w:r w:rsidR="00456194">
        <w:fldChar w:fldCharType="begin"/>
      </w:r>
      <w:r w:rsidR="00310601">
        <w:instrText xml:space="preserve"> ADDIN REFMGR.CITE &lt;Refman&gt;&lt;Cite&gt;&lt;Author&gt;Whatley&lt;/Author&gt;&lt;Year&gt;2001&lt;/Year&gt;&lt;RecNum&gt;158&lt;/RecNum&gt;&lt;IDText&gt;Basic Principles and Modes of Capillary Electrophoresis&lt;/IDText&gt;&lt;MDL Ref_Type="Book Chapter"&gt;&lt;Ref_Type&gt;Book Chapter&lt;/Ref_Type&gt;&lt;Ref_ID&gt;158&lt;/Ref_ID&gt;&lt;Title_Primary&gt;Basic Principles and Modes of Capillary Electrophoresis&lt;/Title_Primary&gt;&lt;Authors_Primary&gt;Whatley,H.&lt;/Authors_Primary&gt;&lt;Date_Primary&gt;2001&lt;/Date_Primary&gt;&lt;Reprint&gt;Not in File&lt;/Reprint&gt;&lt;Title_Secondary&gt;Clinical and Forensic Applications of Capillary Electrophoresis&lt;/Title_Secondary&gt;&lt;Issue&gt;2&lt;/Issue&gt;&lt;Publisher&gt;Humana Press&lt;/Publisher&gt;&lt;ISSN_ISBN&gt;978-1-59259-120-6&lt;/ISSN_ISBN&gt;&lt;ZZ_WorkformID&gt;3&lt;/ZZ_WorkformID&gt;&lt;/MDL&gt;&lt;/Cite&gt;&lt;/Refman&gt;</w:instrText>
      </w:r>
      <w:r w:rsidR="00456194">
        <w:fldChar w:fldCharType="separate"/>
      </w:r>
      <w:r w:rsidR="003F5D42">
        <w:rPr>
          <w:noProof/>
        </w:rPr>
        <w:t>(72)</w:t>
      </w:r>
      <w:r w:rsidR="00456194">
        <w:fldChar w:fldCharType="end"/>
      </w:r>
      <w:r w:rsidR="00964C48">
        <w:t>.</w:t>
      </w:r>
      <w:r w:rsidR="00C172CB">
        <w:t xml:space="preserve"> </w:t>
      </w:r>
      <w:r w:rsidR="00456194">
        <w:t>Nevertheless, this technique is limited by the amount of sample injected as it can be easily saturated. Thin layer chromatography is another separation technique used consisting on a stationary and mobile phase. T</w:t>
      </w:r>
      <w:r w:rsidR="00456194" w:rsidRPr="00456194">
        <w:t xml:space="preserve">he solid phase is a thin solid support that usually </w:t>
      </w:r>
      <w:r w:rsidR="00456194">
        <w:t>consists of Alumina or Silica while t</w:t>
      </w:r>
      <w:r w:rsidR="00456194" w:rsidRPr="00456194">
        <w:t>he mobile phase is a solvent that moves through capillary action right through the solid phase</w:t>
      </w:r>
      <w:r w:rsidR="00456194">
        <w:t xml:space="preserve"> </w:t>
      </w:r>
      <w:r w:rsidR="00703756">
        <w:fldChar w:fldCharType="begin"/>
      </w:r>
      <w:r w:rsidR="00310601">
        <w:instrText xml:space="preserve"> ADDIN REFMGR.CITE &lt;Refman&gt;&lt;Cite&gt;&lt;Author&gt;University of Toronto&lt;/Author&gt;&lt;Year&gt;2016&lt;/Year&gt;&lt;RecNum&gt;159&lt;/RecNum&gt;&lt;IDText&gt;Thin Layer ChromatographyTheory-Chemistry Online&lt;/IDText&gt;&lt;MDL Ref_Type="Online Source"&gt;&lt;Ref_Type&gt;Online Source&lt;/Ref_Type&gt;&lt;Ref_ID&gt;159&lt;/Ref_ID&gt;&lt;Title_Primary&gt;Thin Layer ChromatographyTheory-Chemistry Online&lt;/Title_Primary&gt;&lt;Authors_Primary&gt;University of Toronto&lt;/Authors_Primary&gt;&lt;Date_Primary&gt;2016&lt;/Date_Primary&gt;&lt;Reprint&gt;Not in File&lt;/Reprint&gt;&lt;Date_Secondary&gt;2016&lt;/Date_Secondary&gt;&lt;Web_URL&gt;&lt;u&gt;http://www.utsc.utoronto.ca/webapps/chemistryonline/production/tlc.php&lt;/u&gt;&lt;/Web_URL&gt;&lt;ZZ_WorkformID&gt;31&lt;/ZZ_WorkformID&gt;&lt;/MDL&gt;&lt;/Cite&gt;&lt;/Refman&gt;</w:instrText>
      </w:r>
      <w:r w:rsidR="00703756">
        <w:fldChar w:fldCharType="separate"/>
      </w:r>
      <w:r w:rsidR="003F5D42">
        <w:rPr>
          <w:noProof/>
        </w:rPr>
        <w:t>(73)</w:t>
      </w:r>
      <w:r w:rsidR="00703756">
        <w:fldChar w:fldCharType="end"/>
      </w:r>
      <w:r w:rsidR="00456194" w:rsidRPr="00456194">
        <w:t>.</w:t>
      </w:r>
      <w:r w:rsidR="00456194">
        <w:t xml:space="preserve"> </w:t>
      </w:r>
      <w:r w:rsidR="00703756">
        <w:t xml:space="preserve">Limitations associated with this technique is that is only a qualitative analysis that does not reflect the difference </w:t>
      </w:r>
      <w:r w:rsidR="00703756" w:rsidRPr="00703756">
        <w:t>between enantiomers and some isomers</w:t>
      </w:r>
      <w:r w:rsidR="00703756">
        <w:t>.</w:t>
      </w:r>
      <w:r w:rsidR="00071ECC">
        <w:t xml:space="preserve"> </w:t>
      </w:r>
      <w:r w:rsidR="001C399F" w:rsidRPr="00BC1458">
        <w:t>Although they all are able to uncover forensically relevant information, depending on the goal of analysis, it may or may not be suitable to fit the purpose</w:t>
      </w:r>
      <w:r w:rsidR="009D6458" w:rsidRPr="00BC1458">
        <w:t>.</w:t>
      </w:r>
      <w:r w:rsidR="001C399F" w:rsidRPr="00BC1458">
        <w:t xml:space="preserve"> Therefore, special attention must be considered to the species been evaluated and/or the physical and chemical characteristic to select the best analytical that will allow a better discrimination and characterization of material evidence. </w:t>
      </w:r>
    </w:p>
    <w:p w14:paraId="15A92152" w14:textId="0E8AE738" w:rsidR="00625DEB" w:rsidRPr="00BC1458" w:rsidRDefault="00625DEB" w:rsidP="00E402B1">
      <w:pPr>
        <w:pStyle w:val="Heading4"/>
      </w:pPr>
      <w:bookmarkStart w:id="67" w:name="_Toc467151359"/>
      <w:r w:rsidRPr="00BC1458">
        <w:lastRenderedPageBreak/>
        <w:t>Explosives</w:t>
      </w:r>
      <w:bookmarkEnd w:id="67"/>
    </w:p>
    <w:p w14:paraId="2E5C4566" w14:textId="598AF6C0" w:rsidR="000C1A05" w:rsidRDefault="001A2458" w:rsidP="007A3F5E">
      <w:r w:rsidRPr="00BC1458">
        <w:t xml:space="preserve">The existing technologies for explosives detection can be separated into two categories, bulk detection and trace detection </w:t>
      </w:r>
      <w:r w:rsidR="00BC1458">
        <w:fldChar w:fldCharType="begin"/>
      </w:r>
      <w:r w:rsidR="00310601">
        <w:instrText xml:space="preserve"> ADDIN REFMGR.CITE &lt;Refman&gt;&lt;Cite&gt;&lt;Author&gt;Techniques&lt;/Author&gt;&lt;Year&gt;2004&lt;/Year&gt;&lt;RecNum&gt;129&lt;/RecNum&gt;&lt;IDText&gt;Existing and Potential Standoff Explosives Detection Techniques&lt;/IDText&gt;&lt;MDL Ref_Type="Book, Whole"&gt;&lt;Ref_Type&gt;Book, Whole&lt;/Ref_Type&gt;&lt;Ref_ID&gt;129&lt;/Ref_ID&gt;&lt;Title_Primary&gt;Existing and Potential Standoff Explosives Detection Techniques&lt;/Title_Primary&gt;&lt;Authors_Primary&gt;Techniques,C.R.E.P.&lt;/Authors_Primary&gt;&lt;Authors_Primary&gt;Technology,B.C.S.&lt;/Authors_Primary&gt;&lt;Authors_Primary&gt;Studies,D.E.L.&lt;/Authors_Primary&gt;&lt;Authors_Primary&gt;Council,N.R.&lt;/Authors_Primary&gt;&lt;Date_Primary&gt;2004&lt;/Date_Primary&gt;&lt;Keywords&gt;Explosives&lt;/Keywords&gt;&lt;Reprint&gt;Not in File&lt;/Reprint&gt;&lt;Publisher&gt;National Academies Press&lt;/Publisher&gt;&lt;ISSN_ISBN&gt;9780309166034&lt;/ISSN_ISBN&gt;&lt;Web_URL&gt;https://books.google.com/books?id=_HA-C7WZYSMC&lt;/Web_URL&gt;&lt;ZZ_WorkformID&gt;2&lt;/ZZ_WorkformID&gt;&lt;/MDL&gt;&lt;/Cite&gt;&lt;/Refman&gt;</w:instrText>
      </w:r>
      <w:r w:rsidR="00BC1458">
        <w:fldChar w:fldCharType="separate"/>
      </w:r>
      <w:r w:rsidR="003F5D42">
        <w:rPr>
          <w:noProof/>
        </w:rPr>
        <w:t>(74)</w:t>
      </w:r>
      <w:r w:rsidR="00BC1458">
        <w:fldChar w:fldCharType="end"/>
      </w:r>
      <w:r w:rsidRPr="00BC1458">
        <w:t xml:space="preserve">. </w:t>
      </w:r>
      <w:r w:rsidR="005918F0" w:rsidRPr="00BC1458">
        <w:t>Methods for detecting</w:t>
      </w:r>
      <w:r w:rsidRPr="00BC1458">
        <w:t xml:space="preserve"> trace</w:t>
      </w:r>
      <w:r w:rsidR="005918F0" w:rsidRPr="00BC1458">
        <w:t xml:space="preserve"> explosives </w:t>
      </w:r>
      <w:r w:rsidRPr="00BC1458">
        <w:t>include chemical techniques such as i</w:t>
      </w:r>
      <w:r w:rsidR="005918F0" w:rsidRPr="00BC1458">
        <w:t>on mobility spectrometry</w:t>
      </w:r>
      <w:r w:rsidR="00C3466B">
        <w:t xml:space="preserve"> </w:t>
      </w:r>
      <w:r w:rsidR="001B7863">
        <w:fldChar w:fldCharType="begin"/>
      </w:r>
      <w:r w:rsidR="00310601">
        <w:instrText xml:space="preserve"> ADDIN REFMGR.CITE &lt;Refman&gt;&lt;Cite&gt;&lt;Author&gt;Lai&lt;/Author&gt;&lt;Year&gt;2008&lt;/Year&gt;&lt;RecNum&gt;98&lt;/RecNum&gt;&lt;IDText&gt;Headspace sampling and detection of cocaine, MDMA, and marijuana via volatile markers in the presence of potential interferences by solid phase microextraction-ion mobility spectrometry (SPME-IMS)&lt;/IDText&gt;&lt;MDL Ref_Type="Journal"&gt;&lt;Ref_Type&gt;Journal&lt;/Ref_Type&gt;&lt;Ref_ID&gt;98&lt;/Ref_ID&gt;&lt;Title_Primary&gt;Headspace sampling and detection of cocaine, MDMA, and marijuana via volatile markers in the presence of potential interferences by solid phase microextraction&lt;f name="Symbol"&gt;-&lt;/f&gt;ion mobility spectrometry (SPME-IMS)&lt;/Title_Primary&gt;&lt;Authors_Primary&gt;Lai,H.&lt;/Authors_Primary&gt;&lt;Authors_Primary&gt;Corbin,I.&lt;/Authors_Primary&gt;&lt;Authors_Primary&gt;Almirall,J.R.&lt;/Authors_Primary&gt;&lt;Date_Primary&gt;2008&lt;/Date_Primary&gt;&lt;Reprint&gt;Not in File&lt;/Reprint&gt;&lt;Start_Page&gt;105&lt;/Start_Page&gt;&lt;End_Page&gt;113&lt;/End_Page&gt;&lt;Periodical&gt;Analytical and bioanalytical chemistry&lt;/Periodical&gt;&lt;Volume&gt;392&lt;/Volume&gt;&lt;Issue&gt;1-2&lt;/Issue&gt;&lt;Publisher&gt;Springer&lt;/Publisher&gt;&lt;ISSN_ISBN&gt;1618-2642&lt;/ISSN_ISBN&gt;&lt;ZZ_JournalStdAbbrev&gt;&lt;f name="System"&gt;Analytical and bioanalytical chemistry&lt;/f&gt;&lt;/ZZ_JournalStdAbbrev&gt;&lt;ZZ_WorkformID&gt;1&lt;/ZZ_WorkformID&gt;&lt;/MDL&gt;&lt;/Cite&gt;&lt;/Refman&gt;</w:instrText>
      </w:r>
      <w:r w:rsidR="001B7863">
        <w:fldChar w:fldCharType="separate"/>
      </w:r>
      <w:r w:rsidR="003F5D42">
        <w:rPr>
          <w:noProof/>
        </w:rPr>
        <w:t>(75)</w:t>
      </w:r>
      <w:r w:rsidR="001B7863">
        <w:fldChar w:fldCharType="end"/>
      </w:r>
      <w:r w:rsidR="005918F0" w:rsidRPr="00BC1458">
        <w:t xml:space="preserve">, </w:t>
      </w:r>
      <w:r w:rsidR="001C399F" w:rsidRPr="00BC1458">
        <w:t>GC</w:t>
      </w:r>
      <w:r w:rsidRPr="00BC1458">
        <w:t xml:space="preserve">-ECD/MS, or optical techniques like </w:t>
      </w:r>
      <w:r w:rsidR="000355A4">
        <w:t>surface acoustic wave</w:t>
      </w:r>
      <w:r w:rsidRPr="00BC1458">
        <w:t xml:space="preserve">. </w:t>
      </w:r>
      <w:r w:rsidR="00C3466B">
        <w:t>Ion mobility spectrometry</w:t>
      </w:r>
      <w:r w:rsidR="006B3C4C">
        <w:t xml:space="preserve"> for example, is a separation</w:t>
      </w:r>
      <w:r w:rsidR="00C3466B">
        <w:t xml:space="preserve"> technique </w:t>
      </w:r>
      <w:r w:rsidR="000355A4" w:rsidRPr="000355A4">
        <w:t>typically implemented as a stand-alone detector</w:t>
      </w:r>
      <w:r w:rsidR="000355A4">
        <w:t xml:space="preserve"> that is </w:t>
      </w:r>
      <w:r w:rsidR="00C3466B">
        <w:t>used at the airport to detect trace amounts of explosives. This separation technique will separate ion</w:t>
      </w:r>
      <w:r w:rsidR="001B7863">
        <w:t>ized molecules</w:t>
      </w:r>
      <w:r w:rsidR="00C3466B">
        <w:t xml:space="preserve"> in the gas phase</w:t>
      </w:r>
      <w:r w:rsidR="00F52CC2">
        <w:t xml:space="preserve"> through a</w:t>
      </w:r>
      <w:r w:rsidR="001B7863">
        <w:t xml:space="preserve"> drift tube conta</w:t>
      </w:r>
      <w:r w:rsidR="006B3C4C">
        <w:t xml:space="preserve">ining an electric field and is </w:t>
      </w:r>
      <w:r w:rsidR="001B7863">
        <w:t xml:space="preserve">connected to a detector </w:t>
      </w:r>
      <w:r w:rsidR="001B7863">
        <w:fldChar w:fldCharType="begin"/>
      </w:r>
      <w:r w:rsidR="00310601">
        <w:instrText xml:space="preserve"> ADDIN REFMGR.CITE &lt;Refman&gt;&lt;Cite&gt;&lt;Author&gt;Ewing&lt;/Author&gt;&lt;Year&gt;2001&lt;/Year&gt;&lt;RecNum&gt;160&lt;/RecNum&gt;&lt;IDText&gt;A critical review of ion mobility spectrometry for the detection of explosives and explosive related compounds&lt;/IDText&gt;&lt;MDL Ref_Type="Journal"&gt;&lt;Ref_Type&gt;Journal&lt;/Ref_Type&gt;&lt;Ref_ID&gt;160&lt;/Ref_ID&gt;&lt;Title_Primary&gt;A critical review of ion mobility spectrometry for the detection of explosives and explosive related compounds&lt;/Title_Primary&gt;&lt;Authors_Primary&gt;Ewing,R.G.&lt;/Authors_Primary&gt;&lt;Authors_Primary&gt;Atkinson,D.A.&lt;/Authors_Primary&gt;&lt;Authors_Primary&gt;Eiceman,G.A.&lt;/Authors_Primary&gt;&lt;Authors_Primary&gt;Ewing,G.J.&lt;/Authors_Primary&gt;&lt;Date_Primary&gt;2001&lt;/Date_Primary&gt;&lt;Keywords&gt;Explosives&lt;/Keywords&gt;&lt;Reprint&gt;Not in File&lt;/Reprint&gt;&lt;Start_Page&gt;515&lt;/Start_Page&gt;&lt;End_Page&gt;529&lt;/End_Page&gt;&lt;Periodical&gt;Talanta&lt;/Periodical&gt;&lt;Volume&gt;54&lt;/Volume&gt;&lt;Issue&gt;3&lt;/Issue&gt;&lt;Publisher&gt;Elsevier&lt;/Publisher&gt;&lt;ISSN_ISBN&gt;0039-9140&lt;/ISSN_ISBN&gt;&lt;ZZ_JournalStdAbbrev&gt;&lt;f name="System"&gt;Talanta&lt;/f&gt;&lt;/ZZ_JournalStdAbbrev&gt;&lt;ZZ_WorkformID&gt;1&lt;/ZZ_WorkformID&gt;&lt;/MDL&gt;&lt;/Cite&gt;&lt;/Refman&gt;</w:instrText>
      </w:r>
      <w:r w:rsidR="001B7863">
        <w:fldChar w:fldCharType="separate"/>
      </w:r>
      <w:r w:rsidR="003F5D42">
        <w:rPr>
          <w:noProof/>
        </w:rPr>
        <w:t>(76)</w:t>
      </w:r>
      <w:r w:rsidR="001B7863">
        <w:fldChar w:fldCharType="end"/>
      </w:r>
      <w:r w:rsidR="001B7863">
        <w:t>.</w:t>
      </w:r>
      <w:r w:rsidR="00C3466B">
        <w:t xml:space="preserve"> </w:t>
      </w:r>
      <w:r w:rsidR="00DA493C">
        <w:t>However,</w:t>
      </w:r>
      <w:r w:rsidR="006945C5">
        <w:t xml:space="preserve"> th</w:t>
      </w:r>
      <w:r w:rsidR="000355A4">
        <w:t>is technique</w:t>
      </w:r>
      <w:r w:rsidR="00F52CC2">
        <w:t>’s</w:t>
      </w:r>
      <w:r w:rsidR="000355A4">
        <w:t xml:space="preserve"> selectivity is moderate</w:t>
      </w:r>
      <w:r w:rsidR="006945C5">
        <w:t xml:space="preserve"> in comparison to other</w:t>
      </w:r>
      <w:r w:rsidR="00F52CC2">
        <w:t>s</w:t>
      </w:r>
      <w:r w:rsidR="006945C5">
        <w:t xml:space="preserve"> and it may contain radioactive source </w:t>
      </w:r>
      <w:r w:rsidR="006945C5">
        <w:fldChar w:fldCharType="begin"/>
      </w:r>
      <w:r w:rsidR="00310601">
        <w:instrText xml:space="preserve"> ADDIN REFMGR.CITE &lt;Refman&gt;&lt;Cite&gt;&lt;Author&gt;Fatah&lt;/Author&gt;&lt;Year&gt;2008&lt;/Year&gt;&lt;RecNum&gt;162&lt;/RecNum&gt;&lt;IDText&gt;Guide for the Selection of Explosives Detection and Blast Mitigation Equipment for Emergency First Responders&lt;/IDText&gt;&lt;MDL Ref_Type="Report"&gt;&lt;Ref_Type&gt;Report&lt;/Ref_Type&gt;&lt;Ref_ID&gt;162&lt;/Ref_ID&gt;&lt;Title_Primary&gt;Guide for the Selection of Explosives Detection and Blast Mitigation Equipment for Emergency First Responders&lt;/Title_Primary&gt;&lt;Authors_Primary&gt;Fatah,A.A.&lt;/Authors_Primary&gt;&lt;Authors_Primary&gt;Arcilesi,R.D.&lt;/Authors_Primary&gt;&lt;Authors_Primary&gt;McClintock,J.A.&lt;/Authors_Primary&gt;&lt;Authors_Primary&gt;Lattin,C.H.&lt;/Authors_Primary&gt;&lt;Authors_Primary&gt;Helinski,M.&lt;/Authors_Primary&gt;&lt;Authors_Primary&gt;Hutchings,M.&lt;/Authors_Primary&gt;&lt;Date_Primary&gt;2008&lt;/Date_Primary&gt;&lt;Keywords&gt;Explosives&lt;/Keywords&gt;&lt;Reprint&gt;Not in File&lt;/Reprint&gt;&lt;Volume&gt;105-07&lt;/Volume&gt;&lt;Pub_Place&gt;U.S. Department of Homeland Security&lt;/Pub_Place&gt;&lt;ZZ_WorkformID&gt;24&lt;/ZZ_WorkformID&gt;&lt;/MDL&gt;&lt;/Cite&gt;&lt;/Refman&gt;</w:instrText>
      </w:r>
      <w:r w:rsidR="006945C5">
        <w:fldChar w:fldCharType="separate"/>
      </w:r>
      <w:r w:rsidR="003F5D42">
        <w:rPr>
          <w:noProof/>
        </w:rPr>
        <w:t>(77)</w:t>
      </w:r>
      <w:r w:rsidR="006945C5">
        <w:fldChar w:fldCharType="end"/>
      </w:r>
      <w:r w:rsidR="00DA493C">
        <w:t>.</w:t>
      </w:r>
      <w:r w:rsidR="000355A4">
        <w:t xml:space="preserve"> Surface acoustic wave on the other hand, is less specific and in the presence of other chemicals, this technique stands unreliable </w:t>
      </w:r>
      <w:r w:rsidR="000355A4">
        <w:fldChar w:fldCharType="begin"/>
      </w:r>
      <w:r w:rsidR="00310601">
        <w:instrText xml:space="preserve"> ADDIN REFMGR.CITE &lt;Refman&gt;&lt;Cite&gt;&lt;Author&gt;Fatah&lt;/Author&gt;&lt;Year&gt;2008&lt;/Year&gt;&lt;RecNum&gt;162&lt;/RecNum&gt;&lt;IDText&gt;Guide for the Selection of Explosives Detection and Blast Mitigation Equipment for Emergency First Responders&lt;/IDText&gt;&lt;MDL Ref_Type="Report"&gt;&lt;Ref_Type&gt;Report&lt;/Ref_Type&gt;&lt;Ref_ID&gt;162&lt;/Ref_ID&gt;&lt;Title_Primary&gt;Guide for the Selection of Explosives Detection and Blast Mitigation Equipment for Emergency First Responders&lt;/Title_Primary&gt;&lt;Authors_Primary&gt;Fatah,A.A.&lt;/Authors_Primary&gt;&lt;Authors_Primary&gt;Arcilesi,R.D.&lt;/Authors_Primary&gt;&lt;Authors_Primary&gt;McClintock,J.A.&lt;/Authors_Primary&gt;&lt;Authors_Primary&gt;Lattin,C.H.&lt;/Authors_Primary&gt;&lt;Authors_Primary&gt;Helinski,M.&lt;/Authors_Primary&gt;&lt;Authors_Primary&gt;Hutchings,M.&lt;/Authors_Primary&gt;&lt;Date_Primary&gt;2008&lt;/Date_Primary&gt;&lt;Keywords&gt;Explosives&lt;/Keywords&gt;&lt;Reprint&gt;Not in File&lt;/Reprint&gt;&lt;Volume&gt;105-07&lt;/Volume&gt;&lt;Pub_Place&gt;U.S. Department of Homeland Security&lt;/Pub_Place&gt;&lt;ZZ_WorkformID&gt;24&lt;/ZZ_WorkformID&gt;&lt;/MDL&gt;&lt;/Cite&gt;&lt;/Refman&gt;</w:instrText>
      </w:r>
      <w:r w:rsidR="000355A4">
        <w:fldChar w:fldCharType="separate"/>
      </w:r>
      <w:r w:rsidR="003F5D42">
        <w:rPr>
          <w:noProof/>
        </w:rPr>
        <w:t>(77)</w:t>
      </w:r>
      <w:r w:rsidR="000355A4">
        <w:fldChar w:fldCharType="end"/>
      </w:r>
      <w:r w:rsidR="000355A4">
        <w:t xml:space="preserve">. </w:t>
      </w:r>
      <w:r w:rsidR="00DA493C">
        <w:t xml:space="preserve"> </w:t>
      </w:r>
      <w:r w:rsidR="006B3C4C">
        <w:t>On the other hand,</w:t>
      </w:r>
      <w:r w:rsidR="006B3C4C" w:rsidRPr="00BC1458">
        <w:t xml:space="preserve"> bulk detector techniques ranges from X-Rays, neutrons, electromagnetic imaging, such as IR or microwave and electro-magnetic such as NMR.</w:t>
      </w:r>
      <w:r w:rsidR="00C74D62">
        <w:t xml:space="preserve"> These methods identify chemicals based on characteristic absorption of particular wavelengths of light.</w:t>
      </w:r>
      <w:r w:rsidR="006B3C4C" w:rsidRPr="00BC1458">
        <w:t xml:space="preserve"> </w:t>
      </w:r>
      <w:r w:rsidR="00285050">
        <w:t>D</w:t>
      </w:r>
      <w:r w:rsidRPr="00BC1458">
        <w:t>epending on the purpose of analysis is the technique to be consider</w:t>
      </w:r>
      <w:r w:rsidR="00BC1458" w:rsidRPr="00BC1458">
        <w:t>ed for evaluation. All of these techniques have been well described in the literature. Therefore, this dissertation will only describes in more detail the technique that will be applied for the evaluation of VOCs</w:t>
      </w:r>
      <w:r w:rsidR="00C74D62">
        <w:t xml:space="preserve"> from the headspace of several samples</w:t>
      </w:r>
      <w:r w:rsidR="00BC1458" w:rsidRPr="00BC1458">
        <w:t xml:space="preserve">. </w:t>
      </w:r>
      <w:r w:rsidRPr="00BC1458">
        <w:t xml:space="preserve"> </w:t>
      </w:r>
      <w:r w:rsidR="005918F0" w:rsidRPr="00470E2E">
        <w:rPr>
          <w:color w:val="FF0000"/>
        </w:rPr>
        <w:tab/>
      </w:r>
    </w:p>
    <w:p w14:paraId="00B4A5FA" w14:textId="6A1C4264" w:rsidR="00117257" w:rsidRDefault="000C1A05" w:rsidP="000C1A05">
      <w:r>
        <w:t xml:space="preserve">Nowadays, simplicity and speed of chemical analysis are attractive characteristics for all analytical procedures. Over the past few years, SPME have shown to be an excellent alternative for sample introduction in GC. Not only this combination reduces the time-response delivery but also the costs of operation in numerous domains </w:t>
      </w:r>
      <w:r>
        <w:fldChar w:fldCharType="begin"/>
      </w:r>
      <w:r w:rsidR="00310601">
        <w:instrText xml:space="preserve"> ADDIN REFMGR.CITE &lt;Refman&gt;&lt;Cite&gt;&lt;Author&gt;Ilias&lt;/Author&gt;&lt;Year&gt;2006&lt;/Year&gt;&lt;RecNum&gt;137&lt;/RecNum&gt;&lt;IDText&gt;Evaluation of solid-phase microextraction desorption parameters for fast GC analysis of cocaine in coca leaves&lt;/IDText&gt;&lt;MDL Ref_Type="Journal"&gt;&lt;Ref_Type&gt;Journal&lt;/Ref_Type&gt;&lt;Ref_ID&gt;137&lt;/Ref_ID&gt;&lt;Title_Primary&gt;Evaluation of solid-phase microextraction desorption parameters for fast GC analysis of cocaine in coca leaves&lt;/Title_Primary&gt;&lt;Authors_Primary&gt;Ilias,Y.&lt;/Authors_Primary&gt;&lt;Authors_Primary&gt;Bieri,S.&lt;/Authors_Primary&gt;&lt;Authors_Primary&gt;Christen,P.&lt;/Authors_Primary&gt;&lt;Authors_Primary&gt;Veuthey,J.L.&lt;/Authors_Primary&gt;&lt;Date_Primary&gt;2006&lt;/Date_Primary&gt;&lt;Keywords&gt;Solid phase microextraction&lt;/Keywords&gt;&lt;Reprint&gt;Not in File&lt;/Reprint&gt;&lt;Start_Page&gt;394&lt;/Start_Page&gt;&lt;End_Page&gt;398&lt;/End_Page&gt;&lt;Periodical&gt;Journal of chromatographic science&lt;/Periodical&gt;&lt;Volume&gt;44&lt;/Volume&gt;&lt;Issue&gt;7&lt;/Issue&gt;&lt;Publisher&gt;Oxford University Press&lt;/Publisher&gt;&lt;ISSN_ISBN&gt;0021-9665&lt;/ISSN_ISBN&gt;&lt;ZZ_JournalStdAbbrev&gt;&lt;f name="System"&gt;Journal of chromatographic science&lt;/f&gt;&lt;/ZZ_JournalStdAbbrev&gt;&lt;ZZ_WorkformID&gt;1&lt;/ZZ_WorkformID&gt;&lt;/MDL&gt;&lt;/Cite&gt;&lt;/Refman&gt;</w:instrText>
      </w:r>
      <w:r>
        <w:fldChar w:fldCharType="separate"/>
      </w:r>
      <w:r w:rsidR="003F5D42">
        <w:rPr>
          <w:noProof/>
        </w:rPr>
        <w:t>(78)</w:t>
      </w:r>
      <w:r>
        <w:fldChar w:fldCharType="end"/>
      </w:r>
      <w:r>
        <w:t>.</w:t>
      </w:r>
      <w:r w:rsidRPr="000C1A05">
        <w:t xml:space="preserve"> </w:t>
      </w:r>
      <w:r w:rsidR="00E12032">
        <w:t>Perhaps</w:t>
      </w:r>
      <w:r>
        <w:t xml:space="preserve"> its high efficiency and easy coupling with selective and sensitive detectors, gas </w:t>
      </w:r>
      <w:r w:rsidR="00E12032">
        <w:lastRenderedPageBreak/>
        <w:t>chromatography</w:t>
      </w:r>
      <w:r>
        <w:t xml:space="preserve"> remains a frequently selected separation </w:t>
      </w:r>
      <w:r w:rsidR="00E12032">
        <w:t>technique</w:t>
      </w:r>
      <w:r>
        <w:t xml:space="preserve"> </w:t>
      </w:r>
      <w:r>
        <w:fldChar w:fldCharType="begin"/>
      </w:r>
      <w:r w:rsidR="00310601">
        <w:instrText xml:space="preserve"> ADDIN REFMGR.CITE &lt;Refman&gt;&lt;Cite&gt;&lt;Author&gt;Ilias&lt;/Author&gt;&lt;Year&gt;2006&lt;/Year&gt;&lt;RecNum&gt;137&lt;/RecNum&gt;&lt;IDText&gt;Evaluation of solid-phase microextraction desorption parameters for fast GC analysis of cocaine in coca leaves&lt;/IDText&gt;&lt;MDL Ref_Type="Journal"&gt;&lt;Ref_Type&gt;Journal&lt;/Ref_Type&gt;&lt;Ref_ID&gt;137&lt;/Ref_ID&gt;&lt;Title_Primary&gt;Evaluation of solid-phase microextraction desorption parameters for fast GC analysis of cocaine in coca leaves&lt;/Title_Primary&gt;&lt;Authors_Primary&gt;Ilias,Y.&lt;/Authors_Primary&gt;&lt;Authors_Primary&gt;Bieri,S.&lt;/Authors_Primary&gt;&lt;Authors_Primary&gt;Christen,P.&lt;/Authors_Primary&gt;&lt;Authors_Primary&gt;Veuthey,J.L.&lt;/Authors_Primary&gt;&lt;Date_Primary&gt;2006&lt;/Date_Primary&gt;&lt;Keywords&gt;Solid phase microextraction&lt;/Keywords&gt;&lt;Reprint&gt;Not in File&lt;/Reprint&gt;&lt;Start_Page&gt;394&lt;/Start_Page&gt;&lt;End_Page&gt;398&lt;/End_Page&gt;&lt;Periodical&gt;Journal of chromatographic science&lt;/Periodical&gt;&lt;Volume&gt;44&lt;/Volume&gt;&lt;Issue&gt;7&lt;/Issue&gt;&lt;Publisher&gt;Oxford University Press&lt;/Publisher&gt;&lt;ISSN_ISBN&gt;0021-9665&lt;/ISSN_ISBN&gt;&lt;ZZ_JournalStdAbbrev&gt;&lt;f name="System"&gt;Journal of chromatographic science&lt;/f&gt;&lt;/ZZ_JournalStdAbbrev&gt;&lt;ZZ_WorkformID&gt;1&lt;/ZZ_WorkformID&gt;&lt;/MDL&gt;&lt;/Cite&gt;&lt;/Refman&gt;</w:instrText>
      </w:r>
      <w:r>
        <w:fldChar w:fldCharType="separate"/>
      </w:r>
      <w:r w:rsidR="003F5D42">
        <w:rPr>
          <w:noProof/>
        </w:rPr>
        <w:t>(78)</w:t>
      </w:r>
      <w:r>
        <w:fldChar w:fldCharType="end"/>
      </w:r>
      <w:r>
        <w:t xml:space="preserve">. </w:t>
      </w:r>
      <w:r w:rsidR="00DC7CDA">
        <w:t>The</w:t>
      </w:r>
      <w:r w:rsidR="006911B0">
        <w:t xml:space="preserve"> </w:t>
      </w:r>
      <w:r w:rsidR="006E0B36">
        <w:t xml:space="preserve">key component </w:t>
      </w:r>
      <w:r w:rsidR="003E3814">
        <w:t xml:space="preserve">for the development of training aids for canine detection </w:t>
      </w:r>
      <w:r w:rsidR="006911B0">
        <w:t xml:space="preserve">has been the identification </w:t>
      </w:r>
      <w:r w:rsidR="006E0B36">
        <w:t xml:space="preserve">of </w:t>
      </w:r>
      <w:r w:rsidR="003E3814">
        <w:t xml:space="preserve">the </w:t>
      </w:r>
      <w:r w:rsidR="00285050">
        <w:t>VOCs</w:t>
      </w:r>
      <w:r w:rsidR="00DC7CDA">
        <w:t xml:space="preserve"> (signature odor(s))</w:t>
      </w:r>
      <w:r w:rsidR="006E0B36">
        <w:t xml:space="preserve"> released from the parent substance</w:t>
      </w:r>
      <w:r w:rsidR="003E3814">
        <w:t>s</w:t>
      </w:r>
      <w:r w:rsidR="00F72A80">
        <w:t>. I</w:t>
      </w:r>
      <w:r w:rsidR="00285050">
        <w:t xml:space="preserve">t is known canines alert to a chemical(s) component in the headspace of the samples and not the parent drug itself however, </w:t>
      </w:r>
      <w:r w:rsidR="00F72A80">
        <w:t>the question is still which component in the headspace</w:t>
      </w:r>
      <w:r w:rsidR="00285050">
        <w:t xml:space="preserve"> </w:t>
      </w:r>
      <w:r w:rsidR="00991D8A">
        <w:t xml:space="preserve">the canines alert to. </w:t>
      </w:r>
      <w:r w:rsidR="003E3814">
        <w:t xml:space="preserve">Although several analytical techniques have previously been used, </w:t>
      </w:r>
      <w:r w:rsidR="00670226">
        <w:t>gas chromatography (</w:t>
      </w:r>
      <w:r w:rsidR="003E3814">
        <w:t>GC</w:t>
      </w:r>
      <w:r w:rsidR="00670226">
        <w:t>)</w:t>
      </w:r>
      <w:r w:rsidR="006911B0">
        <w:t xml:space="preserve"> combined with mass spectroscopy</w:t>
      </w:r>
      <w:r w:rsidR="003E3814">
        <w:t xml:space="preserve"> (MS)</w:t>
      </w:r>
      <w:r w:rsidR="006911B0">
        <w:t xml:space="preserve"> </w:t>
      </w:r>
      <w:r w:rsidR="00F72A80">
        <w:t xml:space="preserve">is considered the “gold standard” for scientific analysis as it </w:t>
      </w:r>
      <w:r w:rsidR="006911B0">
        <w:t xml:space="preserve">allows chemists to propose the identity of chemical </w:t>
      </w:r>
      <w:r w:rsidR="009C1A7C">
        <w:t>that constitute the headspace of the samples</w:t>
      </w:r>
      <w:r w:rsidR="00F72A80">
        <w:t xml:space="preserve"> which</w:t>
      </w:r>
      <w:r w:rsidR="00991D8A">
        <w:t xml:space="preserve"> could therefore help us decipher what is triggering detector dogs’ response. </w:t>
      </w:r>
      <w:r w:rsidR="003E3814">
        <w:t xml:space="preserve">Additionally, </w:t>
      </w:r>
      <w:r w:rsidR="00773D4B">
        <w:t>the specificity for volatiles and thermal stable co</w:t>
      </w:r>
      <w:r w:rsidR="00F7658B">
        <w:t xml:space="preserve">mpounds that </w:t>
      </w:r>
      <w:r w:rsidR="003E3814">
        <w:t>GC</w:t>
      </w:r>
      <w:r w:rsidR="00F7658B">
        <w:t xml:space="preserve"> provides</w:t>
      </w:r>
      <w:r w:rsidR="003E3814">
        <w:t>,</w:t>
      </w:r>
      <w:r w:rsidR="00F7658B">
        <w:t xml:space="preserve"> </w:t>
      </w:r>
      <w:r w:rsidR="00773D4B">
        <w:t>makes it</w:t>
      </w:r>
      <w:r w:rsidR="003E3814">
        <w:t xml:space="preserve"> a</w:t>
      </w:r>
      <w:r w:rsidR="00773D4B">
        <w:t xml:space="preserve"> </w:t>
      </w:r>
      <w:r w:rsidR="00F7658B">
        <w:t xml:space="preserve">suitable technique </w:t>
      </w:r>
      <w:r w:rsidR="00773D4B">
        <w:t xml:space="preserve">for this study. </w:t>
      </w:r>
      <w:r w:rsidR="00470E2E">
        <w:t>Gas chromatography</w:t>
      </w:r>
      <w:r w:rsidR="00742E81">
        <w:t xml:space="preserve"> </w:t>
      </w:r>
      <w:r w:rsidR="00AF21FD">
        <w:t xml:space="preserve">theoretical basis was first describes by Martin and Synge in 1942 while GCs </w:t>
      </w:r>
      <w:r w:rsidR="004B4DE0">
        <w:t>first a</w:t>
      </w:r>
      <w:r w:rsidR="00AF21FD">
        <w:t>pplication</w:t>
      </w:r>
      <w:r w:rsidR="004B4DE0">
        <w:t xml:space="preserve"> goes back 64 years</w:t>
      </w:r>
      <w:r w:rsidR="00AF21FD">
        <w:t xml:space="preserve">, when James and Martin </w:t>
      </w:r>
      <w:r w:rsidR="00AF21FD">
        <w:fldChar w:fldCharType="begin"/>
      </w:r>
      <w:r w:rsidR="00310601">
        <w:instrText xml:space="preserve"> ADDIN REFMGR.CITE &lt;Refman&gt;&lt;Cite&gt;&lt;Author&gt;James&lt;/Author&gt;&lt;Year&gt;1952&lt;/Year&gt;&lt;RecNum&gt;61&lt;/RecNum&gt;&lt;IDText&gt;Gas-liquid partition chromatography: the separation and micro-estimation of volatile fatty acids from formic acid to dodecanoic acid&lt;/IDText&gt;&lt;MDL Ref_Type="Journal"&gt;&lt;Ref_Type&gt;Journal&lt;/Ref_Type&gt;&lt;Ref_ID&gt;61&lt;/Ref_ID&gt;&lt;Title_Primary&gt;Gas-liquid partition chromatography: the separation and micro-estimation of volatile fatty acids from formic acid to dodecanoic acid&lt;/Title_Primary&gt;&lt;Authors_Primary&gt;James,A.T.&lt;/Authors_Primary&gt;&lt;Authors_Primary&gt;Martin,A.J.P.&lt;/Authors_Primary&gt;&lt;Date_Primary&gt;1952&lt;/Date_Primary&gt;&lt;Reprint&gt;Not in File&lt;/Reprint&gt;&lt;Start_Page&gt;679&lt;/Start_Page&gt;&lt;End_Page&gt;690&lt;/End_Page&gt;&lt;Periodical&gt;Biochemical Journal&lt;/Periodical&gt;&lt;Volume&gt;50&lt;/Volume&gt;&lt;Issue&gt;5&lt;/Issue&gt;&lt;ZZ_JournalFull&gt;&lt;f name="System"&gt;Biochemical Journal&lt;/f&gt;&lt;/ZZ_JournalFull&gt;&lt;ZZ_WorkformID&gt;1&lt;/ZZ_WorkformID&gt;&lt;/MDL&gt;&lt;/Cite&gt;&lt;/Refman&gt;</w:instrText>
      </w:r>
      <w:r w:rsidR="00AF21FD">
        <w:fldChar w:fldCharType="separate"/>
      </w:r>
      <w:r w:rsidR="003F5D42">
        <w:rPr>
          <w:noProof/>
        </w:rPr>
        <w:t>(79)</w:t>
      </w:r>
      <w:r w:rsidR="00AF21FD">
        <w:fldChar w:fldCharType="end"/>
      </w:r>
      <w:r w:rsidR="00AF21FD">
        <w:t xml:space="preserve"> separated fatty acid mixtures using gas- liquid partition chromatography</w:t>
      </w:r>
      <w:r w:rsidR="00773D4B">
        <w:t xml:space="preserve"> </w:t>
      </w:r>
      <w:r w:rsidR="00773D4B">
        <w:fldChar w:fldCharType="begin"/>
      </w:r>
      <w:r w:rsidR="00310601">
        <w:instrText xml:space="preserve"> ADDIN REFMGR.CITE &lt;Refman&gt;&lt;Cite&gt;&lt;Author&gt;James&lt;/Author&gt;&lt;Year&gt;1952&lt;/Year&gt;&lt;RecNum&gt;61&lt;/RecNum&gt;&lt;IDText&gt;Gas-liquid partition chromatography: the separation and micro-estimation of volatile fatty acids from formic acid to dodecanoic acid&lt;/IDText&gt;&lt;MDL Ref_Type="Journal"&gt;&lt;Ref_Type&gt;Journal&lt;/Ref_Type&gt;&lt;Ref_ID&gt;61&lt;/Ref_ID&gt;&lt;Title_Primary&gt;Gas-liquid partition chromatography: the separation and micro-estimation of volatile fatty acids from formic acid to dodecanoic acid&lt;/Title_Primary&gt;&lt;Authors_Primary&gt;James,A.T.&lt;/Authors_Primary&gt;&lt;Authors_Primary&gt;Martin,A.J.P.&lt;/Authors_Primary&gt;&lt;Date_Primary&gt;1952&lt;/Date_Primary&gt;&lt;Reprint&gt;Not in File&lt;/Reprint&gt;&lt;Start_Page&gt;679&lt;/Start_Page&gt;&lt;End_Page&gt;690&lt;/End_Page&gt;&lt;Periodical&gt;Biochemical Journal&lt;/Periodical&gt;&lt;Volume&gt;50&lt;/Volume&gt;&lt;Issue&gt;5&lt;/Issue&gt;&lt;ZZ_JournalFull&gt;&lt;f name="System"&gt;Biochemical Journal&lt;/f&gt;&lt;/ZZ_JournalFull&gt;&lt;ZZ_WorkformID&gt;1&lt;/ZZ_WorkformID&gt;&lt;/MDL&gt;&lt;/Cite&gt;&lt;Cite&gt;&lt;Author&gt;Martin&lt;/Author&gt;&lt;Year&gt;1941&lt;/Year&gt;&lt;RecNum&gt;131&lt;/RecNum&gt;&lt;IDText&gt;A new form of chromatogram employing two liquid phases: A theory of chromatography. 2. Application to the micro-determination of the higher monoamino-acids in proteins&lt;/IDText&gt;&lt;MDL Ref_Type="Journal"&gt;&lt;Ref_Type&gt;Journal&lt;/Ref_Type&gt;&lt;Ref_ID&gt;131&lt;/Ref_ID&gt;&lt;Title_Primary&gt;A new form of chromatogram employing two liquid phases: A theory of chromatography. 2. Application to the micro-determination of the higher monoamino-acids in proteins&lt;/Title_Primary&gt;&lt;Authors_Primary&gt;Martin,A.J.P.&lt;/Authors_Primary&gt;&lt;Authors_Primary&gt;Synge,RL Mo&lt;/Authors_Primary&gt;&lt;Date_Primary&gt;1941&lt;/Date_Primary&gt;&lt;Reprint&gt;Not in File&lt;/Reprint&gt;&lt;Start_Page&gt;1358&lt;/Start_Page&gt;&lt;Periodical&gt;Biochemical Journal&lt;/Periodical&gt;&lt;Volume&gt;35&lt;/Volume&gt;&lt;Issue&gt;12&lt;/Issue&gt;&lt;Publisher&gt;Portland Press Ltd&lt;/Publisher&gt;&lt;ZZ_JournalFull&gt;&lt;f name="System"&gt;Biochemical Journal&lt;/f&gt;&lt;/ZZ_JournalFull&gt;&lt;ZZ_WorkformID&gt;1&lt;/ZZ_WorkformID&gt;&lt;/MDL&gt;&lt;/Cite&gt;&lt;/Refman&gt;</w:instrText>
      </w:r>
      <w:r w:rsidR="00773D4B">
        <w:fldChar w:fldCharType="separate"/>
      </w:r>
      <w:r w:rsidR="003F5D42">
        <w:rPr>
          <w:noProof/>
        </w:rPr>
        <w:t>(79,80)</w:t>
      </w:r>
      <w:r w:rsidR="00773D4B">
        <w:fldChar w:fldCharType="end"/>
      </w:r>
      <w:r w:rsidR="00773D4B">
        <w:t xml:space="preserve">. </w:t>
      </w:r>
      <w:r w:rsidR="00991D8A">
        <w:t>GC has become an important tool for several applications including medical research, forensic investigations, and laboratories working on food control or environmental pollution</w:t>
      </w:r>
      <w:r w:rsidR="00553136">
        <w:t xml:space="preserve"> </w:t>
      </w:r>
      <w:r w:rsidR="00553136">
        <w:fldChar w:fldCharType="begin"/>
      </w:r>
      <w:r w:rsidR="00310601">
        <w:instrText xml:space="preserve"> ADDIN REFMGR.CITE &lt;Refman&gt;&lt;Cite&gt;&lt;Author&gt;Rudnicka&lt;/Author&gt;&lt;Year&gt;2016&lt;/Year&gt;&lt;RecNum&gt;105&lt;/RecNum&gt;&lt;IDText&gt;The development of Gas Chromatography/Mass Spectrometry and Its Uses in Odor Analysis&lt;/IDText&gt;&lt;MDL Ref_Type="Book Chapter"&gt;&lt;Ref_Type&gt;Book Chapter&lt;/Ref_Type&gt;&lt;Ref_ID&gt;105&lt;/Ref_ID&gt;&lt;Title_Primary&gt;The development of Gas Chromatography/Mass Spectrometry and Its Uses in Odor Analysis&lt;/Title_Primary&gt;&lt;Authors_Primary&gt;Rudnicka,J.&lt;/Authors_Primary&gt;&lt;Authors_Primary&gt;Buszewski,B.&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7&lt;/Issue&gt;&lt;Publisher&gt;CRC Press&lt;/Publisher&gt;&lt;ISSN_ISBN&gt;9781482260274&lt;/ISSN_ISBN&gt;&lt;Web_URL&gt;https://books.google.com/books?id=VOsbDAAAQBAJ&lt;/Web_URL&gt;&lt;ZZ_WorkformID&gt;3&lt;/ZZ_WorkformID&gt;&lt;/MDL&gt;&lt;/Cite&gt;&lt;/Refman&gt;</w:instrText>
      </w:r>
      <w:r w:rsidR="00553136">
        <w:fldChar w:fldCharType="separate"/>
      </w:r>
      <w:r w:rsidR="003F5D42">
        <w:rPr>
          <w:noProof/>
        </w:rPr>
        <w:t>(81)</w:t>
      </w:r>
      <w:r w:rsidR="00553136">
        <w:fldChar w:fldCharType="end"/>
      </w:r>
      <w:r w:rsidR="00991D8A">
        <w:t xml:space="preserve">. </w:t>
      </w:r>
      <w:r w:rsidR="00091EC9">
        <w:t xml:space="preserve">This technique is </w:t>
      </w:r>
      <w:r w:rsidR="0037417A">
        <w:t>primarily</w:t>
      </w:r>
      <w:r w:rsidR="00091EC9">
        <w:t xml:space="preserve"> used as a separation technique for the identification and quantification of volatile compounds that have boiling points </w:t>
      </w:r>
      <w:r w:rsidR="0037417A">
        <w:t xml:space="preserve">up to about 350 </w:t>
      </w:r>
      <w:r w:rsidR="003E3814">
        <w:rPr>
          <w:rFonts w:cs="Times New Roman"/>
        </w:rPr>
        <w:t>°</w:t>
      </w:r>
      <w:r w:rsidR="003E3814">
        <w:t xml:space="preserve">C </w:t>
      </w:r>
      <w:r w:rsidR="003E3814">
        <w:fldChar w:fldCharType="begin"/>
      </w:r>
      <w:r w:rsidR="00310601">
        <w:instrText xml:space="preserve"> ADDIN REFMGR.CITE &lt;Refman&gt;&lt;Cite&gt;&lt;Author&gt;Keulemans&lt;/Author&gt;&lt;Year&gt;1959&lt;/Year&gt;&lt;RecNum&gt;63&lt;/RecNum&gt;&lt;IDText&gt;Gas chromatography&lt;/IDText&gt;&lt;MDL Ref_Type="Book, Whole"&gt;&lt;Ref_Type&gt;Book, Whole&lt;/Ref_Type&gt;&lt;Ref_ID&gt;63&lt;/Ref_ID&gt;&lt;Title_Primary&gt;Gas chromatography&lt;/Title_Primary&gt;&lt;Authors_Primary&gt;Keulemans,A.I.M.&lt;/Authors_Primary&gt;&lt;Date_Primary&gt;1959&lt;/Date_Primary&gt;&lt;Reprint&gt;Not in File&lt;/Reprint&gt;&lt;Volume&gt;2nd&lt;/Volume&gt;&lt;Pub_Place&gt;New York&lt;/Pub_Place&gt;&lt;Publisher&gt;Reinhold Publishing Corporation&lt;/Publisher&gt;&lt;ZZ_WorkformID&gt;2&lt;/ZZ_WorkformID&gt;&lt;/MDL&gt;&lt;/Cite&gt;&lt;/Refman&gt;</w:instrText>
      </w:r>
      <w:r w:rsidR="003E3814">
        <w:fldChar w:fldCharType="separate"/>
      </w:r>
      <w:r w:rsidR="003F5D42">
        <w:rPr>
          <w:noProof/>
        </w:rPr>
        <w:t>(82)</w:t>
      </w:r>
      <w:r w:rsidR="003E3814">
        <w:fldChar w:fldCharType="end"/>
      </w:r>
      <w:r w:rsidR="003E3814">
        <w:t>.</w:t>
      </w:r>
      <w:r w:rsidR="00E42EBA">
        <w:t xml:space="preserve">   </w:t>
      </w:r>
    </w:p>
    <w:p w14:paraId="1064E95E" w14:textId="77777777" w:rsidR="00E643D8" w:rsidRDefault="00E643D8" w:rsidP="003E3814"/>
    <w:p w14:paraId="0CBC2FDD" w14:textId="347C6D18" w:rsidR="00AE3FBE" w:rsidRDefault="006B3236" w:rsidP="00AE3FBE">
      <w:pPr>
        <w:keepNext/>
        <w:ind w:firstLine="0"/>
      </w:pPr>
      <w:r>
        <w:rPr>
          <w:noProof/>
        </w:rPr>
        <w:lastRenderedPageBreak/>
        <w:drawing>
          <wp:anchor distT="0" distB="0" distL="114300" distR="114300" simplePos="0" relativeHeight="251782144" behindDoc="0" locked="0" layoutInCell="1" allowOverlap="1" wp14:anchorId="4BDF1655" wp14:editId="49AF5E42">
            <wp:simplePos x="0" y="0"/>
            <wp:positionH relativeFrom="column">
              <wp:posOffset>0</wp:posOffset>
            </wp:positionH>
            <wp:positionV relativeFrom="paragraph">
              <wp:posOffset>8021</wp:posOffset>
            </wp:positionV>
            <wp:extent cx="5447137" cy="3108960"/>
            <wp:effectExtent l="0" t="0" r="1270" b="0"/>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47137" cy="3108960"/>
                    </a:xfrm>
                    <a:prstGeom prst="rect">
                      <a:avLst/>
                    </a:prstGeom>
                    <a:noFill/>
                  </pic:spPr>
                </pic:pic>
              </a:graphicData>
            </a:graphic>
            <wp14:sizeRelH relativeFrom="page">
              <wp14:pctWidth>0</wp14:pctWidth>
            </wp14:sizeRelH>
            <wp14:sizeRelV relativeFrom="page">
              <wp14:pctHeight>0</wp14:pctHeight>
            </wp14:sizeRelV>
          </wp:anchor>
        </w:drawing>
      </w:r>
      <w:r w:rsidR="00E42EBA">
        <w:t xml:space="preserve"> </w:t>
      </w:r>
    </w:p>
    <w:p w14:paraId="78FA1006" w14:textId="2618725A" w:rsidR="0060685D" w:rsidRDefault="00AE3FBE" w:rsidP="002F1503">
      <w:pPr>
        <w:pStyle w:val="Caption"/>
      </w:pPr>
      <w:bookmarkStart w:id="68" w:name="_Ref445728666"/>
      <w:bookmarkStart w:id="69" w:name="_Toc467151187"/>
      <w:r>
        <w:t xml:space="preserve">Figure </w:t>
      </w:r>
      <w:fldSimple w:instr=" SEQ Figure \* ARABIC ">
        <w:r w:rsidR="0053144D">
          <w:rPr>
            <w:noProof/>
          </w:rPr>
          <w:t>9</w:t>
        </w:r>
      </w:fldSimple>
      <w:bookmarkEnd w:id="68"/>
      <w:r>
        <w:t xml:space="preserve">. </w:t>
      </w:r>
      <w:r w:rsidR="007362B8">
        <w:t>Gas Chromatography- Mass Spectrometer S</w:t>
      </w:r>
      <w:r w:rsidRPr="001C6CCB">
        <w:t>cheme</w:t>
      </w:r>
      <w:bookmarkEnd w:id="69"/>
    </w:p>
    <w:p w14:paraId="0EBF4296" w14:textId="1074989F" w:rsidR="00091EC9" w:rsidRDefault="00091EC9" w:rsidP="00D440F6">
      <w:pPr>
        <w:ind w:firstLine="0"/>
      </w:pPr>
    </w:p>
    <w:p w14:paraId="3295AC63" w14:textId="5E4C987E" w:rsidR="00AE3FBE" w:rsidRDefault="006B3236" w:rsidP="007D6696">
      <w:pPr>
        <w:ind w:firstLine="0"/>
      </w:pPr>
      <w:r>
        <w:t xml:space="preserve">As detailed in </w:t>
      </w:r>
      <w:r>
        <w:fldChar w:fldCharType="begin"/>
      </w:r>
      <w:r>
        <w:instrText xml:space="preserve"> REF _Ref445728666 \h </w:instrText>
      </w:r>
      <w:r>
        <w:fldChar w:fldCharType="separate"/>
      </w:r>
      <w:r w:rsidR="0053144D">
        <w:t xml:space="preserve">Figure </w:t>
      </w:r>
      <w:r w:rsidR="0053144D">
        <w:rPr>
          <w:noProof/>
        </w:rPr>
        <w:t>9</w:t>
      </w:r>
      <w:r>
        <w:fldChar w:fldCharType="end"/>
      </w:r>
      <w:r w:rsidR="001259D7">
        <w:t>,</w:t>
      </w:r>
      <w:r>
        <w:t xml:space="preserve"> the GS-MS consists of a number of units: gas supply, sample injector, the column located in the oven, the ion source, mass filter and detector </w:t>
      </w:r>
      <w:r w:rsidR="001259D7">
        <w:t xml:space="preserve">located in the MS system, and finally, the appropriate display unit (computer). </w:t>
      </w:r>
      <w:r w:rsidR="004F4162">
        <w:t xml:space="preserve">With GC it is possible to sample gas, liquid or solid materials by injecting the sample into the heated injection port often by a microsyringe. </w:t>
      </w:r>
      <w:r w:rsidR="001259D7">
        <w:t>Essentially,</w:t>
      </w:r>
      <w:r w:rsidR="00546EC2">
        <w:t xml:space="preserve"> </w:t>
      </w:r>
      <w:r w:rsidR="00670226">
        <w:t xml:space="preserve">in gas chromatography there is a physical separation of sample components by means of a stationary phase and a mobile phase. </w:t>
      </w:r>
      <w:r w:rsidR="00282B95">
        <w:t xml:space="preserve">When using SPME, the </w:t>
      </w:r>
      <w:r w:rsidR="00546EC2">
        <w:t>analytes are extracted from the sample</w:t>
      </w:r>
      <w:r w:rsidR="00850289">
        <w:t xml:space="preserve"> onto the coating of the</w:t>
      </w:r>
      <w:r w:rsidR="00546EC2">
        <w:t xml:space="preserve"> SPME, </w:t>
      </w:r>
      <w:r w:rsidR="00850289">
        <w:t>the</w:t>
      </w:r>
      <w:r w:rsidR="00282B95">
        <w:t>n</w:t>
      </w:r>
      <w:r w:rsidR="00850289">
        <w:t xml:space="preserve"> fiber is</w:t>
      </w:r>
      <w:r w:rsidR="00670226">
        <w:t xml:space="preserve"> manually</w:t>
      </w:r>
      <w:r w:rsidR="00850289">
        <w:t xml:space="preserve"> injected through the </w:t>
      </w:r>
      <w:r w:rsidR="00282B95">
        <w:t xml:space="preserve">heated </w:t>
      </w:r>
      <w:r w:rsidR="00850289">
        <w:t xml:space="preserve">injector port. </w:t>
      </w:r>
      <w:r w:rsidR="009C1A7C">
        <w:t>The compounds are the</w:t>
      </w:r>
      <w:r w:rsidR="00670226">
        <w:t>n thermally</w:t>
      </w:r>
      <w:r w:rsidR="00850289">
        <w:t xml:space="preserve"> desorbed from the fiber</w:t>
      </w:r>
      <w:r w:rsidR="00670226">
        <w:t>,</w:t>
      </w:r>
      <w:r w:rsidR="00282B95">
        <w:t xml:space="preserve"> where it is evaporated in a stream of gas which allows the components to</w:t>
      </w:r>
      <w:r w:rsidR="001259D7">
        <w:t xml:space="preserve"> </w:t>
      </w:r>
      <w:r w:rsidR="00F8599D">
        <w:t>elute</w:t>
      </w:r>
      <w:r w:rsidR="001259D7">
        <w:t xml:space="preserve"> through the column</w:t>
      </w:r>
      <w:r w:rsidR="00670226">
        <w:t xml:space="preserve"> (stationary phase)</w:t>
      </w:r>
      <w:r w:rsidR="00F8599D">
        <w:t xml:space="preserve"> by the carrier gas</w:t>
      </w:r>
      <w:r w:rsidR="00670226">
        <w:t xml:space="preserve"> (mobile phase)</w:t>
      </w:r>
      <w:r w:rsidR="00117FCF">
        <w:t>. Is</w:t>
      </w:r>
      <w:r w:rsidR="00F8599D">
        <w:t xml:space="preserve"> the affinity of the compounds with the stationary phase in the column</w:t>
      </w:r>
      <w:r w:rsidR="00117FCF">
        <w:t xml:space="preserve"> what</w:t>
      </w:r>
      <w:r w:rsidR="00F8599D">
        <w:t xml:space="preserve"> will </w:t>
      </w:r>
      <w:r w:rsidR="00F8599D">
        <w:lastRenderedPageBreak/>
        <w:t>dictate the velocity at which the compounds will travel through</w:t>
      </w:r>
      <w:r w:rsidR="00670226">
        <w:t>, allowing for separation and identification of the components in the mixture being analyzed</w:t>
      </w:r>
      <w:r w:rsidR="00F8599D">
        <w:t xml:space="preserve">. </w:t>
      </w:r>
      <w:r w:rsidR="004F4162">
        <w:t xml:space="preserve">While compounds travel through the column, they </w:t>
      </w:r>
      <w:r w:rsidR="00F8599D">
        <w:t xml:space="preserve">get separated from each other </w:t>
      </w:r>
      <w:r w:rsidR="004E71A3">
        <w:t>b</w:t>
      </w:r>
      <w:r w:rsidR="00582913">
        <w:t>y mean</w:t>
      </w:r>
      <w:r w:rsidR="004E71A3">
        <w:t>s</w:t>
      </w:r>
      <w:r w:rsidR="00582913">
        <w:t xml:space="preserve"> of mass to charge ratio (m/z) </w:t>
      </w:r>
      <w:r w:rsidR="00F8599D">
        <w:t xml:space="preserve">and will further emerge as individual sample bands that can be detected and measured. </w:t>
      </w:r>
      <w:r w:rsidR="00582913">
        <w:t xml:space="preserve">The detector will provide an electrical response directly proportional to the solute as it leaves the column </w:t>
      </w:r>
      <w:r w:rsidR="00582913">
        <w:fldChar w:fldCharType="begin"/>
      </w:r>
      <w:r w:rsidR="00310601">
        <w:instrText xml:space="preserve"> ADDIN REFMGR.CITE &lt;Refman&gt;&lt;Cite&gt;&lt;Author&gt;Scott&lt;/Author&gt;&lt;Year&gt;1998&lt;/Year&gt;&lt;RecNum&gt;64&lt;/RecNum&gt;&lt;IDText&gt;Introduction to Analytical Gas Chromatography&lt;/IDText&gt;&lt;MDL Ref_Type="Book, Whole"&gt;&lt;Ref_Type&gt;Book, Whole&lt;/Ref_Type&gt;&lt;Ref_ID&gt;64&lt;/Ref_ID&gt;&lt;Title_Primary&gt;Introduction to Analytical Gas Chromatography&lt;/Title_Primary&gt;&lt;Authors_Primary&gt;Scott,R.P.W.&lt;/Authors_Primary&gt;&lt;Authors_Primary&gt;Perry,J.A.&lt;/Authors_Primary&gt;&lt;Date_Primary&gt;1998&lt;/Date_Primary&gt;&lt;Reprint&gt;Not in File&lt;/Reprint&gt;&lt;Volume&gt;2nd&lt;/Volume&gt;&lt;Issue&gt;76&lt;/Issue&gt;&lt;Publisher&gt;CRC Press&lt;/Publisher&gt;&lt;Title_Series&gt;Chromatographic Science Series&lt;/Title_Series&gt;&lt;ISSN_ISBN&gt;9780824700164&lt;/ISSN_ISBN&gt;&lt;Web_URL&gt;https://books.google.com/books?id=AGUmzY9iZw8C&lt;/Web_URL&gt;&lt;ZZ_WorkformID&gt;2&lt;/ZZ_WorkformID&gt;&lt;/MDL&gt;&lt;/Cite&gt;&lt;/Refman&gt;</w:instrText>
      </w:r>
      <w:r w:rsidR="00582913">
        <w:fldChar w:fldCharType="separate"/>
      </w:r>
      <w:r w:rsidR="003F5D42">
        <w:rPr>
          <w:noProof/>
        </w:rPr>
        <w:t>(83)</w:t>
      </w:r>
      <w:r w:rsidR="00582913">
        <w:fldChar w:fldCharType="end"/>
      </w:r>
      <w:r w:rsidR="00582913">
        <w:t>. Thus, the elution time</w:t>
      </w:r>
      <w:r w:rsidR="00117FCF">
        <w:t>,</w:t>
      </w:r>
      <w:r w:rsidR="00582913">
        <w:t xml:space="preserve"> also known as retention time</w:t>
      </w:r>
      <w:r w:rsidR="00117FCF">
        <w:t>,</w:t>
      </w:r>
      <w:r w:rsidR="00582913">
        <w:t xml:space="preserve"> can be measured and further used to identify the analytes. </w:t>
      </w:r>
      <w:r w:rsidR="00117FCF">
        <w:t xml:space="preserve">The </w:t>
      </w:r>
      <w:r w:rsidR="00582913">
        <w:t>area under the elution curve</w:t>
      </w:r>
      <w:r w:rsidR="00117FCF">
        <w:t xml:space="preserve"> is also important as it</w:t>
      </w:r>
      <w:r w:rsidR="00582913">
        <w:t xml:space="preserve"> can be used to determine the mass of the analyte eluted. Consequently, is the area under the elution curve and the retention time, the two parameters necessary for the qualitative and quantitative analysis of the compounds in the sample</w:t>
      </w:r>
      <w:r w:rsidR="00117FCF">
        <w:t xml:space="preserve"> </w:t>
      </w:r>
      <w:r w:rsidR="00117FCF">
        <w:fldChar w:fldCharType="begin"/>
      </w:r>
      <w:r w:rsidR="00310601">
        <w:instrText xml:space="preserve"> ADDIN REFMGR.CITE &lt;Refman&gt;&lt;Cite&gt;&lt;Author&gt;Scott&lt;/Author&gt;&lt;Year&gt;1998&lt;/Year&gt;&lt;RecNum&gt;64&lt;/RecNum&gt;&lt;IDText&gt;Introduction to Analytical Gas Chromatography&lt;/IDText&gt;&lt;MDL Ref_Type="Book, Whole"&gt;&lt;Ref_Type&gt;Book, Whole&lt;/Ref_Type&gt;&lt;Ref_ID&gt;64&lt;/Ref_ID&gt;&lt;Title_Primary&gt;Introduction to Analytical Gas Chromatography&lt;/Title_Primary&gt;&lt;Authors_Primary&gt;Scott,R.P.W.&lt;/Authors_Primary&gt;&lt;Authors_Primary&gt;Perry,J.A.&lt;/Authors_Primary&gt;&lt;Date_Primary&gt;1998&lt;/Date_Primary&gt;&lt;Reprint&gt;Not in File&lt;/Reprint&gt;&lt;Volume&gt;2nd&lt;/Volume&gt;&lt;Issue&gt;76&lt;/Issue&gt;&lt;Publisher&gt;CRC Press&lt;/Publisher&gt;&lt;Title_Series&gt;Chromatographic Science Series&lt;/Title_Series&gt;&lt;ISSN_ISBN&gt;9780824700164&lt;/ISSN_ISBN&gt;&lt;Web_URL&gt;https://books.google.com/books?id=AGUmzY9iZw8C&lt;/Web_URL&gt;&lt;ZZ_WorkformID&gt;2&lt;/ZZ_WorkformID&gt;&lt;/MDL&gt;&lt;/Cite&gt;&lt;/Refman&gt;</w:instrText>
      </w:r>
      <w:r w:rsidR="00117FCF">
        <w:fldChar w:fldCharType="separate"/>
      </w:r>
      <w:r w:rsidR="003F5D42">
        <w:rPr>
          <w:noProof/>
        </w:rPr>
        <w:t>(83)</w:t>
      </w:r>
      <w:r w:rsidR="00117FCF">
        <w:fldChar w:fldCharType="end"/>
      </w:r>
      <w:r w:rsidR="00582913">
        <w:t xml:space="preserve">. </w:t>
      </w:r>
    </w:p>
    <w:p w14:paraId="0D1C7F00" w14:textId="2339ED78" w:rsidR="008F4C66" w:rsidRDefault="00282B95" w:rsidP="00482773">
      <w:pPr>
        <w:ind w:firstLine="0"/>
      </w:pPr>
      <w:r>
        <w:tab/>
        <w:t>The carrier gas used as the mobile phase must be inert with</w:t>
      </w:r>
      <w:r w:rsidR="00A60338">
        <w:t xml:space="preserve"> respect to</w:t>
      </w:r>
      <w:r>
        <w:t xml:space="preserve"> the stationary phase in the column </w:t>
      </w:r>
      <w:r w:rsidR="00A60338">
        <w:t>and the components of the sample</w:t>
      </w:r>
      <w:r w:rsidR="00553136">
        <w:t xml:space="preserve"> </w:t>
      </w:r>
      <w:r w:rsidR="00553136">
        <w:fldChar w:fldCharType="begin"/>
      </w:r>
      <w:r w:rsidR="00310601">
        <w:instrText xml:space="preserve"> ADDIN REFMGR.CITE &lt;Refman&gt;&lt;Cite&gt;&lt;Author&gt;Rudnicka&lt;/Author&gt;&lt;Year&gt;2016&lt;/Year&gt;&lt;RecNum&gt;105&lt;/RecNum&gt;&lt;IDText&gt;The development of Gas Chromatography/Mass Spectrometry and Its Uses in Odor Analysis&lt;/IDText&gt;&lt;MDL Ref_Type="Book Chapter"&gt;&lt;Ref_Type&gt;Book Chapter&lt;/Ref_Type&gt;&lt;Ref_ID&gt;105&lt;/Ref_ID&gt;&lt;Title_Primary&gt;The development of Gas Chromatography/Mass Spectrometry and Its Uses in Odor Analysis&lt;/Title_Primary&gt;&lt;Authors_Primary&gt;Rudnicka,J.&lt;/Authors_Primary&gt;&lt;Authors_Primary&gt;Buszewski,B.&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7&lt;/Issue&gt;&lt;Publisher&gt;CRC Press&lt;/Publisher&gt;&lt;ISSN_ISBN&gt;9781482260274&lt;/ISSN_ISBN&gt;&lt;Web_URL&gt;https://books.google.com/books?id=VOsbDAAAQBAJ&lt;/Web_URL&gt;&lt;ZZ_WorkformID&gt;3&lt;/ZZ_WorkformID&gt;&lt;/MDL&gt;&lt;/Cite&gt;&lt;/Refman&gt;</w:instrText>
      </w:r>
      <w:r w:rsidR="00553136">
        <w:fldChar w:fldCharType="separate"/>
      </w:r>
      <w:r w:rsidR="003F5D42">
        <w:rPr>
          <w:noProof/>
        </w:rPr>
        <w:t>(81)</w:t>
      </w:r>
      <w:r w:rsidR="00553136">
        <w:fldChar w:fldCharType="end"/>
      </w:r>
      <w:r>
        <w:t xml:space="preserve">. </w:t>
      </w:r>
      <w:r w:rsidR="006B13A1">
        <w:t>Helium is the most commonly used carrier gas as it is nonreactive, nontoxic and not explosive</w:t>
      </w:r>
      <w:r w:rsidR="00527DF9">
        <w:t xml:space="preserve"> providing good efficiency and analysis times</w:t>
      </w:r>
      <w:r w:rsidR="00A60338">
        <w:t xml:space="preserve"> </w:t>
      </w:r>
      <w:r w:rsidR="00A60338">
        <w:fldChar w:fldCharType="begin"/>
      </w:r>
      <w:r w:rsidR="00310601">
        <w:instrText xml:space="preserve"> ADDIN REFMGR.CITE &lt;Refman&gt;&lt;Cite&gt;&lt;Author&gt;Bielicka-Daszkiewicz&lt;/Author&gt;&lt;Year&gt;2006&lt;/Year&gt;&lt;RecNum&gt;132&lt;/RecNum&gt;&lt;IDText&gt;Extraction properties of new polymeric sorbents in SPE/GC analysis of phenol and hydroquinone from water samples&lt;/IDText&gt;&lt;MDL Ref_Type="Journal"&gt;&lt;Ref_Type&gt;Journal&lt;/Ref_Type&gt;&lt;Ref_ID&gt;132&lt;/Ref_ID&gt;&lt;Title_Primary&gt;Extraction properties of new polymeric sorbents in SPE/GC analysis of phenol and hydroquinone from water samples&lt;/Title_Primary&gt;&lt;Authors_Primary&gt;Bielicka-Daszkiewicz,K.&lt;/Authors_Primary&gt;&lt;Authors_Primary&gt;Voelkel,Adam&lt;/Authors_Primary&gt;&lt;Authors_Primary&gt;Szejner,Monika&lt;/Authors_Primary&gt;&lt;Authors_Primary&gt;Osypiuk,Joanna&lt;/Authors_Primary&gt;&lt;Date_Primary&gt;2006&lt;/Date_Primary&gt;&lt;Reprint&gt;Not in File&lt;/Reprint&gt;&lt;Start_Page&gt;890&lt;/Start_Page&gt;&lt;End_Page&gt;898&lt;/End_Page&gt;&lt;Periodical&gt;Chemosphere&lt;/Periodical&gt;&lt;Volume&gt;62&lt;/Volume&gt;&lt;Issue&gt;6&lt;/Issue&gt;&lt;Publisher&gt;Elsevier&lt;/Publisher&gt;&lt;ISSN_ISBN&gt;0045-6535&lt;/ISSN_ISBN&gt;&lt;ZZ_JournalStdAbbrev&gt;&lt;f name="System"&gt;Chemosphere&lt;/f&gt;&lt;/ZZ_JournalStdAbbrev&gt;&lt;ZZ_WorkformID&gt;1&lt;/ZZ_WorkformID&gt;&lt;/MDL&gt;&lt;/Cite&gt;&lt;Cite&gt;&lt;Author&gt;Sidisky&lt;/Author&gt;&lt;Year&gt;2011&lt;/Year&gt;&lt;RecNum&gt;133&lt;/RecNum&gt;&lt;IDText&gt;Carrier Gas Selection for Capillary Gas Chromatography&lt;/IDText&gt;&lt;MDL Ref_Type="Slide"&gt;&lt;Ref_Type&gt;Slide&lt;/Ref_Type&gt;&lt;Ref_ID&gt;133&lt;/Ref_ID&gt;&lt;Title_Primary&gt;Carrier Gas Selection for Capillary Gas Chromatography&lt;/Title_Primary&gt;&lt;Authors_Primary&gt;Sidisky,L.&lt;/Authors_Primary&gt;&lt;Authors_Primary&gt;Baney,G.&lt;/Authors_Primary&gt;&lt;Authors_Primary&gt;Stenerson,K.&lt;/Authors_Primary&gt;&lt;Authors_Primary&gt;Desorcie,J.L.&lt;/Authors_Primary&gt;&lt;Date_Primary&gt;2011&lt;/Date_Primary&gt;&lt;Reprint&gt;Not in File&lt;/Reprint&gt;&lt;ZZ_WorkformID&gt;26&lt;/ZZ_WorkformID&gt;&lt;/MDL&gt;&lt;/Cite&gt;&lt;/Refman&gt;</w:instrText>
      </w:r>
      <w:r w:rsidR="00A60338">
        <w:fldChar w:fldCharType="separate"/>
      </w:r>
      <w:r w:rsidR="003F5D42">
        <w:rPr>
          <w:noProof/>
        </w:rPr>
        <w:t>(84,85)</w:t>
      </w:r>
      <w:r w:rsidR="00A60338">
        <w:fldChar w:fldCharType="end"/>
      </w:r>
      <w:r w:rsidR="00A60338">
        <w:t xml:space="preserve">. </w:t>
      </w:r>
      <w:r w:rsidR="00AF6530">
        <w:t xml:space="preserve">When </w:t>
      </w:r>
      <w:r w:rsidR="00482773">
        <w:t xml:space="preserve">the </w:t>
      </w:r>
      <w:r w:rsidR="00AF6530">
        <w:t>sample is introduced through the injector it goes through a capillary column that</w:t>
      </w:r>
      <w:r w:rsidR="00482773">
        <w:t xml:space="preserve"> </w:t>
      </w:r>
      <w:r w:rsidR="002C59AC">
        <w:t>can</w:t>
      </w:r>
      <w:r w:rsidR="00482773">
        <w:t xml:space="preserve"> easily overloaded </w:t>
      </w:r>
      <w:r w:rsidR="00B740BC">
        <w:t xml:space="preserve">which could </w:t>
      </w:r>
      <w:r w:rsidR="002C59AC">
        <w:t>create</w:t>
      </w:r>
      <w:r w:rsidR="00482773">
        <w:t xml:space="preserve"> overlapping</w:t>
      </w:r>
      <w:r w:rsidR="00B740BC">
        <w:t xml:space="preserve"> in the chromatogram</w:t>
      </w:r>
      <w:r w:rsidR="00482773">
        <w:t>. To avoid this from happening</w:t>
      </w:r>
      <w:r w:rsidR="00E9756B">
        <w:t>,</w:t>
      </w:r>
      <w:r w:rsidR="00AF6530">
        <w:t xml:space="preserve"> </w:t>
      </w:r>
      <w:r w:rsidR="00482773">
        <w:t>by automatically controlling the split valve in the</w:t>
      </w:r>
      <w:r w:rsidR="00AF6530">
        <w:t xml:space="preserve"> injector</w:t>
      </w:r>
      <w:r w:rsidR="00482773">
        <w:t>,</w:t>
      </w:r>
      <w:r w:rsidR="00AF6530">
        <w:t xml:space="preserve"> the sample </w:t>
      </w:r>
      <w:r w:rsidR="00482773">
        <w:t xml:space="preserve">can be splitted </w:t>
      </w:r>
      <w:r w:rsidR="00AF6530">
        <w:t>at a ratio selected and specified by the analyst. In other wor</w:t>
      </w:r>
      <w:r w:rsidR="00482773">
        <w:t>ds,</w:t>
      </w:r>
      <w:r w:rsidR="00AF6530">
        <w:t xml:space="preserve"> only part of the sample will enter the column while the rest will be discarded from the chromatograph system. </w:t>
      </w:r>
      <w:r w:rsidR="002C59AC">
        <w:t>What is referred</w:t>
      </w:r>
      <w:r w:rsidR="00482773">
        <w:t xml:space="preserve"> as split ratio, is essentially </w:t>
      </w:r>
      <w:r w:rsidR="00B740BC">
        <w:t xml:space="preserve">a </w:t>
      </w:r>
      <w:r w:rsidR="00482773">
        <w:t xml:space="preserve">function of the ratio of gas flows through the GC’s injector, all controlled by pressure/gas flows in the injector </w:t>
      </w:r>
      <w:r w:rsidR="00482773">
        <w:fldChar w:fldCharType="begin"/>
      </w:r>
      <w:r w:rsidR="00310601">
        <w:instrText xml:space="preserve"> ADDIN REFMGR.CITE &lt;Refman&gt;&lt;Cite&gt;&lt;Author&gt;Chasteen&lt;/Author&gt;&lt;Year&gt;2000&lt;/Year&gt;&lt;RecNum&gt;134&lt;/RecNum&gt;&lt;IDText&gt;Split/Spliteless Gas Chromatography Injection&lt;/IDText&gt;&lt;MDL Ref_Type="Report"&gt;&lt;Ref_Type&gt;Report&lt;/Ref_Type&gt;&lt;Ref_ID&gt;134&lt;/Ref_ID&gt;&lt;Title_Primary&gt;Split/Spliteless Gas Chromatography Injection&lt;/Title_Primary&gt;&lt;Authors_Primary&gt;Chasteen,T.G.&lt;/Authors_Primary&gt;&lt;Date_Primary&gt;2000&lt;/Date_Primary&gt;&lt;Reprint&gt;Not in File&lt;/Reprint&gt;&lt;Publisher&gt;Department of Chemistry Sam Houston State University&lt;/Publisher&gt;&lt;ZZ_WorkformID&gt;24&lt;/ZZ_WorkformID&gt;&lt;/MDL&gt;&lt;/Cite&gt;&lt;/Refman&gt;</w:instrText>
      </w:r>
      <w:r w:rsidR="00482773">
        <w:fldChar w:fldCharType="separate"/>
      </w:r>
      <w:r w:rsidR="003F5D42">
        <w:rPr>
          <w:noProof/>
        </w:rPr>
        <w:t>(86)</w:t>
      </w:r>
      <w:r w:rsidR="00482773">
        <w:fldChar w:fldCharType="end"/>
      </w:r>
      <w:r w:rsidR="00482773">
        <w:t xml:space="preserve">.  </w:t>
      </w:r>
      <w:r w:rsidR="00AF6530">
        <w:t>For instance, with a split ratio of 1</w:t>
      </w:r>
      <w:r w:rsidR="00E9756B">
        <w:t>:</w:t>
      </w:r>
      <w:r w:rsidR="00AF6530">
        <w:t>10</w:t>
      </w:r>
      <w:r w:rsidR="00E9756B">
        <w:t>,</w:t>
      </w:r>
      <w:r w:rsidR="00AF6530">
        <w:t xml:space="preserve"> out of 10 parts injected only one will get to the column</w:t>
      </w:r>
      <w:r w:rsidR="00E9756B">
        <w:t>. Since capillary columns can be easily overload the use of split injection is usu</w:t>
      </w:r>
      <w:r w:rsidR="002C59AC">
        <w:t>ally the best approach to make.</w:t>
      </w:r>
      <w:r w:rsidR="00E9756B">
        <w:t xml:space="preserve"> But when trace analysis is been </w:t>
      </w:r>
      <w:r w:rsidR="00E9756B">
        <w:lastRenderedPageBreak/>
        <w:t>conducted</w:t>
      </w:r>
      <w:r w:rsidR="00B740BC">
        <w:t>,</w:t>
      </w:r>
      <w:r w:rsidR="00E9756B">
        <w:t xml:space="preserve"> splitless injection is usually </w:t>
      </w:r>
      <w:r w:rsidR="00B740BC">
        <w:t xml:space="preserve">what is used as the volume of the samples is smaller and will risk the detection of the analyte. </w:t>
      </w:r>
      <w:r w:rsidR="002C59AC">
        <w:t>On the contrary</w:t>
      </w:r>
      <w:r w:rsidR="00B740BC">
        <w:t>, when splitless injection is used, then the sample will completely go into the column</w:t>
      </w:r>
      <w:r w:rsidR="00212D9A">
        <w:t xml:space="preserve"> for separation</w:t>
      </w:r>
      <w:r w:rsidR="00B740BC">
        <w:t xml:space="preserve">. </w:t>
      </w:r>
      <w:r w:rsidR="002C59AC">
        <w:t>Additionally, t</w:t>
      </w:r>
      <w:r w:rsidR="00B740BC">
        <w:t>he column must also be considered to ensure an efficient analysis as it can affect the quality of separation of the compounds in a mixture. The type, length</w:t>
      </w:r>
      <w:r w:rsidR="00A86047">
        <w:t>,</w:t>
      </w:r>
      <w:r w:rsidR="00B740BC">
        <w:t xml:space="preserve"> and diameter, of the column directly</w:t>
      </w:r>
      <w:r w:rsidR="00A86047">
        <w:t xml:space="preserve"> affect the basis of separation. For example, the type of column will impact</w:t>
      </w:r>
      <w:r w:rsidR="00B740BC">
        <w:t xml:space="preserve"> the</w:t>
      </w:r>
      <w:r w:rsidR="00A86047">
        <w:t xml:space="preserve"> diameter of the column which in turn influences the</w:t>
      </w:r>
      <w:r w:rsidR="00B740BC">
        <w:t xml:space="preserve"> volume of analyte that could be injected</w:t>
      </w:r>
      <w:r w:rsidR="00A86047">
        <w:t>, therefore it m</w:t>
      </w:r>
      <w:r w:rsidR="002C59AC">
        <w:t>u</w:t>
      </w:r>
      <w:r w:rsidR="00A86047">
        <w:t xml:space="preserve">st be </w:t>
      </w:r>
      <w:r w:rsidR="002C59AC">
        <w:t>adjust</w:t>
      </w:r>
      <w:r w:rsidR="00A86047">
        <w:t xml:space="preserve"> to</w:t>
      </w:r>
      <w:r w:rsidR="002C59AC">
        <w:t>wards a selection that</w:t>
      </w:r>
      <w:r w:rsidR="00A86047">
        <w:t xml:space="preserve"> avoid</w:t>
      </w:r>
      <w:r w:rsidR="002C59AC">
        <w:t>s</w:t>
      </w:r>
      <w:r w:rsidR="00B740BC">
        <w:t xml:space="preserve"> compromising the chromatogram </w:t>
      </w:r>
      <w:r w:rsidR="00A86047">
        <w:t>effectiveness.</w:t>
      </w:r>
      <w:r w:rsidR="00B740BC">
        <w:t xml:space="preserve"> </w:t>
      </w:r>
      <w:r w:rsidR="00C8236B">
        <w:t>Moreover, t</w:t>
      </w:r>
      <w:r w:rsidR="00B740BC">
        <w:t>he length</w:t>
      </w:r>
      <w:r w:rsidR="00A86047">
        <w:t xml:space="preserve"> of the column affect the retention time of the components in a mixture</w:t>
      </w:r>
      <w:r w:rsidR="00C8236B">
        <w:t xml:space="preserve"> but instead of negatively affecting the separation of it</w:t>
      </w:r>
      <w:r w:rsidR="002C59AC">
        <w:t>,</w:t>
      </w:r>
      <w:r w:rsidR="00C8236B">
        <w:t xml:space="preserve"> improves it.</w:t>
      </w:r>
      <w:r w:rsidR="002C59AC">
        <w:t xml:space="preserve"> Finally</w:t>
      </w:r>
      <w:r w:rsidR="000E4466">
        <w:t xml:space="preserve"> one last consideration is the GC detector</w:t>
      </w:r>
      <w:r w:rsidR="002C59AC">
        <w:t>, after compounds in a mixture are separated in the column, as they leave the column they are identified by a detector</w:t>
      </w:r>
      <w:r w:rsidR="00212D9A">
        <w:t>, these detectors are classified in two groups</w:t>
      </w:r>
      <w:r w:rsidR="002C59AC">
        <w:t>: universal and selective</w:t>
      </w:r>
      <w:r w:rsidR="00212D9A">
        <w:t xml:space="preserve">. The universal detector could be used to detect a variety of organic compounds, while the selective </w:t>
      </w:r>
      <w:r w:rsidR="000E4466">
        <w:t>detector</w:t>
      </w:r>
      <w:r w:rsidR="00212D9A">
        <w:t>, as the name implies, will be sensitive</w:t>
      </w:r>
      <w:r w:rsidR="00553136">
        <w:t xml:space="preserve"> to a group of compound </w:t>
      </w:r>
      <w:r w:rsidR="00553136">
        <w:fldChar w:fldCharType="begin"/>
      </w:r>
      <w:r w:rsidR="00310601">
        <w:instrText xml:space="preserve"> ADDIN REFMGR.CITE &lt;Refman&gt;&lt;Cite&gt;&lt;Author&gt;Rudnicka&lt;/Author&gt;&lt;Year&gt;2016&lt;/Year&gt;&lt;RecNum&gt;105&lt;/RecNum&gt;&lt;IDText&gt;The development of Gas Chromatography/Mass Spectrometry and Its Uses in Odor Analysis&lt;/IDText&gt;&lt;MDL Ref_Type="Book Chapter"&gt;&lt;Ref_Type&gt;Book Chapter&lt;/Ref_Type&gt;&lt;Ref_ID&gt;105&lt;/Ref_ID&gt;&lt;Title_Primary&gt;The development of Gas Chromatography/Mass Spectrometry and Its Uses in Odor Analysis&lt;/Title_Primary&gt;&lt;Authors_Primary&gt;Rudnicka,J.&lt;/Authors_Primary&gt;&lt;Authors_Primary&gt;Buszewski,B.&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7&lt;/Issue&gt;&lt;Publisher&gt;CRC Press&lt;/Publisher&gt;&lt;ISSN_ISBN&gt;9781482260274&lt;/ISSN_ISBN&gt;&lt;Web_URL&gt;https://books.google.com/books?id=VOsbDAAAQBAJ&lt;/Web_URL&gt;&lt;ZZ_WorkformID&gt;3&lt;/ZZ_WorkformID&gt;&lt;/MDL&gt;&lt;/Cite&gt;&lt;/Refman&gt;</w:instrText>
      </w:r>
      <w:r w:rsidR="00553136">
        <w:fldChar w:fldCharType="separate"/>
      </w:r>
      <w:r w:rsidR="003F5D42">
        <w:rPr>
          <w:noProof/>
        </w:rPr>
        <w:t>(81)</w:t>
      </w:r>
      <w:r w:rsidR="00553136">
        <w:fldChar w:fldCharType="end"/>
      </w:r>
      <w:r w:rsidR="002C59AC">
        <w:t>.</w:t>
      </w:r>
      <w:r w:rsidR="00E0051B">
        <w:t xml:space="preserve"> The most common mass spectrometer detector associated with GC is mass selective detector (MSD)</w:t>
      </w:r>
      <w:r w:rsidR="004852DA">
        <w:t xml:space="preserve">. </w:t>
      </w:r>
      <w:r w:rsidR="000E4466">
        <w:t>Mass selective</w:t>
      </w:r>
      <w:r w:rsidR="003F7CAA">
        <w:t xml:space="preserve"> detector </w:t>
      </w:r>
      <w:r w:rsidR="007414AF">
        <w:t>provides</w:t>
      </w:r>
      <w:r w:rsidR="000E4466">
        <w:t xml:space="preserve"> a </w:t>
      </w:r>
      <w:r w:rsidR="007414AF">
        <w:t>“</w:t>
      </w:r>
      <w:r w:rsidR="000E4466">
        <w:t>fingerprint</w:t>
      </w:r>
      <w:r w:rsidR="007414AF">
        <w:t>”</w:t>
      </w:r>
      <w:r w:rsidR="000E4466">
        <w:t xml:space="preserve"> of the </w:t>
      </w:r>
      <w:r w:rsidR="00380527">
        <w:t>molecules, i.e., its mass spectrum (</w:t>
      </w:r>
      <w:r w:rsidR="00380527">
        <w:fldChar w:fldCharType="begin"/>
      </w:r>
      <w:r w:rsidR="00380527">
        <w:instrText xml:space="preserve"> REF _Ref455069455 \h </w:instrText>
      </w:r>
      <w:r w:rsidR="00380527">
        <w:fldChar w:fldCharType="separate"/>
      </w:r>
      <w:r w:rsidR="0053144D">
        <w:t xml:space="preserve">Figure </w:t>
      </w:r>
      <w:r w:rsidR="0053144D">
        <w:rPr>
          <w:noProof/>
        </w:rPr>
        <w:t>10</w:t>
      </w:r>
      <w:r w:rsidR="00380527">
        <w:fldChar w:fldCharType="end"/>
      </w:r>
      <w:r w:rsidR="00380527">
        <w:t>)</w:t>
      </w:r>
      <w:r w:rsidR="008C7FD4">
        <w:t xml:space="preserve"> </w:t>
      </w:r>
      <w:r w:rsidR="008C7FD4">
        <w:fldChar w:fldCharType="begin"/>
      </w:r>
      <w:r w:rsidR="00310601">
        <w:instrText xml:space="preserve"> ADDIN REFMGR.CITE &lt;Refman&gt;&lt;Cite&gt;&lt;Author&gt;Stashenko&lt;/Author&gt;&lt;Year&gt;2014&lt;/Year&gt;&lt;RecNum&gt;135&lt;/RecNum&gt;&lt;IDText&gt;Gas Chromatography - Mass Spectrometry&lt;/IDText&gt;&lt;MDL Ref_Type="Book Chapter"&gt;&lt;Ref_Type&gt;Book Chapter&lt;/Ref_Type&gt;&lt;Ref_ID&gt;135&lt;/Ref_ID&gt;&lt;Title_Primary&gt;Gas Chromatography - Mass Spectrometry&lt;/Title_Primary&gt;&lt;Authors_Primary&gt;Stashenko,E.&lt;/Authors_Primary&gt;&lt;Authors_Primary&gt;Martinez,J.R.&lt;/Authors_Primary&gt;&lt;Date_Primary&gt;2014&lt;/Date_Primary&gt;&lt;Reprint&gt;Not in File&lt;/Reprint&gt;&lt;Title_Secondary&gt; Advances in Gas Chromatography&lt;/Title_Secondary&gt;&lt;Issue&gt;1&lt;/Issue&gt;&lt;ISSN_ISBN&gt; 978-953-51-1227-3&lt;/ISSN_ISBN&gt;&lt;Misc_3&gt;10.5772/57492&lt;/Misc_3&gt;&lt;ZZ_WorkformID&gt;3&lt;/ZZ_WorkformID&gt;&lt;/MDL&gt;&lt;/Cite&gt;&lt;/Refman&gt;</w:instrText>
      </w:r>
      <w:r w:rsidR="008C7FD4">
        <w:fldChar w:fldCharType="separate"/>
      </w:r>
      <w:r w:rsidR="003F5D42">
        <w:rPr>
          <w:noProof/>
        </w:rPr>
        <w:t>(87)</w:t>
      </w:r>
      <w:r w:rsidR="008C7FD4">
        <w:fldChar w:fldCharType="end"/>
      </w:r>
      <w:r w:rsidR="00380527">
        <w:t>.</w:t>
      </w:r>
      <w:r w:rsidR="0089037C">
        <w:t xml:space="preserve"> Neutral molecules from the samples will reach the spectrometer where they will be bombarded by high-energy electron beam in the ionization source to produce charged ions that could be detected. The ions formed will be further separated down a tube by an electric field, according to the m/z ratio, and will then get to the collector where the produced signal is later recorded in a data system. The positive ions will be detected while any neutral species are undetected.</w:t>
      </w:r>
      <w:r w:rsidR="00380527">
        <w:t xml:space="preserve"> </w:t>
      </w:r>
    </w:p>
    <w:p w14:paraId="78F3AD8B" w14:textId="60170C29" w:rsidR="00282B95" w:rsidRDefault="008F4C66" w:rsidP="006E7B16">
      <w:pPr>
        <w:ind w:firstLine="720"/>
      </w:pPr>
      <w:r>
        <w:lastRenderedPageBreak/>
        <w:t xml:space="preserve">A typical mass spectra will look like </w:t>
      </w:r>
      <w:r w:rsidR="006E7B16">
        <w:fldChar w:fldCharType="begin"/>
      </w:r>
      <w:r w:rsidR="006E7B16">
        <w:instrText xml:space="preserve"> REF _Ref455069455 \h </w:instrText>
      </w:r>
      <w:r w:rsidR="006E7B16">
        <w:fldChar w:fldCharType="separate"/>
      </w:r>
      <w:r w:rsidR="0053144D">
        <w:t xml:space="preserve">Figure </w:t>
      </w:r>
      <w:r w:rsidR="0053144D">
        <w:rPr>
          <w:noProof/>
        </w:rPr>
        <w:t>10</w:t>
      </w:r>
      <w:r w:rsidR="006E7B16">
        <w:fldChar w:fldCharType="end"/>
      </w:r>
      <w:r w:rsidR="006E7B16">
        <w:t>,</w:t>
      </w:r>
      <w:r>
        <w:t xml:space="preserve"> the x-axis is mass to charge ratio and the y-axis is the abundance. </w:t>
      </w:r>
      <w:r w:rsidR="006E7B16">
        <w:t xml:space="preserve">As depicted in the figure the sample is limonene from which the molecular mass is indicated by the molecular peak or parent peak 136, while the base peak is the one with the greatest abundance. The percent abundance of the other peak will be relative to the base peak (100%). The peak right next to the parent peak represents M+1 which is explained by the possibility of having a small fraction (about 1.1%) </w:t>
      </w:r>
      <w:r w:rsidR="006E7B16" w:rsidRPr="006E7B16">
        <w:t xml:space="preserve">of all carbon atoms in nature are actually the </w:t>
      </w:r>
      <w:r w:rsidR="006E7B16" w:rsidRPr="006E7B16">
        <w:rPr>
          <w:vertAlign w:val="superscript"/>
        </w:rPr>
        <w:t>13</w:t>
      </w:r>
      <w:r w:rsidR="006E7B16" w:rsidRPr="006E7B16">
        <w:t xml:space="preserve">C rather than the </w:t>
      </w:r>
      <w:r w:rsidR="006E7B16" w:rsidRPr="006E7B16">
        <w:rPr>
          <w:vertAlign w:val="superscript"/>
        </w:rPr>
        <w:t>12</w:t>
      </w:r>
      <w:r w:rsidR="006E7B16" w:rsidRPr="006E7B16">
        <w:t>C isotope</w:t>
      </w:r>
      <w:r w:rsidR="006E7B16">
        <w:t xml:space="preserve"> </w:t>
      </w:r>
      <w:r w:rsidR="006E7B16">
        <w:fldChar w:fldCharType="begin"/>
      </w:r>
      <w:r w:rsidR="00310601">
        <w:instrText xml:space="preserve"> ADDIN REFMGR.CITE &lt;Refman&gt;&lt;Cite&gt;&lt;Author&gt;Soderberg&lt;/Author&gt;&lt;Year&gt;2012&lt;/Year&gt;&lt;RecNum&gt;136&lt;/RecNum&gt;&lt;IDText&gt;Mass Spectrometry&lt;/IDText&gt;&lt;MDL Ref_Type="Book Chapter"&gt;&lt;Ref_Type&gt;Book Chapter&lt;/Ref_Type&gt;&lt;Ref_ID&gt;136&lt;/Ref_ID&gt;&lt;Title_Primary&gt;Mass Spectrometry&lt;/Title_Primary&gt;&lt;Authors_Primary&gt;Soderberg,T.&lt;/Authors_Primary&gt;&lt;Date_Primary&gt;2012&lt;/Date_Primary&gt;&lt;Reprint&gt;Not in File&lt;/Reprint&gt;&lt;Title_Secondary&gt;Organic Chemistry With a Biological Emphasis&lt;/Title_Secondary&gt;&lt;Issue&gt;4&lt;/Issue&gt;&lt;Publisher&gt;University of Minesota&lt;/Publisher&gt;&lt;ZZ_WorkformID&gt;3&lt;/ZZ_WorkformID&gt;&lt;/MDL&gt;&lt;/Cite&gt;&lt;/Refman&gt;</w:instrText>
      </w:r>
      <w:r w:rsidR="006E7B16">
        <w:fldChar w:fldCharType="separate"/>
      </w:r>
      <w:r w:rsidR="003F5D42">
        <w:rPr>
          <w:noProof/>
        </w:rPr>
        <w:t>(88)</w:t>
      </w:r>
      <w:r w:rsidR="006E7B16">
        <w:fldChar w:fldCharType="end"/>
      </w:r>
      <w:r w:rsidR="006E7B16">
        <w:t xml:space="preserve">. </w:t>
      </w:r>
    </w:p>
    <w:p w14:paraId="4F41D126" w14:textId="77777777" w:rsidR="000C1A05" w:rsidRDefault="000C1A05" w:rsidP="006E7B16">
      <w:pPr>
        <w:ind w:firstLine="720"/>
      </w:pPr>
    </w:p>
    <w:p w14:paraId="1BD55B24" w14:textId="1BD0EED7" w:rsidR="00380527" w:rsidRDefault="00380527" w:rsidP="00380527">
      <w:pPr>
        <w:keepNext/>
        <w:ind w:firstLine="0"/>
      </w:pPr>
      <w:r>
        <w:rPr>
          <w:noProof/>
        </w:rPr>
        <w:drawing>
          <wp:anchor distT="0" distB="0" distL="114300" distR="114300" simplePos="0" relativeHeight="251781120" behindDoc="0" locked="0" layoutInCell="1" allowOverlap="1" wp14:anchorId="56827E16" wp14:editId="67BFF20D">
            <wp:simplePos x="0" y="0"/>
            <wp:positionH relativeFrom="column">
              <wp:posOffset>0</wp:posOffset>
            </wp:positionH>
            <wp:positionV relativeFrom="paragraph">
              <wp:posOffset>0</wp:posOffset>
            </wp:positionV>
            <wp:extent cx="5534661" cy="3474720"/>
            <wp:effectExtent l="0" t="0" r="8890" b="0"/>
            <wp:wrapSquare wrapText="bothSides"/>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34661" cy="3474720"/>
                    </a:xfrm>
                    <a:prstGeom prst="rect">
                      <a:avLst/>
                    </a:prstGeom>
                    <a:noFill/>
                  </pic:spPr>
                </pic:pic>
              </a:graphicData>
            </a:graphic>
            <wp14:sizeRelH relativeFrom="page">
              <wp14:pctWidth>0</wp14:pctWidth>
            </wp14:sizeRelH>
            <wp14:sizeRelV relativeFrom="page">
              <wp14:pctHeight>0</wp14:pctHeight>
            </wp14:sizeRelV>
          </wp:anchor>
        </w:drawing>
      </w:r>
    </w:p>
    <w:p w14:paraId="444BF7B5" w14:textId="351941F3" w:rsidR="00922662" w:rsidRDefault="00380527" w:rsidP="001B0A23">
      <w:pPr>
        <w:pStyle w:val="Caption"/>
      </w:pPr>
      <w:bookmarkStart w:id="70" w:name="_Ref455069455"/>
      <w:bookmarkStart w:id="71" w:name="_Toc467151188"/>
      <w:r>
        <w:t xml:space="preserve">Figure </w:t>
      </w:r>
      <w:fldSimple w:instr=" SEQ Figure \* ARABIC ">
        <w:r w:rsidR="0053144D">
          <w:rPr>
            <w:noProof/>
          </w:rPr>
          <w:t>10</w:t>
        </w:r>
      </w:fldSimple>
      <w:bookmarkEnd w:id="70"/>
      <w:r w:rsidR="007362B8">
        <w:t>. Mass Spectrum for Limonene A. Base Peak, B. Parent P</w:t>
      </w:r>
      <w:r>
        <w:t>ea</w:t>
      </w:r>
      <w:r w:rsidR="007A3F5E">
        <w:t>k</w:t>
      </w:r>
      <w:bookmarkEnd w:id="71"/>
    </w:p>
    <w:p w14:paraId="66A3CDC1" w14:textId="77777777" w:rsidR="007A3F5E" w:rsidRPr="007A3F5E" w:rsidRDefault="007A3F5E" w:rsidP="007A3F5E"/>
    <w:p w14:paraId="5D669E95" w14:textId="3EDD9556" w:rsidR="00147BAB" w:rsidRDefault="00147BAB" w:rsidP="00E402B1">
      <w:pPr>
        <w:pStyle w:val="Heading3"/>
      </w:pPr>
      <w:bookmarkStart w:id="72" w:name="_Toc467151360"/>
      <w:r>
        <w:lastRenderedPageBreak/>
        <w:t>Biological Detectors</w:t>
      </w:r>
      <w:bookmarkEnd w:id="72"/>
    </w:p>
    <w:p w14:paraId="5183C6FC" w14:textId="5CCC24EA" w:rsidR="00C91D90" w:rsidRPr="00C91D90" w:rsidRDefault="00C42FF0" w:rsidP="00C91D90">
      <w:r>
        <w:t>The ability of biological detector</w:t>
      </w:r>
      <w:r w:rsidR="00791309">
        <w:t>s</w:t>
      </w:r>
      <w:r>
        <w:t xml:space="preserve"> (</w:t>
      </w:r>
      <w:r w:rsidR="00F52CC2">
        <w:t>such as canines</w:t>
      </w:r>
      <w:r>
        <w:t xml:space="preserve">) have been proven over time as they have demonstrated search, discrimination, and detection capabilities by using VOCs released </w:t>
      </w:r>
      <w:r w:rsidR="00417CBF">
        <w:t xml:space="preserve">by different materials or human specimens </w:t>
      </w:r>
      <w:r>
        <w:t>as target</w:t>
      </w:r>
      <w:r w:rsidR="00417CBF">
        <w:t xml:space="preserve"> compounds</w:t>
      </w:r>
      <w:r>
        <w:t>.</w:t>
      </w:r>
      <w:r w:rsidR="00417CBF">
        <w:t xml:space="preserve"> Different biological detectors have </w:t>
      </w:r>
      <w:r w:rsidR="00791309">
        <w:t>previously been used</w:t>
      </w:r>
      <w:r w:rsidR="00417CBF">
        <w:t xml:space="preserve"> for a vast number of searches, for example, canaries were originally used to detect carbon dioxide in mines</w:t>
      </w:r>
      <w:r w:rsidR="00754E00">
        <w:t xml:space="preserve"> </w:t>
      </w:r>
      <w:r w:rsidR="00754E00">
        <w:fldChar w:fldCharType="begin"/>
      </w:r>
      <w:r w:rsidR="00310601">
        <w:instrText xml:space="preserve"> ADDIN REFMGR.CITE &lt;Refman&gt;&lt;Cite&gt;&lt;Author&gt;Schmidt&lt;/Author&gt;&lt;Year&gt;2009&lt;/Year&gt;&lt;RecNum&gt;126&lt;/RecNum&gt;&lt;IDText&gt;Companion animals as sentinels for public health&lt;/IDText&gt;&lt;MDL Ref_Type="Journal"&gt;&lt;Ref_Type&gt;Journal&lt;/Ref_Type&gt;&lt;Ref_ID&gt;126&lt;/Ref_ID&gt;&lt;Title_Primary&gt;Companion animals as sentinels for public health&lt;/Title_Primary&gt;&lt;Authors_Primary&gt;Schmidt,P.L.&lt;/Authors_Primary&gt;&lt;Date_Primary&gt;2009&lt;/Date_Primary&gt;&lt;Reprint&gt;Not in File&lt;/Reprint&gt;&lt;Start_Page&gt;241&lt;/Start_Page&gt;&lt;End_Page&gt;250&lt;/End_Page&gt;&lt;Periodical&gt;Veterinary Clinics of North America: Small Animal Practice&lt;/Periodical&gt;&lt;Volume&gt;39&lt;/Volume&gt;&lt;Issue&gt;2&lt;/Issue&gt;&lt;Publisher&gt;Elsevier&lt;/Publisher&gt;&lt;ISSN_ISBN&gt;0195-5616&lt;/ISSN_ISBN&gt;&lt;ZZ_JournalStdAbbrev&gt;&lt;f name="System"&gt;Veterinary Clinics of North America: Small Animal Practice&lt;/f&gt;&lt;/ZZ_JournalStdAbbrev&gt;&lt;ZZ_WorkformID&gt;1&lt;/ZZ_WorkformID&gt;&lt;/MDL&gt;&lt;/Cite&gt;&lt;/Refman&gt;</w:instrText>
      </w:r>
      <w:r w:rsidR="00754E00">
        <w:fldChar w:fldCharType="separate"/>
      </w:r>
      <w:r w:rsidR="003F5D42">
        <w:rPr>
          <w:noProof/>
        </w:rPr>
        <w:t>(89)</w:t>
      </w:r>
      <w:r w:rsidR="00754E00">
        <w:fldChar w:fldCharType="end"/>
      </w:r>
      <w:r w:rsidR="00861448">
        <w:t>,</w:t>
      </w:r>
      <w:r w:rsidR="00417CBF">
        <w:t xml:space="preserve"> </w:t>
      </w:r>
      <w:r w:rsidR="00754E00">
        <w:t xml:space="preserve">mammals such as rats have shown to have capacity to detect explosives </w:t>
      </w:r>
      <w:r w:rsidR="00754E00">
        <w:fldChar w:fldCharType="begin"/>
      </w:r>
      <w:r w:rsidR="00310601">
        <w:instrText xml:space="preserve"> ADDIN REFMGR.CITE &lt;Refman&gt;&lt;Cite&gt;&lt;Author&gt;Verhagen&lt;/Author&gt;&lt;Year&gt;2003&lt;/Year&gt;&lt;RecNum&gt;127&lt;/RecNum&gt;&lt;IDText&gt;Preliminary results on the use of Cricetomys rats as indicators of buried explosives in field conditions&lt;/IDText&gt;&lt;MDL Ref_Type="Journal"&gt;&lt;Ref_Type&gt;Journal&lt;/Ref_Type&gt;&lt;Ref_ID&gt;127&lt;/Ref_ID&gt;&lt;Title_Primary&gt;Preliminary results on the use of Cricetomys rats as indicators of buried explosives in field conditions&lt;/Title_Primary&gt;&lt;Authors_Primary&gt;Verhagen,R.&lt;/Authors_Primary&gt;&lt;Authors_Primary&gt;Cox,C.&lt;/Authors_Primary&gt;&lt;Authors_Primary&gt;Machangu,R.&lt;/Authors_Primary&gt;&lt;Authors_Primary&gt;Weetjens,B.&lt;/Authors_Primary&gt;&lt;Authors_Primary&gt;Billet,M.&lt;/Authors_Primary&gt;&lt;Date_Primary&gt;2003&lt;/Date_Primary&gt;&lt;Keywords&gt;Explosives&lt;/Keywords&gt;&lt;Reprint&gt;Not in File&lt;/Reprint&gt;&lt;Start_Page&gt;175&lt;/Start_Page&gt;&lt;End_Page&gt;193&lt;/End_Page&gt;&lt;Periodical&gt;Mine detection dogs: training operations and odour detection.Geneva: Geneva International Centre for Humanitarian Demining&lt;/Periodical&gt;&lt;ZZ_JournalStdAbbrev&gt;&lt;f name="System"&gt;Mine detection dogs: training operations and odour detection.Geneva: Geneva International Centre for Humanitarian Demining&lt;/f&gt;&lt;/ZZ_JournalStdAbbrev&gt;&lt;ZZ_WorkformID&gt;1&lt;/ZZ_WorkformID&gt;&lt;/MDL&gt;&lt;/Cite&gt;&lt;/Refman&gt;</w:instrText>
      </w:r>
      <w:r w:rsidR="00754E00">
        <w:fldChar w:fldCharType="separate"/>
      </w:r>
      <w:r w:rsidR="003F5D42">
        <w:rPr>
          <w:noProof/>
        </w:rPr>
        <w:t>(90)</w:t>
      </w:r>
      <w:r w:rsidR="00754E00">
        <w:fldChar w:fldCharType="end"/>
      </w:r>
      <w:r w:rsidR="00861448">
        <w:t xml:space="preserve">, and </w:t>
      </w:r>
      <w:r w:rsidR="00861448" w:rsidRPr="00861448">
        <w:t xml:space="preserve">insects such as </w:t>
      </w:r>
      <w:r w:rsidR="00861448" w:rsidRPr="00861448">
        <w:rPr>
          <w:i/>
        </w:rPr>
        <w:t>Drosophila melanogaster</w:t>
      </w:r>
      <w:r w:rsidR="00861448">
        <w:t xml:space="preserve"> have shown ability to </w:t>
      </w:r>
      <w:r w:rsidR="00723FB0">
        <w:t xml:space="preserve">detect volatiles </w:t>
      </w:r>
      <w:r w:rsidR="00723FB0" w:rsidRPr="00723FB0">
        <w:t>associated with illicit substances</w:t>
      </w:r>
      <w:r w:rsidR="00861448">
        <w:t xml:space="preserve"> </w:t>
      </w:r>
      <w:r w:rsidR="00861448">
        <w:fldChar w:fldCharType="begin"/>
      </w:r>
      <w:r w:rsidR="00310601">
        <w:instrText xml:space="preserve"> ADDIN REFMGR.CITE &lt;Refman&gt;&lt;Cite&gt;&lt;Author&gt;Marshall&lt;/Author&gt;&lt;Year&gt;2010&lt;/Year&gt;&lt;RecNum&gt;138&lt;/RecNum&gt;&lt;IDText&gt;Detection of volatile indicators of illicit substances by the olfactory receptors of Drosophila melanogaster&lt;/IDText&gt;&lt;MDL Ref_Type="Journal"&gt;&lt;Ref_Type&gt;Journal&lt;/Ref_Type&gt;&lt;Ref_ID&gt;138&lt;/Ref_ID&gt;&lt;Title_Primary&gt;Detection of volatile indicators of illicit substances by the olfactory receptors of Drosophila melanogaster&lt;/Title_Primary&gt;&lt;Authors_Primary&gt;Marshall,B.&lt;/Authors_Primary&gt;&lt;Authors_Primary&gt;Warr,C.G.&lt;/Authors_Primary&gt;&lt;Authors_Primary&gt;De Bruyne,M.&lt;/Authors_Primary&gt;&lt;Date_Primary&gt;2010&lt;/Date_Primary&gt;&lt;Reprint&gt;Not in File&lt;/Reprint&gt;&lt;Start_Page&gt;613&lt;/Start_Page&gt;&lt;End_Page&gt;625&lt;/End_Page&gt;&lt;Periodical&gt;Chemical senses&lt;/Periodical&gt;&lt;Volume&gt;35&lt;/Volume&gt;&lt;Issue&gt;7&lt;/Issue&gt;&lt;Publisher&gt;Oxford Univ Press&lt;/Publisher&gt;&lt;ISSN_ISBN&gt;0379-864X&lt;/ISSN_ISBN&gt;&lt;ZZ_JournalStdAbbrev&gt;&lt;f name="System"&gt;Chemical senses&lt;/f&gt;&lt;/ZZ_JournalStdAbbrev&gt;&lt;ZZ_WorkformID&gt;1&lt;/ZZ_WorkformID&gt;&lt;/MDL&gt;&lt;/Cite&gt;&lt;/Refman&gt;</w:instrText>
      </w:r>
      <w:r w:rsidR="00861448">
        <w:fldChar w:fldCharType="separate"/>
      </w:r>
      <w:r w:rsidR="003F5D42">
        <w:rPr>
          <w:noProof/>
        </w:rPr>
        <w:t>(91)</w:t>
      </w:r>
      <w:r w:rsidR="00861448">
        <w:fldChar w:fldCharType="end"/>
      </w:r>
      <w:r w:rsidR="00417CBF">
        <w:t xml:space="preserve">.  </w:t>
      </w:r>
      <w:r w:rsidR="00167167">
        <w:t>Although inexpensive</w:t>
      </w:r>
      <w:r w:rsidR="002E4102">
        <w:t xml:space="preserve"> in price, these biological detectors have shown limitation in comparison to canines. Perhaps canaries have shown drawbacks in terms of training</w:t>
      </w:r>
      <w:r w:rsidR="00193558">
        <w:t xml:space="preserve"> process, while </w:t>
      </w:r>
      <w:r w:rsidR="00167167">
        <w:t>because rats are relatively small</w:t>
      </w:r>
      <w:r w:rsidR="002E4102">
        <w:t xml:space="preserve"> </w:t>
      </w:r>
      <w:r w:rsidR="00193558">
        <w:t xml:space="preserve">it </w:t>
      </w:r>
      <w:r w:rsidR="002E4102">
        <w:t>take</w:t>
      </w:r>
      <w:r w:rsidR="00193558">
        <w:t>s longer</w:t>
      </w:r>
      <w:r w:rsidR="002E4102">
        <w:t xml:space="preserve"> to search </w:t>
      </w:r>
      <w:r w:rsidR="00922662">
        <w:t>a large perimeter area</w:t>
      </w:r>
      <w:r w:rsidR="00193558">
        <w:t xml:space="preserve">. Additionally, under bad weather such as winter, most insect cannot survive, vanish or freeze to protect themselves from these conditions. </w:t>
      </w:r>
      <w:r w:rsidR="00754E00">
        <w:t xml:space="preserve">However, canines are </w:t>
      </w:r>
      <w:r w:rsidR="00193558">
        <w:t xml:space="preserve"> not only </w:t>
      </w:r>
      <w:r w:rsidR="00754E00">
        <w:t xml:space="preserve">the most widely known </w:t>
      </w:r>
      <w:r w:rsidR="00193558">
        <w:t xml:space="preserve">biological detectors, but they are the most widely used creatures </w:t>
      </w:r>
      <w:r w:rsidR="00754E00">
        <w:t xml:space="preserve">as they are able to search larger scenes for the presence of VOCs, there are not known challenges in the training process and retrieval aspects, </w:t>
      </w:r>
      <w:r w:rsidR="007B78B1">
        <w:t xml:space="preserve">and </w:t>
      </w:r>
      <w:r w:rsidR="003578E8">
        <w:t>they</w:t>
      </w:r>
      <w:r w:rsidR="00754E00">
        <w:t xml:space="preserve"> </w:t>
      </w:r>
      <w:r w:rsidR="007E6D8F">
        <w:t xml:space="preserve">are prepared to work in rain, snow, extreme heat, and difficult environments </w:t>
      </w:r>
      <w:r w:rsidR="007B78B1">
        <w:fldChar w:fldCharType="begin"/>
      </w:r>
      <w:r w:rsidR="00310601">
        <w:instrText xml:space="preserve"> ADDIN REFMGR.CITE &lt;Refman&gt;&lt;Cite&gt;&lt;Author&gt;Leitch&lt;/Author&gt;&lt;Year&gt;2013&lt;/Year&gt;&lt;RecNum&gt;128&lt;/RecNum&gt;&lt;IDText&gt;Biological organisms as volatile compound detectors: a review&lt;/IDText&gt;&lt;MDL Ref_Type="Journal"&gt;&lt;Ref_Type&gt;Journal&lt;/Ref_Type&gt;&lt;Ref_ID&gt;128&lt;/Ref_ID&gt;&lt;Title_Primary&gt;Biological organisms as volatile compound detectors: a review&lt;/Title_Primary&gt;&lt;Authors_Primary&gt;Leitch,O.&lt;/Authors_Primary&gt;&lt;Authors_Primary&gt;Anderson,A.&lt;/Authors_Primary&gt;&lt;Authors_Primary&gt;Kirkbride,K.P.&lt;/Authors_Primary&gt;&lt;Authors_Primary&gt;Lennard,C.&lt;/Authors_Primary&gt;&lt;Date_Primary&gt;2013&lt;/Date_Primary&gt;&lt;Reprint&gt;Not in File&lt;/Reprint&gt;&lt;Start_Page&gt;92&lt;/Start_Page&gt;&lt;End_Page&gt;103&lt;/End_Page&gt;&lt;Periodical&gt;Forensic science international&lt;/Periodical&gt;&lt;Volume&gt;232&lt;/Volume&gt;&lt;Issue&gt;1&lt;/Issue&gt;&lt;Publisher&gt;Elsevier&lt;/Publisher&gt;&lt;ISSN_ISBN&gt;0379-0738&lt;/ISSN_ISBN&gt;&lt;ZZ_JournalStdAbbrev&gt;&lt;f name="System"&gt;Forensic science international&lt;/f&gt;&lt;/ZZ_JournalStdAbbrev&gt;&lt;ZZ_WorkformID&gt;1&lt;/ZZ_WorkformID&gt;&lt;/MDL&gt;&lt;/Cite&gt;&lt;Cite&gt;&lt;Author&gt;Harper&lt;/Author&gt;&lt;Year&gt;2007&lt;/Year&gt;&lt;RecNum&gt;14&lt;/RecNum&gt;&lt;IDText&gt;Biological Detection of Explosives&lt;/IDText&gt;&lt;MDL Ref_Type="Book Chapter"&gt;&lt;Ref_Type&gt;Book Chapter&lt;/Ref_Type&gt;&lt;Ref_ID&gt;14&lt;/Ref_ID&gt;&lt;Title_Primary&gt;Biological Detection of Explosives&lt;/Title_Primary&gt;&lt;Authors_Primary&gt;Harper,Ross J.&lt;/Authors_Primary&gt;&lt;Authors_Primary&gt;Furton,Kenneth G.&lt;/Authors_Primary&gt;&lt;Date_Primary&gt;2007&lt;/Date_Primary&gt;&lt;Reprint&gt;Not in File&lt;/Reprint&gt;&lt;Title_Secondary&gt;Counterterrorist Detection Techniques of Explosives&lt;/Title_Secondary&gt;&lt;Authors_Secondary&gt;Yinon,Jehuda&lt;/Authors_Secondary&gt;&lt;Issue&gt;13&lt;/Issue&gt;&lt;Publisher&gt;Elsevier&lt;/Publisher&gt;&lt;ZZ_WorkformID&gt;3&lt;/ZZ_WorkformID&gt;&lt;/MDL&gt;&lt;/Cite&gt;&lt;/Refman&gt;</w:instrText>
      </w:r>
      <w:r w:rsidR="007B78B1">
        <w:fldChar w:fldCharType="separate"/>
      </w:r>
      <w:r w:rsidR="003F5D42">
        <w:rPr>
          <w:noProof/>
        </w:rPr>
        <w:t>(7,92)</w:t>
      </w:r>
      <w:r w:rsidR="007B78B1">
        <w:fldChar w:fldCharType="end"/>
      </w:r>
      <w:r w:rsidR="007B78B1">
        <w:t>.</w:t>
      </w:r>
      <w:r w:rsidR="00754E00">
        <w:t xml:space="preserve"> </w:t>
      </w:r>
      <w:r>
        <w:t xml:space="preserve">   </w:t>
      </w:r>
    </w:p>
    <w:p w14:paraId="5C779343" w14:textId="7E439B58" w:rsidR="00102381" w:rsidRDefault="007E0D76" w:rsidP="00244EB9">
      <w:r>
        <w:t xml:space="preserve">Canines </w:t>
      </w:r>
      <w:r w:rsidR="00792B56">
        <w:t xml:space="preserve">have been used </w:t>
      </w:r>
      <w:r>
        <w:t>for</w:t>
      </w:r>
      <w:r w:rsidR="00792B56">
        <w:t xml:space="preserve"> hunting and protection since ancient times. </w:t>
      </w:r>
      <w:r>
        <w:t xml:space="preserve"> </w:t>
      </w:r>
      <w:r w:rsidR="00A23FCC">
        <w:t>But l</w:t>
      </w:r>
      <w:r w:rsidR="000B72B5">
        <w:t>ater in history</w:t>
      </w:r>
      <w:r w:rsidR="000B72B5" w:rsidRPr="000B72B5">
        <w:t xml:space="preserve"> British, German an</w:t>
      </w:r>
      <w:r w:rsidR="000B72B5">
        <w:t xml:space="preserve">d American military forces </w:t>
      </w:r>
      <w:r w:rsidR="000B72B5" w:rsidRPr="000B72B5">
        <w:t>benefited from canine/soldier teams</w:t>
      </w:r>
      <w:r w:rsidR="000B72B5">
        <w:t xml:space="preserve"> as dogs were trained for duties such as sentry, scout or patrol, messenger</w:t>
      </w:r>
      <w:r w:rsidR="000B72B5" w:rsidRPr="000B72B5">
        <w:t>, or mine dog</w:t>
      </w:r>
      <w:r w:rsidR="001E7CD0">
        <w:t xml:space="preserve"> </w:t>
      </w:r>
      <w:r w:rsidR="001E7CD0">
        <w:fldChar w:fldCharType="begin"/>
      </w:r>
      <w:r w:rsidR="00310601">
        <w:instrText xml:space="preserve"> ADDIN REFMGR.CITE &lt;Refman&gt;&lt;Cite&gt;&lt;Author&gt;Dogs for law enforcement&lt;/Author&gt;&lt;Year&gt;2013&lt;/Year&gt;&lt;RecNum&gt;115&lt;/RecNum&gt;&lt;IDText&gt;Police Canines in History&lt;/IDText&gt;&lt;MDL Ref_Type="Online Source"&gt;&lt;Ref_Type&gt;Online Source&lt;/Ref_Type&gt;&lt;Ref_ID&gt;115&lt;/Ref_ID&gt;&lt;Title_Primary&gt;Police Canines in History&lt;/Title_Primary&gt;&lt;Authors_Primary&gt;Dogs for law enforcement&lt;/Authors_Primary&gt;&lt;Date_Primary&gt;2013&lt;/Date_Primary&gt;&lt;Reprint&gt;Not in File&lt;/Reprint&gt;&lt;Web_URL&gt;&lt;u&gt;http://www.dogsforlawenforcement.org/&lt;/u&gt;&lt;/Web_URL&gt;&lt;ZZ_WorkformID&gt;31&lt;/ZZ_WorkformID&gt;&lt;/MDL&gt;&lt;/Cite&gt;&lt;/Refman&gt;</w:instrText>
      </w:r>
      <w:r w:rsidR="001E7CD0">
        <w:fldChar w:fldCharType="separate"/>
      </w:r>
      <w:r w:rsidR="003F5D42">
        <w:rPr>
          <w:noProof/>
        </w:rPr>
        <w:t>(93)</w:t>
      </w:r>
      <w:r w:rsidR="001E7CD0">
        <w:fldChar w:fldCharType="end"/>
      </w:r>
      <w:r w:rsidR="000B72B5">
        <w:t>.</w:t>
      </w:r>
      <w:r w:rsidR="00EB3A1A">
        <w:t xml:space="preserve"> </w:t>
      </w:r>
      <w:r w:rsidR="00C850AA">
        <w:t>However,</w:t>
      </w:r>
      <w:r w:rsidR="004B580B">
        <w:t xml:space="preserve"> it was not until</w:t>
      </w:r>
      <w:r w:rsidR="00C850AA">
        <w:t xml:space="preserve"> </w:t>
      </w:r>
      <w:r w:rsidR="004B580B">
        <w:t xml:space="preserve">a century ago, when </w:t>
      </w:r>
      <w:r w:rsidR="000B72B5">
        <w:t xml:space="preserve">fingerprints </w:t>
      </w:r>
      <w:r w:rsidR="004B580B">
        <w:t xml:space="preserve">along with </w:t>
      </w:r>
      <w:r w:rsidR="00A17505">
        <w:t xml:space="preserve">detection canines were recognized as </w:t>
      </w:r>
      <w:r w:rsidR="00A17505" w:rsidRPr="00A17505">
        <w:t>detection tool</w:t>
      </w:r>
      <w:r w:rsidR="004B580B">
        <w:t>s</w:t>
      </w:r>
      <w:r w:rsidR="00A17505" w:rsidRPr="00A17505">
        <w:t xml:space="preserve"> </w:t>
      </w:r>
      <w:r w:rsidR="004B580B">
        <w:t>to be</w:t>
      </w:r>
      <w:r w:rsidR="00A17505" w:rsidRPr="00A17505">
        <w:t xml:space="preserve"> employed by law enforcement officials</w:t>
      </w:r>
      <w:r w:rsidR="004B580B">
        <w:t xml:space="preserve"> </w:t>
      </w:r>
      <w:r w:rsidR="00A17505">
        <w:fldChar w:fldCharType="begin"/>
      </w:r>
      <w:r w:rsidR="00310601">
        <w:instrText xml:space="preserve"> ADDIN REFMGR.CITE &lt;Refman&gt;&lt;Cite&gt;&lt;Author&gt;Furton&lt;/Author&gt;&lt;Year&gt;2010&lt;/Year&gt;&lt;RecNum&gt;70&lt;/RecNum&gt;&lt;IDText&gt;The Scientific Working Group on Dog and Orthogonal Detector Guidelines (SWGDOG)&lt;/IDText&gt;&lt;MDL Ref_Type="Report"&gt;&lt;Ref_Type&gt;Report&lt;/Ref_Type&gt;&lt;Ref_ID&gt;70&lt;/Ref_ID&gt;&lt;Title_Primary&gt;The Scientific Working Group on Dog and Orthogonal Detector Guidelines (SWGDOG)&lt;/Title_Primary&gt;&lt;Authors_Primary&gt;Furton,K.&lt;/Authors_Primary&gt;&lt;Authors_Primary&gt;Greb,J.&lt;/Authors_Primary&gt;&lt;Authors_Primary&gt;Holness,H.&lt;/Authors_Primary&gt;&lt;Date_Primary&gt;2010&lt;/Date_Primary&gt;&lt;Reprint&gt;Not in File&lt;/Reprint&gt;&lt;Volume&gt;231952&lt;/Volume&gt;&lt;ZZ_WorkformID&gt;24&lt;/ZZ_WorkformID&gt;&lt;/MDL&gt;&lt;/Cite&gt;&lt;/Refman&gt;</w:instrText>
      </w:r>
      <w:r w:rsidR="00A17505">
        <w:fldChar w:fldCharType="separate"/>
      </w:r>
      <w:r w:rsidR="003F5D42">
        <w:rPr>
          <w:noProof/>
        </w:rPr>
        <w:t>(94)</w:t>
      </w:r>
      <w:r w:rsidR="00A17505">
        <w:fldChar w:fldCharType="end"/>
      </w:r>
      <w:r w:rsidR="00A17505">
        <w:t>.</w:t>
      </w:r>
      <w:r w:rsidR="004B580B" w:rsidRPr="004B580B">
        <w:t xml:space="preserve"> The </w:t>
      </w:r>
      <w:r w:rsidR="004B580B">
        <w:t xml:space="preserve">first </w:t>
      </w:r>
      <w:r w:rsidR="004B580B" w:rsidRPr="004B580B">
        <w:t xml:space="preserve">criminal investigations </w:t>
      </w:r>
      <w:r w:rsidR="000B72B5">
        <w:t>where canine use was</w:t>
      </w:r>
      <w:r w:rsidR="004B580B">
        <w:t xml:space="preserve"> involved dates</w:t>
      </w:r>
      <w:r w:rsidR="004B580B" w:rsidRPr="004B580B">
        <w:t xml:space="preserve"> back </w:t>
      </w:r>
      <w:r w:rsidR="004B580B">
        <w:t>to 1888</w:t>
      </w:r>
      <w:r w:rsidR="00EB3A1A">
        <w:t>,</w:t>
      </w:r>
      <w:r w:rsidR="0073441C">
        <w:t xml:space="preserve"> when</w:t>
      </w:r>
      <w:r w:rsidR="00EB3A1A">
        <w:t xml:space="preserve"> </w:t>
      </w:r>
      <w:r w:rsidR="0073441C">
        <w:t>t</w:t>
      </w:r>
      <w:r w:rsidR="004B580B" w:rsidRPr="004B580B">
        <w:t xml:space="preserve">he </w:t>
      </w:r>
      <w:r w:rsidR="004B580B" w:rsidRPr="004B580B">
        <w:lastRenderedPageBreak/>
        <w:t xml:space="preserve">English used bloodhounds </w:t>
      </w:r>
      <w:r w:rsidR="001176CF">
        <w:t>in an endeavor to catch a well known serial killer,</w:t>
      </w:r>
      <w:r w:rsidR="0073441C">
        <w:t xml:space="preserve"> Jack the Ripper. Few years later, in</w:t>
      </w:r>
      <w:r w:rsidR="004B580B" w:rsidRPr="004B580B">
        <w:t xml:space="preserve"> 1893 the state Supreme Court of Alabama (US) </w:t>
      </w:r>
      <w:r w:rsidR="001176CF" w:rsidRPr="004B580B">
        <w:t>admitted</w:t>
      </w:r>
      <w:r w:rsidR="004B580B" w:rsidRPr="004B580B">
        <w:t xml:space="preserve"> that ‘dogs may be trained to follow the tracks of a human being with consi</w:t>
      </w:r>
      <w:r w:rsidR="00B1362A">
        <w:t xml:space="preserve">derable certainty and accuracy’ </w:t>
      </w:r>
      <w:r w:rsidR="001E7CD0">
        <w:fldChar w:fldCharType="begin"/>
      </w:r>
      <w:r w:rsidR="00310601">
        <w:instrText xml:space="preserve"> ADDIN REFMGR.CITE &lt;Refman&gt;&lt;Cite&gt;&lt;Author&gt;Clay&lt;/Author&gt;&lt;Year&gt;2014&lt;/Year&gt;&lt;RecNum&gt;116&lt;/RecNum&gt;&lt;IDText&gt;A treatise on the law of evidence, with a discussion of the principles and rules which govern its presentation, reception and exclusion, and the examination of witnesses in court&lt;/IDText&gt;&lt;MDL Ref_Type="Book Chapter"&gt;&lt;Ref_Type&gt;Book Chapter&lt;/Ref_Type&gt;&lt;Ref_ID&gt;116&lt;/Ref_ID&gt;&lt;Title_Primary&gt;A treatise on the law of evidence, with a discussion of the principles and rules which govern its presentation, reception and exclusion, and the examination of witnesses in court&lt;/Title_Primary&gt;&lt;Authors_Primary&gt;Clay,H.&lt;/Authors_Primary&gt;&lt;Date_Primary&gt;2014&lt;/Date_Primary&gt;&lt;Reprint&gt;Not in File&lt;/Reprint&gt;&lt;ZZ_WorkformID&gt;3&lt;/ZZ_WorkformID&gt;&lt;/MDL&gt;&lt;/Cite&gt;&lt;/Refman&gt;</w:instrText>
      </w:r>
      <w:r w:rsidR="001E7CD0">
        <w:fldChar w:fldCharType="separate"/>
      </w:r>
      <w:r w:rsidR="003F5D42">
        <w:rPr>
          <w:noProof/>
        </w:rPr>
        <w:t>(95)</w:t>
      </w:r>
      <w:r w:rsidR="001E7CD0">
        <w:fldChar w:fldCharType="end"/>
      </w:r>
      <w:r w:rsidR="004B580B" w:rsidRPr="004B580B">
        <w:t xml:space="preserve">. </w:t>
      </w:r>
      <w:r w:rsidR="0073441C">
        <w:t>From this point until now, canine’s search performance have</w:t>
      </w:r>
      <w:r w:rsidR="001176CF">
        <w:t xml:space="preserve"> be presented in court</w:t>
      </w:r>
      <w:r w:rsidR="004B580B" w:rsidRPr="004B580B">
        <w:t xml:space="preserve">, along with other evidence, as a means to connect the </w:t>
      </w:r>
      <w:r w:rsidR="001176CF" w:rsidRPr="004B580B">
        <w:t>perpetrator</w:t>
      </w:r>
      <w:r w:rsidR="004B580B" w:rsidRPr="004B580B">
        <w:t xml:space="preserve"> to the crime.</w:t>
      </w:r>
      <w:r w:rsidR="0073441C">
        <w:t xml:space="preserve"> </w:t>
      </w:r>
      <w:r w:rsidR="00A17505">
        <w:t>N</w:t>
      </w:r>
      <w:r w:rsidR="00C850AA">
        <w:t>owadays</w:t>
      </w:r>
      <w:r w:rsidR="004B580B">
        <w:t>,</w:t>
      </w:r>
      <w:r>
        <w:t xml:space="preserve"> they have been adapted</w:t>
      </w:r>
      <w:r w:rsidR="004B580B">
        <w:t xml:space="preserve"> to a variety of searches including</w:t>
      </w:r>
      <w:r w:rsidR="00A23FCC">
        <w:t xml:space="preserve"> tracking for missing persons or disaster victims </w:t>
      </w:r>
      <w:r w:rsidR="00A23FCC">
        <w:fldChar w:fldCharType="begin">
          <w:fldData xml:space="preserve">PFJlZm1hbj48Q2l0ZT48QXV0aG9yPldpbGxpYW1zPC9BdXRob3I+PFllYXI+MjAwMjwvWWVhcj48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</w:fldData>
        </w:fldChar>
      </w:r>
      <w:r w:rsidR="00310601">
        <w:instrText xml:space="preserve"> ADDIN REFMGR.CITE </w:instrText>
      </w:r>
      <w:r w:rsidR="00310601">
        <w:fldChar w:fldCharType="begin">
          <w:fldData xml:space="preserve">PFJlZm1hbj48Q2l0ZT48QXV0aG9yPldpbGxpYW1zPC9BdXRob3I+PFllYXI+MjAwMjwvWWVhcj48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</w:fldData>
        </w:fldChar>
      </w:r>
      <w:r w:rsidR="00310601">
        <w:instrText xml:space="preserve"> ADDIN EN.CITE.DATA </w:instrText>
      </w:r>
      <w:r w:rsidR="00310601">
        <w:fldChar w:fldCharType="end"/>
      </w:r>
      <w:r w:rsidR="00A23FCC">
        <w:fldChar w:fldCharType="separate"/>
      </w:r>
      <w:r w:rsidR="003F5D42">
        <w:rPr>
          <w:noProof/>
        </w:rPr>
        <w:t>(16,96,97)</w:t>
      </w:r>
      <w:r w:rsidR="00A23FCC">
        <w:fldChar w:fldCharType="end"/>
      </w:r>
      <w:r w:rsidR="00B6061B">
        <w:t>,</w:t>
      </w:r>
      <w:r>
        <w:t xml:space="preserve"> and detection </w:t>
      </w:r>
      <w:r w:rsidR="00B6061B">
        <w:t>of various substances including narcotics</w:t>
      </w:r>
      <w:r w:rsidR="00DD429D">
        <w:t xml:space="preserve"> </w:t>
      </w:r>
      <w:r w:rsidR="00DD429D">
        <w:fldChar w:fldCharType="begin"/>
      </w:r>
      <w:r w:rsidR="00310601">
        <w:instrText xml:space="preserve"> ADDIN REFMGR.CITE &lt;Refman&gt;&lt;Cite&gt;&lt;Author&gt;Bird&lt;/Author&gt;&lt;Year&gt;1996&lt;/Year&gt;&lt;RecNum&gt;120&lt;/RecNum&gt;&lt;IDText&gt;Examination of the Training and Reliability of the Narcotics Detection Dog, An&lt;/IDText&gt;&lt;MDL Ref_Type="Journal"&gt;&lt;Ref_Type&gt;Journal&lt;/Ref_Type&gt;&lt;Ref_ID&gt;120&lt;/Ref_ID&gt;&lt;Title_Primary&gt;Examination of the Training and Reliability of the Narcotics Detection Dog, An&lt;/Title_Primary&gt;&lt;Authors_Primary&gt;Bird,R.C.&lt;/Authors_Primary&gt;&lt;Date_Primary&gt;1996&lt;/Date_Primary&gt;&lt;Reprint&gt;Not in File&lt;/Reprint&gt;&lt;Start_Page&gt;405&lt;/Start_Page&gt;&lt;Periodical&gt;Ky.LJ&lt;/Periodical&gt;&lt;Volume&gt;85&lt;/Volume&gt;&lt;Publisher&gt;HeinOnline&lt;/Publisher&gt;&lt;ZZ_JournalStdAbbrev&gt;&lt;f name="System"&gt;Ky.LJ&lt;/f&gt;&lt;/ZZ_JournalStdAbbrev&gt;&lt;ZZ_WorkformID&gt;1&lt;/ZZ_WorkformID&gt;&lt;/MDL&gt;&lt;/Cite&gt;&lt;/Refman&gt;</w:instrText>
      </w:r>
      <w:r w:rsidR="00DD429D">
        <w:fldChar w:fldCharType="separate"/>
      </w:r>
      <w:r w:rsidR="003F5D42">
        <w:rPr>
          <w:noProof/>
        </w:rPr>
        <w:t>(98)</w:t>
      </w:r>
      <w:r w:rsidR="00DD429D">
        <w:fldChar w:fldCharType="end"/>
      </w:r>
      <w:r w:rsidR="00B6061B">
        <w:t>, explosives</w:t>
      </w:r>
      <w:r w:rsidR="00DD429D">
        <w:t xml:space="preserve"> </w:t>
      </w:r>
      <w:r w:rsidR="00DD429D">
        <w:fldChar w:fldCharType="begin">
          <w:fldData xml:space="preserve">PFJlZm1hbj48Q2l0ZT48QXV0aG9yPkdheml0PC9BdXRob3I+PFllYXI+MjAwMzwvWWVhcj48UmVj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</w:fldData>
        </w:fldChar>
      </w:r>
      <w:r w:rsidR="00310601">
        <w:instrText xml:space="preserve"> ADDIN REFMGR.CITE </w:instrText>
      </w:r>
      <w:r w:rsidR="00310601">
        <w:fldChar w:fldCharType="begin">
          <w:fldData xml:space="preserve">PFJlZm1hbj48Q2l0ZT48QXV0aG9yPkdheml0PC9BdXRob3I+PFllYXI+MjAwMzwvWWVhcj48UmVj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</w:fldData>
        </w:fldChar>
      </w:r>
      <w:r w:rsidR="00310601">
        <w:instrText xml:space="preserve"> ADDIN EN.CITE.DATA </w:instrText>
      </w:r>
      <w:r w:rsidR="00310601">
        <w:fldChar w:fldCharType="end"/>
      </w:r>
      <w:r w:rsidR="00DD429D">
        <w:fldChar w:fldCharType="separate"/>
      </w:r>
      <w:r w:rsidR="003F5D42">
        <w:rPr>
          <w:noProof/>
        </w:rPr>
        <w:t>(8,99)</w:t>
      </w:r>
      <w:r w:rsidR="00DD429D">
        <w:fldChar w:fldCharType="end"/>
      </w:r>
      <w:r w:rsidR="00B6061B">
        <w:t xml:space="preserve">, </w:t>
      </w:r>
      <w:r w:rsidR="00A23FCC">
        <w:t>land mines</w:t>
      </w:r>
      <w:r w:rsidR="00DD429D">
        <w:t xml:space="preserve"> </w:t>
      </w:r>
      <w:r w:rsidR="00DD429D">
        <w:fldChar w:fldCharType="begin"/>
      </w:r>
      <w:r w:rsidR="00310601">
        <w:instrText xml:space="preserve"> ADDIN REFMGR.CITE &lt;Refman&gt;&lt;Cite&gt;&lt;Author&gt;Williams&lt;/Author&gt;&lt;Year&gt;2002&lt;/Year&gt;&lt;RecNum&gt;119&lt;/RecNum&gt;&lt;IDText&gt;Training and maintaining the performance of dogs (Canis familiaris) on an increasing number of odor discriminations in a controlled setting&lt;/IDText&gt;&lt;MDL Ref_Type="Journal"&gt;&lt;Ref_Type&gt;Journal&lt;/Ref_Type&gt;&lt;Ref_ID&gt;119&lt;/Ref_ID&gt;&lt;Title_Primary&gt;Training and maintaining the performance of dogs (Canis familiaris) on an increasing number of odor discriminations in a controlled setting&lt;/Title_Primary&gt;&lt;Authors_Primary&gt;Williams,M.&lt;/Authors_Primary&gt;&lt;Authors_Primary&gt;Johnston,J.M.&lt;/Authors_Primary&gt;&lt;Date_Primary&gt;2002&lt;/Date_Primary&gt;&lt;Reprint&gt;Not in File&lt;/Reprint&gt;&lt;Start_Page&gt;55&lt;/Start_Page&gt;&lt;End_Page&gt;65&lt;/End_Page&gt;&lt;Periodical&gt;Applied Animal Behaviour Science&lt;/Periodical&gt;&lt;Volume&gt;78&lt;/Volume&gt;&lt;Issue&gt;1&lt;/Issue&gt;&lt;Publisher&gt;Elsevier&lt;/Publisher&gt;&lt;ISSN_ISBN&gt;0168-1591&lt;/ISSN_ISBN&gt;&lt;ZZ_JournalStdAbbrev&gt;&lt;f name="System"&gt;Applied Animal Behaviour Science&lt;/f&gt;&lt;/ZZ_JournalStdAbbrev&gt;&lt;ZZ_WorkformID&gt;1&lt;/ZZ_WorkformID&gt;&lt;/MDL&gt;&lt;/Cite&gt;&lt;/Refman&gt;</w:instrText>
      </w:r>
      <w:r w:rsidR="00DD429D">
        <w:fldChar w:fldCharType="separate"/>
      </w:r>
      <w:r w:rsidR="003F5D42">
        <w:rPr>
          <w:noProof/>
        </w:rPr>
        <w:t>(96)</w:t>
      </w:r>
      <w:r w:rsidR="00DD429D">
        <w:fldChar w:fldCharType="end"/>
      </w:r>
      <w:r w:rsidR="00B6061B">
        <w:t>,</w:t>
      </w:r>
      <w:r w:rsidR="008100A4">
        <w:t xml:space="preserve"> and others</w:t>
      </w:r>
      <w:r w:rsidR="004D04EA">
        <w:t>.</w:t>
      </w:r>
      <w:r w:rsidR="000A3ED3">
        <w:t xml:space="preserve"> </w:t>
      </w:r>
      <w:r w:rsidR="007E6D8F">
        <w:t>Nevertheless,</w:t>
      </w:r>
      <w:r w:rsidR="00791309">
        <w:t xml:space="preserve"> published </w:t>
      </w:r>
      <w:r w:rsidR="003C2BAE" w:rsidRPr="003C2BAE">
        <w:t xml:space="preserve">media such as court cases, press articles and online communications </w:t>
      </w:r>
      <w:r w:rsidR="003C2BAE" w:rsidRPr="003C2BAE">
        <w:fldChar w:fldCharType="begin">
          <w:fldData xml:space="preserve">PFJlZm1hbj48Q2l0ZT48QXV0aG9yPkF1ZGk8L0F1dGhvcj48WWVhcj4yMDAzPC9ZZWFyPjxSZWNO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</w:fldData>
        </w:fldChar>
      </w:r>
      <w:r w:rsidR="00310601">
        <w:instrText xml:space="preserve"> ADDIN REFMGR.CITE </w:instrText>
      </w:r>
      <w:r w:rsidR="00310601">
        <w:fldChar w:fldCharType="begin">
          <w:fldData xml:space="preserve">PFJlZm1hbj48Q2l0ZT48QXV0aG9yPkF1ZGk8L0F1dGhvcj48WWVhcj4yMDAzPC9ZZWFyPjxSZWNO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</w:fldData>
        </w:fldChar>
      </w:r>
      <w:r w:rsidR="00310601">
        <w:instrText xml:space="preserve"> ADDIN EN.CITE.DATA </w:instrText>
      </w:r>
      <w:r w:rsidR="00310601">
        <w:fldChar w:fldCharType="end"/>
      </w:r>
      <w:r w:rsidR="003C2BAE" w:rsidRPr="003C2BAE">
        <w:fldChar w:fldCharType="separate"/>
      </w:r>
      <w:r w:rsidR="003F5D42">
        <w:rPr>
          <w:noProof/>
        </w:rPr>
        <w:t>(100-102)</w:t>
      </w:r>
      <w:r w:rsidR="003C2BAE" w:rsidRPr="003C2BAE">
        <w:fldChar w:fldCharType="end"/>
      </w:r>
      <w:r w:rsidR="003C2BAE" w:rsidRPr="003C2BAE">
        <w:t xml:space="preserve"> have challenged the reliability of detector dogs due to limited reviewed research. In response to this matter, the Scientific Working Group on Dog &amp; Orthogonal detector Guidelines </w:t>
      </w:r>
      <w:r w:rsidR="00172B02">
        <w:t xml:space="preserve">(SWGDOG) </w:t>
      </w:r>
      <w:r w:rsidR="006E6E31">
        <w:fldChar w:fldCharType="begin"/>
      </w:r>
      <w:r w:rsidR="00310601">
        <w:instrText xml:space="preserve"> ADDIN REFMGR.CITE &lt;Refman&gt;&lt;Cite&gt;&lt;Author&gt;Furton&lt;/Author&gt;&lt;Year&gt;2010&lt;/Year&gt;&lt;RecNum&gt;70&lt;/RecNum&gt;&lt;IDText&gt;The Scientific Working Group on Dog and Orthogonal Detector Guidelines (SWGDOG)&lt;/IDText&gt;&lt;MDL Ref_Type="Report"&gt;&lt;Ref_Type&gt;Report&lt;/Ref_Type&gt;&lt;Ref_ID&gt;70&lt;/Ref_ID&gt;&lt;Title_Primary&gt;The Scientific Working Group on Dog and Orthogonal Detector Guidelines (SWGDOG)&lt;/Title_Primary&gt;&lt;Authors_Primary&gt;Furton,K.&lt;/Authors_Primary&gt;&lt;Authors_Primary&gt;Greb,J.&lt;/Authors_Primary&gt;&lt;Authors_Primary&gt;Holness,H.&lt;/Authors_Primary&gt;&lt;Date_Primary&gt;2010&lt;/Date_Primary&gt;&lt;Reprint&gt;Not in File&lt;/Reprint&gt;&lt;Volume&gt;231952&lt;/Volume&gt;&lt;ZZ_WorkformID&gt;24&lt;/ZZ_WorkformID&gt;&lt;/MDL&gt;&lt;/Cite&gt;&lt;/Refman&gt;</w:instrText>
      </w:r>
      <w:r w:rsidR="006E6E31">
        <w:fldChar w:fldCharType="separate"/>
      </w:r>
      <w:r w:rsidR="003F5D42">
        <w:rPr>
          <w:noProof/>
        </w:rPr>
        <w:t>(94)</w:t>
      </w:r>
      <w:r w:rsidR="006E6E31">
        <w:fldChar w:fldCharType="end"/>
      </w:r>
      <w:r w:rsidR="003C2BAE" w:rsidRPr="003C2BAE">
        <w:t xml:space="preserve"> was created</w:t>
      </w:r>
      <w:r w:rsidR="003C2BAE">
        <w:t>,</w:t>
      </w:r>
      <w:r w:rsidR="003C2BAE" w:rsidRPr="003C2BAE">
        <w:t xml:space="preserve"> narrowing these concerns and scientifically validating that canines can be used to reliably detect the odors to which they are trained </w:t>
      </w:r>
      <w:r w:rsidR="003C2BAE" w:rsidRPr="003C2BAE">
        <w:fldChar w:fldCharType="begin">
          <w:fldData xml:space="preserve">PFJlZm1hbj48Q2l0ZT48QXV0aG9yPkZ1cnRvbjwvQXV0aG9yPjxZZWFyPjIwMTA8L1llYXI+PFJl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</w:fldData>
        </w:fldChar>
      </w:r>
      <w:r w:rsidR="00310601">
        <w:instrText xml:space="preserve"> ADDIN REFMGR.CITE </w:instrText>
      </w:r>
      <w:r w:rsidR="00310601">
        <w:fldChar w:fldCharType="begin">
          <w:fldData xml:space="preserve">PFJlZm1hbj48Q2l0ZT48QXV0aG9yPkZ1cnRvbjwvQXV0aG9yPjxZZWFyPjIwMTA8L1llYXI+PFJl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</w:fldData>
        </w:fldChar>
      </w:r>
      <w:r w:rsidR="00310601">
        <w:instrText xml:space="preserve"> ADDIN EN.CITE.DATA </w:instrText>
      </w:r>
      <w:r w:rsidR="00310601">
        <w:fldChar w:fldCharType="end"/>
      </w:r>
      <w:r w:rsidR="003C2BAE" w:rsidRPr="003C2BAE">
        <w:fldChar w:fldCharType="separate"/>
      </w:r>
      <w:r w:rsidR="003F5D42">
        <w:rPr>
          <w:noProof/>
        </w:rPr>
        <w:t>(8,94,103,104)</w:t>
      </w:r>
      <w:r w:rsidR="003C2BAE" w:rsidRPr="003C2BAE">
        <w:fldChar w:fldCharType="end"/>
      </w:r>
      <w:r w:rsidR="003C2BAE" w:rsidRPr="003C2BAE">
        <w:t>.</w:t>
      </w:r>
      <w:r w:rsidR="00DD429D">
        <w:t xml:space="preserve"> The traini</w:t>
      </w:r>
      <w:r w:rsidR="00996BB3">
        <w:t xml:space="preserve">ng of detection canines initially involves </w:t>
      </w:r>
      <w:r w:rsidR="00856D74">
        <w:t>obedience</w:t>
      </w:r>
      <w:r w:rsidR="00996BB3">
        <w:t xml:space="preserve"> commands such as sit,</w:t>
      </w:r>
      <w:r w:rsidR="00CA26C8">
        <w:t xml:space="preserve"> stay,</w:t>
      </w:r>
      <w:r w:rsidR="00996BB3">
        <w:t xml:space="preserve"> and search initiative</w:t>
      </w:r>
      <w:r w:rsidR="009611AA">
        <w:t>. Once the canine is acclimated to the basics, the trainer will incorporate the use of a toy, which is generally a kong or a pipe, toys that will not hold any odor an</w:t>
      </w:r>
      <w:r w:rsidR="00E27929">
        <w:t>d is not subject</w:t>
      </w:r>
      <w:r w:rsidR="009611AA">
        <w:t xml:space="preserve"> to contamination. </w:t>
      </w:r>
      <w:r w:rsidR="00E27929">
        <w:t>After the canine familiarizes with the toy the trainer starts developing the initiative of search by hiding the toy for the canine to search, once found it is given as a recompense. Only after this is mastered,</w:t>
      </w:r>
      <w:r w:rsidR="00996BB3">
        <w:t xml:space="preserve"> the canine is imprinted to the odors they are supposed to detect</w:t>
      </w:r>
      <w:r w:rsidR="00E27929">
        <w:t xml:space="preserve"> by hiding the odors with the toy that the canine already know, if found </w:t>
      </w:r>
      <w:r w:rsidR="00922662">
        <w:t xml:space="preserve">he/she </w:t>
      </w:r>
      <w:r w:rsidR="00E27929">
        <w:t>will be rewarded</w:t>
      </w:r>
      <w:r w:rsidR="00996BB3">
        <w:t>.</w:t>
      </w:r>
      <w:r w:rsidR="00E27929">
        <w:t xml:space="preserve"> Is through the association of the toy and the drugs that canines learn to distinct an illicit substance from anything else around.</w:t>
      </w:r>
      <w:r w:rsidR="00996BB3">
        <w:t xml:space="preserve"> Once detection teams are ready</w:t>
      </w:r>
      <w:r w:rsidR="00CA26C8">
        <w:t>,</w:t>
      </w:r>
      <w:r w:rsidR="00996BB3">
        <w:t xml:space="preserve"> is a matter of consistency in training what will allow </w:t>
      </w:r>
      <w:r w:rsidR="00856D74">
        <w:t>a reliable</w:t>
      </w:r>
      <w:r w:rsidR="00996BB3">
        <w:t xml:space="preserve"> </w:t>
      </w:r>
      <w:r w:rsidR="00102381">
        <w:t xml:space="preserve">and highly </w:t>
      </w:r>
      <w:r w:rsidR="00102381">
        <w:lastRenderedPageBreak/>
        <w:t xml:space="preserve">effective </w:t>
      </w:r>
      <w:r w:rsidR="00996BB3">
        <w:t>performance</w:t>
      </w:r>
      <w:r w:rsidR="00856D74">
        <w:t xml:space="preserve"> </w:t>
      </w:r>
      <w:r w:rsidR="00856D74">
        <w:fldChar w:fldCharType="begin"/>
      </w:r>
      <w:r w:rsidR="00310601">
        <w:instrText xml:space="preserve"> ADDIN REFMGR.CITE &lt;Refman&gt;&lt;Cite&gt;&lt;Author&gt;Furton&lt;/Author&gt;&lt;Year&gt;2004&lt;/Year&gt;&lt;RecNum&gt;122&lt;/RecNum&gt;&lt;IDText&gt;Detection of Ignitable Liquid Residues in Fire Scenes Accelerant Detection Canine (ADC) Teams and other Field Tests&lt;/IDText&gt;&lt;MDL Ref_Type="Journal"&gt;&lt;Ref_Type&gt;Journal&lt;/Ref_Type&gt;&lt;Ref_ID&gt;122&lt;/Ref_ID&gt;&lt;Title_Primary&gt;Detection of Ignitable Liquid Residues in Fire Scenes Accelerant Detection Canine (ADC) Teams and other Field Tests&lt;/Title_Primary&gt;&lt;Authors_Primary&gt;Furton,K.G.&lt;/Authors_Primary&gt;&lt;Authors_Primary&gt;Harper,R.&lt;/Authors_Primary&gt;&lt;Date_Primary&gt;2004&lt;/Date_Primary&gt;&lt;Reprint&gt;Not in File&lt;/Reprint&gt;&lt;Periodical&gt;Advances in Forensic Science Techniques: Interpretation of Fire Scene Evidence&lt;/Periodical&gt;&lt;Volume&gt;192&lt;/Volume&gt;&lt;ZZ_JournalStdAbbrev&gt;&lt;f name="System"&gt;Advances in Forensic Science Techniques: Interpretation of Fire Scene Evidence&lt;/f&gt;&lt;/ZZ_JournalStdAbbrev&gt;&lt;ZZ_WorkformID&gt;1&lt;/ZZ_WorkformID&gt;&lt;/MDL&gt;&lt;/Cite&gt;&lt;/Refman&gt;</w:instrText>
      </w:r>
      <w:r w:rsidR="00856D74">
        <w:fldChar w:fldCharType="separate"/>
      </w:r>
      <w:r w:rsidR="003F5D42">
        <w:rPr>
          <w:noProof/>
        </w:rPr>
        <w:t>(105)</w:t>
      </w:r>
      <w:r w:rsidR="00856D74">
        <w:fldChar w:fldCharType="end"/>
      </w:r>
      <w:r w:rsidR="00172B02">
        <w:t>. Therefore</w:t>
      </w:r>
      <w:r w:rsidR="00791309">
        <w:t>,</w:t>
      </w:r>
      <w:r w:rsidR="00172B02">
        <w:t xml:space="preserve"> SWGDOG suggests “the canine team shall spend an average of 4 hours per week in routine training to maintain the proficiency level of the team” </w:t>
      </w:r>
      <w:r w:rsidR="00C03D38">
        <w:fldChar w:fldCharType="begin"/>
      </w:r>
      <w:r w:rsidR="00310601">
        <w:instrText xml:space="preserve"> ADDIN REFMGR.CITE &lt;Refman&gt;&lt;Cite&gt;&lt;Author&gt;SWGDOG&lt;/Author&gt;&lt;Year&gt;2007&lt;/Year&gt;&lt;RecNum&gt;123&lt;/RecNum&gt;&lt;IDText&gt;SWGDOG SC8– Substance Detector Dogs&lt;/IDText&gt;&lt;MDL Ref_Type="Generic"&gt;&lt;Ref_Type&gt;Generic&lt;/Ref_Type&gt;&lt;Ref_ID&gt;123&lt;/Ref_ID&gt;&lt;Title_Primary&gt;SWGDOG SC8&amp;#x2013; Substance Detector Dogs&lt;/Title_Primary&gt;&lt;Authors_Primary&gt;SWGDOG&lt;/Authors_Primary&gt;&lt;Date_Primary&gt;2007&lt;/Date_Primary&gt;&lt;Reprint&gt;Not in File&lt;/Reprint&gt;&lt;ZZ_WorkformID&gt;33&lt;/ZZ_WorkformID&gt;&lt;/MDL&gt;&lt;/Cite&gt;&lt;/Refman&gt;</w:instrText>
      </w:r>
      <w:r w:rsidR="00C03D38">
        <w:fldChar w:fldCharType="separate"/>
      </w:r>
      <w:r w:rsidR="003F5D42">
        <w:rPr>
          <w:noProof/>
        </w:rPr>
        <w:t>(106)</w:t>
      </w:r>
      <w:r w:rsidR="00C03D38">
        <w:fldChar w:fldCharType="end"/>
      </w:r>
      <w:r w:rsidR="00C03D38">
        <w:t>.</w:t>
      </w:r>
      <w:r w:rsidR="00102381">
        <w:t xml:space="preserve"> </w:t>
      </w:r>
      <w:r w:rsidR="00BA7E1E">
        <w:t>Additionally, to validate</w:t>
      </w:r>
      <w:r w:rsidR="00922662">
        <w:t xml:space="preserve"> canine teams </w:t>
      </w:r>
      <w:r w:rsidR="00BA7E1E">
        <w:t>proficiency it is recommended that teams certified annually. An example is</w:t>
      </w:r>
      <w:r w:rsidR="00BA7E1E" w:rsidRPr="00BA7E1E">
        <w:t xml:space="preserve"> IFRI/NFSTC Detector Dog Team Certification</w:t>
      </w:r>
      <w:r w:rsidR="00BA7E1E">
        <w:t>, through this certification teams will get additional layer of credential that can be submitted as evidence that the canine team</w:t>
      </w:r>
      <w:r w:rsidR="00BA7E1E" w:rsidRPr="00BA7E1E">
        <w:t xml:space="preserve"> </w:t>
      </w:r>
      <w:r w:rsidR="00BA7E1E">
        <w:t>satisfactorily m</w:t>
      </w:r>
      <w:r w:rsidR="00244EB9">
        <w:t>e</w:t>
      </w:r>
      <w:r w:rsidR="00BA7E1E">
        <w:t>et and passed all applicable standards. T</w:t>
      </w:r>
      <w:r w:rsidR="00922662">
        <w:t>his certification mimic a real scenario where teams will do se</w:t>
      </w:r>
      <w:r w:rsidR="00BA7E1E">
        <w:t>a</w:t>
      </w:r>
      <w:r w:rsidR="00922662">
        <w:t>r</w:t>
      </w:r>
      <w:r w:rsidR="00BA7E1E">
        <w:t>ches</w:t>
      </w:r>
      <w:r w:rsidR="00922662">
        <w:t xml:space="preserve"> </w:t>
      </w:r>
      <w:r w:rsidR="00BA7E1E">
        <w:t xml:space="preserve">in a variety of places that can potentially be source of investigation (e.g. </w:t>
      </w:r>
      <w:r w:rsidR="00922662">
        <w:t xml:space="preserve"> </w:t>
      </w:r>
      <w:r w:rsidR="00BA7E1E">
        <w:t>vehicles</w:t>
      </w:r>
      <w:r w:rsidR="00922662">
        <w:t>, a room</w:t>
      </w:r>
      <w:r w:rsidR="00BA7E1E">
        <w:t>,</w:t>
      </w:r>
      <w:r w:rsidR="00922662">
        <w:t xml:space="preserve"> </w:t>
      </w:r>
      <w:r w:rsidR="00BA7E1E">
        <w:t>and/</w:t>
      </w:r>
      <w:r w:rsidR="00922662">
        <w:t xml:space="preserve">or </w:t>
      </w:r>
      <w:r w:rsidR="00BA7E1E">
        <w:t>box and</w:t>
      </w:r>
      <w:r w:rsidR="00922662">
        <w:t xml:space="preserve"> </w:t>
      </w:r>
      <w:r w:rsidR="00BA7E1E">
        <w:t>luggage)</w:t>
      </w:r>
      <w:r w:rsidR="00922662">
        <w:t xml:space="preserve">. </w:t>
      </w:r>
      <w:r w:rsidR="003E5A5B">
        <w:t>Multiple amounts of r</w:t>
      </w:r>
      <w:r w:rsidR="00BA7E1E">
        <w:t xml:space="preserve">eal samples covering the range of drugs/explosives that canines are trained to alert, will be hidden. </w:t>
      </w:r>
      <w:r w:rsidR="00244EB9">
        <w:t>Teams must</w:t>
      </w:r>
      <w:r w:rsidR="00922662">
        <w:t xml:space="preserve"> proof </w:t>
      </w:r>
      <w:r w:rsidR="00244EB9">
        <w:t xml:space="preserve">accuracy and reliability in locating their target odor </w:t>
      </w:r>
      <w:r w:rsidR="00922662">
        <w:t xml:space="preserve">by alerting </w:t>
      </w:r>
      <w:r w:rsidR="003E5A5B">
        <w:t xml:space="preserve">at least </w:t>
      </w:r>
      <w:r w:rsidR="00922662">
        <w:t xml:space="preserve">to </w:t>
      </w:r>
      <w:r w:rsidR="00244EB9">
        <w:t>90% of the hides. In court, d</w:t>
      </w:r>
      <w:r w:rsidR="003E5A5B">
        <w:t xml:space="preserve">etermination of the reliability of the detection team should be based primarily on the certification records and secondarily on the regular training records </w:t>
      </w:r>
      <w:r w:rsidR="003E5A5B">
        <w:fldChar w:fldCharType="begin"/>
      </w:r>
      <w:r w:rsidR="00310601">
        <w:instrText xml:space="preserve"> ADDIN REFMGR.CITE &lt;Refman&gt;&lt;Cite&gt;&lt;Author&gt;IFRI/NFSTC&lt;/Author&gt;&lt;RecNum&gt;166&lt;/RecNum&gt;&lt;IDText&gt;IFRI/NFSTC Certification Guidelines&lt;/IDText&gt;&lt;MDL Ref_Type="Generic"&gt;&lt;Ref_Type&gt;Generic&lt;/Ref_Type&gt;&lt;Ref_ID&gt;166&lt;/Ref_ID&gt;&lt;Title_Primary&gt;IFRI/NFSTC Certification Guidelines&lt;/Title_Primary&gt;&lt;Authors_Primary&gt;IFRI/NFSTC&lt;/Authors_Primary&gt;&lt;Reprint&gt;Not in File&lt;/Reprint&gt;&lt;ZZ_WorkformID&gt;33&lt;/ZZ_WorkformID&gt;&lt;/MDL&gt;&lt;/Cite&gt;&lt;/Refman&gt;</w:instrText>
      </w:r>
      <w:r w:rsidR="003E5A5B">
        <w:fldChar w:fldCharType="separate"/>
      </w:r>
      <w:r w:rsidR="003F5D42">
        <w:rPr>
          <w:noProof/>
        </w:rPr>
        <w:t>(107)</w:t>
      </w:r>
      <w:r w:rsidR="003E5A5B">
        <w:fldChar w:fldCharType="end"/>
      </w:r>
      <w:r w:rsidR="003E5A5B">
        <w:t xml:space="preserve">. </w:t>
      </w:r>
    </w:p>
    <w:p w14:paraId="3405C508" w14:textId="0A332AF5" w:rsidR="00CC0DE7" w:rsidRDefault="00CC0DE7" w:rsidP="00B40FBC">
      <w:r>
        <w:t>Training canines for detection requires the use of aid</w:t>
      </w:r>
      <w:r w:rsidR="00F66518">
        <w:t>s</w:t>
      </w:r>
      <w:r w:rsidR="000E0EA6">
        <w:t xml:space="preserve"> to mim</w:t>
      </w:r>
      <w:r w:rsidR="009109E5">
        <w:t xml:space="preserve">ic a real search scenario; </w:t>
      </w:r>
      <w:r w:rsidR="00673065">
        <w:t>alternatives for these</w:t>
      </w:r>
      <w:r w:rsidR="000E0EA6">
        <w:t xml:space="preserve"> aids can be divided in three </w:t>
      </w:r>
      <w:r w:rsidR="009109E5">
        <w:t>categor</w:t>
      </w:r>
      <w:r w:rsidR="006A5CE0">
        <w:t>ies, which differ by the source</w:t>
      </w:r>
      <w:r w:rsidR="000E0EA6">
        <w:t xml:space="preserve"> w</w:t>
      </w:r>
      <w:r w:rsidR="006A5CE0">
        <w:t>h</w:t>
      </w:r>
      <w:r w:rsidR="000E0EA6">
        <w:t xml:space="preserve">ere the odor is </w:t>
      </w:r>
      <w:r w:rsidR="006A5CE0">
        <w:t xml:space="preserve">released. </w:t>
      </w:r>
      <w:r>
        <w:t>The first type is t</w:t>
      </w:r>
      <w:r w:rsidR="000E0EA6">
        <w:t>he actual illicit substance (i.e., marijuana, heroin, MDM</w:t>
      </w:r>
      <w:r w:rsidR="00922662">
        <w:t>A</w:t>
      </w:r>
      <w:r w:rsidR="000E0EA6">
        <w:t>, methamphetamine or c</w:t>
      </w:r>
      <w:r w:rsidR="006A5CE0">
        <w:t xml:space="preserve">ocaine) </w:t>
      </w:r>
      <w:r w:rsidR="009C0AA8">
        <w:t xml:space="preserve">regardless </w:t>
      </w:r>
      <w:r w:rsidR="000E0EA6">
        <w:t>of the challenges these provide, they are the most widely</w:t>
      </w:r>
      <w:r w:rsidR="006A5CE0">
        <w:t xml:space="preserve"> used type of training aid </w:t>
      </w:r>
      <w:r w:rsidR="000E0EA6">
        <w:t xml:space="preserve">today </w:t>
      </w:r>
      <w:r w:rsidR="00673065">
        <w:t>and are</w:t>
      </w:r>
      <w:r w:rsidR="009C0AA8">
        <w:t xml:space="preserve"> still</w:t>
      </w:r>
      <w:r w:rsidR="00673065">
        <w:t xml:space="preserve"> required when certifying a detection team </w:t>
      </w:r>
      <w:r w:rsidR="000E0EA6">
        <w:fldChar w:fldCharType="begin"/>
      </w:r>
      <w:r w:rsidR="00310601">
        <w:instrText xml:space="preserve"> ADDIN REFMGR.CITE &lt;Refman&gt;&lt;Cite&gt;&lt;Author&gt;Papet&lt;/Author&gt;&lt;Year&gt;2016&lt;/Year&gt;&lt;RecNum&gt;140&lt;/RecNum&gt;&lt;IDText&gt;Narcotic and Explosive Odors: Volatile Organic Compounds as Training Aids for Olfactory Detection&lt;/IDText&gt;&lt;MDL Ref_Type="Book Chapter"&gt;&lt;Ref_Type&gt;Book Chapter&lt;/Ref_Type&gt;&lt;Ref_ID&gt;140&lt;/Ref_ID&gt;&lt;Title_Primary&gt;Narcotic and Explosive Odors: Volatile Organic Compounds as Training Aids for Olfactory Detection&lt;/Title_Primary&gt;&lt;Authors_Primary&gt;Papet,L.E.&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18&lt;/Issue&gt;&lt;Publisher&gt;CRC Press&lt;/Publisher&gt;&lt;ZZ_WorkformID&gt;3&lt;/ZZ_WorkformID&gt;&lt;/MDL&gt;&lt;/Cite&gt;&lt;Cite&gt;&lt;Author&gt;Furton&lt;/Author&gt;&lt;Year&gt;2010&lt;/Year&gt;&lt;RecNum&gt;70&lt;/RecNum&gt;&lt;IDText&gt;The Scientific Working Group on Dog and Orthogonal Detector Guidelines (SWGDOG)&lt;/IDText&gt;&lt;MDL Ref_Type="Report"&gt;&lt;Ref_Type&gt;Report&lt;/Ref_Type&gt;&lt;Ref_ID&gt;70&lt;/Ref_ID&gt;&lt;Title_Primary&gt;The Scientific Working Group on Dog and Orthogonal Detector Guidelines (SWGDOG)&lt;/Title_Primary&gt;&lt;Authors_Primary&gt;Furton,K.&lt;/Authors_Primary&gt;&lt;Authors_Primary&gt;Greb,J.&lt;/Authors_Primary&gt;&lt;Authors_Primary&gt;Holness,H.&lt;/Authors_Primary&gt;&lt;Date_Primary&gt;2010&lt;/Date_Primary&gt;&lt;Reprint&gt;Not in File&lt;/Reprint&gt;&lt;Volume&gt;231952&lt;/Volume&gt;&lt;ZZ_WorkformID&gt;24&lt;/ZZ_WorkformID&gt;&lt;/MDL&gt;&lt;/Cite&gt;&lt;/Refman&gt;</w:instrText>
      </w:r>
      <w:r w:rsidR="000E0EA6">
        <w:fldChar w:fldCharType="separate"/>
      </w:r>
      <w:r w:rsidR="003F5D42">
        <w:rPr>
          <w:noProof/>
        </w:rPr>
        <w:t>(94,108)</w:t>
      </w:r>
      <w:r w:rsidR="000E0EA6">
        <w:fldChar w:fldCharType="end"/>
      </w:r>
      <w:r w:rsidR="000E0EA6">
        <w:t>. To obtain these aids law enforcement requires obtaining a license, strict security for storage, handling precautions, and</w:t>
      </w:r>
      <w:r w:rsidR="00673065">
        <w:t xml:space="preserve"> others. Difficulties presented to obtain this type of aid have led to the development of alternatives that are eas</w:t>
      </w:r>
      <w:r w:rsidR="006A5CE0">
        <w:t>ier</w:t>
      </w:r>
      <w:r w:rsidR="00673065">
        <w:t xml:space="preserve"> to acquire </w:t>
      </w:r>
      <w:r w:rsidR="006A5CE0">
        <w:t>and avoid the rest of the issues</w:t>
      </w:r>
      <w:r w:rsidR="00673065">
        <w:t xml:space="preserve">. </w:t>
      </w:r>
      <w:r w:rsidR="009C0AA8">
        <w:t xml:space="preserve">The second type include the training aids that are designed to provide an equivalent scent by still using the actual illicit substance </w:t>
      </w:r>
      <w:r w:rsidR="009C0AA8">
        <w:lastRenderedPageBreak/>
        <w:t xml:space="preserve">but incorporates an adsorbent material </w:t>
      </w:r>
      <w:r w:rsidR="00D41DF3">
        <w:t xml:space="preserve">such as silica, petrolatum or cotton </w:t>
      </w:r>
      <w:r w:rsidR="009C0AA8">
        <w:t>to</w:t>
      </w:r>
      <w:r w:rsidR="00D41DF3">
        <w:t xml:space="preserve"> which the odor is retained </w:t>
      </w:r>
      <w:r w:rsidR="00D41DF3">
        <w:fldChar w:fldCharType="begin"/>
      </w:r>
      <w:r w:rsidR="00310601">
        <w:instrText xml:space="preserve"> ADDIN REFMGR.CITE &lt;Refman&gt;&lt;Cite&gt;&lt;Author&gt;Papet&lt;/Author&gt;&lt;Year&gt;2016&lt;/Year&gt;&lt;RecNum&gt;140&lt;/RecNum&gt;&lt;IDText&gt;Narcotic and Explosive Odors: Volatile Organic Compounds as Training Aids for Olfactory Detection&lt;/IDText&gt;&lt;MDL Ref_Type="Book Chapter"&gt;&lt;Ref_Type&gt;Book Chapter&lt;/Ref_Type&gt;&lt;Ref_ID&gt;140&lt;/Ref_ID&gt;&lt;Title_Primary&gt;Narcotic and Explosive Odors: Volatile Organic Compounds as Training Aids for Olfactory Detection&lt;/Title_Primary&gt;&lt;Authors_Primary&gt;Papet,L.E.&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18&lt;/Issue&gt;&lt;Publisher&gt;CRC Press&lt;/Publisher&gt;&lt;ZZ_WorkformID&gt;3&lt;/ZZ_WorkformID&gt;&lt;/MDL&gt;&lt;/Cite&gt;&lt;/Refman&gt;</w:instrText>
      </w:r>
      <w:r w:rsidR="00D41DF3">
        <w:fldChar w:fldCharType="separate"/>
      </w:r>
      <w:r w:rsidR="003F5D42">
        <w:rPr>
          <w:noProof/>
        </w:rPr>
        <w:t>(108)</w:t>
      </w:r>
      <w:r w:rsidR="00D41DF3">
        <w:fldChar w:fldCharType="end"/>
      </w:r>
      <w:r w:rsidR="00D41DF3">
        <w:t>. These</w:t>
      </w:r>
      <w:r w:rsidR="009C0AA8">
        <w:t xml:space="preserve"> training aids avoid all sources of issues that the first type brings</w:t>
      </w:r>
      <w:r w:rsidR="006A5CE0">
        <w:t>,</w:t>
      </w:r>
      <w:r w:rsidR="009C0AA8">
        <w:t xml:space="preserve"> but produces inconsistent results</w:t>
      </w:r>
      <w:r w:rsidR="00D41DF3">
        <w:t xml:space="preserve"> </w:t>
      </w:r>
      <w:r w:rsidR="00D41DF3">
        <w:fldChar w:fldCharType="begin">
          <w:fldData xml:space="preserve">PFJlZm1hbj48Q2l0ZT48QXV0aG9yPlN0cm9iZWw8L0F1dGhvcj48WWVhcj4yMDAxPC9ZZWFyPjxS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</w:fldData>
        </w:fldChar>
      </w:r>
      <w:r w:rsidR="00310601">
        <w:instrText xml:space="preserve"> ADDIN REFMGR.CITE </w:instrText>
      </w:r>
      <w:r w:rsidR="00310601">
        <w:fldChar w:fldCharType="begin">
          <w:fldData xml:space="preserve">PFJlZm1hbj48Q2l0ZT48QXV0aG9yPlN0cm9iZWw8L0F1dGhvcj48WWVhcj4yMDAxPC9ZZWFyPjxS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</w:fldData>
        </w:fldChar>
      </w:r>
      <w:r w:rsidR="00310601">
        <w:instrText xml:space="preserve"> ADDIN EN.CITE.DATA </w:instrText>
      </w:r>
      <w:r w:rsidR="00310601">
        <w:fldChar w:fldCharType="end"/>
      </w:r>
      <w:r w:rsidR="00D41DF3">
        <w:fldChar w:fldCharType="separate"/>
      </w:r>
      <w:r w:rsidR="003F5D42">
        <w:rPr>
          <w:noProof/>
        </w:rPr>
        <w:t>(109-111)</w:t>
      </w:r>
      <w:r w:rsidR="00D41DF3">
        <w:fldChar w:fldCharType="end"/>
      </w:r>
      <w:r w:rsidR="009C0AA8">
        <w:t xml:space="preserve">. </w:t>
      </w:r>
      <w:r w:rsidR="006A5CE0">
        <w:t>The third type are known as pseudos, as they have a complete different arrangement that the original or the second category but mimic the scent of the actual illicit substance by using a compound in liquid and powder form to replicate the odor of the real material. Pseudos are the main focus of this project and have been produced using different technologies one of which is known as controlled odor permeation system (COMPS)</w:t>
      </w:r>
      <w:r w:rsidR="00F879F4">
        <w:t xml:space="preserve">. This system is defined as a storage </w:t>
      </w:r>
      <w:r w:rsidR="004F7791">
        <w:t>assembly</w:t>
      </w:r>
      <w:r w:rsidR="00F879F4">
        <w:t xml:space="preserve"> that includes the </w:t>
      </w:r>
      <w:r w:rsidR="004F7791">
        <w:t>use of</w:t>
      </w:r>
      <w:r w:rsidR="00F879F4">
        <w:t xml:space="preserve"> a polymer </w:t>
      </w:r>
      <w:r w:rsidR="004F7791">
        <w:t xml:space="preserve">bag inside a non-permeable package that will preserve the odor and will avoid contamination </w:t>
      </w:r>
      <w:r w:rsidR="004F7791">
        <w:fldChar w:fldCharType="begin"/>
      </w:r>
      <w:r w:rsidR="00310601">
        <w:instrText xml:space="preserve"> ADDIN REFMGR.CITE &lt;Refman&gt;&lt;Cite&gt;&lt;Author&gt;Furton&lt;/Author&gt;&lt;Year&gt;2007&lt;/Year&gt;&lt;RecNum&gt;109&lt;/RecNum&gt;&lt;IDText&gt;Controlled Odor Mimic Permeation System&lt;/IDText&gt;&lt;MDL Ref_Type="Generic"&gt;&lt;Ref_Type&gt;Generic&lt;/Ref_Type&gt;&lt;Ref_ID&gt;109&lt;/Ref_ID&gt;&lt;Title_Primary&gt;Controlled Odor Mimic Permeation System&lt;/Title_Primary&gt;&lt;Authors_Primary&gt;Furton,K.G.&lt;/Authors_Primary&gt;&lt;Authors_Primary&gt;Harper,R.J.&lt;/Authors_Primary&gt;&lt;Date_Primary&gt;2007/7/18&lt;/Date_Primary&gt;&lt;Reprint&gt;Not in File&lt;/Reprint&gt;&lt;Publisher&gt;Google Patents&lt;/Publisher&gt;&lt;ZZ_WorkformID&gt;33&lt;/ZZ_WorkformID&gt;&lt;/MDL&gt;&lt;/Cite&gt;&lt;/Refman&gt;</w:instrText>
      </w:r>
      <w:r w:rsidR="004F7791">
        <w:fldChar w:fldCharType="separate"/>
      </w:r>
      <w:r w:rsidR="003F5D42">
        <w:rPr>
          <w:noProof/>
        </w:rPr>
        <w:t>(112)</w:t>
      </w:r>
      <w:r w:rsidR="004F7791">
        <w:fldChar w:fldCharType="end"/>
      </w:r>
      <w:r w:rsidR="004F7791">
        <w:t>. However, the purpose of the permeable polymer bag is to control the odor that is released from t</w:t>
      </w:r>
      <w:r w:rsidR="00EE79DD">
        <w:t>he aid. An absorbent material (e.g. cellulose, alumina) is used to retain the target chemical characterizing the illicit substance</w:t>
      </w:r>
      <w:r w:rsidR="004F7791">
        <w:t xml:space="preserve"> and the mixture is transferred to a polymer bag that is </w:t>
      </w:r>
      <w:r w:rsidR="00EE79DD">
        <w:t>heat-sealed</w:t>
      </w:r>
      <w:r w:rsidR="004F7791">
        <w:t xml:space="preserve">. </w:t>
      </w:r>
      <w:r w:rsidR="00EE79DD">
        <w:t xml:space="preserve">The dissipation rate desired can be manipulated by selecting different polymer bags varying in thickness while the non-permeable package can be selected based on preservation and least contamination capacities. </w:t>
      </w:r>
    </w:p>
    <w:p w14:paraId="61BDFCD1" w14:textId="51D723CE" w:rsidR="007D6696" w:rsidRDefault="004D04EA" w:rsidP="003C2BAE">
      <w:r>
        <w:t>T</w:t>
      </w:r>
      <w:r w:rsidR="00975D22">
        <w:t>heir</w:t>
      </w:r>
      <w:r w:rsidR="000A3ED3">
        <w:t xml:space="preserve"> </w:t>
      </w:r>
      <w:r w:rsidR="005921FC">
        <w:t>highly sophisticated nose</w:t>
      </w:r>
      <w:r w:rsidR="00975D22">
        <w:t xml:space="preserve"> allows them to be a reliable </w:t>
      </w:r>
      <w:r w:rsidR="008100A4">
        <w:t xml:space="preserve">operational </w:t>
      </w:r>
      <w:r w:rsidR="00975D22">
        <w:t xml:space="preserve">tool for the law </w:t>
      </w:r>
      <w:r w:rsidR="00841ECF">
        <w:t>enforcement, as analytical instruments rem</w:t>
      </w:r>
      <w:r w:rsidR="00B1632B">
        <w:t>ain unable to re</w:t>
      </w:r>
      <w:r w:rsidR="00841ECF">
        <w:t>plicat</w:t>
      </w:r>
      <w:r w:rsidR="00D061EA">
        <w:t>e their</w:t>
      </w:r>
      <w:r w:rsidR="00841ECF">
        <w:t xml:space="preserve"> effectiveness</w:t>
      </w:r>
      <w:r w:rsidR="005921FC">
        <w:t>.</w:t>
      </w:r>
      <w:r w:rsidR="000A3ED3">
        <w:t xml:space="preserve"> </w:t>
      </w:r>
      <w:r w:rsidR="00791309">
        <w:t xml:space="preserve">The </w:t>
      </w:r>
      <w:r w:rsidR="00791309" w:rsidRPr="000A1294">
        <w:t>olfactory abilities of c</w:t>
      </w:r>
      <w:r w:rsidR="008100A4" w:rsidRPr="000A1294">
        <w:t xml:space="preserve">anines are </w:t>
      </w:r>
      <w:r w:rsidR="00791309" w:rsidRPr="000A1294">
        <w:t xml:space="preserve">distinguished </w:t>
      </w:r>
      <w:r w:rsidR="000A1294" w:rsidRPr="000A1294">
        <w:t xml:space="preserve">mostly </w:t>
      </w:r>
      <w:r w:rsidR="00791309" w:rsidRPr="000A1294">
        <w:t>for their capability</w:t>
      </w:r>
      <w:r w:rsidR="008100A4" w:rsidRPr="000A1294">
        <w:t xml:space="preserve"> to</w:t>
      </w:r>
      <w:r w:rsidR="00791309" w:rsidRPr="000A1294">
        <w:t xml:space="preserve"> </w:t>
      </w:r>
      <w:r w:rsidR="000A1294" w:rsidRPr="000A1294">
        <w:t>detect</w:t>
      </w:r>
      <w:r w:rsidR="00791309" w:rsidRPr="000A1294">
        <w:t xml:space="preserve"> target VOCs</w:t>
      </w:r>
      <w:r w:rsidR="000A1294" w:rsidRPr="000A1294">
        <w:t xml:space="preserve"> </w:t>
      </w:r>
      <w:r w:rsidR="008100A4" w:rsidRPr="000A1294">
        <w:t>in the presence of significant background chemicals</w:t>
      </w:r>
      <w:r w:rsidR="000A1294" w:rsidRPr="000A1294">
        <w:t xml:space="preserve"> or even when hidden from view</w:t>
      </w:r>
      <w:r w:rsidR="008100A4" w:rsidRPr="000A1294">
        <w:t>.</w:t>
      </w:r>
      <w:r w:rsidR="008100A4">
        <w:t xml:space="preserve"> </w:t>
      </w:r>
      <w:r w:rsidR="00D061EA">
        <w:t>Although is not well underst</w:t>
      </w:r>
      <w:r w:rsidR="00AB6DBE">
        <w:t>oo</w:t>
      </w:r>
      <w:r w:rsidR="00D061EA">
        <w:t>d, i</w:t>
      </w:r>
      <w:r w:rsidR="00F775C4">
        <w:t xml:space="preserve">s the canine sense of smell </w:t>
      </w:r>
      <w:r w:rsidR="00D061EA">
        <w:t xml:space="preserve">responsible for their high selectivity and sensitivity of their function. </w:t>
      </w:r>
      <w:r w:rsidR="00B542B6">
        <w:t>Research have found that t</w:t>
      </w:r>
      <w:r w:rsidR="00831D47">
        <w:t xml:space="preserve">he surface area of </w:t>
      </w:r>
      <w:r w:rsidR="00B542B6">
        <w:t>the canine olfactory epithelium is directly related to</w:t>
      </w:r>
      <w:r w:rsidR="00831D47">
        <w:t xml:space="preserve"> </w:t>
      </w:r>
      <w:r w:rsidR="00B542B6">
        <w:t>the</w:t>
      </w:r>
      <w:r w:rsidR="00831D47">
        <w:t xml:space="preserve"> number of receptor present, </w:t>
      </w:r>
      <w:r w:rsidR="00831D47">
        <w:lastRenderedPageBreak/>
        <w:t>in general</w:t>
      </w:r>
      <w:r w:rsidR="00857B58">
        <w:t>,</w:t>
      </w:r>
      <w:r w:rsidR="00831D47">
        <w:t xml:space="preserve"> canin</w:t>
      </w:r>
      <w:r w:rsidR="001D7EAC">
        <w:t>es h</w:t>
      </w:r>
      <w:r w:rsidR="00911727">
        <w:t>ave approximately 1300 genes</w:t>
      </w:r>
      <w:r w:rsidR="00831D47">
        <w:t xml:space="preserve"> compared with 900 in humans </w:t>
      </w:r>
      <w:r w:rsidR="00831D47">
        <w:fldChar w:fldCharType="begin"/>
      </w:r>
      <w:r w:rsidR="00310601">
        <w:instrText xml:space="preserve"> ADDIN REFMGR.CITE &lt;Refman&gt;&lt;Cite&gt;&lt;Author&gt;Yinon&lt;/Author&gt;&lt;Year&gt;2011&lt;/Year&gt;&lt;RecNum&gt;65&lt;/RecNum&gt;&lt;IDText&gt;Counterterrorist Detection Techniques of Explosives&lt;/IDText&gt;&lt;MDL Ref_Type="Book, Whole"&gt;&lt;Ref_Type&gt;Book, Whole&lt;/Ref_Type&gt;&lt;Ref_ID&gt;65&lt;/Ref_ID&gt;&lt;Title_Primary&gt;Counterterrorist Detection Techniques of Explosives&lt;/Title_Primary&gt;&lt;Authors_Primary&gt;Yinon,J.&lt;/Authors_Primary&gt;&lt;Date_Primary&gt;2011&lt;/Date_Primary&gt;&lt;Keywords&gt;Explosives&lt;/Keywords&gt;&lt;Reprint&gt;Not in File&lt;/Reprint&gt;&lt;Publisher&gt;Elsevier Science&lt;/Publisher&gt;&lt;ISSN_ISBN&gt;9780080545202&lt;/ISSN_ISBN&gt;&lt;Web_URL&gt;https://books.google.com/books?id=F2UA7VCBkVMC&lt;/Web_URL&gt;&lt;ZZ_WorkformID&gt;2&lt;/ZZ_WorkformID&gt;&lt;/MDL&gt;&lt;/Cite&gt;&lt;/Refman&gt;</w:instrText>
      </w:r>
      <w:r w:rsidR="00831D47">
        <w:fldChar w:fldCharType="separate"/>
      </w:r>
      <w:r w:rsidR="003F5D42">
        <w:rPr>
          <w:noProof/>
        </w:rPr>
        <w:t>(113)</w:t>
      </w:r>
      <w:r w:rsidR="00831D47">
        <w:fldChar w:fldCharType="end"/>
      </w:r>
      <w:r w:rsidR="009746E1">
        <w:t xml:space="preserve"> making canines olfactory function</w:t>
      </w:r>
      <w:r w:rsidR="006513FE">
        <w:t>s</w:t>
      </w:r>
      <w:r w:rsidR="009746E1">
        <w:t xml:space="preserve"> </w:t>
      </w:r>
      <w:r w:rsidR="006513FE">
        <w:t xml:space="preserve">superior </w:t>
      </w:r>
      <w:r w:rsidR="009746E1">
        <w:t>than humans’</w:t>
      </w:r>
      <w:r w:rsidR="006513FE">
        <w:t xml:space="preserve"> and other species. </w:t>
      </w:r>
      <w:r w:rsidR="000A1294">
        <w:t>The difference in receptor number</w:t>
      </w:r>
      <w:r w:rsidR="000A1294" w:rsidRPr="000A1294">
        <w:t>, accounts for the canines' ability to detect odors reported 10,000 to 1,000,000 million times below the detection threshold of humans</w:t>
      </w:r>
      <w:r w:rsidR="000A1294">
        <w:t xml:space="preserve"> </w:t>
      </w:r>
      <w:r w:rsidR="000A1294">
        <w:fldChar w:fldCharType="begin"/>
      </w:r>
      <w:r w:rsidR="00310601">
        <w:instrText xml:space="preserve"> ADDIN REFMGR.CITE &lt;Refman&gt;&lt;Cite&gt;&lt;Author&gt;Harper&lt;/Author&gt;&lt;Year&gt;2005&lt;/Year&gt;&lt;RecNum&gt;111&lt;/RecNum&gt;&lt;IDText&gt;Improving the scientific reliability of biological detection of explosives by Canis Familiaris: Active odour signatures and their implications&lt;/IDText&gt;&lt;MDL Ref_Type="Thesis/Dissertation"&gt;&lt;Ref_Type&gt;Thesis/Dissertation&lt;/Ref_Type&gt;&lt;Ref_ID&gt;111&lt;/Ref_ID&gt;&lt;Title_Primary&gt;Improving the scientific reliability of biological detection of explosives by Canis Familiaris: Active odour signatures and their implications&lt;/Title_Primary&gt;&lt;Authors_Primary&gt;Harper,R.J.&lt;/Authors_Primary&gt;&lt;Date_Primary&gt;2005&lt;/Date_Primary&gt;&lt;Keywords&gt;Explosives&lt;/Keywords&gt;&lt;Reprint&gt;Not in File&lt;/Reprint&gt;&lt;ZZ_WorkformID&gt;29&lt;/ZZ_WorkformID&gt;&lt;/MDL&gt;&lt;/Cite&gt;&lt;/Refman&gt;</w:instrText>
      </w:r>
      <w:r w:rsidR="000A1294">
        <w:fldChar w:fldCharType="separate"/>
      </w:r>
      <w:r w:rsidR="003F5D42">
        <w:rPr>
          <w:noProof/>
        </w:rPr>
        <w:t>(114)</w:t>
      </w:r>
      <w:r w:rsidR="000A1294">
        <w:fldChar w:fldCharType="end"/>
      </w:r>
      <w:r w:rsidR="000A1294">
        <w:t>.</w:t>
      </w:r>
      <w:r w:rsidR="00E82DC3">
        <w:t xml:space="preserve"> For instance, </w:t>
      </w:r>
      <w:r w:rsidR="003F7D9A">
        <w:t xml:space="preserve">Nehaus </w:t>
      </w:r>
      <w:r w:rsidR="003F4E59">
        <w:fldChar w:fldCharType="begin"/>
      </w:r>
      <w:r w:rsidR="00310601">
        <w:instrText xml:space="preserve"> ADDIN REFMGR.CITE &lt;Refman&gt;&lt;Cite&gt;&lt;Author&gt;Neuhaus&lt;/Author&gt;&lt;Year&gt;1953&lt;/Year&gt;&lt;RecNum&gt;141&lt;/RecNum&gt;&lt;IDText&gt;Uber die Riechscharfe des Hundes fur Fettsauren&lt;/IDText&gt;&lt;MDL Ref_Type="Journal"&gt;&lt;Ref_Type&gt;Journal&lt;/Ref_Type&gt;&lt;Ref_ID&gt;141&lt;/Ref_ID&gt;&lt;Title_Primary&gt;Uber die Riechscharfe des Hundes fur Fettsauren&lt;/Title_Primary&gt;&lt;Authors_Primary&gt;Neuhaus,W.&lt;/Authors_Primary&gt;&lt;Date_Primary&gt;1953&lt;/Date_Primary&gt;&lt;Reprint&gt;Not in File&lt;/Reprint&gt;&lt;Start_Page&gt;527&lt;/Start_Page&gt;&lt;End_Page&gt;552&lt;/End_Page&gt;&lt;Periodical&gt;Journal of Comparative Physiology A: Neuroethology, Sensory, Neural, and Behavioral Physiology&lt;/Periodical&gt;&lt;Volume&gt;35&lt;/Volume&gt;&lt;Issue&gt;6&lt;/Issue&gt;&lt;Publisher&gt;Springer&lt;/Publisher&gt;&lt;ISSN_ISBN&gt;0340-7594&lt;/ISSN_ISBN&gt;&lt;ZZ_JournalStdAbbrev&gt;&lt;f name="System"&gt;Journal of Comparative Physiology A: Neuroethology, Sensory, Neural, and Behavioral Physiology&lt;/f&gt;&lt;/ZZ_JournalStdAbbrev&gt;&lt;ZZ_WorkformID&gt;1&lt;/ZZ_WorkformID&gt;&lt;/MDL&gt;&lt;/Cite&gt;&lt;/Refman&gt;</w:instrText>
      </w:r>
      <w:r w:rsidR="003F4E59">
        <w:fldChar w:fldCharType="separate"/>
      </w:r>
      <w:r w:rsidR="003F5D42">
        <w:rPr>
          <w:noProof/>
        </w:rPr>
        <w:t>(115)</w:t>
      </w:r>
      <w:r w:rsidR="003F4E59">
        <w:fldChar w:fldCharType="end"/>
      </w:r>
      <w:r w:rsidR="003F7D9A">
        <w:t xml:space="preserve"> compared </w:t>
      </w:r>
      <w:r w:rsidR="00E82DC3">
        <w:t>human and dog</w:t>
      </w:r>
      <w:r w:rsidR="003F7D9A">
        <w:t>’s</w:t>
      </w:r>
      <w:r w:rsidR="00E82DC3">
        <w:t xml:space="preserve"> sensitivity to butyric acid</w:t>
      </w:r>
      <w:r w:rsidR="003F7D9A">
        <w:t xml:space="preserve"> and it </w:t>
      </w:r>
      <w:r w:rsidR="00E82DC3">
        <w:t xml:space="preserve"> was</w:t>
      </w:r>
      <w:r w:rsidR="003F7D9A">
        <w:t xml:space="preserve"> found dog’s were</w:t>
      </w:r>
      <w:r w:rsidR="00E82DC3">
        <w:t xml:space="preserve"> 100,000 to 1,000,000 </w:t>
      </w:r>
      <w:r w:rsidR="003F7D9A">
        <w:t>times more sensible than man</w:t>
      </w:r>
      <w:r w:rsidR="00E82DC3">
        <w:t xml:space="preserve"> </w:t>
      </w:r>
      <w:r w:rsidR="00E82DC3">
        <w:fldChar w:fldCharType="begin"/>
      </w:r>
      <w:r w:rsidR="00310601">
        <w:instrText xml:space="preserve"> ADDIN REFMGR.CITE &lt;Refman&gt;&lt;Cite&gt;&lt;Author&gt;Neuhaus&lt;/Author&gt;&lt;Year&gt;1953&lt;/Year&gt;&lt;RecNum&gt;141&lt;/RecNum&gt;&lt;IDText&gt;Uber die Riechscharfe des Hundes fur Fettsauren&lt;/IDText&gt;&lt;MDL Ref_Type="Journal"&gt;&lt;Ref_Type&gt;Journal&lt;/Ref_Type&gt;&lt;Ref_ID&gt;141&lt;/Ref_ID&gt;&lt;Title_Primary&gt;Uber die Riechscharfe des Hundes fur Fettsauren&lt;/Title_Primary&gt;&lt;Authors_Primary&gt;Neuhaus,W.&lt;/Authors_Primary&gt;&lt;Date_Primary&gt;1953&lt;/Date_Primary&gt;&lt;Reprint&gt;Not in File&lt;/Reprint&gt;&lt;Start_Page&gt;527&lt;/Start_Page&gt;&lt;End_Page&gt;552&lt;/End_Page&gt;&lt;Periodical&gt;Journal of Comparative Physiology A: Neuroethology, Sensory, Neural, and Behavioral Physiology&lt;/Periodical&gt;&lt;Volume&gt;35&lt;/Volume&gt;&lt;Issue&gt;6&lt;/Issue&gt;&lt;Publisher&gt;Springer&lt;/Publisher&gt;&lt;ISSN_ISBN&gt;0340-7594&lt;/ISSN_ISBN&gt;&lt;ZZ_JournalStdAbbrev&gt;&lt;f name="System"&gt;Journal of Comparative Physiology A: Neuroethology, Sensory, Neural, and Behavioral Physiology&lt;/f&gt;&lt;/ZZ_JournalStdAbbrev&gt;&lt;ZZ_WorkformID&gt;1&lt;/ZZ_WorkformID&gt;&lt;/MDL&gt;&lt;/Cite&gt;&lt;/Refman&gt;</w:instrText>
      </w:r>
      <w:r w:rsidR="00E82DC3">
        <w:fldChar w:fldCharType="separate"/>
      </w:r>
      <w:r w:rsidR="003F5D42">
        <w:rPr>
          <w:noProof/>
        </w:rPr>
        <w:t>(115)</w:t>
      </w:r>
      <w:r w:rsidR="00E82DC3">
        <w:fldChar w:fldCharType="end"/>
      </w:r>
      <w:r w:rsidR="00E82DC3">
        <w:t>.</w:t>
      </w:r>
      <w:r w:rsidR="00D14A0B">
        <w:t xml:space="preserve"> </w:t>
      </w:r>
      <w:r w:rsidR="003F7D9A">
        <w:t>But when it comes to compare canines different breeds, t</w:t>
      </w:r>
      <w:r w:rsidR="00D14A0B">
        <w:t xml:space="preserve">here is also variability which explains the selection of large dogs (e.g. German shepherd, Labrador) so common. Short-nosed dogs are subject to respiratory problems, albino dogs may have partial impairment of smell, while small breed dogs have less olfactory area and </w:t>
      </w:r>
      <w:r w:rsidR="003F7D9A">
        <w:t>brain, which</w:t>
      </w:r>
      <w:r w:rsidR="00D14A0B">
        <w:t xml:space="preserve"> may reduce their capacities of olfaction</w:t>
      </w:r>
      <w:r w:rsidR="00102381">
        <w:t xml:space="preserve"> </w:t>
      </w:r>
      <w:r w:rsidR="003F4E59">
        <w:fldChar w:fldCharType="begin"/>
      </w:r>
      <w:r w:rsidR="00310601">
        <w:instrText xml:space="preserve"> ADDIN REFMGR.CITE &lt;Refman&gt;&lt;Cite&gt;&lt;Author&gt;Syrotuck&lt;/Author&gt;&lt;Year&gt;2000&lt;/Year&gt;&lt;RecNum&gt;142&lt;/RecNum&gt;&lt;IDText&gt;Anatomy and Physiology&lt;/IDText&gt;&lt;MDL Ref_Type="Book Chapter"&gt;&lt;Ref_Type&gt;Book Chapter&lt;/Ref_Type&gt;&lt;Ref_ID&gt;142&lt;/Ref_ID&gt;&lt;Title_Primary&gt;Anatomy and Physiology&lt;/Title_Primary&gt;&lt;Authors_Primary&gt;Syrotuck,W.G.&lt;/Authors_Primary&gt;&lt;Date_Primary&gt;2000&lt;/Date_Primary&gt;&lt;Reprint&gt;Not in File&lt;/Reprint&gt;&lt;Title_Secondary&gt;Scent and the Scenting Dog&lt;/Title_Secondary&gt;&lt;Publisher&gt;Barkleigh Productions Incorporated&lt;/Publisher&gt;&lt;ISSN_ISBN&gt;9780970049421&lt;/ISSN_ISBN&gt;&lt;Web_URL&gt;https://books.google.com/books?id=uyFiPQAACAAJ&lt;/Web_URL&gt;&lt;ZZ_WorkformID&gt;3&lt;/ZZ_WorkformID&gt;&lt;/MDL&gt;&lt;/Cite&gt;&lt;/Refman&gt;</w:instrText>
      </w:r>
      <w:r w:rsidR="003F4E59">
        <w:fldChar w:fldCharType="separate"/>
      </w:r>
      <w:r w:rsidR="003F5D42">
        <w:rPr>
          <w:noProof/>
        </w:rPr>
        <w:t>(116)</w:t>
      </w:r>
      <w:r w:rsidR="003F4E59">
        <w:fldChar w:fldCharType="end"/>
      </w:r>
      <w:r w:rsidR="00D14A0B">
        <w:t xml:space="preserve">.   </w:t>
      </w:r>
    </w:p>
    <w:p w14:paraId="34543E84" w14:textId="5FFA69A5" w:rsidR="00B24DC6" w:rsidRDefault="00860C7B" w:rsidP="00B24DC6">
      <w:pPr>
        <w:rPr>
          <w:rFonts w:eastAsia="Times New Roman" w:cs="Times New Roman"/>
        </w:rPr>
      </w:pPr>
      <w:r>
        <w:t xml:space="preserve">The genetics behind how the smell mechanism works </w:t>
      </w:r>
      <w:r w:rsidRPr="00D14A0B">
        <w:t>have been explained in different peer-reviewed article</w:t>
      </w:r>
      <w:r w:rsidR="00CD4F2E" w:rsidRPr="00D14A0B">
        <w:t>s</w:t>
      </w:r>
      <w:r w:rsidRPr="00D14A0B">
        <w:t xml:space="preserve"> and can be visualized in </w:t>
      </w:r>
      <w:r w:rsidR="00D84209" w:rsidRPr="00D14A0B">
        <w:fldChar w:fldCharType="begin"/>
      </w:r>
      <w:r w:rsidR="00D84209" w:rsidRPr="00D14A0B">
        <w:instrText xml:space="preserve"> REF _Ref447901056 \h </w:instrText>
      </w:r>
      <w:r w:rsidR="00D14A0B">
        <w:instrText xml:space="preserve"> \* MERGEFORMAT </w:instrText>
      </w:r>
      <w:r w:rsidR="00D84209" w:rsidRPr="00D14A0B">
        <w:fldChar w:fldCharType="separate"/>
      </w:r>
      <w:r w:rsidR="0053144D">
        <w:t xml:space="preserve">Figure </w:t>
      </w:r>
      <w:r w:rsidR="0053144D">
        <w:rPr>
          <w:noProof/>
        </w:rPr>
        <w:t>11</w:t>
      </w:r>
      <w:r w:rsidR="00D84209" w:rsidRPr="00D14A0B">
        <w:fldChar w:fldCharType="end"/>
      </w:r>
      <w:r w:rsidRPr="00D14A0B">
        <w:t xml:space="preserve">. </w:t>
      </w:r>
      <w:r w:rsidR="00734F45" w:rsidRPr="00D14A0B">
        <w:t xml:space="preserve">Olfaction begins when </w:t>
      </w:r>
      <w:r w:rsidR="00D14A0B" w:rsidRPr="00D14A0B">
        <w:t xml:space="preserve">odorant drives </w:t>
      </w:r>
      <w:r w:rsidR="00734F45" w:rsidRPr="00D14A0B">
        <w:t>into</w:t>
      </w:r>
      <w:r w:rsidR="00D14A0B" w:rsidRPr="00D14A0B">
        <w:t xml:space="preserve"> an animal’s</w:t>
      </w:r>
      <w:r w:rsidR="00734F45" w:rsidRPr="00D14A0B">
        <w:t xml:space="preserve"> nasal cavity </w:t>
      </w:r>
      <w:r w:rsidR="008A4073">
        <w:t>through the nostrils</w:t>
      </w:r>
      <w:r w:rsidR="002124E1">
        <w:t xml:space="preserve"> </w:t>
      </w:r>
      <w:r w:rsidR="00734F45" w:rsidRPr="00D14A0B">
        <w:t>by sniffing</w:t>
      </w:r>
      <w:r w:rsidR="002124E1">
        <w:t xml:space="preserve"> mechanism</w:t>
      </w:r>
      <w:r w:rsidR="006E6E31">
        <w:t xml:space="preserve"> </w:t>
      </w:r>
      <w:r w:rsidR="006E6E31">
        <w:fldChar w:fldCharType="begin"/>
      </w:r>
      <w:r w:rsidR="00310601">
        <w:instrText xml:space="preserve"> ADDIN REFMGR.CITE &lt;Refman&gt;&lt;Cite&gt;&lt;Author&gt;Lawson&lt;/Author&gt;&lt;Year&gt;2012&lt;/Year&gt;&lt;RecNum&gt;74&lt;/RecNum&gt;&lt;IDText&gt;A computational study of odorant transport and deposition in the canine nasal cavity: implications for olfaction&lt;/IDText&gt;&lt;MDL Ref_Type="Journal"&gt;&lt;Ref_Type&gt;Journal&lt;/Ref_Type&gt;&lt;Ref_ID&gt;74&lt;/Ref_ID&gt;&lt;Title_Primary&gt;A computational study of odorant transport and deposition in the canine nasal cavity: implications for olfaction&lt;/Title_Primary&gt;&lt;Authors_Primary&gt;Lawson,M.J.&lt;/Authors_Primary&gt;&lt;Authors_Primary&gt;Craven,B.A.&lt;/Authors_Primary&gt;&lt;Authors_Primary&gt;Paterson,E.G.&lt;/Authors_Primary&gt;&lt;Authors_Primary&gt;Settles,G.S.&lt;/Authors_Primary&gt;&lt;Date_Primary&gt;2012&lt;/Date_Primary&gt;&lt;Reprint&gt;Not in File&lt;/Reprint&gt;&lt;Start_Page&gt;553&lt;/Start_Page&gt;&lt;End_Page&gt;566&lt;/End_Page&gt;&lt;Periodical&gt;Chemical senses&lt;/Periodical&gt;&lt;Volume&gt;37&lt;/Volume&gt;&lt;Issue&gt;6&lt;/Issue&gt;&lt;Publisher&gt;Oxford Univ Press&lt;/Publisher&gt;&lt;ISSN_ISBN&gt;0379-864X&lt;/ISSN_ISBN&gt;&lt;ZZ_JournalStdAbbrev&gt;&lt;f name="System"&gt;Chemical senses&lt;/f&gt;&lt;/ZZ_JournalStdAbbrev&gt;&lt;ZZ_WorkformID&gt;1&lt;/ZZ_WorkformID&gt;&lt;/MDL&gt;&lt;/Cite&gt;&lt;/Refman&gt;</w:instrText>
      </w:r>
      <w:r w:rsidR="006E6E31">
        <w:fldChar w:fldCharType="separate"/>
      </w:r>
      <w:r w:rsidR="003F5D42">
        <w:rPr>
          <w:noProof/>
        </w:rPr>
        <w:t>(117)</w:t>
      </w:r>
      <w:r w:rsidR="006E6E31">
        <w:fldChar w:fldCharType="end"/>
      </w:r>
      <w:r w:rsidR="00734F45">
        <w:t>.</w:t>
      </w:r>
      <w:r w:rsidR="00553136">
        <w:t xml:space="preserve"> </w:t>
      </w:r>
      <w:r w:rsidR="002124E1" w:rsidRPr="002124E1">
        <w:t>The volume of inhaled air is around 30 ml/sec/nostril equating to approximat</w:t>
      </w:r>
      <w:r w:rsidR="0019471E">
        <w:t xml:space="preserve">ely 3.6 L/min of sampled air </w:t>
      </w:r>
      <w:r w:rsidR="0019471E">
        <w:fldChar w:fldCharType="begin"/>
      </w:r>
      <w:r w:rsidR="00310601">
        <w:instrText xml:space="preserve"> ADDIN REFMGR.CITE &lt;Refman&gt;&lt;Cite&gt;&lt;Author&gt;Harper&lt;/Author&gt;&lt;Year&gt;2005&lt;/Year&gt;&lt;RecNum&gt;111&lt;/RecNum&gt;&lt;IDText&gt;Improving the scientific reliability of biological detection of explosives by Canis Familiaris: Active odour signatures and their implications&lt;/IDText&gt;&lt;MDL Ref_Type="Thesis/Dissertation"&gt;&lt;Ref_Type&gt;Thesis/Dissertation&lt;/Ref_Type&gt;&lt;Ref_ID&gt;111&lt;/Ref_ID&gt;&lt;Title_Primary&gt;Improving the scientific reliability of biological detection of explosives by Canis Familiaris: Active odour signatures and their implications&lt;/Title_Primary&gt;&lt;Authors_Primary&gt;Harper,R.J.&lt;/Authors_Primary&gt;&lt;Date_Primary&gt;2005&lt;/Date_Primary&gt;&lt;Keywords&gt;Explosives&lt;/Keywords&gt;&lt;Reprint&gt;Not in File&lt;/Reprint&gt;&lt;ZZ_WorkformID&gt;29&lt;/ZZ_WorkformID&gt;&lt;/MDL&gt;&lt;/Cite&gt;&lt;/Refman&gt;</w:instrText>
      </w:r>
      <w:r w:rsidR="0019471E">
        <w:fldChar w:fldCharType="separate"/>
      </w:r>
      <w:r w:rsidR="003F5D42">
        <w:rPr>
          <w:noProof/>
        </w:rPr>
        <w:t>(114)</w:t>
      </w:r>
      <w:r w:rsidR="0019471E">
        <w:fldChar w:fldCharType="end"/>
      </w:r>
      <w:r w:rsidR="0019471E">
        <w:t>.</w:t>
      </w:r>
      <w:r w:rsidR="002124E1" w:rsidRPr="002124E1">
        <w:t xml:space="preserve"> When searching, the dog inhales in short sharp breath at a frequency of 5-8 Hz, equivalen</w:t>
      </w:r>
      <w:r w:rsidR="002124E1">
        <w:t>t to 300-480 breaths per minute</w:t>
      </w:r>
      <w:r w:rsidR="00DC5C93">
        <w:t xml:space="preserve"> </w:t>
      </w:r>
      <w:r w:rsidR="00DC5C93">
        <w:fldChar w:fldCharType="begin"/>
      </w:r>
      <w:r w:rsidR="00310601">
        <w:instrText xml:space="preserve"> ADDIN REFMGR.CITE &lt;Refman&gt;&lt;Cite&gt;&lt;Author&gt;Lawson&lt;/Author&gt;&lt;Year&gt;2012&lt;/Year&gt;&lt;RecNum&gt;74&lt;/RecNum&gt;&lt;IDText&gt;A computational study of odorant transport and deposition in the canine nasal cavity: implications for olfaction&lt;/IDText&gt;&lt;MDL Ref_Type="Journal"&gt;&lt;Ref_Type&gt;Journal&lt;/Ref_Type&gt;&lt;Ref_ID&gt;74&lt;/Ref_ID&gt;&lt;Title_Primary&gt;A computational study of odorant transport and deposition in the canine nasal cavity: implications for olfaction&lt;/Title_Primary&gt;&lt;Authors_Primary&gt;Lawson,M.J.&lt;/Authors_Primary&gt;&lt;Authors_Primary&gt;Craven,B.A.&lt;/Authors_Primary&gt;&lt;Authors_Primary&gt;Paterson,E.G.&lt;/Authors_Primary&gt;&lt;Authors_Primary&gt;Settles,G.S.&lt;/Authors_Primary&gt;&lt;Date_Primary&gt;2012&lt;/Date_Primary&gt;&lt;Reprint&gt;Not in File&lt;/Reprint&gt;&lt;Start_Page&gt;553&lt;/Start_Page&gt;&lt;End_Page&gt;566&lt;/End_Page&gt;&lt;Periodical&gt;Chemical senses&lt;/Periodical&gt;&lt;Volume&gt;37&lt;/Volume&gt;&lt;Issue&gt;6&lt;/Issue&gt;&lt;Publisher&gt;Oxford Univ Press&lt;/Publisher&gt;&lt;ISSN_ISBN&gt;0379-864X&lt;/ISSN_ISBN&gt;&lt;ZZ_JournalStdAbbrev&gt;&lt;f name="System"&gt;Chemical senses&lt;/f&gt;&lt;/ZZ_JournalStdAbbrev&gt;&lt;ZZ_WorkformID&gt;1&lt;/ZZ_WorkformID&gt;&lt;/MDL&gt;&lt;/Cite&gt;&lt;Cite&gt;&lt;Author&gt;Harper&lt;/Author&gt;&lt;Year&gt;2005&lt;/Year&gt;&lt;RecNum&gt;111&lt;/RecNum&gt;&lt;IDText&gt;Improving the scientific reliability of biological detection of explosives by Canis Familiaris: Active odour signatures and their implications&lt;/IDText&gt;&lt;MDL Ref_Type="Thesis/Dissertation"&gt;&lt;Ref_Type&gt;Thesis/Dissertation&lt;/Ref_Type&gt;&lt;Ref_ID&gt;111&lt;/Ref_ID&gt;&lt;Title_Primary&gt;Improving the scientific reliability of biological detection of explosives by Canis Familiaris: Active odour signatures and their implications&lt;/Title_Primary&gt;&lt;Authors_Primary&gt;Harper,R.J.&lt;/Authors_Primary&gt;&lt;Date_Primary&gt;2005&lt;/Date_Primary&gt;&lt;Keywords&gt;Explosives&lt;/Keywords&gt;&lt;Reprint&gt;Not in File&lt;/Reprint&gt;&lt;ZZ_WorkformID&gt;29&lt;/ZZ_WorkformID&gt;&lt;/MDL&gt;&lt;/Cite&gt;&lt;/Refman&gt;</w:instrText>
      </w:r>
      <w:r w:rsidR="00DC5C93">
        <w:fldChar w:fldCharType="separate"/>
      </w:r>
      <w:r w:rsidR="003F5D42">
        <w:rPr>
          <w:noProof/>
        </w:rPr>
        <w:t>(114,117)</w:t>
      </w:r>
      <w:r w:rsidR="00DC5C93">
        <w:fldChar w:fldCharType="end"/>
      </w:r>
      <w:r w:rsidR="002124E1" w:rsidRPr="002124E1">
        <w:t>.</w:t>
      </w:r>
      <w:r w:rsidR="002124E1">
        <w:t xml:space="preserve"> </w:t>
      </w:r>
      <w:r w:rsidR="00553136">
        <w:t xml:space="preserve">The bones of the muzzle create a </w:t>
      </w:r>
      <w:r w:rsidR="00D14A0B">
        <w:t>canal</w:t>
      </w:r>
      <w:r w:rsidR="006F4FE6">
        <w:t xml:space="preserve"> that runs all the way to the floor of the nose. This canal has olfactory cells and cells bundles that connect to the olfactory lobe</w:t>
      </w:r>
      <w:r w:rsidR="008F1145">
        <w:t xml:space="preserve"> </w:t>
      </w:r>
      <w:r w:rsidR="008A4073">
        <w:t>located in the frontal part of the brain</w:t>
      </w:r>
      <w:r w:rsidR="00DC5C93">
        <w:t xml:space="preserve"> </w:t>
      </w:r>
      <w:r w:rsidR="00DC5C93">
        <w:fldChar w:fldCharType="begin"/>
      </w:r>
      <w:r w:rsidR="00310601">
        <w:instrText xml:space="preserve"> ADDIN REFMGR.CITE &lt;Refman&gt;&lt;Cite&gt;&lt;Author&gt;Syrotuck&lt;/Author&gt;&lt;Year&gt;2000&lt;/Year&gt;&lt;RecNum&gt;142&lt;/RecNum&gt;&lt;IDText&gt;Anatomy and Physiology&lt;/IDText&gt;&lt;MDL Ref_Type="Book Chapter"&gt;&lt;Ref_Type&gt;Book Chapter&lt;/Ref_Type&gt;&lt;Ref_ID&gt;142&lt;/Ref_ID&gt;&lt;Title_Primary&gt;Anatomy and Physiology&lt;/Title_Primary&gt;&lt;Authors_Primary&gt;Syrotuck,W.G.&lt;/Authors_Primary&gt;&lt;Date_Primary&gt;2000&lt;/Date_Primary&gt;&lt;Reprint&gt;Not in File&lt;/Reprint&gt;&lt;Title_Secondary&gt;Scent and the Scenting Dog&lt;/Title_Secondary&gt;&lt;Publisher&gt;Barkleigh Productions Incorporated&lt;/Publisher&gt;&lt;ISSN_ISBN&gt;9780970049421&lt;/ISSN_ISBN&gt;&lt;Web_URL&gt;https://books.google.com/books?id=uyFiPQAACAAJ&lt;/Web_URL&gt;&lt;ZZ_WorkformID&gt;3&lt;/ZZ_WorkformID&gt;&lt;/MDL&gt;&lt;/Cite&gt;&lt;/Refman&gt;</w:instrText>
      </w:r>
      <w:r w:rsidR="00DC5C93">
        <w:fldChar w:fldCharType="separate"/>
      </w:r>
      <w:r w:rsidR="003F5D42">
        <w:rPr>
          <w:noProof/>
        </w:rPr>
        <w:t>(116)</w:t>
      </w:r>
      <w:r w:rsidR="00DC5C93">
        <w:fldChar w:fldCharType="end"/>
      </w:r>
      <w:r w:rsidR="008F1145">
        <w:t xml:space="preserve">. </w:t>
      </w:r>
      <w:r w:rsidR="006F4FE6">
        <w:t xml:space="preserve">Is via </w:t>
      </w:r>
      <w:r w:rsidR="00F33697">
        <w:t>t</w:t>
      </w:r>
      <w:r w:rsidR="008A4073">
        <w:t>his canal that the air</w:t>
      </w:r>
      <w:r w:rsidR="00553136">
        <w:t xml:space="preserve"> go</w:t>
      </w:r>
      <w:r w:rsidR="006F4FE6">
        <w:t>es</w:t>
      </w:r>
      <w:r w:rsidR="00553136">
        <w:t xml:space="preserve"> through</w:t>
      </w:r>
      <w:r w:rsidR="008A4073">
        <w:t xml:space="preserve"> and odorants dissolved in the m</w:t>
      </w:r>
      <w:r w:rsidR="0026437D">
        <w:t>u</w:t>
      </w:r>
      <w:r w:rsidR="008A4073">
        <w:t>cus</w:t>
      </w:r>
      <w:r w:rsidR="0026437D">
        <w:t xml:space="preserve"> (surrounding the canal)</w:t>
      </w:r>
      <w:r w:rsidR="008A4073">
        <w:t xml:space="preserve"> are transported by receptors</w:t>
      </w:r>
      <w:r w:rsidR="00553136">
        <w:t xml:space="preserve"> in direction to the lungs and smell-sensitive cells</w:t>
      </w:r>
      <w:r w:rsidR="00DC5C93">
        <w:t xml:space="preserve"> in the epithelial surface</w:t>
      </w:r>
      <w:r w:rsidR="008A4073">
        <w:t xml:space="preserve"> </w:t>
      </w:r>
      <w:r w:rsidR="00553136">
        <w:fldChar w:fldCharType="begin"/>
      </w:r>
      <w:r w:rsidR="00310601">
        <w:instrText xml:space="preserve"> ADDIN REFMGR.CITE &lt;Refman&gt;&lt;Cite&gt;&lt;Author&gt;Bainbridge&lt;/Author&gt;&lt;Year&gt;2016&lt;/Year&gt;&lt;RecNum&gt;139&lt;/RecNum&gt;&lt;IDText&gt;The Anatomy of the Canine Nose&lt;/IDText&gt;&lt;MDL Ref_Type="Book Chapter"&gt;&lt;Ref_Type&gt;Book Chapter&lt;/Ref_Type&gt;&lt;Ref_ID&gt;139&lt;/Ref_ID&gt;&lt;Title_Primary&gt;The Anatomy of the Canine Nose&lt;/Title_Primary&gt;&lt;Authors_Primary&gt;Bainbridge,D.&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1&lt;/Issue&gt;&lt;Publisher&gt;CRC Press&lt;/Publisher&gt;&lt;ZZ_WorkformID&gt;3&lt;/ZZ_WorkformID&gt;&lt;/MDL&gt;&lt;/Cite&gt;&lt;/Refman&gt;</w:instrText>
      </w:r>
      <w:r w:rsidR="00553136">
        <w:fldChar w:fldCharType="separate"/>
      </w:r>
      <w:r w:rsidR="003F5D42">
        <w:rPr>
          <w:noProof/>
        </w:rPr>
        <w:t>(118)</w:t>
      </w:r>
      <w:r w:rsidR="00553136">
        <w:fldChar w:fldCharType="end"/>
      </w:r>
      <w:r w:rsidR="00553136">
        <w:t>.</w:t>
      </w:r>
      <w:r w:rsidR="00734F45">
        <w:rPr>
          <w:rFonts w:eastAsia="Times New Roman" w:cs="Times New Roman"/>
        </w:rPr>
        <w:t xml:space="preserve"> </w:t>
      </w:r>
      <w:r w:rsidR="006F4FE6">
        <w:rPr>
          <w:rFonts w:eastAsia="Times New Roman" w:cs="Times New Roman"/>
        </w:rPr>
        <w:t xml:space="preserve">The density of these smell sensitive cells </w:t>
      </w:r>
      <w:r w:rsidR="000F4DDD">
        <w:rPr>
          <w:rFonts w:eastAsia="Times New Roman" w:cs="Times New Roman"/>
        </w:rPr>
        <w:t xml:space="preserve">(olfactory receptor cells) </w:t>
      </w:r>
      <w:r w:rsidR="006F4FE6">
        <w:rPr>
          <w:rFonts w:eastAsia="Times New Roman" w:cs="Times New Roman"/>
        </w:rPr>
        <w:t xml:space="preserve">differs between species, </w:t>
      </w:r>
      <w:r w:rsidR="00911727">
        <w:rPr>
          <w:rFonts w:eastAsia="Times New Roman" w:cs="Times New Roman"/>
        </w:rPr>
        <w:t>and</w:t>
      </w:r>
      <w:r w:rsidR="006F4FE6">
        <w:rPr>
          <w:rFonts w:eastAsia="Times New Roman" w:cs="Times New Roman"/>
        </w:rPr>
        <w:t xml:space="preserve"> changes during the lifetime of the animal</w:t>
      </w:r>
      <w:r w:rsidR="00911727">
        <w:rPr>
          <w:rFonts w:eastAsia="Times New Roman" w:cs="Times New Roman"/>
        </w:rPr>
        <w:t>. T</w:t>
      </w:r>
      <w:r w:rsidR="006F4FE6">
        <w:rPr>
          <w:rFonts w:eastAsia="Times New Roman" w:cs="Times New Roman"/>
        </w:rPr>
        <w:t xml:space="preserve">he younger </w:t>
      </w:r>
      <w:r w:rsidR="006F4FE6">
        <w:rPr>
          <w:rFonts w:eastAsia="Times New Roman" w:cs="Times New Roman"/>
        </w:rPr>
        <w:lastRenderedPageBreak/>
        <w:t>the animal</w:t>
      </w:r>
      <w:r w:rsidR="00911727">
        <w:rPr>
          <w:rFonts w:eastAsia="Times New Roman" w:cs="Times New Roman"/>
        </w:rPr>
        <w:t>,</w:t>
      </w:r>
      <w:r w:rsidR="006F4FE6">
        <w:rPr>
          <w:rFonts w:eastAsia="Times New Roman" w:cs="Times New Roman"/>
        </w:rPr>
        <w:t xml:space="preserve"> the</w:t>
      </w:r>
      <w:r w:rsidR="00911727">
        <w:rPr>
          <w:rFonts w:eastAsia="Times New Roman" w:cs="Times New Roman"/>
        </w:rPr>
        <w:t xml:space="preserve"> more dense the cells therefore</w:t>
      </w:r>
      <w:r w:rsidR="00DC5C93">
        <w:rPr>
          <w:rFonts w:eastAsia="Times New Roman" w:cs="Times New Roman"/>
        </w:rPr>
        <w:t>,</w:t>
      </w:r>
      <w:r w:rsidR="00911727">
        <w:rPr>
          <w:rFonts w:eastAsia="Times New Roman" w:cs="Times New Roman"/>
        </w:rPr>
        <w:t xml:space="preserve"> more sen</w:t>
      </w:r>
      <w:r w:rsidR="000F4DDD">
        <w:rPr>
          <w:rFonts w:eastAsia="Times New Roman" w:cs="Times New Roman"/>
        </w:rPr>
        <w:t>se of discrimination</w:t>
      </w:r>
      <w:r w:rsidR="00911727">
        <w:rPr>
          <w:rFonts w:eastAsia="Times New Roman" w:cs="Times New Roman"/>
        </w:rPr>
        <w:t xml:space="preserve"> to smell</w:t>
      </w:r>
      <w:r w:rsidR="00DC5C93">
        <w:rPr>
          <w:rFonts w:eastAsia="Times New Roman" w:cs="Times New Roman"/>
        </w:rPr>
        <w:t xml:space="preserve"> </w:t>
      </w:r>
      <w:r w:rsidR="00DC5C93">
        <w:rPr>
          <w:rFonts w:eastAsia="Times New Roman" w:cs="Times New Roman"/>
        </w:rPr>
        <w:fldChar w:fldCharType="begin"/>
      </w:r>
      <w:r w:rsidR="00310601">
        <w:rPr>
          <w:rFonts w:eastAsia="Times New Roman" w:cs="Times New Roman"/>
        </w:rPr>
        <w:instrText xml:space="preserve"> ADDIN REFMGR.CITE &lt;Refman&gt;&lt;Cite&gt;&lt;Author&gt;Schoon&lt;/Author&gt;&lt;Year&gt;2002&lt;/Year&gt;&lt;RecNum&gt;143&lt;/RecNum&gt;&lt;IDText&gt;How do dogs smell? Odor Perception&lt;/IDText&gt;&lt;MDL Ref_Type="Book Chapter"&gt;&lt;Ref_Type&gt;Book Chapter&lt;/Ref_Type&gt;&lt;Ref_ID&gt;143&lt;/Ref_ID&gt;&lt;Title_Primary&gt;How do dogs smell? Odor Perception&lt;/Title_Primary&gt;&lt;Authors_Primary&gt;Schoon,A.&lt;/Authors_Primary&gt;&lt;Authors_Primary&gt;Haak,R.&lt;/Authors_Primary&gt;&lt;Date_Primary&gt;2002&lt;/Date_Primary&gt;&lt;Reprint&gt;Not in File&lt;/Reprint&gt;&lt;Title_Secondary&gt;K9 Suspect Discrimination: Training and Practicing Scent Identification Line-Ups&lt;/Title_Secondary&gt;&lt;Publisher&gt;Brush Education&lt;/Publisher&gt;&lt;ISSN_ISBN&gt;9781550592337&lt;/ISSN_ISBN&gt;&lt;Web_URL&gt;https://books.google.com/books?id=sSP5AAAAQBAJ&lt;/Web_URL&gt;&lt;ZZ_WorkformID&gt;3&lt;/ZZ_WorkformID&gt;&lt;/MDL&gt;&lt;/Cite&gt;&lt;/Refman&gt;</w:instrText>
      </w:r>
      <w:r w:rsidR="00DC5C93">
        <w:rPr>
          <w:rFonts w:eastAsia="Times New Roman" w:cs="Times New Roman"/>
        </w:rPr>
        <w:fldChar w:fldCharType="separate"/>
      </w:r>
      <w:r w:rsidR="003F5D42">
        <w:rPr>
          <w:rFonts w:eastAsia="Times New Roman" w:cs="Times New Roman"/>
          <w:noProof/>
        </w:rPr>
        <w:t>(119)</w:t>
      </w:r>
      <w:r w:rsidR="00DC5C93">
        <w:rPr>
          <w:rFonts w:eastAsia="Times New Roman" w:cs="Times New Roman"/>
        </w:rPr>
        <w:fldChar w:fldCharType="end"/>
      </w:r>
      <w:r w:rsidR="00911727">
        <w:rPr>
          <w:rFonts w:eastAsia="Times New Roman" w:cs="Times New Roman"/>
        </w:rPr>
        <w:t xml:space="preserve">. </w:t>
      </w:r>
      <w:r w:rsidR="0026437D">
        <w:rPr>
          <w:rFonts w:eastAsia="Times New Roman" w:cs="Times New Roman"/>
        </w:rPr>
        <w:t>Through a complex cascade of reactions in the body of the olfactory sensory neurons (OSNs), the chemical signal represented by the odorants are converted to electrical signal conveyed by the axons to the olfactory bulb in the brain</w:t>
      </w:r>
      <w:r w:rsidR="00DC5C93">
        <w:rPr>
          <w:rFonts w:eastAsia="Times New Roman" w:cs="Times New Roman"/>
        </w:rPr>
        <w:t xml:space="preserve"> </w:t>
      </w:r>
      <w:r w:rsidR="00DC5C93">
        <w:rPr>
          <w:rFonts w:eastAsia="Times New Roman" w:cs="Times New Roman"/>
        </w:rPr>
        <w:fldChar w:fldCharType="begin"/>
      </w:r>
      <w:r w:rsidR="00310601">
        <w:rPr>
          <w:rFonts w:eastAsia="Times New Roman" w:cs="Times New Roman"/>
        </w:rPr>
        <w:instrText xml:space="preserve"> ADDIN REFMGR.CITE &lt;Refman&gt;&lt;Cite&gt;&lt;Author&gt;Quignon&lt;/Author&gt;&lt;Year&gt;2016&lt;/Year&gt;&lt;RecNum&gt;145&lt;/RecNum&gt;&lt;IDText&gt;Genetics of Canine Olfaction&lt;/IDText&gt;&lt;MDL Ref_Type="Book Chapter"&gt;&lt;Ref_Type&gt;Book Chapter&lt;/Ref_Type&gt;&lt;Ref_ID&gt;145&lt;/Ref_ID&gt;&lt;Title_Primary&gt;Genetics of Canine Olfaction&lt;/Title_Primary&gt;&lt;Authors_Primary&gt;Quignon,P.&lt;/Authors_Primary&gt;&lt;Authors_Primary&gt;Galibert,F.&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4&lt;/Issue&gt;&lt;Publisher&gt;CRC Press&lt;/Publisher&gt;&lt;ZZ_WorkformID&gt;3&lt;/ZZ_WorkformID&gt;&lt;/MDL&gt;&lt;/Cite&gt;&lt;/Refman&gt;</w:instrText>
      </w:r>
      <w:r w:rsidR="00DC5C93">
        <w:rPr>
          <w:rFonts w:eastAsia="Times New Roman" w:cs="Times New Roman"/>
        </w:rPr>
        <w:fldChar w:fldCharType="separate"/>
      </w:r>
      <w:r w:rsidR="003F5D42">
        <w:rPr>
          <w:rFonts w:eastAsia="Times New Roman" w:cs="Times New Roman"/>
          <w:noProof/>
        </w:rPr>
        <w:t>(120)</w:t>
      </w:r>
      <w:r w:rsidR="00DC5C93">
        <w:rPr>
          <w:rFonts w:eastAsia="Times New Roman" w:cs="Times New Roman"/>
        </w:rPr>
        <w:fldChar w:fldCharType="end"/>
      </w:r>
      <w:r w:rsidR="0026437D">
        <w:rPr>
          <w:rFonts w:eastAsia="Times New Roman" w:cs="Times New Roman"/>
        </w:rPr>
        <w:t xml:space="preserve">. </w:t>
      </w:r>
      <w:r w:rsidR="00B24DC6" w:rsidRPr="00B24DC6">
        <w:t>The fact that canines possess such a highly developed nasal cavity</w:t>
      </w:r>
      <w:r w:rsidR="006F4FE6">
        <w:t xml:space="preserve"> with much more olfactory cells in comparison to humans, </w:t>
      </w:r>
      <w:r w:rsidR="00B24DC6" w:rsidRPr="00B24DC6">
        <w:t xml:space="preserve"> makes them be considered to be one of nature's best chemical trace detectors</w:t>
      </w:r>
      <w:r w:rsidR="006E6E31">
        <w:t xml:space="preserve"> </w:t>
      </w:r>
      <w:r w:rsidR="006E6E31">
        <w:fldChar w:fldCharType="begin"/>
      </w:r>
      <w:r w:rsidR="00310601">
        <w:instrText xml:space="preserve"> ADDIN REFMGR.CITE &lt;Refman&gt;&lt;Cite&gt;&lt;Author&gt;Settles&lt;/Author&gt;&lt;Year&gt;2005&lt;/Year&gt;&lt;RecNum&gt;76&lt;/RecNum&gt;&lt;IDText&gt;Sniffers: fluid-dynamic sampling for olfactory trace detection in nature and homeland securityGÇöthe 2004 freeman scholar lecture&lt;/IDText&gt;&lt;MDL Ref_Type="Journal"&gt;&lt;Ref_Type&gt;Journal&lt;/Ref_Type&gt;&lt;Ref_ID&gt;76&lt;/Ref_ID&gt;&lt;Title_Primary&gt;Sniffers: fluid-dynamic sampling for olfactory trace detection in nature and homeland security&lt;f name="Symbol"&gt;G&lt;/f&gt;&amp;#xC7;&amp;#xF6;the 2004 freeman scholar lecture&lt;/Title_Primary&gt;&lt;Authors_Primary&gt;Settles,G.S.&lt;/Authors_Primary&gt;&lt;Date_Primary&gt;2005&lt;/Date_Primary&gt;&lt;Reprint&gt;Not in File&lt;/Reprint&gt;&lt;Start_Page&gt;189&lt;/Start_Page&gt;&lt;End_Page&gt;218&lt;/End_Page&gt;&lt;Periodical&gt;Journal of Fluids Engineering&lt;/Periodical&gt;&lt;Volume&gt;127&lt;/Volume&gt;&lt;Issue&gt;2&lt;/Issue&gt;&lt;Publisher&gt;American Society of Mechanical Engineers&lt;/Publisher&gt;&lt;ISSN_ISBN&gt;0098-2202&lt;/ISSN_ISBN&gt;&lt;ZZ_JournalStdAbbrev&gt;&lt;f name="System"&gt;Journal of Fluids Engineering&lt;/f&gt;&lt;/ZZ_JournalStdAbbrev&gt;&lt;ZZ_WorkformID&gt;1&lt;/ZZ_WorkformID&gt;&lt;/MDL&gt;&lt;/Cite&gt;&lt;/Refman&gt;</w:instrText>
      </w:r>
      <w:r w:rsidR="006E6E31">
        <w:fldChar w:fldCharType="separate"/>
      </w:r>
      <w:r w:rsidR="003F5D42">
        <w:rPr>
          <w:noProof/>
        </w:rPr>
        <w:t>(121)</w:t>
      </w:r>
      <w:r w:rsidR="006E6E31">
        <w:fldChar w:fldCharType="end"/>
      </w:r>
      <w:r w:rsidR="006E6E31">
        <w:t>.</w:t>
      </w:r>
    </w:p>
    <w:p w14:paraId="7DC1F70A" w14:textId="3487CBF6" w:rsidR="00EE76CA" w:rsidRPr="00734F45" w:rsidRDefault="00EE76CA" w:rsidP="00734F45">
      <w:pPr>
        <w:rPr>
          <w:rFonts w:eastAsia="Times New Roman" w:cs="Times New Roman"/>
        </w:rPr>
      </w:pPr>
    </w:p>
    <w:p w14:paraId="152F3212" w14:textId="11A7AC20" w:rsidR="00EE76CA" w:rsidRPr="007D6696" w:rsidRDefault="00EE76CA" w:rsidP="00CF3CBA"/>
    <w:p w14:paraId="6388177C" w14:textId="76DBEF13" w:rsidR="00D84209" w:rsidRDefault="00D84209" w:rsidP="00A038A0">
      <w:pPr>
        <w:keepNext/>
        <w:ind w:firstLine="0"/>
      </w:pPr>
      <w:r>
        <w:rPr>
          <w:noProof/>
        </w:rPr>
        <mc:AlternateContent>
          <mc:Choice Requires="wpg">
            <w:drawing>
              <wp:anchor distT="0" distB="0" distL="114300" distR="114300" simplePos="0" relativeHeight="251642880" behindDoc="0" locked="0" layoutInCell="1" allowOverlap="1" wp14:anchorId="7FACD1E8" wp14:editId="49B5C207">
                <wp:simplePos x="0" y="0"/>
                <wp:positionH relativeFrom="column">
                  <wp:posOffset>2571750</wp:posOffset>
                </wp:positionH>
                <wp:positionV relativeFrom="paragraph">
                  <wp:posOffset>1285875</wp:posOffset>
                </wp:positionV>
                <wp:extent cx="1017270" cy="740753"/>
                <wp:effectExtent l="19050" t="0" r="49530" b="40640"/>
                <wp:wrapNone/>
                <wp:docPr id="27" name="Group 27"/>
                <wp:cNvGraphicFramePr/>
                <a:graphic xmlns:a="http://schemas.openxmlformats.org/drawingml/2006/main">
                  <a:graphicData uri="http://schemas.microsoft.com/office/word/2010/wordprocessingGroup">
                    <wpg:wgp>
                      <wpg:cNvGrpSpPr/>
                      <wpg:grpSpPr>
                        <a:xfrm>
                          <a:off x="0" y="0"/>
                          <a:ext cx="1017270" cy="740753"/>
                          <a:chOff x="0" y="0"/>
                          <a:chExt cx="1017270" cy="740753"/>
                        </a:xfrm>
                      </wpg:grpSpPr>
                      <wpg:grpSp>
                        <wpg:cNvPr id="19" name="Group 19"/>
                        <wpg:cNvGrpSpPr/>
                        <wpg:grpSpPr>
                          <a:xfrm>
                            <a:off x="0" y="161925"/>
                            <a:ext cx="1012063" cy="578828"/>
                            <a:chOff x="0" y="0"/>
                            <a:chExt cx="1012063" cy="578828"/>
                          </a:xfrm>
                        </wpg:grpSpPr>
                        <wps:wsp>
                          <wps:cNvPr id="16" name="Straight Arrow Connector 16"/>
                          <wps:cNvCnPr/>
                          <wps:spPr>
                            <a:xfrm flipV="1">
                              <a:off x="0" y="490118"/>
                              <a:ext cx="140894" cy="88710"/>
                            </a:xfrm>
                            <a:prstGeom prst="straightConnector1">
                              <a:avLst/>
                            </a:prstGeom>
                            <a:ln w="28575">
                              <a:solidFill>
                                <a:srgbClr val="FF0000"/>
                              </a:solidFill>
                              <a:prstDash val="sysDot"/>
                              <a:tailEnd type="triangle"/>
                            </a:ln>
                          </wps:spPr>
                          <wps:style>
                            <a:lnRef idx="1">
                              <a:schemeClr val="accent2"/>
                            </a:lnRef>
                            <a:fillRef idx="0">
                              <a:schemeClr val="accent2"/>
                            </a:fillRef>
                            <a:effectRef idx="0">
                              <a:schemeClr val="accent2"/>
                            </a:effectRef>
                            <a:fontRef idx="minor">
                              <a:schemeClr val="tx1"/>
                            </a:fontRef>
                          </wps:style>
                          <wps:bodyPr/>
                        </wps:wsp>
                        <wps:wsp>
                          <wps:cNvPr id="17" name="Straight Arrow Connector 17"/>
                          <wps:cNvCnPr/>
                          <wps:spPr>
                            <a:xfrm flipV="1">
                              <a:off x="336499" y="0"/>
                              <a:ext cx="675564" cy="398600"/>
                            </a:xfrm>
                            <a:prstGeom prst="straightConnector1">
                              <a:avLst/>
                            </a:prstGeom>
                            <a:ln w="28575">
                              <a:solidFill>
                                <a:srgbClr val="FF0000"/>
                              </a:solidFill>
                              <a:prstDash val="sysDot"/>
                              <a:tailEnd type="triangle"/>
                            </a:ln>
                          </wps:spPr>
                          <wps:style>
                            <a:lnRef idx="1">
                              <a:schemeClr val="accent2"/>
                            </a:lnRef>
                            <a:fillRef idx="0">
                              <a:schemeClr val="accent2"/>
                            </a:fillRef>
                            <a:effectRef idx="0">
                              <a:schemeClr val="accent2"/>
                            </a:effectRef>
                            <a:fontRef idx="minor">
                              <a:schemeClr val="tx1"/>
                            </a:fontRef>
                          </wps:style>
                          <wps:bodyPr/>
                        </wps:wsp>
                      </wpg:grpSp>
                      <pic:pic xmlns:pic="http://schemas.openxmlformats.org/drawingml/2006/picture">
                        <pic:nvPicPr>
                          <pic:cNvPr id="24" name="Picture 24"/>
                          <pic:cNvPicPr>
                            <a:picLocks noChangeAspect="1"/>
                          </pic:cNvPicPr>
                        </pic:nvPicPr>
                        <pic:blipFill rotWithShape="1">
                          <a:blip r:embed="rId53" cstate="print">
                            <a:extLst>
                              <a:ext uri="{28A0092B-C50C-407E-A947-70E740481C1C}">
                                <a14:useLocalDpi xmlns:a14="http://schemas.microsoft.com/office/drawing/2010/main"/>
                              </a:ext>
                            </a:extLst>
                          </a:blip>
                          <a:srcRect l="18462" t="18033" r="24615" b="24590"/>
                          <a:stretch/>
                        </pic:blipFill>
                        <pic:spPr bwMode="auto">
                          <a:xfrm>
                            <a:off x="200025" y="438150"/>
                            <a:ext cx="135890" cy="1289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5" name="Picture 25"/>
                          <pic:cNvPicPr>
                            <a:picLocks noChangeAspect="1"/>
                          </pic:cNvPicPr>
                        </pic:nvPicPr>
                        <pic:blipFill rotWithShape="1">
                          <a:blip r:embed="rId54" cstate="print">
                            <a:extLst>
                              <a:ext uri="{28A0092B-C50C-407E-A947-70E740481C1C}">
                                <a14:useLocalDpi xmlns:a14="http://schemas.microsoft.com/office/drawing/2010/main"/>
                              </a:ext>
                            </a:extLst>
                          </a:blip>
                          <a:srcRect l="14459" t="11765" r="6023" b="7058"/>
                          <a:stretch/>
                        </pic:blipFill>
                        <pic:spPr bwMode="auto">
                          <a:xfrm>
                            <a:off x="609600" y="314325"/>
                            <a:ext cx="114300" cy="1193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6" name="Picture 26"/>
                          <pic:cNvPicPr>
                            <a:picLocks noChangeAspect="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895350" y="0"/>
                            <a:ext cx="121920" cy="118745"/>
                          </a:xfrm>
                          <a:prstGeom prst="rect">
                            <a:avLst/>
                          </a:prstGeom>
                          <a:noFill/>
                          <a:ln>
                            <a:noFill/>
                          </a:ln>
                        </pic:spPr>
                      </pic:pic>
                    </wpg:wgp>
                  </a:graphicData>
                </a:graphic>
              </wp:anchor>
            </w:drawing>
          </mc:Choice>
          <mc:Fallback>
            <w:pict>
              <v:group w14:anchorId="4873CF45" id="Group 27" o:spid="_x0000_s1026" style="position:absolute;margin-left:202.5pt;margin-top:101.25pt;width:80.1pt;height:58.35pt;z-index:251642880" coordsize="10172,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">
                <v:group id="Group 19" o:spid="_x0000_s1027" style="position:absolute;top:1619;width:10120;height:5788" coordsize="10120,57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32" coordsize="21600,21600" o:spt="32" o:oned="t" path="m,l21600,21600e" filled="f">
                    <v:path arrowok="t" fillok="f" o:connecttype="none"/>
                    <o:lock v:ext="edit" shapetype="t"/>
                  </v:shapetype>
                  <v:shape id="Straight Arrow Connector 16" o:spid="_x0000_s1028" type="#_x0000_t32" style="position:absolute;top:4901;width:1408;height:8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HFhsEAAADbAAAADwAAAGRycy9kb3ducmV2LnhtbERPTYvCMBC9C/6HMII3TRVR6RpFBMGL&#10;4rrrwdtsM9uWbSY1iVr99WZB8DaP9zmzRWMqcSXnS8sKBv0EBHFmdcm5gu+vdW8KwgdkjZVlUnAn&#10;D4t5uzXDVNsbf9L1EHIRQ9inqKAIoU6l9FlBBn3f1sSR+7XOYIjQ5VI7vMVwU8lhkoylwZJjQ4E1&#10;rQrK/g4Xo2BUWrPd/+wmk93Gnc7Hx9JcTrlS3U6z/AARqAlv8cu90XH+GP5/i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gcWGwQAAANsAAAAPAAAAAAAAAAAAAAAA&#10;AKECAABkcnMvZG93bnJldi54bWxQSwUGAAAAAAQABAD5AAAAjwMAAAAA&#10;" strokecolor="red" strokeweight="2.25pt">
                    <v:stroke dashstyle="1 1" endarrow="block"/>
                  </v:shape>
                  <v:shape id="Straight Arrow Connector 17" o:spid="_x0000_s1029" type="#_x0000_t32" style="position:absolute;left:3364;width:6756;height:39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1gHcMAAADbAAAADwAAAGRycy9kb3ducmV2LnhtbERPTWvCQBC9F/wPywi96cZSmhLdBBEK&#10;Xiqt1kNuY3ZMgtnZuLtq2l/fLQi9zeN9zqIYTCeu5HxrWcFsmoAgrqxuuVbwtXubvILwAVljZ5kU&#10;fJOHIh89LDDT9safdN2GWsQQ9hkqaELoMyl91ZBBP7U9ceSO1hkMEbpaaoe3GG46+ZQkL9Jgy7Gh&#10;wZ5WDVWn7cUoeG6tef84bNJ0s3blef+zNJeyVupxPCznIAIN4V98d691nJ/C3y/xAJn/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NYB3DAAAA2wAAAA8AAAAAAAAAAAAA&#10;AAAAoQIAAGRycy9kb3ducmV2LnhtbFBLBQYAAAAABAAEAPkAAACRAwAAAAA=&#10;" strokecolor="red" strokeweight="2.25pt">
                    <v:stroke dashstyle="1 1" endarrow="block"/>
                  </v:shape>
                </v:group>
                <v:shape id="Picture 24" o:spid="_x0000_s1030" type="#_x0000_t75" style="position:absolute;left:2000;top:4381;width:1359;height:1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mBDTDAAAA2wAAAA8AAABkcnMvZG93bnJldi54bWxEj0FrwkAUhO8F/8PyBG+6MWiR6CpqEbQH&#10;aVX0+sg+k5Ds2zS7avrv3YLQ4zAz3zCzRWsqcafGFZYVDAcRCOLU6oIzBafjpj8B4TyyxsoyKfgl&#10;B4t5522GibYP/qb7wWciQNglqCD3vk6kdGlOBt3A1sTBu9rGoA+yyaRu8BHgppJxFL1LgwWHhRxr&#10;WueUloebUTDa0oVK93W25X4sd+PhT/yx+lSq122XUxCeWv8ffrW3WkE8gr8v4QfI+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YENMMAAADbAAAADwAAAAAAAAAAAAAAAACf&#10;AgAAZHJzL2Rvd25yZXYueG1sUEsFBgAAAAAEAAQA9wAAAI8DAAAAAA==&#10;">
                  <v:imagedata r:id="rId56" o:title="" croptop="11818f" cropbottom="16115f" cropleft="12099f" cropright="16132f"/>
                  <v:path arrowok="t"/>
                </v:shape>
                <v:shape id="Picture 25" o:spid="_x0000_s1031" type="#_x0000_t75" style="position:absolute;left:6096;top:3143;width:1143;height:1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06xHCAAAA2wAAAA8AAABkcnMvZG93bnJldi54bWxEj0FrwkAUhO+C/2F5BW+6qaRSUtcgKQEv&#10;Hhrb+yP73ASzb0N2NWl/fVcQPA4z8w2zzSfbiRsNvnWs4HWVgCCunW7ZKPg+lct3ED4ga+wck4Jf&#10;8pDv5rMtZtqN/EW3KhgRIewzVNCE0GdS+rohi37leuLond1gMUQ5GKkHHCPcdnKdJBtpseW40GBP&#10;RUP1pbpaBSliaz5/ulT+TcfKlBeHRemUWrxM+w8QgabwDD/aB61g/Qb3L/EHyN0/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dOsRwgAAANsAAAAPAAAAAAAAAAAAAAAAAJ8C&#10;AABkcnMvZG93bnJldi54bWxQSwUGAAAAAAQABAD3AAAAjgMAAAAA&#10;">
                  <v:imagedata r:id="rId57" o:title="" croptop="7710f" cropbottom="4626f" cropleft="9476f" cropright="3947f"/>
                  <v:path arrowok="t"/>
                </v:shape>
                <v:shape id="Picture 26" o:spid="_x0000_s1032" type="#_x0000_t75" style="position:absolute;left:8953;width:1219;height:1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uiJHDAAAA2wAAAA8AAABkcnMvZG93bnJldi54bWxEj1trwkAUhN8L/oflFPpWN1pQG11FhUDA&#10;PngpPh+yxyQ0ezZk11z+vVsQfBxm5htmtelNJVpqXGlZwWQcgSDOrC45V/B7ST4XIJxH1lhZJgUD&#10;OdisR28rjLXt+ETt2eciQNjFqKDwvo6ldFlBBt3Y1sTBu9nGoA+yyaVusAtwU8lpFM2kwZLDQoE1&#10;7QvK/s53EyiT7OuY/GzT3TeZ61APh2tezpX6eO+3SxCeev8KP9upVjCdwf+X8APk+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y6IkcMAAADbAAAADwAAAAAAAAAAAAAAAACf&#10;AgAAZHJzL2Rvd25yZXYueG1sUEsFBgAAAAAEAAQA9wAAAI8DAAAAAA==&#10;">
                  <v:imagedata r:id="rId58" o:title=""/>
                  <v:path arrowok="t"/>
                </v:shape>
              </v:group>
            </w:pict>
          </mc:Fallback>
        </mc:AlternateContent>
      </w:r>
      <w:r w:rsidR="00A5644F">
        <w:rPr>
          <w:noProof/>
        </w:rPr>
        <w:drawing>
          <wp:anchor distT="0" distB="0" distL="114300" distR="114300" simplePos="0" relativeHeight="251780096" behindDoc="0" locked="0" layoutInCell="1" allowOverlap="1" wp14:anchorId="79B2B058" wp14:editId="5CE15032">
            <wp:simplePos x="0" y="0"/>
            <wp:positionH relativeFrom="column">
              <wp:posOffset>0</wp:posOffset>
            </wp:positionH>
            <wp:positionV relativeFrom="paragraph">
              <wp:posOffset>10160</wp:posOffset>
            </wp:positionV>
            <wp:extent cx="5486400" cy="3749040"/>
            <wp:effectExtent l="0" t="0" r="0" b="3810"/>
            <wp:wrapSquare wrapText="bothSides"/>
            <wp:docPr id="9135" name="Picture 9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3749040"/>
                    </a:xfrm>
                    <a:prstGeom prst="rect">
                      <a:avLst/>
                    </a:prstGeom>
                    <a:noFill/>
                    <a:ln>
                      <a:noFill/>
                    </a:ln>
                  </pic:spPr>
                </pic:pic>
              </a:graphicData>
            </a:graphic>
          </wp:anchor>
        </w:drawing>
      </w:r>
    </w:p>
    <w:p w14:paraId="557921F8" w14:textId="4266B070" w:rsidR="00A8700B" w:rsidRDefault="00D84209" w:rsidP="002F1503">
      <w:pPr>
        <w:pStyle w:val="Caption"/>
      </w:pPr>
      <w:bookmarkStart w:id="73" w:name="_Ref447901056"/>
      <w:bookmarkStart w:id="74" w:name="_Toc467151189"/>
      <w:r>
        <w:t xml:space="preserve">Figure </w:t>
      </w:r>
      <w:fldSimple w:instr=" SEQ Figure \* ARABIC ">
        <w:r w:rsidR="0053144D">
          <w:rPr>
            <w:noProof/>
          </w:rPr>
          <w:t>11</w:t>
        </w:r>
      </w:fldSimple>
      <w:bookmarkEnd w:id="73"/>
      <w:r w:rsidR="007362B8">
        <w:t>. Canine's Olfactory S</w:t>
      </w:r>
      <w:r>
        <w:t>ystem</w:t>
      </w:r>
      <w:bookmarkEnd w:id="74"/>
    </w:p>
    <w:p w14:paraId="5B3732BA" w14:textId="77777777" w:rsidR="004605A3" w:rsidRDefault="004605A3" w:rsidP="004605A3"/>
    <w:p w14:paraId="4470BB3D" w14:textId="1B097576" w:rsidR="002F4C4C" w:rsidRDefault="002F4C4C" w:rsidP="00E402B1">
      <w:pPr>
        <w:pStyle w:val="Heading2"/>
      </w:pPr>
      <w:bookmarkStart w:id="75" w:name="_Toc467151361"/>
      <w:r>
        <w:lastRenderedPageBreak/>
        <w:t>Statistics</w:t>
      </w:r>
      <w:bookmarkEnd w:id="75"/>
    </w:p>
    <w:p w14:paraId="1892A4C7" w14:textId="64467A5C" w:rsidR="00BC0F42" w:rsidRPr="00C87164" w:rsidRDefault="00C87164" w:rsidP="007A3F5E">
      <w:r>
        <w:t>The organization, analysis, and interpre</w:t>
      </w:r>
      <w:r w:rsidR="00B0074D">
        <w:t>tation of the collected data were</w:t>
      </w:r>
      <w:r>
        <w:t xml:space="preserve"> studied utilizing statistics. Universal </w:t>
      </w:r>
      <w:r w:rsidR="003A3661">
        <w:t xml:space="preserve">statistical </w:t>
      </w:r>
      <w:r>
        <w:t>methodologies were applied to determine</w:t>
      </w:r>
      <w:r w:rsidR="003A3661">
        <w:t xml:space="preserve"> whether the</w:t>
      </w:r>
      <w:r w:rsidR="00B0074D">
        <w:t>re were</w:t>
      </w:r>
      <w:r>
        <w:t xml:space="preserve"> significantly difference</w:t>
      </w:r>
      <w:r w:rsidR="00B0074D">
        <w:t>s</w:t>
      </w:r>
      <w:r>
        <w:t xml:space="preserve"> among data especially when optimizing the extraction method and further when to determine occurrence of compounds in the headspace of the different illicit substances.  </w:t>
      </w:r>
      <w:r w:rsidR="006E6E31">
        <w:t xml:space="preserve">Additionally, </w:t>
      </w:r>
      <w:r w:rsidR="003A3661">
        <w:t>a compliment the resul</w:t>
      </w:r>
      <w:r w:rsidR="006E6E31">
        <w:t xml:space="preserve">ts </w:t>
      </w:r>
      <w:r w:rsidR="003A3661">
        <w:t xml:space="preserve">obtained from canine odor recognition tests, positive predictive (PPV) value and negative predictive values (NPV) were evaluated. </w:t>
      </w:r>
    </w:p>
    <w:p w14:paraId="7A6F7633" w14:textId="79E3CC8B" w:rsidR="002F4C4C" w:rsidRDefault="002F4C4C" w:rsidP="00E402B1">
      <w:pPr>
        <w:pStyle w:val="Heading3"/>
      </w:pPr>
      <w:bookmarkStart w:id="76" w:name="_Toc467151362"/>
      <w:r w:rsidRPr="004118AF">
        <w:t>ANOVA</w:t>
      </w:r>
      <w:bookmarkEnd w:id="76"/>
    </w:p>
    <w:p w14:paraId="3CBDA08A" w14:textId="5E378056" w:rsidR="00D5619B" w:rsidRDefault="000E5A15" w:rsidP="00F544F0">
      <w:r w:rsidRPr="000E5A15">
        <w:t>Sir Ronald Fishe</w:t>
      </w:r>
      <w:r>
        <w:t>r pioneered the development of analysis of variance (ANOVA)</w:t>
      </w:r>
      <w:r w:rsidRPr="000E5A15">
        <w:t xml:space="preserve"> for analyzing results of agricultural experiments</w:t>
      </w:r>
      <w:r w:rsidR="006E6E31">
        <w:t xml:space="preserve"> </w:t>
      </w:r>
      <w:r w:rsidR="006E6E31">
        <w:fldChar w:fldCharType="begin"/>
      </w:r>
      <w:r w:rsidR="00310601">
        <w:instrText xml:space="preserve"> ADDIN REFMGR.CITE &lt;Refman&gt;&lt;Cite&gt;&lt;Author&gt;Fisher&lt;/Author&gt;&lt;Year&gt;1925&lt;/Year&gt;&lt;RecNum&gt;77&lt;/RecNum&gt;&lt;IDText&gt;Statistical methods for research workers&lt;/IDText&gt;&lt;MDL Ref_Type="Book, Whole"&gt;&lt;Ref_Type&gt;Book, Whole&lt;/Ref_Type&gt;&lt;Ref_ID&gt;77&lt;/Ref_ID&gt;&lt;Title_Primary&gt;Statistical methods for research workers&lt;/Title_Primary&gt;&lt;Authors_Primary&gt;Fisher,R.A.&lt;/Authors_Primary&gt;&lt;Date_Primary&gt;1925&lt;/Date_Primary&gt;&lt;Reprint&gt;Not in File&lt;/Reprint&gt;&lt;Publisher&gt;Genesis Publishing Pvt Ltd&lt;/Publisher&gt;&lt;ISSN_ISBN&gt;8130701332&lt;/ISSN_ISBN&gt;&lt;ZZ_WorkformID&gt;2&lt;/ZZ_WorkformID&gt;&lt;/MDL&gt;&lt;/Cite&gt;&lt;/Refman&gt;</w:instrText>
      </w:r>
      <w:r w:rsidR="006E6E31">
        <w:fldChar w:fldCharType="separate"/>
      </w:r>
      <w:r w:rsidR="003F5D42">
        <w:rPr>
          <w:noProof/>
        </w:rPr>
        <w:t>(122)</w:t>
      </w:r>
      <w:r w:rsidR="006E6E31">
        <w:fldChar w:fldCharType="end"/>
      </w:r>
      <w:r w:rsidRPr="000E5A15">
        <w:t xml:space="preserve">. </w:t>
      </w:r>
      <w:r>
        <w:t>Today, ANOVA</w:t>
      </w:r>
      <w:r w:rsidR="003A3661">
        <w:t xml:space="preserve"> is one of the statistical techniques most widely used</w:t>
      </w:r>
      <w:r>
        <w:t xml:space="preserve"> by investigators in all experimental sciences</w:t>
      </w:r>
      <w:r w:rsidR="003A3661">
        <w:t xml:space="preserve">. </w:t>
      </w:r>
      <w:r w:rsidR="00B0074D">
        <w:t>The</w:t>
      </w:r>
      <w:r w:rsidR="00F06F3E">
        <w:t xml:space="preserve"> test is used to determine whether means </w:t>
      </w:r>
      <w:r w:rsidR="00B0074D">
        <w:t xml:space="preserve">and variance </w:t>
      </w:r>
      <w:r w:rsidR="00F06F3E">
        <w:t xml:space="preserve">obtained from experimental </w:t>
      </w:r>
      <w:r w:rsidR="004419E4">
        <w:t>data</w:t>
      </w:r>
      <w:r w:rsidR="00F06F3E">
        <w:t xml:space="preserve"> are significantly different from each other. </w:t>
      </w:r>
      <w:r w:rsidR="004419E4">
        <w:t>To conduct this test the sums of squares and variances are considered</w:t>
      </w:r>
      <w:r w:rsidR="00C80DE8">
        <w:t xml:space="preserve"> </w:t>
      </w:r>
      <w:r w:rsidR="00C80DE8">
        <w:fldChar w:fldCharType="begin"/>
      </w:r>
      <w:r w:rsidR="00310601">
        <w:instrText xml:space="preserve"> ADDIN REFMGR.CITE &lt;Refman&gt;&lt;Cite&gt;&lt;Author&gt;Roberts&lt;/Author&gt;&lt;Year&gt;2014&lt;/Year&gt;&lt;RecNum&gt;78&lt;/RecNum&gt;&lt;IDText&gt;A Student&amp;apos;s Guide to Analysis of Variance&lt;/IDText&gt;&lt;MDL Ref_Type="Book, Whole"&gt;&lt;Ref_Type&gt;Book, Whole&lt;/Ref_Type&gt;&lt;Ref_ID&gt;78&lt;/Ref_ID&gt;&lt;Title_Primary&gt;A Student&amp;apos;s Guide to Analysis of Variance&lt;/Title_Primary&gt;&lt;Authors_Primary&gt;Roberts,M.&lt;/Authors_Primary&gt;&lt;Authors_Primary&gt;Russo,R.&lt;/Authors_Primary&gt;&lt;Date_Primary&gt;2014&lt;/Date_Primary&gt;&lt;Reprint&gt;Not in File&lt;/Reprint&gt;&lt;Publisher&gt;Taylor &amp;amp; Francis&lt;/Publisher&gt;&lt;ISSN_ISBN&gt;9781317725060&lt;/ISSN_ISBN&gt;&lt;Web_URL&gt;https://books.google.com/books?id=6Ju3AwAAQBAJ&lt;/Web_URL&gt;&lt;ZZ_WorkformID&gt;2&lt;/ZZ_WorkformID&gt;&lt;/MDL&gt;&lt;/Cite&gt;&lt;/Refman&gt;</w:instrText>
      </w:r>
      <w:r w:rsidR="00C80DE8">
        <w:fldChar w:fldCharType="separate"/>
      </w:r>
      <w:r w:rsidR="003F5D42">
        <w:rPr>
          <w:noProof/>
        </w:rPr>
        <w:t>(123)</w:t>
      </w:r>
      <w:r w:rsidR="00C80DE8">
        <w:fldChar w:fldCharType="end"/>
      </w:r>
      <w:r w:rsidR="004419E4">
        <w:t xml:space="preserve">. </w:t>
      </w:r>
      <w:r w:rsidRPr="000E5A15">
        <w:t xml:space="preserve"> </w:t>
      </w:r>
      <w:r>
        <w:t xml:space="preserve">Although, </w:t>
      </w:r>
      <w:r w:rsidRPr="000E5A15">
        <w:t>ANOVA</w:t>
      </w:r>
      <w:r>
        <w:t xml:space="preserve"> is a simple test to run</w:t>
      </w:r>
      <w:r w:rsidRPr="000E5A15">
        <w:t>,</w:t>
      </w:r>
      <w:r>
        <w:t xml:space="preserve"> special attention is needed</w:t>
      </w:r>
      <w:r w:rsidRPr="000E5A15">
        <w:t xml:space="preserve"> </w:t>
      </w:r>
      <w:r>
        <w:t>when selecting</w:t>
      </w:r>
      <w:r w:rsidRPr="000E5A15">
        <w:t xml:space="preserve"> the appropriate ANOVA for different experimental designs, to examine whether data adhere to the modeling assumptions, and to interpret the results correctly. </w:t>
      </w:r>
    </w:p>
    <w:p w14:paraId="1C2C157A" w14:textId="212DAA15" w:rsidR="00BC0F42" w:rsidRPr="007A3F5E" w:rsidRDefault="00D5619B" w:rsidP="007A3F5E">
      <w:r>
        <w:t>One way ANOVA was performed when only one variable was been considered in an experiment where 2 or more treatments and multiple replicates were obtained. On the other hand, two-way ANOVA was performed when two variables</w:t>
      </w:r>
      <w:r w:rsidR="001852B0">
        <w:t xml:space="preserve"> were been considered</w:t>
      </w:r>
      <w:r>
        <w:t xml:space="preserve"> and each variable contained</w:t>
      </w:r>
      <w:r w:rsidR="001852B0">
        <w:t xml:space="preserve"> different treatments</w:t>
      </w:r>
      <w:r>
        <w:t xml:space="preserve">. </w:t>
      </w:r>
      <w:r w:rsidR="000407BF" w:rsidRPr="000407BF">
        <w:t>Two-way ANOVA enables one to examine individual factors and their interactions</w:t>
      </w:r>
      <w:r w:rsidR="00C80DE8">
        <w:t xml:space="preserve"> </w:t>
      </w:r>
      <w:r w:rsidR="00C80DE8">
        <w:fldChar w:fldCharType="begin"/>
      </w:r>
      <w:r w:rsidR="00310601">
        <w:instrText xml:space="preserve"> ADDIN REFMGR.CITE &lt;Refman&gt;&lt;Cite&gt;&lt;Author&gt;Statistics&lt;/Author&gt;&lt;Year&gt;2006&lt;/Year&gt;&lt;RecNum&gt;79&lt;/RecNum&gt;&lt;IDText&gt;Statistical Primer for Cardiovascular Research&lt;/IDText&gt;&lt;MDL Ref_Type="Journal"&gt;&lt;Ref_Type&gt;Journal&lt;/Ref_Type&gt;&lt;Ref_ID&gt;79&lt;/Ref_ID&gt;&lt;Title_Primary&gt;Statistical Primer for Cardiovascular Research&lt;/Title_Primary&gt;&lt;Authors_Primary&gt;Statistics,D.&lt;/Authors_Primary&gt;&lt;Date_Primary&gt;2006&lt;/Date_Primary&gt;&lt;Reprint&gt;Not in File&lt;/Reprint&gt;&lt;Start_Page&gt;76&lt;/Start_Page&gt;&lt;End_Page&gt;81&lt;/End_Page&gt;&lt;Periodical&gt;Circulation&lt;/Periodical&gt;&lt;Volume&gt;114&lt;/Volume&gt;&lt;Publisher&gt;Citeseer&lt;/Publisher&gt;&lt;ZZ_JournalStdAbbrev&gt;&lt;f name="System"&gt;Circulation&lt;/f&gt;&lt;/ZZ_JournalStdAbbrev&gt;&lt;ZZ_WorkformID&gt;1&lt;/ZZ_WorkformID&gt;&lt;/MDL&gt;&lt;/Cite&gt;&lt;/Refman&gt;</w:instrText>
      </w:r>
      <w:r w:rsidR="00C80DE8">
        <w:fldChar w:fldCharType="separate"/>
      </w:r>
      <w:r w:rsidR="003F5D42">
        <w:rPr>
          <w:noProof/>
        </w:rPr>
        <w:t>(124)</w:t>
      </w:r>
      <w:r w:rsidR="00C80DE8">
        <w:fldChar w:fldCharType="end"/>
      </w:r>
      <w:r w:rsidR="000407BF" w:rsidRPr="000407BF">
        <w:t xml:space="preserve">. </w:t>
      </w:r>
      <w:r w:rsidR="000E5A15">
        <w:t xml:space="preserve">In general, </w:t>
      </w:r>
      <w:r w:rsidR="00136FBB">
        <w:t xml:space="preserve">ANOVA was used to determine </w:t>
      </w:r>
      <w:r w:rsidR="00136FBB">
        <w:lastRenderedPageBreak/>
        <w:t>any signifi</w:t>
      </w:r>
      <w:r>
        <w:t>cant</w:t>
      </w:r>
      <w:r w:rsidR="00136FBB">
        <w:t xml:space="preserve"> difference </w:t>
      </w:r>
      <w:r>
        <w:t xml:space="preserve">for the </w:t>
      </w:r>
      <w:r w:rsidR="001852B0">
        <w:t>treatments been</w:t>
      </w:r>
      <w:r>
        <w:t xml:space="preserve"> evaluated in the optimization process of this project. </w:t>
      </w:r>
    </w:p>
    <w:p w14:paraId="7C51BFD2" w14:textId="5CF67155" w:rsidR="002F4C4C" w:rsidRDefault="003105F6" w:rsidP="00E402B1">
      <w:pPr>
        <w:pStyle w:val="Heading4"/>
      </w:pPr>
      <w:bookmarkStart w:id="77" w:name="_Toc467151363"/>
      <w:r>
        <w:t>Tukey</w:t>
      </w:r>
      <w:r w:rsidR="003A3661">
        <w:t xml:space="preserve"> HSD</w:t>
      </w:r>
      <w:bookmarkEnd w:id="77"/>
    </w:p>
    <w:p w14:paraId="4E05739B" w14:textId="51DB8550" w:rsidR="00BC0F42" w:rsidRPr="000407BF" w:rsidRDefault="007F34FA" w:rsidP="001B0A23">
      <w:r>
        <w:t>When the</w:t>
      </w:r>
      <w:r w:rsidRPr="007F34FA">
        <w:t xml:space="preserve"> data meet the assumption of homogeneity of variances</w:t>
      </w:r>
      <w:r>
        <w:t xml:space="preserve"> (null hypothesis, F</w:t>
      </w:r>
      <w:r>
        <w:rPr>
          <w:vertAlign w:val="subscript"/>
        </w:rPr>
        <w:t xml:space="preserve">c </w:t>
      </w:r>
      <w:r>
        <w:t>&gt; F</w:t>
      </w:r>
      <w:r>
        <w:rPr>
          <w:vertAlign w:val="subscript"/>
        </w:rPr>
        <w:t>t</w:t>
      </w:r>
      <w:r>
        <w:t>)</w:t>
      </w:r>
      <w:r w:rsidRPr="007F34FA">
        <w:t xml:space="preserve"> </w:t>
      </w:r>
      <w:r>
        <w:t xml:space="preserve">after running ANOVA a post-hoc must be performed to obtain a more specific result. </w:t>
      </w:r>
      <w:r w:rsidR="00251707">
        <w:t xml:space="preserve">Tukey </w:t>
      </w:r>
      <w:r w:rsidR="00EB6432">
        <w:t>honestly significance difference (</w:t>
      </w:r>
      <w:r w:rsidR="00251707">
        <w:t>HSD</w:t>
      </w:r>
      <w:r w:rsidR="00EB6432">
        <w:t>)</w:t>
      </w:r>
      <w:r w:rsidR="00251707">
        <w:t xml:space="preserve"> test is considered a post-hoc test</w:t>
      </w:r>
      <w:r>
        <w:t>.</w:t>
      </w:r>
      <w:r w:rsidR="00251707">
        <w:t xml:space="preserve"> </w:t>
      </w:r>
      <w:r>
        <w:t>Tukey HSD</w:t>
      </w:r>
      <w:r w:rsidR="00251707">
        <w:t xml:space="preserve"> </w:t>
      </w:r>
      <w:r>
        <w:t xml:space="preserve">test </w:t>
      </w:r>
      <w:r w:rsidR="00251707">
        <w:t>is used to identify where in the set of data</w:t>
      </w:r>
      <w:r w:rsidR="00EB6432">
        <w:t xml:space="preserve"> the significant difference is, as for example, ANOVA will only tell you whether there is a significant difference or not, but does not identify where</w:t>
      </w:r>
      <w:r w:rsidR="00C60C07">
        <w:t xml:space="preserve"> the difference occurred between groups</w:t>
      </w:r>
      <w:r w:rsidR="00EB6432">
        <w:t>.</w:t>
      </w:r>
    </w:p>
    <w:p w14:paraId="0EB4B38F" w14:textId="79600516" w:rsidR="002F4C4C" w:rsidRDefault="002F4C4C" w:rsidP="00E402B1">
      <w:pPr>
        <w:pStyle w:val="Heading3"/>
      </w:pPr>
      <w:bookmarkStart w:id="78" w:name="_Toc467151364"/>
      <w:r>
        <w:t xml:space="preserve">PPV </w:t>
      </w:r>
      <w:r w:rsidRPr="004118AF">
        <w:t>and</w:t>
      </w:r>
      <w:r>
        <w:t xml:space="preserve"> NPV</w:t>
      </w:r>
      <w:r w:rsidR="00C80DE8">
        <w:t xml:space="preserve"> </w:t>
      </w:r>
      <w:r w:rsidR="00C80DE8">
        <w:fldChar w:fldCharType="begin"/>
      </w:r>
      <w:r w:rsidR="00310601">
        <w:instrText xml:space="preserve"> ADDIN REFMGR.CITE &lt;Refman&gt;&lt;Cite&gt;&lt;Author&gt;Mayer&lt;/Author&gt;&lt;Year&gt;2004&lt;/Year&gt;&lt;RecNum&gt;80&lt;/RecNum&gt;&lt;IDText&gt;Essential Evidence-Based Medicine&lt;/IDText&gt;&lt;MDL Ref_Type="Book, Whole"&gt;&lt;Ref_Type&gt;Book, Whole&lt;/Ref_Type&gt;&lt;Ref_ID&gt;80&lt;/Ref_ID&gt;&lt;Title_Primary&gt;Essential Evidence-Based Medicine&lt;/Title_Primary&gt;&lt;Authors_Primary&gt;Mayer,D.&lt;/Authors_Primary&gt;&lt;Date_Primary&gt;2004&lt;/Date_Primary&gt;&lt;Reprint&gt;Not in File&lt;/Reprint&gt;&lt;Publisher&gt;Cambridge University Press&lt;/Publisher&gt;&lt;Title_Series&gt;Essential Medical Texts for Students and Trainees&lt;/Title_Series&gt;&lt;ISSN_ISBN&gt;9780521832618&lt;/ISSN_ISBN&gt;&lt;Web_URL&gt;https://books.google.com/books?id=fddIRfONyl8C&lt;/Web_URL&gt;&lt;ZZ_WorkformID&gt;2&lt;/ZZ_WorkformID&gt;&lt;/MDL&gt;&lt;/Cite&gt;&lt;Cite&gt;&lt;Author&gt;DeGreeff&lt;/Author&gt;&lt;Year&gt;2012&lt;/Year&gt;&lt;RecNum&gt;81&lt;/RecNum&gt;&lt;IDText&gt;Creation of training aids for human remains detection canines utilizing a non-contact, dynamic airflow volatile concentration technique&lt;/IDText&gt;&lt;MDL Ref_Type="Journal"&gt;&lt;Ref_Type&gt;Journal&lt;/Ref_Type&gt;&lt;Ref_ID&gt;81&lt;/Ref_ID&gt;&lt;Title_Primary&gt;Creation of training aids for human remains detection canines utilizing a non-contact, dynamic airflow volatile concentration technique&lt;/Title_Primary&gt;&lt;Authors_Primary&gt;DeGreeff,L.E.&lt;/Authors_Primary&gt;&lt;Authors_Primary&gt;Weakley-Jones,B.&lt;/Authors_Primary&gt;&lt;Authors_Primary&gt;Furton,K.G.&lt;/Authors_Primary&gt;&lt;Date_Primary&gt;2012&lt;/Date_Primary&gt;&lt;Reprint&gt;Not in File&lt;/Reprint&gt;&lt;Start_Page&gt;32&lt;/Start_Page&gt;&lt;End_Page&gt;38&lt;/End_Page&gt;&lt;Periodical&gt;Forensic science international&lt;/Periodical&gt;&lt;Volume&gt;217&lt;/Volume&gt;&lt;Issue&gt;1&lt;/Issue&gt;&lt;Publisher&gt;Elsevier&lt;/Publisher&gt;&lt;ISSN_ISBN&gt;0379-0738&lt;/ISSN_ISBN&gt;&lt;ZZ_JournalStdAbbrev&gt;&lt;f name="System"&gt;Forensic science international&lt;/f&gt;&lt;/ZZ_JournalStdAbbrev&gt;&lt;ZZ_WorkformID&gt;1&lt;/ZZ_WorkformID&gt;&lt;/MDL&gt;&lt;/Cite&gt;&lt;/Refman&gt;</w:instrText>
      </w:r>
      <w:r w:rsidR="00C80DE8">
        <w:fldChar w:fldCharType="separate"/>
      </w:r>
      <w:r w:rsidR="003F5D42">
        <w:rPr>
          <w:noProof/>
        </w:rPr>
        <w:t>(125,126)</w:t>
      </w:r>
      <w:bookmarkEnd w:id="78"/>
      <w:r w:rsidR="00C80DE8">
        <w:fldChar w:fldCharType="end"/>
      </w:r>
    </w:p>
    <w:p w14:paraId="3B2F6367" w14:textId="4A0D63D6" w:rsidR="00063BB8" w:rsidRPr="00063BB8" w:rsidRDefault="00063BB8" w:rsidP="00063BB8">
      <w:pPr>
        <w:ind w:firstLine="360"/>
      </w:pPr>
      <w:r>
        <w:t xml:space="preserve">Positive Predictive Value (PPV) and Negative Predictive Value (NPV) were calculated for the analysis of the results of the canine trials. </w:t>
      </w:r>
    </w:p>
    <w:p w14:paraId="3404FD0F" w14:textId="058A4172" w:rsidR="005C45C3" w:rsidRDefault="00C90DF4" w:rsidP="00E402B1">
      <w:pPr>
        <w:pStyle w:val="Heading4"/>
      </w:pPr>
      <w:bookmarkStart w:id="79" w:name="_Toc467151365"/>
      <w:r>
        <w:t>Positive Predictive Value (PPV)</w:t>
      </w:r>
      <w:bookmarkEnd w:id="79"/>
    </w:p>
    <w:p w14:paraId="2976ACE0" w14:textId="3933396A" w:rsidR="00063BB8" w:rsidRDefault="009219ED" w:rsidP="00063BB8">
      <w:r w:rsidRPr="009219ED">
        <w:rPr>
          <w:rFonts w:eastAsiaTheme="minorEastAsia"/>
          <w:noProof/>
        </w:rPr>
        <mc:AlternateContent>
          <mc:Choice Requires="wps">
            <w:drawing>
              <wp:anchor distT="45720" distB="45720" distL="114300" distR="114300" simplePos="0" relativeHeight="251819008" behindDoc="1" locked="0" layoutInCell="1" allowOverlap="1" wp14:anchorId="5592732F" wp14:editId="1D389777">
                <wp:simplePos x="0" y="0"/>
                <wp:positionH relativeFrom="margin">
                  <wp:posOffset>4213860</wp:posOffset>
                </wp:positionH>
                <wp:positionV relativeFrom="paragraph">
                  <wp:posOffset>1400518</wp:posOffset>
                </wp:positionV>
                <wp:extent cx="1272746" cy="321276"/>
                <wp:effectExtent l="0" t="0" r="0" b="31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746" cy="321276"/>
                        </a:xfrm>
                        <a:prstGeom prst="rect">
                          <a:avLst/>
                        </a:prstGeom>
                        <a:noFill/>
                        <a:ln w="9525">
                          <a:noFill/>
                          <a:miter lim="800000"/>
                          <a:headEnd/>
                          <a:tailEnd/>
                        </a:ln>
                      </wps:spPr>
                      <wps:txbx>
                        <w:txbxContent>
                          <w:p w14:paraId="2FE85DB7" w14:textId="61D9EB96" w:rsidR="00FA11DD" w:rsidRDefault="00FA11DD" w:rsidP="009219ED">
                            <w:r w:rsidRPr="009219ED">
                              <w:rPr>
                                <w:b/>
                              </w:rPr>
                              <w:t>Equation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92732F" id="_x0000_s1031" type="#_x0000_t202" style="position:absolute;left:0;text-align:left;margin-left:331.8pt;margin-top:110.3pt;width:100.2pt;height:25.3pt;z-index:-251497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" filled="f" stroked="f">
                <v:textbox>
                  <w:txbxContent>
                    <w:p w14:paraId="2FE85DB7" w14:textId="61D9EB96" w:rsidR="00FA11DD" w:rsidRDefault="00FA11DD" w:rsidP="009219ED">
                      <w:r w:rsidRPr="009219ED">
                        <w:rPr>
                          <w:b/>
                        </w:rPr>
                        <w:t>Equation 2</w:t>
                      </w:r>
                    </w:p>
                  </w:txbxContent>
                </v:textbox>
                <w10:wrap anchorx="margin"/>
              </v:shape>
            </w:pict>
          </mc:Fallback>
        </mc:AlternateContent>
      </w:r>
      <w:r w:rsidR="00063BB8">
        <w:t xml:space="preserve">The PPV value </w:t>
      </w:r>
      <w:r w:rsidR="009659DC">
        <w:t xml:space="preserve">is the percentage of </w:t>
      </w:r>
      <w:r w:rsidR="00063BB8">
        <w:t xml:space="preserve">canines that alerted when in fact there was something hidden. This probability will essentially tell us how many of the alerts were correct alerts. If the number obtained is high the it suggest the </w:t>
      </w:r>
      <w:r w:rsidR="007F04AD">
        <w:t xml:space="preserve">training aid hidden is as good as the actual illicit substance. </w:t>
      </w:r>
    </w:p>
    <w:p w14:paraId="1B0CB648" w14:textId="094B6D7F" w:rsidR="007F04AD" w:rsidRPr="009219ED" w:rsidRDefault="007F04AD" w:rsidP="00063BB8">
      <w:pPr>
        <w:rPr>
          <w:rFonts w:eastAsiaTheme="minorEastAsia"/>
          <w:b/>
        </w:rPr>
      </w:pPr>
      <m:oMathPara>
        <m:oMathParaPr>
          <m:jc m:val="center"/>
        </m:oMathParaPr>
        <m:oMath>
          <m:r>
            <w:rPr>
              <w:rFonts w:ascii="Cambria Math" w:hAnsi="Cambria Math"/>
            </w:rPr>
            <m:t>PPV=</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1AA83472" w14:textId="56DEB784" w:rsidR="007F04AD" w:rsidRPr="007F04AD" w:rsidRDefault="007F04AD" w:rsidP="003566AB">
      <w:pPr>
        <w:jc w:val="center"/>
      </w:pPr>
      <w:r w:rsidRPr="007F04AD">
        <w:t>TP- True positive, FP- False positive</w:t>
      </w:r>
    </w:p>
    <w:p w14:paraId="6CF1BDAC" w14:textId="69C0EDFB" w:rsidR="00C90DF4" w:rsidRDefault="00063BB8" w:rsidP="00E402B1">
      <w:pPr>
        <w:pStyle w:val="Heading4"/>
      </w:pPr>
      <w:bookmarkStart w:id="80" w:name="_Toc467151366"/>
      <w:r>
        <w:lastRenderedPageBreak/>
        <w:t>Negative Predictive Value (NPV)</w:t>
      </w:r>
      <w:bookmarkEnd w:id="80"/>
    </w:p>
    <w:p w14:paraId="21B503EE" w14:textId="564B52D1" w:rsidR="007F04AD" w:rsidRDefault="009219ED" w:rsidP="007F04AD">
      <w:r w:rsidRPr="009219ED">
        <w:rPr>
          <w:rFonts w:eastAsiaTheme="minorEastAsia"/>
          <w:noProof/>
        </w:rPr>
        <mc:AlternateContent>
          <mc:Choice Requires="wps">
            <w:drawing>
              <wp:anchor distT="45720" distB="45720" distL="114300" distR="114300" simplePos="0" relativeHeight="251821056" behindDoc="1" locked="0" layoutInCell="1" allowOverlap="1" wp14:anchorId="32B1B5FA" wp14:editId="147ABC2C">
                <wp:simplePos x="0" y="0"/>
                <wp:positionH relativeFrom="margin">
                  <wp:posOffset>4213860</wp:posOffset>
                </wp:positionH>
                <wp:positionV relativeFrom="paragraph">
                  <wp:posOffset>1100798</wp:posOffset>
                </wp:positionV>
                <wp:extent cx="1272746" cy="321276"/>
                <wp:effectExtent l="0" t="0" r="0" b="31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746" cy="321276"/>
                        </a:xfrm>
                        <a:prstGeom prst="rect">
                          <a:avLst/>
                        </a:prstGeom>
                        <a:noFill/>
                        <a:ln w="9525">
                          <a:noFill/>
                          <a:miter lim="800000"/>
                          <a:headEnd/>
                          <a:tailEnd/>
                        </a:ln>
                      </wps:spPr>
                      <wps:txbx>
                        <w:txbxContent>
                          <w:p w14:paraId="55A9711F" w14:textId="336DB3AD" w:rsidR="00FA11DD" w:rsidRDefault="00FA11DD" w:rsidP="009219ED">
                            <w:r w:rsidRPr="009219ED">
                              <w:rPr>
                                <w:b/>
                              </w:rPr>
                              <w:t>Equation</w:t>
                            </w:r>
                            <w:r>
                              <w:t xml:space="preserve"> </w:t>
                            </w:r>
                            <w:r w:rsidRPr="00310386">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B1B5FA" id="_x0000_s1032" type="#_x0000_t202" style="position:absolute;left:0;text-align:left;margin-left:331.8pt;margin-top:86.7pt;width:100.2pt;height:25.3pt;z-index:-251495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" filled="f" stroked="f">
                <v:textbox>
                  <w:txbxContent>
                    <w:p w14:paraId="55A9711F" w14:textId="336DB3AD" w:rsidR="00FA11DD" w:rsidRDefault="00FA11DD" w:rsidP="009219ED">
                      <w:r w:rsidRPr="009219ED">
                        <w:rPr>
                          <w:b/>
                        </w:rPr>
                        <w:t>Equation</w:t>
                      </w:r>
                      <w:r>
                        <w:t xml:space="preserve"> </w:t>
                      </w:r>
                      <w:r w:rsidRPr="00310386">
                        <w:rPr>
                          <w:b/>
                        </w:rPr>
                        <w:t>3</w:t>
                      </w:r>
                    </w:p>
                  </w:txbxContent>
                </v:textbox>
                <w10:wrap anchorx="margin"/>
              </v:shape>
            </w:pict>
          </mc:Fallback>
        </mc:AlternateContent>
      </w:r>
      <w:r w:rsidR="007F04AD">
        <w:t>The NPV</w:t>
      </w:r>
      <w:r w:rsidR="009659DC">
        <w:t xml:space="preserve"> value is then the percentage of canines that did not alert when in fact anything was hidden. The percentage will tell us how many of the no alert were correct. If the value obtained is close to 100 then it suggest canines’ successful performance. </w:t>
      </w:r>
    </w:p>
    <w:p w14:paraId="67D28859" w14:textId="6D3CEEFE" w:rsidR="009659DC" w:rsidRPr="009219ED" w:rsidRDefault="009659DC" w:rsidP="007F04AD">
      <w:pPr>
        <w:rPr>
          <w:rFonts w:cs="Times New Roman"/>
          <w:b/>
        </w:rPr>
      </w:pPr>
      <m:oMathPara>
        <m:oMathParaPr>
          <m:jc m:val="center"/>
        </m:oMathParaPr>
        <m:oMath>
          <m:r>
            <w:rPr>
              <w:rFonts w:ascii="Cambria Math" w:hAnsi="Cambria Math" w:cs="Times New Roman"/>
            </w:rPr>
            <m:t>NPV=</m:t>
          </m:r>
          <m:f>
            <m:fPr>
              <m:ctrlPr>
                <w:rPr>
                  <w:rFonts w:ascii="Cambria Math" w:hAnsi="Cambria Math" w:cs="Times New Roman"/>
                  <w:i/>
                </w:rPr>
              </m:ctrlPr>
            </m:fPr>
            <m:num>
              <m:r>
                <w:rPr>
                  <w:rFonts w:ascii="Cambria Math" w:hAnsi="Cambria Math" w:cs="Times New Roman"/>
                </w:rPr>
                <m:t>TN</m:t>
              </m:r>
            </m:num>
            <m:den>
              <m:r>
                <w:rPr>
                  <w:rFonts w:ascii="Cambria Math" w:hAnsi="Cambria Math" w:cs="Times New Roman"/>
                </w:rPr>
                <m:t>TN+FN</m:t>
              </m:r>
            </m:den>
          </m:f>
        </m:oMath>
      </m:oMathPara>
    </w:p>
    <w:p w14:paraId="4B9B8D98" w14:textId="35297338" w:rsidR="007D15EB" w:rsidRDefault="009659DC" w:rsidP="001B0A23">
      <w:pPr>
        <w:jc w:val="center"/>
      </w:pPr>
      <w:r>
        <w:t>TN- True negative, FP- False nega</w:t>
      </w:r>
      <w:r w:rsidR="001B0A23">
        <w:t>tive</w:t>
      </w:r>
    </w:p>
    <w:p w14:paraId="6C882E5E" w14:textId="0FBC7B66" w:rsidR="00C04A05" w:rsidRDefault="00C04A05" w:rsidP="00E402B1">
      <w:pPr>
        <w:pStyle w:val="Heading1"/>
      </w:pPr>
      <w:bookmarkStart w:id="81" w:name="_Toc467151367"/>
      <w:r>
        <w:t>SIGNIFICANCE OF STUDY AND RESEARCH OBJECTIVES</w:t>
      </w:r>
      <w:bookmarkEnd w:id="81"/>
    </w:p>
    <w:p w14:paraId="4CD6A563" w14:textId="3B739ECE" w:rsidR="00C04A05" w:rsidRDefault="00B352C7" w:rsidP="00186AB6">
      <w:r>
        <w:t xml:space="preserve">The </w:t>
      </w:r>
      <w:r w:rsidR="00C04A05">
        <w:t xml:space="preserve">drug trade poses a threat to the United Stated national security. </w:t>
      </w:r>
      <w:r w:rsidR="009B477A" w:rsidRPr="009B477A">
        <w:t>Since its establishment in 1973, the DEA, in coordination with other federal, state, local, and foreign law enforcement organizations has been responsible for the collection, analysis, and dissemination of drug-related intelligence</w:t>
      </w:r>
      <w:r w:rsidR="009B477A">
        <w:t xml:space="preserve"> </w:t>
      </w:r>
      <w:r w:rsidR="009B477A">
        <w:fldChar w:fldCharType="begin"/>
      </w:r>
      <w:r w:rsidR="00310601">
        <w:instrText xml:space="preserve"> ADDIN REFMGR.CITE &lt;Refman&gt;&lt;Cite&gt;&lt;Author&gt;United States Drug Enforcement Administration&lt;/Author&gt;&lt;Year&gt;2016&lt;/Year&gt;&lt;RecNum&gt;44&lt;/RecNum&gt;&lt;IDText&gt;Intelligence Topics at DEA&lt;/IDText&gt;&lt;MDL Ref_Type="Online Source"&gt;&lt;Ref_Type&gt;Online Source&lt;/Ref_Type&gt;&lt;Ref_ID&gt;44&lt;/Ref_ID&gt;&lt;Title_Primary&gt;Intelligence Topics at DEA&lt;/Title_Primary&gt;&lt;Authors_Primary&gt;United States Drug Enforcement Administration&lt;/Authors_Primary&gt;&lt;Date_Primary&gt;2016&lt;/Date_Primary&gt;&lt;Reprint&gt;Not in File&lt;/Reprint&gt;&lt;Web_URL&gt;&lt;u&gt;http://www.dea.gov/ops/intel.shtml&lt;/u&gt;&lt;/Web_URL&gt;&lt;ZZ_WorkformID&gt;31&lt;/ZZ_WorkformID&gt;&lt;/MDL&gt;&lt;/Cite&gt;&lt;/Refman&gt;</w:instrText>
      </w:r>
      <w:r w:rsidR="009B477A">
        <w:fldChar w:fldCharType="separate"/>
      </w:r>
      <w:r w:rsidR="00540861">
        <w:rPr>
          <w:noProof/>
        </w:rPr>
        <w:t>(14)</w:t>
      </w:r>
      <w:r w:rsidR="009B477A">
        <w:fldChar w:fldCharType="end"/>
      </w:r>
      <w:r w:rsidR="009B477A">
        <w:t>.</w:t>
      </w:r>
      <w:r w:rsidR="00733579">
        <w:t xml:space="preserve"> </w:t>
      </w:r>
      <w:r w:rsidR="00733579" w:rsidRPr="00733579">
        <w:t>The System to Retrieve Information from Drug Evidence (STRIDE)</w:t>
      </w:r>
      <w:r w:rsidR="00733579">
        <w:t xml:space="preserve"> provides DEA with all the information regarding the drug seizure data. For many years, marijuana and heroin are consistently among the t</w:t>
      </w:r>
      <w:r>
        <w:t>op five drugs seized by the DEA (2014:</w:t>
      </w:r>
      <w:r w:rsidR="00733579">
        <w:t xml:space="preserve">163,295 lbs </w:t>
      </w:r>
      <w:r>
        <w:t xml:space="preserve">of marijuana </w:t>
      </w:r>
      <w:r w:rsidR="00733579">
        <w:t xml:space="preserve">and 2,244 lbs of </w:t>
      </w:r>
      <w:r>
        <w:t>heroin).</w:t>
      </w:r>
      <w:r w:rsidR="00B0074D">
        <w:t xml:space="preserve"> These</w:t>
      </w:r>
      <w:r w:rsidR="00186AB6">
        <w:t xml:space="preserve"> data</w:t>
      </w:r>
      <w:r>
        <w:t xml:space="preserve"> reinforce the enormity of the problem the country faces</w:t>
      </w:r>
      <w:r w:rsidR="00186AB6">
        <w:t>, and the need of a tool capable to satisfy canine teams detection training</w:t>
      </w:r>
      <w:r w:rsidR="001616AB">
        <w:t xml:space="preserve"> and that is safe, cost effective, and easy to obtain</w:t>
      </w:r>
      <w:r>
        <w:t xml:space="preserve">.  </w:t>
      </w:r>
    </w:p>
    <w:p w14:paraId="20DCD06E" w14:textId="13A7B1EA" w:rsidR="00186AB6" w:rsidRDefault="00186AB6" w:rsidP="00186AB6">
      <w:r>
        <w:t>Improvised explosives devises (IEDs) also pos</w:t>
      </w:r>
      <w:r w:rsidR="001616AB">
        <w:t xml:space="preserve">ses </w:t>
      </w:r>
      <w:r>
        <w:t xml:space="preserve">a threat to national security. </w:t>
      </w:r>
      <w:r w:rsidR="001616AB">
        <w:t>The extent and frequency of its use</w:t>
      </w:r>
      <w:r w:rsidR="001616AB" w:rsidRPr="001616AB">
        <w:t xml:space="preserve"> has created a worldwide concern and emphasized the requirement of a greater spectra of training aids that cover a wider range of currently available explosives. High sensitive methods that have potential to alleviate this issue are  observed in the area of remote detection of explosives </w:t>
      </w:r>
      <w:r w:rsidR="00C86C24">
        <w:fldChar w:fldCharType="begin"/>
      </w:r>
      <w:r w:rsidR="00310601">
        <w:instrText xml:space="preserve"> ADDIN REFMGR.CITE &lt;Refman&gt;&lt;Cite&gt;&lt;Author&gt;Pastel&lt;/Author&gt;&lt;Year&gt;2000&lt;/Year&gt;&lt;RecNum&gt;31&lt;/RecNum&gt;&lt;IDText&gt;Spectral differentiation of trace concentrations of NO2 from NO by laser photofragmentation with fragment ionization at 226 and 452 nm: quantitative analysis of NO-NO 2 mixtures&lt;/IDText&gt;&lt;MDL Ref_Type="Journal"&gt;&lt;Ref_Type&gt;Journal&lt;/Ref_Type&gt;&lt;Ref_ID&gt;31&lt;/Ref_ID&gt;&lt;Title_Primary&gt;Spectral differentiation of trace concentrations of NO2 from NO by laser photofragmentation with fragment ionization at 226 and 452 nm: quantitative analysis of NO&lt;f name="Symbol"&gt;-&lt;/f&gt;NO 2 mixtures&lt;/Title_Primary&gt;&lt;Authors_Primary&gt;Pastel,R.L.&lt;/Authors_Primary&gt;&lt;Authors_Primary&gt;Sausa,R.C.&lt;/Authors_Primary&gt;&lt;Date_Primary&gt;2000&lt;/Date_Primary&gt;&lt;Reprint&gt;Not in File&lt;/Reprint&gt;&lt;Start_Page&gt;2487&lt;/Start_Page&gt;&lt;End_Page&gt;2495&lt;/End_Page&gt;&lt;Periodical&gt;Applied optics&lt;/Periodical&gt;&lt;Volume&gt;39&lt;/Volume&gt;&lt;Issue&gt;15&lt;/Issue&gt;&lt;Publisher&gt;Optical Society of America&lt;/Publisher&gt;&lt;ISSN_ISBN&gt;1539-4522&lt;/ISSN_ISBN&gt;&lt;ZZ_JournalStdAbbrev&gt;&lt;f name="System"&gt;Applied optics&lt;/f&gt;&lt;/ZZ_JournalStdAbbrev&gt;&lt;ZZ_WorkformID&gt;1&lt;/ZZ_WorkformID&gt;&lt;/MDL&gt;&lt;/Cite&gt;&lt;Cite&gt;&lt;Author&gt;Ledingham&lt;/Author&gt;&lt;Year&gt;1995&lt;/Year&gt;&lt;RecNum&gt;28&lt;/RecNum&gt;&lt;IDText&gt;The use of lasers to detect strategic and environmentally sensitive materials&lt;/IDText&gt;&lt;MDL Ref_Type="Journal"&gt;&lt;Ref_Type&gt;Journal&lt;/Ref_Type&gt;&lt;Ref_ID&gt;28&lt;/Ref_ID&gt;&lt;Title_Primary&gt;The use of lasers to detect strategic and environmentally sensitive materials&lt;/Title_Primary&gt;&lt;Authors_Primary&gt;Ledingham,K.W.D.&lt;/Authors_Primary&gt;&lt;Date_Primary&gt;1995&lt;/Date_Primary&gt;&lt;Reprint&gt;Not in File&lt;/Reprint&gt;&lt;Start_Page&gt;100&lt;/Start_Page&gt;&lt;Periodical&gt;Physica Scripta&lt;/Periodical&gt;&lt;Volume&gt;1995&lt;/Volume&gt;&lt;Issue&gt;T58&lt;/Issue&gt;&lt;Publisher&gt;IOP Publishing&lt;/Publisher&gt;&lt;ISSN_ISBN&gt;1402-4896&lt;/ISSN_ISBN&gt;&lt;ZZ_JournalStdAbbrev&gt;&lt;f name="System"&gt;Physica Scripta&lt;/f&gt;&lt;/ZZ_JournalStdAbbrev&gt;&lt;ZZ_WorkformID&gt;1&lt;/ZZ_WorkformID&gt;&lt;/MDL&gt;&lt;/Cite&gt;&lt;/Refman&gt;</w:instrText>
      </w:r>
      <w:r w:rsidR="00C86C24">
        <w:fldChar w:fldCharType="separate"/>
      </w:r>
      <w:r w:rsidR="003F5D42">
        <w:rPr>
          <w:noProof/>
        </w:rPr>
        <w:t>(44,127)</w:t>
      </w:r>
      <w:r w:rsidR="00C86C24">
        <w:fldChar w:fldCharType="end"/>
      </w:r>
      <w:r w:rsidR="001616AB" w:rsidRPr="001616AB">
        <w:t xml:space="preserve">. In remote detection, the </w:t>
      </w:r>
      <w:r w:rsidR="001616AB" w:rsidRPr="001616AB">
        <w:lastRenderedPageBreak/>
        <w:t>personnel performing explosives screening maintain a safe distance from the item being screened, but th</w:t>
      </w:r>
      <w:r w:rsidR="00C86C24">
        <w:t xml:space="preserve">e screening equipment does not </w:t>
      </w:r>
      <w:r w:rsidR="00C86C24">
        <w:fldChar w:fldCharType="begin"/>
      </w:r>
      <w:r w:rsidR="00310601">
        <w:instrText xml:space="preserve"> ADDIN REFMGR.CITE &lt;Refman&gt;&lt;Cite&gt;&lt;Author&gt;Parmeter&lt;/Author&gt;&lt;Year&gt;2004&lt;/Year&gt;&lt;RecNum&gt;32&lt;/RecNum&gt;&lt;IDText&gt;The challenge of standoff explosives detection&lt;/IDText&gt;&lt;MDL Ref_Type="Conference Proceeding"&gt;&lt;Ref_Type&gt;Conference Proceeding&lt;/Ref_Type&gt;&lt;Ref_ID&gt;32&lt;/Ref_ID&gt;&lt;Title_Primary&gt;The challenge of standoff explosives detection&lt;/Title_Primary&gt;&lt;Authors_Primary&gt;Parmeter,J.E.&lt;/Authors_Primary&gt;&lt;Date_Primary&gt;2004&lt;/Date_Primary&gt;&lt;Reprint&gt;Not in File&lt;/Reprint&gt;&lt;Start_Page&gt;355&lt;/Start_Page&gt;&lt;End_Page&gt;358&lt;/End_Page&gt;&lt;Periodical&gt;Security Technology, 2004.38th Annual 2004 International Carnahan Conference on&lt;/Periodical&gt;&lt;Publisher&gt;IEEE&lt;/Publisher&gt;&lt;ISSN_ISBN&gt;0780385063&lt;/ISSN_ISBN&gt;&lt;ZZ_JournalStdAbbrev&gt;&lt;f name="System"&gt;Security Technology, 2004.38th Annual 2004 International Carnahan Conference on&lt;/f&gt;&lt;/ZZ_JournalStdAbbrev&gt;&lt;ZZ_WorkformID&gt;12&lt;/ZZ_WorkformID&gt;&lt;/MDL&gt;&lt;/Cite&gt;&lt;/Refman&gt;</w:instrText>
      </w:r>
      <w:r w:rsidR="00C86C24">
        <w:fldChar w:fldCharType="separate"/>
      </w:r>
      <w:r w:rsidR="003F5D42">
        <w:rPr>
          <w:noProof/>
        </w:rPr>
        <w:t>(128)</w:t>
      </w:r>
      <w:r w:rsidR="00C86C24">
        <w:fldChar w:fldCharType="end"/>
      </w:r>
      <w:r w:rsidR="001616AB" w:rsidRPr="001616AB">
        <w:t>.</w:t>
      </w:r>
    </w:p>
    <w:p w14:paraId="13D52713" w14:textId="6C8ACF56" w:rsidR="001616AB" w:rsidRDefault="00B0074D" w:rsidP="00186AB6">
      <w:r>
        <w:t>The present</w:t>
      </w:r>
      <w:r w:rsidR="001616AB">
        <w:t xml:space="preserve"> </w:t>
      </w:r>
      <w:r>
        <w:t>dissertation discusses</w:t>
      </w:r>
      <w:r w:rsidR="001616AB">
        <w:t xml:space="preserve"> the results of laboratory and field work used to satisfy the development of new training aids</w:t>
      </w:r>
      <w:r w:rsidR="00A7229A">
        <w:t>, and to</w:t>
      </w:r>
      <w:r w:rsidR="001616AB">
        <w:t xml:space="preserve"> </w:t>
      </w:r>
      <w:r w:rsidR="00A7229A">
        <w:t>optimize</w:t>
      </w:r>
      <w:r w:rsidR="004F31BE">
        <w:t xml:space="preserve"> a new method for the ease of newly developed substances canine training</w:t>
      </w:r>
      <w:r w:rsidR="00A7229A">
        <w:t xml:space="preserve"> aids</w:t>
      </w:r>
      <w:r w:rsidR="004F31BE">
        <w:t>. The tasks followed to complete this project are listed below:</w:t>
      </w:r>
    </w:p>
    <w:p w14:paraId="3F8DB95D" w14:textId="3164A3BC" w:rsidR="004F31BE" w:rsidRDefault="004F31BE" w:rsidP="004F31BE">
      <w:pPr>
        <w:pStyle w:val="ListParagraph"/>
        <w:numPr>
          <w:ilvl w:val="0"/>
          <w:numId w:val="6"/>
        </w:numPr>
        <w:spacing w:line="480" w:lineRule="auto"/>
      </w:pPr>
      <w:r>
        <w:t>The optimization of sampling and analysis method of marijuana and heroin samples</w:t>
      </w:r>
    </w:p>
    <w:p w14:paraId="7CEA4227" w14:textId="026814E4" w:rsidR="004F31BE" w:rsidRDefault="004F31BE" w:rsidP="004F31BE">
      <w:pPr>
        <w:pStyle w:val="ListParagraph"/>
        <w:numPr>
          <w:ilvl w:val="1"/>
          <w:numId w:val="6"/>
        </w:numPr>
        <w:spacing w:line="480" w:lineRule="auto"/>
      </w:pPr>
      <w:r>
        <w:t>Evaluation of different fiber chemistries followed by statistical analysis to support suitability of selection</w:t>
      </w:r>
    </w:p>
    <w:p w14:paraId="2B58A2BE" w14:textId="62A81405" w:rsidR="004F31BE" w:rsidRDefault="00A7229A" w:rsidP="00A7229A">
      <w:pPr>
        <w:pStyle w:val="ListParagraph"/>
        <w:numPr>
          <w:ilvl w:val="1"/>
          <w:numId w:val="6"/>
        </w:numPr>
        <w:spacing w:line="480" w:lineRule="auto"/>
      </w:pPr>
      <w:r>
        <w:t>Evaluation of SPME parameters such as extraction time, equilibrium time and temperature</w:t>
      </w:r>
    </w:p>
    <w:p w14:paraId="6514FB06" w14:textId="6B8AD6B9" w:rsidR="00A7229A" w:rsidRDefault="00053B13" w:rsidP="00A7229A">
      <w:pPr>
        <w:pStyle w:val="ListParagraph"/>
        <w:numPr>
          <w:ilvl w:val="0"/>
          <w:numId w:val="6"/>
        </w:numPr>
        <w:spacing w:line="480" w:lineRule="auto"/>
      </w:pPr>
      <w:r>
        <w:t>Analysis</w:t>
      </w:r>
      <w:r w:rsidR="00A7229A">
        <w:t xml:space="preserve"> of </w:t>
      </w:r>
      <w:r>
        <w:t>different illicit substances to determine the VOCs that constituting the headspace of the samples</w:t>
      </w:r>
    </w:p>
    <w:p w14:paraId="485C5F5B" w14:textId="3916AA34" w:rsidR="00053B13" w:rsidRDefault="00053B13" w:rsidP="00053B13">
      <w:pPr>
        <w:pStyle w:val="ListParagraph"/>
        <w:numPr>
          <w:ilvl w:val="1"/>
          <w:numId w:val="6"/>
        </w:numPr>
        <w:spacing w:line="480" w:lineRule="auto"/>
      </w:pPr>
      <w:r>
        <w:t>Evaluation of a variety of samples provided by the law enforcement</w:t>
      </w:r>
    </w:p>
    <w:p w14:paraId="2F610C03" w14:textId="5CAED860" w:rsidR="00053B13" w:rsidRDefault="00246FBA" w:rsidP="00053B13">
      <w:pPr>
        <w:pStyle w:val="ListParagraph"/>
        <w:numPr>
          <w:ilvl w:val="1"/>
          <w:numId w:val="6"/>
        </w:numPr>
        <w:spacing w:line="480" w:lineRule="auto"/>
      </w:pPr>
      <w:r>
        <w:t>Statistical analysis of</w:t>
      </w:r>
      <w:r w:rsidR="00053B13">
        <w:t xml:space="preserve"> data collected to determine frequency of compounds found in the headspace of all samples </w:t>
      </w:r>
    </w:p>
    <w:p w14:paraId="4051AA1D" w14:textId="56CEB4F8" w:rsidR="00053B13" w:rsidRDefault="00053B13" w:rsidP="00053B13">
      <w:pPr>
        <w:pStyle w:val="ListParagraph"/>
        <w:numPr>
          <w:ilvl w:val="0"/>
          <w:numId w:val="6"/>
        </w:numPr>
        <w:spacing w:line="480" w:lineRule="auto"/>
      </w:pPr>
      <w:r>
        <w:t>Field trial using certifies detection canines</w:t>
      </w:r>
    </w:p>
    <w:p w14:paraId="772B9DCF" w14:textId="77777777" w:rsidR="00053B13" w:rsidRDefault="00053B13" w:rsidP="00053B13">
      <w:pPr>
        <w:pStyle w:val="ListParagraph"/>
        <w:numPr>
          <w:ilvl w:val="1"/>
          <w:numId w:val="6"/>
        </w:numPr>
        <w:spacing w:line="480" w:lineRule="auto"/>
      </w:pPr>
      <w:r>
        <w:t xml:space="preserve">Determination of the active odorant based on frequency appearance </w:t>
      </w:r>
    </w:p>
    <w:p w14:paraId="6AE54CD1" w14:textId="410279FB" w:rsidR="00053B13" w:rsidRDefault="00A30FBF" w:rsidP="00053B13">
      <w:pPr>
        <w:pStyle w:val="ListParagraph"/>
        <w:numPr>
          <w:ilvl w:val="2"/>
          <w:numId w:val="6"/>
        </w:numPr>
        <w:spacing w:line="480" w:lineRule="auto"/>
      </w:pPr>
      <w:r>
        <w:lastRenderedPageBreak/>
        <w:t xml:space="preserve">Odor recognition test: </w:t>
      </w:r>
      <w:r w:rsidR="00053B13">
        <w:t>Single compounds</w:t>
      </w:r>
      <w:r w:rsidR="00246FBA">
        <w:t xml:space="preserve"> field evaluation</w:t>
      </w:r>
    </w:p>
    <w:p w14:paraId="770C75DF" w14:textId="170E6DD3" w:rsidR="00053B13" w:rsidRDefault="00A30FBF" w:rsidP="00053B13">
      <w:pPr>
        <w:pStyle w:val="ListParagraph"/>
        <w:numPr>
          <w:ilvl w:val="2"/>
          <w:numId w:val="6"/>
        </w:numPr>
        <w:spacing w:line="480" w:lineRule="auto"/>
      </w:pPr>
      <w:r>
        <w:t xml:space="preserve">Odor recognition test: </w:t>
      </w:r>
      <w:r w:rsidR="00053B13">
        <w:t>Mixture of compounds</w:t>
      </w:r>
      <w:r w:rsidR="00246FBA">
        <w:t xml:space="preserve"> field evaluation</w:t>
      </w:r>
    </w:p>
    <w:p w14:paraId="530E61F8" w14:textId="77777777" w:rsidR="00053B13" w:rsidRDefault="00053B13" w:rsidP="00053B13">
      <w:pPr>
        <w:pStyle w:val="ListParagraph"/>
        <w:numPr>
          <w:ilvl w:val="0"/>
          <w:numId w:val="6"/>
        </w:numPr>
        <w:spacing w:line="480" w:lineRule="auto"/>
      </w:pPr>
      <w:r>
        <w:t>Formation of controlled odor permeation system (COMPS)</w:t>
      </w:r>
    </w:p>
    <w:p w14:paraId="1F6C57B1" w14:textId="77777777" w:rsidR="00053B13" w:rsidRDefault="00053B13" w:rsidP="00053B13">
      <w:pPr>
        <w:pStyle w:val="ListParagraph"/>
        <w:numPr>
          <w:ilvl w:val="1"/>
          <w:numId w:val="6"/>
        </w:numPr>
        <w:spacing w:line="480" w:lineRule="auto"/>
      </w:pPr>
      <w:r>
        <w:t>Evaluation of different sorbent materials</w:t>
      </w:r>
    </w:p>
    <w:p w14:paraId="6D6F184C" w14:textId="5A0402B6" w:rsidR="00053B13" w:rsidRDefault="00053B13" w:rsidP="00053B13">
      <w:pPr>
        <w:pStyle w:val="ListParagraph"/>
        <w:numPr>
          <w:ilvl w:val="1"/>
          <w:numId w:val="6"/>
        </w:numPr>
        <w:spacing w:line="480" w:lineRule="auto"/>
      </w:pPr>
      <w:r>
        <w:t>Evaluation of different polymer bag thickness</w:t>
      </w:r>
    </w:p>
    <w:p w14:paraId="3BD36AED" w14:textId="77777777" w:rsidR="002F1503" w:rsidRDefault="00053B13" w:rsidP="002F1503">
      <w:pPr>
        <w:pStyle w:val="ListParagraph"/>
        <w:numPr>
          <w:ilvl w:val="0"/>
          <w:numId w:val="6"/>
        </w:numPr>
        <w:spacing w:line="480" w:lineRule="auto"/>
      </w:pPr>
      <w:r>
        <w:t>Optimization of newly developed training aids</w:t>
      </w:r>
    </w:p>
    <w:p w14:paraId="370D1D74" w14:textId="77777777" w:rsidR="002F1503" w:rsidRDefault="00270C0D" w:rsidP="002F1503">
      <w:pPr>
        <w:pStyle w:val="ListParagraph"/>
        <w:numPr>
          <w:ilvl w:val="1"/>
          <w:numId w:val="6"/>
        </w:numPr>
        <w:spacing w:line="480" w:lineRule="auto"/>
      </w:pPr>
      <w:r>
        <w:t>I</w:t>
      </w:r>
      <w:r w:rsidR="00246FBA">
        <w:t xml:space="preserve">nstrumental </w:t>
      </w:r>
      <w:r w:rsidR="00A30FBF">
        <w:t xml:space="preserve">analysis of odor dissipation </w:t>
      </w:r>
      <w:r w:rsidR="00246FBA">
        <w:t>o</w:t>
      </w:r>
      <w:r w:rsidR="00A30FBF">
        <w:t xml:space="preserve">ver time </w:t>
      </w:r>
    </w:p>
    <w:p w14:paraId="66E8D78E" w14:textId="0D2FC6A2" w:rsidR="00053B13" w:rsidRDefault="00A30FBF" w:rsidP="002F1503">
      <w:pPr>
        <w:pStyle w:val="ListParagraph"/>
        <w:numPr>
          <w:ilvl w:val="1"/>
          <w:numId w:val="6"/>
        </w:numPr>
        <w:spacing w:line="480" w:lineRule="auto"/>
      </w:pPr>
      <w:r>
        <w:t xml:space="preserve">Odor recognition test: Proof of concept </w:t>
      </w:r>
    </w:p>
    <w:p w14:paraId="73145A61" w14:textId="77777777" w:rsidR="00270C0D" w:rsidRDefault="00270C0D" w:rsidP="00270C0D">
      <w:pPr>
        <w:pStyle w:val="ListParagraph"/>
        <w:ind w:left="1512"/>
      </w:pPr>
    </w:p>
    <w:p w14:paraId="298F52BD" w14:textId="7938351C" w:rsidR="00053B13" w:rsidRDefault="00246FBA" w:rsidP="00053B13">
      <w:pPr>
        <w:pStyle w:val="ListParagraph"/>
        <w:numPr>
          <w:ilvl w:val="0"/>
          <w:numId w:val="6"/>
        </w:numPr>
        <w:spacing w:line="480" w:lineRule="auto"/>
      </w:pPr>
      <w:r>
        <w:t>Training aid alternative for explosive detection canines</w:t>
      </w:r>
    </w:p>
    <w:p w14:paraId="0744E600" w14:textId="33FAC7C8" w:rsidR="00246FBA" w:rsidRDefault="00246FBA" w:rsidP="00246FBA">
      <w:pPr>
        <w:pStyle w:val="ListParagraph"/>
        <w:numPr>
          <w:ilvl w:val="1"/>
          <w:numId w:val="6"/>
        </w:numPr>
        <w:spacing w:line="480" w:lineRule="auto"/>
      </w:pPr>
      <w:r>
        <w:t>Evaluation of IED materials</w:t>
      </w:r>
    </w:p>
    <w:p w14:paraId="7C5A6C54" w14:textId="3E78532D" w:rsidR="00246FBA" w:rsidRDefault="00246FBA" w:rsidP="00246FBA">
      <w:pPr>
        <w:pStyle w:val="ListParagraph"/>
        <w:numPr>
          <w:ilvl w:val="1"/>
          <w:numId w:val="6"/>
        </w:numPr>
        <w:spacing w:line="480" w:lineRule="auto"/>
      </w:pPr>
      <w:r>
        <w:t>Optimization of collection system</w:t>
      </w:r>
    </w:p>
    <w:p w14:paraId="36CF0179" w14:textId="43D4584A" w:rsidR="00246FBA" w:rsidRDefault="00922662" w:rsidP="00246FBA">
      <w:pPr>
        <w:pStyle w:val="ListParagraph"/>
        <w:numPr>
          <w:ilvl w:val="1"/>
          <w:numId w:val="6"/>
        </w:numPr>
        <w:spacing w:line="480" w:lineRule="auto"/>
      </w:pPr>
      <w:r>
        <w:t>Field tr</w:t>
      </w:r>
      <w:r w:rsidR="00246FBA">
        <w:t>i</w:t>
      </w:r>
      <w:r>
        <w:t>a</w:t>
      </w:r>
      <w:r w:rsidR="00246FBA">
        <w:t>l evaluation of newly developed training aids</w:t>
      </w:r>
    </w:p>
    <w:p w14:paraId="2D033F7B" w14:textId="77777777" w:rsidR="00BC0F42" w:rsidRDefault="00BC0F42" w:rsidP="00BC0F42"/>
    <w:p w14:paraId="7E91D1CC" w14:textId="77777777" w:rsidR="00BC0F42" w:rsidRDefault="00BC0F42" w:rsidP="00BC0F42"/>
    <w:p w14:paraId="54E02CCC" w14:textId="77777777" w:rsidR="00BC0F42" w:rsidRDefault="00BC0F42" w:rsidP="00BC0F42"/>
    <w:p w14:paraId="37237164" w14:textId="77777777" w:rsidR="00BC0F42" w:rsidRDefault="00BC0F42" w:rsidP="00BC0F42"/>
    <w:p w14:paraId="24410B49" w14:textId="77777777" w:rsidR="00B0074D" w:rsidRDefault="00B0074D" w:rsidP="00BC0F42"/>
    <w:p w14:paraId="421BB338" w14:textId="5DC03CAE" w:rsidR="00427063" w:rsidRPr="00AE5B87" w:rsidRDefault="00DD56C3" w:rsidP="00E402B1">
      <w:pPr>
        <w:pStyle w:val="Heading1"/>
      </w:pPr>
      <w:bookmarkStart w:id="82" w:name="_Toc467151368"/>
      <w:r>
        <w:lastRenderedPageBreak/>
        <w:t xml:space="preserve">TASK </w:t>
      </w:r>
      <w:r w:rsidR="00427063" w:rsidRPr="00AE5B87">
        <w:t xml:space="preserve">1. </w:t>
      </w:r>
      <w:r w:rsidR="00427063" w:rsidRPr="008754C6">
        <w:t>OPTIMIZATION</w:t>
      </w:r>
      <w:r w:rsidR="00427063" w:rsidRPr="00AE5B87">
        <w:t xml:space="preserve"> OF SAMPLING AND ANALYSIS METHOD</w:t>
      </w:r>
      <w:bookmarkEnd w:id="82"/>
    </w:p>
    <w:p w14:paraId="3BB74209" w14:textId="25055407" w:rsidR="00427063" w:rsidRDefault="00427063" w:rsidP="00E402B1">
      <w:pPr>
        <w:pStyle w:val="Heading2"/>
        <w:rPr>
          <w:rFonts w:cs="Times New Roman"/>
          <w:szCs w:val="24"/>
        </w:rPr>
      </w:pPr>
      <w:bookmarkStart w:id="83" w:name="_Toc467151369"/>
      <w:r w:rsidRPr="00AE5B87">
        <w:rPr>
          <w:rFonts w:cs="Times New Roman"/>
          <w:szCs w:val="24"/>
        </w:rPr>
        <w:t>Introduction</w:t>
      </w:r>
      <w:bookmarkEnd w:id="83"/>
    </w:p>
    <w:p w14:paraId="006D332F" w14:textId="3EB11275" w:rsidR="00E679EE" w:rsidRPr="00E679EE" w:rsidRDefault="00E679EE" w:rsidP="007A0781">
      <w:r>
        <w:t>The use of solid phase microextraction</w:t>
      </w:r>
      <w:r w:rsidR="00C17BC6">
        <w:t xml:space="preserve"> (SPME)</w:t>
      </w:r>
      <w:r>
        <w:t xml:space="preserve"> as a tool for any investigation requires </w:t>
      </w:r>
      <w:r w:rsidR="00DA2C66">
        <w:t>the optimization of</w:t>
      </w:r>
      <w:r>
        <w:t xml:space="preserve"> the extraction technique to recover and guarantee </w:t>
      </w:r>
      <w:r w:rsidR="000328AF">
        <w:t>extraction efficiency for all the analytes</w:t>
      </w:r>
      <w:r>
        <w:t xml:space="preserve">. To characterize the </w:t>
      </w:r>
      <w:r w:rsidR="00663C94">
        <w:t xml:space="preserve">volatile organic compounds </w:t>
      </w:r>
      <w:r w:rsidR="00B60960">
        <w:t>o</w:t>
      </w:r>
      <w:r>
        <w:t xml:space="preserve">f illicit substances at a given time, headspace analysis was performed. Different parameters </w:t>
      </w:r>
      <w:r w:rsidR="00DA2C66">
        <w:t>known to influence the effectiveness of</w:t>
      </w:r>
      <w:r>
        <w:t xml:space="preserve"> extraction of the analytes were studie</w:t>
      </w:r>
      <w:r w:rsidR="00663C94">
        <w:t xml:space="preserve">d: fiber chemistry, equilibrium time, </w:t>
      </w:r>
      <w:r>
        <w:t xml:space="preserve">extraction time, and temperature. Selecting the appropriate SPME fiber coating for the extraction of volatiles from the headspace is of importance as it depends on the volatiles’ physical and chemical characteristics, such as analyte size and polarity. </w:t>
      </w:r>
      <w:r w:rsidR="00841A78">
        <w:t xml:space="preserve">This tasks aims to determine the effect of the analyte polarity and molecular size in relationship to fiber polarity and type. </w:t>
      </w:r>
      <w:r>
        <w:t xml:space="preserve">Thus, different fiber chemistries commercially available were used to extract different samples </w:t>
      </w:r>
      <w:r w:rsidR="00754700">
        <w:t>which results</w:t>
      </w:r>
      <w:r>
        <w:t xml:space="preserve"> were later compared</w:t>
      </w:r>
      <w:r w:rsidR="00754700">
        <w:t xml:space="preserve"> statistically</w:t>
      </w:r>
      <w:r>
        <w:t xml:space="preserve">. Statistical analysis was performed to select the best fiber coating </w:t>
      </w:r>
      <w:r w:rsidR="00754700">
        <w:t>on the basis of</w:t>
      </w:r>
      <w:r>
        <w:t xml:space="preserve"> peak a</w:t>
      </w:r>
      <w:r w:rsidR="00DA2C66">
        <w:t>rea,</w:t>
      </w:r>
      <w:r>
        <w:t xml:space="preserve"> number of compounds extracted</w:t>
      </w:r>
      <w:r w:rsidR="00DA2C66">
        <w:t>, and chemical families obtained</w:t>
      </w:r>
      <w:r>
        <w:t xml:space="preserve"> per sample. </w:t>
      </w:r>
      <w:r w:rsidRPr="00F52B54">
        <w:t xml:space="preserve">In SPME, a small amount of the extracting phase associated with a solid support is placed in contact with the </w:t>
      </w:r>
      <w:r>
        <w:t xml:space="preserve">headspace of the sample for a period of time. </w:t>
      </w:r>
      <w:r w:rsidRPr="00F52B54">
        <w:t>If the time is long enough</w:t>
      </w:r>
      <w:r w:rsidR="00DA2C66">
        <w:t xml:space="preserve"> for the abundance of compounds to reach plateau</w:t>
      </w:r>
      <w:r w:rsidRPr="00F52B54">
        <w:t xml:space="preserve">, </w:t>
      </w:r>
      <w:r>
        <w:t>it suggests that equilibrium has been</w:t>
      </w:r>
      <w:r w:rsidRPr="00F52B54">
        <w:t xml:space="preserve"> established between the sample and the extraction phase.</w:t>
      </w:r>
      <w:r>
        <w:t xml:space="preserve"> </w:t>
      </w:r>
      <w:r w:rsidR="00754700">
        <w:t>As</w:t>
      </w:r>
      <w:r>
        <w:t xml:space="preserve"> part of this task</w:t>
      </w:r>
      <w:r w:rsidR="00362BCF">
        <w:t xml:space="preserve">, </w:t>
      </w:r>
      <w:r>
        <w:t>the time required for the sample to reach equilibrium as well as the amount of time required for the fiber to be exposed to the headspace</w:t>
      </w:r>
      <w:r w:rsidR="00663C94">
        <w:t xml:space="preserve"> to achieve the best extraction</w:t>
      </w:r>
      <w:r w:rsidR="00DA2C66">
        <w:t xml:space="preserve"> or reach its maximum capacity</w:t>
      </w:r>
      <w:r w:rsidR="00362BCF">
        <w:t xml:space="preserve"> was determined</w:t>
      </w:r>
      <w:r>
        <w:t xml:space="preserve">. </w:t>
      </w:r>
      <w:r w:rsidRPr="00754E53">
        <w:t xml:space="preserve">Temperature </w:t>
      </w:r>
      <w:r>
        <w:t>is also</w:t>
      </w:r>
      <w:r w:rsidRPr="00754E53">
        <w:t xml:space="preserve"> a significant</w:t>
      </w:r>
      <w:r>
        <w:t xml:space="preserve"> parameter to consider as it a</w:t>
      </w:r>
      <w:r w:rsidRPr="00754E53">
        <w:t>ffect</w:t>
      </w:r>
      <w:r>
        <w:t>s</w:t>
      </w:r>
      <w:r w:rsidRPr="00754E53">
        <w:t xml:space="preserve"> </w:t>
      </w:r>
      <w:r>
        <w:t xml:space="preserve">the kinetics </w:t>
      </w:r>
      <w:r>
        <w:lastRenderedPageBreak/>
        <w:t xml:space="preserve">of the extraction process. </w:t>
      </w:r>
      <w:r w:rsidR="00362BCF">
        <w:t>Thus</w:t>
      </w:r>
      <w:r>
        <w:t xml:space="preserve">, different extraction temperatures were </w:t>
      </w:r>
      <w:r w:rsidR="00E33DCF">
        <w:t xml:space="preserve">also </w:t>
      </w:r>
      <w:r>
        <w:t>evaluated to complete the identification of</w:t>
      </w:r>
      <w:r w:rsidR="00E33DCF">
        <w:t xml:space="preserve"> the</w:t>
      </w:r>
      <w:r>
        <w:t xml:space="preserve"> parameter that will </w:t>
      </w:r>
      <w:r w:rsidR="00E33DCF">
        <w:t>allow</w:t>
      </w:r>
      <w:r>
        <w:t xml:space="preserve"> an accurate response. </w:t>
      </w:r>
    </w:p>
    <w:p w14:paraId="7851325D" w14:textId="6D12A6E8" w:rsidR="00427063" w:rsidRDefault="00427063" w:rsidP="00E402B1">
      <w:pPr>
        <w:pStyle w:val="Heading2"/>
        <w:rPr>
          <w:rFonts w:cs="Times New Roman"/>
          <w:szCs w:val="24"/>
        </w:rPr>
      </w:pPr>
      <w:bookmarkStart w:id="84" w:name="_Toc467151370"/>
      <w:r w:rsidRPr="00AE5B87">
        <w:rPr>
          <w:rFonts w:cs="Times New Roman"/>
          <w:szCs w:val="24"/>
        </w:rPr>
        <w:t>Materials</w:t>
      </w:r>
      <w:bookmarkEnd w:id="84"/>
    </w:p>
    <w:p w14:paraId="1368105F" w14:textId="09759663" w:rsidR="00AA30D1" w:rsidRPr="00050E60" w:rsidRDefault="00D24EE5" w:rsidP="00AA30D1">
      <w:pPr>
        <w:ind w:firstLine="576"/>
      </w:pPr>
      <w:r w:rsidRPr="00DA2EA7">
        <w:t>Optimization procedures were performed using an Agilent</w:t>
      </w:r>
      <w:r w:rsidR="00DA2EA7" w:rsidRPr="00DA2EA7">
        <w:t xml:space="preserve"> Technologies 6890N Network</w:t>
      </w:r>
      <w:r w:rsidRPr="00DA2EA7">
        <w:t xml:space="preserve"> GC</w:t>
      </w:r>
      <w:r w:rsidR="00DA2EA7" w:rsidRPr="00DA2EA7">
        <w:t xml:space="preserve"> System</w:t>
      </w:r>
      <w:r w:rsidRPr="00DA2EA7">
        <w:t xml:space="preserve"> coupled to a </w:t>
      </w:r>
      <w:r w:rsidR="00DA2EA7" w:rsidRPr="00DA2EA7">
        <w:t xml:space="preserve">5973Network MS, </w:t>
      </w:r>
      <w:r w:rsidRPr="00DA2EA7">
        <w:t xml:space="preserve">equipped with MSD ChemStation </w:t>
      </w:r>
      <w:r w:rsidR="00DA2EA7" w:rsidRPr="00DA2EA7">
        <w:t>S</w:t>
      </w:r>
      <w:r w:rsidRPr="00DA2EA7">
        <w:t>oftware (ver</w:t>
      </w:r>
      <w:r w:rsidR="00DA2EA7" w:rsidRPr="00DA2EA7">
        <w:t xml:space="preserve"> 02.01.1177</w:t>
      </w:r>
      <w:r w:rsidRPr="00DA2EA7">
        <w:t>).</w:t>
      </w:r>
      <w:r w:rsidR="00AA30D1">
        <w:t xml:space="preserve"> Out of a number of fiber coatings commercially available, a variety of coatings was selected as to have a </w:t>
      </w:r>
      <w:r w:rsidR="00DA2C66">
        <w:t xml:space="preserve">representation of a </w:t>
      </w:r>
      <w:r w:rsidR="00AA30D1">
        <w:t xml:space="preserve">broad range of fiber </w:t>
      </w:r>
      <w:r w:rsidR="00DA2C66">
        <w:t>chemistries</w:t>
      </w:r>
      <w:r w:rsidR="00AA30D1">
        <w:t xml:space="preserve">. The selection varied in not only polarity but also mechanism of analyte uptake, and thickness. </w:t>
      </w:r>
    </w:p>
    <w:p w14:paraId="10777ED8" w14:textId="77777777" w:rsidR="00AA30D1" w:rsidRDefault="00AA30D1" w:rsidP="00AA30D1">
      <w:pPr>
        <w:pStyle w:val="Caption"/>
      </w:pPr>
      <w:bookmarkStart w:id="85" w:name="_Toc437338562"/>
      <w:bookmarkStart w:id="86" w:name="_Toc437338638"/>
    </w:p>
    <w:p w14:paraId="1A48BD38" w14:textId="410CA76D" w:rsidR="00AA30D1" w:rsidRPr="00A8700B" w:rsidRDefault="00AA30D1" w:rsidP="002F1503">
      <w:pPr>
        <w:pStyle w:val="Caption"/>
      </w:pPr>
      <w:bookmarkStart w:id="87" w:name="_Toc467151299"/>
      <w:r>
        <w:t xml:space="preserve">Table </w:t>
      </w:r>
      <w:fldSimple w:instr=" SEQ Table \* ARABIC ">
        <w:r w:rsidR="0053144D">
          <w:rPr>
            <w:noProof/>
          </w:rPr>
          <w:t>1</w:t>
        </w:r>
      </w:fldSimple>
      <w:r w:rsidR="007362B8">
        <w:t>. SPME Fiber S</w:t>
      </w:r>
      <w:r>
        <w:t>election</w:t>
      </w:r>
      <w:bookmarkEnd w:id="85"/>
      <w:bookmarkEnd w:id="86"/>
      <w:bookmarkEnd w:id="87"/>
    </w:p>
    <w:tbl>
      <w:tblPr>
        <w:tblW w:w="8658" w:type="dxa"/>
        <w:tblLayout w:type="fixed"/>
        <w:tblLook w:val="04A0" w:firstRow="1" w:lastRow="0" w:firstColumn="1" w:lastColumn="0" w:noHBand="0" w:noVBand="1"/>
      </w:tblPr>
      <w:tblGrid>
        <w:gridCol w:w="2268"/>
        <w:gridCol w:w="1890"/>
        <w:gridCol w:w="1440"/>
        <w:gridCol w:w="1710"/>
        <w:gridCol w:w="1350"/>
      </w:tblGrid>
      <w:tr w:rsidR="00AA30D1" w14:paraId="2D91889C" w14:textId="77777777" w:rsidTr="00061147">
        <w:trPr>
          <w:trHeight w:val="432"/>
        </w:trPr>
        <w:tc>
          <w:tcPr>
            <w:tcW w:w="2268" w:type="dxa"/>
            <w:tcBorders>
              <w:top w:val="single" w:sz="4" w:space="0" w:color="auto"/>
              <w:bottom w:val="single" w:sz="4" w:space="0" w:color="auto"/>
            </w:tcBorders>
            <w:shd w:val="clear" w:color="auto" w:fill="auto"/>
            <w:vAlign w:val="bottom"/>
          </w:tcPr>
          <w:p w14:paraId="738FDA5E"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Fiber Coating</w:t>
            </w:r>
          </w:p>
        </w:tc>
        <w:tc>
          <w:tcPr>
            <w:tcW w:w="1890" w:type="dxa"/>
            <w:tcBorders>
              <w:top w:val="single" w:sz="4" w:space="0" w:color="auto"/>
              <w:bottom w:val="single" w:sz="4" w:space="0" w:color="auto"/>
            </w:tcBorders>
            <w:shd w:val="clear" w:color="auto" w:fill="auto"/>
            <w:vAlign w:val="bottom"/>
          </w:tcPr>
          <w:p w14:paraId="70B93DDC"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Thickness</w:t>
            </w:r>
          </w:p>
        </w:tc>
        <w:tc>
          <w:tcPr>
            <w:tcW w:w="1440" w:type="dxa"/>
            <w:tcBorders>
              <w:top w:val="single" w:sz="4" w:space="0" w:color="auto"/>
              <w:bottom w:val="single" w:sz="4" w:space="0" w:color="auto"/>
            </w:tcBorders>
            <w:shd w:val="clear" w:color="auto" w:fill="auto"/>
            <w:vAlign w:val="bottom"/>
          </w:tcPr>
          <w:p w14:paraId="0D87088D" w14:textId="77777777" w:rsidR="00AA30D1" w:rsidRPr="002A45CE" w:rsidRDefault="00AA30D1" w:rsidP="002A45CE">
            <w:pPr>
              <w:tabs>
                <w:tab w:val="left" w:pos="1241"/>
              </w:tabs>
              <w:spacing w:line="276" w:lineRule="auto"/>
              <w:ind w:firstLine="0"/>
              <w:jc w:val="left"/>
              <w:rPr>
                <w:rFonts w:cs="Times New Roman"/>
                <w:b/>
                <w:szCs w:val="24"/>
              </w:rPr>
            </w:pPr>
            <w:r w:rsidRPr="002A45CE">
              <w:rPr>
                <w:rFonts w:cs="Times New Roman"/>
                <w:b/>
                <w:szCs w:val="24"/>
              </w:rPr>
              <w:t>Color</w:t>
            </w:r>
          </w:p>
        </w:tc>
        <w:tc>
          <w:tcPr>
            <w:tcW w:w="1710" w:type="dxa"/>
            <w:tcBorders>
              <w:top w:val="single" w:sz="4" w:space="0" w:color="auto"/>
              <w:bottom w:val="single" w:sz="4" w:space="0" w:color="auto"/>
            </w:tcBorders>
            <w:shd w:val="clear" w:color="auto" w:fill="auto"/>
            <w:vAlign w:val="bottom"/>
          </w:tcPr>
          <w:p w14:paraId="105FC4CB"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Abs/Ads</w:t>
            </w:r>
          </w:p>
        </w:tc>
        <w:tc>
          <w:tcPr>
            <w:tcW w:w="1350" w:type="dxa"/>
            <w:tcBorders>
              <w:top w:val="single" w:sz="4" w:space="0" w:color="auto"/>
              <w:bottom w:val="single" w:sz="4" w:space="0" w:color="auto"/>
            </w:tcBorders>
            <w:shd w:val="clear" w:color="auto" w:fill="auto"/>
            <w:vAlign w:val="bottom"/>
          </w:tcPr>
          <w:p w14:paraId="450D62BB"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Polarity</w:t>
            </w:r>
          </w:p>
        </w:tc>
      </w:tr>
      <w:tr w:rsidR="00AA30D1" w14:paraId="0FE36B2B" w14:textId="77777777" w:rsidTr="00061147">
        <w:trPr>
          <w:trHeight w:val="432"/>
        </w:trPr>
        <w:tc>
          <w:tcPr>
            <w:tcW w:w="2268" w:type="dxa"/>
            <w:tcBorders>
              <w:top w:val="single" w:sz="4" w:space="0" w:color="auto"/>
            </w:tcBorders>
            <w:shd w:val="clear" w:color="auto" w:fill="F2F2F2" w:themeFill="background1" w:themeFillShade="F2"/>
            <w:vAlign w:val="center"/>
          </w:tcPr>
          <w:p w14:paraId="433298FF" w14:textId="77777777" w:rsidR="00AA30D1" w:rsidRPr="002A45CE" w:rsidRDefault="00AA30D1" w:rsidP="002A45CE">
            <w:pPr>
              <w:spacing w:before="120" w:line="276" w:lineRule="auto"/>
              <w:ind w:firstLine="0"/>
              <w:jc w:val="left"/>
              <w:rPr>
                <w:rFonts w:cs="Times New Roman"/>
                <w:b/>
                <w:szCs w:val="24"/>
              </w:rPr>
            </w:pPr>
            <w:r w:rsidRPr="002A45CE">
              <w:rPr>
                <w:rFonts w:cs="Times New Roman"/>
                <w:b/>
                <w:szCs w:val="24"/>
              </w:rPr>
              <w:t>PDMS</w:t>
            </w:r>
          </w:p>
        </w:tc>
        <w:tc>
          <w:tcPr>
            <w:tcW w:w="1890" w:type="dxa"/>
            <w:tcBorders>
              <w:top w:val="single" w:sz="4" w:space="0" w:color="auto"/>
            </w:tcBorders>
            <w:shd w:val="clear" w:color="auto" w:fill="F2F2F2" w:themeFill="background1" w:themeFillShade="F2"/>
            <w:vAlign w:val="center"/>
          </w:tcPr>
          <w:p w14:paraId="07243DB1" w14:textId="77777777" w:rsidR="00AA30D1" w:rsidRDefault="00AA30D1" w:rsidP="002A45CE">
            <w:pPr>
              <w:spacing w:before="120" w:line="276" w:lineRule="auto"/>
              <w:ind w:firstLine="0"/>
              <w:jc w:val="left"/>
              <w:rPr>
                <w:rFonts w:cs="Times New Roman"/>
                <w:szCs w:val="24"/>
              </w:rPr>
            </w:pPr>
            <w:r>
              <w:rPr>
                <w:rFonts w:cs="Times New Roman"/>
                <w:szCs w:val="24"/>
              </w:rPr>
              <w:t>100μm</w:t>
            </w:r>
          </w:p>
        </w:tc>
        <w:tc>
          <w:tcPr>
            <w:tcW w:w="1440" w:type="dxa"/>
            <w:tcBorders>
              <w:top w:val="single" w:sz="4" w:space="0" w:color="auto"/>
            </w:tcBorders>
            <w:shd w:val="clear" w:color="auto" w:fill="F2F2F2" w:themeFill="background1" w:themeFillShade="F2"/>
            <w:vAlign w:val="center"/>
          </w:tcPr>
          <w:p w14:paraId="145F549E" w14:textId="77777777" w:rsidR="00AA30D1" w:rsidRDefault="00AA30D1" w:rsidP="002A45CE">
            <w:pPr>
              <w:tabs>
                <w:tab w:val="left" w:pos="1241"/>
              </w:tabs>
              <w:spacing w:before="120" w:line="276" w:lineRule="auto"/>
              <w:ind w:firstLine="0"/>
              <w:jc w:val="left"/>
              <w:rPr>
                <w:rFonts w:cs="Times New Roman"/>
                <w:szCs w:val="24"/>
              </w:rPr>
            </w:pPr>
            <w:r>
              <w:rPr>
                <w:rFonts w:cs="Times New Roman"/>
                <w:szCs w:val="24"/>
              </w:rPr>
              <w:t>Red</w:t>
            </w:r>
          </w:p>
        </w:tc>
        <w:tc>
          <w:tcPr>
            <w:tcW w:w="1710" w:type="dxa"/>
            <w:tcBorders>
              <w:top w:val="single" w:sz="4" w:space="0" w:color="auto"/>
            </w:tcBorders>
            <w:shd w:val="clear" w:color="auto" w:fill="F2F2F2" w:themeFill="background1" w:themeFillShade="F2"/>
            <w:vAlign w:val="center"/>
          </w:tcPr>
          <w:p w14:paraId="283DF669" w14:textId="77777777" w:rsidR="00AA30D1" w:rsidRDefault="00AA30D1" w:rsidP="002A45CE">
            <w:pPr>
              <w:spacing w:before="120" w:line="276" w:lineRule="auto"/>
              <w:ind w:firstLine="0"/>
              <w:jc w:val="left"/>
              <w:rPr>
                <w:rFonts w:cs="Times New Roman"/>
                <w:szCs w:val="24"/>
              </w:rPr>
            </w:pPr>
            <w:r>
              <w:rPr>
                <w:rFonts w:cs="Times New Roman"/>
                <w:szCs w:val="24"/>
              </w:rPr>
              <w:t>Absorbent</w:t>
            </w:r>
          </w:p>
        </w:tc>
        <w:tc>
          <w:tcPr>
            <w:tcW w:w="1350" w:type="dxa"/>
            <w:tcBorders>
              <w:top w:val="single" w:sz="4" w:space="0" w:color="auto"/>
            </w:tcBorders>
            <w:shd w:val="clear" w:color="auto" w:fill="F2F2F2" w:themeFill="background1" w:themeFillShade="F2"/>
            <w:vAlign w:val="center"/>
          </w:tcPr>
          <w:p w14:paraId="6C22D8C8" w14:textId="77777777" w:rsidR="00AA30D1" w:rsidRDefault="00AA30D1" w:rsidP="002A45CE">
            <w:pPr>
              <w:spacing w:before="120" w:line="276" w:lineRule="auto"/>
              <w:ind w:firstLine="0"/>
              <w:jc w:val="left"/>
              <w:rPr>
                <w:rFonts w:cs="Times New Roman"/>
                <w:szCs w:val="24"/>
              </w:rPr>
            </w:pPr>
            <w:r>
              <w:rPr>
                <w:rFonts w:cs="Times New Roman"/>
                <w:szCs w:val="24"/>
              </w:rPr>
              <w:t>Non Polar</w:t>
            </w:r>
          </w:p>
        </w:tc>
      </w:tr>
      <w:tr w:rsidR="00AA30D1" w14:paraId="238B6ECA" w14:textId="77777777" w:rsidTr="00061147">
        <w:trPr>
          <w:trHeight w:val="432"/>
        </w:trPr>
        <w:tc>
          <w:tcPr>
            <w:tcW w:w="2268" w:type="dxa"/>
            <w:shd w:val="clear" w:color="auto" w:fill="auto"/>
            <w:vAlign w:val="center"/>
          </w:tcPr>
          <w:p w14:paraId="22930380" w14:textId="77777777" w:rsidR="00AA30D1" w:rsidRPr="002A45CE" w:rsidRDefault="00AA30D1" w:rsidP="002A45CE">
            <w:pPr>
              <w:tabs>
                <w:tab w:val="left" w:pos="1944"/>
              </w:tabs>
              <w:spacing w:line="276" w:lineRule="auto"/>
              <w:ind w:firstLine="0"/>
              <w:jc w:val="left"/>
              <w:rPr>
                <w:rFonts w:cs="Times New Roman"/>
                <w:b/>
                <w:szCs w:val="24"/>
              </w:rPr>
            </w:pPr>
            <w:r w:rsidRPr="002A45CE">
              <w:rPr>
                <w:rFonts w:cs="Times New Roman"/>
                <w:b/>
                <w:szCs w:val="24"/>
              </w:rPr>
              <w:t>PA</w:t>
            </w:r>
          </w:p>
        </w:tc>
        <w:tc>
          <w:tcPr>
            <w:tcW w:w="1890" w:type="dxa"/>
            <w:shd w:val="clear" w:color="auto" w:fill="auto"/>
            <w:vAlign w:val="center"/>
          </w:tcPr>
          <w:p w14:paraId="7CFA05C9" w14:textId="77777777" w:rsidR="00AA30D1" w:rsidRDefault="00AA30D1" w:rsidP="002A45CE">
            <w:pPr>
              <w:tabs>
                <w:tab w:val="left" w:pos="1167"/>
                <w:tab w:val="left" w:pos="1512"/>
              </w:tabs>
              <w:spacing w:line="276" w:lineRule="auto"/>
              <w:ind w:firstLine="0"/>
              <w:jc w:val="left"/>
              <w:rPr>
                <w:rFonts w:cs="Times New Roman"/>
                <w:szCs w:val="24"/>
              </w:rPr>
            </w:pPr>
            <w:r>
              <w:rPr>
                <w:rFonts w:cs="Times New Roman"/>
                <w:szCs w:val="24"/>
              </w:rPr>
              <w:t>85 μm</w:t>
            </w:r>
          </w:p>
        </w:tc>
        <w:tc>
          <w:tcPr>
            <w:tcW w:w="1440" w:type="dxa"/>
            <w:shd w:val="clear" w:color="auto" w:fill="auto"/>
            <w:vAlign w:val="center"/>
          </w:tcPr>
          <w:p w14:paraId="1EBCEA61" w14:textId="77777777" w:rsidR="00AA30D1" w:rsidRDefault="00AA30D1" w:rsidP="002A45CE">
            <w:pPr>
              <w:tabs>
                <w:tab w:val="left" w:pos="1241"/>
              </w:tabs>
              <w:spacing w:line="276" w:lineRule="auto"/>
              <w:ind w:firstLine="0"/>
              <w:jc w:val="left"/>
              <w:rPr>
                <w:rFonts w:cs="Times New Roman"/>
                <w:szCs w:val="24"/>
              </w:rPr>
            </w:pPr>
            <w:r>
              <w:rPr>
                <w:rFonts w:cs="Times New Roman"/>
                <w:szCs w:val="24"/>
              </w:rPr>
              <w:t>White</w:t>
            </w:r>
          </w:p>
        </w:tc>
        <w:tc>
          <w:tcPr>
            <w:tcW w:w="1710" w:type="dxa"/>
            <w:shd w:val="clear" w:color="auto" w:fill="auto"/>
            <w:vAlign w:val="center"/>
          </w:tcPr>
          <w:p w14:paraId="5078568A" w14:textId="77777777" w:rsidR="00AA30D1" w:rsidRDefault="00AA30D1" w:rsidP="002A45CE">
            <w:pPr>
              <w:spacing w:line="276" w:lineRule="auto"/>
              <w:ind w:firstLine="0"/>
              <w:jc w:val="left"/>
              <w:rPr>
                <w:rFonts w:cs="Times New Roman"/>
                <w:szCs w:val="24"/>
              </w:rPr>
            </w:pPr>
            <w:r>
              <w:rPr>
                <w:rFonts w:cs="Times New Roman"/>
                <w:szCs w:val="24"/>
              </w:rPr>
              <w:t>Absorbent</w:t>
            </w:r>
          </w:p>
        </w:tc>
        <w:tc>
          <w:tcPr>
            <w:tcW w:w="1350" w:type="dxa"/>
            <w:shd w:val="clear" w:color="auto" w:fill="auto"/>
            <w:vAlign w:val="center"/>
          </w:tcPr>
          <w:p w14:paraId="339CDB07" w14:textId="77777777" w:rsidR="00AA30D1" w:rsidRDefault="00AA30D1" w:rsidP="002A45CE">
            <w:pPr>
              <w:spacing w:line="276" w:lineRule="auto"/>
              <w:ind w:firstLine="0"/>
              <w:jc w:val="left"/>
              <w:rPr>
                <w:rFonts w:cs="Times New Roman"/>
                <w:szCs w:val="24"/>
              </w:rPr>
            </w:pPr>
            <w:r>
              <w:rPr>
                <w:rFonts w:cs="Times New Roman"/>
                <w:szCs w:val="24"/>
              </w:rPr>
              <w:t>Polar</w:t>
            </w:r>
          </w:p>
        </w:tc>
      </w:tr>
      <w:tr w:rsidR="00AA30D1" w14:paraId="38991139" w14:textId="77777777" w:rsidTr="00061147">
        <w:trPr>
          <w:trHeight w:val="432"/>
        </w:trPr>
        <w:tc>
          <w:tcPr>
            <w:tcW w:w="2268" w:type="dxa"/>
            <w:shd w:val="clear" w:color="auto" w:fill="F2F2F2" w:themeFill="background1" w:themeFillShade="F2"/>
            <w:vAlign w:val="center"/>
          </w:tcPr>
          <w:p w14:paraId="37260DA8"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PEG</w:t>
            </w:r>
          </w:p>
        </w:tc>
        <w:tc>
          <w:tcPr>
            <w:tcW w:w="1890" w:type="dxa"/>
            <w:shd w:val="clear" w:color="auto" w:fill="F2F2F2" w:themeFill="background1" w:themeFillShade="F2"/>
            <w:vAlign w:val="center"/>
          </w:tcPr>
          <w:p w14:paraId="49E6AA71" w14:textId="77777777" w:rsidR="00AA30D1" w:rsidRDefault="00AA30D1" w:rsidP="002A45CE">
            <w:pPr>
              <w:tabs>
                <w:tab w:val="left" w:pos="1167"/>
              </w:tabs>
              <w:spacing w:line="276" w:lineRule="auto"/>
              <w:ind w:firstLine="0"/>
              <w:jc w:val="left"/>
              <w:rPr>
                <w:rFonts w:cs="Times New Roman"/>
                <w:szCs w:val="24"/>
              </w:rPr>
            </w:pPr>
            <w:r>
              <w:rPr>
                <w:rFonts w:cs="Times New Roman"/>
                <w:szCs w:val="24"/>
              </w:rPr>
              <w:t>60 μm</w:t>
            </w:r>
          </w:p>
        </w:tc>
        <w:tc>
          <w:tcPr>
            <w:tcW w:w="1440" w:type="dxa"/>
            <w:shd w:val="clear" w:color="auto" w:fill="F2F2F2" w:themeFill="background1" w:themeFillShade="F2"/>
            <w:vAlign w:val="center"/>
          </w:tcPr>
          <w:p w14:paraId="312584AC" w14:textId="77777777" w:rsidR="00AA30D1" w:rsidRDefault="00AA30D1" w:rsidP="002A45CE">
            <w:pPr>
              <w:tabs>
                <w:tab w:val="left" w:pos="1241"/>
              </w:tabs>
              <w:spacing w:line="276" w:lineRule="auto"/>
              <w:ind w:firstLine="0"/>
              <w:jc w:val="left"/>
              <w:rPr>
                <w:rFonts w:cs="Times New Roman"/>
                <w:szCs w:val="24"/>
              </w:rPr>
            </w:pPr>
            <w:r>
              <w:rPr>
                <w:rFonts w:cs="Times New Roman"/>
                <w:szCs w:val="24"/>
              </w:rPr>
              <w:t>Purple</w:t>
            </w:r>
          </w:p>
        </w:tc>
        <w:tc>
          <w:tcPr>
            <w:tcW w:w="1710" w:type="dxa"/>
            <w:shd w:val="clear" w:color="auto" w:fill="F2F2F2" w:themeFill="background1" w:themeFillShade="F2"/>
            <w:vAlign w:val="center"/>
          </w:tcPr>
          <w:p w14:paraId="075F893D" w14:textId="77777777" w:rsidR="00AA30D1" w:rsidRDefault="00AA30D1" w:rsidP="002A45CE">
            <w:pPr>
              <w:spacing w:line="276" w:lineRule="auto"/>
              <w:ind w:firstLine="0"/>
              <w:jc w:val="left"/>
              <w:rPr>
                <w:rFonts w:cs="Times New Roman"/>
                <w:szCs w:val="24"/>
              </w:rPr>
            </w:pPr>
            <w:r w:rsidRPr="00A8700B">
              <w:rPr>
                <w:rFonts w:cs="Times New Roman"/>
                <w:szCs w:val="24"/>
              </w:rPr>
              <w:t>Absorbent</w:t>
            </w:r>
          </w:p>
        </w:tc>
        <w:tc>
          <w:tcPr>
            <w:tcW w:w="1350" w:type="dxa"/>
            <w:shd w:val="clear" w:color="auto" w:fill="F2F2F2" w:themeFill="background1" w:themeFillShade="F2"/>
            <w:vAlign w:val="center"/>
          </w:tcPr>
          <w:p w14:paraId="772098F6" w14:textId="77777777" w:rsidR="00AA30D1" w:rsidRDefault="00AA30D1" w:rsidP="002A45CE">
            <w:pPr>
              <w:spacing w:line="276" w:lineRule="auto"/>
              <w:ind w:firstLine="0"/>
              <w:jc w:val="left"/>
              <w:rPr>
                <w:rFonts w:cs="Times New Roman"/>
                <w:szCs w:val="24"/>
              </w:rPr>
            </w:pPr>
            <w:r>
              <w:rPr>
                <w:rFonts w:cs="Times New Roman"/>
                <w:szCs w:val="24"/>
              </w:rPr>
              <w:t>Polar</w:t>
            </w:r>
          </w:p>
        </w:tc>
      </w:tr>
      <w:tr w:rsidR="00AA30D1" w14:paraId="06D97D75" w14:textId="77777777" w:rsidTr="00061147">
        <w:trPr>
          <w:trHeight w:val="432"/>
        </w:trPr>
        <w:tc>
          <w:tcPr>
            <w:tcW w:w="2268" w:type="dxa"/>
            <w:shd w:val="clear" w:color="auto" w:fill="auto"/>
            <w:vAlign w:val="center"/>
          </w:tcPr>
          <w:p w14:paraId="63369B49"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PDMS/DVB</w:t>
            </w:r>
          </w:p>
        </w:tc>
        <w:tc>
          <w:tcPr>
            <w:tcW w:w="1890" w:type="dxa"/>
            <w:shd w:val="clear" w:color="auto" w:fill="auto"/>
            <w:vAlign w:val="center"/>
          </w:tcPr>
          <w:p w14:paraId="40F028B8" w14:textId="77777777" w:rsidR="00AA30D1" w:rsidRDefault="00AA30D1" w:rsidP="002A45CE">
            <w:pPr>
              <w:tabs>
                <w:tab w:val="left" w:pos="1167"/>
              </w:tabs>
              <w:spacing w:line="276" w:lineRule="auto"/>
              <w:ind w:firstLine="0"/>
              <w:jc w:val="left"/>
              <w:rPr>
                <w:rFonts w:cs="Times New Roman"/>
                <w:szCs w:val="24"/>
              </w:rPr>
            </w:pPr>
            <w:r>
              <w:rPr>
                <w:rFonts w:cs="Times New Roman"/>
                <w:szCs w:val="24"/>
              </w:rPr>
              <w:t>65 μm</w:t>
            </w:r>
          </w:p>
        </w:tc>
        <w:tc>
          <w:tcPr>
            <w:tcW w:w="1440" w:type="dxa"/>
            <w:shd w:val="clear" w:color="auto" w:fill="auto"/>
            <w:vAlign w:val="center"/>
          </w:tcPr>
          <w:p w14:paraId="5856F595" w14:textId="77777777" w:rsidR="00AA30D1" w:rsidRDefault="00AA30D1" w:rsidP="002A45CE">
            <w:pPr>
              <w:tabs>
                <w:tab w:val="left" w:pos="1241"/>
              </w:tabs>
              <w:spacing w:line="276" w:lineRule="auto"/>
              <w:ind w:firstLine="0"/>
              <w:jc w:val="left"/>
              <w:rPr>
                <w:rFonts w:cs="Times New Roman"/>
                <w:szCs w:val="24"/>
              </w:rPr>
            </w:pPr>
            <w:r>
              <w:rPr>
                <w:rFonts w:cs="Times New Roman"/>
                <w:szCs w:val="24"/>
              </w:rPr>
              <w:t>Blue</w:t>
            </w:r>
          </w:p>
        </w:tc>
        <w:tc>
          <w:tcPr>
            <w:tcW w:w="1710" w:type="dxa"/>
            <w:shd w:val="clear" w:color="auto" w:fill="auto"/>
            <w:vAlign w:val="center"/>
          </w:tcPr>
          <w:p w14:paraId="1B182DB2" w14:textId="77777777" w:rsidR="00AA30D1" w:rsidRDefault="00AA30D1" w:rsidP="002A45CE">
            <w:pPr>
              <w:spacing w:line="276" w:lineRule="auto"/>
              <w:ind w:firstLine="0"/>
              <w:jc w:val="left"/>
              <w:rPr>
                <w:rFonts w:cs="Times New Roman"/>
                <w:szCs w:val="24"/>
              </w:rPr>
            </w:pPr>
            <w:r>
              <w:rPr>
                <w:rFonts w:cs="Times New Roman"/>
                <w:szCs w:val="24"/>
              </w:rPr>
              <w:t>Adsorbent</w:t>
            </w:r>
          </w:p>
        </w:tc>
        <w:tc>
          <w:tcPr>
            <w:tcW w:w="1350" w:type="dxa"/>
            <w:shd w:val="clear" w:color="auto" w:fill="auto"/>
            <w:vAlign w:val="center"/>
          </w:tcPr>
          <w:p w14:paraId="099DD3F8" w14:textId="77777777" w:rsidR="00AA30D1" w:rsidRDefault="00AA30D1" w:rsidP="002A45CE">
            <w:pPr>
              <w:spacing w:line="276" w:lineRule="auto"/>
              <w:ind w:firstLine="0"/>
              <w:jc w:val="left"/>
              <w:rPr>
                <w:rFonts w:cs="Times New Roman"/>
                <w:szCs w:val="24"/>
              </w:rPr>
            </w:pPr>
            <w:r>
              <w:rPr>
                <w:rFonts w:cs="Times New Roman"/>
                <w:szCs w:val="24"/>
              </w:rPr>
              <w:t>Bipolar</w:t>
            </w:r>
          </w:p>
        </w:tc>
      </w:tr>
      <w:tr w:rsidR="00AA30D1" w14:paraId="1DEE4BD5" w14:textId="77777777" w:rsidTr="00061147">
        <w:trPr>
          <w:trHeight w:val="432"/>
        </w:trPr>
        <w:tc>
          <w:tcPr>
            <w:tcW w:w="2268" w:type="dxa"/>
            <w:tcBorders>
              <w:bottom w:val="single" w:sz="4" w:space="0" w:color="auto"/>
            </w:tcBorders>
            <w:shd w:val="clear" w:color="auto" w:fill="F2F2F2" w:themeFill="background1" w:themeFillShade="F2"/>
            <w:vAlign w:val="center"/>
          </w:tcPr>
          <w:p w14:paraId="60AE92FF" w14:textId="77777777" w:rsidR="00AA30D1" w:rsidRPr="002A45CE" w:rsidRDefault="00AA30D1" w:rsidP="002A45CE">
            <w:pPr>
              <w:spacing w:line="276" w:lineRule="auto"/>
              <w:ind w:firstLine="0"/>
              <w:jc w:val="left"/>
              <w:rPr>
                <w:rFonts w:cs="Times New Roman"/>
                <w:b/>
                <w:szCs w:val="24"/>
              </w:rPr>
            </w:pPr>
            <w:r w:rsidRPr="002A45CE">
              <w:rPr>
                <w:rFonts w:cs="Times New Roman"/>
                <w:b/>
                <w:szCs w:val="24"/>
              </w:rPr>
              <w:t>DVB/CAR/PDMS</w:t>
            </w:r>
          </w:p>
        </w:tc>
        <w:tc>
          <w:tcPr>
            <w:tcW w:w="1890" w:type="dxa"/>
            <w:tcBorders>
              <w:bottom w:val="single" w:sz="4" w:space="0" w:color="auto"/>
            </w:tcBorders>
            <w:shd w:val="clear" w:color="auto" w:fill="F2F2F2" w:themeFill="background1" w:themeFillShade="F2"/>
            <w:vAlign w:val="center"/>
          </w:tcPr>
          <w:p w14:paraId="244A21E5" w14:textId="77777777" w:rsidR="00AA30D1" w:rsidRDefault="00AA30D1" w:rsidP="002A45CE">
            <w:pPr>
              <w:spacing w:line="276" w:lineRule="auto"/>
              <w:ind w:firstLine="0"/>
              <w:jc w:val="left"/>
              <w:rPr>
                <w:rFonts w:cs="Times New Roman"/>
                <w:szCs w:val="24"/>
              </w:rPr>
            </w:pPr>
            <w:r>
              <w:rPr>
                <w:rFonts w:cs="Times New Roman"/>
                <w:szCs w:val="24"/>
              </w:rPr>
              <w:t>55/30 μm</w:t>
            </w:r>
          </w:p>
        </w:tc>
        <w:tc>
          <w:tcPr>
            <w:tcW w:w="1440" w:type="dxa"/>
            <w:tcBorders>
              <w:bottom w:val="single" w:sz="4" w:space="0" w:color="auto"/>
            </w:tcBorders>
            <w:shd w:val="clear" w:color="auto" w:fill="F2F2F2" w:themeFill="background1" w:themeFillShade="F2"/>
            <w:vAlign w:val="center"/>
          </w:tcPr>
          <w:p w14:paraId="4B031F30" w14:textId="77777777" w:rsidR="00AA30D1" w:rsidRDefault="00AA30D1" w:rsidP="002A45CE">
            <w:pPr>
              <w:spacing w:line="276" w:lineRule="auto"/>
              <w:ind w:firstLine="0"/>
              <w:jc w:val="left"/>
              <w:rPr>
                <w:rFonts w:cs="Times New Roman"/>
                <w:szCs w:val="24"/>
              </w:rPr>
            </w:pPr>
            <w:r>
              <w:rPr>
                <w:rFonts w:cs="Times New Roman"/>
                <w:szCs w:val="24"/>
              </w:rPr>
              <w:t>Gray</w:t>
            </w:r>
          </w:p>
        </w:tc>
        <w:tc>
          <w:tcPr>
            <w:tcW w:w="1710" w:type="dxa"/>
            <w:tcBorders>
              <w:bottom w:val="single" w:sz="4" w:space="0" w:color="auto"/>
            </w:tcBorders>
            <w:shd w:val="clear" w:color="auto" w:fill="F2F2F2" w:themeFill="background1" w:themeFillShade="F2"/>
            <w:vAlign w:val="center"/>
          </w:tcPr>
          <w:p w14:paraId="51D05BD6" w14:textId="77777777" w:rsidR="00AA30D1" w:rsidRDefault="00AA30D1" w:rsidP="002A45CE">
            <w:pPr>
              <w:spacing w:line="276" w:lineRule="auto"/>
              <w:ind w:firstLine="0"/>
              <w:jc w:val="left"/>
              <w:rPr>
                <w:rFonts w:cs="Times New Roman"/>
                <w:szCs w:val="24"/>
              </w:rPr>
            </w:pPr>
            <w:r>
              <w:rPr>
                <w:rFonts w:cs="Times New Roman"/>
                <w:szCs w:val="24"/>
              </w:rPr>
              <w:t>Adsorbent</w:t>
            </w:r>
          </w:p>
        </w:tc>
        <w:tc>
          <w:tcPr>
            <w:tcW w:w="1350" w:type="dxa"/>
            <w:tcBorders>
              <w:bottom w:val="single" w:sz="4" w:space="0" w:color="auto"/>
            </w:tcBorders>
            <w:shd w:val="clear" w:color="auto" w:fill="F2F2F2" w:themeFill="background1" w:themeFillShade="F2"/>
            <w:vAlign w:val="center"/>
          </w:tcPr>
          <w:p w14:paraId="4160140F" w14:textId="77777777" w:rsidR="00AA30D1" w:rsidRDefault="00AA30D1" w:rsidP="002A45CE">
            <w:pPr>
              <w:spacing w:line="276" w:lineRule="auto"/>
              <w:ind w:firstLine="0"/>
              <w:jc w:val="left"/>
              <w:rPr>
                <w:rFonts w:cs="Times New Roman"/>
                <w:szCs w:val="24"/>
              </w:rPr>
            </w:pPr>
            <w:r>
              <w:rPr>
                <w:rFonts w:cs="Times New Roman"/>
                <w:szCs w:val="24"/>
              </w:rPr>
              <w:t>Bipolar</w:t>
            </w:r>
          </w:p>
        </w:tc>
      </w:tr>
    </w:tbl>
    <w:p w14:paraId="59DFEFB0" w14:textId="77777777" w:rsidR="00AA30D1" w:rsidRPr="00060850" w:rsidRDefault="00AA30D1" w:rsidP="00AA30D1">
      <w:pPr>
        <w:ind w:firstLine="0"/>
      </w:pPr>
    </w:p>
    <w:p w14:paraId="5E062500" w14:textId="7F76921E" w:rsidR="00327077" w:rsidRPr="00327077" w:rsidRDefault="00D24EE5" w:rsidP="007A0781">
      <w:r>
        <w:t xml:space="preserve"> </w:t>
      </w:r>
      <w:r w:rsidR="00327077" w:rsidRPr="00772633">
        <w:t>All silica fibers and manual SPME holders used for the extraction of volatiles from illicit substances were purchased from Supelco (Bellefonte, PA)</w:t>
      </w:r>
      <w:r w:rsidR="00327077">
        <w:t>:</w:t>
      </w:r>
      <w:r w:rsidR="00327077" w:rsidRPr="00772633">
        <w:t xml:space="preserve"> </w:t>
      </w:r>
      <w:r w:rsidR="00327077" w:rsidRPr="00772633">
        <w:rPr>
          <w:bCs/>
        </w:rPr>
        <w:t xml:space="preserve">Polydimethylsiloxane (PDMS, 100 μm), </w:t>
      </w:r>
      <w:r w:rsidR="00327077" w:rsidRPr="00772633">
        <w:t>Polyethylene glycol (</w:t>
      </w:r>
      <w:r w:rsidR="00327077" w:rsidRPr="00772633">
        <w:rPr>
          <w:bCs/>
        </w:rPr>
        <w:t>PEG, 60 μm)</w:t>
      </w:r>
      <w:r w:rsidR="00327077" w:rsidRPr="00772633">
        <w:t>, Polyacrylate (</w:t>
      </w:r>
      <w:r w:rsidR="00327077" w:rsidRPr="00772633">
        <w:rPr>
          <w:bCs/>
        </w:rPr>
        <w:t>PA, 85 μm)</w:t>
      </w:r>
      <w:r w:rsidR="00327077" w:rsidRPr="00772633">
        <w:t>, Divinylbenzene/Carboxen/ Polydimethylsiloxane (</w:t>
      </w:r>
      <w:r w:rsidR="00327077" w:rsidRPr="00772633">
        <w:rPr>
          <w:bCs/>
        </w:rPr>
        <w:t>DVB/CAR/PDMS, 50/30 μm)</w:t>
      </w:r>
      <w:r w:rsidR="00327077" w:rsidRPr="00772633">
        <w:t>, Polydimethylsiloxane/Divinylbenzene (</w:t>
      </w:r>
      <w:r w:rsidR="00327077" w:rsidRPr="00772633">
        <w:rPr>
          <w:bCs/>
        </w:rPr>
        <w:t xml:space="preserve">PDMS/DVB, 65 μm). </w:t>
      </w:r>
      <w:r w:rsidR="00327077" w:rsidRPr="00772633">
        <w:t>For each extraction</w:t>
      </w:r>
      <w:r w:rsidR="00327077">
        <w:t xml:space="preserve"> time and equilibrium time analysis</w:t>
      </w:r>
      <w:r w:rsidR="00327077" w:rsidRPr="00772633">
        <w:t xml:space="preserve">, samples were sealed in 10 mL screw-top clear vials with </w:t>
      </w:r>
      <w:r w:rsidR="00327077" w:rsidRPr="00772633">
        <w:lastRenderedPageBreak/>
        <w:t>polypropylene hole caps and PTFE/silicone septa (Supelco, Bellefonte, PA).</w:t>
      </w:r>
      <w:r w:rsidR="00327077">
        <w:t xml:space="preserve"> When conducting the temperature study, samples were placed in a Isotemp Digital Dry Baths/ Block Heater (Fisher Scientific, Pittsburg, PA).</w:t>
      </w:r>
    </w:p>
    <w:p w14:paraId="2CC6691D" w14:textId="63BCCE70" w:rsidR="00327077" w:rsidRDefault="00427063" w:rsidP="00E402B1">
      <w:pPr>
        <w:pStyle w:val="Heading2"/>
        <w:rPr>
          <w:rFonts w:cs="Times New Roman"/>
          <w:szCs w:val="24"/>
        </w:rPr>
      </w:pPr>
      <w:bookmarkStart w:id="88" w:name="_Toc467151371"/>
      <w:r w:rsidRPr="00AE5B87">
        <w:rPr>
          <w:rFonts w:cs="Times New Roman"/>
          <w:szCs w:val="24"/>
        </w:rPr>
        <w:t>Methods</w:t>
      </w:r>
      <w:bookmarkEnd w:id="88"/>
    </w:p>
    <w:p w14:paraId="3ADAA243" w14:textId="5B08AA38" w:rsidR="009D0FF9" w:rsidRDefault="005933AB" w:rsidP="007A0781">
      <w:r>
        <w:t xml:space="preserve">The extraction efficiency obtained with the SPME method can be affected by </w:t>
      </w:r>
      <w:r w:rsidR="00362BCF">
        <w:t xml:space="preserve">the </w:t>
      </w:r>
      <w:r w:rsidR="00E34C0D">
        <w:t>fiber type</w:t>
      </w:r>
      <w:r>
        <w:t xml:space="preserve">, extraction </w:t>
      </w:r>
      <w:r w:rsidR="00C57B8F">
        <w:t xml:space="preserve">time and </w:t>
      </w:r>
      <w:r>
        <w:t>temperature</w:t>
      </w:r>
      <w:r w:rsidR="00E34C0D">
        <w:t>,</w:t>
      </w:r>
      <w:r>
        <w:t xml:space="preserve"> and </w:t>
      </w:r>
      <w:r w:rsidR="00E34C0D">
        <w:t xml:space="preserve">equilibrium </w:t>
      </w:r>
      <w:r>
        <w:t>time.</w:t>
      </w:r>
      <w:r w:rsidR="00E34C0D">
        <w:t xml:space="preserve"> Before the evaluation of the best extraction</w:t>
      </w:r>
      <w:r w:rsidR="009D0FF9">
        <w:t xml:space="preserve"> method to analyze the </w:t>
      </w:r>
      <w:r w:rsidR="002A7D7B">
        <w:t xml:space="preserve">headspace of the different </w:t>
      </w:r>
      <w:r w:rsidR="009D0FF9">
        <w:t>samples</w:t>
      </w:r>
      <w:r w:rsidR="002A7D7B">
        <w:t>,</w:t>
      </w:r>
      <w:r w:rsidR="009D0FF9">
        <w:t xml:space="preserve"> </w:t>
      </w:r>
      <w:r w:rsidR="002A7D7B">
        <w:t xml:space="preserve">a comprehensive literature search was performed. A variety of published articles </w:t>
      </w:r>
      <w:r w:rsidR="00DA2C66">
        <w:t>were evaluated in regards to GC/</w:t>
      </w:r>
      <w:r w:rsidR="002A7D7B">
        <w:t xml:space="preserve">MS methods for the analysis of headspace of both </w:t>
      </w:r>
      <w:r w:rsidR="00C63EEB">
        <w:t xml:space="preserve">heroin </w:t>
      </w:r>
      <w:r w:rsidR="002A7D7B">
        <w:t xml:space="preserve">and marijuana samples. Although the objective of the researchers in the past has not been the same as the one previously stated, the </w:t>
      </w:r>
      <w:r w:rsidR="00DA2C66">
        <w:t>GC/</w:t>
      </w:r>
      <w:r w:rsidR="00C57B8F">
        <w:t>MS</w:t>
      </w:r>
      <w:r w:rsidR="002A7D7B">
        <w:t xml:space="preserve"> have certainly been </w:t>
      </w:r>
      <w:r w:rsidR="00C57B8F">
        <w:t>used to evaluate these substances</w:t>
      </w:r>
      <w:r w:rsidR="00841A78">
        <w:t>.</w:t>
      </w:r>
    </w:p>
    <w:p w14:paraId="0E6006A2" w14:textId="77777777" w:rsidR="00C0376F" w:rsidRPr="00E34C0D" w:rsidRDefault="00C0376F" w:rsidP="00E402B1">
      <w:pPr>
        <w:pStyle w:val="Heading3"/>
      </w:pPr>
      <w:bookmarkStart w:id="89" w:name="_Toc467151372"/>
      <w:r>
        <w:t>Extraction Method</w:t>
      </w:r>
      <w:bookmarkEnd w:id="89"/>
    </w:p>
    <w:p w14:paraId="14EB1B71" w14:textId="77777777" w:rsidR="00C0376F" w:rsidRPr="00E34C0D" w:rsidRDefault="00C0376F" w:rsidP="00C0376F">
      <w:pPr>
        <w:rPr>
          <w:i/>
        </w:rPr>
      </w:pPr>
      <w:r w:rsidRPr="00E34C0D">
        <w:rPr>
          <w:i/>
        </w:rPr>
        <w:t>Marijuana</w:t>
      </w:r>
    </w:p>
    <w:p w14:paraId="1A88866F" w14:textId="3787704D" w:rsidR="00C0376F" w:rsidRDefault="00C0376F" w:rsidP="00C0376F">
      <w:pPr>
        <w:rPr>
          <w:rFonts w:cs="Times New Roman"/>
          <w:szCs w:val="24"/>
        </w:rPr>
      </w:pPr>
      <w:r>
        <w:t>Samples of marijuana were obtained through law enforcement personnel registered under the control substance act of 1970 through DEA. This</w:t>
      </w:r>
      <w:r w:rsidR="00362BCF">
        <w:t xml:space="preserve"> permit</w:t>
      </w:r>
      <w:r>
        <w:t xml:space="preserve"> allows individuals to possess narcotics for a variety of listed purposes. </w:t>
      </w:r>
      <w:r w:rsidR="00362BCF">
        <w:t>M</w:t>
      </w:r>
      <w:r>
        <w:t xml:space="preserve">arijuana </w:t>
      </w:r>
      <w:r w:rsidR="00362BCF">
        <w:t>samples</w:t>
      </w:r>
      <w:r>
        <w:t xml:space="preserve"> are usually evidence that can further be destroyed but </w:t>
      </w:r>
      <w:r w:rsidRPr="0009059C">
        <w:t>instead</w:t>
      </w:r>
      <w:r>
        <w:t xml:space="preserve"> are evaluated and classified in the laboratory to be potentially used for research, canine training, pharmacies, teaching institution, among others. All marijuana samples consisted of an uniformly physical characteristics</w:t>
      </w:r>
      <w:r w:rsidRPr="00147D74">
        <w:t>,</w:t>
      </w:r>
      <w:r w:rsidR="003E4EB1">
        <w:t xml:space="preserve"> dried,</w:t>
      </w:r>
      <w:r w:rsidRPr="00147D74">
        <w:t xml:space="preserve"> green, </w:t>
      </w:r>
      <w:r w:rsidR="003E4EB1">
        <w:t xml:space="preserve">and </w:t>
      </w:r>
      <w:r w:rsidRPr="00147D74">
        <w:t>plant alike.</w:t>
      </w:r>
      <w:r>
        <w:t xml:space="preserve"> An average of </w:t>
      </w:r>
      <w:r w:rsidRPr="00147D74">
        <w:t>0.50</w:t>
      </w:r>
      <w:r w:rsidR="00147D74">
        <w:t>0</w:t>
      </w:r>
      <w:r w:rsidRPr="00147D74">
        <w:t xml:space="preserve"> </w:t>
      </w:r>
      <w:r>
        <w:t xml:space="preserve">g was weight into a brand new 10 mL </w:t>
      </w:r>
      <w:r>
        <w:rPr>
          <w:rFonts w:cs="Times New Roman"/>
          <w:szCs w:val="24"/>
        </w:rPr>
        <w:t xml:space="preserve">screw-top clear vial. Samples were only allowed to be tested for </w:t>
      </w:r>
      <w:r w:rsidR="003E4EB1">
        <w:rPr>
          <w:rFonts w:cs="Times New Roman"/>
          <w:szCs w:val="24"/>
        </w:rPr>
        <w:t>no more than</w:t>
      </w:r>
      <w:r>
        <w:rPr>
          <w:rFonts w:cs="Times New Roman"/>
          <w:szCs w:val="24"/>
        </w:rPr>
        <w:t xml:space="preserve"> 2 hrs. Therefore, the time limits evaluated were </w:t>
      </w:r>
      <w:r w:rsidR="003E4EB1">
        <w:rPr>
          <w:rFonts w:cs="Times New Roman"/>
          <w:szCs w:val="24"/>
        </w:rPr>
        <w:t>15 min from each other up to 90 min</w:t>
      </w:r>
      <w:r>
        <w:rPr>
          <w:rFonts w:cs="Times New Roman"/>
          <w:szCs w:val="24"/>
        </w:rPr>
        <w:t xml:space="preserve">. To evaluate the factors </w:t>
      </w:r>
      <w:r>
        <w:rPr>
          <w:rFonts w:cs="Times New Roman"/>
          <w:szCs w:val="24"/>
        </w:rPr>
        <w:lastRenderedPageBreak/>
        <w:t>influencing the HS-SPME such as fiber chemistry, equilibrium and extraction time, a Fisher Scientific</w:t>
      </w:r>
      <w:r w:rsidRPr="003059B7">
        <w:rPr>
          <w:rFonts w:cs="Times New Roman"/>
          <w:szCs w:val="24"/>
          <w:vertAlign w:val="superscript"/>
        </w:rPr>
        <w:t xml:space="preserve">TM </w:t>
      </w:r>
      <w:r>
        <w:rPr>
          <w:rFonts w:cs="Times New Roman"/>
          <w:szCs w:val="24"/>
        </w:rPr>
        <w:t xml:space="preserve">Big-Digit Time/Stopwatch was used to keep track of the analysis time. Samples were tested in triplicates and a blank was included for control purposes. To maintain a record of the environmental conditions before each set of samples was extracted, temperature and humidity were recorded using a HHF81 4-in-1 </w:t>
      </w:r>
      <w:r w:rsidRPr="00B83513">
        <w:t>anemometer, hygrometer, light meter and thermometer (Omega Engineering, Inc., Stamford, CT, USA)</w:t>
      </w:r>
      <w:r>
        <w:rPr>
          <w:rFonts w:cs="Times New Roman"/>
          <w:szCs w:val="24"/>
        </w:rPr>
        <w:t xml:space="preserve">. </w:t>
      </w:r>
      <w:r w:rsidR="003E4EB1">
        <w:t>Prior to</w:t>
      </w:r>
      <w:r>
        <w:t xml:space="preserve"> any extraction, new fibers were conditioned according to the manufacturer’s instructions (</w:t>
      </w:r>
      <w:r>
        <w:fldChar w:fldCharType="begin"/>
      </w:r>
      <w:r>
        <w:instrText xml:space="preserve"> REF _Ref324581529 \h </w:instrText>
      </w:r>
      <w:r>
        <w:fldChar w:fldCharType="separate"/>
      </w:r>
      <w:r w:rsidR="0053144D">
        <w:t xml:space="preserve">Table </w:t>
      </w:r>
      <w:r w:rsidR="0053144D">
        <w:rPr>
          <w:noProof/>
        </w:rPr>
        <w:t>2</w:t>
      </w:r>
      <w:r>
        <w:fldChar w:fldCharType="end"/>
      </w:r>
      <w:r>
        <w:t>) by inserting them into the GC injector port at the recommended temperature and for the indicated amount of time depending on the fiber chemistry. An extraction proce</w:t>
      </w:r>
      <w:r w:rsidRPr="00ED5F83">
        <w:t xml:space="preserve">dure was established </w:t>
      </w:r>
      <w:r>
        <w:t xml:space="preserve">with the initial conditions equilibrium </w:t>
      </w:r>
      <w:r w:rsidRPr="00ED5F83">
        <w:t xml:space="preserve">time </w:t>
      </w:r>
      <w:r>
        <w:t>of one hour. U</w:t>
      </w:r>
      <w:r>
        <w:rPr>
          <w:rFonts w:cs="Times New Roman"/>
          <w:szCs w:val="24"/>
        </w:rPr>
        <w:t xml:space="preserve">pon completion, SPME fibers were injected through the septa in the vial hold in place using a clamp. </w:t>
      </w:r>
      <w:r w:rsidR="003E4EB1">
        <w:rPr>
          <w:rFonts w:cs="Times New Roman"/>
          <w:szCs w:val="24"/>
        </w:rPr>
        <w:t xml:space="preserve">The </w:t>
      </w:r>
      <w:r>
        <w:rPr>
          <w:rFonts w:cs="Times New Roman"/>
          <w:szCs w:val="24"/>
        </w:rPr>
        <w:t xml:space="preserve">SPME fibers were exposed to the headspace of the samples by pushing the plunger and exposing the fiber to volatiles in the headspace for an hour (time randomly selected to keep uniformity through the analysis). </w:t>
      </w:r>
      <w:bookmarkStart w:id="90" w:name="_GoBack"/>
      <w:bookmarkEnd w:id="90"/>
    </w:p>
    <w:p w14:paraId="6CA196CD" w14:textId="77777777" w:rsidR="003222FB" w:rsidRDefault="003222FB" w:rsidP="003222FB">
      <w:pPr>
        <w:pStyle w:val="Caption"/>
      </w:pPr>
      <w:bookmarkStart w:id="91" w:name="_Ref324581529"/>
      <w:bookmarkStart w:id="92" w:name="_Toc467151300"/>
      <w:r>
        <w:t xml:space="preserve">Table </w:t>
      </w:r>
      <w:r>
        <w:fldChar w:fldCharType="begin"/>
      </w:r>
      <w:r>
        <w:instrText xml:space="preserve"> SEQ Table \* ARABIC </w:instrText>
      </w:r>
      <w:r>
        <w:fldChar w:fldCharType="separate"/>
      </w:r>
      <w:r w:rsidR="0053144D">
        <w:rPr>
          <w:noProof/>
        </w:rPr>
        <w:t>2</w:t>
      </w:r>
      <w:r>
        <w:rPr>
          <w:noProof/>
        </w:rPr>
        <w:fldChar w:fldCharType="end"/>
      </w:r>
      <w:bookmarkEnd w:id="91"/>
      <w:r>
        <w:t>. Temperature and Conditioning Recommendations for GC</w:t>
      </w:r>
      <w:bookmarkEnd w:id="92"/>
    </w:p>
    <w:tbl>
      <w:tblPr>
        <w:tblW w:w="4357" w:type="pct"/>
        <w:jc w:val="center"/>
        <w:tblLook w:val="04A0" w:firstRow="1" w:lastRow="0" w:firstColumn="1" w:lastColumn="0" w:noHBand="0" w:noVBand="1"/>
      </w:tblPr>
      <w:tblGrid>
        <w:gridCol w:w="2796"/>
        <w:gridCol w:w="2753"/>
        <w:gridCol w:w="1980"/>
      </w:tblGrid>
      <w:tr w:rsidR="003222FB" w14:paraId="0300C356" w14:textId="77777777" w:rsidTr="004930D4">
        <w:trPr>
          <w:trHeight w:val="432"/>
          <w:jc w:val="center"/>
        </w:trPr>
        <w:tc>
          <w:tcPr>
            <w:tcW w:w="1857" w:type="pct"/>
            <w:tcBorders>
              <w:top w:val="single" w:sz="4" w:space="0" w:color="auto"/>
              <w:bottom w:val="single" w:sz="4" w:space="0" w:color="auto"/>
            </w:tcBorders>
            <w:shd w:val="clear" w:color="auto" w:fill="auto"/>
            <w:vAlign w:val="center"/>
          </w:tcPr>
          <w:p w14:paraId="0E233854" w14:textId="77777777" w:rsidR="003222FB" w:rsidRPr="002A45CE" w:rsidRDefault="003222FB" w:rsidP="004930D4">
            <w:pPr>
              <w:spacing w:line="276" w:lineRule="auto"/>
              <w:ind w:firstLine="0"/>
              <w:jc w:val="left"/>
              <w:rPr>
                <w:rFonts w:cs="Times New Roman"/>
                <w:b/>
                <w:szCs w:val="24"/>
              </w:rPr>
            </w:pPr>
            <w:r w:rsidRPr="002A45CE">
              <w:rPr>
                <w:rFonts w:cs="Times New Roman"/>
                <w:b/>
                <w:szCs w:val="24"/>
              </w:rPr>
              <w:t>Fiber Coating</w:t>
            </w:r>
          </w:p>
        </w:tc>
        <w:tc>
          <w:tcPr>
            <w:tcW w:w="1828" w:type="pct"/>
            <w:tcBorders>
              <w:top w:val="single" w:sz="4" w:space="0" w:color="auto"/>
              <w:bottom w:val="single" w:sz="4" w:space="0" w:color="auto"/>
            </w:tcBorders>
            <w:shd w:val="clear" w:color="auto" w:fill="auto"/>
            <w:vAlign w:val="center"/>
          </w:tcPr>
          <w:p w14:paraId="783499BF" w14:textId="77777777" w:rsidR="003222FB" w:rsidRPr="002A45CE" w:rsidRDefault="003222FB" w:rsidP="004930D4">
            <w:pPr>
              <w:spacing w:line="276" w:lineRule="auto"/>
              <w:ind w:firstLine="0"/>
              <w:jc w:val="left"/>
              <w:rPr>
                <w:rFonts w:cs="Times New Roman"/>
                <w:b/>
                <w:szCs w:val="24"/>
              </w:rPr>
            </w:pPr>
            <w:r w:rsidRPr="002A45CE">
              <w:rPr>
                <w:rFonts w:cs="Times New Roman"/>
                <w:b/>
                <w:szCs w:val="24"/>
              </w:rPr>
              <w:t>Conditioning Temp</w:t>
            </w:r>
          </w:p>
        </w:tc>
        <w:tc>
          <w:tcPr>
            <w:tcW w:w="1315" w:type="pct"/>
            <w:tcBorders>
              <w:top w:val="single" w:sz="4" w:space="0" w:color="auto"/>
              <w:bottom w:val="single" w:sz="4" w:space="0" w:color="auto"/>
            </w:tcBorders>
            <w:shd w:val="clear" w:color="auto" w:fill="auto"/>
            <w:vAlign w:val="center"/>
          </w:tcPr>
          <w:p w14:paraId="14FB2D2D" w14:textId="77777777" w:rsidR="003222FB" w:rsidRPr="002A45CE" w:rsidRDefault="003222FB" w:rsidP="004930D4">
            <w:pPr>
              <w:tabs>
                <w:tab w:val="left" w:pos="1241"/>
              </w:tabs>
              <w:spacing w:line="276" w:lineRule="auto"/>
              <w:ind w:firstLine="0"/>
              <w:jc w:val="left"/>
              <w:rPr>
                <w:rFonts w:cs="Times New Roman"/>
                <w:b/>
                <w:szCs w:val="24"/>
              </w:rPr>
            </w:pPr>
            <w:r w:rsidRPr="002A45CE">
              <w:rPr>
                <w:rFonts w:cs="Times New Roman"/>
                <w:b/>
                <w:szCs w:val="24"/>
              </w:rPr>
              <w:t>Time (hr)</w:t>
            </w:r>
          </w:p>
        </w:tc>
      </w:tr>
      <w:tr w:rsidR="003222FB" w14:paraId="5E13215B" w14:textId="77777777" w:rsidTr="004930D4">
        <w:trPr>
          <w:trHeight w:val="432"/>
          <w:jc w:val="center"/>
        </w:trPr>
        <w:tc>
          <w:tcPr>
            <w:tcW w:w="1857" w:type="pct"/>
            <w:tcBorders>
              <w:top w:val="single" w:sz="4" w:space="0" w:color="auto"/>
            </w:tcBorders>
            <w:shd w:val="clear" w:color="auto" w:fill="F2F2F2" w:themeFill="background1" w:themeFillShade="F2"/>
            <w:vAlign w:val="bottom"/>
          </w:tcPr>
          <w:p w14:paraId="4F525F42" w14:textId="77777777" w:rsidR="003222FB" w:rsidRPr="002A45CE" w:rsidRDefault="003222FB" w:rsidP="004930D4">
            <w:pPr>
              <w:spacing w:before="120" w:line="276" w:lineRule="auto"/>
              <w:ind w:firstLine="0"/>
              <w:jc w:val="left"/>
              <w:rPr>
                <w:rFonts w:cs="Times New Roman"/>
                <w:b/>
                <w:szCs w:val="24"/>
              </w:rPr>
            </w:pPr>
            <w:r w:rsidRPr="002A45CE">
              <w:rPr>
                <w:rFonts w:cs="Times New Roman"/>
                <w:b/>
                <w:szCs w:val="24"/>
              </w:rPr>
              <w:t>PDMS</w:t>
            </w:r>
          </w:p>
        </w:tc>
        <w:tc>
          <w:tcPr>
            <w:tcW w:w="1828" w:type="pct"/>
            <w:tcBorders>
              <w:top w:val="single" w:sz="4" w:space="0" w:color="auto"/>
            </w:tcBorders>
            <w:shd w:val="clear" w:color="auto" w:fill="F2F2F2" w:themeFill="background1" w:themeFillShade="F2"/>
            <w:vAlign w:val="bottom"/>
          </w:tcPr>
          <w:p w14:paraId="261D367B" w14:textId="77777777" w:rsidR="003222FB" w:rsidRDefault="003222FB" w:rsidP="004930D4">
            <w:pPr>
              <w:spacing w:before="120" w:line="276" w:lineRule="auto"/>
              <w:ind w:firstLine="0"/>
              <w:jc w:val="left"/>
              <w:rPr>
                <w:rFonts w:cs="Times New Roman"/>
                <w:szCs w:val="24"/>
              </w:rPr>
            </w:pPr>
            <w:r>
              <w:rPr>
                <w:rFonts w:cs="Times New Roman"/>
                <w:szCs w:val="24"/>
              </w:rPr>
              <w:t>250 °C</w:t>
            </w:r>
          </w:p>
        </w:tc>
        <w:tc>
          <w:tcPr>
            <w:tcW w:w="1315" w:type="pct"/>
            <w:tcBorders>
              <w:top w:val="single" w:sz="4" w:space="0" w:color="auto"/>
            </w:tcBorders>
            <w:shd w:val="clear" w:color="auto" w:fill="F2F2F2" w:themeFill="background1" w:themeFillShade="F2"/>
            <w:vAlign w:val="bottom"/>
          </w:tcPr>
          <w:p w14:paraId="49BFCC73" w14:textId="77777777" w:rsidR="003222FB" w:rsidRDefault="003222FB" w:rsidP="004930D4">
            <w:pPr>
              <w:tabs>
                <w:tab w:val="left" w:pos="1241"/>
              </w:tabs>
              <w:spacing w:before="120" w:line="276" w:lineRule="auto"/>
              <w:ind w:firstLine="0"/>
              <w:jc w:val="left"/>
              <w:rPr>
                <w:rFonts w:cs="Times New Roman"/>
                <w:szCs w:val="24"/>
              </w:rPr>
            </w:pPr>
            <w:r>
              <w:rPr>
                <w:rFonts w:cs="Times New Roman"/>
                <w:szCs w:val="24"/>
              </w:rPr>
              <w:t>0.5</w:t>
            </w:r>
          </w:p>
        </w:tc>
      </w:tr>
      <w:tr w:rsidR="003222FB" w14:paraId="5B5FD3B1" w14:textId="77777777" w:rsidTr="004930D4">
        <w:trPr>
          <w:trHeight w:val="432"/>
          <w:jc w:val="center"/>
        </w:trPr>
        <w:tc>
          <w:tcPr>
            <w:tcW w:w="1857" w:type="pct"/>
            <w:shd w:val="clear" w:color="auto" w:fill="auto"/>
            <w:vAlign w:val="bottom"/>
          </w:tcPr>
          <w:p w14:paraId="1EF38823" w14:textId="77777777" w:rsidR="003222FB" w:rsidRPr="002A45CE" w:rsidRDefault="003222FB" w:rsidP="004930D4">
            <w:pPr>
              <w:tabs>
                <w:tab w:val="left" w:pos="1944"/>
              </w:tabs>
              <w:spacing w:line="276" w:lineRule="auto"/>
              <w:ind w:firstLine="0"/>
              <w:jc w:val="left"/>
              <w:rPr>
                <w:rFonts w:cs="Times New Roman"/>
                <w:b/>
                <w:szCs w:val="24"/>
              </w:rPr>
            </w:pPr>
            <w:r w:rsidRPr="002A45CE">
              <w:rPr>
                <w:rFonts w:cs="Times New Roman"/>
                <w:b/>
                <w:szCs w:val="24"/>
              </w:rPr>
              <w:t>PA</w:t>
            </w:r>
          </w:p>
        </w:tc>
        <w:tc>
          <w:tcPr>
            <w:tcW w:w="1828" w:type="pct"/>
            <w:shd w:val="clear" w:color="auto" w:fill="auto"/>
            <w:vAlign w:val="bottom"/>
          </w:tcPr>
          <w:p w14:paraId="7FBA65A7" w14:textId="77777777" w:rsidR="003222FB" w:rsidRDefault="003222FB" w:rsidP="004930D4">
            <w:pPr>
              <w:tabs>
                <w:tab w:val="left" w:pos="1167"/>
                <w:tab w:val="left" w:pos="1512"/>
              </w:tabs>
              <w:spacing w:line="276" w:lineRule="auto"/>
              <w:ind w:firstLine="0"/>
              <w:jc w:val="left"/>
              <w:rPr>
                <w:rFonts w:cs="Times New Roman"/>
                <w:szCs w:val="24"/>
              </w:rPr>
            </w:pPr>
            <w:r>
              <w:rPr>
                <w:rFonts w:cs="Times New Roman"/>
                <w:szCs w:val="24"/>
              </w:rPr>
              <w:t>300 °C</w:t>
            </w:r>
          </w:p>
        </w:tc>
        <w:tc>
          <w:tcPr>
            <w:tcW w:w="1315" w:type="pct"/>
            <w:shd w:val="clear" w:color="auto" w:fill="auto"/>
            <w:vAlign w:val="bottom"/>
          </w:tcPr>
          <w:p w14:paraId="2CDAA7B0" w14:textId="77777777" w:rsidR="003222FB" w:rsidRDefault="003222FB" w:rsidP="004930D4">
            <w:pPr>
              <w:tabs>
                <w:tab w:val="left" w:pos="1241"/>
              </w:tabs>
              <w:spacing w:line="276" w:lineRule="auto"/>
              <w:ind w:firstLine="0"/>
              <w:jc w:val="left"/>
              <w:rPr>
                <w:rFonts w:cs="Times New Roman"/>
                <w:szCs w:val="24"/>
              </w:rPr>
            </w:pPr>
            <w:r>
              <w:rPr>
                <w:rFonts w:cs="Times New Roman"/>
                <w:szCs w:val="24"/>
              </w:rPr>
              <w:t>2</w:t>
            </w:r>
          </w:p>
        </w:tc>
      </w:tr>
      <w:tr w:rsidR="003222FB" w14:paraId="0BCA5609" w14:textId="77777777" w:rsidTr="004930D4">
        <w:trPr>
          <w:trHeight w:val="432"/>
          <w:jc w:val="center"/>
        </w:trPr>
        <w:tc>
          <w:tcPr>
            <w:tcW w:w="1857" w:type="pct"/>
            <w:shd w:val="clear" w:color="auto" w:fill="F2F2F2" w:themeFill="background1" w:themeFillShade="F2"/>
            <w:vAlign w:val="bottom"/>
          </w:tcPr>
          <w:p w14:paraId="06491574" w14:textId="77777777" w:rsidR="003222FB" w:rsidRPr="002A45CE" w:rsidRDefault="003222FB" w:rsidP="004930D4">
            <w:pPr>
              <w:spacing w:line="276" w:lineRule="auto"/>
              <w:ind w:firstLine="0"/>
              <w:jc w:val="left"/>
              <w:rPr>
                <w:rFonts w:cs="Times New Roman"/>
                <w:b/>
                <w:szCs w:val="24"/>
              </w:rPr>
            </w:pPr>
            <w:r w:rsidRPr="002A45CE">
              <w:rPr>
                <w:rFonts w:cs="Times New Roman"/>
                <w:b/>
                <w:szCs w:val="24"/>
              </w:rPr>
              <w:t>PDMS/DVB</w:t>
            </w:r>
          </w:p>
        </w:tc>
        <w:tc>
          <w:tcPr>
            <w:tcW w:w="1828" w:type="pct"/>
            <w:shd w:val="clear" w:color="auto" w:fill="F2F2F2" w:themeFill="background1" w:themeFillShade="F2"/>
            <w:vAlign w:val="bottom"/>
          </w:tcPr>
          <w:p w14:paraId="3CC8C90D" w14:textId="77777777" w:rsidR="003222FB" w:rsidRDefault="003222FB" w:rsidP="004930D4">
            <w:pPr>
              <w:tabs>
                <w:tab w:val="left" w:pos="1167"/>
              </w:tabs>
              <w:spacing w:line="276" w:lineRule="auto"/>
              <w:ind w:firstLine="0"/>
              <w:jc w:val="left"/>
              <w:rPr>
                <w:rFonts w:cs="Times New Roman"/>
                <w:szCs w:val="24"/>
              </w:rPr>
            </w:pPr>
            <w:r>
              <w:rPr>
                <w:rFonts w:cs="Times New Roman"/>
                <w:szCs w:val="24"/>
              </w:rPr>
              <w:t>250 °C</w:t>
            </w:r>
          </w:p>
        </w:tc>
        <w:tc>
          <w:tcPr>
            <w:tcW w:w="1315" w:type="pct"/>
            <w:shd w:val="clear" w:color="auto" w:fill="F2F2F2" w:themeFill="background1" w:themeFillShade="F2"/>
            <w:vAlign w:val="bottom"/>
          </w:tcPr>
          <w:p w14:paraId="7DD5BD41" w14:textId="77777777" w:rsidR="003222FB" w:rsidRDefault="003222FB" w:rsidP="004930D4">
            <w:pPr>
              <w:tabs>
                <w:tab w:val="left" w:pos="1241"/>
              </w:tabs>
              <w:spacing w:line="276" w:lineRule="auto"/>
              <w:ind w:firstLine="0"/>
              <w:jc w:val="left"/>
              <w:rPr>
                <w:rFonts w:cs="Times New Roman"/>
                <w:szCs w:val="24"/>
              </w:rPr>
            </w:pPr>
            <w:r>
              <w:rPr>
                <w:rFonts w:cs="Times New Roman"/>
                <w:szCs w:val="24"/>
              </w:rPr>
              <w:t>0.5</w:t>
            </w:r>
          </w:p>
        </w:tc>
      </w:tr>
      <w:tr w:rsidR="003222FB" w14:paraId="4125F39E" w14:textId="77777777" w:rsidTr="004930D4">
        <w:trPr>
          <w:trHeight w:val="432"/>
          <w:jc w:val="center"/>
        </w:trPr>
        <w:tc>
          <w:tcPr>
            <w:tcW w:w="1857" w:type="pct"/>
            <w:tcBorders>
              <w:bottom w:val="single" w:sz="4" w:space="0" w:color="auto"/>
            </w:tcBorders>
            <w:shd w:val="clear" w:color="auto" w:fill="auto"/>
            <w:vAlign w:val="bottom"/>
          </w:tcPr>
          <w:p w14:paraId="6C534EA4" w14:textId="77777777" w:rsidR="003222FB" w:rsidRPr="002A45CE" w:rsidRDefault="003222FB" w:rsidP="004930D4">
            <w:pPr>
              <w:spacing w:line="276" w:lineRule="auto"/>
              <w:ind w:firstLine="0"/>
              <w:jc w:val="left"/>
              <w:rPr>
                <w:rFonts w:cs="Times New Roman"/>
                <w:b/>
                <w:szCs w:val="24"/>
              </w:rPr>
            </w:pPr>
            <w:r w:rsidRPr="002A45CE">
              <w:rPr>
                <w:rFonts w:cs="Times New Roman"/>
                <w:b/>
                <w:szCs w:val="24"/>
              </w:rPr>
              <w:t>DVB/CAR/PDMS</w:t>
            </w:r>
          </w:p>
        </w:tc>
        <w:tc>
          <w:tcPr>
            <w:tcW w:w="1828" w:type="pct"/>
            <w:tcBorders>
              <w:bottom w:val="single" w:sz="4" w:space="0" w:color="auto"/>
            </w:tcBorders>
            <w:shd w:val="clear" w:color="auto" w:fill="auto"/>
            <w:vAlign w:val="bottom"/>
          </w:tcPr>
          <w:p w14:paraId="52FCCC55" w14:textId="77777777" w:rsidR="003222FB" w:rsidRDefault="003222FB" w:rsidP="004930D4">
            <w:pPr>
              <w:spacing w:line="276" w:lineRule="auto"/>
              <w:ind w:firstLine="0"/>
              <w:jc w:val="left"/>
              <w:rPr>
                <w:rFonts w:cs="Times New Roman"/>
                <w:szCs w:val="24"/>
              </w:rPr>
            </w:pPr>
            <w:r>
              <w:rPr>
                <w:rFonts w:cs="Times New Roman"/>
                <w:szCs w:val="24"/>
              </w:rPr>
              <w:t>270 °C</w:t>
            </w:r>
          </w:p>
        </w:tc>
        <w:tc>
          <w:tcPr>
            <w:tcW w:w="1315" w:type="pct"/>
            <w:tcBorders>
              <w:bottom w:val="single" w:sz="4" w:space="0" w:color="auto"/>
            </w:tcBorders>
            <w:shd w:val="clear" w:color="auto" w:fill="auto"/>
            <w:vAlign w:val="bottom"/>
          </w:tcPr>
          <w:p w14:paraId="4737C24E" w14:textId="77777777" w:rsidR="003222FB" w:rsidRDefault="003222FB" w:rsidP="004930D4">
            <w:pPr>
              <w:spacing w:line="276" w:lineRule="auto"/>
              <w:ind w:firstLine="0"/>
              <w:jc w:val="left"/>
              <w:rPr>
                <w:rFonts w:cs="Times New Roman"/>
                <w:szCs w:val="24"/>
              </w:rPr>
            </w:pPr>
            <w:r>
              <w:rPr>
                <w:rFonts w:cs="Times New Roman"/>
                <w:szCs w:val="24"/>
              </w:rPr>
              <w:t>1</w:t>
            </w:r>
          </w:p>
        </w:tc>
      </w:tr>
    </w:tbl>
    <w:p w14:paraId="029A15A3" w14:textId="77777777" w:rsidR="00C0376F" w:rsidRDefault="00C0376F" w:rsidP="00C0376F">
      <w:pPr>
        <w:rPr>
          <w:rFonts w:cs="Times New Roman"/>
          <w:szCs w:val="24"/>
        </w:rPr>
      </w:pPr>
    </w:p>
    <w:p w14:paraId="11DE16E2" w14:textId="786281AC" w:rsidR="00861EB1" w:rsidRDefault="00C0376F" w:rsidP="00147D74">
      <w:pPr>
        <w:rPr>
          <w:rFonts w:cs="Times New Roman"/>
          <w:szCs w:val="24"/>
        </w:rPr>
      </w:pPr>
      <w:r>
        <w:t xml:space="preserve">After selecting the most suitable fiber coating for the extraction technique, variables known to influence the extraction of VOCs were evaluated; extraction time, equilibrium time and temperature. These factors can </w:t>
      </w:r>
      <w:r w:rsidRPr="00C57B8F">
        <w:t xml:space="preserve">easily be controlled and optimized to obtain the </w:t>
      </w:r>
      <w:r w:rsidRPr="00C57B8F">
        <w:lastRenderedPageBreak/>
        <w:t>highest possible extraction efficiency.</w:t>
      </w:r>
      <w:r>
        <w:t xml:space="preserve"> For instance, while different extraction t</w:t>
      </w:r>
      <w:r w:rsidR="005E0195">
        <w:t xml:space="preserve">ime (independent variable) were </w:t>
      </w:r>
      <w:r>
        <w:t>analyzed,</w:t>
      </w:r>
      <w:r w:rsidR="005E0195">
        <w:t xml:space="preserve"> </w:t>
      </w:r>
      <w:r>
        <w:t xml:space="preserve">other factors were </w:t>
      </w:r>
      <w:r w:rsidR="005E0195">
        <w:t>held</w:t>
      </w:r>
      <w:r>
        <w:t xml:space="preserve"> constant (controlled variables). The experimental design first consisted on evaluating the best extraction technique. Different extraction times were evaluated: 15, 30, 45, 60 and 90 mins. An average of </w:t>
      </w:r>
      <w:r w:rsidRPr="00147D74">
        <w:t>0.500 g</w:t>
      </w:r>
      <w:r>
        <w:t xml:space="preserve"> was weight into a brand new 10 mL screw-top clear vial and immediately after, labeled triplicate samples and blank vials were sealed. A controlled equilibrium time of 30 min was selected for the study.  </w:t>
      </w:r>
      <w:r w:rsidR="005E0195">
        <w:t xml:space="preserve">The </w:t>
      </w:r>
      <w:r>
        <w:t>SPME fibers were injected through the septa of the vials and hold in place using a c</w:t>
      </w:r>
      <w:r w:rsidR="00147D74">
        <w:t>lamp attached to a clamp holder</w:t>
      </w:r>
      <w:r w:rsidR="005E0195">
        <w:t xml:space="preserve"> after the 30 min</w:t>
      </w:r>
      <w:r w:rsidR="00147D74">
        <w:t>.</w:t>
      </w:r>
    </w:p>
    <w:p w14:paraId="23B16E37" w14:textId="7AD627E1" w:rsidR="00C0376F" w:rsidRDefault="00C0376F" w:rsidP="00C0376F">
      <w:pPr>
        <w:rPr>
          <w:rFonts w:cs="Times New Roman"/>
          <w:szCs w:val="24"/>
        </w:rPr>
      </w:pPr>
      <w:r>
        <w:rPr>
          <w:rFonts w:cs="Times New Roman"/>
          <w:szCs w:val="24"/>
        </w:rPr>
        <w:t xml:space="preserve">Triplicate samples and a blank were extracted for different times, previously mentioned. Upon completion, analysis of variance (ANOVA) was used to evaluate statistical significant difference between the number of compounds extracted, the peak area (abundance), and chemical families of the volatiles extracted depending on time. </w:t>
      </w:r>
    </w:p>
    <w:p w14:paraId="70CBAAC6" w14:textId="0FF36659" w:rsidR="00861EB1" w:rsidRPr="00107790" w:rsidRDefault="00C0376F" w:rsidP="00147D74">
      <w:pPr>
        <w:rPr>
          <w:rFonts w:cs="Times New Roman"/>
          <w:szCs w:val="24"/>
        </w:rPr>
      </w:pPr>
      <w:r>
        <w:rPr>
          <w:rFonts w:cs="Times New Roman"/>
          <w:szCs w:val="24"/>
        </w:rPr>
        <w:t xml:space="preserve">Once the most suitable equilibrium time was determined, it was used as a controlled variable while different extraction times were evaluated: 15, 30, 45, 60 and 90 mins. An average of </w:t>
      </w:r>
      <w:r w:rsidRPr="00147D74">
        <w:rPr>
          <w:rFonts w:cs="Times New Roman"/>
          <w:szCs w:val="24"/>
        </w:rPr>
        <w:t>0.50</w:t>
      </w:r>
      <w:r w:rsidR="00147D74" w:rsidRPr="00147D74">
        <w:rPr>
          <w:rFonts w:cs="Times New Roman"/>
          <w:szCs w:val="24"/>
        </w:rPr>
        <w:t>0</w:t>
      </w:r>
      <w:r w:rsidRPr="00147D74">
        <w:rPr>
          <w:rFonts w:cs="Times New Roman"/>
          <w:szCs w:val="24"/>
        </w:rPr>
        <w:t xml:space="preserve"> g</w:t>
      </w:r>
      <w:r>
        <w:rPr>
          <w:rFonts w:cs="Times New Roman"/>
          <w:szCs w:val="24"/>
        </w:rPr>
        <w:t xml:space="preserve"> was weight into </w:t>
      </w:r>
      <w:r>
        <w:t xml:space="preserve">a brand new 10 mL </w:t>
      </w:r>
      <w:r>
        <w:rPr>
          <w:rFonts w:cs="Times New Roman"/>
          <w:szCs w:val="24"/>
        </w:rPr>
        <w:t>screw-top clear vial and immediately after, labeled triplicate samples and blank vials were sealed. Samples were equilibrate</w:t>
      </w:r>
      <w:r w:rsidR="005E0195">
        <w:rPr>
          <w:rFonts w:cs="Times New Roman"/>
          <w:szCs w:val="24"/>
        </w:rPr>
        <w:t>s</w:t>
      </w:r>
      <w:r>
        <w:rPr>
          <w:rFonts w:cs="Times New Roman"/>
          <w:szCs w:val="24"/>
        </w:rPr>
        <w:t xml:space="preserve"> for </w:t>
      </w:r>
      <w:r w:rsidR="005E0195">
        <w:rPr>
          <w:rFonts w:cs="Times New Roman"/>
          <w:szCs w:val="24"/>
        </w:rPr>
        <w:t xml:space="preserve">five </w:t>
      </w:r>
      <w:r>
        <w:rPr>
          <w:rFonts w:cs="Times New Roman"/>
          <w:szCs w:val="24"/>
        </w:rPr>
        <w:t xml:space="preserve">different </w:t>
      </w:r>
      <w:r w:rsidR="005E0195">
        <w:rPr>
          <w:rFonts w:cs="Times New Roman"/>
          <w:szCs w:val="24"/>
        </w:rPr>
        <w:t>time periods</w:t>
      </w:r>
      <w:r>
        <w:rPr>
          <w:rFonts w:cs="Times New Roman"/>
          <w:szCs w:val="24"/>
        </w:rPr>
        <w:t xml:space="preserve">. </w:t>
      </w:r>
      <w:r w:rsidR="005E0195">
        <w:rPr>
          <w:rFonts w:cs="Times New Roman"/>
          <w:szCs w:val="24"/>
        </w:rPr>
        <w:t>The</w:t>
      </w:r>
      <w:r>
        <w:rPr>
          <w:rFonts w:cs="Times New Roman"/>
          <w:szCs w:val="24"/>
        </w:rPr>
        <w:t xml:space="preserve"> SPME fibers were injected through the septa of the vials and hold in place using a clamp attached to a clamp holder for the time determined to be suitable for the extraction of VOCs. </w:t>
      </w:r>
    </w:p>
    <w:p w14:paraId="18E4347B" w14:textId="77777777" w:rsidR="00C0376F" w:rsidRPr="002F1503" w:rsidRDefault="00C0376F" w:rsidP="002F1503">
      <w:pPr>
        <w:rPr>
          <w:i/>
        </w:rPr>
      </w:pPr>
      <w:r w:rsidRPr="002F1503">
        <w:rPr>
          <w:i/>
        </w:rPr>
        <w:t>Heroin</w:t>
      </w:r>
    </w:p>
    <w:p w14:paraId="05BE04D1" w14:textId="243C47D3" w:rsidR="00C0376F" w:rsidRDefault="00C0376F" w:rsidP="00C0376F">
      <w:pPr>
        <w:rPr>
          <w:rFonts w:cs="Times New Roman"/>
          <w:szCs w:val="24"/>
        </w:rPr>
      </w:pPr>
      <w:r>
        <w:t xml:space="preserve">Heroin samples were also obtained through law enforcement personnel registered under the control substance act of 1970 through DEA. All heroin samples consisted of </w:t>
      </w:r>
      <w:r>
        <w:lastRenderedPageBreak/>
        <w:t xml:space="preserve">equal physical characteristics: powdered, brown/tan color. An average of </w:t>
      </w:r>
      <w:r w:rsidR="00147D74" w:rsidRPr="00147D74">
        <w:t>0.230</w:t>
      </w:r>
      <w:r>
        <w:t xml:space="preserve"> g was weight and transferred to a brand new 10 mL </w:t>
      </w:r>
      <w:r>
        <w:rPr>
          <w:rFonts w:cs="Times New Roman"/>
          <w:szCs w:val="24"/>
        </w:rPr>
        <w:t xml:space="preserve">screw-top clear vial. Samples were tested in triplicates and a blank was included for control purposes. Time and environmental conditions such as temperature and humidity were recorded. </w:t>
      </w:r>
      <w:r>
        <w:t>Prior to perform any extraction, the fibers were conditioned according to the manufacturer’s instructions (</w:t>
      </w:r>
      <w:r>
        <w:fldChar w:fldCharType="begin"/>
      </w:r>
      <w:r>
        <w:instrText xml:space="preserve"> REF _Ref324581529 \h </w:instrText>
      </w:r>
      <w:r>
        <w:fldChar w:fldCharType="separate"/>
      </w:r>
      <w:r w:rsidR="0053144D">
        <w:t xml:space="preserve">Table </w:t>
      </w:r>
      <w:r w:rsidR="0053144D">
        <w:rPr>
          <w:noProof/>
        </w:rPr>
        <w:t>2</w:t>
      </w:r>
      <w:r>
        <w:fldChar w:fldCharType="end"/>
      </w:r>
      <w:r>
        <w:t>) by inserting them into the GC injector port at the recommended temperature for as much time as was suggested. An extraction proce</w:t>
      </w:r>
      <w:r w:rsidRPr="00ED5F83">
        <w:t xml:space="preserve">dure was established </w:t>
      </w:r>
      <w:r>
        <w:t xml:space="preserve">with the initial conditions equilibrium </w:t>
      </w:r>
      <w:r w:rsidRPr="00ED5F83">
        <w:t xml:space="preserve">time </w:t>
      </w:r>
      <w:r>
        <w:t>of one hour. U</w:t>
      </w:r>
      <w:r>
        <w:rPr>
          <w:rFonts w:cs="Times New Roman"/>
          <w:szCs w:val="24"/>
        </w:rPr>
        <w:t xml:space="preserve">pon completion, SPME fibers were injected through the septa in the vial hold in place using a clamp. SPME fibers were exposed to the headspace of the samples by pushing the plunger and exposing the fiber to volatiles in the headspace for an hour (time randomly selected to keep uniformity through the analysis). </w:t>
      </w:r>
    </w:p>
    <w:p w14:paraId="47AB309A" w14:textId="379C2B4A" w:rsidR="00A56B51" w:rsidRPr="006034BA" w:rsidRDefault="00E01B6A" w:rsidP="00C0376F">
      <w:r w:rsidRPr="004F0BE5">
        <w:rPr>
          <w:noProof/>
        </w:rPr>
        <w:drawing>
          <wp:anchor distT="0" distB="0" distL="114300" distR="114300" simplePos="0" relativeHeight="251657216" behindDoc="0" locked="0" layoutInCell="1" allowOverlap="1" wp14:anchorId="49BD6F09" wp14:editId="5100F020">
            <wp:simplePos x="0" y="0"/>
            <wp:positionH relativeFrom="margin">
              <wp:posOffset>759941</wp:posOffset>
            </wp:positionH>
            <wp:positionV relativeFrom="margin">
              <wp:posOffset>3892052</wp:posOffset>
            </wp:positionV>
            <wp:extent cx="4114800" cy="3053715"/>
            <wp:effectExtent l="0" t="0" r="0" b="0"/>
            <wp:wrapSquare wrapText="bothSides"/>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0" cstate="print">
                      <a:extLst>
                        <a:ext uri="{28A0092B-C50C-407E-A947-70E740481C1C}">
                          <a14:useLocalDpi xmlns:a14="http://schemas.microsoft.com/office/drawing/2010/main"/>
                        </a:ext>
                      </a:extLst>
                    </a:blip>
                    <a:srcRect b="-621"/>
                    <a:stretch/>
                  </pic:blipFill>
                  <pic:spPr bwMode="auto">
                    <a:xfrm>
                      <a:off x="0" y="0"/>
                      <a:ext cx="4114800" cy="3053715"/>
                    </a:xfrm>
                    <a:prstGeom prst="round2DiagRect">
                      <a:avLst>
                        <a:gd name="adj1" fmla="val 16667"/>
                        <a:gd name="adj2" fmla="val 0"/>
                      </a:avLst>
                    </a:prstGeom>
                    <a:ln w="88900" cap="sq">
                      <a:noFill/>
                      <a:miter lim="800000"/>
                    </a:ln>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5CB66E4" w14:textId="2C0BFB27" w:rsidR="00C0376F" w:rsidRDefault="00C0376F" w:rsidP="00C0376F">
      <w:pPr>
        <w:rPr>
          <w:rFonts w:cs="Times New Roman"/>
          <w:szCs w:val="24"/>
        </w:rPr>
      </w:pPr>
    </w:p>
    <w:p w14:paraId="47373608" w14:textId="20CC0752" w:rsidR="00C0376F" w:rsidRDefault="00C0376F" w:rsidP="00C0376F">
      <w:pPr>
        <w:rPr>
          <w:rFonts w:cs="Times New Roman"/>
          <w:szCs w:val="24"/>
        </w:rPr>
      </w:pPr>
    </w:p>
    <w:p w14:paraId="2C20BEC1" w14:textId="77777777" w:rsidR="00C0376F" w:rsidRDefault="00C0376F" w:rsidP="00C0376F">
      <w:pPr>
        <w:rPr>
          <w:rFonts w:cs="Times New Roman"/>
          <w:szCs w:val="24"/>
        </w:rPr>
      </w:pPr>
    </w:p>
    <w:p w14:paraId="7F42B086" w14:textId="77777777" w:rsidR="00C0376F" w:rsidRDefault="00C0376F" w:rsidP="00C0376F">
      <w:pPr>
        <w:rPr>
          <w:rFonts w:cs="Times New Roman"/>
          <w:szCs w:val="24"/>
        </w:rPr>
      </w:pPr>
    </w:p>
    <w:p w14:paraId="3C7B10A5" w14:textId="77777777" w:rsidR="00C0376F" w:rsidRDefault="00C0376F" w:rsidP="00C0376F">
      <w:pPr>
        <w:rPr>
          <w:rFonts w:cs="Times New Roman"/>
          <w:szCs w:val="24"/>
        </w:rPr>
      </w:pPr>
    </w:p>
    <w:p w14:paraId="583A6F78" w14:textId="77777777" w:rsidR="00C0376F" w:rsidRDefault="00C0376F" w:rsidP="00C0376F">
      <w:pPr>
        <w:rPr>
          <w:rFonts w:cs="Times New Roman"/>
          <w:szCs w:val="24"/>
        </w:rPr>
      </w:pPr>
    </w:p>
    <w:p w14:paraId="54D32D27" w14:textId="77777777" w:rsidR="00C0376F" w:rsidRDefault="00C0376F" w:rsidP="00C0376F">
      <w:pPr>
        <w:rPr>
          <w:rFonts w:cs="Times New Roman"/>
          <w:szCs w:val="24"/>
        </w:rPr>
      </w:pPr>
    </w:p>
    <w:p w14:paraId="447813D9" w14:textId="62DF56A9" w:rsidR="00C0376F" w:rsidRDefault="00C0376F" w:rsidP="00C0376F">
      <w:pPr>
        <w:rPr>
          <w:rFonts w:cs="Times New Roman"/>
          <w:szCs w:val="24"/>
        </w:rPr>
      </w:pPr>
    </w:p>
    <w:p w14:paraId="4D9E4E23" w14:textId="6462F89E" w:rsidR="00C0376F" w:rsidRDefault="00861EB1" w:rsidP="00C0376F">
      <w:pPr>
        <w:rPr>
          <w:rFonts w:cs="Times New Roman"/>
          <w:szCs w:val="24"/>
        </w:rPr>
      </w:pPr>
      <w:r>
        <w:rPr>
          <w:noProof/>
        </w:rPr>
        <mc:AlternateContent>
          <mc:Choice Requires="wps">
            <w:drawing>
              <wp:anchor distT="0" distB="0" distL="114300" distR="114300" simplePos="0" relativeHeight="251661312" behindDoc="0" locked="0" layoutInCell="1" allowOverlap="1" wp14:anchorId="1A1F0D01" wp14:editId="509E9CE6">
                <wp:simplePos x="0" y="0"/>
                <wp:positionH relativeFrom="column">
                  <wp:posOffset>693883</wp:posOffset>
                </wp:positionH>
                <wp:positionV relativeFrom="paragraph">
                  <wp:posOffset>27768</wp:posOffset>
                </wp:positionV>
                <wp:extent cx="4114800" cy="426720"/>
                <wp:effectExtent l="0" t="0" r="0" b="0"/>
                <wp:wrapThrough wrapText="bothSides">
                  <wp:wrapPolygon edited="0">
                    <wp:start x="0" y="0"/>
                    <wp:lineTo x="0" y="20250"/>
                    <wp:lineTo x="21500" y="20250"/>
                    <wp:lineTo x="21500" y="0"/>
                    <wp:lineTo x="0" y="0"/>
                  </wp:wrapPolygon>
                </wp:wrapThrough>
                <wp:docPr id="15" name="Text Box 15"/>
                <wp:cNvGraphicFramePr/>
                <a:graphic xmlns:a="http://schemas.openxmlformats.org/drawingml/2006/main">
                  <a:graphicData uri="http://schemas.microsoft.com/office/word/2010/wordprocessingShape">
                    <wps:wsp>
                      <wps:cNvSpPr txBox="1"/>
                      <wps:spPr>
                        <a:xfrm>
                          <a:off x="0" y="0"/>
                          <a:ext cx="4114800" cy="42672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607BF482" w14:textId="2600EE75" w:rsidR="00FA11DD" w:rsidRPr="00873937" w:rsidRDefault="00FA11DD" w:rsidP="00C0376F">
                            <w:pPr>
                              <w:pStyle w:val="Caption"/>
                              <w:rPr>
                                <w:szCs w:val="22"/>
                              </w:rPr>
                            </w:pPr>
                            <w:bookmarkStart w:id="93" w:name="_Toc467151190"/>
                            <w:r>
                              <w:t xml:space="preserve">Figure </w:t>
                            </w:r>
                            <w:fldSimple w:instr=" SEQ Figure \* ARABIC ">
                              <w:r w:rsidR="0053144D">
                                <w:rPr>
                                  <w:noProof/>
                                </w:rPr>
                                <w:t>12</w:t>
                              </w:r>
                            </w:fldSimple>
                            <w:r>
                              <w:t>. Triplicate of Heroin Samples and Blank Extraction Using SPME</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F0D01" id="Text Box 15" o:spid="_x0000_s1033" type="#_x0000_t202" style="position:absolute;left:0;text-align:left;margin-left:54.65pt;margin-top:2.2pt;width:324pt;height:3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" stroked="f">
                <v:textbox style="mso-fit-shape-to-text:t" inset="0,0,0,0">
                  <w:txbxContent>
                    <w:p w14:paraId="607BF482" w14:textId="2600EE75" w:rsidR="00FA11DD" w:rsidRPr="00873937" w:rsidRDefault="00FA11DD" w:rsidP="00C0376F">
                      <w:pPr>
                        <w:pStyle w:val="Caption"/>
                        <w:rPr>
                          <w:szCs w:val="22"/>
                        </w:rPr>
                      </w:pPr>
                      <w:bookmarkStart w:id="94" w:name="_Toc467151190"/>
                      <w:r>
                        <w:t xml:space="preserve">Figure </w:t>
                      </w:r>
                      <w:fldSimple w:instr=" SEQ Figure \* ARABIC ">
                        <w:r w:rsidR="0053144D">
                          <w:rPr>
                            <w:noProof/>
                          </w:rPr>
                          <w:t>12</w:t>
                        </w:r>
                      </w:fldSimple>
                      <w:r>
                        <w:t>. Triplicate of Heroin Samples and Blank Extraction Using SPME</w:t>
                      </w:r>
                      <w:bookmarkEnd w:id="94"/>
                    </w:p>
                  </w:txbxContent>
                </v:textbox>
                <w10:wrap type="through"/>
              </v:shape>
            </w:pict>
          </mc:Fallback>
        </mc:AlternateContent>
      </w:r>
    </w:p>
    <w:p w14:paraId="4D287A8B" w14:textId="15AC034C" w:rsidR="00C0376F" w:rsidRDefault="00C0376F" w:rsidP="00C0376F">
      <w:pPr>
        <w:ind w:firstLine="0"/>
        <w:rPr>
          <w:rFonts w:cs="Times New Roman"/>
          <w:szCs w:val="24"/>
        </w:rPr>
      </w:pPr>
    </w:p>
    <w:p w14:paraId="10FE413E" w14:textId="2A8FFD93" w:rsidR="00861EB1" w:rsidRDefault="00861EB1" w:rsidP="00C0376F">
      <w:pPr>
        <w:rPr>
          <w:rFonts w:cs="Times New Roman"/>
          <w:szCs w:val="24"/>
        </w:rPr>
      </w:pPr>
    </w:p>
    <w:p w14:paraId="24F1FA91" w14:textId="11B50BD0" w:rsidR="00C0376F" w:rsidRPr="00D15B7F" w:rsidRDefault="005E0195" w:rsidP="00C0376F">
      <w:pPr>
        <w:rPr>
          <w:rFonts w:cs="Times New Roman"/>
          <w:szCs w:val="24"/>
        </w:rPr>
      </w:pPr>
      <w:r>
        <w:rPr>
          <w:rFonts w:cs="Times New Roman"/>
          <w:szCs w:val="24"/>
        </w:rPr>
        <w:lastRenderedPageBreak/>
        <w:t>The e</w:t>
      </w:r>
      <w:r w:rsidR="00C0376F">
        <w:rPr>
          <w:rFonts w:cs="Times New Roman"/>
          <w:szCs w:val="24"/>
        </w:rPr>
        <w:t xml:space="preserve">quilibrium study and extraction study were performed once the most suitable fiber chemistry was determined. Different equilibrium times were evaluated: 15, 30, 45, 60 and 90 mins. An average of </w:t>
      </w:r>
      <w:r w:rsidR="00C0376F" w:rsidRPr="00147D74">
        <w:rPr>
          <w:rFonts w:cs="Times New Roman"/>
          <w:szCs w:val="24"/>
        </w:rPr>
        <w:t>0.</w:t>
      </w:r>
      <w:r w:rsidR="00147D74" w:rsidRPr="00147D74">
        <w:rPr>
          <w:rFonts w:cs="Times New Roman"/>
          <w:szCs w:val="24"/>
        </w:rPr>
        <w:t>230</w:t>
      </w:r>
      <w:r w:rsidR="00C0376F" w:rsidRPr="00147D74">
        <w:rPr>
          <w:rFonts w:cs="Times New Roman"/>
          <w:szCs w:val="24"/>
        </w:rPr>
        <w:t xml:space="preserve"> g</w:t>
      </w:r>
      <w:r w:rsidR="00C0376F">
        <w:rPr>
          <w:rFonts w:cs="Times New Roman"/>
          <w:szCs w:val="24"/>
        </w:rPr>
        <w:t xml:space="preserve"> was weight into </w:t>
      </w:r>
      <w:r w:rsidR="00C0376F">
        <w:t xml:space="preserve">a brand new 10 mL </w:t>
      </w:r>
      <w:r w:rsidR="00C0376F">
        <w:rPr>
          <w:rFonts w:cs="Times New Roman"/>
          <w:szCs w:val="24"/>
        </w:rPr>
        <w:t xml:space="preserve">screw-top clear vial and immediately after, labeled triplicate samples and blank vials were sealed. Once samples were let equilibrate for different amount of times, 30 min extractions were performed (controlled variable). Extractions were performed by injecting the SPME fiber through the septa of the vials and hold in place using a clamp attached to a clamp holder for the time been studied. Once the equilibrium time was determined, the same process was performed to determine a suitable extraction time.  </w:t>
      </w:r>
    </w:p>
    <w:p w14:paraId="5113C4DC" w14:textId="728299B6" w:rsidR="00E34C0D" w:rsidRDefault="00E34C0D" w:rsidP="00E402B1">
      <w:pPr>
        <w:pStyle w:val="Heading3"/>
      </w:pPr>
      <w:bookmarkStart w:id="95" w:name="_Toc467151373"/>
      <w:r w:rsidRPr="00E34C0D">
        <w:t>GC/MS Method</w:t>
      </w:r>
      <w:bookmarkEnd w:id="95"/>
    </w:p>
    <w:p w14:paraId="5187A33C" w14:textId="0649BB09" w:rsidR="005B22C4" w:rsidRDefault="00527B18" w:rsidP="00E31035">
      <w:r w:rsidRPr="00527B18">
        <w:t>The GC</w:t>
      </w:r>
      <w:r>
        <w:t xml:space="preserve"> used in th</w:t>
      </w:r>
      <w:r w:rsidR="005E0195">
        <w:t>e</w:t>
      </w:r>
      <w:r>
        <w:t xml:space="preserve"> experiment</w:t>
      </w:r>
      <w:r w:rsidRPr="00527B18">
        <w:t xml:space="preserve"> was equipped with a</w:t>
      </w:r>
      <w:r w:rsidR="001F54D0">
        <w:t xml:space="preserve"> temperature programmable i</w:t>
      </w:r>
      <w:r w:rsidR="001F54D0" w:rsidRPr="001F54D0">
        <w:t>nlet</w:t>
      </w:r>
      <w:r w:rsidRPr="00527B18">
        <w:t xml:space="preserve"> </w:t>
      </w:r>
      <w:r w:rsidR="001F54D0">
        <w:t>(</w:t>
      </w:r>
      <w:r w:rsidRPr="00527B18">
        <w:t>TPI</w:t>
      </w:r>
      <w:r w:rsidR="001F54D0">
        <w:t>)</w:t>
      </w:r>
      <w:r w:rsidRPr="00527B18">
        <w:t xml:space="preserve"> injector. The GC was fitted with </w:t>
      </w:r>
      <w:r w:rsidRPr="00CA030C">
        <w:t xml:space="preserve">a </w:t>
      </w:r>
      <w:r w:rsidR="00CA030C" w:rsidRPr="00CA030C">
        <w:t xml:space="preserve">30 m x </w:t>
      </w:r>
      <w:r w:rsidRPr="00CA030C">
        <w:t>0.25</w:t>
      </w:r>
      <w:r w:rsidR="00CA030C" w:rsidRPr="00CA030C">
        <w:t>0</w:t>
      </w:r>
      <w:r w:rsidRPr="00CA030C">
        <w:t xml:space="preserve"> mm i.d. </w:t>
      </w:r>
      <w:r w:rsidR="00CA030C" w:rsidRPr="00CA030C">
        <w:t>HP</w:t>
      </w:r>
      <w:r w:rsidR="00CA030C">
        <w:t>-5MS</w:t>
      </w:r>
      <w:r w:rsidRPr="00527B18">
        <w:t xml:space="preserve"> column coated with a </w:t>
      </w:r>
      <w:r w:rsidR="00CA030C">
        <w:t>0.25</w:t>
      </w:r>
      <w:r w:rsidRPr="00527B18">
        <w:t xml:space="preserve"> μm film of stationary phase (</w:t>
      </w:r>
      <w:r w:rsidR="00CA030C">
        <w:t>Agilent Technologies</w:t>
      </w:r>
      <w:r w:rsidRPr="00527B18">
        <w:t xml:space="preserve">, </w:t>
      </w:r>
      <w:r w:rsidR="00CA030C">
        <w:t>Santa Clara, CA</w:t>
      </w:r>
      <w:r w:rsidRPr="00527B18">
        <w:t xml:space="preserve">, USA). The injector was equipped with a </w:t>
      </w:r>
      <w:r w:rsidR="006366D5" w:rsidRPr="006366D5">
        <w:t>2</w:t>
      </w:r>
      <w:r w:rsidRPr="006366D5">
        <w:t xml:space="preserve"> mm i.d. liner</w:t>
      </w:r>
      <w:r w:rsidR="006366D5">
        <w:t xml:space="preserve"> (Supelco, Bellefonte, PA, USA)</w:t>
      </w:r>
      <w:r w:rsidRPr="00527B18">
        <w:t xml:space="preserve"> (in order to obtain better peak shapes) and was operated in splitless/split mode with a splitless time </w:t>
      </w:r>
      <w:r w:rsidRPr="00147D74">
        <w:t>of 1 min.</w:t>
      </w:r>
      <w:r w:rsidRPr="00527B18">
        <w:t xml:space="preserve"> </w:t>
      </w:r>
    </w:p>
    <w:p w14:paraId="721F688B" w14:textId="5A6C3E09" w:rsidR="005B22C4" w:rsidRPr="002F1503" w:rsidRDefault="005B22C4" w:rsidP="002F1503">
      <w:pPr>
        <w:rPr>
          <w:i/>
        </w:rPr>
      </w:pPr>
      <w:r w:rsidRPr="002F1503">
        <w:rPr>
          <w:i/>
        </w:rPr>
        <w:t xml:space="preserve">Marijuana </w:t>
      </w:r>
    </w:p>
    <w:p w14:paraId="1F60EC3E" w14:textId="35BEEF62" w:rsidR="005B7295" w:rsidRPr="005B7295" w:rsidRDefault="00527B18" w:rsidP="00E31035">
      <w:r w:rsidRPr="00CB15A4">
        <w:t xml:space="preserve">The column temperature was held at </w:t>
      </w:r>
      <w:r w:rsidR="004F7594" w:rsidRPr="00CB15A4">
        <w:t>40</w:t>
      </w:r>
      <w:r w:rsidRPr="00CB15A4">
        <w:t>°C for 3 min after the</w:t>
      </w:r>
      <w:r w:rsidR="00416045" w:rsidRPr="00CB15A4">
        <w:t xml:space="preserve"> injection, then </w:t>
      </w:r>
      <w:r w:rsidR="004F7594" w:rsidRPr="00CB15A4">
        <w:t>programmed at 10</w:t>
      </w:r>
      <w:r w:rsidRPr="00CB15A4">
        <w:t xml:space="preserve">°C/min to </w:t>
      </w:r>
      <w:r w:rsidR="004F7594" w:rsidRPr="00CB15A4">
        <w:t>250</w:t>
      </w:r>
      <w:r w:rsidRPr="00CB15A4">
        <w:t xml:space="preserve">°C. </w:t>
      </w:r>
      <w:r w:rsidR="00416045" w:rsidRPr="00CB15A4">
        <w:t>Helium was used as a carrier gas at a constant linear velocity of 35 cm/s. To determine the concentration of the compounds in the sample a set of known concentration standards was analyze to further create a standard calibration curve.</w:t>
      </w:r>
      <w:r w:rsidR="00F41EDD" w:rsidRPr="00CB15A4">
        <w:t xml:space="preserve"> To analyze the series of standards across a range of concentrations (5 ppm- 100 </w:t>
      </w:r>
      <w:r w:rsidR="00F41EDD" w:rsidRPr="00CB15A4">
        <w:lastRenderedPageBreak/>
        <w:t xml:space="preserve">ppm) an </w:t>
      </w:r>
      <w:r w:rsidR="00F8082F" w:rsidRPr="00CB15A4">
        <w:t>auto</w:t>
      </w:r>
      <w:r w:rsidR="00416045" w:rsidRPr="00CB15A4">
        <w:t>matic liquid sampler</w:t>
      </w:r>
      <w:r w:rsidR="00F8082F" w:rsidRPr="00CB15A4">
        <w:t xml:space="preserve"> (ALS) method </w:t>
      </w:r>
      <w:r w:rsidR="00F41EDD" w:rsidRPr="00CB15A4">
        <w:t>was created. T</w:t>
      </w:r>
      <w:r w:rsidRPr="00CB15A4">
        <w:t>he GC-MS data acquisition started after the elution</w:t>
      </w:r>
      <w:r w:rsidR="00F8082F" w:rsidRPr="00CB15A4">
        <w:t xml:space="preserve"> (solvent delay 5 min)</w:t>
      </w:r>
      <w:r w:rsidRPr="00CB15A4">
        <w:t xml:space="preserve"> of </w:t>
      </w:r>
      <w:r w:rsidR="00F8082F" w:rsidRPr="00CB15A4">
        <w:t xml:space="preserve">methylene chloride </w:t>
      </w:r>
      <w:r w:rsidR="00A744F7">
        <w:t>(</w:t>
      </w:r>
      <w:r w:rsidR="00F8082F" w:rsidRPr="00CB15A4">
        <w:t>MeCl</w:t>
      </w:r>
      <w:r w:rsidR="00F8082F" w:rsidRPr="00CB15A4">
        <w:rPr>
          <w:vertAlign w:val="subscript"/>
        </w:rPr>
        <w:t>2</w:t>
      </w:r>
      <w:r w:rsidR="00A744F7">
        <w:t>)</w:t>
      </w:r>
      <w:r w:rsidRPr="00CB15A4">
        <w:t xml:space="preserve"> (used solvent). </w:t>
      </w:r>
      <w:r w:rsidR="00CB15A4">
        <w:t xml:space="preserve">To avoid any source of contamination and/or </w:t>
      </w:r>
      <w:r w:rsidR="00DA2C66" w:rsidRPr="00DA2C66">
        <w:t>carry over</w:t>
      </w:r>
      <w:r w:rsidR="00CB15A4" w:rsidRPr="00DA2C66">
        <w:t>,</w:t>
      </w:r>
      <w:r w:rsidR="00CB15A4">
        <w:t xml:space="preserve"> s</w:t>
      </w:r>
      <w:r w:rsidR="00CB15A4" w:rsidRPr="00CB15A4">
        <w:t>yringe was pre-</w:t>
      </w:r>
      <w:r w:rsidR="00416045" w:rsidRPr="00CB15A4">
        <w:t xml:space="preserve">watched twice </w:t>
      </w:r>
      <w:r w:rsidR="00CB15A4" w:rsidRPr="00CB15A4">
        <w:t>before</w:t>
      </w:r>
      <w:r w:rsidR="00416045" w:rsidRPr="00CB15A4">
        <w:t xml:space="preserve"> 1 </w:t>
      </w:r>
      <w:r w:rsidR="00416045" w:rsidRPr="00CB15A4">
        <w:rPr>
          <w:rFonts w:cs="Times New Roman"/>
        </w:rPr>
        <w:t>μ</w:t>
      </w:r>
      <w:r w:rsidR="00416045" w:rsidRPr="00CB15A4">
        <w:t>L</w:t>
      </w:r>
      <w:r w:rsidR="00CB15A4" w:rsidRPr="00CB15A4">
        <w:t xml:space="preserve"> liquid standard was </w:t>
      </w:r>
      <w:r w:rsidR="00416045" w:rsidRPr="00CB15A4">
        <w:t>inj</w:t>
      </w:r>
      <w:r w:rsidR="00CB15A4" w:rsidRPr="00CB15A4">
        <w:t>ected.</w:t>
      </w:r>
    </w:p>
    <w:p w14:paraId="7AE6D2A6" w14:textId="2DF46890" w:rsidR="00E34C0D" w:rsidRPr="002F1503" w:rsidRDefault="00E34C0D" w:rsidP="002F1503">
      <w:pPr>
        <w:rPr>
          <w:i/>
        </w:rPr>
      </w:pPr>
      <w:r w:rsidRPr="002F1503">
        <w:rPr>
          <w:i/>
        </w:rPr>
        <w:t>Heroin</w:t>
      </w:r>
    </w:p>
    <w:p w14:paraId="16D9A9CD" w14:textId="52646AA6" w:rsidR="00CB15A4" w:rsidRPr="005B7295" w:rsidRDefault="005B22C4" w:rsidP="00CB15A4">
      <w:r w:rsidRPr="00CB15A4">
        <w:t xml:space="preserve">The column temperature was held at </w:t>
      </w:r>
      <w:r w:rsidR="00CB15A4" w:rsidRPr="00CB15A4">
        <w:t>45</w:t>
      </w:r>
      <w:r w:rsidRPr="00CB15A4">
        <w:t xml:space="preserve">°C for </w:t>
      </w:r>
      <w:r w:rsidR="00CB15A4" w:rsidRPr="00CB15A4">
        <w:t>5</w:t>
      </w:r>
      <w:r w:rsidRPr="00CB15A4">
        <w:t xml:space="preserve"> min after the injection, then programmed at </w:t>
      </w:r>
      <w:r w:rsidR="00CB15A4" w:rsidRPr="00CB15A4">
        <w:t>15</w:t>
      </w:r>
      <w:r w:rsidRPr="00CB15A4">
        <w:t xml:space="preserve">°C/min to </w:t>
      </w:r>
      <w:r w:rsidR="00CB15A4" w:rsidRPr="00CB15A4">
        <w:t>130</w:t>
      </w:r>
      <w:r w:rsidRPr="00CB15A4">
        <w:t>°C</w:t>
      </w:r>
      <w:r w:rsidR="00CB15A4" w:rsidRPr="00CB15A4">
        <w:t xml:space="preserve"> where it was held for 5 min.</w:t>
      </w:r>
      <w:r w:rsidRPr="00CB15A4">
        <w:t xml:space="preserve"> </w:t>
      </w:r>
      <w:r w:rsidR="00CB15A4" w:rsidRPr="00CB15A4">
        <w:t>After that temperature increased 25°C/min to 16</w:t>
      </w:r>
      <w:r w:rsidRPr="00CB15A4">
        <w:t xml:space="preserve">0°C, where it was held for </w:t>
      </w:r>
      <w:r w:rsidR="00CB15A4" w:rsidRPr="00CB15A4">
        <w:t>0.</w:t>
      </w:r>
      <w:r w:rsidRPr="00CB15A4">
        <w:t>5 min</w:t>
      </w:r>
      <w:r w:rsidR="00CB15A4" w:rsidRPr="00CB15A4">
        <w:t xml:space="preserve"> and later kept increasing 25°C/min to its final temperature 250°C</w:t>
      </w:r>
      <w:r w:rsidRPr="00CB15A4">
        <w:t xml:space="preserve">. </w:t>
      </w:r>
      <w:r w:rsidR="00CB15A4" w:rsidRPr="00CB15A4">
        <w:t xml:space="preserve">Helium was used as a carrier gas at </w:t>
      </w:r>
      <w:r w:rsidR="00CB15A4">
        <w:t>a constant linear velocity of 34</w:t>
      </w:r>
      <w:r w:rsidR="00CB15A4" w:rsidRPr="00CB15A4">
        <w:t xml:space="preserve"> cm/s. To determine the concentration of the compounds in the sample a set of known concentration standards was analyze to further create a standard calibration curve. To analyze the series of standards across a range of concentrations (</w:t>
      </w:r>
      <w:r w:rsidR="00CB15A4">
        <w:t>200</w:t>
      </w:r>
      <w:r w:rsidR="00CB15A4" w:rsidRPr="00CB15A4">
        <w:t xml:space="preserve"> ppm- </w:t>
      </w:r>
      <w:r w:rsidR="00CB15A4">
        <w:t>375</w:t>
      </w:r>
      <w:r w:rsidR="00CB15A4" w:rsidRPr="00CB15A4">
        <w:t xml:space="preserve"> ppm) an automatic liquid sampler (ALS) method was created. The GC-MS data acquisition started after the elution (solvent delay </w:t>
      </w:r>
      <w:r w:rsidR="00CB15A4">
        <w:t>1.80</w:t>
      </w:r>
      <w:r w:rsidR="00CB15A4" w:rsidRPr="00CB15A4">
        <w:t xml:space="preserve"> min) of </w:t>
      </w:r>
      <w:r w:rsidR="00CB15A4">
        <w:t>acetonitrile (ACN)</w:t>
      </w:r>
      <w:r w:rsidR="00CB15A4" w:rsidRPr="00CB15A4">
        <w:t xml:space="preserve"> (used solvent). </w:t>
      </w:r>
      <w:r w:rsidR="00CB15A4">
        <w:t xml:space="preserve">To avoid any source of contamination and/or </w:t>
      </w:r>
      <w:r w:rsidR="00DA2C66" w:rsidRPr="00DA2C66">
        <w:t>carry over</w:t>
      </w:r>
      <w:r w:rsidR="00CB15A4">
        <w:t>, s</w:t>
      </w:r>
      <w:r w:rsidR="00CB15A4" w:rsidRPr="00CB15A4">
        <w:t xml:space="preserve">yringe was pre-watched twice before 1 </w:t>
      </w:r>
      <w:r w:rsidR="00CB15A4" w:rsidRPr="00CB15A4">
        <w:rPr>
          <w:rFonts w:cs="Times New Roman"/>
        </w:rPr>
        <w:t>μ</w:t>
      </w:r>
      <w:r w:rsidR="00CB15A4" w:rsidRPr="00CB15A4">
        <w:t>L liquid standard was injected.</w:t>
      </w:r>
    </w:p>
    <w:p w14:paraId="52BB3787" w14:textId="51858283" w:rsidR="00427063" w:rsidRDefault="00427063" w:rsidP="00E402B1">
      <w:pPr>
        <w:pStyle w:val="Heading2"/>
        <w:rPr>
          <w:rFonts w:cs="Times New Roman"/>
          <w:szCs w:val="24"/>
        </w:rPr>
      </w:pPr>
      <w:bookmarkStart w:id="96" w:name="_Toc467151374"/>
      <w:r w:rsidRPr="00AE5B87">
        <w:rPr>
          <w:rFonts w:cs="Times New Roman"/>
          <w:szCs w:val="24"/>
        </w:rPr>
        <w:t>Results</w:t>
      </w:r>
      <w:r w:rsidR="005C6BD0">
        <w:rPr>
          <w:rFonts w:cs="Times New Roman"/>
          <w:szCs w:val="24"/>
        </w:rPr>
        <w:t xml:space="preserve"> and Discussion</w:t>
      </w:r>
      <w:bookmarkEnd w:id="96"/>
    </w:p>
    <w:p w14:paraId="734E2682" w14:textId="2941E30C" w:rsidR="00142B65" w:rsidRDefault="00142B65" w:rsidP="007A0781">
      <w:pPr>
        <w:rPr>
          <w:color w:val="000000"/>
          <w:shd w:val="clear" w:color="auto" w:fill="FFFFFF"/>
        </w:rPr>
      </w:pPr>
      <w:r>
        <w:t xml:space="preserve">Different fiber chemistries ranging from adsorbent to absorbent coatings, polar to non-polar in a range of coating thickness were analyzed to determine the best coating for the extraction of analytes under study. </w:t>
      </w:r>
      <w:r w:rsidRPr="00091D02">
        <w:rPr>
          <w:color w:val="000000"/>
          <w:shd w:val="clear" w:color="auto" w:fill="FFFFFF"/>
        </w:rPr>
        <w:t>There are 4 major criteria commonly considered when selecting the proper fiber coating</w:t>
      </w:r>
      <w:r w:rsidRPr="00222A78">
        <w:rPr>
          <w:color w:val="000000"/>
          <w:shd w:val="clear" w:color="auto" w:fill="FFFFFF"/>
        </w:rPr>
        <w:t>. These are molecular weight/size of an analyte, the polarity, the analyte concentration level, and the complexity of the sample matrix</w:t>
      </w:r>
      <w:r w:rsidR="004A70CE" w:rsidRPr="00222A78">
        <w:rPr>
          <w:color w:val="000000"/>
          <w:shd w:val="clear" w:color="auto" w:fill="FFFFFF"/>
        </w:rPr>
        <w:t xml:space="preserve"> </w:t>
      </w:r>
      <w:r w:rsidR="004A70CE" w:rsidRPr="00222A78">
        <w:rPr>
          <w:color w:val="000000"/>
          <w:shd w:val="clear" w:color="auto" w:fill="FFFFFF"/>
        </w:rPr>
        <w:fldChar w:fldCharType="begin"/>
      </w:r>
      <w:r w:rsidR="00310601">
        <w:rPr>
          <w:color w:val="000000"/>
          <w:shd w:val="clear" w:color="auto" w:fill="FFFFFF"/>
        </w:rPr>
        <w:instrText xml:space="preserve"> ADDIN REFMGR.CITE &lt;Refman&gt;&lt;Cite&gt;&lt;Author&gt;Robert Shirey&lt;/Author&gt;&lt;Year&gt;2015&lt;/Year&gt;&lt;RecNum&gt;12&lt;/RecNum&gt;&lt;IDText&gt;Selecting the Appropriate SPME Fiber Coating –Effect of Analyte Molecular Weight and Polarity&lt;/IDText&gt;&lt;MDL Ref_Type="Report"&gt;&lt;Ref_Type&gt;Report&lt;/Ref_Type&gt;&lt;Ref_ID&gt;12&lt;/Ref_ID&gt;&lt;Title_Primary&gt;Selecting the Appropriate SPME Fiber Coating &amp;#x2013;Effect of Analyte Molecular Weight and Polarity&lt;/Title_Primary&gt;&lt;Authors_Primary&gt;Robert Shirey&lt;/Authors_Primary&gt;&lt;Date_Primary&gt;2015&lt;/Date_Primary&gt;&lt;Reprint&gt;Not in File&lt;/Reprint&gt;&lt;Date_Secondary&gt;2015/7/15&lt;/Date_Secondary&gt;&lt;ZZ_WorkformID&gt;24&lt;/ZZ_WorkformID&gt;&lt;/MDL&gt;&lt;/Cite&gt;&lt;/Refman&gt;</w:instrText>
      </w:r>
      <w:r w:rsidR="004A70CE" w:rsidRPr="00222A78">
        <w:rPr>
          <w:color w:val="000000"/>
          <w:shd w:val="clear" w:color="auto" w:fill="FFFFFF"/>
        </w:rPr>
        <w:fldChar w:fldCharType="separate"/>
      </w:r>
      <w:r w:rsidR="003F5D42">
        <w:rPr>
          <w:noProof/>
          <w:color w:val="000000"/>
          <w:shd w:val="clear" w:color="auto" w:fill="FFFFFF"/>
        </w:rPr>
        <w:t>(129)</w:t>
      </w:r>
      <w:r w:rsidR="004A70CE" w:rsidRPr="00222A78">
        <w:rPr>
          <w:color w:val="000000"/>
          <w:shd w:val="clear" w:color="auto" w:fill="FFFFFF"/>
        </w:rPr>
        <w:fldChar w:fldCharType="end"/>
      </w:r>
      <w:r w:rsidRPr="00222A78">
        <w:rPr>
          <w:color w:val="000000"/>
          <w:shd w:val="clear" w:color="auto" w:fill="FFFFFF"/>
        </w:rPr>
        <w:t>.</w:t>
      </w:r>
      <w:r>
        <w:rPr>
          <w:color w:val="000000"/>
          <w:shd w:val="clear" w:color="auto" w:fill="FFFFFF"/>
        </w:rPr>
        <w:t xml:space="preserve"> In </w:t>
      </w:r>
      <w:r>
        <w:rPr>
          <w:color w:val="000000"/>
          <w:shd w:val="clear" w:color="auto" w:fill="FFFFFF"/>
        </w:rPr>
        <w:lastRenderedPageBreak/>
        <w:t xml:space="preserve">this task, </w:t>
      </w:r>
      <w:r w:rsidRPr="001E33DA">
        <w:rPr>
          <w:color w:val="000000"/>
          <w:shd w:val="clear" w:color="auto" w:fill="FFFFFF"/>
        </w:rPr>
        <w:t xml:space="preserve">the analysis was focused on the weight of the analytes as well as the polarity </w:t>
      </w:r>
      <w:r w:rsidR="00580C3F">
        <w:rPr>
          <w:color w:val="000000"/>
          <w:shd w:val="clear" w:color="auto" w:fill="FFFFFF"/>
        </w:rPr>
        <w:t>associated to chemical families in relation with</w:t>
      </w:r>
      <w:r w:rsidRPr="001E33DA">
        <w:rPr>
          <w:color w:val="000000"/>
          <w:shd w:val="clear" w:color="auto" w:fill="FFFFFF"/>
        </w:rPr>
        <w:t xml:space="preserve"> the fiber coating. The molecular weight of an analyte determines how rapidly it can move in and out of the fiber phase</w:t>
      </w:r>
      <w:r w:rsidR="00222A78">
        <w:rPr>
          <w:color w:val="000000"/>
          <w:shd w:val="clear" w:color="auto" w:fill="FFFFFF"/>
        </w:rPr>
        <w:t xml:space="preserve"> coating and through the sample </w:t>
      </w:r>
      <w:r w:rsidR="00222A78">
        <w:rPr>
          <w:color w:val="000000"/>
          <w:shd w:val="clear" w:color="auto" w:fill="FFFFFF"/>
        </w:rPr>
        <w:fldChar w:fldCharType="begin"/>
      </w:r>
      <w:r w:rsidR="00310601">
        <w:rPr>
          <w:color w:val="000000"/>
          <w:shd w:val="clear" w:color="auto" w:fill="FFFFFF"/>
        </w:rPr>
        <w:instrText xml:space="preserve"> ADDIN REFMGR.CITE &lt;Refman&gt;&lt;Cite&gt;&lt;Author&gt;Robert Shirey&lt;/Author&gt;&lt;Year&gt;2015&lt;/Year&gt;&lt;RecNum&gt;12&lt;/RecNum&gt;&lt;IDText&gt;Selecting the Appropriate SPME Fiber Coating –Effect of Analyte Molecular Weight and Polarity&lt;/IDText&gt;&lt;MDL Ref_Type="Report"&gt;&lt;Ref_Type&gt;Report&lt;/Ref_Type&gt;&lt;Ref_ID&gt;12&lt;/Ref_ID&gt;&lt;Title_Primary&gt;Selecting the Appropriate SPME Fiber Coating &amp;#x2013;Effect of Analyte Molecular Weight and Polarity&lt;/Title_Primary&gt;&lt;Authors_Primary&gt;Robert Shirey&lt;/Authors_Primary&gt;&lt;Date_Primary&gt;2015&lt;/Date_Primary&gt;&lt;Reprint&gt;Not in File&lt;/Reprint&gt;&lt;Date_Secondary&gt;2015/7/15&lt;/Date_Secondary&gt;&lt;ZZ_WorkformID&gt;24&lt;/ZZ_WorkformID&gt;&lt;/MDL&gt;&lt;/Cite&gt;&lt;/Refman&gt;</w:instrText>
      </w:r>
      <w:r w:rsidR="00222A78">
        <w:rPr>
          <w:color w:val="000000"/>
          <w:shd w:val="clear" w:color="auto" w:fill="FFFFFF"/>
        </w:rPr>
        <w:fldChar w:fldCharType="separate"/>
      </w:r>
      <w:r w:rsidR="003F5D42">
        <w:rPr>
          <w:noProof/>
          <w:color w:val="000000"/>
          <w:shd w:val="clear" w:color="auto" w:fill="FFFFFF"/>
        </w:rPr>
        <w:t>(129)</w:t>
      </w:r>
      <w:r w:rsidR="00222A78">
        <w:rPr>
          <w:color w:val="000000"/>
          <w:shd w:val="clear" w:color="auto" w:fill="FFFFFF"/>
        </w:rPr>
        <w:fldChar w:fldCharType="end"/>
      </w:r>
      <w:r w:rsidR="00222A78">
        <w:rPr>
          <w:color w:val="000000"/>
          <w:shd w:val="clear" w:color="auto" w:fill="FFFFFF"/>
        </w:rPr>
        <w:t>.</w:t>
      </w:r>
      <w:r w:rsidR="00DF13E4">
        <w:rPr>
          <w:color w:val="000000"/>
          <w:shd w:val="clear" w:color="auto" w:fill="FFFFFF"/>
        </w:rPr>
        <w:t xml:space="preserve"> </w:t>
      </w:r>
      <w:r>
        <w:rPr>
          <w:color w:val="000000"/>
          <w:shd w:val="clear" w:color="auto" w:fill="FFFFFF"/>
        </w:rPr>
        <w:t xml:space="preserve">These two variables (weight and speed) are said to be inversely proportional. For instance, the smaller the analyte is, the faster it travels, making challenging the retention of it. However, the larger the analyte is, the longer it takes for it to </w:t>
      </w:r>
      <w:r w:rsidR="00E4112F">
        <w:rPr>
          <w:color w:val="000000"/>
          <w:shd w:val="clear" w:color="auto" w:fill="FFFFFF"/>
        </w:rPr>
        <w:t>move</w:t>
      </w:r>
      <w:r>
        <w:rPr>
          <w:color w:val="000000"/>
          <w:shd w:val="clear" w:color="auto" w:fill="FFFFFF"/>
        </w:rPr>
        <w:t>, thus the longer it takes for it to reach equilibrium</w:t>
      </w:r>
      <w:r w:rsidRPr="00F142F5">
        <w:rPr>
          <w:color w:val="FF0000"/>
          <w:shd w:val="clear" w:color="auto" w:fill="FFFFFF"/>
        </w:rPr>
        <w:t>.</w:t>
      </w:r>
      <w:r w:rsidRPr="00DE5C15">
        <w:rPr>
          <w:shd w:val="clear" w:color="auto" w:fill="FFFFFF"/>
        </w:rPr>
        <w:t xml:space="preserve"> Polarity </w:t>
      </w:r>
      <w:r>
        <w:rPr>
          <w:shd w:val="clear" w:color="auto" w:fill="FFFFFF"/>
        </w:rPr>
        <w:t>also plays an important role in this matter. The selection of a suitable fiber will also depend on the polarity of the compound(s) of interest</w:t>
      </w:r>
      <w:r w:rsidRPr="00DE5C15">
        <w:rPr>
          <w:shd w:val="clear" w:color="auto" w:fill="FFFFFF"/>
        </w:rPr>
        <w:t xml:space="preserve">. </w:t>
      </w:r>
      <w:r>
        <w:rPr>
          <w:color w:val="000000"/>
          <w:shd w:val="clear" w:color="auto" w:fill="FFFFFF"/>
        </w:rPr>
        <w:t>Ideally, if the analyte is polar, you will use a polar fiber</w:t>
      </w:r>
      <w:r w:rsidRPr="00DE5C15">
        <w:rPr>
          <w:color w:val="000000"/>
          <w:shd w:val="clear" w:color="auto" w:fill="FFFFFF"/>
        </w:rPr>
        <w:t xml:space="preserve"> to be more selective, not only to extract polar analytes but also to repel non-polar analytes. </w:t>
      </w:r>
    </w:p>
    <w:p w14:paraId="67935E48" w14:textId="373F3FE0" w:rsidR="00543F30" w:rsidRDefault="00543F30" w:rsidP="00E402B1">
      <w:pPr>
        <w:pStyle w:val="Heading3"/>
        <w:rPr>
          <w:shd w:val="clear" w:color="auto" w:fill="FFFFFF"/>
        </w:rPr>
      </w:pPr>
      <w:bookmarkStart w:id="97" w:name="_Toc467151375"/>
      <w:r>
        <w:rPr>
          <w:shd w:val="clear" w:color="auto" w:fill="FFFFFF"/>
        </w:rPr>
        <w:t>Marijuana</w:t>
      </w:r>
      <w:bookmarkEnd w:id="97"/>
    </w:p>
    <w:p w14:paraId="187B4F13" w14:textId="4D955BDA" w:rsidR="00EC146E" w:rsidRPr="00EC146E" w:rsidRDefault="00EC146E" w:rsidP="00E402B1">
      <w:pPr>
        <w:pStyle w:val="Heading4"/>
      </w:pPr>
      <w:bookmarkStart w:id="98" w:name="_Toc467151376"/>
      <w:r>
        <w:t>Fiber chemistry</w:t>
      </w:r>
      <w:bookmarkEnd w:id="98"/>
    </w:p>
    <w:p w14:paraId="01E27CC3" w14:textId="3BAFA1C8" w:rsidR="0036612D" w:rsidRPr="0036612D" w:rsidRDefault="0036612D" w:rsidP="007A0781">
      <w:r w:rsidRPr="00147D74">
        <w:t>Marijuana is a</w:t>
      </w:r>
      <w:r w:rsidR="00147D74" w:rsidRPr="00147D74">
        <w:t xml:space="preserve"> natural</w:t>
      </w:r>
      <w:r w:rsidR="005E0195">
        <w:t>ly</w:t>
      </w:r>
      <w:r w:rsidR="00147D74" w:rsidRPr="00147D74">
        <w:t xml:space="preserve"> harvested product, which</w:t>
      </w:r>
      <w:r w:rsidRPr="00147D74">
        <w:t xml:space="preserve"> makes</w:t>
      </w:r>
      <w:r w:rsidR="00147D74" w:rsidRPr="00147D74">
        <w:t xml:space="preserve"> the process of characterizing the headspace</w:t>
      </w:r>
      <w:r w:rsidRPr="00147D74">
        <w:t xml:space="preserve"> </w:t>
      </w:r>
      <w:r w:rsidR="00147D74" w:rsidRPr="00147D74">
        <w:t xml:space="preserve">a challenge as </w:t>
      </w:r>
      <w:r w:rsidRPr="00147D74">
        <w:t>there is a dramatic variation of compounds from plant to plant. Therefore, the study of the variation of volatiles composition of various marijuana samples must be assessed, as there is little information on it.</w:t>
      </w:r>
      <w:r w:rsidR="00147D74">
        <w:t xml:space="preserve"> Previous research have suggested that the chemicals responsible for the odor released from marijuana are known as terpenes, which are generally non polar and often volatile</w:t>
      </w:r>
      <w:r w:rsidR="005E0195">
        <w:t>. However, if only a non-</w:t>
      </w:r>
      <w:r w:rsidR="00147D74">
        <w:t xml:space="preserve">polar fiber is considered then the information obtained may be limited. It is important that we also </w:t>
      </w:r>
      <w:r w:rsidR="00147D74" w:rsidRPr="00147D74">
        <w:t>to consider the fact that in nature, terpenes occur predominately as hydrocarbons, alcohols and their glycosides, ethers, aldehydes, ketones, carboxylic acids and esters.</w:t>
      </w:r>
      <w:r w:rsidR="00C96306">
        <w:t xml:space="preserve"> For that </w:t>
      </w:r>
      <w:r w:rsidR="00C96306">
        <w:lastRenderedPageBreak/>
        <w:t>reason</w:t>
      </w:r>
      <w:r w:rsidR="00C96306" w:rsidRPr="00C96306">
        <w:t>, it is not ideal to use a selective fiber but rather one that would extract the greatest amount of compounds, considering both polar and non-polar volatiles.</w:t>
      </w:r>
    </w:p>
    <w:p w14:paraId="1CF58361" w14:textId="0D6990BB" w:rsidR="00CA5C4B" w:rsidRDefault="00CA5C4B" w:rsidP="007A0781">
      <w:pPr>
        <w:rPr>
          <w:rFonts w:cs="Times New Roman"/>
          <w:color w:val="FF0000"/>
          <w:szCs w:val="24"/>
          <w:shd w:val="clear" w:color="auto" w:fill="FFFFFF"/>
        </w:rPr>
        <w:sectPr w:rsidR="00CA5C4B" w:rsidSect="00B66C99">
          <w:pgSz w:w="12240" w:h="15840"/>
          <w:pgMar w:top="1440" w:right="1440" w:bottom="1800" w:left="2160" w:header="720" w:footer="720" w:gutter="0"/>
          <w:pgNumType w:start="1"/>
          <w:cols w:space="720"/>
          <w:docGrid w:linePitch="360"/>
        </w:sectPr>
      </w:pPr>
    </w:p>
    <w:p w14:paraId="3EE511CF" w14:textId="309144E5" w:rsidR="00CA5C4B" w:rsidRDefault="004D6A36" w:rsidP="003C78FE">
      <w:pPr>
        <w:spacing w:line="276" w:lineRule="auto"/>
        <w:jc w:val="left"/>
        <w:rPr>
          <w:rFonts w:cs="Times New Roman"/>
          <w:color w:val="FF0000"/>
          <w:szCs w:val="24"/>
          <w:shd w:val="clear" w:color="auto" w:fill="FFFFFF"/>
        </w:rPr>
        <w:sectPr w:rsidR="00CA5C4B" w:rsidSect="00E37ACA">
          <w:pgSz w:w="15840" w:h="12240" w:orient="landscape"/>
          <w:pgMar w:top="1440" w:right="1440" w:bottom="1800" w:left="2160" w:header="720" w:footer="720" w:gutter="0"/>
          <w:cols w:space="720"/>
          <w:docGrid w:linePitch="360"/>
        </w:sectPr>
      </w:pPr>
      <w:r>
        <w:rPr>
          <w:noProof/>
        </w:rPr>
        <w:lastRenderedPageBreak/>
        <mc:AlternateContent>
          <mc:Choice Requires="wps">
            <w:drawing>
              <wp:anchor distT="0" distB="0" distL="114300" distR="114300" simplePos="0" relativeHeight="251651072" behindDoc="0" locked="0" layoutInCell="1" allowOverlap="1" wp14:anchorId="500CD789" wp14:editId="54F3279A">
                <wp:simplePos x="0" y="0"/>
                <wp:positionH relativeFrom="margin">
                  <wp:align>center</wp:align>
                </wp:positionH>
                <wp:positionV relativeFrom="margin">
                  <wp:align>bottom</wp:align>
                </wp:positionV>
                <wp:extent cx="7772400" cy="25146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7772400" cy="25146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5ED02CD" w14:textId="59697705" w:rsidR="00FA11DD" w:rsidRPr="00A2570B" w:rsidRDefault="00FA11DD" w:rsidP="004D6A36">
                            <w:pPr>
                              <w:pStyle w:val="Caption"/>
                              <w:rPr>
                                <w:rFonts w:cs="Times New Roman"/>
                                <w:noProof/>
                                <w:color w:val="FF0000"/>
                                <w:shd w:val="clear" w:color="auto" w:fill="FFFFFF"/>
                              </w:rPr>
                            </w:pPr>
                            <w:bookmarkStart w:id="99" w:name="_Toc467151191"/>
                            <w:r>
                              <w:t xml:space="preserve">Figure </w:t>
                            </w:r>
                            <w:fldSimple w:instr=" SEQ Figure \* ARABIC ">
                              <w:r w:rsidR="0053144D">
                                <w:rPr>
                                  <w:noProof/>
                                </w:rPr>
                                <w:t>13</w:t>
                              </w:r>
                            </w:fldSimple>
                            <w:r>
                              <w:t>. Abundance and No. of VOCs Found in Marijuana Headspace Samples Using Different Fiber Chemistrie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CD789" id="Text Box 1" o:spid="_x0000_s1034" type="#_x0000_t202" style="position:absolute;left:0;text-align:left;margin-left:0;margin-top:0;width:612pt;height:19.8pt;z-index:251651072;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" stroked="f">
                <v:textbox style="mso-fit-shape-to-text:t" inset="0,0,0,0">
                  <w:txbxContent>
                    <w:p w14:paraId="45ED02CD" w14:textId="59697705" w:rsidR="00FA11DD" w:rsidRPr="00A2570B" w:rsidRDefault="00FA11DD" w:rsidP="004D6A36">
                      <w:pPr>
                        <w:pStyle w:val="Caption"/>
                        <w:rPr>
                          <w:rFonts w:cs="Times New Roman"/>
                          <w:noProof/>
                          <w:color w:val="FF0000"/>
                          <w:shd w:val="clear" w:color="auto" w:fill="FFFFFF"/>
                        </w:rPr>
                      </w:pPr>
                      <w:bookmarkStart w:id="100" w:name="_Toc467151191"/>
                      <w:r>
                        <w:t xml:space="preserve">Figure </w:t>
                      </w:r>
                      <w:fldSimple w:instr=" SEQ Figure \* ARABIC ">
                        <w:r w:rsidR="0053144D">
                          <w:rPr>
                            <w:noProof/>
                          </w:rPr>
                          <w:t>13</w:t>
                        </w:r>
                      </w:fldSimple>
                      <w:r>
                        <w:t>. Abundance and No. of VOCs Found in Marijuana Headspace Samples Using Different Fiber Chemistries</w:t>
                      </w:r>
                      <w:bookmarkEnd w:id="100"/>
                    </w:p>
                  </w:txbxContent>
                </v:textbox>
                <w10:wrap type="square" anchorx="margin" anchory="margin"/>
              </v:shape>
            </w:pict>
          </mc:Fallback>
        </mc:AlternateContent>
      </w:r>
      <w:r w:rsidR="006305BF" w:rsidRPr="006305BF">
        <w:rPr>
          <w:rFonts w:cs="Times New Roman"/>
          <w:noProof/>
          <w:color w:val="FF0000"/>
          <w:szCs w:val="24"/>
          <w:shd w:val="clear" w:color="auto" w:fill="FFFFFF"/>
        </w:rPr>
        <w:drawing>
          <wp:anchor distT="0" distB="0" distL="114300" distR="114300" simplePos="0" relativeHeight="251644928" behindDoc="0" locked="0" layoutInCell="1" allowOverlap="1" wp14:anchorId="234BE9D4" wp14:editId="2D8FD066">
            <wp:simplePos x="0" y="0"/>
            <wp:positionH relativeFrom="column">
              <wp:posOffset>0</wp:posOffset>
            </wp:positionH>
            <wp:positionV relativeFrom="paragraph">
              <wp:posOffset>222885</wp:posOffset>
            </wp:positionV>
            <wp:extent cx="7772400" cy="4885690"/>
            <wp:effectExtent l="0" t="0" r="0" b="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1" cstate="print">
                      <a:extLst>
                        <a:ext uri="{28A0092B-C50C-407E-A947-70E740481C1C}">
                          <a14:useLocalDpi xmlns:a14="http://schemas.microsoft.com/office/drawing/2010/main"/>
                        </a:ext>
                      </a:extLst>
                    </a:blip>
                    <a:srcRect t="4370"/>
                    <a:stretch/>
                  </pic:blipFill>
                  <pic:spPr bwMode="auto">
                    <a:xfrm>
                      <a:off x="0" y="0"/>
                      <a:ext cx="7772400" cy="48856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CA5C4B">
        <w:rPr>
          <w:rFonts w:cs="Times New Roman"/>
          <w:color w:val="FF0000"/>
          <w:szCs w:val="24"/>
          <w:shd w:val="clear" w:color="auto" w:fill="FFFFFF"/>
        </w:rPr>
        <w:br w:type="page"/>
      </w:r>
    </w:p>
    <w:p w14:paraId="37010678" w14:textId="11BDF177" w:rsidR="00CA5C4B" w:rsidRDefault="00CA5C4B" w:rsidP="00E31035">
      <w:pPr>
        <w:spacing w:line="276" w:lineRule="auto"/>
        <w:jc w:val="left"/>
        <w:rPr>
          <w:rFonts w:cs="Times New Roman"/>
          <w:color w:val="FF0000"/>
          <w:szCs w:val="24"/>
          <w:shd w:val="clear" w:color="auto" w:fill="FFFFFF"/>
        </w:rPr>
      </w:pPr>
    </w:p>
    <w:p w14:paraId="58866157" w14:textId="49572C06" w:rsidR="00771979" w:rsidRPr="00771979" w:rsidRDefault="00142B65" w:rsidP="00771979">
      <w:pPr>
        <w:rPr>
          <w:shd w:val="clear" w:color="auto" w:fill="FFFFFF"/>
        </w:rPr>
      </w:pPr>
      <w:r w:rsidRPr="00C96306">
        <w:rPr>
          <w:shd w:val="clear" w:color="auto" w:fill="FFFFFF"/>
        </w:rPr>
        <w:t xml:space="preserve">The responses for the fiber coatings yielding the highest and lowest responses have been </w:t>
      </w:r>
      <w:r w:rsidR="00ED5F83" w:rsidRPr="00C96306">
        <w:rPr>
          <w:shd w:val="clear" w:color="auto" w:fill="FFFFFF"/>
        </w:rPr>
        <w:t xml:space="preserve">determined </w:t>
      </w:r>
      <w:r w:rsidR="005E0195">
        <w:rPr>
          <w:shd w:val="clear" w:color="auto" w:fill="FFFFFF"/>
        </w:rPr>
        <w:t>on the basis of</w:t>
      </w:r>
      <w:r w:rsidRPr="00C96306">
        <w:rPr>
          <w:shd w:val="clear" w:color="auto" w:fill="FFFFFF"/>
        </w:rPr>
        <w:t xml:space="preserve"> </w:t>
      </w:r>
      <w:r w:rsidR="00ED5F83" w:rsidRPr="00C96306">
        <w:rPr>
          <w:shd w:val="clear" w:color="auto" w:fill="FFFFFF"/>
        </w:rPr>
        <w:t>the</w:t>
      </w:r>
      <w:r w:rsidRPr="00C96306">
        <w:rPr>
          <w:shd w:val="clear" w:color="auto" w:fill="FFFFFF"/>
        </w:rPr>
        <w:t xml:space="preserve"> peak area (abundance)</w:t>
      </w:r>
      <w:r w:rsidR="00ED5F83" w:rsidRPr="00C96306">
        <w:rPr>
          <w:shd w:val="clear" w:color="auto" w:fill="FFFFFF"/>
        </w:rPr>
        <w:t>, th</w:t>
      </w:r>
      <w:r w:rsidR="005E0195">
        <w:rPr>
          <w:shd w:val="clear" w:color="auto" w:fill="FFFFFF"/>
        </w:rPr>
        <w:t>e</w:t>
      </w:r>
      <w:r w:rsidR="00ED5F83" w:rsidRPr="00C96306">
        <w:rPr>
          <w:shd w:val="clear" w:color="auto" w:fill="FFFFFF"/>
        </w:rPr>
        <w:t xml:space="preserve"> response </w:t>
      </w:r>
      <w:r w:rsidR="005E0195">
        <w:rPr>
          <w:shd w:val="clear" w:color="auto" w:fill="FFFFFF"/>
        </w:rPr>
        <w:t>was</w:t>
      </w:r>
      <w:r w:rsidR="00ED5F83" w:rsidRPr="00C96306">
        <w:rPr>
          <w:shd w:val="clear" w:color="auto" w:fill="FFFFFF"/>
        </w:rPr>
        <w:t xml:space="preserve"> complemented with the number of compounds extracted per fiber</w:t>
      </w:r>
      <w:r w:rsidR="00771979" w:rsidRPr="00C96306">
        <w:rPr>
          <w:shd w:val="clear" w:color="auto" w:fill="FFFFFF"/>
        </w:rPr>
        <w:t xml:space="preserve"> and chemical families extracted over time</w:t>
      </w:r>
      <w:r w:rsidRPr="00C96306">
        <w:rPr>
          <w:shd w:val="clear" w:color="auto" w:fill="FFFFFF"/>
        </w:rPr>
        <w:t>.</w:t>
      </w:r>
      <w:r w:rsidRPr="002A652E">
        <w:rPr>
          <w:shd w:val="clear" w:color="auto" w:fill="FFFFFF"/>
        </w:rPr>
        <w:t xml:space="preserve"> </w:t>
      </w:r>
      <w:r w:rsidR="00F603CB">
        <w:rPr>
          <w:shd w:val="clear" w:color="auto" w:fill="FFFFFF"/>
        </w:rPr>
        <w:t xml:space="preserve"> </w:t>
      </w:r>
      <w:r w:rsidR="00771979" w:rsidRPr="00771979">
        <w:rPr>
          <w:shd w:val="clear" w:color="auto" w:fill="FFFFFF"/>
        </w:rPr>
        <w:t xml:space="preserve">A total of 28 compounds were consistently found in at least 66.6% </w:t>
      </w:r>
      <w:r w:rsidR="005E0195">
        <w:rPr>
          <w:shd w:val="clear" w:color="auto" w:fill="FFFFFF"/>
        </w:rPr>
        <w:t xml:space="preserve">of the samples </w:t>
      </w:r>
      <w:r w:rsidR="00771979" w:rsidRPr="00771979">
        <w:rPr>
          <w:shd w:val="clear" w:color="auto" w:fill="FFFFFF"/>
        </w:rPr>
        <w:t>while extracting using different SPME fibers varying in polarity and sorbent process. However, it is important to know that no all compounds were detected in all fibers and conditions. The compounds that were detected belong to the following families: terp</w:t>
      </w:r>
      <w:r w:rsidR="00771979">
        <w:rPr>
          <w:shd w:val="clear" w:color="auto" w:fill="FFFFFF"/>
        </w:rPr>
        <w:t xml:space="preserve">enes (18 compounds), alkanes (4 </w:t>
      </w:r>
      <w:r w:rsidR="00B60960">
        <w:rPr>
          <w:shd w:val="clear" w:color="auto" w:fill="FFFFFF"/>
        </w:rPr>
        <w:t xml:space="preserve">compounds), </w:t>
      </w:r>
      <w:r w:rsidR="00771979" w:rsidRPr="00771979">
        <w:rPr>
          <w:shd w:val="clear" w:color="auto" w:fill="FFFFFF"/>
        </w:rPr>
        <w:t xml:space="preserve">ketones (1 compound), alcohols </w:t>
      </w:r>
      <w:r w:rsidR="002152F1">
        <w:rPr>
          <w:shd w:val="clear" w:color="auto" w:fill="FFFFFF"/>
        </w:rPr>
        <w:fldChar w:fldCharType="begin"/>
      </w:r>
      <w:r w:rsidR="00310601">
        <w:rPr>
          <w:shd w:val="clear" w:color="auto" w:fill="FFFFFF"/>
        </w:rPr>
        <w:instrText xml:space="preserve"> ADDIN REFMGR.CITE &lt;Refman&gt;&lt;Cite&gt;&lt;Author&gt;E2552 - 08&lt;/Author&gt;&lt;Year&gt;2014&lt;/Year&gt;&lt;RecNum&gt;41&lt;/RecNum&gt;&lt;IDText&gt;Assessing the Environmental and Human Health Impacts of New Energetic Compounds&lt;/IDText&gt;&lt;MDL Ref_Type="Journal"&gt;&lt;Ref_Type&gt;Journal&lt;/Ref_Type&gt;&lt;Ref_ID&gt;41&lt;/Ref_ID&gt;&lt;Title_Primary&gt;Assessing the Environmental and Human Health Impacts of New Energetic Compounds&lt;/Title_Primary&gt;&lt;Authors_Primary&gt;E2552 - 08&lt;/Authors_Primary&gt;&lt;Date_Primary&gt;2014&lt;/Date_Primary&gt;&lt;Reprint&gt;Not in File&lt;/Reprint&gt;&lt;Periodical&gt;ASTM&lt;/Periodical&gt;&lt;ZZ_JournalFull&gt;&lt;f name="System"&gt;ASTM&lt;/f&gt;&lt;/ZZ_JournalFull&gt;&lt;ZZ_WorkformID&gt;1&lt;/ZZ_WorkformID&gt;&lt;/MDL&gt;&lt;/Cite&gt;&lt;/Refman&gt;</w:instrText>
      </w:r>
      <w:r w:rsidR="002152F1">
        <w:rPr>
          <w:shd w:val="clear" w:color="auto" w:fill="FFFFFF"/>
        </w:rPr>
        <w:fldChar w:fldCharType="separate"/>
      </w:r>
      <w:r w:rsidR="003F5D42">
        <w:rPr>
          <w:noProof/>
          <w:shd w:val="clear" w:color="auto" w:fill="FFFFFF"/>
        </w:rPr>
        <w:t>(52)</w:t>
      </w:r>
      <w:r w:rsidR="002152F1">
        <w:rPr>
          <w:shd w:val="clear" w:color="auto" w:fill="FFFFFF"/>
        </w:rPr>
        <w:fldChar w:fldCharType="end"/>
      </w:r>
      <w:r w:rsidR="00771979" w:rsidRPr="00771979">
        <w:rPr>
          <w:shd w:val="clear" w:color="auto" w:fill="FFFFFF"/>
        </w:rPr>
        <w:t xml:space="preserve">, and aromatics (3 compounds). </w:t>
      </w:r>
    </w:p>
    <w:p w14:paraId="3651258A" w14:textId="5F96BC87" w:rsidR="00771979" w:rsidRDefault="005E0195" w:rsidP="00771979">
      <w:pPr>
        <w:rPr>
          <w:shd w:val="clear" w:color="auto" w:fill="FFFFFF"/>
        </w:rPr>
      </w:pPr>
      <w:r>
        <w:rPr>
          <w:shd w:val="clear" w:color="auto" w:fill="FFFFFF"/>
        </w:rPr>
        <w:t xml:space="preserve">The </w:t>
      </w:r>
      <w:r w:rsidR="00771979" w:rsidRPr="00771979">
        <w:rPr>
          <w:shd w:val="clear" w:color="auto" w:fill="FFFFFF"/>
        </w:rPr>
        <w:t xml:space="preserve">DVB/CAR/PDMS </w:t>
      </w:r>
      <w:r>
        <w:rPr>
          <w:shd w:val="clear" w:color="auto" w:fill="FFFFFF"/>
        </w:rPr>
        <w:t xml:space="preserve">fiber </w:t>
      </w:r>
      <w:r w:rsidR="00771979" w:rsidRPr="00771979">
        <w:rPr>
          <w:shd w:val="clear" w:color="auto" w:fill="FFFFFF"/>
        </w:rPr>
        <w:t xml:space="preserve">extracted the highest amount followed by PDMS/DVB while </w:t>
      </w:r>
      <w:r>
        <w:rPr>
          <w:shd w:val="clear" w:color="auto" w:fill="FFFFFF"/>
        </w:rPr>
        <w:t xml:space="preserve">the </w:t>
      </w:r>
      <w:r w:rsidR="00771979" w:rsidRPr="00771979">
        <w:rPr>
          <w:shd w:val="clear" w:color="auto" w:fill="FFFFFF"/>
        </w:rPr>
        <w:t xml:space="preserve">PDMS and PA </w:t>
      </w:r>
      <w:r>
        <w:rPr>
          <w:shd w:val="clear" w:color="auto" w:fill="FFFFFF"/>
        </w:rPr>
        <w:t>fibers were least efficient in terms of sample diversity</w:t>
      </w:r>
      <w:r w:rsidR="00771979" w:rsidRPr="00771979">
        <w:rPr>
          <w:shd w:val="clear" w:color="auto" w:fill="FFFFFF"/>
        </w:rPr>
        <w:t>. When samples were extracted using PA less than 50% of the compounds extracted with DVB/CAR/PDMS were extracted while 13% difference in extracted compounds was found betw</w:t>
      </w:r>
      <w:r w:rsidR="00771979">
        <w:rPr>
          <w:shd w:val="clear" w:color="auto" w:fill="FFFFFF"/>
        </w:rPr>
        <w:t>een PDMS and DVB/CAR/PDMS as the</w:t>
      </w:r>
      <w:r w:rsidR="00771979" w:rsidRPr="00771979">
        <w:rPr>
          <w:shd w:val="clear" w:color="auto" w:fill="FFFFFF"/>
        </w:rPr>
        <w:t xml:space="preserve">y have a more similar chemistry that PA. Additionally, as depicted on the </w:t>
      </w:r>
      <w:r w:rsidR="000758CA">
        <w:rPr>
          <w:shd w:val="clear" w:color="auto" w:fill="FFFFFF"/>
        </w:rPr>
        <w:fldChar w:fldCharType="begin"/>
      </w:r>
      <w:r w:rsidR="000758CA">
        <w:rPr>
          <w:shd w:val="clear" w:color="auto" w:fill="FFFFFF"/>
        </w:rPr>
        <w:instrText xml:space="preserve"> REF _Ref324607696 \h </w:instrText>
      </w:r>
      <w:r w:rsidR="000758CA">
        <w:rPr>
          <w:shd w:val="clear" w:color="auto" w:fill="FFFFFF"/>
        </w:rPr>
      </w:r>
      <w:r w:rsidR="000758CA">
        <w:rPr>
          <w:shd w:val="clear" w:color="auto" w:fill="FFFFFF"/>
        </w:rPr>
        <w:fldChar w:fldCharType="separate"/>
      </w:r>
      <w:r w:rsidR="0053144D">
        <w:t xml:space="preserve">Table </w:t>
      </w:r>
      <w:r w:rsidR="0053144D">
        <w:rPr>
          <w:noProof/>
        </w:rPr>
        <w:t>3</w:t>
      </w:r>
      <w:r w:rsidR="000758CA">
        <w:rPr>
          <w:shd w:val="clear" w:color="auto" w:fill="FFFFFF"/>
        </w:rPr>
        <w:fldChar w:fldCharType="end"/>
      </w:r>
      <w:r w:rsidR="00771979" w:rsidRPr="00771979">
        <w:rPr>
          <w:shd w:val="clear" w:color="auto" w:fill="FFFFFF"/>
        </w:rPr>
        <w:t xml:space="preserve"> the extracted compounds focused on the terpines with over 70% of the total compounds and </w:t>
      </w:r>
      <w:r>
        <w:rPr>
          <w:shd w:val="clear" w:color="auto" w:fill="FFFFFF"/>
        </w:rPr>
        <w:t>90% of the total peak area. The present of terpenes</w:t>
      </w:r>
      <w:r w:rsidR="00771979" w:rsidRPr="00771979">
        <w:rPr>
          <w:shd w:val="clear" w:color="auto" w:fill="FFFFFF"/>
        </w:rPr>
        <w:t xml:space="preserve"> was expected as it has been previously reported that th</w:t>
      </w:r>
      <w:r>
        <w:rPr>
          <w:shd w:val="clear" w:color="auto" w:fill="FFFFFF"/>
        </w:rPr>
        <w:t>is chemical family predominates</w:t>
      </w:r>
      <w:r w:rsidR="00771979" w:rsidRPr="00771979">
        <w:rPr>
          <w:shd w:val="clear" w:color="auto" w:fill="FFFFFF"/>
        </w:rPr>
        <w:t xml:space="preserve"> in the headspace of plants. The relative percentage of the different chemical families extracted using DVB/CAR/PDMS and PDMS/DVB is shown in </w:t>
      </w:r>
      <w:r w:rsidR="00F632F2">
        <w:rPr>
          <w:shd w:val="clear" w:color="auto" w:fill="FFFFFF"/>
        </w:rPr>
        <w:fldChar w:fldCharType="begin"/>
      </w:r>
      <w:r w:rsidR="00F632F2">
        <w:rPr>
          <w:shd w:val="clear" w:color="auto" w:fill="FFFFFF"/>
        </w:rPr>
        <w:instrText xml:space="preserve"> REF _Ref324607696 \h </w:instrText>
      </w:r>
      <w:r w:rsidR="00F632F2">
        <w:rPr>
          <w:shd w:val="clear" w:color="auto" w:fill="FFFFFF"/>
        </w:rPr>
      </w:r>
      <w:r w:rsidR="00F632F2">
        <w:rPr>
          <w:shd w:val="clear" w:color="auto" w:fill="FFFFFF"/>
        </w:rPr>
        <w:fldChar w:fldCharType="separate"/>
      </w:r>
      <w:r w:rsidR="0053144D">
        <w:t xml:space="preserve">Table </w:t>
      </w:r>
      <w:r w:rsidR="0053144D">
        <w:rPr>
          <w:noProof/>
        </w:rPr>
        <w:t>3</w:t>
      </w:r>
      <w:r w:rsidR="00F632F2">
        <w:rPr>
          <w:shd w:val="clear" w:color="auto" w:fill="FFFFFF"/>
        </w:rPr>
        <w:fldChar w:fldCharType="end"/>
      </w:r>
      <w:r w:rsidR="00771979" w:rsidRPr="00771979">
        <w:rPr>
          <w:shd w:val="clear" w:color="auto" w:fill="FFFFFF"/>
        </w:rPr>
        <w:t xml:space="preserve">. Both fibers favored the same chemical families except for alcohols; terpenes, alkanes, and aromatic. </w:t>
      </w:r>
    </w:p>
    <w:p w14:paraId="62360AA4" w14:textId="77777777" w:rsidR="00D440F6" w:rsidRDefault="00D440F6" w:rsidP="00771979">
      <w:pPr>
        <w:rPr>
          <w:shd w:val="clear" w:color="auto" w:fill="FFFFFF"/>
        </w:rPr>
      </w:pPr>
    </w:p>
    <w:p w14:paraId="4E4317BC" w14:textId="77777777" w:rsidR="00D440F6" w:rsidRDefault="00D440F6" w:rsidP="00771979">
      <w:pPr>
        <w:rPr>
          <w:shd w:val="clear" w:color="auto" w:fill="FFFFFF"/>
        </w:rPr>
      </w:pPr>
    </w:p>
    <w:p w14:paraId="2DB35680" w14:textId="2792BC4A" w:rsidR="007A3F5E" w:rsidRPr="007A3F5E" w:rsidRDefault="00D94091" w:rsidP="007A3F5E">
      <w:pPr>
        <w:pStyle w:val="Caption"/>
      </w:pPr>
      <w:bookmarkStart w:id="101" w:name="_Ref324607696"/>
      <w:bookmarkStart w:id="102" w:name="_Toc467151301"/>
      <w:r>
        <w:t xml:space="preserve">Table </w:t>
      </w:r>
      <w:fldSimple w:instr=" SEQ Table \* ARABIC ">
        <w:r w:rsidR="0053144D">
          <w:rPr>
            <w:noProof/>
          </w:rPr>
          <w:t>3</w:t>
        </w:r>
      </w:fldSimple>
      <w:bookmarkEnd w:id="101"/>
      <w:r w:rsidR="007362B8">
        <w:t>. Percentage of Total Peak Area of Each Chemical F</w:t>
      </w:r>
      <w:r>
        <w:t>amil</w:t>
      </w:r>
      <w:r w:rsidR="007A3F5E">
        <w:t>y</w:t>
      </w:r>
      <w:bookmarkEnd w:id="102"/>
    </w:p>
    <w:tbl>
      <w:tblPr>
        <w:tblStyle w:val="ListTable6Colorful1"/>
        <w:tblW w:w="8685" w:type="dxa"/>
        <w:tblBorders>
          <w:top w:val="none" w:sz="0" w:space="0" w:color="auto"/>
          <w:bottom w:val="none" w:sz="0" w:space="0" w:color="auto"/>
        </w:tblBorders>
        <w:tblLayout w:type="fixed"/>
        <w:tblLook w:val="04A0" w:firstRow="1" w:lastRow="0" w:firstColumn="1" w:lastColumn="0" w:noHBand="0" w:noVBand="1"/>
      </w:tblPr>
      <w:tblGrid>
        <w:gridCol w:w="1818"/>
        <w:gridCol w:w="1345"/>
        <w:gridCol w:w="1265"/>
        <w:gridCol w:w="2435"/>
        <w:gridCol w:w="1822"/>
      </w:tblGrid>
      <w:tr w:rsidR="0060669F" w:rsidRPr="0060669F" w14:paraId="69F83889" w14:textId="77777777" w:rsidTr="0006114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bottom w:val="single" w:sz="4" w:space="0" w:color="auto"/>
            </w:tcBorders>
            <w:shd w:val="clear" w:color="auto" w:fill="auto"/>
            <w:noWrap/>
            <w:vAlign w:val="center"/>
          </w:tcPr>
          <w:p w14:paraId="25404CC7" w14:textId="77777777" w:rsidR="0060669F" w:rsidRPr="0060669F" w:rsidRDefault="0060669F" w:rsidP="00A066B0">
            <w:pPr>
              <w:jc w:val="left"/>
            </w:pPr>
          </w:p>
        </w:tc>
        <w:tc>
          <w:tcPr>
            <w:tcW w:w="1345" w:type="dxa"/>
            <w:tcBorders>
              <w:top w:val="single" w:sz="4" w:space="0" w:color="auto"/>
              <w:bottom w:val="single" w:sz="4" w:space="0" w:color="auto"/>
            </w:tcBorders>
            <w:shd w:val="clear" w:color="auto" w:fill="auto"/>
            <w:noWrap/>
            <w:vAlign w:val="center"/>
          </w:tcPr>
          <w:p w14:paraId="2ECE2D89" w14:textId="729DCC90" w:rsidR="0060669F" w:rsidRPr="0060669F" w:rsidRDefault="0060669F" w:rsidP="00A066B0">
            <w:pPr>
              <w:jc w:val="center"/>
              <w:cnfStyle w:val="100000000000" w:firstRow="1" w:lastRow="0" w:firstColumn="0" w:lastColumn="0" w:oddVBand="0" w:evenVBand="0" w:oddHBand="0" w:evenHBand="0" w:firstRowFirstColumn="0" w:firstRowLastColumn="0" w:lastRowFirstColumn="0" w:lastRowLastColumn="0"/>
            </w:pPr>
            <w:r w:rsidRPr="0060669F">
              <w:t>PDMS</w:t>
            </w:r>
          </w:p>
        </w:tc>
        <w:tc>
          <w:tcPr>
            <w:tcW w:w="1265" w:type="dxa"/>
            <w:tcBorders>
              <w:top w:val="single" w:sz="4" w:space="0" w:color="auto"/>
              <w:bottom w:val="single" w:sz="4" w:space="0" w:color="auto"/>
            </w:tcBorders>
            <w:shd w:val="clear" w:color="auto" w:fill="auto"/>
            <w:noWrap/>
            <w:vAlign w:val="center"/>
          </w:tcPr>
          <w:p w14:paraId="36B59FEF" w14:textId="2ABDA6A0" w:rsidR="0060669F" w:rsidRPr="0060669F" w:rsidRDefault="0060669F" w:rsidP="00A066B0">
            <w:pPr>
              <w:jc w:val="center"/>
              <w:cnfStyle w:val="100000000000" w:firstRow="1" w:lastRow="0" w:firstColumn="0" w:lastColumn="0" w:oddVBand="0" w:evenVBand="0" w:oddHBand="0" w:evenHBand="0" w:firstRowFirstColumn="0" w:firstRowLastColumn="0" w:lastRowFirstColumn="0" w:lastRowLastColumn="0"/>
            </w:pPr>
            <w:r w:rsidRPr="0060669F">
              <w:t>PA</w:t>
            </w:r>
          </w:p>
        </w:tc>
        <w:tc>
          <w:tcPr>
            <w:tcW w:w="2435" w:type="dxa"/>
            <w:tcBorders>
              <w:top w:val="single" w:sz="4" w:space="0" w:color="auto"/>
              <w:bottom w:val="single" w:sz="4" w:space="0" w:color="auto"/>
            </w:tcBorders>
            <w:shd w:val="clear" w:color="auto" w:fill="auto"/>
            <w:noWrap/>
            <w:vAlign w:val="center"/>
          </w:tcPr>
          <w:p w14:paraId="70C57262" w14:textId="4581DD4E" w:rsidR="0060669F" w:rsidRPr="0060669F" w:rsidRDefault="0060669F" w:rsidP="00A066B0">
            <w:pPr>
              <w:ind w:hanging="18"/>
              <w:jc w:val="center"/>
              <w:cnfStyle w:val="100000000000" w:firstRow="1" w:lastRow="0" w:firstColumn="0" w:lastColumn="0" w:oddVBand="0" w:evenVBand="0" w:oddHBand="0" w:evenHBand="0" w:firstRowFirstColumn="0" w:firstRowLastColumn="0" w:lastRowFirstColumn="0" w:lastRowLastColumn="0"/>
            </w:pPr>
            <w:r w:rsidRPr="0060669F">
              <w:t>DVB/CAR/PDMS</w:t>
            </w:r>
          </w:p>
        </w:tc>
        <w:tc>
          <w:tcPr>
            <w:tcW w:w="1822" w:type="dxa"/>
            <w:tcBorders>
              <w:top w:val="single" w:sz="4" w:space="0" w:color="auto"/>
              <w:bottom w:val="single" w:sz="4" w:space="0" w:color="auto"/>
            </w:tcBorders>
            <w:shd w:val="clear" w:color="auto" w:fill="auto"/>
            <w:noWrap/>
            <w:vAlign w:val="center"/>
          </w:tcPr>
          <w:p w14:paraId="61C1FC48" w14:textId="2213C9F6" w:rsidR="0060669F" w:rsidRPr="0060669F" w:rsidRDefault="0060669F" w:rsidP="00A066B0">
            <w:pPr>
              <w:ind w:firstLine="0"/>
              <w:jc w:val="center"/>
              <w:cnfStyle w:val="100000000000" w:firstRow="1" w:lastRow="0" w:firstColumn="0" w:lastColumn="0" w:oddVBand="0" w:evenVBand="0" w:oddHBand="0" w:evenHBand="0" w:firstRowFirstColumn="0" w:firstRowLastColumn="0" w:lastRowFirstColumn="0" w:lastRowLastColumn="0"/>
            </w:pPr>
            <w:r w:rsidRPr="0060669F">
              <w:t>PDMS/DVB</w:t>
            </w:r>
          </w:p>
        </w:tc>
      </w:tr>
      <w:tr w:rsidR="00D94091" w:rsidRPr="00D94091" w14:paraId="559C395B" w14:textId="77777777" w:rsidTr="0006114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shd w:val="clear" w:color="auto" w:fill="F2F2F2" w:themeFill="background1" w:themeFillShade="F2"/>
            <w:noWrap/>
            <w:vAlign w:val="center"/>
            <w:hideMark/>
          </w:tcPr>
          <w:p w14:paraId="5D491931" w14:textId="77777777" w:rsidR="00D94091" w:rsidRPr="004D6A36" w:rsidRDefault="00D94091" w:rsidP="00A066B0">
            <w:pPr>
              <w:jc w:val="left"/>
            </w:pPr>
            <w:r w:rsidRPr="004D6A36">
              <w:t>Terpenes</w:t>
            </w:r>
          </w:p>
        </w:tc>
        <w:tc>
          <w:tcPr>
            <w:tcW w:w="1345" w:type="dxa"/>
            <w:tcBorders>
              <w:top w:val="single" w:sz="4" w:space="0" w:color="auto"/>
            </w:tcBorders>
            <w:shd w:val="clear" w:color="auto" w:fill="F2F2F2" w:themeFill="background1" w:themeFillShade="F2"/>
            <w:noWrap/>
            <w:vAlign w:val="center"/>
            <w:hideMark/>
          </w:tcPr>
          <w:p w14:paraId="58584355" w14:textId="6C37A6ED"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84.57</w:t>
            </w:r>
          </w:p>
        </w:tc>
        <w:tc>
          <w:tcPr>
            <w:tcW w:w="1265" w:type="dxa"/>
            <w:tcBorders>
              <w:top w:val="single" w:sz="4" w:space="0" w:color="auto"/>
            </w:tcBorders>
            <w:shd w:val="clear" w:color="auto" w:fill="F2F2F2" w:themeFill="background1" w:themeFillShade="F2"/>
            <w:noWrap/>
            <w:vAlign w:val="center"/>
            <w:hideMark/>
          </w:tcPr>
          <w:p w14:paraId="4D1BFCEE" w14:textId="2E0BB3A8"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19.01</w:t>
            </w:r>
          </w:p>
        </w:tc>
        <w:tc>
          <w:tcPr>
            <w:tcW w:w="2435" w:type="dxa"/>
            <w:tcBorders>
              <w:top w:val="single" w:sz="4" w:space="0" w:color="auto"/>
            </w:tcBorders>
            <w:shd w:val="clear" w:color="auto" w:fill="F2F2F2" w:themeFill="background1" w:themeFillShade="F2"/>
            <w:noWrap/>
            <w:vAlign w:val="center"/>
            <w:hideMark/>
          </w:tcPr>
          <w:p w14:paraId="45C30343" w14:textId="11F7FAB1" w:rsidR="00D94091" w:rsidRPr="00D94091" w:rsidRDefault="00D94091" w:rsidP="00A066B0">
            <w:pPr>
              <w:ind w:hanging="18"/>
              <w:jc w:val="center"/>
              <w:cnfStyle w:val="000000100000" w:firstRow="0" w:lastRow="0" w:firstColumn="0" w:lastColumn="0" w:oddVBand="0" w:evenVBand="0" w:oddHBand="1" w:evenHBand="0" w:firstRowFirstColumn="0" w:firstRowLastColumn="0" w:lastRowFirstColumn="0" w:lastRowLastColumn="0"/>
            </w:pPr>
            <w:r w:rsidRPr="00D94091">
              <w:t>93.44</w:t>
            </w:r>
          </w:p>
        </w:tc>
        <w:tc>
          <w:tcPr>
            <w:tcW w:w="1822" w:type="dxa"/>
            <w:tcBorders>
              <w:top w:val="single" w:sz="4" w:space="0" w:color="auto"/>
            </w:tcBorders>
            <w:shd w:val="clear" w:color="auto" w:fill="F2F2F2" w:themeFill="background1" w:themeFillShade="F2"/>
            <w:noWrap/>
            <w:vAlign w:val="center"/>
            <w:hideMark/>
          </w:tcPr>
          <w:p w14:paraId="65610225" w14:textId="715916CA" w:rsidR="00D94091" w:rsidRPr="00D94091" w:rsidRDefault="00D94091" w:rsidP="00A066B0">
            <w:pPr>
              <w:ind w:firstLine="0"/>
              <w:jc w:val="center"/>
              <w:cnfStyle w:val="000000100000" w:firstRow="0" w:lastRow="0" w:firstColumn="0" w:lastColumn="0" w:oddVBand="0" w:evenVBand="0" w:oddHBand="1" w:evenHBand="0" w:firstRowFirstColumn="0" w:firstRowLastColumn="0" w:lastRowFirstColumn="0" w:lastRowLastColumn="0"/>
            </w:pPr>
            <w:r w:rsidRPr="00D94091">
              <w:t>97.08</w:t>
            </w:r>
          </w:p>
        </w:tc>
      </w:tr>
      <w:tr w:rsidR="00D94091" w:rsidRPr="00D94091" w14:paraId="5219CC07" w14:textId="77777777" w:rsidTr="00061147">
        <w:trPr>
          <w:trHeight w:val="432"/>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655131D2" w14:textId="77777777" w:rsidR="00D94091" w:rsidRPr="004D6A36" w:rsidRDefault="00D94091" w:rsidP="00A066B0">
            <w:pPr>
              <w:jc w:val="left"/>
            </w:pPr>
            <w:r w:rsidRPr="004D6A36">
              <w:t>Alkanes</w:t>
            </w:r>
          </w:p>
        </w:tc>
        <w:tc>
          <w:tcPr>
            <w:tcW w:w="1345" w:type="dxa"/>
            <w:noWrap/>
            <w:vAlign w:val="center"/>
            <w:hideMark/>
          </w:tcPr>
          <w:p w14:paraId="76F1365A" w14:textId="01CC2FF5" w:rsidR="00D94091" w:rsidRPr="00D94091" w:rsidRDefault="00D94091" w:rsidP="00A066B0">
            <w:pPr>
              <w:jc w:val="center"/>
              <w:cnfStyle w:val="000000000000" w:firstRow="0" w:lastRow="0" w:firstColumn="0" w:lastColumn="0" w:oddVBand="0" w:evenVBand="0" w:oddHBand="0" w:evenHBand="0" w:firstRowFirstColumn="0" w:firstRowLastColumn="0" w:lastRowFirstColumn="0" w:lastRowLastColumn="0"/>
            </w:pPr>
            <w:r w:rsidRPr="00D94091">
              <w:t>7.92</w:t>
            </w:r>
          </w:p>
        </w:tc>
        <w:tc>
          <w:tcPr>
            <w:tcW w:w="1265" w:type="dxa"/>
            <w:noWrap/>
            <w:vAlign w:val="center"/>
            <w:hideMark/>
          </w:tcPr>
          <w:p w14:paraId="1EBF1E92" w14:textId="11588520" w:rsidR="00D94091" w:rsidRPr="00D94091" w:rsidRDefault="00D94091" w:rsidP="00A066B0">
            <w:pPr>
              <w:jc w:val="center"/>
              <w:cnfStyle w:val="000000000000" w:firstRow="0" w:lastRow="0" w:firstColumn="0" w:lastColumn="0" w:oddVBand="0" w:evenVBand="0" w:oddHBand="0" w:evenHBand="0" w:firstRowFirstColumn="0" w:firstRowLastColumn="0" w:lastRowFirstColumn="0" w:lastRowLastColumn="0"/>
            </w:pPr>
            <w:r w:rsidRPr="00D94091">
              <w:t>0.00</w:t>
            </w:r>
          </w:p>
        </w:tc>
        <w:tc>
          <w:tcPr>
            <w:tcW w:w="2435" w:type="dxa"/>
            <w:noWrap/>
            <w:vAlign w:val="center"/>
            <w:hideMark/>
          </w:tcPr>
          <w:p w14:paraId="250494E4" w14:textId="0BF7DC2C" w:rsidR="00D94091" w:rsidRPr="00D94091" w:rsidRDefault="00D94091" w:rsidP="00A066B0">
            <w:pPr>
              <w:ind w:hanging="18"/>
              <w:jc w:val="center"/>
              <w:cnfStyle w:val="000000000000" w:firstRow="0" w:lastRow="0" w:firstColumn="0" w:lastColumn="0" w:oddVBand="0" w:evenVBand="0" w:oddHBand="0" w:evenHBand="0" w:firstRowFirstColumn="0" w:firstRowLastColumn="0" w:lastRowFirstColumn="0" w:lastRowLastColumn="0"/>
            </w:pPr>
            <w:r w:rsidRPr="00D94091">
              <w:t>1.64</w:t>
            </w:r>
          </w:p>
        </w:tc>
        <w:tc>
          <w:tcPr>
            <w:tcW w:w="1822" w:type="dxa"/>
            <w:noWrap/>
            <w:vAlign w:val="center"/>
            <w:hideMark/>
          </w:tcPr>
          <w:p w14:paraId="3BD0BE1A" w14:textId="3EC6294D" w:rsidR="00D94091" w:rsidRPr="00D94091" w:rsidRDefault="00D94091" w:rsidP="00A066B0">
            <w:pPr>
              <w:ind w:firstLine="0"/>
              <w:jc w:val="center"/>
              <w:cnfStyle w:val="000000000000" w:firstRow="0" w:lastRow="0" w:firstColumn="0" w:lastColumn="0" w:oddVBand="0" w:evenVBand="0" w:oddHBand="0" w:evenHBand="0" w:firstRowFirstColumn="0" w:firstRowLastColumn="0" w:lastRowFirstColumn="0" w:lastRowLastColumn="0"/>
            </w:pPr>
            <w:r w:rsidRPr="00D94091">
              <w:t>1.09</w:t>
            </w:r>
          </w:p>
        </w:tc>
      </w:tr>
      <w:tr w:rsidR="00D94091" w:rsidRPr="00D94091" w14:paraId="10DB2A47" w14:textId="77777777" w:rsidTr="0006114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818" w:type="dxa"/>
            <w:shd w:val="clear" w:color="auto" w:fill="F2F2F2" w:themeFill="background1" w:themeFillShade="F2"/>
            <w:noWrap/>
            <w:vAlign w:val="center"/>
            <w:hideMark/>
          </w:tcPr>
          <w:p w14:paraId="42B5078D" w14:textId="77777777" w:rsidR="00D94091" w:rsidRPr="004D6A36" w:rsidRDefault="00D94091" w:rsidP="00A066B0">
            <w:pPr>
              <w:jc w:val="left"/>
            </w:pPr>
            <w:r w:rsidRPr="004D6A36">
              <w:t>Ketones</w:t>
            </w:r>
          </w:p>
        </w:tc>
        <w:tc>
          <w:tcPr>
            <w:tcW w:w="1345" w:type="dxa"/>
            <w:shd w:val="clear" w:color="auto" w:fill="F2F2F2" w:themeFill="background1" w:themeFillShade="F2"/>
            <w:noWrap/>
            <w:vAlign w:val="center"/>
            <w:hideMark/>
          </w:tcPr>
          <w:p w14:paraId="35EF925A" w14:textId="532B33FB"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0.00</w:t>
            </w:r>
          </w:p>
        </w:tc>
        <w:tc>
          <w:tcPr>
            <w:tcW w:w="1265" w:type="dxa"/>
            <w:shd w:val="clear" w:color="auto" w:fill="F2F2F2" w:themeFill="background1" w:themeFillShade="F2"/>
            <w:noWrap/>
            <w:vAlign w:val="center"/>
            <w:hideMark/>
          </w:tcPr>
          <w:p w14:paraId="42CE5046" w14:textId="3B760930"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24.77</w:t>
            </w:r>
          </w:p>
        </w:tc>
        <w:tc>
          <w:tcPr>
            <w:tcW w:w="2435" w:type="dxa"/>
            <w:shd w:val="clear" w:color="auto" w:fill="F2F2F2" w:themeFill="background1" w:themeFillShade="F2"/>
            <w:noWrap/>
            <w:vAlign w:val="center"/>
            <w:hideMark/>
          </w:tcPr>
          <w:p w14:paraId="7FEA7580" w14:textId="3A4B4A95" w:rsidR="00D94091" w:rsidRPr="00D94091" w:rsidRDefault="00D94091" w:rsidP="00A066B0">
            <w:pPr>
              <w:ind w:hanging="18"/>
              <w:jc w:val="center"/>
              <w:cnfStyle w:val="000000100000" w:firstRow="0" w:lastRow="0" w:firstColumn="0" w:lastColumn="0" w:oddVBand="0" w:evenVBand="0" w:oddHBand="1" w:evenHBand="0" w:firstRowFirstColumn="0" w:firstRowLastColumn="0" w:lastRowFirstColumn="0" w:lastRowLastColumn="0"/>
            </w:pPr>
            <w:r w:rsidRPr="00D94091">
              <w:t>0.00</w:t>
            </w:r>
          </w:p>
        </w:tc>
        <w:tc>
          <w:tcPr>
            <w:tcW w:w="1822" w:type="dxa"/>
            <w:shd w:val="clear" w:color="auto" w:fill="F2F2F2" w:themeFill="background1" w:themeFillShade="F2"/>
            <w:noWrap/>
            <w:vAlign w:val="center"/>
            <w:hideMark/>
          </w:tcPr>
          <w:p w14:paraId="60AABB2A" w14:textId="75790F4A" w:rsidR="00D94091" w:rsidRPr="00D94091" w:rsidRDefault="00D94091" w:rsidP="00A066B0">
            <w:pPr>
              <w:ind w:firstLine="0"/>
              <w:jc w:val="center"/>
              <w:cnfStyle w:val="000000100000" w:firstRow="0" w:lastRow="0" w:firstColumn="0" w:lastColumn="0" w:oddVBand="0" w:evenVBand="0" w:oddHBand="1" w:evenHBand="0" w:firstRowFirstColumn="0" w:firstRowLastColumn="0" w:lastRowFirstColumn="0" w:lastRowLastColumn="0"/>
            </w:pPr>
            <w:r w:rsidRPr="00D94091">
              <w:t>0.00</w:t>
            </w:r>
          </w:p>
        </w:tc>
      </w:tr>
      <w:tr w:rsidR="00D94091" w:rsidRPr="00D94091" w14:paraId="7E877C67" w14:textId="77777777" w:rsidTr="00061147">
        <w:trPr>
          <w:trHeight w:val="432"/>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42F1AE79" w14:textId="77777777" w:rsidR="00D94091" w:rsidRPr="004D6A36" w:rsidRDefault="00D94091" w:rsidP="00A066B0">
            <w:pPr>
              <w:jc w:val="left"/>
            </w:pPr>
            <w:r w:rsidRPr="004D6A36">
              <w:t>Alcohols</w:t>
            </w:r>
          </w:p>
        </w:tc>
        <w:tc>
          <w:tcPr>
            <w:tcW w:w="1345" w:type="dxa"/>
            <w:noWrap/>
            <w:vAlign w:val="center"/>
            <w:hideMark/>
          </w:tcPr>
          <w:p w14:paraId="4CBF3923" w14:textId="404C8FEE" w:rsidR="00D94091" w:rsidRPr="00D94091" w:rsidRDefault="00D94091" w:rsidP="00A066B0">
            <w:pPr>
              <w:jc w:val="center"/>
              <w:cnfStyle w:val="000000000000" w:firstRow="0" w:lastRow="0" w:firstColumn="0" w:lastColumn="0" w:oddVBand="0" w:evenVBand="0" w:oddHBand="0" w:evenHBand="0" w:firstRowFirstColumn="0" w:firstRowLastColumn="0" w:lastRowFirstColumn="0" w:lastRowLastColumn="0"/>
            </w:pPr>
            <w:r w:rsidRPr="00D94091">
              <w:t>7.51</w:t>
            </w:r>
          </w:p>
        </w:tc>
        <w:tc>
          <w:tcPr>
            <w:tcW w:w="1265" w:type="dxa"/>
            <w:noWrap/>
            <w:vAlign w:val="center"/>
            <w:hideMark/>
          </w:tcPr>
          <w:p w14:paraId="5EFFE41B" w14:textId="543A75A7" w:rsidR="00D94091" w:rsidRPr="00D94091" w:rsidRDefault="00D94091" w:rsidP="00A066B0">
            <w:pPr>
              <w:jc w:val="center"/>
              <w:cnfStyle w:val="000000000000" w:firstRow="0" w:lastRow="0" w:firstColumn="0" w:lastColumn="0" w:oddVBand="0" w:evenVBand="0" w:oddHBand="0" w:evenHBand="0" w:firstRowFirstColumn="0" w:firstRowLastColumn="0" w:lastRowFirstColumn="0" w:lastRowLastColumn="0"/>
            </w:pPr>
            <w:r w:rsidRPr="00D94091">
              <w:t>51.85</w:t>
            </w:r>
          </w:p>
        </w:tc>
        <w:tc>
          <w:tcPr>
            <w:tcW w:w="2435" w:type="dxa"/>
            <w:noWrap/>
            <w:vAlign w:val="center"/>
            <w:hideMark/>
          </w:tcPr>
          <w:p w14:paraId="19DECB55" w14:textId="61C0597D" w:rsidR="00D94091" w:rsidRPr="00D94091" w:rsidRDefault="00D94091" w:rsidP="00A066B0">
            <w:pPr>
              <w:ind w:hanging="18"/>
              <w:jc w:val="center"/>
              <w:cnfStyle w:val="000000000000" w:firstRow="0" w:lastRow="0" w:firstColumn="0" w:lastColumn="0" w:oddVBand="0" w:evenVBand="0" w:oddHBand="0" w:evenHBand="0" w:firstRowFirstColumn="0" w:firstRowLastColumn="0" w:lastRowFirstColumn="0" w:lastRowLastColumn="0"/>
            </w:pPr>
            <w:r w:rsidRPr="00D94091">
              <w:t>3.65</w:t>
            </w:r>
          </w:p>
        </w:tc>
        <w:tc>
          <w:tcPr>
            <w:tcW w:w="1822" w:type="dxa"/>
            <w:noWrap/>
            <w:vAlign w:val="center"/>
            <w:hideMark/>
          </w:tcPr>
          <w:p w14:paraId="132B4875" w14:textId="2B35F7BD" w:rsidR="00D94091" w:rsidRPr="00D94091" w:rsidRDefault="00D94091" w:rsidP="00A066B0">
            <w:pPr>
              <w:ind w:firstLine="0"/>
              <w:jc w:val="center"/>
              <w:cnfStyle w:val="000000000000" w:firstRow="0" w:lastRow="0" w:firstColumn="0" w:lastColumn="0" w:oddVBand="0" w:evenVBand="0" w:oddHBand="0" w:evenHBand="0" w:firstRowFirstColumn="0" w:firstRowLastColumn="0" w:lastRowFirstColumn="0" w:lastRowLastColumn="0"/>
            </w:pPr>
            <w:r w:rsidRPr="00D94091">
              <w:t>0.00</w:t>
            </w:r>
          </w:p>
        </w:tc>
      </w:tr>
      <w:tr w:rsidR="00D94091" w:rsidRPr="00D94091" w14:paraId="3A1E4DFB" w14:textId="77777777" w:rsidTr="0006114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818" w:type="dxa"/>
            <w:tcBorders>
              <w:bottom w:val="single" w:sz="4" w:space="0" w:color="auto"/>
            </w:tcBorders>
            <w:shd w:val="clear" w:color="auto" w:fill="F2F2F2" w:themeFill="background1" w:themeFillShade="F2"/>
            <w:noWrap/>
            <w:vAlign w:val="center"/>
            <w:hideMark/>
          </w:tcPr>
          <w:p w14:paraId="2EBC7BB2" w14:textId="77777777" w:rsidR="00D94091" w:rsidRPr="004D6A36" w:rsidRDefault="00D94091" w:rsidP="00A066B0">
            <w:pPr>
              <w:jc w:val="left"/>
            </w:pPr>
            <w:r w:rsidRPr="004D6A36">
              <w:t>Aromatics</w:t>
            </w:r>
          </w:p>
        </w:tc>
        <w:tc>
          <w:tcPr>
            <w:tcW w:w="1345" w:type="dxa"/>
            <w:tcBorders>
              <w:bottom w:val="single" w:sz="4" w:space="0" w:color="auto"/>
            </w:tcBorders>
            <w:shd w:val="clear" w:color="auto" w:fill="F2F2F2" w:themeFill="background1" w:themeFillShade="F2"/>
            <w:noWrap/>
            <w:vAlign w:val="center"/>
            <w:hideMark/>
          </w:tcPr>
          <w:p w14:paraId="0FE2344F" w14:textId="506DD3A4"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0.00</w:t>
            </w:r>
          </w:p>
        </w:tc>
        <w:tc>
          <w:tcPr>
            <w:tcW w:w="1265" w:type="dxa"/>
            <w:tcBorders>
              <w:bottom w:val="single" w:sz="4" w:space="0" w:color="auto"/>
            </w:tcBorders>
            <w:shd w:val="clear" w:color="auto" w:fill="F2F2F2" w:themeFill="background1" w:themeFillShade="F2"/>
            <w:noWrap/>
            <w:vAlign w:val="center"/>
            <w:hideMark/>
          </w:tcPr>
          <w:p w14:paraId="73FD699A" w14:textId="205D2D72" w:rsidR="00D94091" w:rsidRPr="00D94091" w:rsidRDefault="00D94091" w:rsidP="00A066B0">
            <w:pPr>
              <w:jc w:val="center"/>
              <w:cnfStyle w:val="000000100000" w:firstRow="0" w:lastRow="0" w:firstColumn="0" w:lastColumn="0" w:oddVBand="0" w:evenVBand="0" w:oddHBand="1" w:evenHBand="0" w:firstRowFirstColumn="0" w:firstRowLastColumn="0" w:lastRowFirstColumn="0" w:lastRowLastColumn="0"/>
            </w:pPr>
            <w:r w:rsidRPr="00D94091">
              <w:t>4.38</w:t>
            </w:r>
          </w:p>
        </w:tc>
        <w:tc>
          <w:tcPr>
            <w:tcW w:w="2435" w:type="dxa"/>
            <w:tcBorders>
              <w:bottom w:val="single" w:sz="4" w:space="0" w:color="auto"/>
            </w:tcBorders>
            <w:shd w:val="clear" w:color="auto" w:fill="F2F2F2" w:themeFill="background1" w:themeFillShade="F2"/>
            <w:noWrap/>
            <w:vAlign w:val="center"/>
            <w:hideMark/>
          </w:tcPr>
          <w:p w14:paraId="5BC92DE8" w14:textId="31A53359" w:rsidR="00D94091" w:rsidRPr="00D94091" w:rsidRDefault="00D94091" w:rsidP="00A066B0">
            <w:pPr>
              <w:ind w:hanging="18"/>
              <w:jc w:val="center"/>
              <w:cnfStyle w:val="000000100000" w:firstRow="0" w:lastRow="0" w:firstColumn="0" w:lastColumn="0" w:oddVBand="0" w:evenVBand="0" w:oddHBand="1" w:evenHBand="0" w:firstRowFirstColumn="0" w:firstRowLastColumn="0" w:lastRowFirstColumn="0" w:lastRowLastColumn="0"/>
            </w:pPr>
            <w:r w:rsidRPr="00D94091">
              <w:t>1.27</w:t>
            </w:r>
          </w:p>
        </w:tc>
        <w:tc>
          <w:tcPr>
            <w:tcW w:w="1822" w:type="dxa"/>
            <w:tcBorders>
              <w:bottom w:val="single" w:sz="4" w:space="0" w:color="auto"/>
            </w:tcBorders>
            <w:shd w:val="clear" w:color="auto" w:fill="F2F2F2" w:themeFill="background1" w:themeFillShade="F2"/>
            <w:noWrap/>
            <w:vAlign w:val="center"/>
            <w:hideMark/>
          </w:tcPr>
          <w:p w14:paraId="4FF30BF3" w14:textId="29AFBB5E" w:rsidR="00D94091" w:rsidRPr="00D94091" w:rsidRDefault="00D94091" w:rsidP="00A066B0">
            <w:pPr>
              <w:ind w:firstLine="0"/>
              <w:jc w:val="center"/>
              <w:cnfStyle w:val="000000100000" w:firstRow="0" w:lastRow="0" w:firstColumn="0" w:lastColumn="0" w:oddVBand="0" w:evenVBand="0" w:oddHBand="1" w:evenHBand="0" w:firstRowFirstColumn="0" w:firstRowLastColumn="0" w:lastRowFirstColumn="0" w:lastRowLastColumn="0"/>
            </w:pPr>
            <w:r w:rsidRPr="00D94091">
              <w:t>1.83</w:t>
            </w:r>
          </w:p>
        </w:tc>
      </w:tr>
    </w:tbl>
    <w:p w14:paraId="33C9A91E" w14:textId="77777777" w:rsidR="00D94091" w:rsidRPr="00771979" w:rsidRDefault="00D94091" w:rsidP="00771979">
      <w:pPr>
        <w:rPr>
          <w:shd w:val="clear" w:color="auto" w:fill="FFFFFF"/>
        </w:rPr>
      </w:pPr>
    </w:p>
    <w:p w14:paraId="7160BDA4" w14:textId="0C79FB34" w:rsidR="00771979" w:rsidRDefault="00771979" w:rsidP="00AD4B21">
      <w:pPr>
        <w:rPr>
          <w:shd w:val="clear" w:color="auto" w:fill="FFFFFF"/>
        </w:rPr>
      </w:pPr>
      <w:r w:rsidRPr="00771979">
        <w:rPr>
          <w:shd w:val="clear" w:color="auto" w:fill="FFFFFF"/>
        </w:rPr>
        <w:t>The slight difference between those compounds extracted with DVB/CAR/PDMS but not with PDMS/DVB can be explain</w:t>
      </w:r>
      <w:r w:rsidR="000F0939">
        <w:rPr>
          <w:shd w:val="clear" w:color="auto" w:fill="FFFFFF"/>
        </w:rPr>
        <w:t>ed</w:t>
      </w:r>
      <w:r w:rsidRPr="00771979">
        <w:rPr>
          <w:shd w:val="clear" w:color="auto" w:fill="FFFFFF"/>
        </w:rPr>
        <w:t xml:space="preserve"> by the additional polymer coating included in DVB/CAR/PDMS; carboxen. Carboxen allows for a broader spectrum of boiling points as low boiling point compounds can be extracted while DVB-PDMS layer allows the extraction of those with high</w:t>
      </w:r>
      <w:r w:rsidR="00C43FE8">
        <w:rPr>
          <w:shd w:val="clear" w:color="auto" w:fill="FFFFFF"/>
        </w:rPr>
        <w:t xml:space="preserve"> </w:t>
      </w:r>
      <w:r w:rsidRPr="00771979">
        <w:rPr>
          <w:shd w:val="clear" w:color="auto" w:fill="FFFFFF"/>
        </w:rPr>
        <w:t xml:space="preserve">boiling points leading the extraction of a greater amount of compounds. Over 60% of the compounds have boiling point higher than 165 </w:t>
      </w:r>
      <w:r>
        <w:rPr>
          <w:rFonts w:cs="Times New Roman"/>
          <w:shd w:val="clear" w:color="auto" w:fill="FFFFFF"/>
        </w:rPr>
        <w:t>°</w:t>
      </w:r>
      <w:r w:rsidRPr="00771979">
        <w:rPr>
          <w:shd w:val="clear" w:color="auto" w:fill="FFFFFF"/>
        </w:rPr>
        <w:t xml:space="preserve">C while 40% have boiling point that goes as low as 64 </w:t>
      </w:r>
      <w:r w:rsidR="00AD4B21">
        <w:rPr>
          <w:rFonts w:cs="Times New Roman"/>
          <w:shd w:val="clear" w:color="auto" w:fill="FFFFFF"/>
        </w:rPr>
        <w:t>°</w:t>
      </w:r>
      <w:r w:rsidRPr="00771979">
        <w:rPr>
          <w:shd w:val="clear" w:color="auto" w:fill="FFFFFF"/>
        </w:rPr>
        <w:t xml:space="preserve">C a compound that was extracted by DVB/CAR/PDMS and not PDMS/DVB. </w:t>
      </w:r>
      <w:r w:rsidR="00C43FE8">
        <w:rPr>
          <w:shd w:val="clear" w:color="auto" w:fill="FFFFFF"/>
        </w:rPr>
        <w:t xml:space="preserve">ANOVA showed no significant difference between </w:t>
      </w:r>
      <w:r w:rsidR="00C43FE8" w:rsidRPr="00771979">
        <w:rPr>
          <w:shd w:val="clear" w:color="auto" w:fill="FFFFFF"/>
        </w:rPr>
        <w:t>DVB/CAR/PDMS and PDMS/DVB</w:t>
      </w:r>
      <w:r w:rsidRPr="00771979">
        <w:rPr>
          <w:shd w:val="clear" w:color="auto" w:fill="FFFFFF"/>
        </w:rPr>
        <w:t xml:space="preserve"> </w:t>
      </w:r>
      <w:r w:rsidR="00C43FE8">
        <w:rPr>
          <w:shd w:val="clear" w:color="auto" w:fill="FFFFFF"/>
        </w:rPr>
        <w:t xml:space="preserve">however, </w:t>
      </w:r>
      <w:r w:rsidRPr="00771979">
        <w:rPr>
          <w:shd w:val="clear" w:color="auto" w:fill="FFFFFF"/>
        </w:rPr>
        <w:t>DVB/CAR/PDMS was selected</w:t>
      </w:r>
      <w:r w:rsidR="00AD4B21">
        <w:rPr>
          <w:shd w:val="clear" w:color="auto" w:fill="FFFFFF"/>
        </w:rPr>
        <w:t xml:space="preserve"> </w:t>
      </w:r>
      <w:r w:rsidRPr="00771979">
        <w:rPr>
          <w:shd w:val="clear" w:color="auto" w:fill="FFFFFF"/>
        </w:rPr>
        <w:t>to be used as it provides with a good</w:t>
      </w:r>
      <w:r w:rsidR="00AD4B21">
        <w:rPr>
          <w:shd w:val="clear" w:color="auto" w:fill="FFFFFF"/>
        </w:rPr>
        <w:t xml:space="preserve"> representation of the volatile profile</w:t>
      </w:r>
      <w:r w:rsidRPr="00771979">
        <w:rPr>
          <w:shd w:val="clear" w:color="auto" w:fill="FFFFFF"/>
        </w:rPr>
        <w:t xml:space="preserve"> and it satisfactorily extracts compounds previously highlighted in other studies</w:t>
      </w:r>
      <w:r w:rsidR="00C96306">
        <w:rPr>
          <w:shd w:val="clear" w:color="auto" w:fill="FFFFFF"/>
        </w:rPr>
        <w:t xml:space="preserve"> </w:t>
      </w:r>
      <w:r w:rsidR="00C96306">
        <w:rPr>
          <w:shd w:val="clear" w:color="auto" w:fill="FFFFFF"/>
        </w:rPr>
        <w:fldChar w:fldCharType="begin"/>
      </w:r>
      <w:r w:rsidR="00310601">
        <w:rPr>
          <w:shd w:val="clear" w:color="auto" w:fill="FFFFFF"/>
        </w:rPr>
        <w:instrText xml:space="preserve"> ADDIN REFMGR.CITE &lt;Refman&gt;&lt;Cite&gt;&lt;Author&gt;Lai&lt;/Author&gt;&lt;Year&gt;2008&lt;/Year&gt;&lt;RecNum&gt;98&lt;/RecNum&gt;&lt;IDText&gt;Headspace sampling and detection of cocaine, MDMA, and marijuana via volatile markers in the presence of potential interferences by solid phase microextraction-ion mobility spectrometry (SPME-IMS)&lt;/IDText&gt;&lt;MDL Ref_Type="Journal"&gt;&lt;Ref_Type&gt;Journal&lt;/Ref_Type&gt;&lt;Ref_ID&gt;98&lt;/Ref_ID&gt;&lt;Title_Primary&gt;Headspace sampling and detection of cocaine, MDMA, and marijuana via volatile markers in the presence of potential interferences by solid phase microextraction&lt;f name="Symbol"&gt;-&lt;/f&gt;ion mobility spectrometry (SPME-IMS)&lt;/Title_Primary&gt;&lt;Authors_Primary&gt;Lai,H.&lt;/Authors_Primary&gt;&lt;Authors_Primary&gt;Corbin,I.&lt;/Authors_Primary&gt;&lt;Authors_Primary&gt;Almirall,J.R.&lt;/Authors_Primary&gt;&lt;Date_Primary&gt;2008&lt;/Date_Primary&gt;&lt;Reprint&gt;Not in File&lt;/Reprint&gt;&lt;Start_Page&gt;105&lt;/Start_Page&gt;&lt;End_Page&gt;113&lt;/End_Page&gt;&lt;Periodical&gt;Analytical and bioanalytical chemistry&lt;/Periodical&gt;&lt;Volume&gt;392&lt;/Volume&gt;&lt;Issue&gt;1-2&lt;/Issue&gt;&lt;Publisher&gt;Springer&lt;/Publisher&gt;&lt;ISSN_ISBN&gt;1618-2642&lt;/ISSN_ISBN&gt;&lt;ZZ_JournalStdAbbrev&gt;&lt;f name="System"&gt;Analytical and bioanalytical chemistry&lt;/f&gt;&lt;/ZZ_JournalStdAbbrev&gt;&lt;ZZ_WorkformID&gt;1&lt;/ZZ_WorkformID&gt;&lt;/MDL&gt;&lt;/Cite&gt;&lt;Cite&gt;&lt;Author&gt;Hood&lt;/Author&gt;&lt;Year&gt;1973&lt;/Year&gt;&lt;RecNum&gt;88&lt;/RecNum&gt;&lt;IDText&gt;Headspace volatiles of marijuana&lt;/IDText&gt;&lt;MDL Ref_Type="Journal"&gt;&lt;Ref_Type&gt;Journal&lt;/Ref_Type&gt;&lt;Ref_ID&gt;88&lt;/Ref_ID&gt;&lt;Title_Primary&gt;Headspace volatiles of marijuana&lt;/Title_Primary&gt;&lt;Authors_Primary&gt;Hood,L.V.S.&lt;/Authors_Primary&gt;&lt;Authors_Primary&gt;Dames,M.E.&lt;/Authors_Primary&gt;&lt;Authors_Primary&gt;Barry,G.T.&lt;/Authors_Primary&gt;&lt;Date_Primary&gt;1973&lt;/Date_Primary&gt;&lt;Reprint&gt;Not in File&lt;/Reprint&gt;&lt;Publisher&gt;Nature Publishing Group&lt;/Publisher&gt;&lt;ZZ_WorkformID&gt;1&lt;/ZZ_WorkformID&gt;&lt;/MDL&gt;&lt;/Cite&gt;&lt;/Refman&gt;</w:instrText>
      </w:r>
      <w:r w:rsidR="00C96306">
        <w:rPr>
          <w:shd w:val="clear" w:color="auto" w:fill="FFFFFF"/>
        </w:rPr>
        <w:fldChar w:fldCharType="separate"/>
      </w:r>
      <w:r w:rsidR="003F5D42">
        <w:rPr>
          <w:noProof/>
          <w:shd w:val="clear" w:color="auto" w:fill="FFFFFF"/>
        </w:rPr>
        <w:t>(75,130)</w:t>
      </w:r>
      <w:r w:rsidR="00C96306">
        <w:rPr>
          <w:shd w:val="clear" w:color="auto" w:fill="FFFFFF"/>
        </w:rPr>
        <w:fldChar w:fldCharType="end"/>
      </w:r>
      <w:r w:rsidRPr="00771979">
        <w:rPr>
          <w:shd w:val="clear" w:color="auto" w:fill="FFFFFF"/>
        </w:rPr>
        <w:t xml:space="preserve">. </w:t>
      </w:r>
    </w:p>
    <w:p w14:paraId="21D54D9F" w14:textId="66129824" w:rsidR="00EC146E" w:rsidRDefault="00EC146E" w:rsidP="00E402B1">
      <w:pPr>
        <w:pStyle w:val="Heading4"/>
      </w:pPr>
      <w:bookmarkStart w:id="103" w:name="_Toc467151377"/>
      <w:r>
        <w:t>Extraction</w:t>
      </w:r>
      <w:bookmarkEnd w:id="103"/>
    </w:p>
    <w:p w14:paraId="79111F9E" w14:textId="19FCD058" w:rsidR="00EC7D41" w:rsidRPr="00EC7D41" w:rsidRDefault="00EC7D41" w:rsidP="00EC7D41">
      <w:pPr>
        <w:ind w:firstLine="0"/>
      </w:pPr>
      <w:r w:rsidRPr="00EC7D41">
        <w:t>Extraction time 15, 30, 45, 60 and 90 minutes were evaluated to determine the time where both n</w:t>
      </w:r>
      <w:r w:rsidR="00C43FE8">
        <w:t>umber</w:t>
      </w:r>
      <w:r w:rsidRPr="00EC7D41">
        <w:t xml:space="preserve"> of compounds and abundance (peak area) of peaks was favorable to obtain a represerntative profile of volatiles in marijuana headspace.</w:t>
      </w:r>
    </w:p>
    <w:p w14:paraId="20F6DBC6" w14:textId="73AD9C6A" w:rsidR="00EC7D41" w:rsidRDefault="00EC7D41" w:rsidP="00EC7D41">
      <w:pPr>
        <w:ind w:firstLine="0"/>
      </w:pPr>
      <w:r w:rsidRPr="00EC7D41">
        <w:lastRenderedPageBreak/>
        <w:t xml:space="preserve">The number of compounds extracted was different for all the extraction times that were analyzed except for 60 and 90 minutes which, were also the extraction times that greater amount of compounds were extracted.  </w:t>
      </w:r>
      <w:r w:rsidR="00C43FE8">
        <w:t>T</w:t>
      </w:r>
      <w:r w:rsidRPr="00EC7D41">
        <w:t>o determine whether there was or not significant difference between the abundance of those compounds that were commonly extracted</w:t>
      </w:r>
      <w:r w:rsidR="00C43FE8">
        <w:t xml:space="preserve"> </w:t>
      </w:r>
      <w:r w:rsidR="00C43FE8" w:rsidRPr="00EC7D41">
        <w:t>ANOVA was performed</w:t>
      </w:r>
      <w:r w:rsidRPr="00EC7D41">
        <w:t xml:space="preserve">. The comparison of 60 and 90 minutes </w:t>
      </w:r>
      <w:r w:rsidR="00C43FE8">
        <w:t>showed</w:t>
      </w:r>
      <w:r w:rsidRPr="00EC7D41">
        <w:t xml:space="preserve"> no significant different in </w:t>
      </w:r>
      <w:r w:rsidR="00C43FE8">
        <w:t>number</w:t>
      </w:r>
      <w:r w:rsidRPr="00EC7D41">
        <w:t xml:space="preserve"> of compounds nor abundance of the peaks. Greater than 60% of the compounds' peak area have stayed or decrease in abundance while the rest have increased but not significantly. The fact that peak area does not significantly change after 60 minutes is indicative of compounds that have reached equilibrium therefore do not increase in abundance as the amount of analyte extracted onto the </w:t>
      </w:r>
      <w:r w:rsidR="0060669F" w:rsidRPr="00EC7D41">
        <w:t>fiber</w:t>
      </w:r>
      <w:r w:rsidRPr="00EC7D41">
        <w:t xml:space="preserve"> coating is at a maximum. The peak areas were represented in a line graph and it </w:t>
      </w:r>
      <w:r w:rsidR="0060669F" w:rsidRPr="00EC7D41">
        <w:t>reflected</w:t>
      </w:r>
      <w:r w:rsidRPr="00EC7D41">
        <w:t xml:space="preserve"> the behavior of how the abundance changed overtime. As depicted after 60 minutes, the peak area (abundance) reached plateau which is indicative that equilibrium have been reached. </w:t>
      </w:r>
    </w:p>
    <w:p w14:paraId="4B6E069F" w14:textId="77777777" w:rsidR="0038466E" w:rsidRPr="00EC7D41" w:rsidRDefault="0038466E" w:rsidP="00EC7D41">
      <w:pPr>
        <w:ind w:firstLine="0"/>
      </w:pPr>
    </w:p>
    <w:p w14:paraId="529D3EC9" w14:textId="604C32A2" w:rsidR="00542232" w:rsidRDefault="000640D3" w:rsidP="000640D3">
      <w:pPr>
        <w:keepNext/>
        <w:spacing w:line="240" w:lineRule="auto"/>
        <w:ind w:firstLine="0"/>
      </w:pPr>
      <w:r w:rsidRPr="000640D3">
        <w:rPr>
          <w:noProof/>
        </w:rPr>
        <w:lastRenderedPageBreak/>
        <w:drawing>
          <wp:inline distT="0" distB="0" distL="0" distR="0" wp14:anchorId="533404F4" wp14:editId="4847D214">
            <wp:extent cx="5485765" cy="3409950"/>
            <wp:effectExtent l="0" t="0" r="63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3410345"/>
                    </a:xfrm>
                    <a:prstGeom prst="rect">
                      <a:avLst/>
                    </a:prstGeom>
                    <a:noFill/>
                    <a:ln>
                      <a:noFill/>
                    </a:ln>
                  </pic:spPr>
                </pic:pic>
              </a:graphicData>
            </a:graphic>
          </wp:inline>
        </w:drawing>
      </w:r>
    </w:p>
    <w:p w14:paraId="757E8E71" w14:textId="272F1398" w:rsidR="00542232" w:rsidRDefault="00542232" w:rsidP="000640D3">
      <w:pPr>
        <w:pStyle w:val="Caption"/>
        <w:spacing w:before="240"/>
      </w:pPr>
      <w:bookmarkStart w:id="104" w:name="_Toc467151192"/>
      <w:r>
        <w:t xml:space="preserve">Figure </w:t>
      </w:r>
      <w:fldSimple w:instr=" SEQ Figure \* ARABIC ">
        <w:r w:rsidR="0053144D">
          <w:rPr>
            <w:noProof/>
          </w:rPr>
          <w:t>14</w:t>
        </w:r>
      </w:fldSimple>
      <w:r>
        <w:t>. Abund</w:t>
      </w:r>
      <w:r w:rsidR="007362B8">
        <w:t>ance of 15, 30, 45, 60, and 90 E</w:t>
      </w:r>
      <w:r>
        <w:t>xtraction</w:t>
      </w:r>
      <w:r w:rsidR="007362B8">
        <w:t xml:space="preserve"> T</w:t>
      </w:r>
      <w:r w:rsidR="0038466E">
        <w:t>ime</w:t>
      </w:r>
      <w:r>
        <w:t xml:space="preserve"> </w:t>
      </w:r>
      <w:r w:rsidR="007362B8">
        <w:t>of 0.5 g of M</w:t>
      </w:r>
      <w:r w:rsidR="0038466E">
        <w:t xml:space="preserve">arijuana </w:t>
      </w:r>
      <w:r w:rsidR="007362B8">
        <w:t>U</w:t>
      </w:r>
      <w:r>
        <w:t>sing SPME</w:t>
      </w:r>
      <w:bookmarkEnd w:id="104"/>
    </w:p>
    <w:p w14:paraId="14B2D142" w14:textId="77777777" w:rsidR="007B4E8F" w:rsidRPr="007B4E8F" w:rsidRDefault="007B4E8F" w:rsidP="007B4E8F"/>
    <w:p w14:paraId="5DC18C20" w14:textId="1A8C21BC" w:rsidR="002C04E0" w:rsidRDefault="00EC7D41" w:rsidP="00405729">
      <w:r w:rsidRPr="00EC7D41">
        <w:t xml:space="preserve">  </w:t>
      </w:r>
      <w:r w:rsidR="007B4E8F" w:rsidRPr="00C96306">
        <w:t>Upon completion of the analysis, it was concluded there was no significant difference between 60 and 90 minu</w:t>
      </w:r>
      <w:r w:rsidR="00D83028" w:rsidRPr="00C96306">
        <w:t>tes equilibrium time (F=0.035 &lt;Fcrit= 4.06</w:t>
      </w:r>
      <w:r w:rsidR="007B4E8F" w:rsidRPr="00C96306">
        <w:t xml:space="preserve">). </w:t>
      </w:r>
    </w:p>
    <w:p w14:paraId="08942358" w14:textId="1D8BD8B5" w:rsidR="0038466E" w:rsidRPr="0038466E" w:rsidRDefault="0038466E" w:rsidP="00E402B1">
      <w:pPr>
        <w:pStyle w:val="Heading4"/>
        <w:numPr>
          <w:ilvl w:val="3"/>
          <w:numId w:val="8"/>
        </w:numPr>
        <w:rPr>
          <w:shd w:val="clear" w:color="auto" w:fill="FFFFFF"/>
        </w:rPr>
      </w:pPr>
      <w:bookmarkStart w:id="105" w:name="_Toc467151378"/>
      <w:r w:rsidRPr="0038466E">
        <w:rPr>
          <w:shd w:val="clear" w:color="auto" w:fill="FFFFFF"/>
        </w:rPr>
        <w:t>Equilibrium</w:t>
      </w:r>
      <w:bookmarkEnd w:id="105"/>
    </w:p>
    <w:p w14:paraId="361C9CD8" w14:textId="5EB4F8F1" w:rsidR="0038466E" w:rsidRDefault="0038466E" w:rsidP="0038466E">
      <w:r w:rsidRPr="00FD0172">
        <w:t>Different equilibrium times were studied to determine which was the most feasible to obtain a representative volatile profile for marijuana samples. Starting from 15 minutes, additional times were evaluated varying in 15 from each other for up to 60 minutes. The reason for the limit to be 60 minutes is due to restrictions for sampling. When samples were equilibrated for various times individually, the n</w:t>
      </w:r>
      <w:r>
        <w:t>umber of compounds obtained was</w:t>
      </w:r>
      <w:r w:rsidRPr="00FD0172">
        <w:t xml:space="preserve"> different from each other. The greatest amount of</w:t>
      </w:r>
      <w:r>
        <w:t xml:space="preserve"> compound was</w:t>
      </w:r>
      <w:r w:rsidRPr="00FD0172">
        <w:t xml:space="preserve"> obtained in 15 and 45 minutes. Out of those compounds in common, 35% of the compounds increased in </w:t>
      </w:r>
      <w:r w:rsidRPr="00FD0172">
        <w:lastRenderedPageBreak/>
        <w:t xml:space="preserve">abundance while greater than 60% of the compounds either stayed or decreased in abundance indicating that the majority have reached equilibrium by 15 minutes as the abundance have reached the maximum capacity onto the fiber.  </w:t>
      </w:r>
    </w:p>
    <w:p w14:paraId="5862C6FE" w14:textId="77777777" w:rsidR="00C74D62" w:rsidRPr="00FD0172" w:rsidRDefault="00C74D62" w:rsidP="0038466E"/>
    <w:p w14:paraId="61672B4D" w14:textId="3FDDAE12" w:rsidR="0038466E" w:rsidRPr="0038466E" w:rsidRDefault="00D440F6" w:rsidP="0038466E">
      <w:r w:rsidRPr="00792DA6">
        <w:rPr>
          <w:noProof/>
        </w:rPr>
        <w:drawing>
          <wp:anchor distT="0" distB="0" distL="114300" distR="114300" simplePos="0" relativeHeight="251653120" behindDoc="0" locked="0" layoutInCell="1" allowOverlap="1" wp14:anchorId="2E2B36E2" wp14:editId="445DE7D2">
            <wp:simplePos x="0" y="0"/>
            <wp:positionH relativeFrom="margin">
              <wp:align>center</wp:align>
            </wp:positionH>
            <wp:positionV relativeFrom="paragraph">
              <wp:posOffset>91273</wp:posOffset>
            </wp:positionV>
            <wp:extent cx="5383530" cy="3186430"/>
            <wp:effectExtent l="0" t="0" r="7620" b="0"/>
            <wp:wrapSquare wrapText="bothSides"/>
            <wp:docPr id="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83530" cy="3186430"/>
                    </a:xfrm>
                    <a:prstGeom prst="rect">
                      <a:avLst/>
                    </a:prstGeom>
                    <a:noFill/>
                    <a:ln>
                      <a:noFill/>
                    </a:ln>
                  </pic:spPr>
                </pic:pic>
              </a:graphicData>
            </a:graphic>
            <wp14:sizeRelH relativeFrom="page">
              <wp14:pctWidth>0</wp14:pctWidth>
            </wp14:sizeRelH>
            <wp14:sizeRelV relativeFrom="page">
              <wp14:pctHeight>0</wp14:pctHeight>
            </wp14:sizeRelV>
          </wp:anchor>
        </w:drawing>
      </w:r>
      <w:r w:rsidR="00D7239B">
        <w:rPr>
          <w:noProof/>
        </w:rPr>
        <mc:AlternateContent>
          <mc:Choice Requires="wps">
            <w:drawing>
              <wp:anchor distT="0" distB="0" distL="114300" distR="114300" simplePos="0" relativeHeight="251655168" behindDoc="0" locked="0" layoutInCell="1" allowOverlap="1" wp14:anchorId="1A6A271A" wp14:editId="61933569">
                <wp:simplePos x="0" y="0"/>
                <wp:positionH relativeFrom="column">
                  <wp:posOffset>50800</wp:posOffset>
                </wp:positionH>
                <wp:positionV relativeFrom="paragraph">
                  <wp:posOffset>3503295</wp:posOffset>
                </wp:positionV>
                <wp:extent cx="5383530" cy="426720"/>
                <wp:effectExtent l="0" t="0" r="0" b="0"/>
                <wp:wrapThrough wrapText="bothSides">
                  <wp:wrapPolygon edited="0">
                    <wp:start x="0" y="0"/>
                    <wp:lineTo x="0" y="21600"/>
                    <wp:lineTo x="21600" y="21600"/>
                    <wp:lineTo x="21600" y="0"/>
                  </wp:wrapPolygon>
                </wp:wrapThrough>
                <wp:docPr id="23" name="Text Box 23"/>
                <wp:cNvGraphicFramePr/>
                <a:graphic xmlns:a="http://schemas.openxmlformats.org/drawingml/2006/main">
                  <a:graphicData uri="http://schemas.microsoft.com/office/word/2010/wordprocessingShape">
                    <wps:wsp>
                      <wps:cNvSpPr txBox="1"/>
                      <wps:spPr>
                        <a:xfrm>
                          <a:off x="0" y="0"/>
                          <a:ext cx="5383530" cy="426720"/>
                        </a:xfrm>
                        <a:prstGeom prst="rect">
                          <a:avLst/>
                        </a:prstGeom>
                        <a:solidFill>
                          <a:prstClr val="white"/>
                        </a:solidFill>
                        <a:ln>
                          <a:noFill/>
                        </a:ln>
                        <a:effectLst/>
                      </wps:spPr>
                      <wps:txbx>
                        <w:txbxContent>
                          <w:p w14:paraId="7901BF14" w14:textId="2A10AD41" w:rsidR="00FA11DD" w:rsidRPr="00A73D79" w:rsidRDefault="00FA11DD" w:rsidP="00D7239B">
                            <w:pPr>
                              <w:pStyle w:val="Caption"/>
                              <w:rPr>
                                <w:noProof/>
                              </w:rPr>
                            </w:pPr>
                            <w:bookmarkStart w:id="106" w:name="_Toc467151193"/>
                            <w:r>
                              <w:t xml:space="preserve">Figure </w:t>
                            </w:r>
                            <w:fldSimple w:instr=" SEQ Figure \* ARABIC ">
                              <w:r w:rsidR="0053144D">
                                <w:rPr>
                                  <w:noProof/>
                                </w:rPr>
                                <w:t>15</w:t>
                              </w:r>
                            </w:fldSimple>
                            <w:r>
                              <w:t xml:space="preserve">. </w:t>
                            </w:r>
                            <w:r w:rsidRPr="00193395">
                              <w:t>Abundance of 15, 30, 45</w:t>
                            </w:r>
                            <w:r>
                              <w:t xml:space="preserve"> and 60 Equilibrium Time of 0.50 g of Marijuana Followed by 60 min Extraction U</w:t>
                            </w:r>
                            <w:r w:rsidRPr="00193395">
                              <w:t>sing SPME</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6A271A" id="Text Box 23" o:spid="_x0000_s1035" type="#_x0000_t202" style="position:absolute;left:0;text-align:left;margin-left:4pt;margin-top:275.85pt;width:423.9pt;height:33.6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" stroked="f">
                <v:textbox style="mso-fit-shape-to-text:t" inset="0,0,0,0">
                  <w:txbxContent>
                    <w:p w14:paraId="7901BF14" w14:textId="2A10AD41" w:rsidR="00FA11DD" w:rsidRPr="00A73D79" w:rsidRDefault="00FA11DD" w:rsidP="00D7239B">
                      <w:pPr>
                        <w:pStyle w:val="Caption"/>
                        <w:rPr>
                          <w:noProof/>
                        </w:rPr>
                      </w:pPr>
                      <w:bookmarkStart w:id="107" w:name="_Toc467151193"/>
                      <w:r>
                        <w:t xml:space="preserve">Figure </w:t>
                      </w:r>
                      <w:fldSimple w:instr=" SEQ Figure \* ARABIC ">
                        <w:r w:rsidR="0053144D">
                          <w:rPr>
                            <w:noProof/>
                          </w:rPr>
                          <w:t>15</w:t>
                        </w:r>
                      </w:fldSimple>
                      <w:r>
                        <w:t xml:space="preserve">. </w:t>
                      </w:r>
                      <w:r w:rsidRPr="00193395">
                        <w:t>Abundance of 15, 30, 45</w:t>
                      </w:r>
                      <w:r>
                        <w:t xml:space="preserve"> and 60 Equilibrium Time of 0.50 g of Marijuana Followed by 60 min Extraction U</w:t>
                      </w:r>
                      <w:r w:rsidRPr="00193395">
                        <w:t>sing SPME</w:t>
                      </w:r>
                      <w:bookmarkEnd w:id="107"/>
                    </w:p>
                  </w:txbxContent>
                </v:textbox>
                <w10:wrap type="through"/>
              </v:shape>
            </w:pict>
          </mc:Fallback>
        </mc:AlternateContent>
      </w:r>
      <w:r w:rsidR="0038466E" w:rsidRPr="00792DA6">
        <w:t xml:space="preserve"> </w:t>
      </w:r>
    </w:p>
    <w:p w14:paraId="0F41F4E8" w14:textId="705D2160" w:rsidR="00583FDA" w:rsidRDefault="00583FDA" w:rsidP="00E402B1">
      <w:pPr>
        <w:pStyle w:val="Heading4"/>
        <w:rPr>
          <w:shd w:val="clear" w:color="auto" w:fill="FFFFFF"/>
        </w:rPr>
      </w:pPr>
      <w:bookmarkStart w:id="108" w:name="_Toc467151379"/>
      <w:r>
        <w:rPr>
          <w:shd w:val="clear" w:color="auto" w:fill="FFFFFF"/>
        </w:rPr>
        <w:t>Temperature study</w:t>
      </w:r>
      <w:bookmarkEnd w:id="108"/>
    </w:p>
    <w:p w14:paraId="55992224" w14:textId="0857B294" w:rsidR="00D440F6" w:rsidRDefault="00570CE3" w:rsidP="00D440F6">
      <w:r w:rsidRPr="00570CE3">
        <w:t>After analyzing</w:t>
      </w:r>
      <w:r>
        <w:t xml:space="preserve"> triplicates of a marijuana sample</w:t>
      </w:r>
      <w:r w:rsidR="00A225F6">
        <w:t>, the number and abundance</w:t>
      </w:r>
      <w:r w:rsidRPr="00570CE3">
        <w:t xml:space="preserve"> of compounds collected was greater for those extractions that were performed at higher temperatures.</w:t>
      </w:r>
      <w:r>
        <w:t xml:space="preserve"> A</w:t>
      </w:r>
      <w:r w:rsidR="00A225F6">
        <w:t>lthough higher abundances were obtained when extraction were performed at 50 °</w:t>
      </w:r>
      <w:r w:rsidR="00A225F6" w:rsidRPr="00570CE3">
        <w:t>C</w:t>
      </w:r>
      <w:r w:rsidR="00A225F6">
        <w:t>, 30% of terpe</w:t>
      </w:r>
      <w:r w:rsidR="00A225F6" w:rsidRPr="00570CE3">
        <w:t>nes</w:t>
      </w:r>
      <w:r w:rsidR="00A225F6">
        <w:t xml:space="preserve"> (7/23 total terpenes</w:t>
      </w:r>
      <w:r w:rsidR="00A225F6" w:rsidRPr="00570CE3">
        <w:t xml:space="preserve"> found in the sample used for optimization) </w:t>
      </w:r>
      <w:r w:rsidRPr="00570CE3">
        <w:t>we</w:t>
      </w:r>
      <w:r w:rsidR="00A225F6">
        <w:t>re being</w:t>
      </w:r>
      <w:r w:rsidRPr="00570CE3">
        <w:t xml:space="preserve"> compromise</w:t>
      </w:r>
      <w:r w:rsidR="00A225F6">
        <w:t>d. Based on previous</w:t>
      </w:r>
      <w:r w:rsidR="00435E59">
        <w:t xml:space="preserve"> research</w:t>
      </w:r>
      <w:r w:rsidR="00C96306">
        <w:t xml:space="preserve"> (Hood, et al., Lai, et al.)</w:t>
      </w:r>
      <w:r w:rsidR="00435E59">
        <w:t xml:space="preserve"> terpenes are </w:t>
      </w:r>
      <w:r w:rsidR="00435E59">
        <w:lastRenderedPageBreak/>
        <w:t>likely to be responsible for</w:t>
      </w:r>
      <w:r w:rsidR="00A225F6">
        <w:t xml:space="preserve"> marijuana</w:t>
      </w:r>
      <w:r w:rsidR="00435E59">
        <w:t xml:space="preserve"> odor thus</w:t>
      </w:r>
      <w:r w:rsidR="00A225F6">
        <w:t xml:space="preserve">, the </w:t>
      </w:r>
      <w:r w:rsidR="006649C3">
        <w:t>effectiveness of the</w:t>
      </w:r>
      <w:r w:rsidR="00A225F6">
        <w:t>s</w:t>
      </w:r>
      <w:r w:rsidR="006649C3">
        <w:t>e</w:t>
      </w:r>
      <w:r w:rsidR="00A225F6">
        <w:t xml:space="preserve"> compounds</w:t>
      </w:r>
      <w:r w:rsidR="006649C3">
        <w:t>’ extraction</w:t>
      </w:r>
      <w:r w:rsidR="00A225F6">
        <w:t xml:space="preserve"> must be considered for further analysis. </w:t>
      </w:r>
      <w:r w:rsidR="006649C3">
        <w:t xml:space="preserve"> </w:t>
      </w:r>
    </w:p>
    <w:p w14:paraId="6078D7F6" w14:textId="73C174EE" w:rsidR="00C74D62" w:rsidRDefault="007A3F5E" w:rsidP="00D440F6">
      <w:r w:rsidRPr="00DA0142">
        <w:rPr>
          <w:noProof/>
        </w:rPr>
        <w:drawing>
          <wp:anchor distT="0" distB="0" distL="114300" distR="114300" simplePos="0" relativeHeight="251778048" behindDoc="0" locked="0" layoutInCell="1" allowOverlap="1" wp14:anchorId="50041C1C" wp14:editId="429E10CF">
            <wp:simplePos x="0" y="0"/>
            <wp:positionH relativeFrom="margin">
              <wp:posOffset>262</wp:posOffset>
            </wp:positionH>
            <wp:positionV relativeFrom="paragraph">
              <wp:posOffset>390971</wp:posOffset>
            </wp:positionV>
            <wp:extent cx="5385816" cy="3191256"/>
            <wp:effectExtent l="19050" t="19050" r="24765" b="28575"/>
            <wp:wrapSquare wrapText="bothSides"/>
            <wp:docPr id="2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5816" cy="3191256"/>
                    </a:xfrm>
                    <a:prstGeom prst="rect">
                      <a:avLst/>
                    </a:prstGeom>
                    <a:noFill/>
                    <a:ln>
                      <a:solidFill>
                        <a:schemeClr val="bg1">
                          <a:lumMod val="75000"/>
                        </a:schemeClr>
                      </a:solidFill>
                    </a:ln>
                  </pic:spPr>
                </pic:pic>
              </a:graphicData>
            </a:graphic>
            <wp14:sizeRelH relativeFrom="margin">
              <wp14:pctWidth>0</wp14:pctWidth>
            </wp14:sizeRelH>
            <wp14:sizeRelV relativeFrom="margin">
              <wp14:pctHeight>0</wp14:pctHeight>
            </wp14:sizeRelV>
          </wp:anchor>
        </w:drawing>
      </w:r>
    </w:p>
    <w:p w14:paraId="6EBFA6ED" w14:textId="6AFC7FD8" w:rsidR="00D440F6" w:rsidRDefault="00D440F6" w:rsidP="00D440F6">
      <w:pPr>
        <w:pStyle w:val="Caption"/>
      </w:pPr>
    </w:p>
    <w:p w14:paraId="0B74DCC0" w14:textId="4BEE688C" w:rsidR="00D440F6" w:rsidRDefault="00D440F6" w:rsidP="00D440F6">
      <w:pPr>
        <w:pStyle w:val="Caption"/>
      </w:pPr>
      <w:bookmarkStart w:id="109" w:name="_Toc467151194"/>
      <w:r>
        <w:t xml:space="preserve">Figure </w:t>
      </w:r>
      <w:fldSimple w:instr=" SEQ Figure \* ARABIC ">
        <w:r w:rsidR="0053144D">
          <w:rPr>
            <w:noProof/>
          </w:rPr>
          <w:t>16</w:t>
        </w:r>
      </w:fldSimple>
      <w:r w:rsidR="00302063">
        <w:t>. Abundance and No. of Compounds of 0.5 g Marijuana Samples Extracted at Different T</w:t>
      </w:r>
      <w:r>
        <w:t>emperatures, RT, 30 °C, 40 °C, 50 °C</w:t>
      </w:r>
      <w:bookmarkEnd w:id="109"/>
    </w:p>
    <w:p w14:paraId="1D457291" w14:textId="77777777" w:rsidR="00D440F6" w:rsidRPr="00D440F6" w:rsidRDefault="00D440F6" w:rsidP="00D440F6"/>
    <w:p w14:paraId="215BBA70" w14:textId="248CDECE" w:rsidR="00543F30" w:rsidRPr="005F7589" w:rsidRDefault="00543F30" w:rsidP="00E402B1">
      <w:pPr>
        <w:pStyle w:val="Heading3"/>
        <w:rPr>
          <w:shd w:val="clear" w:color="auto" w:fill="FFFFFF"/>
        </w:rPr>
      </w:pPr>
      <w:bookmarkStart w:id="110" w:name="_Toc467151380"/>
      <w:r>
        <w:rPr>
          <w:shd w:val="clear" w:color="auto" w:fill="FFFFFF"/>
        </w:rPr>
        <w:t>Heroin</w:t>
      </w:r>
      <w:bookmarkEnd w:id="110"/>
    </w:p>
    <w:p w14:paraId="778E18D6" w14:textId="531E4427" w:rsidR="00543F30" w:rsidRDefault="00543F30" w:rsidP="007A0781">
      <w:pPr>
        <w:rPr>
          <w:shd w:val="clear" w:color="auto" w:fill="FFFFFF"/>
        </w:rPr>
      </w:pPr>
      <w:r>
        <w:rPr>
          <w:shd w:val="clear" w:color="auto" w:fill="FFFFFF"/>
        </w:rPr>
        <w:t>Based on articles that have been published</w:t>
      </w:r>
      <w:r w:rsidR="00C96306">
        <w:rPr>
          <w:shd w:val="clear" w:color="auto" w:fill="FFFFFF"/>
        </w:rPr>
        <w:t xml:space="preserve"> </w:t>
      </w:r>
      <w:r w:rsidR="00C96306">
        <w:rPr>
          <w:shd w:val="clear" w:color="auto" w:fill="FFFFFF"/>
        </w:rPr>
        <w:fldChar w:fldCharType="begin"/>
      </w:r>
      <w:r w:rsidR="00310601">
        <w:rPr>
          <w:shd w:val="clear" w:color="auto" w:fill="FFFFFF"/>
        </w:rPr>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C96306">
        <w:rPr>
          <w:shd w:val="clear" w:color="auto" w:fill="FFFFFF"/>
        </w:rPr>
        <w:fldChar w:fldCharType="separate"/>
      </w:r>
      <w:r w:rsidR="00540861">
        <w:rPr>
          <w:noProof/>
          <w:shd w:val="clear" w:color="auto" w:fill="FFFFFF"/>
        </w:rPr>
        <w:t>(9)</w:t>
      </w:r>
      <w:r w:rsidR="00C96306">
        <w:rPr>
          <w:shd w:val="clear" w:color="auto" w:fill="FFFFFF"/>
        </w:rPr>
        <w:fldChar w:fldCharType="end"/>
      </w:r>
      <w:r>
        <w:rPr>
          <w:shd w:val="clear" w:color="auto" w:fill="FFFFFF"/>
        </w:rPr>
        <w:t>, it is known that the major volatile found in the headspace of this illicit substance is acetic</w:t>
      </w:r>
      <w:r w:rsidR="006A54D3">
        <w:rPr>
          <w:shd w:val="clear" w:color="auto" w:fill="FFFFFF"/>
        </w:rPr>
        <w:t xml:space="preserve"> acid, a polar compound</w:t>
      </w:r>
      <w:r w:rsidR="00EC146E">
        <w:rPr>
          <w:shd w:val="clear" w:color="auto" w:fill="FFFFFF"/>
        </w:rPr>
        <w:t xml:space="preserve"> that’s found in a variety of comestible products. However,</w:t>
      </w:r>
      <w:r w:rsidR="006A54D3">
        <w:rPr>
          <w:shd w:val="clear" w:color="auto" w:fill="FFFFFF"/>
        </w:rPr>
        <w:t xml:space="preserve"> </w:t>
      </w:r>
      <w:r w:rsidR="00EC146E">
        <w:rPr>
          <w:shd w:val="clear" w:color="auto" w:fill="FFFFFF"/>
        </w:rPr>
        <w:t xml:space="preserve">the fiber selection </w:t>
      </w:r>
      <w:r w:rsidR="003A4F82">
        <w:rPr>
          <w:shd w:val="clear" w:color="auto" w:fill="FFFFFF"/>
        </w:rPr>
        <w:t xml:space="preserve">could not be focused </w:t>
      </w:r>
      <w:r w:rsidR="00EC146E">
        <w:rPr>
          <w:shd w:val="clear" w:color="auto" w:fill="FFFFFF"/>
        </w:rPr>
        <w:t>only on getting the best of this compound</w:t>
      </w:r>
      <w:r w:rsidR="006A54D3">
        <w:rPr>
          <w:shd w:val="clear" w:color="auto" w:fill="FFFFFF"/>
        </w:rPr>
        <w:t xml:space="preserve"> but rather i</w:t>
      </w:r>
      <w:r>
        <w:rPr>
          <w:shd w:val="clear" w:color="auto" w:fill="FFFFFF"/>
        </w:rPr>
        <w:t xml:space="preserve">n </w:t>
      </w:r>
      <w:r w:rsidR="00EC146E">
        <w:rPr>
          <w:shd w:val="clear" w:color="auto" w:fill="FFFFFF"/>
        </w:rPr>
        <w:t xml:space="preserve">selecting a </w:t>
      </w:r>
      <w:r>
        <w:rPr>
          <w:shd w:val="clear" w:color="auto" w:fill="FFFFFF"/>
        </w:rPr>
        <w:t xml:space="preserve">coating </w:t>
      </w:r>
      <w:r w:rsidR="00EC146E">
        <w:rPr>
          <w:shd w:val="clear" w:color="auto" w:fill="FFFFFF"/>
        </w:rPr>
        <w:t>cap</w:t>
      </w:r>
      <w:r>
        <w:rPr>
          <w:shd w:val="clear" w:color="auto" w:fill="FFFFFF"/>
        </w:rPr>
        <w:t>able to extract the greatest amount of compounds and peak are</w:t>
      </w:r>
      <w:r w:rsidR="006A54D3">
        <w:rPr>
          <w:shd w:val="clear" w:color="auto" w:fill="FFFFFF"/>
        </w:rPr>
        <w:t>a</w:t>
      </w:r>
      <w:r>
        <w:rPr>
          <w:shd w:val="clear" w:color="auto" w:fill="FFFFFF"/>
        </w:rPr>
        <w:t xml:space="preserve"> (abundance)</w:t>
      </w:r>
      <w:r w:rsidR="006A54D3">
        <w:rPr>
          <w:shd w:val="clear" w:color="auto" w:fill="FFFFFF"/>
        </w:rPr>
        <w:t xml:space="preserve"> representative of the headspace of the sample</w:t>
      </w:r>
      <w:r>
        <w:rPr>
          <w:shd w:val="clear" w:color="auto" w:fill="FFFFFF"/>
        </w:rPr>
        <w:t xml:space="preserve">.  </w:t>
      </w:r>
    </w:p>
    <w:p w14:paraId="164680E6" w14:textId="29E166EF" w:rsidR="003913B9" w:rsidRDefault="00EC146E" w:rsidP="00E402B1">
      <w:pPr>
        <w:pStyle w:val="Heading4"/>
        <w:rPr>
          <w:shd w:val="clear" w:color="auto" w:fill="FFFFFF"/>
        </w:rPr>
      </w:pPr>
      <w:bookmarkStart w:id="111" w:name="_Toc467151381"/>
      <w:r>
        <w:rPr>
          <w:shd w:val="clear" w:color="auto" w:fill="FFFFFF"/>
        </w:rPr>
        <w:lastRenderedPageBreak/>
        <w:t>Fiber chemistry</w:t>
      </w:r>
      <w:bookmarkEnd w:id="111"/>
    </w:p>
    <w:p w14:paraId="101DCDE6" w14:textId="22EE6F62" w:rsidR="00EC146E" w:rsidRPr="00EC146E" w:rsidRDefault="00EC146E" w:rsidP="00EC146E">
      <w:pPr>
        <w:rPr>
          <w:shd w:val="clear" w:color="auto" w:fill="FFFFFF"/>
        </w:rPr>
      </w:pPr>
      <w:r w:rsidRPr="00EC146E">
        <w:rPr>
          <w:shd w:val="clear" w:color="auto" w:fill="FFFFFF"/>
        </w:rPr>
        <w:t xml:space="preserve">A variety of fiber chemistry of diverse polarity and sorption (adsoption/absorption) process were assayed in order to evaluate their effect on heroin volatiles compounds extracted by SPME. A total of 12 compounds were tentatively identified in this study, although not all of them were detected with all fiber and conditions tested. Identified compounds belonged to the following chemical families: acids </w:t>
      </w:r>
      <w:r w:rsidR="002152F1">
        <w:rPr>
          <w:shd w:val="clear" w:color="auto" w:fill="FFFFFF"/>
        </w:rPr>
        <w:fldChar w:fldCharType="begin"/>
      </w:r>
      <w:r w:rsidR="00310601">
        <w:rPr>
          <w:shd w:val="clear" w:color="auto" w:fill="FFFFFF"/>
        </w:rPr>
        <w:instrText xml:space="preserve"> ADDIN REFMGR.CITE &lt;Refman&gt;&lt;Cite&gt;&lt;Author&gt;E2552 - 08&lt;/Author&gt;&lt;Year&gt;2014&lt;/Year&gt;&lt;RecNum&gt;41&lt;/RecNum&gt;&lt;IDText&gt;Assessing the Environmental and Human Health Impacts of New Energetic Compounds&lt;/IDText&gt;&lt;MDL Ref_Type="Journal"&gt;&lt;Ref_Type&gt;Journal&lt;/Ref_Type&gt;&lt;Ref_ID&gt;41&lt;/Ref_ID&gt;&lt;Title_Primary&gt;Assessing the Environmental and Human Health Impacts of New Energetic Compounds&lt;/Title_Primary&gt;&lt;Authors_Primary&gt;E2552 - 08&lt;/Authors_Primary&gt;&lt;Date_Primary&gt;2014&lt;/Date_Primary&gt;&lt;Reprint&gt;Not in File&lt;/Reprint&gt;&lt;Periodical&gt;ASTM&lt;/Periodical&gt;&lt;ZZ_JournalFull&gt;&lt;f name="System"&gt;ASTM&lt;/f&gt;&lt;/ZZ_JournalFull&gt;&lt;ZZ_WorkformID&gt;1&lt;/ZZ_WorkformID&gt;&lt;/MDL&gt;&lt;/Cite&gt;&lt;/Refman&gt;</w:instrText>
      </w:r>
      <w:r w:rsidR="002152F1">
        <w:rPr>
          <w:shd w:val="clear" w:color="auto" w:fill="FFFFFF"/>
        </w:rPr>
        <w:fldChar w:fldCharType="separate"/>
      </w:r>
      <w:r w:rsidR="003F5D42">
        <w:rPr>
          <w:noProof/>
          <w:shd w:val="clear" w:color="auto" w:fill="FFFFFF"/>
        </w:rPr>
        <w:t>(52)</w:t>
      </w:r>
      <w:r w:rsidR="002152F1">
        <w:rPr>
          <w:shd w:val="clear" w:color="auto" w:fill="FFFFFF"/>
        </w:rPr>
        <w:fldChar w:fldCharType="end"/>
      </w:r>
      <w:r w:rsidRPr="00EC146E">
        <w:rPr>
          <w:shd w:val="clear" w:color="auto" w:fill="FFFFFF"/>
        </w:rPr>
        <w:t xml:space="preserve">, amides (1 compounds), ketones (1 compound), alcohols (1 compound), alkanes (3 compounds), isocyanate (1 compound). </w:t>
      </w:r>
    </w:p>
    <w:p w14:paraId="6270B6D6" w14:textId="7F0B287B" w:rsidR="00EC146E" w:rsidRPr="00EC146E" w:rsidRDefault="00EC146E" w:rsidP="00EC146E">
      <w:pPr>
        <w:rPr>
          <w:shd w:val="clear" w:color="auto" w:fill="FFFFFF"/>
        </w:rPr>
      </w:pPr>
      <w:r w:rsidRPr="00EC146E">
        <w:rPr>
          <w:shd w:val="clear" w:color="auto" w:fill="FFFFFF"/>
        </w:rPr>
        <w:t>PDMS/DVB extracted the highest total amount of volatile compounds followed by DVB/CAR/PDMS. The total amount of compounds extracted with PEG and PA was lower. More specifically, when samples were extracted using PEG and PA, they extracted 45 and 22% less of the amount extracted with PDMS/DVB under the same extraction conditions. Additionally, the extracted compounds focused on acids and amides, 80 and 20% respectively for PEG, and 57 and 14% respectively for PA, rather than giving a broad spectrum of chemical families. Therefore, absorbent/polar fibers were discarded for further detailed consideration about individual compounds due the specificity of chemical families being excluded from extraction leading to lower amount of compounds being extracted in comparison to adsorbent/bipolar fibers.</w:t>
      </w:r>
    </w:p>
    <w:p w14:paraId="37C54585" w14:textId="07D8BA74" w:rsidR="00405B67" w:rsidRDefault="00EC146E" w:rsidP="003E2DC1">
      <w:pPr>
        <w:rPr>
          <w:shd w:val="clear" w:color="auto" w:fill="FFFFFF"/>
        </w:rPr>
      </w:pPr>
      <w:r w:rsidRPr="00EC146E">
        <w:rPr>
          <w:shd w:val="clear" w:color="auto" w:fill="FFFFFF"/>
        </w:rPr>
        <w:t xml:space="preserve">The relative percentages of the different chemical families extracted by DVB/CAR/PDMS and PDMS/DVB is shown in the table below. Both fiber chemistries favored the same chemical families; acids, amides, ketones, alcohols, and alkanes. Although PDMS/DVB showed higher proportionality for ketones, alcohols and alkanes is was not significantly different from what DVB/CAR/PDMS was able to extract. </w:t>
      </w:r>
    </w:p>
    <w:p w14:paraId="54FF6BA0" w14:textId="7430952C" w:rsidR="00F632F2" w:rsidRDefault="00F632F2" w:rsidP="002F1503">
      <w:pPr>
        <w:pStyle w:val="Caption"/>
      </w:pPr>
      <w:bookmarkStart w:id="112" w:name="_Toc467151302"/>
      <w:r>
        <w:lastRenderedPageBreak/>
        <w:t xml:space="preserve">Table </w:t>
      </w:r>
      <w:fldSimple w:instr=" SEQ Table \* ARABIC ">
        <w:r w:rsidR="0053144D">
          <w:rPr>
            <w:noProof/>
          </w:rPr>
          <w:t>4</w:t>
        </w:r>
      </w:fldSimple>
      <w:r w:rsidR="00302063">
        <w:t>. Proportionality (%) of Peak Area per Chemical F</w:t>
      </w:r>
      <w:r>
        <w:t>amily</w:t>
      </w:r>
      <w:bookmarkEnd w:id="112"/>
    </w:p>
    <w:tbl>
      <w:tblPr>
        <w:tblStyle w:val="ListTable6Colorful1"/>
        <w:tblW w:w="7281" w:type="dxa"/>
        <w:jc w:val="center"/>
        <w:tblLook w:val="04A0" w:firstRow="1" w:lastRow="0" w:firstColumn="1" w:lastColumn="0" w:noHBand="0" w:noVBand="1"/>
      </w:tblPr>
      <w:tblGrid>
        <w:gridCol w:w="1575"/>
        <w:gridCol w:w="826"/>
        <w:gridCol w:w="826"/>
        <w:gridCol w:w="2391"/>
        <w:gridCol w:w="1663"/>
      </w:tblGrid>
      <w:tr w:rsidR="00F632F2" w:rsidRPr="00F632F2" w14:paraId="3A08B09B" w14:textId="77777777" w:rsidTr="00061147">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575" w:type="dxa"/>
            <w:tcBorders>
              <w:top w:val="single" w:sz="4" w:space="0" w:color="000000" w:themeColor="text1"/>
              <w:bottom w:val="single" w:sz="4" w:space="0" w:color="auto"/>
            </w:tcBorders>
            <w:noWrap/>
            <w:vAlign w:val="center"/>
            <w:hideMark/>
          </w:tcPr>
          <w:p w14:paraId="19DEDBDC" w14:textId="77777777" w:rsidR="00F632F2" w:rsidRPr="002A45CE" w:rsidRDefault="00F632F2" w:rsidP="00F632F2">
            <w:pPr>
              <w:ind w:firstLine="0"/>
              <w:rPr>
                <w:rFonts w:eastAsia="Times New Roman" w:cs="Times New Roman"/>
                <w:color w:val="000000"/>
                <w:szCs w:val="24"/>
              </w:rPr>
            </w:pPr>
          </w:p>
        </w:tc>
        <w:tc>
          <w:tcPr>
            <w:tcW w:w="826" w:type="dxa"/>
            <w:tcBorders>
              <w:top w:val="single" w:sz="4" w:space="0" w:color="000000" w:themeColor="text1"/>
              <w:bottom w:val="single" w:sz="4" w:space="0" w:color="auto"/>
            </w:tcBorders>
            <w:noWrap/>
            <w:vAlign w:val="center"/>
            <w:hideMark/>
          </w:tcPr>
          <w:p w14:paraId="15A552AD" w14:textId="77777777" w:rsidR="00F632F2" w:rsidRPr="002A45CE" w:rsidRDefault="00F632F2" w:rsidP="00A066B0">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A45CE">
              <w:rPr>
                <w:rFonts w:eastAsia="Times New Roman" w:cs="Times New Roman"/>
                <w:color w:val="000000"/>
                <w:szCs w:val="24"/>
              </w:rPr>
              <w:t>PEG</w:t>
            </w:r>
          </w:p>
        </w:tc>
        <w:tc>
          <w:tcPr>
            <w:tcW w:w="826" w:type="dxa"/>
            <w:tcBorders>
              <w:top w:val="single" w:sz="4" w:space="0" w:color="000000" w:themeColor="text1"/>
              <w:bottom w:val="single" w:sz="4" w:space="0" w:color="auto"/>
            </w:tcBorders>
            <w:noWrap/>
            <w:vAlign w:val="center"/>
            <w:hideMark/>
          </w:tcPr>
          <w:p w14:paraId="026182D4" w14:textId="77777777" w:rsidR="00F632F2" w:rsidRPr="002A45CE" w:rsidRDefault="00F632F2" w:rsidP="00A066B0">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A45CE">
              <w:rPr>
                <w:rFonts w:eastAsia="Times New Roman" w:cs="Times New Roman"/>
                <w:color w:val="000000"/>
                <w:szCs w:val="24"/>
              </w:rPr>
              <w:t>PA</w:t>
            </w:r>
          </w:p>
        </w:tc>
        <w:tc>
          <w:tcPr>
            <w:tcW w:w="2391" w:type="dxa"/>
            <w:tcBorders>
              <w:top w:val="single" w:sz="4" w:space="0" w:color="000000" w:themeColor="text1"/>
              <w:bottom w:val="single" w:sz="4" w:space="0" w:color="auto"/>
            </w:tcBorders>
            <w:noWrap/>
            <w:vAlign w:val="center"/>
            <w:hideMark/>
          </w:tcPr>
          <w:p w14:paraId="71E4B988" w14:textId="77777777" w:rsidR="00F632F2" w:rsidRPr="002A45CE" w:rsidRDefault="00F632F2" w:rsidP="00A066B0">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A45CE">
              <w:rPr>
                <w:rFonts w:eastAsia="Times New Roman" w:cs="Times New Roman"/>
                <w:color w:val="000000"/>
                <w:szCs w:val="24"/>
              </w:rPr>
              <w:t>DVB/CAR/PDMS</w:t>
            </w:r>
          </w:p>
        </w:tc>
        <w:tc>
          <w:tcPr>
            <w:tcW w:w="1663" w:type="dxa"/>
            <w:tcBorders>
              <w:top w:val="single" w:sz="4" w:space="0" w:color="000000" w:themeColor="text1"/>
              <w:bottom w:val="single" w:sz="4" w:space="0" w:color="auto"/>
            </w:tcBorders>
            <w:noWrap/>
            <w:vAlign w:val="center"/>
            <w:hideMark/>
          </w:tcPr>
          <w:p w14:paraId="6EAE914A" w14:textId="77777777" w:rsidR="00F632F2" w:rsidRPr="002A45CE" w:rsidRDefault="00F632F2" w:rsidP="00A066B0">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A45CE">
              <w:rPr>
                <w:rFonts w:eastAsia="Times New Roman" w:cs="Times New Roman"/>
                <w:color w:val="000000"/>
                <w:szCs w:val="24"/>
              </w:rPr>
              <w:t>PDMS/DVB</w:t>
            </w:r>
          </w:p>
        </w:tc>
      </w:tr>
      <w:tr w:rsidR="00F632F2" w:rsidRPr="00F632F2" w14:paraId="2B59C9A0" w14:textId="77777777" w:rsidTr="00061147">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575" w:type="dxa"/>
            <w:tcBorders>
              <w:top w:val="single" w:sz="4" w:space="0" w:color="auto"/>
            </w:tcBorders>
            <w:shd w:val="clear" w:color="auto" w:fill="F2F2F2" w:themeFill="background1" w:themeFillShade="F2"/>
            <w:noWrap/>
            <w:vAlign w:val="center"/>
            <w:hideMark/>
          </w:tcPr>
          <w:p w14:paraId="7A6BF35C"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Acids</w:t>
            </w:r>
          </w:p>
        </w:tc>
        <w:tc>
          <w:tcPr>
            <w:tcW w:w="826" w:type="dxa"/>
            <w:tcBorders>
              <w:top w:val="single" w:sz="4" w:space="0" w:color="auto"/>
            </w:tcBorders>
            <w:shd w:val="clear" w:color="auto" w:fill="F2F2F2" w:themeFill="background1" w:themeFillShade="F2"/>
            <w:noWrap/>
            <w:vAlign w:val="center"/>
            <w:hideMark/>
          </w:tcPr>
          <w:p w14:paraId="1A641473"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96.62</w:t>
            </w:r>
          </w:p>
        </w:tc>
        <w:tc>
          <w:tcPr>
            <w:tcW w:w="826" w:type="dxa"/>
            <w:tcBorders>
              <w:top w:val="single" w:sz="4" w:space="0" w:color="auto"/>
            </w:tcBorders>
            <w:shd w:val="clear" w:color="auto" w:fill="F2F2F2" w:themeFill="background1" w:themeFillShade="F2"/>
            <w:noWrap/>
            <w:vAlign w:val="center"/>
            <w:hideMark/>
          </w:tcPr>
          <w:p w14:paraId="0C71355B"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94.47</w:t>
            </w:r>
          </w:p>
        </w:tc>
        <w:tc>
          <w:tcPr>
            <w:tcW w:w="2391" w:type="dxa"/>
            <w:tcBorders>
              <w:top w:val="single" w:sz="4" w:space="0" w:color="auto"/>
            </w:tcBorders>
            <w:shd w:val="clear" w:color="auto" w:fill="F2F2F2" w:themeFill="background1" w:themeFillShade="F2"/>
            <w:noWrap/>
            <w:vAlign w:val="center"/>
            <w:hideMark/>
          </w:tcPr>
          <w:p w14:paraId="6E1892A9"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88.41</w:t>
            </w:r>
          </w:p>
        </w:tc>
        <w:tc>
          <w:tcPr>
            <w:tcW w:w="1663" w:type="dxa"/>
            <w:tcBorders>
              <w:top w:val="single" w:sz="4" w:space="0" w:color="auto"/>
            </w:tcBorders>
            <w:shd w:val="clear" w:color="auto" w:fill="F2F2F2" w:themeFill="background1" w:themeFillShade="F2"/>
            <w:noWrap/>
            <w:vAlign w:val="center"/>
            <w:hideMark/>
          </w:tcPr>
          <w:p w14:paraId="3FBF5CD9"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87.48</w:t>
            </w:r>
          </w:p>
        </w:tc>
      </w:tr>
      <w:tr w:rsidR="00F632F2" w:rsidRPr="00F632F2" w14:paraId="7C7D10E0" w14:textId="77777777" w:rsidTr="00061147">
        <w:trPr>
          <w:trHeight w:val="432"/>
          <w:jc w:val="center"/>
        </w:trPr>
        <w:tc>
          <w:tcPr>
            <w:cnfStyle w:val="001000000000" w:firstRow="0" w:lastRow="0" w:firstColumn="1" w:lastColumn="0" w:oddVBand="0" w:evenVBand="0" w:oddHBand="0" w:evenHBand="0" w:firstRowFirstColumn="0" w:firstRowLastColumn="0" w:lastRowFirstColumn="0" w:lastRowLastColumn="0"/>
            <w:tcW w:w="1575" w:type="dxa"/>
            <w:noWrap/>
            <w:vAlign w:val="center"/>
            <w:hideMark/>
          </w:tcPr>
          <w:p w14:paraId="2E98BBF8"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Amides</w:t>
            </w:r>
          </w:p>
        </w:tc>
        <w:tc>
          <w:tcPr>
            <w:tcW w:w="826" w:type="dxa"/>
            <w:noWrap/>
            <w:vAlign w:val="center"/>
            <w:hideMark/>
          </w:tcPr>
          <w:p w14:paraId="346FDF74"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3.38</w:t>
            </w:r>
          </w:p>
        </w:tc>
        <w:tc>
          <w:tcPr>
            <w:tcW w:w="826" w:type="dxa"/>
            <w:noWrap/>
            <w:vAlign w:val="center"/>
            <w:hideMark/>
          </w:tcPr>
          <w:p w14:paraId="42DC2E1F"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4.28</w:t>
            </w:r>
          </w:p>
        </w:tc>
        <w:tc>
          <w:tcPr>
            <w:tcW w:w="2391" w:type="dxa"/>
            <w:noWrap/>
            <w:vAlign w:val="center"/>
            <w:hideMark/>
          </w:tcPr>
          <w:p w14:paraId="13E231F5"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6.85</w:t>
            </w:r>
          </w:p>
        </w:tc>
        <w:tc>
          <w:tcPr>
            <w:tcW w:w="1663" w:type="dxa"/>
            <w:noWrap/>
            <w:vAlign w:val="center"/>
            <w:hideMark/>
          </w:tcPr>
          <w:p w14:paraId="67A33D8C"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1.99</w:t>
            </w:r>
          </w:p>
        </w:tc>
      </w:tr>
      <w:tr w:rsidR="00F632F2" w:rsidRPr="00F632F2" w14:paraId="762A1501" w14:textId="77777777" w:rsidTr="00061147">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2F2F2" w:themeFill="background1" w:themeFillShade="F2"/>
            <w:noWrap/>
            <w:vAlign w:val="center"/>
            <w:hideMark/>
          </w:tcPr>
          <w:p w14:paraId="64FD6C97"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Ketones</w:t>
            </w:r>
          </w:p>
        </w:tc>
        <w:tc>
          <w:tcPr>
            <w:tcW w:w="826" w:type="dxa"/>
            <w:shd w:val="clear" w:color="auto" w:fill="F2F2F2" w:themeFill="background1" w:themeFillShade="F2"/>
            <w:noWrap/>
            <w:vAlign w:val="center"/>
            <w:hideMark/>
          </w:tcPr>
          <w:p w14:paraId="693BC993"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826" w:type="dxa"/>
            <w:shd w:val="clear" w:color="auto" w:fill="F2F2F2" w:themeFill="background1" w:themeFillShade="F2"/>
            <w:noWrap/>
            <w:vAlign w:val="center"/>
            <w:hideMark/>
          </w:tcPr>
          <w:p w14:paraId="35B0FBBF"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2391" w:type="dxa"/>
            <w:shd w:val="clear" w:color="auto" w:fill="F2F2F2" w:themeFill="background1" w:themeFillShade="F2"/>
            <w:noWrap/>
            <w:vAlign w:val="center"/>
            <w:hideMark/>
          </w:tcPr>
          <w:p w14:paraId="61B6A514"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75</w:t>
            </w:r>
          </w:p>
        </w:tc>
        <w:tc>
          <w:tcPr>
            <w:tcW w:w="1663" w:type="dxa"/>
            <w:shd w:val="clear" w:color="auto" w:fill="F2F2F2" w:themeFill="background1" w:themeFillShade="F2"/>
            <w:noWrap/>
            <w:vAlign w:val="center"/>
            <w:hideMark/>
          </w:tcPr>
          <w:p w14:paraId="36E7D02D"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1.10</w:t>
            </w:r>
          </w:p>
        </w:tc>
      </w:tr>
      <w:tr w:rsidR="00F632F2" w:rsidRPr="00F632F2" w14:paraId="10097C22" w14:textId="77777777" w:rsidTr="00061147">
        <w:trPr>
          <w:trHeight w:val="432"/>
          <w:jc w:val="center"/>
        </w:trPr>
        <w:tc>
          <w:tcPr>
            <w:cnfStyle w:val="001000000000" w:firstRow="0" w:lastRow="0" w:firstColumn="1" w:lastColumn="0" w:oddVBand="0" w:evenVBand="0" w:oddHBand="0" w:evenHBand="0" w:firstRowFirstColumn="0" w:firstRowLastColumn="0" w:lastRowFirstColumn="0" w:lastRowLastColumn="0"/>
            <w:tcW w:w="1575" w:type="dxa"/>
            <w:noWrap/>
            <w:vAlign w:val="center"/>
            <w:hideMark/>
          </w:tcPr>
          <w:p w14:paraId="4774AC37"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Alcohol</w:t>
            </w:r>
          </w:p>
        </w:tc>
        <w:tc>
          <w:tcPr>
            <w:tcW w:w="826" w:type="dxa"/>
            <w:noWrap/>
            <w:vAlign w:val="center"/>
            <w:hideMark/>
          </w:tcPr>
          <w:p w14:paraId="61FFA6B3"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826" w:type="dxa"/>
            <w:noWrap/>
            <w:vAlign w:val="center"/>
            <w:hideMark/>
          </w:tcPr>
          <w:p w14:paraId="27AB105F"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58</w:t>
            </w:r>
          </w:p>
        </w:tc>
        <w:tc>
          <w:tcPr>
            <w:tcW w:w="2391" w:type="dxa"/>
            <w:noWrap/>
            <w:vAlign w:val="center"/>
            <w:hideMark/>
          </w:tcPr>
          <w:p w14:paraId="689FE334"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3.00</w:t>
            </w:r>
          </w:p>
        </w:tc>
        <w:tc>
          <w:tcPr>
            <w:tcW w:w="1663" w:type="dxa"/>
            <w:noWrap/>
            <w:vAlign w:val="center"/>
            <w:hideMark/>
          </w:tcPr>
          <w:p w14:paraId="58DC21CC"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4.78</w:t>
            </w:r>
          </w:p>
        </w:tc>
      </w:tr>
      <w:tr w:rsidR="00F632F2" w:rsidRPr="00F632F2" w14:paraId="2102DF86" w14:textId="77777777" w:rsidTr="00061147">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2F2F2" w:themeFill="background1" w:themeFillShade="F2"/>
            <w:noWrap/>
            <w:vAlign w:val="center"/>
            <w:hideMark/>
          </w:tcPr>
          <w:p w14:paraId="56EBE2D7"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Alkanes</w:t>
            </w:r>
          </w:p>
        </w:tc>
        <w:tc>
          <w:tcPr>
            <w:tcW w:w="826" w:type="dxa"/>
            <w:shd w:val="clear" w:color="auto" w:fill="F2F2F2" w:themeFill="background1" w:themeFillShade="F2"/>
            <w:noWrap/>
            <w:vAlign w:val="center"/>
            <w:hideMark/>
          </w:tcPr>
          <w:p w14:paraId="326A3EAD"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826" w:type="dxa"/>
            <w:shd w:val="clear" w:color="auto" w:fill="F2F2F2" w:themeFill="background1" w:themeFillShade="F2"/>
            <w:noWrap/>
            <w:vAlign w:val="center"/>
            <w:hideMark/>
          </w:tcPr>
          <w:p w14:paraId="30F35441"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2391" w:type="dxa"/>
            <w:shd w:val="clear" w:color="auto" w:fill="F2F2F2" w:themeFill="background1" w:themeFillShade="F2"/>
            <w:noWrap/>
            <w:vAlign w:val="center"/>
            <w:hideMark/>
          </w:tcPr>
          <w:p w14:paraId="01F4208D"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99</w:t>
            </w:r>
          </w:p>
        </w:tc>
        <w:tc>
          <w:tcPr>
            <w:tcW w:w="1663" w:type="dxa"/>
            <w:shd w:val="clear" w:color="auto" w:fill="F2F2F2" w:themeFill="background1" w:themeFillShade="F2"/>
            <w:noWrap/>
            <w:vAlign w:val="center"/>
            <w:hideMark/>
          </w:tcPr>
          <w:p w14:paraId="0D917A06" w14:textId="77777777" w:rsidR="00F632F2" w:rsidRPr="00F632F2" w:rsidRDefault="00F632F2" w:rsidP="00A066B0">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4.65</w:t>
            </w:r>
          </w:p>
        </w:tc>
      </w:tr>
      <w:tr w:rsidR="00F632F2" w:rsidRPr="00F632F2" w14:paraId="025D2EE9" w14:textId="77777777" w:rsidTr="00061147">
        <w:trPr>
          <w:trHeight w:val="432"/>
          <w:jc w:val="center"/>
        </w:trPr>
        <w:tc>
          <w:tcPr>
            <w:cnfStyle w:val="001000000000" w:firstRow="0" w:lastRow="0" w:firstColumn="1" w:lastColumn="0" w:oddVBand="0" w:evenVBand="0" w:oddHBand="0" w:evenHBand="0" w:firstRowFirstColumn="0" w:firstRowLastColumn="0" w:lastRowFirstColumn="0" w:lastRowLastColumn="0"/>
            <w:tcW w:w="1575" w:type="dxa"/>
            <w:noWrap/>
            <w:vAlign w:val="center"/>
            <w:hideMark/>
          </w:tcPr>
          <w:p w14:paraId="0645C9A9" w14:textId="77777777" w:rsidR="00F632F2" w:rsidRPr="002A45CE" w:rsidRDefault="00F632F2" w:rsidP="00F632F2">
            <w:pPr>
              <w:ind w:firstLine="0"/>
              <w:jc w:val="left"/>
              <w:rPr>
                <w:rFonts w:eastAsia="Times New Roman" w:cs="Times New Roman"/>
                <w:color w:val="000000"/>
                <w:szCs w:val="24"/>
              </w:rPr>
            </w:pPr>
            <w:r w:rsidRPr="002A45CE">
              <w:rPr>
                <w:rFonts w:eastAsia="Times New Roman" w:cs="Times New Roman"/>
                <w:color w:val="000000"/>
                <w:szCs w:val="24"/>
              </w:rPr>
              <w:t>Isocyanate</w:t>
            </w:r>
          </w:p>
        </w:tc>
        <w:tc>
          <w:tcPr>
            <w:tcW w:w="826" w:type="dxa"/>
            <w:noWrap/>
            <w:vAlign w:val="center"/>
            <w:hideMark/>
          </w:tcPr>
          <w:p w14:paraId="3E5611CA"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826" w:type="dxa"/>
            <w:noWrap/>
            <w:vAlign w:val="center"/>
            <w:hideMark/>
          </w:tcPr>
          <w:p w14:paraId="06F55178"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66</w:t>
            </w:r>
          </w:p>
        </w:tc>
        <w:tc>
          <w:tcPr>
            <w:tcW w:w="2391" w:type="dxa"/>
            <w:noWrap/>
            <w:vAlign w:val="center"/>
            <w:hideMark/>
          </w:tcPr>
          <w:p w14:paraId="0C432F54"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c>
          <w:tcPr>
            <w:tcW w:w="1663" w:type="dxa"/>
            <w:noWrap/>
            <w:vAlign w:val="center"/>
            <w:hideMark/>
          </w:tcPr>
          <w:p w14:paraId="087B6EFA" w14:textId="77777777" w:rsidR="00F632F2" w:rsidRPr="00F632F2" w:rsidRDefault="00F632F2" w:rsidP="00A066B0">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632F2">
              <w:rPr>
                <w:rFonts w:eastAsia="Times New Roman" w:cs="Times New Roman"/>
                <w:color w:val="000000"/>
                <w:szCs w:val="24"/>
              </w:rPr>
              <w:t>0.00</w:t>
            </w:r>
          </w:p>
        </w:tc>
      </w:tr>
    </w:tbl>
    <w:p w14:paraId="7B09BDC4" w14:textId="77777777" w:rsidR="00F632F2" w:rsidRPr="00EC146E" w:rsidRDefault="00F632F2" w:rsidP="00EC146E">
      <w:pPr>
        <w:rPr>
          <w:shd w:val="clear" w:color="auto" w:fill="FFFFFF"/>
        </w:rPr>
      </w:pPr>
    </w:p>
    <w:p w14:paraId="46325B98" w14:textId="57A72195" w:rsidR="0026703E" w:rsidRPr="00F632F2" w:rsidRDefault="00EC146E" w:rsidP="00871ADF">
      <w:pPr>
        <w:rPr>
          <w:shd w:val="clear" w:color="auto" w:fill="FFFFFF"/>
        </w:rPr>
      </w:pPr>
      <w:r w:rsidRPr="00EC146E">
        <w:rPr>
          <w:shd w:val="clear" w:color="auto" w:fill="FFFFFF"/>
        </w:rPr>
        <w:t>Garcia-Esteban et. al. stated that carboxen is a porous carbon with a high surface area (around 1200</w:t>
      </w:r>
      <w:r w:rsidR="007B4E8F">
        <w:rPr>
          <w:shd w:val="clear" w:color="auto" w:fill="FFFFFF"/>
        </w:rPr>
        <w:t xml:space="preserve"> </w:t>
      </w:r>
      <w:r w:rsidRPr="00EC146E">
        <w:rPr>
          <w:shd w:val="clear" w:color="auto" w:fill="FFFFFF"/>
        </w:rPr>
        <w:t>m</w:t>
      </w:r>
      <w:r w:rsidRPr="007B4E8F">
        <w:rPr>
          <w:shd w:val="clear" w:color="auto" w:fill="FFFFFF"/>
          <w:vertAlign w:val="superscript"/>
        </w:rPr>
        <w:t>2</w:t>
      </w:r>
      <w:r w:rsidRPr="00EC146E">
        <w:rPr>
          <w:shd w:val="clear" w:color="auto" w:fill="FFFFFF"/>
        </w:rPr>
        <w:t>g</w:t>
      </w:r>
      <w:r w:rsidRPr="007B4E8F">
        <w:rPr>
          <w:shd w:val="clear" w:color="auto" w:fill="FFFFFF"/>
          <w:vertAlign w:val="superscript"/>
        </w:rPr>
        <w:t>−1</w:t>
      </w:r>
      <w:r w:rsidRPr="00EC146E">
        <w:rPr>
          <w:shd w:val="clear" w:color="auto" w:fill="FFFFFF"/>
        </w:rPr>
        <w:t xml:space="preserve">) which has been described as adequate for extraction of low boiling point compounds, although it allows the adsorption of a wide range of compounds due to the presence of different types of pores (micro-, meso-, and macropores). The fact that DVB/CAR/PDMS has a DVB-PDMS layer allows this fiber to also extract high boiling point compounds. However, the boiling point of the compounds extracted ranged between 112-287 °C, considered to be high boiling points what can explain the aspect of no significant difference been found when comparing number and abundance (peak area) when using PDMS/DVB and DVB/CAR/PDMS. Thus, both fibers tested, PDMS/DVB and DVB/CAR/PDMS, provides a similar volatile compounds profile for heroin, and both satisfactorily extracts compounds previously highlighted in other studies. </w:t>
      </w:r>
    </w:p>
    <w:p w14:paraId="3DE603CC" w14:textId="21C64382" w:rsidR="00EC146E" w:rsidRPr="00EC146E" w:rsidRDefault="00EC146E" w:rsidP="00E402B1">
      <w:pPr>
        <w:pStyle w:val="Heading4"/>
        <w:sectPr w:rsidR="00EC146E" w:rsidRPr="00EC146E" w:rsidSect="00543F30">
          <w:type w:val="continuous"/>
          <w:pgSz w:w="12240" w:h="15840"/>
          <w:pgMar w:top="1440" w:right="1440" w:bottom="1800" w:left="2160" w:header="720" w:footer="720" w:gutter="0"/>
          <w:cols w:space="720"/>
          <w:docGrid w:linePitch="360"/>
        </w:sectPr>
      </w:pPr>
      <w:bookmarkStart w:id="113" w:name="_Toc467151382"/>
      <w:r>
        <w:t>Extraction</w:t>
      </w:r>
      <w:bookmarkEnd w:id="113"/>
    </w:p>
    <w:p w14:paraId="7D980A23" w14:textId="0AAD4E88" w:rsidR="0038466E" w:rsidRDefault="00142B65" w:rsidP="007A0781">
      <w:r w:rsidRPr="00E552A2">
        <w:t xml:space="preserve">In practice, one of the variables affecting the migration of compounds into the headspace is the time sample is let sit to reach equilibrium, if the contents inside the sample vial are left long enough, the relative concentrations of a compound between the two phases </w:t>
      </w:r>
      <w:r w:rsidRPr="00E552A2">
        <w:lastRenderedPageBreak/>
        <w:t>(sample and headspace) will reach a steady value (or equilibrium)</w:t>
      </w:r>
      <w:r>
        <w:t xml:space="preserve"> </w:t>
      </w:r>
      <w:r>
        <w:fldChar w:fldCharType="begin"/>
      </w:r>
      <w:r w:rsidR="00310601">
        <w:instrText xml:space="preserve"> ADDIN REFMGR.CITE &lt;Refman&gt;&lt;Cite&gt;&lt;Author&gt;PerkinElmer&lt;/Author&gt;&lt;Year&gt;2014&lt;/Year&gt;&lt;RecNum&gt;11&lt;/RecNum&gt;&lt;IDText&gt;An Introduction to Headspace Sampling in Gas Chromatography&lt;/IDText&gt;&lt;MDL Ref_Type="Online Source"&gt;&lt;Ref_Type&gt;Online Source&lt;/Ref_Type&gt;&lt;Ref_ID&gt;11&lt;/Ref_ID&gt;&lt;Title_Primary&gt;An Introduction to Headspace Sampling in Gas Chromatography&lt;/Title_Primary&gt;&lt;Authors_Primary&gt;PerkinElmer,Inc.&lt;/Authors_Primary&gt;&lt;Date_Primary&gt;2014&lt;/Date_Primary&gt;&lt;Reprint&gt;Not in File&lt;/Reprint&gt;&lt;Date_Secondary&gt;2015/7/13&lt;/Date_Secondary&gt;&lt;Web_URL&gt;http://www.perkinelmer.com/PDFs/downloads/GDE_Intro_to_Headspace.pdf&lt;/Web_URL&gt;&lt;ZZ_WorkformID&gt;31&lt;/ZZ_WorkformID&gt;&lt;/MDL&gt;&lt;/Cite&gt;&lt;/Refman&gt;</w:instrText>
      </w:r>
      <w:r>
        <w:fldChar w:fldCharType="separate"/>
      </w:r>
      <w:r w:rsidR="003F5D42">
        <w:rPr>
          <w:noProof/>
        </w:rPr>
        <w:t>(131)</w:t>
      </w:r>
      <w:r>
        <w:fldChar w:fldCharType="end"/>
      </w:r>
      <w:r w:rsidRPr="00E552A2">
        <w:t>. To determine the suitable amount of time the sample must be left sit to reach equilibrium before the extraction, an equilibrium test was performed. To evaluate how the equilibrium time will influence the extraction of the samples a controlled variable research design was followed. One variable (equilibrium time) known as the independent variable was manipulate</w:t>
      </w:r>
      <w:r w:rsidR="00C96306">
        <w:t>d, while the dependent variable</w:t>
      </w:r>
      <w:r w:rsidRPr="00E552A2">
        <w:t xml:space="preserve"> was kept constant.   </w:t>
      </w:r>
    </w:p>
    <w:p w14:paraId="59844D2C" w14:textId="33683D26" w:rsidR="0038466E" w:rsidRPr="0038466E" w:rsidRDefault="0038466E" w:rsidP="0038466E">
      <w:r>
        <w:t>E</w:t>
      </w:r>
      <w:r w:rsidRPr="0038466E">
        <w:t>xtraction time 15, 30, 45, 60 and 90 minutes were studied to determine the most suitable parameter to extract volatiles from heroin. Studied times were chosen for practical purposes, in order to identify the shorter extraction time giving rise to a representative</w:t>
      </w:r>
      <w:r>
        <w:t xml:space="preserve"> </w:t>
      </w:r>
      <w:r w:rsidRPr="0038466E">
        <w:t>volatile profile of heroin within the range of time assigned to conduct the sampling.</w:t>
      </w:r>
    </w:p>
    <w:p w14:paraId="3C06DA79" w14:textId="57006FFC" w:rsidR="0038466E" w:rsidRPr="0038466E" w:rsidRDefault="0038466E" w:rsidP="007B4E8F">
      <w:r w:rsidRPr="0038466E">
        <w:t>Except for two compounds (acetic acid and 2-ethyl-1-hexanol) the volatiles extracted from heroin samples were not consistent. Although the number of compounds did not follow a trend over time, for the most part 30, 60 and 90 minutes shared similar numbers of extracted compound</w:t>
      </w:r>
      <w:r w:rsidR="007B4E8F">
        <w:t xml:space="preserve">s (no significantly different). </w:t>
      </w:r>
      <w:r w:rsidRPr="0038466E">
        <w:t xml:space="preserve">The reason for such a variety of numbers could be explain by the difference in volatility and affinities for the fiber coating. Those compounds with longer equilibration time should increase their proportion with longer extraction e.g., phosphates. However, those achieving equilibrium in shorter times, rather than increase in </w:t>
      </w:r>
      <w:r w:rsidR="007B4E8F" w:rsidRPr="0038466E">
        <w:t>abundance</w:t>
      </w:r>
      <w:r w:rsidRPr="0038466E">
        <w:t xml:space="preserve">, will decrease with longer extraction time, and therefore, decrease in proportion e.g., acetic acid. </w:t>
      </w:r>
    </w:p>
    <w:p w14:paraId="364D61B3" w14:textId="10FF564D" w:rsidR="0038466E" w:rsidRDefault="0038466E" w:rsidP="007B4E8F">
      <w:r w:rsidRPr="0038466E">
        <w:t xml:space="preserve">Peak area is also a variable been considered in this study. When ANOVA was </w:t>
      </w:r>
      <w:r w:rsidR="007B4E8F" w:rsidRPr="0038466E">
        <w:t>performed</w:t>
      </w:r>
      <w:r w:rsidR="007B4E8F">
        <w:t xml:space="preserve"> to determine whether there was</w:t>
      </w:r>
      <w:r w:rsidRPr="0038466E">
        <w:t xml:space="preserve"> significant difference between those common compounds that were consistently extracted no significant difference was encountered. </w:t>
      </w:r>
      <w:r w:rsidR="007B4E8F" w:rsidRPr="0038466E">
        <w:lastRenderedPageBreak/>
        <w:t>Therefore</w:t>
      </w:r>
      <w:r w:rsidRPr="0038466E">
        <w:t xml:space="preserve">, for time </w:t>
      </w:r>
      <w:r w:rsidR="007B4E8F" w:rsidRPr="0038466E">
        <w:t>convenience</w:t>
      </w:r>
      <w:r w:rsidRPr="0038466E">
        <w:t xml:space="preserve"> purposes, 30 minutes extraction was concluded to be feasible for studying volatiles expelled from heroin samples. </w:t>
      </w:r>
    </w:p>
    <w:p w14:paraId="5B32DFC8" w14:textId="77777777" w:rsidR="0038466E" w:rsidRPr="0038466E" w:rsidRDefault="0038466E" w:rsidP="00E402B1">
      <w:pPr>
        <w:pStyle w:val="Heading4"/>
        <w:numPr>
          <w:ilvl w:val="3"/>
          <w:numId w:val="7"/>
        </w:numPr>
        <w:rPr>
          <w:shd w:val="clear" w:color="auto" w:fill="FFFFFF"/>
        </w:rPr>
      </w:pPr>
      <w:bookmarkStart w:id="114" w:name="_Toc467151383"/>
      <w:r w:rsidRPr="0038466E">
        <w:rPr>
          <w:shd w:val="clear" w:color="auto" w:fill="FFFFFF"/>
        </w:rPr>
        <w:t>Equilibrium</w:t>
      </w:r>
      <w:bookmarkEnd w:id="114"/>
    </w:p>
    <w:p w14:paraId="49BFF32B" w14:textId="77777777" w:rsidR="0038466E" w:rsidRPr="0018229E" w:rsidRDefault="0038466E" w:rsidP="0038466E">
      <w:r w:rsidRPr="0018229E">
        <w:t xml:space="preserve">After analyzing triplicates of samples provided by a licensed source it was noticeable that the compounds extracted per sample were not consistent at any point except for acetic acid. Therefore, acetic acid was the compound selected as representative of those volatiles in the headspace of heroin. Five different equilibrium times were evaluated, each increasing consecutively by 15 minutes. The time at which the area under the curve becomes constant or no longer increases was considered to be the equilibration time. The graph of abundance (peak area) suggests that adsorption reached equilibrium after 60 minutes of exposure to DVB/CAR/PDMS. Although clear to the naked eye, analysis of variance (ANOVA) was performed to determine whether or not there was any significant different between the equilibrium times tested. In fact, there was a difference. Therefore, Tukey's HSD test was performed and the difference was established to be located between 60 and 90 minutes where is shown as a significant drop in the graph.  </w:t>
      </w:r>
    </w:p>
    <w:p w14:paraId="63E08798" w14:textId="164D946A" w:rsidR="0038466E" w:rsidRDefault="0038466E" w:rsidP="0038466E">
      <w:pPr>
        <w:keepNext/>
      </w:pPr>
    </w:p>
    <w:p w14:paraId="53185E9A" w14:textId="77777777" w:rsidR="00D440F6" w:rsidRDefault="00D440F6" w:rsidP="00405729">
      <w:pPr>
        <w:pStyle w:val="Caption"/>
        <w:jc w:val="both"/>
      </w:pPr>
    </w:p>
    <w:p w14:paraId="201D5FB2" w14:textId="77777777" w:rsidR="00D440F6" w:rsidRDefault="00D440F6" w:rsidP="00405729">
      <w:pPr>
        <w:pStyle w:val="Caption"/>
        <w:jc w:val="both"/>
      </w:pPr>
    </w:p>
    <w:p w14:paraId="21ECF367" w14:textId="77777777" w:rsidR="00D440F6" w:rsidRDefault="00D440F6" w:rsidP="00405729">
      <w:pPr>
        <w:pStyle w:val="Caption"/>
        <w:jc w:val="both"/>
      </w:pPr>
    </w:p>
    <w:p w14:paraId="1A4271B0" w14:textId="77777777" w:rsidR="00D440F6" w:rsidRDefault="00D440F6" w:rsidP="00405729">
      <w:pPr>
        <w:pStyle w:val="Caption"/>
        <w:jc w:val="both"/>
      </w:pPr>
    </w:p>
    <w:p w14:paraId="0AF076A9" w14:textId="78A6994E" w:rsidR="00D440F6" w:rsidRDefault="00D440F6" w:rsidP="00405729">
      <w:pPr>
        <w:pStyle w:val="Caption"/>
        <w:jc w:val="both"/>
      </w:pPr>
      <w:r w:rsidRPr="0018229E">
        <w:rPr>
          <w:noProof/>
        </w:rPr>
        <w:lastRenderedPageBreak/>
        <w:drawing>
          <wp:anchor distT="0" distB="0" distL="114300" distR="114300" simplePos="0" relativeHeight="251777024" behindDoc="0" locked="0" layoutInCell="1" allowOverlap="1" wp14:anchorId="68F21B0D" wp14:editId="1EA86B02">
            <wp:simplePos x="0" y="0"/>
            <wp:positionH relativeFrom="margin">
              <wp:align>center</wp:align>
            </wp:positionH>
            <wp:positionV relativeFrom="paragraph">
              <wp:posOffset>18081</wp:posOffset>
            </wp:positionV>
            <wp:extent cx="5385816" cy="3191256"/>
            <wp:effectExtent l="0" t="0" r="5715" b="9525"/>
            <wp:wrapSquare wrapText="bothSides"/>
            <wp:docPr id="2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referRelativeResize="0">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5385816" cy="3191256"/>
                    </a:xfrm>
                    <a:prstGeom prst="rect">
                      <a:avLst/>
                    </a:prstGeom>
                  </pic:spPr>
                </pic:pic>
              </a:graphicData>
            </a:graphic>
            <wp14:sizeRelH relativeFrom="margin">
              <wp14:pctWidth>0</wp14:pctWidth>
            </wp14:sizeRelH>
            <wp14:sizeRelV relativeFrom="margin">
              <wp14:pctHeight>0</wp14:pctHeight>
            </wp14:sizeRelV>
          </wp:anchor>
        </w:drawing>
      </w:r>
    </w:p>
    <w:p w14:paraId="1A7145A5" w14:textId="49594667" w:rsidR="00142B65" w:rsidRDefault="0038466E" w:rsidP="00D440F6">
      <w:pPr>
        <w:pStyle w:val="Caption"/>
      </w:pPr>
      <w:bookmarkStart w:id="115" w:name="_Toc467151195"/>
      <w:r>
        <w:t xml:space="preserve">Figure </w:t>
      </w:r>
      <w:fldSimple w:instr=" SEQ Figure \* ARABIC ">
        <w:r w:rsidR="0053144D">
          <w:rPr>
            <w:noProof/>
          </w:rPr>
          <w:t>17</w:t>
        </w:r>
      </w:fldSimple>
      <w:r>
        <w:t>. Abundanc</w:t>
      </w:r>
      <w:r w:rsidR="00302063">
        <w:t>e of a 15, 30, 45, 90 min SPME Equilibrium of 0.50 g of Heroin Followed by 30 min E</w:t>
      </w:r>
      <w:r>
        <w:t>xtraction</w:t>
      </w:r>
      <w:bookmarkEnd w:id="115"/>
    </w:p>
    <w:p w14:paraId="7494B434" w14:textId="77777777" w:rsidR="00405729" w:rsidRPr="00405729" w:rsidRDefault="00405729" w:rsidP="00405729"/>
    <w:p w14:paraId="06898EFB" w14:textId="5D4DF607" w:rsidR="00427063" w:rsidRDefault="005C6BD0" w:rsidP="00E402B1">
      <w:pPr>
        <w:pStyle w:val="Heading2"/>
        <w:rPr>
          <w:rFonts w:cs="Times New Roman"/>
          <w:szCs w:val="24"/>
        </w:rPr>
      </w:pPr>
      <w:bookmarkStart w:id="116" w:name="_Toc467151384"/>
      <w:r>
        <w:rPr>
          <w:rFonts w:cs="Times New Roman"/>
          <w:szCs w:val="24"/>
        </w:rPr>
        <w:t>Conclusion</w:t>
      </w:r>
      <w:bookmarkEnd w:id="116"/>
    </w:p>
    <w:p w14:paraId="70B45879" w14:textId="43CC8ED2" w:rsidR="00DC3DB8" w:rsidRDefault="005C6BD0" w:rsidP="00DC3DB8">
      <w:r>
        <w:t xml:space="preserve">Parameters affecting the recovery of VOCs from illicit substances </w:t>
      </w:r>
      <w:r w:rsidR="00F57362">
        <w:fldChar w:fldCharType="begin"/>
      </w:r>
      <w:r w:rsidR="00310601">
        <w:instrText xml:space="preserve"> ADDIN REFMGR.CITE &lt;Refman&gt;&lt;Cite&gt;&lt;Author&gt;Rice&lt;/Author&gt;&lt;Year&gt;2015&lt;/Year&gt;&lt;RecNum&gt;149&lt;/RecNum&gt;&lt;IDText&gt;Investigating the aroma of marijuana, cocaine, and heroin for forensic applications using simultaneous multidimensional gas chromatography-mass spectrometry-olfactometry&lt;/IDText&gt;&lt;MDL Ref_Type="Thesis/Dissertation"&gt;&lt;Ref_Type&gt;Thesis/Dissertation&lt;/Ref_Type&gt;&lt;Ref_ID&gt;149&lt;/Ref_ID&gt;&lt;Title_Primary&gt;Investigating the aroma of marijuana, cocaine, and heroin for forensic applications using simultaneous multidimensional gas chromatography-mass spectrometry-olfactometry&lt;/Title_Primary&gt;&lt;Authors_Primary&gt;Rice,S.&lt;/Authors_Primary&gt;&lt;Date_Primary&gt;2015&lt;/Date_Primary&gt;&lt;Reprint&gt;Not in File&lt;/Reprint&gt;&lt;Publisher&gt;Iowa State University&lt;/Publisher&gt;&lt;ZZ_WorkformID&gt;29&lt;/ZZ_WorkformID&gt;&lt;/MDL&gt;&lt;/Cite&gt;&lt;/Refman&gt;</w:instrText>
      </w:r>
      <w:r w:rsidR="00F57362">
        <w:fldChar w:fldCharType="separate"/>
      </w:r>
      <w:r w:rsidR="003F5D42">
        <w:rPr>
          <w:noProof/>
        </w:rPr>
        <w:t>(132)</w:t>
      </w:r>
      <w:r w:rsidR="00F57362">
        <w:fldChar w:fldCharType="end"/>
      </w:r>
      <w:r>
        <w:t xml:space="preserve"> using SPME were investigated.</w:t>
      </w:r>
      <w:r w:rsidR="00DC3DB8">
        <w:t xml:space="preserve"> The goal was to optimize SPME experimental procedure so as to obtain high extraction conditions within a reasonable time. </w:t>
      </w:r>
      <w:r w:rsidR="00DC3DB8" w:rsidRPr="00DC3DB8">
        <w:t xml:space="preserve">The </w:t>
      </w:r>
      <w:r w:rsidR="00DC3DB8">
        <w:t>SPME method</w:t>
      </w:r>
      <w:r w:rsidR="00DC3DB8" w:rsidRPr="00DC3DB8">
        <w:t xml:space="preserve"> has been suc</w:t>
      </w:r>
      <w:r w:rsidR="00DC3DB8">
        <w:t>cessfully developed to extract VOCs from marijuana and heroin samples.</w:t>
      </w:r>
      <w:r w:rsidR="00DC3DB8" w:rsidRPr="00DC3DB8">
        <w:t xml:space="preserve"> Coupled </w:t>
      </w:r>
      <w:r w:rsidR="00DC3DB8">
        <w:t>with GC–MS, this SPME method showed</w:t>
      </w:r>
      <w:r w:rsidR="00DC3DB8" w:rsidRPr="00DC3DB8">
        <w:t xml:space="preserve"> high sensitivity and satisfactory reproducibility.</w:t>
      </w:r>
      <w:r w:rsidR="00DC3DB8">
        <w:t xml:space="preserve"> </w:t>
      </w:r>
    </w:p>
    <w:p w14:paraId="663EE3F6" w14:textId="25633A0F" w:rsidR="00427063" w:rsidRDefault="001B25C4" w:rsidP="00F60622">
      <w:r>
        <w:t xml:space="preserve">The SPME technique enables a simple and rapid measurement, which would be applied for quantification of VOCs from different illicit substances. </w:t>
      </w:r>
      <w:r w:rsidR="00DC3DB8">
        <w:t>Different parameters</w:t>
      </w:r>
      <w:r w:rsidR="00675C50">
        <w:t xml:space="preserve"> (</w:t>
      </w:r>
      <w:r w:rsidR="00E46F9C">
        <w:t xml:space="preserve">fiber chemistry, </w:t>
      </w:r>
      <w:r w:rsidR="00675C50">
        <w:t>extraction time, equilibrium time</w:t>
      </w:r>
      <w:r w:rsidR="00E46F9C">
        <w:t xml:space="preserve">, and temperature) </w:t>
      </w:r>
      <w:r w:rsidR="00DC3DB8">
        <w:t xml:space="preserve">known to affect </w:t>
      </w:r>
      <w:r w:rsidR="00BE3DF4">
        <w:t xml:space="preserve">the </w:t>
      </w:r>
      <w:r w:rsidR="00DC3DB8">
        <w:t>VOC</w:t>
      </w:r>
      <w:r w:rsidR="00BE3DF4">
        <w:t>s</w:t>
      </w:r>
      <w:r w:rsidR="00DC3DB8">
        <w:t xml:space="preserve"> recovery from unknown samples were investigated. </w:t>
      </w:r>
      <w:r>
        <w:t>Additionally, s</w:t>
      </w:r>
      <w:r w:rsidR="00583FDA">
        <w:t xml:space="preserve">ignificant </w:t>
      </w:r>
      <w:r w:rsidR="00583FDA">
        <w:lastRenderedPageBreak/>
        <w:t xml:space="preserve">difference </w:t>
      </w:r>
      <w:r>
        <w:t xml:space="preserve">among different conditions </w:t>
      </w:r>
      <w:r w:rsidR="00583FDA">
        <w:t>was</w:t>
      </w:r>
      <w:r>
        <w:t xml:space="preserve"> </w:t>
      </w:r>
      <w:r w:rsidR="00DC3DB8">
        <w:t>determined by conducting ANOVA</w:t>
      </w:r>
      <w:r w:rsidR="00405B32">
        <w:t>,</w:t>
      </w:r>
      <w:r w:rsidR="00DC3DB8">
        <w:t xml:space="preserve"> </w:t>
      </w:r>
      <w:r>
        <w:t>if significant difference was encountered</w:t>
      </w:r>
      <w:r w:rsidR="00473523">
        <w:t>, then Tukey’s</w:t>
      </w:r>
      <w:r w:rsidR="00DC3DB8">
        <w:t xml:space="preserve"> HSD</w:t>
      </w:r>
      <w:r>
        <w:t xml:space="preserve"> test was performed</w:t>
      </w:r>
      <w:r w:rsidR="00DC3DB8">
        <w:t xml:space="preserve">. </w:t>
      </w:r>
    </w:p>
    <w:p w14:paraId="76B2AB00" w14:textId="06BBDE7C" w:rsidR="001B25C4" w:rsidRPr="00E46F9C" w:rsidRDefault="0089546E" w:rsidP="00507446">
      <w:r>
        <w:t xml:space="preserve">Fiber chemistries varying in polarity and thickness were evaluated to identify </w:t>
      </w:r>
      <w:r w:rsidR="0022599D">
        <w:t>the fiber with  the potential of characterizing</w:t>
      </w:r>
      <w:r>
        <w:t xml:space="preserve"> </w:t>
      </w:r>
      <w:r w:rsidR="0022599D">
        <w:t>the VOCs present in the headspace</w:t>
      </w:r>
      <w:r>
        <w:t xml:space="preserve"> of marijuana and heroin samples. </w:t>
      </w:r>
      <w:r w:rsidR="009C57F4">
        <w:t>Number of compounds, abundance and chemistry families extracted were cons</w:t>
      </w:r>
      <w:r w:rsidR="0022599D">
        <w:t>idered to select the best</w:t>
      </w:r>
      <w:r w:rsidR="009C57F4">
        <w:t xml:space="preserve">. </w:t>
      </w:r>
      <w:r w:rsidR="0022599D">
        <w:t>The 30/50-µm DVB/CAR</w:t>
      </w:r>
      <w:r w:rsidR="0022599D" w:rsidRPr="0022599D">
        <w:t>/PDMS fiber gave the be</w:t>
      </w:r>
      <w:r w:rsidR="0022599D">
        <w:t xml:space="preserve">st combined sensitivity to establish the </w:t>
      </w:r>
      <w:r w:rsidR="00D7239B">
        <w:t xml:space="preserve">VOC </w:t>
      </w:r>
      <w:r w:rsidR="0022599D">
        <w:t>makeup of both illicit substan</w:t>
      </w:r>
      <w:r w:rsidR="00350B60">
        <w:t xml:space="preserve">ces headspace. </w:t>
      </w:r>
      <w:r w:rsidR="00582252">
        <w:t>Most important experimental parameters (speed, sensitivity, accuracy, and precision) are determined largely during extraction.</w:t>
      </w:r>
      <w:r w:rsidR="00B60B3E">
        <w:t xml:space="preserve"> Therefore, different extraction times were evaluated from which 60 and 30 min for marijuana and heroin respectively were considered as the most suitable considering, </w:t>
      </w:r>
      <w:r w:rsidR="00507446">
        <w:t>number of compounds and</w:t>
      </w:r>
      <w:r w:rsidR="00B60B3E">
        <w:t xml:space="preserve"> </w:t>
      </w:r>
      <w:r w:rsidR="00507446">
        <w:t xml:space="preserve">variety of </w:t>
      </w:r>
      <w:r w:rsidR="00B60B3E">
        <w:t>chemical families</w:t>
      </w:r>
      <w:r w:rsidR="00507446">
        <w:t xml:space="preserve"> extracted at a reasonable time. </w:t>
      </w:r>
      <w:r w:rsidR="00350B60">
        <w:t xml:space="preserve">Equilibrium time; </w:t>
      </w:r>
      <w:r w:rsidR="00FB7B9F">
        <w:t>the time after which the amount of analyte extracted remains constant</w:t>
      </w:r>
      <w:r w:rsidR="00350B60">
        <w:t>, have also being considered in this study</w:t>
      </w:r>
      <w:r w:rsidR="00FB7B9F">
        <w:t xml:space="preserve"> </w:t>
      </w:r>
      <w:r w:rsidR="00FB7B9F">
        <w:fldChar w:fldCharType="begin"/>
      </w:r>
      <w:r w:rsidR="00310601">
        <w:instrText xml:space="preserve"> ADDIN REFMGR.CITE &lt;Refman&gt;&lt;Cite&gt;&lt;Author&gt;Pawliszyn&lt;/Author&gt;&lt;Year&gt;1999&lt;/Year&gt;&lt;RecNum&gt;8&lt;/RecNum&gt;&lt;IDText&gt;Applications of solid phase microextraction&lt;/IDText&gt;&lt;MDL Ref_Type="Book, Whole"&gt;&lt;Ref_Type&gt;Book, Whole&lt;/Ref_Type&gt;&lt;Ref_ID&gt;8&lt;/Ref_ID&gt;&lt;Title_Primary&gt;Applications of solid phase microextraction&lt;/Title_Primary&gt;&lt;Authors_Primary&gt;Pawliszyn,J.&lt;/Authors_Primary&gt;&lt;Date_Primary&gt;1999&lt;/Date_Primary&gt;&lt;Reprint&gt;Not in File&lt;/Reprint&gt;&lt;Volume&gt;5&lt;/Volume&gt;&lt;Publisher&gt;Royal Society of Chemistry&lt;/Publisher&gt;&lt;ISSN_ISBN&gt;0854045252&lt;/ISSN_ISBN&gt;&lt;ZZ_WorkformID&gt;2&lt;/ZZ_WorkformID&gt;&lt;/MDL&gt;&lt;/Cite&gt;&lt;/Refman&gt;</w:instrText>
      </w:r>
      <w:r w:rsidR="00FB7B9F">
        <w:fldChar w:fldCharType="separate"/>
      </w:r>
      <w:r w:rsidR="00540861">
        <w:rPr>
          <w:noProof/>
        </w:rPr>
        <w:t>(12)</w:t>
      </w:r>
      <w:r w:rsidR="00FB7B9F">
        <w:fldChar w:fldCharType="end"/>
      </w:r>
      <w:r w:rsidR="00FB7B9F">
        <w:t>.</w:t>
      </w:r>
      <w:r w:rsidR="00B60960">
        <w:t xml:space="preserve"> After completing a </w:t>
      </w:r>
      <w:r w:rsidR="00582252">
        <w:t>throughout</w:t>
      </w:r>
      <w:r w:rsidR="00B60960">
        <w:t xml:space="preserve"> analysis, </w:t>
      </w:r>
      <w:r w:rsidR="00582252">
        <w:t xml:space="preserve">15 and 45 min were selected as suitable time for samples of marijuana and heroin to reach equilibrium. </w:t>
      </w:r>
      <w:r w:rsidR="00507446">
        <w:t>Additionally, t</w:t>
      </w:r>
      <w:r w:rsidR="00FE6115">
        <w:t>emperature is another parameter that can affect the extraction of the analyte in HS-SPME. By raising temperature, the partition constant of t</w:t>
      </w:r>
      <w:r w:rsidR="00582252">
        <w:t>he analyte is increased in favo</w:t>
      </w:r>
      <w:r w:rsidR="00FE6115">
        <w:t xml:space="preserve">r of the gaseous sample; therefore, partitioning of the analytes between the sample and headspace can reach equilibrium more quickly </w:t>
      </w:r>
      <w:r w:rsidR="00582252">
        <w:fldChar w:fldCharType="begin"/>
      </w:r>
      <w:r w:rsidR="00310601">
        <w:instrText xml:space="preserve"> ADDIN REFMGR.CITE &lt;Refman&gt;&lt;Cite&gt;&lt;Author&gt;Heidari&lt;/Author&gt;&lt;Year&gt;2008&lt;/Year&gt;&lt;RecNum&gt;82&lt;/RecNum&gt;&lt;IDText&gt;Optimization of headspace solid phase microextraction procedure for trace analysis of toluene&lt;/IDText&gt;&lt;MDL Ref_Type="Journal"&gt;&lt;Ref_Type&gt;Journal&lt;/Ref_Type&gt;&lt;Ref_ID&gt;82&lt;/Ref_ID&gt;&lt;Title_Primary&gt;Optimization of headspace solid phase microextraction procedure for trace analysis of toluene&lt;/Title_Primary&gt;&lt;Authors_Primary&gt;Heidari,H.R.&lt;/Authors_Primary&gt;&lt;Authors_Primary&gt;Shahtaheri,S.J.&lt;/Authors_Primary&gt;&lt;Authors_Primary&gt;Golbabaei,F.&lt;/Authors_Primary&gt;&lt;Authors_Primary&gt;Alimohammadi,M.&lt;/Authors_Primary&gt;&lt;Authors_Primary&gt;Rahimi-Froushani,A.&lt;/Authors_Primary&gt;&lt;Date_Primary&gt;2008&lt;/Date_Primary&gt;&lt;Keywords&gt;Solid phase microextraction&lt;/Keywords&gt;&lt;Reprint&gt;Not in File&lt;/Reprint&gt;&lt;Start_Page&gt;395&lt;/Start_Page&gt;&lt;End_Page&gt;405&lt;/End_Page&gt;&lt;Periodical&gt;International Journal of Occupational Safety and Ergonomics&lt;/Periodical&gt;&lt;Volume&gt;14&lt;/Volume&gt;&lt;Issue&gt;4&lt;/Issue&gt;&lt;Publisher&gt;Taylor &amp;amp; Francis&lt;/Publisher&gt;&lt;ISSN_ISBN&gt;1080-3548&lt;/ISSN_ISBN&gt;&lt;ZZ_JournalStdAbbrev&gt;&lt;f name="System"&gt;International Journal of Occupational Safety and Ergonomics&lt;/f&gt;&lt;/ZZ_JournalStdAbbrev&gt;&lt;ZZ_WorkformID&gt;1&lt;/ZZ_WorkformID&gt;&lt;/MDL&gt;&lt;/Cite&gt;&lt;/Refman&gt;</w:instrText>
      </w:r>
      <w:r w:rsidR="00582252">
        <w:fldChar w:fldCharType="separate"/>
      </w:r>
      <w:r w:rsidR="003F5D42">
        <w:rPr>
          <w:noProof/>
        </w:rPr>
        <w:t>(133)</w:t>
      </w:r>
      <w:r w:rsidR="00582252">
        <w:fldChar w:fldCharType="end"/>
      </w:r>
      <w:r w:rsidR="00FE6115">
        <w:t>.</w:t>
      </w:r>
      <w:r w:rsidR="00507446">
        <w:t xml:space="preserve"> Different temperatures were evaluated, including room temperature, 30 </w:t>
      </w:r>
      <w:r w:rsidR="00507446">
        <w:rPr>
          <w:rFonts w:cs="Times New Roman"/>
        </w:rPr>
        <w:t>°</w:t>
      </w:r>
      <w:r w:rsidR="00507446">
        <w:t xml:space="preserve">C, 40 </w:t>
      </w:r>
      <w:r w:rsidR="00507446">
        <w:rPr>
          <w:rFonts w:cs="Times New Roman"/>
        </w:rPr>
        <w:t>°</w:t>
      </w:r>
      <w:r w:rsidR="00507446">
        <w:t xml:space="preserve">C and 50 </w:t>
      </w:r>
      <w:r w:rsidR="00507446">
        <w:rPr>
          <w:rFonts w:cs="Times New Roman"/>
        </w:rPr>
        <w:t>°</w:t>
      </w:r>
      <w:r w:rsidR="00507446">
        <w:t xml:space="preserve">C. While increments in temperature were in fact improving the number of compounds been extracted at higher temperatures terpenes were been comprised which lead the selection of 40 </w:t>
      </w:r>
      <w:r w:rsidR="00507446">
        <w:rPr>
          <w:rFonts w:cs="Times New Roman"/>
        </w:rPr>
        <w:t>°</w:t>
      </w:r>
      <w:r w:rsidR="00507446">
        <w:t xml:space="preserve">C. </w:t>
      </w:r>
    </w:p>
    <w:p w14:paraId="555270DF" w14:textId="77777777" w:rsidR="00643587" w:rsidRDefault="00B61FC6" w:rsidP="00E402B1">
      <w:pPr>
        <w:pStyle w:val="Style1"/>
        <w:rPr>
          <w:rFonts w:cs="Times New Roman"/>
          <w:szCs w:val="24"/>
        </w:rPr>
      </w:pPr>
      <w:bookmarkStart w:id="117" w:name="_Toc467151385"/>
      <w:r>
        <w:rPr>
          <w:rFonts w:cs="Times New Roman"/>
          <w:szCs w:val="24"/>
        </w:rPr>
        <w:lastRenderedPageBreak/>
        <w:t>TASK 2. DETERMINATION OF VOCs FROM ILLICIT SUBSTANCES</w:t>
      </w:r>
      <w:bookmarkEnd w:id="117"/>
    </w:p>
    <w:p w14:paraId="67ACDF99" w14:textId="77777777" w:rsidR="00643587" w:rsidRDefault="00643587" w:rsidP="00E402B1">
      <w:pPr>
        <w:pStyle w:val="Heading2"/>
      </w:pPr>
      <w:bookmarkStart w:id="118" w:name="_Toc467151386"/>
      <w:r>
        <w:t>Introduction</w:t>
      </w:r>
      <w:bookmarkEnd w:id="118"/>
    </w:p>
    <w:p w14:paraId="336FF00A" w14:textId="307CB8E6" w:rsidR="002E1DE6" w:rsidRPr="002E1DE6" w:rsidRDefault="00F17BF0" w:rsidP="002E1DE6">
      <w:r w:rsidRPr="00F17BF0">
        <w:t>The odor associated with the alert by detector canines, are suspected to be VOCs expelled by the substance rather than the drug itself</w:t>
      </w:r>
      <w:r w:rsidR="00A80FC7">
        <w:t xml:space="preserve"> </w:t>
      </w:r>
      <w:r w:rsidR="00A80FC7">
        <w:fldChar w:fldCharType="begin"/>
      </w:r>
      <w:r w:rsidR="00310601">
        <w:instrText xml:space="preserve"> ADDIN REFMGR.CITE &lt;Refman&gt;&lt;Cite&gt;&lt;Author&gt;Vu&lt;/Author&gt;&lt;Year&gt;2001&lt;/Year&gt;&lt;RecNum&gt;84&lt;/RecNum&gt;&lt;IDText&gt;SPME/GC-MS characterization of volatiles associated with methamphetamine: Toward the development of a pseudomethamphetamine training material&lt;/IDText&gt;&lt;MDL Ref_Type="Journal"&gt;&lt;Ref_Type&gt;Journal&lt;/Ref_Type&gt;&lt;Ref_ID&gt;84&lt;/Ref_ID&gt;&lt;Title_Primary&gt;SPME/GC-MS characterization of volatiles associated with methamphetamine: Toward the development of a pseudomethamphetamine training material&lt;/Title_Primary&gt;&lt;Authors_Primary&gt;Vu,D.T.&lt;/Authors_Primary&gt;&lt;Date_Primary&gt;2001&lt;/Date_Primary&gt;&lt;Reprint&gt;Not in File&lt;/Reprint&gt;&lt;Start_Page&gt;1014&lt;/Start_Page&gt;&lt;End_Page&gt;1024&lt;/End_Page&gt;&lt;Periodical&gt;Journal of Forensic Science&lt;/Periodical&gt;&lt;Volume&gt;46&lt;/Volume&gt;&lt;Issue&gt;5&lt;/Issue&gt;&lt;Publisher&gt;ASTM International&lt;/Publisher&gt;&lt;ISSN_ISBN&gt;0022-1198&lt;/ISSN_ISBN&gt;&lt;ZZ_JournalStdAbbrev&gt;&lt;f name="System"&gt;Journal of Forensic Science&lt;/f&gt;&lt;/ZZ_JournalStdAbbrev&gt;&lt;ZZ_WorkformID&gt;1&lt;/ZZ_WorkformID&gt;&lt;/MDL&gt;&lt;/Cite&gt;&lt;Cite&gt;&lt;Author&gt;Hoffman&lt;/Author&gt;&lt;Year&gt;2009&lt;/Year&gt;&lt;RecNum&gt;83&lt;/RecNum&gt;&lt;IDText&gt;Characterization of the volatile organic compounds present in the headspace of decomposing human remains&lt;/IDText&gt;&lt;MDL Ref_Type="Journal"&gt;&lt;Ref_Type&gt;Journal&lt;/Ref_Type&gt;&lt;Ref_ID&gt;83&lt;/Ref_ID&gt;&lt;Title_Primary&gt;Characterization of the volatile organic compounds present in the headspace of decomposing human remains&lt;/Title_Primary&gt;&lt;Authors_Primary&gt;Hoffman,E.M.&lt;/Authors_Primary&gt;&lt;Authors_Primary&gt;Curran,A.M.&lt;/Authors_Primary&gt;&lt;Authors_Primary&gt;Dulgerian,N.&lt;/Authors_Primary&gt;&lt;Authors_Primary&gt;Stockham,R.A.&lt;/Authors_Primary&gt;&lt;Authors_Primary&gt;Eckenrode,B.A.&lt;/Authors_Primary&gt;&lt;Date_Primary&gt;2009&lt;/Date_Primary&gt;&lt;Reprint&gt;Not in File&lt;/Reprint&gt;&lt;Start_Page&gt;6&lt;/Start_Page&gt;&lt;End_Page&gt;13&lt;/End_Page&gt;&lt;Periodical&gt;Forensic science international&lt;/Periodical&gt;&lt;Volume&gt;186&lt;/Volume&gt;&lt;Issue&gt;1&lt;/Issue&gt;&lt;Publisher&gt;Elsevier&lt;/Publisher&gt;&lt;ISSN_ISBN&gt;0379-0738&lt;/ISSN_ISBN&gt;&lt;ZZ_JournalStdAbbrev&gt;&lt;f name="System"&gt;Forensic science international&lt;/f&gt;&lt;/ZZ_JournalStdAbbrev&gt;&lt;ZZ_WorkformID&gt;1&lt;/ZZ_WorkformID&gt;&lt;/MDL&gt;&lt;/Cite&gt;&lt;/Refman&gt;</w:instrText>
      </w:r>
      <w:r w:rsidR="00A80FC7">
        <w:fldChar w:fldCharType="separate"/>
      </w:r>
      <w:r w:rsidR="003F5D42">
        <w:rPr>
          <w:noProof/>
        </w:rPr>
        <w:t>(134,135)</w:t>
      </w:r>
      <w:r w:rsidR="00A80FC7">
        <w:fldChar w:fldCharType="end"/>
      </w:r>
      <w:r w:rsidRPr="00F17BF0">
        <w:t>. For instance, in the case of cocaine, MDMA and methamphetamine, field test simulating real search scenarios have been conducted and have demonstrated the effectiveness of detector canines alert to chemical compounds identified as the dominant odor; methyl benzoate, piperonal, and benzaldehyde respectively</w:t>
      </w:r>
      <w:r w:rsidR="00A80FC7">
        <w:t xml:space="preserve"> </w:t>
      </w:r>
      <w:r w:rsidR="00A80FC7">
        <w:fldChar w:fldCharType="begin">
          <w:fldData xml:space="preserve">PFJlZm1hbj48Q2l0ZT48QXV0aG9yPkxvcmVuem88L0F1dGhvcj48WWVhcj4yMDAzPC9ZZWFyPjxS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</w:fldData>
        </w:fldChar>
      </w:r>
      <w:r w:rsidR="00310601">
        <w:instrText xml:space="preserve"> ADDIN REFMGR.CITE </w:instrText>
      </w:r>
      <w:r w:rsidR="00310601">
        <w:fldChar w:fldCharType="begin">
          <w:fldData xml:space="preserve">PFJlZm1hbj48Q2l0ZT48QXV0aG9yPkxvcmVuem88L0F1dGhvcj48WWVhcj4yMDAzPC9ZZWFyPjxS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</w:fldData>
        </w:fldChar>
      </w:r>
      <w:r w:rsidR="00310601">
        <w:instrText xml:space="preserve"> ADDIN EN.CITE.DATA </w:instrText>
      </w:r>
      <w:r w:rsidR="00310601">
        <w:fldChar w:fldCharType="end"/>
      </w:r>
      <w:r w:rsidR="00A80FC7">
        <w:fldChar w:fldCharType="separate"/>
      </w:r>
      <w:r w:rsidR="003F5D42">
        <w:rPr>
          <w:noProof/>
        </w:rPr>
        <w:t>(5,134)</w:t>
      </w:r>
      <w:r w:rsidR="00A80FC7">
        <w:fldChar w:fldCharType="end"/>
      </w:r>
      <w:r w:rsidRPr="00F17BF0">
        <w:t>. However</w:t>
      </w:r>
      <w:r w:rsidR="003A3EDA">
        <w:t>,</w:t>
      </w:r>
      <w:r w:rsidRPr="00F17BF0">
        <w:t xml:space="preserve"> the idea </w:t>
      </w:r>
      <w:r w:rsidR="00125DF5">
        <w:t>of one active</w:t>
      </w:r>
      <w:r w:rsidRPr="00F17BF0">
        <w:t xml:space="preserve"> odor per drug cannot be generalize, it is not known whether </w:t>
      </w:r>
      <w:r w:rsidR="00125DF5">
        <w:t xml:space="preserve">it </w:t>
      </w:r>
      <w:r w:rsidRPr="00F17BF0">
        <w:t xml:space="preserve">is one chemical, several, or the entire VOC profile </w:t>
      </w:r>
      <w:r w:rsidR="003A3EDA">
        <w:t xml:space="preserve">is </w:t>
      </w:r>
      <w:r w:rsidRPr="00F17BF0">
        <w:t>what establishes the canine’s olfactory “match” that causes an alert response</w:t>
      </w:r>
      <w:r w:rsidR="00A80FC7">
        <w:t xml:space="preserve"> </w:t>
      </w:r>
      <w:r w:rsidR="00A80FC7">
        <w:fldChar w:fldCharType="begin"/>
      </w:r>
      <w:r w:rsidR="00310601">
        <w:instrText xml:space="preserve"> ADDIN REFMGR.CITE &lt;Refman&gt;&lt;Cite&gt;&lt;Author&gt;Hoffman&lt;/Author&gt;&lt;Year&gt;2009&lt;/Year&gt;&lt;RecNum&gt;83&lt;/RecNum&gt;&lt;IDText&gt;Characterization of the volatile organic compounds present in the headspace of decomposing human remains&lt;/IDText&gt;&lt;MDL Ref_Type="Journal"&gt;&lt;Ref_Type&gt;Journal&lt;/Ref_Type&gt;&lt;Ref_ID&gt;83&lt;/Ref_ID&gt;&lt;Title_Primary&gt;Characterization of the volatile organic compounds present in the headspace of decomposing human remains&lt;/Title_Primary&gt;&lt;Authors_Primary&gt;Hoffman,E.M.&lt;/Authors_Primary&gt;&lt;Authors_Primary&gt;Curran,A.M.&lt;/Authors_Primary&gt;&lt;Authors_Primary&gt;Dulgerian,N.&lt;/Authors_Primary&gt;&lt;Authors_Primary&gt;Stockham,R.A.&lt;/Authors_Primary&gt;&lt;Authors_Primary&gt;Eckenrode,B.A.&lt;/Authors_Primary&gt;&lt;Date_Primary&gt;2009&lt;/Date_Primary&gt;&lt;Reprint&gt;Not in File&lt;/Reprint&gt;&lt;Start_Page&gt;6&lt;/Start_Page&gt;&lt;End_Page&gt;13&lt;/End_Page&gt;&lt;Periodical&gt;Forensic science international&lt;/Periodical&gt;&lt;Volume&gt;186&lt;/Volume&gt;&lt;Issue&gt;1&lt;/Issue&gt;&lt;Publisher&gt;Elsevier&lt;/Publisher&gt;&lt;ISSN_ISBN&gt;0379-0738&lt;/ISSN_ISBN&gt;&lt;ZZ_JournalStdAbbrev&gt;&lt;f name="System"&gt;Forensic science international&lt;/f&gt;&lt;/ZZ_JournalStdAbbrev&gt;&lt;ZZ_WorkformID&gt;1&lt;/ZZ_WorkformID&gt;&lt;/MDL&gt;&lt;/Cite&gt;&lt;/Refman&gt;</w:instrText>
      </w:r>
      <w:r w:rsidR="00A80FC7">
        <w:fldChar w:fldCharType="separate"/>
      </w:r>
      <w:r w:rsidR="003F5D42">
        <w:rPr>
          <w:noProof/>
        </w:rPr>
        <w:t>(135)</w:t>
      </w:r>
      <w:r w:rsidR="00A80FC7">
        <w:fldChar w:fldCharType="end"/>
      </w:r>
      <w:r w:rsidRPr="00F17BF0">
        <w:t>. Furthermore, although theories suggest tha</w:t>
      </w:r>
      <w:r w:rsidR="00125DF5">
        <w:t>t canines alert to the most</w:t>
      </w:r>
      <w:r w:rsidRPr="00F17BF0">
        <w:t xml:space="preserve"> volatile chemical in the headspace, to date, there are not peer-reviewed studies to support this theory. In fact, previous laboratory studies on heroin training development suggested the most volatile compound in heroin headspace as potential training aid, but to no success, as it was revealed that it contained an odor similar to that of vinegar, acetic acid found in many comestible products. Therefore, the first step towards the development of training aids for detection canines is to characterize the VOCs present in the headspace of marijuana and heroin samples. Although headspace of both substances have been previously analyzed</w:t>
      </w:r>
      <w:r w:rsidR="00A80FC7">
        <w:t xml:space="preserve"> </w:t>
      </w:r>
      <w:r w:rsidR="00A80FC7">
        <w:fldChar w:fldCharType="begin"/>
      </w:r>
      <w:r w:rsidR="00310601">
        <w:instrText xml:space="preserve"> ADDIN REFMGR.CITE &lt;Refman&gt;&lt;Cite&gt;&lt;Author&gt;Hood&lt;/Author&gt;&lt;Year&gt;1973&lt;/Year&gt;&lt;RecNum&gt;88&lt;/RecNum&gt;&lt;IDText&gt;Headspace volatiles of marijuana&lt;/IDText&gt;&lt;MDL Ref_Type="Journal"&gt;&lt;Ref_Type&gt;Journal&lt;/Ref_Type&gt;&lt;Ref_ID&gt;88&lt;/Ref_ID&gt;&lt;Title_Primary&gt;Headspace volatiles of marijuana&lt;/Title_Primary&gt;&lt;Authors_Primary&gt;Hood,L.V.S.&lt;/Authors_Primary&gt;&lt;Authors_Primary&gt;Dames,M.E.&lt;/Authors_Primary&gt;&lt;Authors_Primary&gt;Barry,G.T.&lt;/Authors_Primary&gt;&lt;Date_Primary&gt;1973&lt;/Date_Primary&gt;&lt;Reprint&gt;Not in File&lt;/Reprint&gt;&lt;Publisher&gt;Nature Publishing Group&lt;/Publisher&gt;&lt;ZZ_WorkformID&gt;1&lt;/ZZ_WorkformID&gt;&lt;/MDL&gt;&lt;/Cite&gt;&lt;Cite&gt;&lt;Author&gt;Hood&lt;/Author&gt;&lt;Year&gt;1978&lt;/Year&gt;&lt;RecNum&gt;89&lt;/RecNum&gt;&lt;IDText&gt;Headspace volatiles of marihuana and hashish: gas chromatographic analysis of samples of different geographic origin&lt;/IDText&gt;&lt;MDL Ref_Type="Journal"&gt;&lt;Ref_Type&gt;Journal&lt;/Ref_Type&gt;&lt;Ref_ID&gt;89&lt;/Ref_ID&gt;&lt;Title_Primary&gt;Headspace volatiles of marihuana and hashish: gas chromatographic analysis of samples of different geographic origin&lt;/Title_Primary&gt;&lt;Authors_Primary&gt;Hood,L.V.S.&lt;/Authors_Primary&gt;&lt;Authors_Primary&gt;Barry,G.T.&lt;/Authors_Primary&gt;&lt;Date_Primary&gt;1978&lt;/Date_Primary&gt;&lt;Reprint&gt;Not in File&lt;/Reprint&gt;&lt;Start_Page&gt;499&lt;/Start_Page&gt;&lt;End_Page&gt;506&lt;/End_Page&gt;&lt;Periodical&gt;Journal of Chromatography A&lt;/Periodical&gt;&lt;Volume&gt;166&lt;/Volume&gt;&lt;Issue&gt;2&lt;/Issue&gt;&lt;Publisher&gt;Elsevier&lt;/Publisher&gt;&lt;ISSN_ISBN&gt;0021-9673&lt;/ISSN_ISBN&gt;&lt;ZZ_JournalStdAbbrev&gt;&lt;f name="System"&gt;Journal of Chromatography A&lt;/f&gt;&lt;/ZZ_JournalStdAbbrev&gt;&lt;ZZ_WorkformID&gt;1&lt;/ZZ_WorkformID&gt;&lt;/MDL&gt;&lt;/Cite&gt;&lt;/Refman&gt;</w:instrText>
      </w:r>
      <w:r w:rsidR="00A80FC7">
        <w:fldChar w:fldCharType="separate"/>
      </w:r>
      <w:r w:rsidR="003F5D42">
        <w:rPr>
          <w:noProof/>
        </w:rPr>
        <w:t>(130,136)</w:t>
      </w:r>
      <w:r w:rsidR="00A80FC7">
        <w:fldChar w:fldCharType="end"/>
      </w:r>
      <w:r w:rsidRPr="00F17BF0">
        <w:t xml:space="preserve">, developing training aids to achieve an universal odor chemical profile requires a better understanding of the VOCs associated with the samples. It is known that illicit substances in general expel many VOCs, but a different approach needs to be considered in order to narrow down the number of compounds found in the headspace in an effort to determine the volatile(s) required to develop a training aid for detection canine. Therefore, </w:t>
      </w:r>
      <w:r w:rsidRPr="00F17BF0">
        <w:lastRenderedPageBreak/>
        <w:t>chemical families and volatiles frequency of occurrence were identified as potential compounds to be used as training aid. The optimized SPME/GC-MS methods for the headspace analysis of marijuana and heroin samples respectively were used to achieve this goal.</w:t>
      </w:r>
    </w:p>
    <w:p w14:paraId="422615B8" w14:textId="77777777" w:rsidR="00643587" w:rsidRDefault="00643587" w:rsidP="00E402B1">
      <w:pPr>
        <w:pStyle w:val="Heading2"/>
      </w:pPr>
      <w:bookmarkStart w:id="119" w:name="_Toc467151387"/>
      <w:r>
        <w:t>Materials</w:t>
      </w:r>
      <w:bookmarkEnd w:id="119"/>
    </w:p>
    <w:p w14:paraId="373210DC" w14:textId="3CE5AA1C" w:rsidR="009129AA" w:rsidRPr="009129AA" w:rsidRDefault="009129AA" w:rsidP="009129AA">
      <w:r w:rsidRPr="00237EDC">
        <w:t xml:space="preserve">Samples of marijuana </w:t>
      </w:r>
      <w:r>
        <w:t xml:space="preserve">and heroin </w:t>
      </w:r>
      <w:r w:rsidRPr="00237EDC">
        <w:t xml:space="preserve">were obtained through law enforcement personnel registered under the control substance act of 1970 through DEA. This </w:t>
      </w:r>
      <w:r>
        <w:t xml:space="preserve">act </w:t>
      </w:r>
      <w:r w:rsidRPr="00237EDC">
        <w:t>allows individuals to possess narcotics for a variety of listed purposes</w:t>
      </w:r>
      <w:r>
        <w:t xml:space="preserve"> including canine training. Samples were allowed to be analyzed for a maximum of 2 hr, time frame considered when optimization was performed. </w:t>
      </w:r>
    </w:p>
    <w:p w14:paraId="0E706AA9" w14:textId="09B87E16" w:rsidR="00527B18" w:rsidRDefault="00527B18" w:rsidP="00527B18">
      <w:r>
        <w:t>Samples and standards</w:t>
      </w:r>
    </w:p>
    <w:p w14:paraId="51BBDBF3" w14:textId="2EF1CE2C" w:rsidR="009129AA" w:rsidRPr="009129AA" w:rsidRDefault="009129AA" w:rsidP="0081142E">
      <w:pPr>
        <w:pStyle w:val="Quote"/>
      </w:pPr>
      <w:r w:rsidRPr="009129AA">
        <w:t>Marijuana</w:t>
      </w:r>
    </w:p>
    <w:p w14:paraId="58718131" w14:textId="576434A7" w:rsidR="00A132A7" w:rsidRDefault="00527B18" w:rsidP="00C0376F">
      <w:pPr>
        <w:rPr>
          <w:shd w:val="clear" w:color="auto" w:fill="FFFFFF"/>
        </w:rPr>
      </w:pPr>
      <w:r w:rsidRPr="00C525FB">
        <w:rPr>
          <w:shd w:val="clear" w:color="auto" w:fill="FFFFFF"/>
        </w:rPr>
        <w:t>I</w:t>
      </w:r>
      <w:r w:rsidR="00BF6913" w:rsidRPr="00C525FB">
        <w:rPr>
          <w:shd w:val="clear" w:color="auto" w:fill="FFFFFF"/>
        </w:rPr>
        <w:t>ndividual terpenes (</w:t>
      </w:r>
      <w:r w:rsidR="00BF6913" w:rsidRPr="00C525FB">
        <w:rPr>
          <w:rFonts w:cs="Times New Roman"/>
          <w:shd w:val="clear" w:color="auto" w:fill="FFFFFF"/>
        </w:rPr>
        <w:t>α</w:t>
      </w:r>
      <w:r w:rsidR="00BF6913" w:rsidRPr="00C525FB">
        <w:rPr>
          <w:shd w:val="clear" w:color="auto" w:fill="FFFFFF"/>
        </w:rPr>
        <w:t xml:space="preserve">-pinene, </w:t>
      </w:r>
      <w:r w:rsidR="00BF6913" w:rsidRPr="00C525FB">
        <w:rPr>
          <w:rFonts w:ascii="Calibri" w:hAnsi="Calibri"/>
          <w:shd w:val="clear" w:color="auto" w:fill="FFFFFF"/>
        </w:rPr>
        <w:t>β</w:t>
      </w:r>
      <w:r w:rsidR="00BF6913" w:rsidRPr="00C525FB">
        <w:rPr>
          <w:shd w:val="clear" w:color="auto" w:fill="FFFFFF"/>
        </w:rPr>
        <w:t>-</w:t>
      </w:r>
      <w:r w:rsidR="00BF6913" w:rsidRPr="00C525FB">
        <w:t>pinene</w:t>
      </w:r>
      <w:r w:rsidRPr="00C525FB">
        <w:t>, </w:t>
      </w:r>
      <w:r w:rsidR="00BF6913" w:rsidRPr="00C525FB">
        <w:t>3-carene</w:t>
      </w:r>
      <w:r w:rsidRPr="00C525FB">
        <w:t xml:space="preserve">, </w:t>
      </w:r>
      <w:r w:rsidR="00BF6913" w:rsidRPr="00C525FB">
        <w:t>limonene</w:t>
      </w:r>
      <w:r w:rsidRPr="00C525FB">
        <w:rPr>
          <w:shd w:val="clear" w:color="auto" w:fill="FFFFFF"/>
        </w:rPr>
        <w:t>,</w:t>
      </w:r>
      <w:r w:rsidRPr="00C525FB">
        <w:rPr>
          <w:rStyle w:val="apple-converted-space"/>
          <w:rFonts w:ascii="Arial" w:eastAsia="Times New Roman" w:hAnsi="Arial" w:cs="Arial"/>
          <w:color w:val="2E2E2E"/>
          <w:szCs w:val="24"/>
          <w:shd w:val="clear" w:color="auto" w:fill="FFFFFF"/>
        </w:rPr>
        <w:t> </w:t>
      </w:r>
      <w:r w:rsidR="00BF6913" w:rsidRPr="00C525FB">
        <w:t>linalool</w:t>
      </w:r>
      <w:r w:rsidRPr="00C525FB">
        <w:t xml:space="preserve">, </w:t>
      </w:r>
      <w:r w:rsidR="00BF6913" w:rsidRPr="00C525FB">
        <w:t>fenchyl</w:t>
      </w:r>
      <w:r w:rsidR="00BF6913" w:rsidRPr="00C525FB">
        <w:rPr>
          <w:shd w:val="clear" w:color="auto" w:fill="FFFFFF"/>
        </w:rPr>
        <w:t xml:space="preserve"> alcohol</w:t>
      </w:r>
      <w:r w:rsidRPr="00C525FB">
        <w:rPr>
          <w:shd w:val="clear" w:color="auto" w:fill="FFFFFF"/>
        </w:rPr>
        <w:t xml:space="preserve">, </w:t>
      </w:r>
      <w:r w:rsidR="00BF6913" w:rsidRPr="00C525FB">
        <w:rPr>
          <w:shd w:val="clear" w:color="auto" w:fill="FFFFFF"/>
        </w:rPr>
        <w:t xml:space="preserve">borneol, </w:t>
      </w:r>
      <w:r w:rsidR="00BF6913" w:rsidRPr="00C525FB">
        <w:rPr>
          <w:rFonts w:ascii="Calibri" w:hAnsi="Calibri" w:cs="Times New Roman"/>
          <w:shd w:val="clear" w:color="auto" w:fill="FFFFFF"/>
        </w:rPr>
        <w:t>β</w:t>
      </w:r>
      <w:r w:rsidR="00BF6913" w:rsidRPr="00C525FB">
        <w:rPr>
          <w:shd w:val="clear" w:color="auto" w:fill="FFFFFF"/>
        </w:rPr>
        <w:t>-caryophellene, alloaromadendrene</w:t>
      </w:r>
      <w:r w:rsidRPr="00C525FB">
        <w:rPr>
          <w:shd w:val="clear" w:color="auto" w:fill="FFFFFF"/>
        </w:rPr>
        <w:t xml:space="preserve"> and </w:t>
      </w:r>
      <w:r w:rsidR="00BF6913" w:rsidRPr="00C525FB">
        <w:rPr>
          <w:shd w:val="clear" w:color="auto" w:fill="FFFFFF"/>
        </w:rPr>
        <w:t>caryophellene oxide</w:t>
      </w:r>
      <w:r w:rsidRPr="00C525FB">
        <w:rPr>
          <w:shd w:val="clear" w:color="auto" w:fill="FFFFFF"/>
        </w:rPr>
        <w:t xml:space="preserve">) were obtained from </w:t>
      </w:r>
      <w:r w:rsidR="00BF6913" w:rsidRPr="00C525FB">
        <w:rPr>
          <w:shd w:val="clear" w:color="auto" w:fill="FFFFFF"/>
        </w:rPr>
        <w:t>Sigma</w:t>
      </w:r>
      <w:r w:rsidRPr="00C525FB">
        <w:rPr>
          <w:shd w:val="clear" w:color="auto" w:fill="FFFFFF"/>
        </w:rPr>
        <w:t xml:space="preserve"> (</w:t>
      </w:r>
      <w:r w:rsidR="00BF6913" w:rsidRPr="00C525FB">
        <w:rPr>
          <w:shd w:val="clear" w:color="auto" w:fill="FFFFFF"/>
        </w:rPr>
        <w:t>Sigma-Aldrich, Co.</w:t>
      </w:r>
      <w:r w:rsidRPr="00C525FB">
        <w:rPr>
          <w:shd w:val="clear" w:color="auto" w:fill="FFFFFF"/>
        </w:rPr>
        <w:t xml:space="preserve">, </w:t>
      </w:r>
      <w:r w:rsidR="00BF6913" w:rsidRPr="00C525FB">
        <w:rPr>
          <w:shd w:val="clear" w:color="auto" w:fill="FFFFFF"/>
        </w:rPr>
        <w:t>St. Louis</w:t>
      </w:r>
      <w:r w:rsidRPr="00C525FB">
        <w:rPr>
          <w:shd w:val="clear" w:color="auto" w:fill="FFFFFF"/>
        </w:rPr>
        <w:t>,</w:t>
      </w:r>
      <w:r w:rsidR="00BF6913" w:rsidRPr="00C525FB">
        <w:rPr>
          <w:shd w:val="clear" w:color="auto" w:fill="FFFFFF"/>
        </w:rPr>
        <w:t xml:space="preserve"> MO, USA</w:t>
      </w:r>
      <w:r w:rsidRPr="00C525FB">
        <w:rPr>
          <w:shd w:val="clear" w:color="auto" w:fill="FFFFFF"/>
        </w:rPr>
        <w:t xml:space="preserve">). A single standard of the </w:t>
      </w:r>
      <w:r w:rsidR="00BF6913" w:rsidRPr="00C525FB">
        <w:rPr>
          <w:shd w:val="clear" w:color="auto" w:fill="FFFFFF"/>
        </w:rPr>
        <w:t>eleven</w:t>
      </w:r>
      <w:r w:rsidRPr="00C525FB">
        <w:rPr>
          <w:shd w:val="clear" w:color="auto" w:fill="FFFFFF"/>
        </w:rPr>
        <w:t xml:space="preserve"> </w:t>
      </w:r>
      <w:r w:rsidR="00BF6913" w:rsidRPr="00C525FB">
        <w:rPr>
          <w:shd w:val="clear" w:color="auto" w:fill="FFFFFF"/>
        </w:rPr>
        <w:t>terpenes</w:t>
      </w:r>
      <w:r w:rsidRPr="00C525FB">
        <w:rPr>
          <w:shd w:val="clear" w:color="auto" w:fill="FFFFFF"/>
        </w:rPr>
        <w:t xml:space="preserve"> was prepared in </w:t>
      </w:r>
      <w:r w:rsidR="00BF6913" w:rsidRPr="00C525FB">
        <w:rPr>
          <w:shd w:val="clear" w:color="auto" w:fill="FFFFFF"/>
        </w:rPr>
        <w:t>Fisher Scientific</w:t>
      </w:r>
      <w:r w:rsidR="00F22BF4" w:rsidRPr="00C525FB">
        <w:rPr>
          <w:shd w:val="clear" w:color="auto" w:fill="FFFFFF"/>
        </w:rPr>
        <w:t xml:space="preserve"> Optima</w:t>
      </w:r>
      <w:r w:rsidR="00F22BF4" w:rsidRPr="00C525FB">
        <w:rPr>
          <w:rFonts w:cs="Times New Roman"/>
          <w:shd w:val="clear" w:color="auto" w:fill="FFFFFF"/>
        </w:rPr>
        <w:t>™</w:t>
      </w:r>
      <w:r w:rsidR="00BF6913" w:rsidRPr="00C525FB">
        <w:rPr>
          <w:shd w:val="clear" w:color="auto" w:fill="FFFFFF"/>
        </w:rPr>
        <w:t xml:space="preserve"> methylene chloride</w:t>
      </w:r>
      <w:r w:rsidRPr="00C525FB">
        <w:rPr>
          <w:shd w:val="clear" w:color="auto" w:fill="FFFFFF"/>
        </w:rPr>
        <w:t xml:space="preserve"> (</w:t>
      </w:r>
      <w:r w:rsidR="00BF6913" w:rsidRPr="00C525FB">
        <w:rPr>
          <w:shd w:val="clear" w:color="auto" w:fill="FFFFFF"/>
        </w:rPr>
        <w:t>Fisher Scientific, Fair Lawn, NJ, USA</w:t>
      </w:r>
      <w:r w:rsidRPr="00C525FB">
        <w:rPr>
          <w:shd w:val="clear" w:color="auto" w:fill="FFFFFF"/>
        </w:rPr>
        <w:t>) and was used for this study as</w:t>
      </w:r>
      <w:r w:rsidR="00F22BF4" w:rsidRPr="00C525FB">
        <w:rPr>
          <w:shd w:val="clear" w:color="auto" w:fill="FFFFFF"/>
        </w:rPr>
        <w:t xml:space="preserve"> a primary stock solution at</w:t>
      </w:r>
      <w:r w:rsidRPr="00C525FB">
        <w:rPr>
          <w:shd w:val="clear" w:color="auto" w:fill="FFFFFF"/>
        </w:rPr>
        <w:t xml:space="preserve"> concentrations </w:t>
      </w:r>
      <w:r w:rsidR="00F22BF4" w:rsidRPr="00C525FB">
        <w:rPr>
          <w:shd w:val="clear" w:color="auto" w:fill="FFFFFF"/>
        </w:rPr>
        <w:t>ranging from 5-100 ppm</w:t>
      </w:r>
      <w:r w:rsidRPr="00C525FB">
        <w:rPr>
          <w:shd w:val="clear" w:color="auto" w:fill="FFFFFF"/>
        </w:rPr>
        <w:t>. Working standards were prepared by</w:t>
      </w:r>
      <w:r w:rsidR="00BC4C4C">
        <w:rPr>
          <w:shd w:val="clear" w:color="auto" w:fill="FFFFFF"/>
        </w:rPr>
        <w:t xml:space="preserve"> serial dilutions in 5 </w:t>
      </w:r>
      <w:r w:rsidR="00A132A7">
        <w:rPr>
          <w:shd w:val="clear" w:color="auto" w:fill="FFFFFF"/>
        </w:rPr>
        <w:t xml:space="preserve">ml </w:t>
      </w:r>
      <w:r w:rsidR="00A132A7" w:rsidRPr="00A132A7">
        <w:rPr>
          <w:shd w:val="clear" w:color="auto" w:fill="FFFFFF"/>
        </w:rPr>
        <w:t xml:space="preserve">PYREX™ EZ Access™ Class A </w:t>
      </w:r>
      <w:r w:rsidR="00A132A7">
        <w:rPr>
          <w:shd w:val="clear" w:color="auto" w:fill="FFFFFF"/>
        </w:rPr>
        <w:t>volumetric f</w:t>
      </w:r>
      <w:r w:rsidR="00A132A7" w:rsidRPr="00A132A7">
        <w:rPr>
          <w:shd w:val="clear" w:color="auto" w:fill="FFFFFF"/>
        </w:rPr>
        <w:t>lasks</w:t>
      </w:r>
      <w:r w:rsidR="00A132A7">
        <w:rPr>
          <w:shd w:val="clear" w:color="auto" w:fill="FFFFFF"/>
        </w:rPr>
        <w:t xml:space="preserve"> </w:t>
      </w:r>
      <w:r w:rsidR="00A132A7" w:rsidRPr="00C525FB">
        <w:rPr>
          <w:shd w:val="clear" w:color="auto" w:fill="FFFFFF"/>
        </w:rPr>
        <w:t>(Fisher Scientific, Fair Lawn, NJ, USA)</w:t>
      </w:r>
      <w:r w:rsidR="00A132A7">
        <w:rPr>
          <w:shd w:val="clear" w:color="auto" w:fill="FFFFFF"/>
        </w:rPr>
        <w:t xml:space="preserve">. </w:t>
      </w:r>
    </w:p>
    <w:p w14:paraId="717CCAD6" w14:textId="77777777" w:rsidR="00D440F6" w:rsidRDefault="00D440F6" w:rsidP="00C0376F">
      <w:pPr>
        <w:rPr>
          <w:shd w:val="clear" w:color="auto" w:fill="FFFFFF"/>
        </w:rPr>
      </w:pPr>
    </w:p>
    <w:p w14:paraId="3A44DCA2" w14:textId="77777777" w:rsidR="00C0376F" w:rsidRPr="00C525FB" w:rsidRDefault="00C0376F" w:rsidP="00C0376F">
      <w:pPr>
        <w:rPr>
          <w:shd w:val="clear" w:color="auto" w:fill="FFFFFF"/>
        </w:rPr>
      </w:pPr>
    </w:p>
    <w:p w14:paraId="68FD8AB3" w14:textId="5239C3ED" w:rsidR="00A132A7" w:rsidRDefault="00A132A7" w:rsidP="00A066B0">
      <w:pPr>
        <w:pStyle w:val="Caption"/>
      </w:pPr>
      <w:bookmarkStart w:id="120" w:name="_Toc467151303"/>
      <w:r>
        <w:lastRenderedPageBreak/>
        <w:t xml:space="preserve">Table </w:t>
      </w:r>
      <w:fldSimple w:instr=" SEQ Table \* ARABIC ">
        <w:r w:rsidR="0053144D">
          <w:rPr>
            <w:noProof/>
          </w:rPr>
          <w:t>5</w:t>
        </w:r>
      </w:fldSimple>
      <w:r w:rsidR="00302063">
        <w:t>. Marijuana Standards Serial D</w:t>
      </w:r>
      <w:r>
        <w:t>ilutions</w:t>
      </w:r>
      <w:bookmarkEnd w:id="1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177"/>
      </w:tblGrid>
      <w:tr w:rsidR="00A132A7" w14:paraId="37D7440A" w14:textId="77777777" w:rsidTr="00061147">
        <w:trPr>
          <w:trHeight w:val="432"/>
          <w:jc w:val="center"/>
        </w:trPr>
        <w:tc>
          <w:tcPr>
            <w:tcW w:w="2176" w:type="dxa"/>
            <w:tcBorders>
              <w:top w:val="single" w:sz="4" w:space="0" w:color="auto"/>
              <w:bottom w:val="single" w:sz="4" w:space="0" w:color="auto"/>
            </w:tcBorders>
            <w:vAlign w:val="center"/>
          </w:tcPr>
          <w:p w14:paraId="54E76DA7" w14:textId="5EB431C1" w:rsidR="00A132A7" w:rsidRDefault="00A132A7" w:rsidP="002A45CE">
            <w:pPr>
              <w:ind w:firstLine="0"/>
              <w:rPr>
                <w:shd w:val="clear" w:color="auto" w:fill="FFFFFF"/>
              </w:rPr>
            </w:pPr>
            <w:r>
              <w:rPr>
                <w:shd w:val="clear" w:color="auto" w:fill="FFFFFF"/>
              </w:rPr>
              <w:t>ppm</w:t>
            </w:r>
          </w:p>
        </w:tc>
        <w:tc>
          <w:tcPr>
            <w:tcW w:w="2177" w:type="dxa"/>
            <w:tcBorders>
              <w:top w:val="single" w:sz="4" w:space="0" w:color="auto"/>
              <w:bottom w:val="single" w:sz="4" w:space="0" w:color="auto"/>
            </w:tcBorders>
            <w:vAlign w:val="center"/>
          </w:tcPr>
          <w:p w14:paraId="4D667D8D" w14:textId="6EE0BB0E" w:rsidR="00A132A7" w:rsidRDefault="00A132A7" w:rsidP="002A45CE">
            <w:pPr>
              <w:ind w:firstLine="0"/>
              <w:jc w:val="left"/>
              <w:rPr>
                <w:shd w:val="clear" w:color="auto" w:fill="FFFFFF"/>
              </w:rPr>
            </w:pPr>
            <w:r>
              <w:rPr>
                <w:shd w:val="clear" w:color="auto" w:fill="FFFFFF"/>
              </w:rPr>
              <w:t>Stock solution (</w:t>
            </w:r>
            <w:r>
              <w:rPr>
                <w:rFonts w:cs="Times New Roman"/>
                <w:shd w:val="clear" w:color="auto" w:fill="FFFFFF"/>
              </w:rPr>
              <w:t>μ</w:t>
            </w:r>
            <w:r>
              <w:rPr>
                <w:shd w:val="clear" w:color="auto" w:fill="FFFFFF"/>
              </w:rPr>
              <w:t>L)</w:t>
            </w:r>
          </w:p>
        </w:tc>
      </w:tr>
      <w:tr w:rsidR="00A132A7" w14:paraId="2FC55E7C" w14:textId="77777777" w:rsidTr="00061147">
        <w:trPr>
          <w:trHeight w:val="432"/>
          <w:jc w:val="center"/>
        </w:trPr>
        <w:tc>
          <w:tcPr>
            <w:tcW w:w="2176" w:type="dxa"/>
            <w:tcBorders>
              <w:top w:val="single" w:sz="4" w:space="0" w:color="auto"/>
            </w:tcBorders>
            <w:shd w:val="clear" w:color="auto" w:fill="F2F2F2" w:themeFill="background1" w:themeFillShade="F2"/>
            <w:vAlign w:val="center"/>
          </w:tcPr>
          <w:p w14:paraId="585A162A" w14:textId="7ACF1668" w:rsidR="00A132A7" w:rsidRDefault="00A132A7" w:rsidP="00C0376F">
            <w:pPr>
              <w:ind w:firstLine="0"/>
              <w:rPr>
                <w:shd w:val="clear" w:color="auto" w:fill="FFFFFF"/>
              </w:rPr>
            </w:pPr>
            <w:r>
              <w:rPr>
                <w:shd w:val="clear" w:color="auto" w:fill="FFFFFF"/>
              </w:rPr>
              <w:t>5</w:t>
            </w:r>
          </w:p>
        </w:tc>
        <w:tc>
          <w:tcPr>
            <w:tcW w:w="2177" w:type="dxa"/>
            <w:tcBorders>
              <w:top w:val="single" w:sz="4" w:space="0" w:color="auto"/>
            </w:tcBorders>
            <w:shd w:val="clear" w:color="auto" w:fill="F2F2F2" w:themeFill="background1" w:themeFillShade="F2"/>
            <w:vAlign w:val="center"/>
          </w:tcPr>
          <w:p w14:paraId="13111DA1" w14:textId="0EB39FB1" w:rsidR="00A132A7" w:rsidRDefault="00A132A7" w:rsidP="000871C7">
            <w:pPr>
              <w:ind w:firstLine="0"/>
              <w:rPr>
                <w:shd w:val="clear" w:color="auto" w:fill="FFFFFF"/>
              </w:rPr>
            </w:pPr>
            <w:r>
              <w:rPr>
                <w:shd w:val="clear" w:color="auto" w:fill="FFFFFF"/>
              </w:rPr>
              <w:t>2.5</w:t>
            </w:r>
          </w:p>
        </w:tc>
      </w:tr>
      <w:tr w:rsidR="00A132A7" w14:paraId="0415FA7E" w14:textId="77777777" w:rsidTr="00061147">
        <w:trPr>
          <w:trHeight w:val="432"/>
          <w:jc w:val="center"/>
        </w:trPr>
        <w:tc>
          <w:tcPr>
            <w:tcW w:w="2176" w:type="dxa"/>
            <w:vAlign w:val="center"/>
          </w:tcPr>
          <w:p w14:paraId="41C69449" w14:textId="759B9554" w:rsidR="00A132A7" w:rsidRDefault="00A132A7" w:rsidP="00C0376F">
            <w:pPr>
              <w:ind w:firstLine="0"/>
              <w:rPr>
                <w:shd w:val="clear" w:color="auto" w:fill="FFFFFF"/>
              </w:rPr>
            </w:pPr>
            <w:r>
              <w:rPr>
                <w:shd w:val="clear" w:color="auto" w:fill="FFFFFF"/>
              </w:rPr>
              <w:t>10</w:t>
            </w:r>
          </w:p>
        </w:tc>
        <w:tc>
          <w:tcPr>
            <w:tcW w:w="2177" w:type="dxa"/>
            <w:vAlign w:val="center"/>
          </w:tcPr>
          <w:p w14:paraId="7A339B2B" w14:textId="1C0204A6" w:rsidR="00A132A7" w:rsidRDefault="00A132A7" w:rsidP="000871C7">
            <w:pPr>
              <w:ind w:firstLine="0"/>
              <w:rPr>
                <w:shd w:val="clear" w:color="auto" w:fill="FFFFFF"/>
              </w:rPr>
            </w:pPr>
            <w:r>
              <w:rPr>
                <w:shd w:val="clear" w:color="auto" w:fill="FFFFFF"/>
              </w:rPr>
              <w:t>5</w:t>
            </w:r>
          </w:p>
        </w:tc>
      </w:tr>
      <w:tr w:rsidR="00A132A7" w14:paraId="01CFE104" w14:textId="77777777" w:rsidTr="00061147">
        <w:trPr>
          <w:trHeight w:val="432"/>
          <w:jc w:val="center"/>
        </w:trPr>
        <w:tc>
          <w:tcPr>
            <w:tcW w:w="2176" w:type="dxa"/>
            <w:shd w:val="clear" w:color="auto" w:fill="F2F2F2" w:themeFill="background1" w:themeFillShade="F2"/>
            <w:vAlign w:val="center"/>
          </w:tcPr>
          <w:p w14:paraId="5A3755F1" w14:textId="6CBCB9F7" w:rsidR="00A132A7" w:rsidRDefault="00A132A7" w:rsidP="00C0376F">
            <w:pPr>
              <w:ind w:firstLine="0"/>
              <w:rPr>
                <w:shd w:val="clear" w:color="auto" w:fill="FFFFFF"/>
              </w:rPr>
            </w:pPr>
            <w:r>
              <w:rPr>
                <w:shd w:val="clear" w:color="auto" w:fill="FFFFFF"/>
              </w:rPr>
              <w:t>25</w:t>
            </w:r>
          </w:p>
        </w:tc>
        <w:tc>
          <w:tcPr>
            <w:tcW w:w="2177" w:type="dxa"/>
            <w:shd w:val="clear" w:color="auto" w:fill="F2F2F2" w:themeFill="background1" w:themeFillShade="F2"/>
            <w:vAlign w:val="center"/>
          </w:tcPr>
          <w:p w14:paraId="17E8D1CD" w14:textId="14790263" w:rsidR="00A132A7" w:rsidRDefault="00A132A7" w:rsidP="000871C7">
            <w:pPr>
              <w:ind w:firstLine="0"/>
              <w:rPr>
                <w:shd w:val="clear" w:color="auto" w:fill="FFFFFF"/>
              </w:rPr>
            </w:pPr>
            <w:r>
              <w:rPr>
                <w:shd w:val="clear" w:color="auto" w:fill="FFFFFF"/>
              </w:rPr>
              <w:t>12.5</w:t>
            </w:r>
          </w:p>
        </w:tc>
      </w:tr>
      <w:tr w:rsidR="00A132A7" w14:paraId="01A5D4B8" w14:textId="77777777" w:rsidTr="00061147">
        <w:trPr>
          <w:trHeight w:val="432"/>
          <w:jc w:val="center"/>
        </w:trPr>
        <w:tc>
          <w:tcPr>
            <w:tcW w:w="2176" w:type="dxa"/>
            <w:vAlign w:val="center"/>
          </w:tcPr>
          <w:p w14:paraId="1EF803B6" w14:textId="1F371BB7" w:rsidR="00A132A7" w:rsidRDefault="00A132A7" w:rsidP="00C0376F">
            <w:pPr>
              <w:ind w:firstLine="0"/>
              <w:rPr>
                <w:shd w:val="clear" w:color="auto" w:fill="FFFFFF"/>
              </w:rPr>
            </w:pPr>
            <w:r>
              <w:rPr>
                <w:shd w:val="clear" w:color="auto" w:fill="FFFFFF"/>
              </w:rPr>
              <w:t>50</w:t>
            </w:r>
          </w:p>
        </w:tc>
        <w:tc>
          <w:tcPr>
            <w:tcW w:w="2177" w:type="dxa"/>
            <w:vAlign w:val="center"/>
          </w:tcPr>
          <w:p w14:paraId="2BB32BDF" w14:textId="015D5EA5" w:rsidR="00A132A7" w:rsidRDefault="00A132A7" w:rsidP="000871C7">
            <w:pPr>
              <w:ind w:firstLine="0"/>
              <w:rPr>
                <w:shd w:val="clear" w:color="auto" w:fill="FFFFFF"/>
              </w:rPr>
            </w:pPr>
            <w:r>
              <w:rPr>
                <w:shd w:val="clear" w:color="auto" w:fill="FFFFFF"/>
              </w:rPr>
              <w:t>25</w:t>
            </w:r>
          </w:p>
        </w:tc>
      </w:tr>
      <w:tr w:rsidR="00A132A7" w14:paraId="029E67CE" w14:textId="77777777" w:rsidTr="00061147">
        <w:trPr>
          <w:trHeight w:val="432"/>
          <w:jc w:val="center"/>
        </w:trPr>
        <w:tc>
          <w:tcPr>
            <w:tcW w:w="2176" w:type="dxa"/>
            <w:shd w:val="clear" w:color="auto" w:fill="F2F2F2" w:themeFill="background1" w:themeFillShade="F2"/>
            <w:vAlign w:val="center"/>
          </w:tcPr>
          <w:p w14:paraId="51DE54CF" w14:textId="202EED03" w:rsidR="00A132A7" w:rsidRDefault="00A132A7" w:rsidP="00C0376F">
            <w:pPr>
              <w:ind w:firstLine="0"/>
              <w:rPr>
                <w:shd w:val="clear" w:color="auto" w:fill="FFFFFF"/>
              </w:rPr>
            </w:pPr>
            <w:r>
              <w:rPr>
                <w:shd w:val="clear" w:color="auto" w:fill="FFFFFF"/>
              </w:rPr>
              <w:t>75</w:t>
            </w:r>
          </w:p>
        </w:tc>
        <w:tc>
          <w:tcPr>
            <w:tcW w:w="2177" w:type="dxa"/>
            <w:shd w:val="clear" w:color="auto" w:fill="F2F2F2" w:themeFill="background1" w:themeFillShade="F2"/>
            <w:vAlign w:val="center"/>
          </w:tcPr>
          <w:p w14:paraId="59686B5B" w14:textId="760488C6" w:rsidR="00A132A7" w:rsidRDefault="00A132A7" w:rsidP="000871C7">
            <w:pPr>
              <w:ind w:firstLine="0"/>
              <w:rPr>
                <w:shd w:val="clear" w:color="auto" w:fill="FFFFFF"/>
              </w:rPr>
            </w:pPr>
            <w:r>
              <w:rPr>
                <w:shd w:val="clear" w:color="auto" w:fill="FFFFFF"/>
              </w:rPr>
              <w:t>37.5</w:t>
            </w:r>
          </w:p>
        </w:tc>
      </w:tr>
      <w:tr w:rsidR="00A132A7" w14:paraId="4A3E9A59" w14:textId="77777777" w:rsidTr="00061147">
        <w:trPr>
          <w:trHeight w:val="432"/>
          <w:jc w:val="center"/>
        </w:trPr>
        <w:tc>
          <w:tcPr>
            <w:tcW w:w="2176" w:type="dxa"/>
            <w:tcBorders>
              <w:bottom w:val="single" w:sz="4" w:space="0" w:color="auto"/>
            </w:tcBorders>
            <w:vAlign w:val="center"/>
          </w:tcPr>
          <w:p w14:paraId="12010A94" w14:textId="4347420A" w:rsidR="00A132A7" w:rsidRDefault="00A132A7" w:rsidP="00C0376F">
            <w:pPr>
              <w:ind w:firstLine="0"/>
              <w:rPr>
                <w:shd w:val="clear" w:color="auto" w:fill="FFFFFF"/>
              </w:rPr>
            </w:pPr>
            <w:r>
              <w:rPr>
                <w:shd w:val="clear" w:color="auto" w:fill="FFFFFF"/>
              </w:rPr>
              <w:t>100</w:t>
            </w:r>
          </w:p>
        </w:tc>
        <w:tc>
          <w:tcPr>
            <w:tcW w:w="2177" w:type="dxa"/>
            <w:tcBorders>
              <w:bottom w:val="single" w:sz="4" w:space="0" w:color="auto"/>
            </w:tcBorders>
            <w:vAlign w:val="center"/>
          </w:tcPr>
          <w:p w14:paraId="4CFF80D8" w14:textId="270013E9" w:rsidR="00A132A7" w:rsidRDefault="00A132A7" w:rsidP="000871C7">
            <w:pPr>
              <w:ind w:firstLine="0"/>
              <w:rPr>
                <w:shd w:val="clear" w:color="auto" w:fill="FFFFFF"/>
              </w:rPr>
            </w:pPr>
            <w:r>
              <w:rPr>
                <w:shd w:val="clear" w:color="auto" w:fill="FFFFFF"/>
              </w:rPr>
              <w:t>50</w:t>
            </w:r>
          </w:p>
        </w:tc>
      </w:tr>
    </w:tbl>
    <w:p w14:paraId="6AFC1A75" w14:textId="70F35B34" w:rsidR="00A132A7" w:rsidRDefault="00C0376F" w:rsidP="00C0376F">
      <w:pPr>
        <w:spacing w:line="240" w:lineRule="auto"/>
        <w:rPr>
          <w:i/>
        </w:rPr>
      </w:pPr>
      <w:r>
        <w:rPr>
          <w:i/>
        </w:rPr>
        <w:t>*After stock solution aliquot was added to the volumetric flask, solvent (methylene chloride) was used to complete up to the mark</w:t>
      </w:r>
    </w:p>
    <w:p w14:paraId="74030AC9" w14:textId="77777777" w:rsidR="00C0376F" w:rsidRDefault="00C0376F" w:rsidP="009129AA">
      <w:pPr>
        <w:rPr>
          <w:i/>
        </w:rPr>
      </w:pPr>
    </w:p>
    <w:p w14:paraId="5C4D2FF4" w14:textId="7F6FB0A6" w:rsidR="009129AA" w:rsidRPr="002F1503" w:rsidRDefault="009129AA" w:rsidP="0081142E">
      <w:pPr>
        <w:pStyle w:val="Quote"/>
      </w:pPr>
      <w:r w:rsidRPr="002F1503">
        <w:t>Heroin</w:t>
      </w:r>
    </w:p>
    <w:p w14:paraId="24176713" w14:textId="77777777" w:rsidR="00C0376F" w:rsidRDefault="007B7DA7" w:rsidP="00C0376F">
      <w:pPr>
        <w:rPr>
          <w:shd w:val="clear" w:color="auto" w:fill="FFFFFF"/>
        </w:rPr>
      </w:pPr>
      <w:r w:rsidRPr="00BC4C4C">
        <w:rPr>
          <w:shd w:val="clear" w:color="auto" w:fill="FFFFFF"/>
        </w:rPr>
        <w:t xml:space="preserve">Acetic acid was </w:t>
      </w:r>
      <w:r w:rsidR="009129AA" w:rsidRPr="00BC4C4C">
        <w:rPr>
          <w:shd w:val="clear" w:color="auto" w:fill="FFFFFF"/>
        </w:rPr>
        <w:t xml:space="preserve">obtained from </w:t>
      </w:r>
      <w:r w:rsidRPr="00BC4C4C">
        <w:rPr>
          <w:shd w:val="clear" w:color="auto" w:fill="FFFFFF"/>
        </w:rPr>
        <w:t>Fisher</w:t>
      </w:r>
      <w:r w:rsidR="009129AA" w:rsidRPr="00BC4C4C">
        <w:rPr>
          <w:shd w:val="clear" w:color="auto" w:fill="FFFFFF"/>
        </w:rPr>
        <w:t xml:space="preserve"> (</w:t>
      </w:r>
      <w:r w:rsidRPr="00BC4C4C">
        <w:rPr>
          <w:shd w:val="clear" w:color="auto" w:fill="FFFFFF"/>
        </w:rPr>
        <w:t>Fisher Scientific, Fair Lawn, NJ, USA</w:t>
      </w:r>
      <w:r w:rsidR="009129AA" w:rsidRPr="00BC4C4C">
        <w:rPr>
          <w:shd w:val="clear" w:color="auto" w:fill="FFFFFF"/>
        </w:rPr>
        <w:t xml:space="preserve">) and </w:t>
      </w:r>
      <w:r w:rsidRPr="00BC4C4C">
        <w:rPr>
          <w:shd w:val="clear" w:color="auto" w:fill="FFFFFF"/>
        </w:rPr>
        <w:t>was 99.7% pure</w:t>
      </w:r>
      <w:r w:rsidR="009129AA" w:rsidRPr="00BC4C4C">
        <w:rPr>
          <w:shd w:val="clear" w:color="auto" w:fill="FFFFFF"/>
        </w:rPr>
        <w:t xml:space="preserve">. A </w:t>
      </w:r>
      <w:r w:rsidRPr="00BC4C4C">
        <w:rPr>
          <w:shd w:val="clear" w:color="auto" w:fill="FFFFFF"/>
        </w:rPr>
        <w:t>stock solution was</w:t>
      </w:r>
      <w:r w:rsidR="009129AA" w:rsidRPr="00BC4C4C">
        <w:rPr>
          <w:shd w:val="clear" w:color="auto" w:fill="FFFFFF"/>
        </w:rPr>
        <w:t xml:space="preserve"> prepared in </w:t>
      </w:r>
      <w:r w:rsidRPr="00BC4C4C">
        <w:rPr>
          <w:shd w:val="clear" w:color="auto" w:fill="FFFFFF"/>
        </w:rPr>
        <w:t>Fisher HPLC grade acetonitrile 99.9% pure</w:t>
      </w:r>
      <w:r w:rsidR="009129AA" w:rsidRPr="00BC4C4C">
        <w:rPr>
          <w:shd w:val="clear" w:color="auto" w:fill="FFFFFF"/>
        </w:rPr>
        <w:t xml:space="preserve"> (</w:t>
      </w:r>
      <w:r w:rsidRPr="00BC4C4C">
        <w:rPr>
          <w:shd w:val="clear" w:color="auto" w:fill="FFFFFF"/>
        </w:rPr>
        <w:t>Fisher Scientific, Fair Lawn, NJ, USA</w:t>
      </w:r>
      <w:r w:rsidR="009129AA" w:rsidRPr="00BC4C4C">
        <w:rPr>
          <w:shd w:val="clear" w:color="auto" w:fill="FFFFFF"/>
        </w:rPr>
        <w:t xml:space="preserve">) and was used for this study as a primary stock solution at the concentrations </w:t>
      </w:r>
      <w:r w:rsidRPr="00BC4C4C">
        <w:rPr>
          <w:shd w:val="clear" w:color="auto" w:fill="FFFFFF"/>
        </w:rPr>
        <w:t>ranging from 200-375 ppm</w:t>
      </w:r>
      <w:r w:rsidR="009129AA" w:rsidRPr="00BC4C4C">
        <w:rPr>
          <w:shd w:val="clear" w:color="auto" w:fill="FFFFFF"/>
        </w:rPr>
        <w:t xml:space="preserve">. </w:t>
      </w:r>
      <w:r w:rsidR="00C0376F" w:rsidRPr="00C525FB">
        <w:rPr>
          <w:shd w:val="clear" w:color="auto" w:fill="FFFFFF"/>
        </w:rPr>
        <w:t>Working standards were prepared by</w:t>
      </w:r>
      <w:r w:rsidR="00C0376F">
        <w:rPr>
          <w:shd w:val="clear" w:color="auto" w:fill="FFFFFF"/>
        </w:rPr>
        <w:t xml:space="preserve"> serial dilutions in 5 ml </w:t>
      </w:r>
      <w:r w:rsidR="00C0376F" w:rsidRPr="00A132A7">
        <w:rPr>
          <w:shd w:val="clear" w:color="auto" w:fill="FFFFFF"/>
        </w:rPr>
        <w:t xml:space="preserve">PYREX™ EZ Access™ Class A </w:t>
      </w:r>
      <w:r w:rsidR="00C0376F">
        <w:rPr>
          <w:shd w:val="clear" w:color="auto" w:fill="FFFFFF"/>
        </w:rPr>
        <w:t>volumetric f</w:t>
      </w:r>
      <w:r w:rsidR="00C0376F" w:rsidRPr="00A132A7">
        <w:rPr>
          <w:shd w:val="clear" w:color="auto" w:fill="FFFFFF"/>
        </w:rPr>
        <w:t>lasks</w:t>
      </w:r>
      <w:r w:rsidR="00C0376F">
        <w:rPr>
          <w:shd w:val="clear" w:color="auto" w:fill="FFFFFF"/>
        </w:rPr>
        <w:t xml:space="preserve"> </w:t>
      </w:r>
      <w:r w:rsidR="00C0376F" w:rsidRPr="00C525FB">
        <w:rPr>
          <w:shd w:val="clear" w:color="auto" w:fill="FFFFFF"/>
        </w:rPr>
        <w:t>(Fisher Scientific, Fair Lawn, NJ, USA)</w:t>
      </w:r>
      <w:r w:rsidR="00C0376F">
        <w:rPr>
          <w:shd w:val="clear" w:color="auto" w:fill="FFFFFF"/>
        </w:rPr>
        <w:t xml:space="preserve">. </w:t>
      </w:r>
    </w:p>
    <w:p w14:paraId="4BB8534D" w14:textId="77777777" w:rsidR="00C0376F" w:rsidRDefault="00C0376F" w:rsidP="00C0376F">
      <w:pPr>
        <w:rPr>
          <w:shd w:val="clear" w:color="auto" w:fill="FFFFFF"/>
        </w:rPr>
      </w:pPr>
    </w:p>
    <w:p w14:paraId="3E59D0DD" w14:textId="77777777" w:rsidR="00C74D62" w:rsidRDefault="00C74D62" w:rsidP="00C0376F">
      <w:pPr>
        <w:rPr>
          <w:shd w:val="clear" w:color="auto" w:fill="FFFFFF"/>
        </w:rPr>
      </w:pPr>
    </w:p>
    <w:p w14:paraId="16AE7BC4" w14:textId="77777777" w:rsidR="00C74D62" w:rsidRDefault="00C74D62" w:rsidP="00C0376F">
      <w:pPr>
        <w:rPr>
          <w:shd w:val="clear" w:color="auto" w:fill="FFFFFF"/>
        </w:rPr>
      </w:pPr>
    </w:p>
    <w:p w14:paraId="3ECEBAA3" w14:textId="77777777" w:rsidR="00C74D62" w:rsidRDefault="00C74D62" w:rsidP="00C0376F">
      <w:pPr>
        <w:rPr>
          <w:shd w:val="clear" w:color="auto" w:fill="FFFFFF"/>
        </w:rPr>
      </w:pPr>
    </w:p>
    <w:p w14:paraId="1BDACE0B" w14:textId="77777777" w:rsidR="00C74D62" w:rsidRDefault="00C74D62" w:rsidP="00C0376F">
      <w:pPr>
        <w:rPr>
          <w:shd w:val="clear" w:color="auto" w:fill="FFFFFF"/>
        </w:rPr>
      </w:pPr>
    </w:p>
    <w:p w14:paraId="341F32C5" w14:textId="77777777" w:rsidR="00C74D62" w:rsidRDefault="00C74D62" w:rsidP="00C0376F">
      <w:pPr>
        <w:rPr>
          <w:shd w:val="clear" w:color="auto" w:fill="FFFFFF"/>
        </w:rPr>
      </w:pPr>
    </w:p>
    <w:p w14:paraId="2BEB80F1" w14:textId="77777777" w:rsidR="00C74D62" w:rsidRDefault="00C74D62" w:rsidP="00C0376F">
      <w:pPr>
        <w:rPr>
          <w:shd w:val="clear" w:color="auto" w:fill="FFFFFF"/>
        </w:rPr>
      </w:pPr>
    </w:p>
    <w:p w14:paraId="6EB3B896" w14:textId="58F4C200" w:rsidR="00C0376F" w:rsidRDefault="00C0376F" w:rsidP="002F1503">
      <w:pPr>
        <w:pStyle w:val="Caption"/>
      </w:pPr>
      <w:bookmarkStart w:id="121" w:name="_Toc467151304"/>
      <w:r>
        <w:lastRenderedPageBreak/>
        <w:t xml:space="preserve">Table </w:t>
      </w:r>
      <w:fldSimple w:instr=" SEQ Table \* ARABIC ">
        <w:r w:rsidR="0053144D">
          <w:rPr>
            <w:noProof/>
          </w:rPr>
          <w:t>6</w:t>
        </w:r>
      </w:fldSimple>
      <w:r w:rsidR="00302063">
        <w:t>. Heroin Standards Serial D</w:t>
      </w:r>
      <w:r>
        <w:t>ilutions</w:t>
      </w:r>
      <w:bookmarkEnd w:id="12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4"/>
        <w:gridCol w:w="2174"/>
      </w:tblGrid>
      <w:tr w:rsidR="00C0376F" w14:paraId="4A6E08A0" w14:textId="77777777" w:rsidTr="00061147">
        <w:trPr>
          <w:trHeight w:val="432"/>
          <w:jc w:val="center"/>
        </w:trPr>
        <w:tc>
          <w:tcPr>
            <w:tcW w:w="2174" w:type="dxa"/>
            <w:tcBorders>
              <w:top w:val="single" w:sz="4" w:space="0" w:color="auto"/>
              <w:bottom w:val="single" w:sz="4" w:space="0" w:color="auto"/>
            </w:tcBorders>
            <w:vAlign w:val="center"/>
          </w:tcPr>
          <w:p w14:paraId="259F808D" w14:textId="77777777" w:rsidR="00C0376F" w:rsidRDefault="00C0376F" w:rsidP="000871C7">
            <w:pPr>
              <w:ind w:left="-225" w:firstLine="225"/>
              <w:rPr>
                <w:shd w:val="clear" w:color="auto" w:fill="FFFFFF"/>
              </w:rPr>
            </w:pPr>
            <w:r>
              <w:rPr>
                <w:shd w:val="clear" w:color="auto" w:fill="FFFFFF"/>
              </w:rPr>
              <w:t>ppm</w:t>
            </w:r>
          </w:p>
        </w:tc>
        <w:tc>
          <w:tcPr>
            <w:tcW w:w="2174" w:type="dxa"/>
            <w:tcBorders>
              <w:top w:val="single" w:sz="4" w:space="0" w:color="auto"/>
              <w:bottom w:val="single" w:sz="4" w:space="0" w:color="auto"/>
            </w:tcBorders>
            <w:vAlign w:val="center"/>
          </w:tcPr>
          <w:p w14:paraId="73136747" w14:textId="77777777" w:rsidR="00C0376F" w:rsidRDefault="00C0376F" w:rsidP="000871C7">
            <w:pPr>
              <w:ind w:firstLine="0"/>
              <w:rPr>
                <w:shd w:val="clear" w:color="auto" w:fill="FFFFFF"/>
              </w:rPr>
            </w:pPr>
            <w:r>
              <w:rPr>
                <w:shd w:val="clear" w:color="auto" w:fill="FFFFFF"/>
              </w:rPr>
              <w:t>Stock solution (</w:t>
            </w:r>
            <w:r>
              <w:rPr>
                <w:rFonts w:cs="Times New Roman"/>
                <w:shd w:val="clear" w:color="auto" w:fill="FFFFFF"/>
              </w:rPr>
              <w:t>μ</w:t>
            </w:r>
            <w:r>
              <w:rPr>
                <w:shd w:val="clear" w:color="auto" w:fill="FFFFFF"/>
              </w:rPr>
              <w:t>L)</w:t>
            </w:r>
          </w:p>
        </w:tc>
      </w:tr>
      <w:tr w:rsidR="00C0376F" w14:paraId="5A6DF146" w14:textId="77777777" w:rsidTr="00061147">
        <w:trPr>
          <w:trHeight w:val="432"/>
          <w:jc w:val="center"/>
        </w:trPr>
        <w:tc>
          <w:tcPr>
            <w:tcW w:w="2174" w:type="dxa"/>
            <w:tcBorders>
              <w:top w:val="single" w:sz="4" w:space="0" w:color="auto"/>
            </w:tcBorders>
            <w:shd w:val="clear" w:color="auto" w:fill="F2F2F2" w:themeFill="background1" w:themeFillShade="F2"/>
            <w:vAlign w:val="center"/>
          </w:tcPr>
          <w:p w14:paraId="7A4DC973" w14:textId="14264D31" w:rsidR="00C0376F" w:rsidRDefault="00C0376F" w:rsidP="000871C7">
            <w:pPr>
              <w:ind w:left="-5" w:firstLine="0"/>
              <w:rPr>
                <w:shd w:val="clear" w:color="auto" w:fill="FFFFFF"/>
              </w:rPr>
            </w:pPr>
            <w:r w:rsidRPr="00A80FC7">
              <w:rPr>
                <w:shd w:val="clear" w:color="auto" w:fill="FFFFFF"/>
              </w:rPr>
              <w:t>200</w:t>
            </w:r>
          </w:p>
        </w:tc>
        <w:tc>
          <w:tcPr>
            <w:tcW w:w="2174" w:type="dxa"/>
            <w:tcBorders>
              <w:top w:val="single" w:sz="4" w:space="0" w:color="auto"/>
            </w:tcBorders>
            <w:shd w:val="clear" w:color="auto" w:fill="F2F2F2" w:themeFill="background1" w:themeFillShade="F2"/>
            <w:vAlign w:val="center"/>
          </w:tcPr>
          <w:p w14:paraId="15362D20" w14:textId="63D84E40" w:rsidR="00C0376F" w:rsidRDefault="00C0376F" w:rsidP="000871C7">
            <w:pPr>
              <w:ind w:firstLine="0"/>
              <w:rPr>
                <w:shd w:val="clear" w:color="auto" w:fill="FFFFFF"/>
              </w:rPr>
            </w:pPr>
            <w:r>
              <w:rPr>
                <w:shd w:val="clear" w:color="auto" w:fill="FFFFFF"/>
              </w:rPr>
              <w:t>100.0</w:t>
            </w:r>
          </w:p>
        </w:tc>
      </w:tr>
      <w:tr w:rsidR="00C0376F" w14:paraId="14BE083E" w14:textId="77777777" w:rsidTr="00061147">
        <w:trPr>
          <w:trHeight w:val="432"/>
          <w:jc w:val="center"/>
        </w:trPr>
        <w:tc>
          <w:tcPr>
            <w:tcW w:w="2174" w:type="dxa"/>
            <w:vAlign w:val="center"/>
          </w:tcPr>
          <w:p w14:paraId="46CE03AA" w14:textId="71221543" w:rsidR="00C0376F" w:rsidRDefault="00C0376F" w:rsidP="000871C7">
            <w:pPr>
              <w:ind w:left="-225" w:firstLine="225"/>
              <w:rPr>
                <w:shd w:val="clear" w:color="auto" w:fill="FFFFFF"/>
              </w:rPr>
            </w:pPr>
            <w:r>
              <w:rPr>
                <w:shd w:val="clear" w:color="auto" w:fill="FFFFFF"/>
              </w:rPr>
              <w:t>225</w:t>
            </w:r>
          </w:p>
        </w:tc>
        <w:tc>
          <w:tcPr>
            <w:tcW w:w="2174" w:type="dxa"/>
            <w:vAlign w:val="center"/>
          </w:tcPr>
          <w:p w14:paraId="686F668C" w14:textId="7EBAEB0D" w:rsidR="00C0376F" w:rsidRDefault="00C0376F" w:rsidP="000871C7">
            <w:pPr>
              <w:ind w:firstLine="0"/>
              <w:rPr>
                <w:shd w:val="clear" w:color="auto" w:fill="FFFFFF"/>
              </w:rPr>
            </w:pPr>
            <w:r>
              <w:rPr>
                <w:shd w:val="clear" w:color="auto" w:fill="FFFFFF"/>
              </w:rPr>
              <w:t>112.5</w:t>
            </w:r>
          </w:p>
        </w:tc>
      </w:tr>
      <w:tr w:rsidR="00C0376F" w14:paraId="48E076AF" w14:textId="77777777" w:rsidTr="00061147">
        <w:trPr>
          <w:trHeight w:val="432"/>
          <w:jc w:val="center"/>
        </w:trPr>
        <w:tc>
          <w:tcPr>
            <w:tcW w:w="2174" w:type="dxa"/>
            <w:shd w:val="clear" w:color="auto" w:fill="F2F2F2" w:themeFill="background1" w:themeFillShade="F2"/>
            <w:vAlign w:val="center"/>
          </w:tcPr>
          <w:p w14:paraId="594EDDE8" w14:textId="4396A3F9" w:rsidR="00C0376F" w:rsidRDefault="00C0376F" w:rsidP="00C0376F">
            <w:pPr>
              <w:ind w:firstLine="0"/>
              <w:rPr>
                <w:shd w:val="clear" w:color="auto" w:fill="FFFFFF"/>
              </w:rPr>
            </w:pPr>
            <w:r>
              <w:rPr>
                <w:shd w:val="clear" w:color="auto" w:fill="FFFFFF"/>
              </w:rPr>
              <w:t>250</w:t>
            </w:r>
          </w:p>
        </w:tc>
        <w:tc>
          <w:tcPr>
            <w:tcW w:w="2174" w:type="dxa"/>
            <w:shd w:val="clear" w:color="auto" w:fill="F2F2F2" w:themeFill="background1" w:themeFillShade="F2"/>
            <w:vAlign w:val="center"/>
          </w:tcPr>
          <w:p w14:paraId="41A3EDA4" w14:textId="131B8D86" w:rsidR="00C0376F" w:rsidRDefault="00C0376F" w:rsidP="000871C7">
            <w:pPr>
              <w:ind w:firstLine="0"/>
              <w:rPr>
                <w:shd w:val="clear" w:color="auto" w:fill="FFFFFF"/>
              </w:rPr>
            </w:pPr>
            <w:r>
              <w:rPr>
                <w:shd w:val="clear" w:color="auto" w:fill="FFFFFF"/>
              </w:rPr>
              <w:t>125.0</w:t>
            </w:r>
          </w:p>
        </w:tc>
      </w:tr>
      <w:tr w:rsidR="00C0376F" w14:paraId="452AA91C" w14:textId="77777777" w:rsidTr="00061147">
        <w:trPr>
          <w:trHeight w:val="432"/>
          <w:jc w:val="center"/>
        </w:trPr>
        <w:tc>
          <w:tcPr>
            <w:tcW w:w="2174" w:type="dxa"/>
            <w:vAlign w:val="center"/>
          </w:tcPr>
          <w:p w14:paraId="6635E3B3" w14:textId="55B9D4CB" w:rsidR="00C0376F" w:rsidRDefault="00C0376F" w:rsidP="00C0376F">
            <w:pPr>
              <w:ind w:firstLine="0"/>
              <w:rPr>
                <w:shd w:val="clear" w:color="auto" w:fill="FFFFFF"/>
              </w:rPr>
            </w:pPr>
            <w:r>
              <w:rPr>
                <w:shd w:val="clear" w:color="auto" w:fill="FFFFFF"/>
              </w:rPr>
              <w:t>275</w:t>
            </w:r>
          </w:p>
        </w:tc>
        <w:tc>
          <w:tcPr>
            <w:tcW w:w="2174" w:type="dxa"/>
            <w:vAlign w:val="center"/>
          </w:tcPr>
          <w:p w14:paraId="3C6D38D9" w14:textId="69BF260A" w:rsidR="00C0376F" w:rsidRDefault="00C0376F" w:rsidP="000871C7">
            <w:pPr>
              <w:ind w:firstLine="0"/>
              <w:rPr>
                <w:shd w:val="clear" w:color="auto" w:fill="FFFFFF"/>
              </w:rPr>
            </w:pPr>
            <w:r>
              <w:rPr>
                <w:shd w:val="clear" w:color="auto" w:fill="FFFFFF"/>
              </w:rPr>
              <w:t>137.5</w:t>
            </w:r>
          </w:p>
        </w:tc>
      </w:tr>
      <w:tr w:rsidR="00C0376F" w14:paraId="59887842" w14:textId="77777777" w:rsidTr="00061147">
        <w:trPr>
          <w:trHeight w:val="432"/>
          <w:jc w:val="center"/>
        </w:trPr>
        <w:tc>
          <w:tcPr>
            <w:tcW w:w="2174" w:type="dxa"/>
            <w:shd w:val="clear" w:color="auto" w:fill="F2F2F2" w:themeFill="background1" w:themeFillShade="F2"/>
            <w:vAlign w:val="center"/>
          </w:tcPr>
          <w:p w14:paraId="10A66D91" w14:textId="763621DF" w:rsidR="00C0376F" w:rsidRDefault="00C0376F" w:rsidP="00C0376F">
            <w:pPr>
              <w:ind w:firstLine="0"/>
              <w:rPr>
                <w:shd w:val="clear" w:color="auto" w:fill="FFFFFF"/>
              </w:rPr>
            </w:pPr>
            <w:r>
              <w:rPr>
                <w:shd w:val="clear" w:color="auto" w:fill="FFFFFF"/>
              </w:rPr>
              <w:t>300</w:t>
            </w:r>
          </w:p>
        </w:tc>
        <w:tc>
          <w:tcPr>
            <w:tcW w:w="2174" w:type="dxa"/>
            <w:shd w:val="clear" w:color="auto" w:fill="F2F2F2" w:themeFill="background1" w:themeFillShade="F2"/>
            <w:vAlign w:val="center"/>
          </w:tcPr>
          <w:p w14:paraId="5BC617B6" w14:textId="65233602" w:rsidR="00C0376F" w:rsidRDefault="00C0376F" w:rsidP="000871C7">
            <w:pPr>
              <w:ind w:firstLine="0"/>
              <w:rPr>
                <w:shd w:val="clear" w:color="auto" w:fill="FFFFFF"/>
              </w:rPr>
            </w:pPr>
            <w:r>
              <w:rPr>
                <w:shd w:val="clear" w:color="auto" w:fill="FFFFFF"/>
              </w:rPr>
              <w:t>150.0</w:t>
            </w:r>
          </w:p>
        </w:tc>
      </w:tr>
      <w:tr w:rsidR="00C0376F" w14:paraId="7A6A0BF1" w14:textId="77777777" w:rsidTr="00061147">
        <w:trPr>
          <w:trHeight w:val="432"/>
          <w:jc w:val="center"/>
        </w:trPr>
        <w:tc>
          <w:tcPr>
            <w:tcW w:w="2174" w:type="dxa"/>
            <w:vAlign w:val="center"/>
          </w:tcPr>
          <w:p w14:paraId="563E5E7A" w14:textId="51590A52" w:rsidR="00C0376F" w:rsidRDefault="00C0376F" w:rsidP="00C0376F">
            <w:pPr>
              <w:ind w:firstLine="0"/>
              <w:rPr>
                <w:shd w:val="clear" w:color="auto" w:fill="FFFFFF"/>
              </w:rPr>
            </w:pPr>
            <w:r>
              <w:rPr>
                <w:shd w:val="clear" w:color="auto" w:fill="FFFFFF"/>
              </w:rPr>
              <w:t>325</w:t>
            </w:r>
          </w:p>
        </w:tc>
        <w:tc>
          <w:tcPr>
            <w:tcW w:w="2174" w:type="dxa"/>
            <w:vAlign w:val="center"/>
          </w:tcPr>
          <w:p w14:paraId="31BB52F3" w14:textId="13CE016C" w:rsidR="00C0376F" w:rsidRDefault="00C0376F" w:rsidP="000871C7">
            <w:pPr>
              <w:ind w:firstLine="0"/>
              <w:rPr>
                <w:shd w:val="clear" w:color="auto" w:fill="FFFFFF"/>
              </w:rPr>
            </w:pPr>
            <w:r>
              <w:rPr>
                <w:shd w:val="clear" w:color="auto" w:fill="FFFFFF"/>
              </w:rPr>
              <w:t>162.5</w:t>
            </w:r>
          </w:p>
        </w:tc>
      </w:tr>
      <w:tr w:rsidR="00C0376F" w14:paraId="581F12FC" w14:textId="77777777" w:rsidTr="00061147">
        <w:trPr>
          <w:trHeight w:val="432"/>
          <w:jc w:val="center"/>
        </w:trPr>
        <w:tc>
          <w:tcPr>
            <w:tcW w:w="2174" w:type="dxa"/>
            <w:shd w:val="clear" w:color="auto" w:fill="F2F2F2" w:themeFill="background1" w:themeFillShade="F2"/>
            <w:vAlign w:val="center"/>
          </w:tcPr>
          <w:p w14:paraId="66B1A653" w14:textId="405EBC2D" w:rsidR="00C0376F" w:rsidRDefault="00C0376F" w:rsidP="00C0376F">
            <w:pPr>
              <w:ind w:firstLine="0"/>
              <w:rPr>
                <w:shd w:val="clear" w:color="auto" w:fill="FFFFFF"/>
              </w:rPr>
            </w:pPr>
            <w:r>
              <w:rPr>
                <w:shd w:val="clear" w:color="auto" w:fill="FFFFFF"/>
              </w:rPr>
              <w:t>350</w:t>
            </w:r>
          </w:p>
        </w:tc>
        <w:tc>
          <w:tcPr>
            <w:tcW w:w="2174" w:type="dxa"/>
            <w:shd w:val="clear" w:color="auto" w:fill="F2F2F2" w:themeFill="background1" w:themeFillShade="F2"/>
            <w:vAlign w:val="center"/>
          </w:tcPr>
          <w:p w14:paraId="48469DC3" w14:textId="61194973" w:rsidR="00C0376F" w:rsidRDefault="00C0376F" w:rsidP="000871C7">
            <w:pPr>
              <w:ind w:firstLine="0"/>
              <w:rPr>
                <w:shd w:val="clear" w:color="auto" w:fill="FFFFFF"/>
              </w:rPr>
            </w:pPr>
            <w:r>
              <w:rPr>
                <w:shd w:val="clear" w:color="auto" w:fill="FFFFFF"/>
              </w:rPr>
              <w:t>175.0</w:t>
            </w:r>
          </w:p>
        </w:tc>
      </w:tr>
      <w:tr w:rsidR="00C0376F" w14:paraId="131AC317" w14:textId="77777777" w:rsidTr="00061147">
        <w:trPr>
          <w:trHeight w:val="432"/>
          <w:jc w:val="center"/>
        </w:trPr>
        <w:tc>
          <w:tcPr>
            <w:tcW w:w="2174" w:type="dxa"/>
            <w:tcBorders>
              <w:bottom w:val="single" w:sz="4" w:space="0" w:color="auto"/>
            </w:tcBorders>
            <w:vAlign w:val="center"/>
          </w:tcPr>
          <w:p w14:paraId="637A5F54" w14:textId="439E4401" w:rsidR="00C0376F" w:rsidRDefault="00C0376F" w:rsidP="00C0376F">
            <w:pPr>
              <w:ind w:firstLine="0"/>
              <w:rPr>
                <w:shd w:val="clear" w:color="auto" w:fill="FFFFFF"/>
              </w:rPr>
            </w:pPr>
            <w:r>
              <w:rPr>
                <w:shd w:val="clear" w:color="auto" w:fill="FFFFFF"/>
              </w:rPr>
              <w:t>375</w:t>
            </w:r>
          </w:p>
        </w:tc>
        <w:tc>
          <w:tcPr>
            <w:tcW w:w="2174" w:type="dxa"/>
            <w:tcBorders>
              <w:bottom w:val="single" w:sz="4" w:space="0" w:color="auto"/>
            </w:tcBorders>
            <w:vAlign w:val="center"/>
          </w:tcPr>
          <w:p w14:paraId="68A8142C" w14:textId="2223A9FB" w:rsidR="00C0376F" w:rsidRDefault="00C0376F" w:rsidP="000871C7">
            <w:pPr>
              <w:ind w:firstLine="0"/>
              <w:rPr>
                <w:shd w:val="clear" w:color="auto" w:fill="FFFFFF"/>
              </w:rPr>
            </w:pPr>
            <w:r>
              <w:rPr>
                <w:shd w:val="clear" w:color="auto" w:fill="FFFFFF"/>
              </w:rPr>
              <w:t>187.5</w:t>
            </w:r>
          </w:p>
        </w:tc>
      </w:tr>
    </w:tbl>
    <w:p w14:paraId="50BC3AC0" w14:textId="77777777" w:rsidR="00C0376F" w:rsidRDefault="00C0376F" w:rsidP="00C0376F">
      <w:pPr>
        <w:spacing w:line="240" w:lineRule="auto"/>
        <w:rPr>
          <w:i/>
        </w:rPr>
      </w:pPr>
      <w:r>
        <w:rPr>
          <w:i/>
        </w:rPr>
        <w:t>*After stock solution aliquot was added to the volumetric flask, solvent (methylene chloride) was used to complete up to the mark</w:t>
      </w:r>
    </w:p>
    <w:p w14:paraId="4C4D68D9" w14:textId="77777777" w:rsidR="00C0376F" w:rsidRPr="00C0376F" w:rsidRDefault="00C0376F" w:rsidP="00C0376F">
      <w:pPr>
        <w:ind w:firstLine="0"/>
      </w:pPr>
    </w:p>
    <w:p w14:paraId="4909B9A4" w14:textId="77777777" w:rsidR="00643587" w:rsidRDefault="00643587" w:rsidP="00E402B1">
      <w:pPr>
        <w:pStyle w:val="Heading2"/>
      </w:pPr>
      <w:bookmarkStart w:id="122" w:name="_Toc467151388"/>
      <w:r>
        <w:t>Methods</w:t>
      </w:r>
      <w:bookmarkEnd w:id="122"/>
    </w:p>
    <w:p w14:paraId="56DA3913" w14:textId="1C1E8E62" w:rsidR="00196927" w:rsidRDefault="00196927" w:rsidP="00E402B1">
      <w:pPr>
        <w:pStyle w:val="Heading3"/>
      </w:pPr>
      <w:bookmarkStart w:id="123" w:name="_Toc467151389"/>
      <w:r>
        <w:t>Sampling locations</w:t>
      </w:r>
      <w:bookmarkEnd w:id="123"/>
    </w:p>
    <w:p w14:paraId="0CCC7E86" w14:textId="42FD2155" w:rsidR="00196927" w:rsidRPr="00196927" w:rsidRDefault="00EB2B40" w:rsidP="00196927">
      <w:r>
        <w:t>Solid phase microextraction</w:t>
      </w:r>
      <w:r w:rsidR="004B2763">
        <w:t xml:space="preserve"> fibers</w:t>
      </w:r>
      <w:r w:rsidR="004B2763" w:rsidRPr="004B2763">
        <w:t xml:space="preserve"> are very fragile and will break with the slightest impact</w:t>
      </w:r>
      <w:r w:rsidR="000F1717">
        <w:t xml:space="preserve"> </w:t>
      </w:r>
      <w:r>
        <w:t xml:space="preserve">therefore, </w:t>
      </w:r>
      <w:r w:rsidR="000F1717">
        <w:t>they were transported in their original</w:t>
      </w:r>
      <w:r w:rsidR="00780C4F">
        <w:t xml:space="preserve"> box inside a 1150 Pelican</w:t>
      </w:r>
      <w:r w:rsidR="000F1717">
        <w:t xml:space="preserve"> case. </w:t>
      </w:r>
      <w:r w:rsidR="009B2DBD">
        <w:t>An</w:t>
      </w:r>
      <w:r>
        <w:t>other</w:t>
      </w:r>
      <w:r w:rsidR="009B2DBD">
        <w:t xml:space="preserve"> important aspect to co</w:t>
      </w:r>
      <w:r>
        <w:t>nsider when performing field</w:t>
      </w:r>
      <w:r w:rsidR="009B2DBD">
        <w:t xml:space="preserve"> sampling is to preserve the integrity of the samples in the time between </w:t>
      </w:r>
      <w:r w:rsidR="006555D4">
        <w:t xml:space="preserve">when </w:t>
      </w:r>
      <w:r w:rsidR="009B2DBD">
        <w:t xml:space="preserve">the sample is collected and the </w:t>
      </w:r>
      <w:r w:rsidR="006555D4">
        <w:t xml:space="preserve">instrumental analysis. </w:t>
      </w:r>
      <w:r w:rsidR="000F1717">
        <w:t>Thus, to avoid any source of contamination, SPME fibers were protected using</w:t>
      </w:r>
      <w:r w:rsidR="00780C4F">
        <w:t xml:space="preserve"> </w:t>
      </w:r>
      <w:r>
        <w:t>p</w:t>
      </w:r>
      <w:r w:rsidR="00780C4F" w:rsidRPr="00780C4F">
        <w:t>olytetrafluoroethylene</w:t>
      </w:r>
      <w:r w:rsidR="000F1717">
        <w:t xml:space="preserve"> </w:t>
      </w:r>
      <w:r w:rsidR="00780C4F">
        <w:t>(</w:t>
      </w:r>
      <w:r w:rsidR="000F1717">
        <w:t>PTFE</w:t>
      </w:r>
      <w:r w:rsidR="00780C4F">
        <w:t>)</w:t>
      </w:r>
      <w:r w:rsidR="000F1717">
        <w:t xml:space="preserve"> sealing c</w:t>
      </w:r>
      <w:r w:rsidR="000F1717" w:rsidRPr="000F1717">
        <w:t>aps</w:t>
      </w:r>
      <w:r w:rsidR="000F1717">
        <w:t xml:space="preserve"> from Sigma (</w:t>
      </w:r>
      <w:r w:rsidR="000F1717" w:rsidRPr="00C525FB">
        <w:rPr>
          <w:shd w:val="clear" w:color="auto" w:fill="FFFFFF"/>
        </w:rPr>
        <w:t>Sigma-Aldrich, Co., St. Louis, MO, USA</w:t>
      </w:r>
      <w:r>
        <w:rPr>
          <w:shd w:val="clear" w:color="auto" w:fill="FFFFFF"/>
        </w:rPr>
        <w:t xml:space="preserve">). </w:t>
      </w:r>
      <w:r w:rsidR="006555D4">
        <w:t xml:space="preserve">Larroque et al., </w:t>
      </w:r>
      <w:r w:rsidR="00F42F66">
        <w:t>studied the fiber capacity for preservation of samples after e</w:t>
      </w:r>
      <w:r w:rsidR="004B2763">
        <w:t>xtraction have been performed, and i</w:t>
      </w:r>
      <w:r w:rsidR="00F42F66">
        <w:t>t was concluded that fib</w:t>
      </w:r>
      <w:r w:rsidR="00F42F66" w:rsidRPr="00F42F66">
        <w:t>e</w:t>
      </w:r>
      <w:r w:rsidR="00F42F66">
        <w:t>r</w:t>
      </w:r>
      <w:r w:rsidR="00F42F66" w:rsidRPr="00F42F66">
        <w:t>s can be stored up to 2 days before use</w:t>
      </w:r>
      <w:r w:rsidR="0059572C">
        <w:t xml:space="preserve"> </w:t>
      </w:r>
      <w:r w:rsidR="0059572C">
        <w:fldChar w:fldCharType="begin"/>
      </w:r>
      <w:r w:rsidR="00310601">
        <w:instrText xml:space="preserve"> ADDIN REFMGR.CITE &lt;Refman&gt;&lt;Cite&gt;&lt;Author&gt;Larroque&lt;/Author&gt;&lt;Year&gt;2006&lt;/Year&gt;&lt;RecNum&gt;85&lt;/RecNum&gt;&lt;IDText&gt;Study of preservation of polydimethylsiloxane/Carboxen solid-phase microextraction fibres before and after sampling of volatile organic compounds in indoor air&lt;/IDText&gt;&lt;MDL Ref_Type="Journal"&gt;&lt;Ref_Type&gt;Journal&lt;/Ref_Type&gt;&lt;Ref_ID&gt;85&lt;/Ref_ID&gt;&lt;Title_Primary&gt;Study of preservation of polydimethylsiloxane/Carboxen solid-phase microextraction fibres before and after sampling of volatile organic compounds in indoor air&lt;/Title_Primary&gt;&lt;Authors_Primary&gt;Larroque,V.&lt;/Authors_Primary&gt;&lt;Authors_Primary&gt;Desauziers,V.&lt;/Authors_Primary&gt;&lt;Authors_Primary&gt;Mocho,P.&lt;/Authors_Primary&gt;&lt;Date_Primary&gt;2006&lt;/Date_Primary&gt;&lt;Keywords&gt;Solid phase microextraction&lt;/Keywords&gt;&lt;Reprint&gt;Not in File&lt;/Reprint&gt;&lt;Start_Page&gt;106&lt;/Start_Page&gt;&lt;End_Page&gt;111&lt;/End_Page&gt;&lt;Periodical&gt;Journal of Chromatography A&lt;/Periodical&gt;&lt;Volume&gt;1124&lt;/Volume&gt;&lt;Issue&gt;1&lt;/Issue&gt;&lt;Publisher&gt;Elsevier&lt;/Publisher&gt;&lt;ISSN_ISBN&gt;0021-9673&lt;/ISSN_ISBN&gt;&lt;ZZ_JournalStdAbbrev&gt;&lt;f name="System"&gt;Journal of Chromatography A&lt;/f&gt;&lt;/ZZ_JournalStdAbbrev&gt;&lt;ZZ_WorkformID&gt;1&lt;/ZZ_WorkformID&gt;&lt;/MDL&gt;&lt;/Cite&gt;&lt;/Refman&gt;</w:instrText>
      </w:r>
      <w:r w:rsidR="0059572C">
        <w:fldChar w:fldCharType="separate"/>
      </w:r>
      <w:r w:rsidR="003F5D42">
        <w:rPr>
          <w:noProof/>
        </w:rPr>
        <w:t>(137)</w:t>
      </w:r>
      <w:r w:rsidR="0059572C">
        <w:fldChar w:fldCharType="end"/>
      </w:r>
      <w:r w:rsidR="004B2763">
        <w:t>. All samples were</w:t>
      </w:r>
      <w:r>
        <w:t xml:space="preserve"> therefore desorbed soon after they were collected.</w:t>
      </w:r>
      <w:r w:rsidR="004B2763">
        <w:t xml:space="preserve"> </w:t>
      </w:r>
      <w:r>
        <w:t xml:space="preserve">Since samples were collected locally, </w:t>
      </w:r>
      <w:r w:rsidR="004B2763">
        <w:t xml:space="preserve">the time between the collection and </w:t>
      </w:r>
      <w:r w:rsidR="004B2763">
        <w:lastRenderedPageBreak/>
        <w:t>desorption of the samples was limited to 25-30 min</w:t>
      </w:r>
      <w:r w:rsidR="000F1717">
        <w:t xml:space="preserve"> which satisfies the time frame establish</w:t>
      </w:r>
      <w:r>
        <w:t>ed</w:t>
      </w:r>
      <w:r w:rsidR="000F1717">
        <w:t xml:space="preserve"> for full recovery of the sample</w:t>
      </w:r>
      <w:r w:rsidR="004B2763">
        <w:t xml:space="preserve">. </w:t>
      </w:r>
      <w:r w:rsidR="00A574A0">
        <w:t xml:space="preserve">Finally, although environmental conditions were not always similar to controlled room conditions, humidity and temperature was always monitored. </w:t>
      </w:r>
    </w:p>
    <w:p w14:paraId="7CB1F42B" w14:textId="00290AE6" w:rsidR="00C0376F" w:rsidRDefault="00C0376F" w:rsidP="00E402B1">
      <w:pPr>
        <w:pStyle w:val="Heading3"/>
      </w:pPr>
      <w:bookmarkStart w:id="124" w:name="_Toc467151390"/>
      <w:r>
        <w:t>Extraction Method</w:t>
      </w:r>
      <w:bookmarkEnd w:id="124"/>
    </w:p>
    <w:p w14:paraId="31F9CC86" w14:textId="5B53E66A" w:rsidR="002A45CE" w:rsidRDefault="00095E1F" w:rsidP="0023375E">
      <w:r>
        <w:t>Triplicate s</w:t>
      </w:r>
      <w:r w:rsidR="00305D32">
        <w:t>amples were</w:t>
      </w:r>
      <w:r>
        <w:t xml:space="preserve"> weight,</w:t>
      </w:r>
      <w:r w:rsidR="00305D32">
        <w:t xml:space="preserve"> transferred</w:t>
      </w:r>
      <w:r>
        <w:t>, and sealed in b</w:t>
      </w:r>
      <w:r w:rsidR="00305D32">
        <w:t xml:space="preserve">rand new </w:t>
      </w:r>
      <w:r w:rsidRPr="00772633">
        <w:t>10 mL screw-top clear vials with polypropylene hole caps and PTFE/silicone septa (Supelco, Bellefonte, PA)</w:t>
      </w:r>
      <w:r>
        <w:t xml:space="preserve">. The extraction method was optimized as specified in </w:t>
      </w:r>
      <w:r w:rsidR="002A45CE">
        <w:fldChar w:fldCharType="begin"/>
      </w:r>
      <w:r w:rsidR="002A45CE">
        <w:instrText xml:space="preserve"> REF _Ref451416929 \h </w:instrText>
      </w:r>
      <w:r w:rsidR="002A45CE">
        <w:fldChar w:fldCharType="separate"/>
      </w:r>
      <w:r w:rsidR="0053144D">
        <w:t xml:space="preserve">Table </w:t>
      </w:r>
      <w:r w:rsidR="0053144D">
        <w:rPr>
          <w:noProof/>
        </w:rPr>
        <w:t>7</w:t>
      </w:r>
      <w:r w:rsidR="002A45CE">
        <w:fldChar w:fldCharType="end"/>
      </w:r>
      <w:r w:rsidR="002A45CE">
        <w:t>.</w:t>
      </w:r>
    </w:p>
    <w:p w14:paraId="17DA7D78" w14:textId="77777777" w:rsidR="00F96039" w:rsidRDefault="00F96039" w:rsidP="0023375E"/>
    <w:p w14:paraId="0D1BD347" w14:textId="237DE232" w:rsidR="00095E1F" w:rsidRDefault="00095E1F" w:rsidP="002F1503">
      <w:pPr>
        <w:pStyle w:val="Caption"/>
      </w:pPr>
      <w:bookmarkStart w:id="125" w:name="_Ref451416929"/>
      <w:bookmarkStart w:id="126" w:name="_Toc467151305"/>
      <w:r>
        <w:t xml:space="preserve">Table </w:t>
      </w:r>
      <w:fldSimple w:instr=" SEQ Table \* ARABIC ">
        <w:r w:rsidR="0053144D">
          <w:rPr>
            <w:noProof/>
          </w:rPr>
          <w:t>7</w:t>
        </w:r>
      </w:fldSimple>
      <w:bookmarkEnd w:id="125"/>
      <w:r w:rsidR="00302063">
        <w:t>. Optimized Parameters for SPME E</w:t>
      </w:r>
      <w:r>
        <w:t>xtraction</w:t>
      </w:r>
      <w:bookmarkEnd w:id="1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4"/>
        <w:gridCol w:w="2887"/>
        <w:gridCol w:w="2879"/>
      </w:tblGrid>
      <w:tr w:rsidR="00095E1F" w14:paraId="404F24CA" w14:textId="77777777" w:rsidTr="00095E1F">
        <w:trPr>
          <w:trHeight w:val="432"/>
        </w:trPr>
        <w:tc>
          <w:tcPr>
            <w:tcW w:w="2952" w:type="dxa"/>
            <w:tcBorders>
              <w:top w:val="single" w:sz="4" w:space="0" w:color="auto"/>
              <w:bottom w:val="single" w:sz="4" w:space="0" w:color="auto"/>
            </w:tcBorders>
            <w:vAlign w:val="center"/>
          </w:tcPr>
          <w:p w14:paraId="67958D6A" w14:textId="48396A72" w:rsidR="00095E1F" w:rsidRPr="00095E1F" w:rsidRDefault="00095E1F" w:rsidP="00095E1F">
            <w:pPr>
              <w:ind w:firstLine="0"/>
              <w:jc w:val="left"/>
              <w:rPr>
                <w:b/>
              </w:rPr>
            </w:pPr>
            <w:r w:rsidRPr="00095E1F">
              <w:rPr>
                <w:b/>
              </w:rPr>
              <w:t>Drug</w:t>
            </w:r>
          </w:p>
        </w:tc>
        <w:tc>
          <w:tcPr>
            <w:tcW w:w="2952" w:type="dxa"/>
            <w:tcBorders>
              <w:top w:val="single" w:sz="4" w:space="0" w:color="auto"/>
              <w:bottom w:val="single" w:sz="4" w:space="0" w:color="auto"/>
            </w:tcBorders>
            <w:vAlign w:val="center"/>
          </w:tcPr>
          <w:p w14:paraId="6F5F01B5" w14:textId="7D90DC06" w:rsidR="00095E1F" w:rsidRPr="00095E1F" w:rsidRDefault="00095E1F" w:rsidP="00095E1F">
            <w:pPr>
              <w:ind w:firstLine="0"/>
              <w:jc w:val="left"/>
              <w:rPr>
                <w:b/>
              </w:rPr>
            </w:pPr>
            <w:r w:rsidRPr="00095E1F">
              <w:rPr>
                <w:b/>
              </w:rPr>
              <w:t>Equilibrium (min)</w:t>
            </w:r>
          </w:p>
        </w:tc>
        <w:tc>
          <w:tcPr>
            <w:tcW w:w="2952" w:type="dxa"/>
            <w:tcBorders>
              <w:top w:val="single" w:sz="4" w:space="0" w:color="auto"/>
              <w:bottom w:val="single" w:sz="4" w:space="0" w:color="auto"/>
            </w:tcBorders>
            <w:vAlign w:val="center"/>
          </w:tcPr>
          <w:p w14:paraId="2AD173AB" w14:textId="67A7DBDC" w:rsidR="00095E1F" w:rsidRPr="00095E1F" w:rsidRDefault="00095E1F" w:rsidP="00095E1F">
            <w:pPr>
              <w:ind w:firstLine="0"/>
              <w:jc w:val="left"/>
              <w:rPr>
                <w:b/>
              </w:rPr>
            </w:pPr>
            <w:r w:rsidRPr="00095E1F">
              <w:rPr>
                <w:b/>
              </w:rPr>
              <w:t>Extraction (min)</w:t>
            </w:r>
          </w:p>
        </w:tc>
      </w:tr>
      <w:tr w:rsidR="00095E1F" w14:paraId="71AEFECA" w14:textId="77777777" w:rsidTr="002A45CE">
        <w:trPr>
          <w:trHeight w:val="432"/>
        </w:trPr>
        <w:tc>
          <w:tcPr>
            <w:tcW w:w="2952" w:type="dxa"/>
            <w:tcBorders>
              <w:top w:val="single" w:sz="4" w:space="0" w:color="auto"/>
            </w:tcBorders>
            <w:shd w:val="clear" w:color="auto" w:fill="F2F2F2" w:themeFill="background1" w:themeFillShade="F2"/>
            <w:vAlign w:val="center"/>
          </w:tcPr>
          <w:p w14:paraId="37431FAB" w14:textId="3955D0BC" w:rsidR="00095E1F" w:rsidRDefault="00095E1F" w:rsidP="00095E1F">
            <w:pPr>
              <w:ind w:firstLine="0"/>
              <w:jc w:val="left"/>
            </w:pPr>
            <w:r>
              <w:t>Marijuana</w:t>
            </w:r>
          </w:p>
        </w:tc>
        <w:tc>
          <w:tcPr>
            <w:tcW w:w="2952" w:type="dxa"/>
            <w:tcBorders>
              <w:top w:val="single" w:sz="4" w:space="0" w:color="auto"/>
            </w:tcBorders>
            <w:shd w:val="clear" w:color="auto" w:fill="F2F2F2" w:themeFill="background1" w:themeFillShade="F2"/>
            <w:vAlign w:val="center"/>
          </w:tcPr>
          <w:p w14:paraId="2522A523" w14:textId="1D9CDC19" w:rsidR="00095E1F" w:rsidRDefault="00095E1F" w:rsidP="00095E1F">
            <w:pPr>
              <w:ind w:firstLine="0"/>
              <w:jc w:val="left"/>
            </w:pPr>
            <w:r>
              <w:t>15</w:t>
            </w:r>
          </w:p>
        </w:tc>
        <w:tc>
          <w:tcPr>
            <w:tcW w:w="2952" w:type="dxa"/>
            <w:tcBorders>
              <w:top w:val="single" w:sz="4" w:space="0" w:color="auto"/>
            </w:tcBorders>
            <w:shd w:val="clear" w:color="auto" w:fill="F2F2F2" w:themeFill="background1" w:themeFillShade="F2"/>
            <w:vAlign w:val="center"/>
          </w:tcPr>
          <w:p w14:paraId="3D25E42A" w14:textId="1531811E" w:rsidR="00095E1F" w:rsidRDefault="00095E1F" w:rsidP="00095E1F">
            <w:pPr>
              <w:ind w:firstLine="0"/>
              <w:jc w:val="left"/>
            </w:pPr>
            <w:r>
              <w:t>60</w:t>
            </w:r>
          </w:p>
        </w:tc>
      </w:tr>
      <w:tr w:rsidR="00095E1F" w14:paraId="32537EEF" w14:textId="77777777" w:rsidTr="00095E1F">
        <w:trPr>
          <w:trHeight w:val="432"/>
        </w:trPr>
        <w:tc>
          <w:tcPr>
            <w:tcW w:w="2952" w:type="dxa"/>
            <w:tcBorders>
              <w:bottom w:val="single" w:sz="4" w:space="0" w:color="auto"/>
            </w:tcBorders>
            <w:vAlign w:val="center"/>
          </w:tcPr>
          <w:p w14:paraId="61717BEC" w14:textId="2C358E32" w:rsidR="00095E1F" w:rsidRDefault="00095E1F" w:rsidP="00095E1F">
            <w:pPr>
              <w:ind w:firstLine="0"/>
              <w:jc w:val="left"/>
            </w:pPr>
            <w:r>
              <w:t>Heroin</w:t>
            </w:r>
          </w:p>
        </w:tc>
        <w:tc>
          <w:tcPr>
            <w:tcW w:w="2952" w:type="dxa"/>
            <w:tcBorders>
              <w:bottom w:val="single" w:sz="4" w:space="0" w:color="auto"/>
            </w:tcBorders>
            <w:vAlign w:val="center"/>
          </w:tcPr>
          <w:p w14:paraId="59AC0657" w14:textId="15C44CCB" w:rsidR="00095E1F" w:rsidRDefault="00095E1F" w:rsidP="00095E1F">
            <w:pPr>
              <w:ind w:firstLine="0"/>
              <w:jc w:val="left"/>
            </w:pPr>
            <w:r>
              <w:t>45</w:t>
            </w:r>
          </w:p>
        </w:tc>
        <w:tc>
          <w:tcPr>
            <w:tcW w:w="2952" w:type="dxa"/>
            <w:tcBorders>
              <w:bottom w:val="single" w:sz="4" w:space="0" w:color="auto"/>
            </w:tcBorders>
            <w:vAlign w:val="center"/>
          </w:tcPr>
          <w:p w14:paraId="377C303E" w14:textId="26C2C929" w:rsidR="00095E1F" w:rsidRDefault="00095E1F" w:rsidP="00095E1F">
            <w:pPr>
              <w:ind w:firstLine="0"/>
              <w:jc w:val="left"/>
            </w:pPr>
            <w:r>
              <w:t>30</w:t>
            </w:r>
          </w:p>
        </w:tc>
      </w:tr>
    </w:tbl>
    <w:p w14:paraId="3CBB46E7" w14:textId="77777777" w:rsidR="0023375E" w:rsidRDefault="0023375E" w:rsidP="00C0376F"/>
    <w:p w14:paraId="338FCE16" w14:textId="644A9FC1" w:rsidR="0023375E" w:rsidRPr="00C0376F" w:rsidRDefault="00F96039" w:rsidP="00C0376F">
      <w:r>
        <w:t>Once samples were</w:t>
      </w:r>
      <w:r w:rsidR="007A7E0E">
        <w:t xml:space="preserve"> prepared for extraction, they were all let sit to reach equilibrium for the already established amount of time (marijuana 15 min, heroin 45 min)</w:t>
      </w:r>
      <w:r w:rsidR="00A574A0">
        <w:t xml:space="preserve"> known to be </w:t>
      </w:r>
      <w:r w:rsidR="00F034C6">
        <w:t xml:space="preserve">suitable for a good representation of what the headspace of the drugs contain. To have a set control of the time samples needed to be ready for extraction a </w:t>
      </w:r>
      <w:r w:rsidR="00F034C6" w:rsidRPr="00F034C6">
        <w:t>Fisher Scientific™ Traceable™ Multi-Colored Timer</w:t>
      </w:r>
      <w:r w:rsidR="00F034C6">
        <w:t xml:space="preserve"> was used (</w:t>
      </w:r>
      <w:r w:rsidR="00F034C6" w:rsidRPr="00BC4C4C">
        <w:rPr>
          <w:shd w:val="clear" w:color="auto" w:fill="FFFFFF"/>
        </w:rPr>
        <w:t>Fisher Scientific, Fair Lawn, NJ, USA</w:t>
      </w:r>
      <w:r w:rsidR="00F034C6">
        <w:rPr>
          <w:shd w:val="clear" w:color="auto" w:fill="FFFFFF"/>
        </w:rPr>
        <w:t>)</w:t>
      </w:r>
      <w:r w:rsidR="00F034C6">
        <w:t xml:space="preserve">. </w:t>
      </w:r>
      <w:r w:rsidR="00A40EAF">
        <w:t xml:space="preserve">Once equilibrium time was reached, </w:t>
      </w:r>
      <w:r w:rsidR="008D60B7">
        <w:t xml:space="preserve">using the </w:t>
      </w:r>
      <w:r w:rsidR="008D60B7" w:rsidRPr="008D60B7">
        <w:t xml:space="preserve">adjustable needle gauge </w:t>
      </w:r>
      <w:r w:rsidR="008D60B7">
        <w:t>the manual holder was set to 1 cm. SPME fiber</w:t>
      </w:r>
      <w:r w:rsidR="00A40EAF">
        <w:t xml:space="preserve"> was</w:t>
      </w:r>
      <w:r w:rsidR="008D60B7">
        <w:t xml:space="preserve"> then</w:t>
      </w:r>
      <w:r w:rsidR="00A40EAF">
        <w:t xml:space="preserve"> injected i</w:t>
      </w:r>
      <w:r w:rsidR="008D60B7">
        <w:t>n the samples through the septa,</w:t>
      </w:r>
      <w:r w:rsidR="00A40EAF">
        <w:t xml:space="preserve"> hold in place using a stand</w:t>
      </w:r>
      <w:r w:rsidR="008D60B7">
        <w:t>,</w:t>
      </w:r>
      <w:r w:rsidR="00A40EAF">
        <w:t xml:space="preserve"> and exposed to the headspace of the sample by pushing plunger of the holder and </w:t>
      </w:r>
      <w:r w:rsidR="00A40EAF">
        <w:lastRenderedPageBreak/>
        <w:t>lock</w:t>
      </w:r>
      <w:r w:rsidR="008D60B7">
        <w:t>ing</w:t>
      </w:r>
      <w:r w:rsidR="00A40EAF">
        <w:t xml:space="preserve"> it in place through the Z-slot</w:t>
      </w:r>
      <w:r w:rsidR="008D60B7">
        <w:t xml:space="preserve"> securing</w:t>
      </w:r>
      <w:r w:rsidR="008D60B7" w:rsidRPr="008D60B7">
        <w:t xml:space="preserve"> the fiber in the exposed position during </w:t>
      </w:r>
      <w:r w:rsidR="008D60B7">
        <w:t xml:space="preserve">the </w:t>
      </w:r>
      <w:r w:rsidR="008D60B7" w:rsidRPr="008D60B7">
        <w:t xml:space="preserve">extraction </w:t>
      </w:r>
      <w:r w:rsidR="008D60B7">
        <w:t>time</w:t>
      </w:r>
      <w:r w:rsidR="00A40EAF">
        <w:t xml:space="preserve">.  </w:t>
      </w:r>
    </w:p>
    <w:p w14:paraId="1D538AB2" w14:textId="74F52C50" w:rsidR="00C0376F" w:rsidRDefault="00C0376F" w:rsidP="00E402B1">
      <w:pPr>
        <w:pStyle w:val="Heading3"/>
      </w:pPr>
      <w:bookmarkStart w:id="127" w:name="_Toc467151391"/>
      <w:r>
        <w:t>GC/MS Method</w:t>
      </w:r>
      <w:bookmarkEnd w:id="127"/>
    </w:p>
    <w:p w14:paraId="7C2CEF90" w14:textId="77777777" w:rsidR="00C0376F" w:rsidRDefault="00C0376F" w:rsidP="00C0376F">
      <w:r w:rsidRPr="00527B18">
        <w:t>The GC</w:t>
      </w:r>
      <w:r>
        <w:t xml:space="preserve"> used in this experiment</w:t>
      </w:r>
      <w:r w:rsidRPr="00527B18">
        <w:t xml:space="preserve"> was equipped with a</w:t>
      </w:r>
      <w:r>
        <w:t xml:space="preserve"> temperature programmable i</w:t>
      </w:r>
      <w:r w:rsidRPr="001F54D0">
        <w:t>nlet</w:t>
      </w:r>
      <w:r w:rsidRPr="00527B18">
        <w:t xml:space="preserve"> </w:t>
      </w:r>
      <w:r>
        <w:t>(</w:t>
      </w:r>
      <w:r w:rsidRPr="00527B18">
        <w:t>TPI</w:t>
      </w:r>
      <w:r>
        <w:t>)</w:t>
      </w:r>
      <w:r w:rsidRPr="00527B18">
        <w:t xml:space="preserve"> injector. The GC was fitted with </w:t>
      </w:r>
      <w:r w:rsidRPr="00CA030C">
        <w:t>a 30 m x 0.250 mm i.d. HP</w:t>
      </w:r>
      <w:r>
        <w:t>-5MS</w:t>
      </w:r>
      <w:r w:rsidRPr="00527B18">
        <w:t xml:space="preserve"> column coated with a </w:t>
      </w:r>
      <w:r>
        <w:t>0.25</w:t>
      </w:r>
      <w:r w:rsidRPr="00527B18">
        <w:t xml:space="preserve"> μm film of stationary phase (</w:t>
      </w:r>
      <w:r>
        <w:t>Agilent Technologies</w:t>
      </w:r>
      <w:r w:rsidRPr="00527B18">
        <w:t xml:space="preserve">, </w:t>
      </w:r>
      <w:r>
        <w:t>Santa Clara, CA</w:t>
      </w:r>
      <w:r w:rsidRPr="00527B18">
        <w:t xml:space="preserve">, USA). The injector was equipped with a </w:t>
      </w:r>
      <w:r w:rsidRPr="006366D5">
        <w:t>2 mm i.d. liner</w:t>
      </w:r>
      <w:r>
        <w:t xml:space="preserve"> (Supelco, Bellefonte, PA, USA)</w:t>
      </w:r>
      <w:r w:rsidRPr="00527B18">
        <w:t xml:space="preserve"> (in order to obtain better peak shapes) and was operated in splitless/split mode with a splitless time of </w:t>
      </w:r>
      <w:r w:rsidRPr="00C96306">
        <w:t>1 min.</w:t>
      </w:r>
      <w:r w:rsidRPr="00527B18">
        <w:t xml:space="preserve"> </w:t>
      </w:r>
    </w:p>
    <w:p w14:paraId="62EF6411" w14:textId="77777777" w:rsidR="00C0376F" w:rsidRPr="002F1503" w:rsidRDefault="00C0376F" w:rsidP="0081142E">
      <w:pPr>
        <w:pStyle w:val="Quote"/>
      </w:pPr>
      <w:r w:rsidRPr="002F1503">
        <w:t xml:space="preserve">Marijuana </w:t>
      </w:r>
    </w:p>
    <w:p w14:paraId="14DECAA7" w14:textId="77777777" w:rsidR="00C0376F" w:rsidRPr="005B7295" w:rsidRDefault="00C0376F" w:rsidP="00C0376F">
      <w:r w:rsidRPr="00CB15A4">
        <w:t xml:space="preserve">The column temperature was held at 40°C for 3 min after the injection, then programmed at 10°C/min to 250°C. Helium was used as a carrier gas at a constant linear velocity of 35 cm/s. To determine the concentration of the compounds in the sample a set of known concentration standards was analyze to further create a standard calibration curve. To analyze the series of standards across a range of concentrations (5 ppm- 100 ppm) an automatic liquid sampler (ALS) method was created. The GC-MS data acquisition started after the elution (solvent delay 5 min) of methylene chloride </w:t>
      </w:r>
      <w:r>
        <w:t>(</w:t>
      </w:r>
      <w:r w:rsidRPr="00CB15A4">
        <w:t>MeCl</w:t>
      </w:r>
      <w:r w:rsidRPr="00CB15A4">
        <w:rPr>
          <w:vertAlign w:val="subscript"/>
        </w:rPr>
        <w:t>2</w:t>
      </w:r>
      <w:r>
        <w:t>)</w:t>
      </w:r>
      <w:r w:rsidRPr="00CB15A4">
        <w:t xml:space="preserve"> (used solvent). </w:t>
      </w:r>
      <w:r>
        <w:t xml:space="preserve">To avoid any source of contamination and/or </w:t>
      </w:r>
      <w:r w:rsidRPr="00DA2C66">
        <w:t>carry over,</w:t>
      </w:r>
      <w:r>
        <w:t xml:space="preserve"> s</w:t>
      </w:r>
      <w:r w:rsidRPr="00CB15A4">
        <w:t xml:space="preserve">yringe was pre-watched twice before 1 </w:t>
      </w:r>
      <w:r w:rsidRPr="00CB15A4">
        <w:rPr>
          <w:rFonts w:cs="Times New Roman"/>
        </w:rPr>
        <w:t>μ</w:t>
      </w:r>
      <w:r w:rsidRPr="00CB15A4">
        <w:t>L liquid standard was injected.</w:t>
      </w:r>
    </w:p>
    <w:p w14:paraId="16156B13" w14:textId="77777777" w:rsidR="00C43FE8" w:rsidRDefault="00C43FE8" w:rsidP="0081142E">
      <w:pPr>
        <w:pStyle w:val="Quote"/>
      </w:pPr>
    </w:p>
    <w:p w14:paraId="4EB9689B" w14:textId="77777777" w:rsidR="00C43FE8" w:rsidRDefault="00C43FE8" w:rsidP="0081142E">
      <w:pPr>
        <w:pStyle w:val="Quote"/>
      </w:pPr>
    </w:p>
    <w:p w14:paraId="4211206A" w14:textId="77777777" w:rsidR="00C0376F" w:rsidRPr="002F1503" w:rsidRDefault="00C0376F" w:rsidP="0081142E">
      <w:pPr>
        <w:pStyle w:val="Quote"/>
      </w:pPr>
      <w:r w:rsidRPr="002F1503">
        <w:lastRenderedPageBreak/>
        <w:t>Heroin</w:t>
      </w:r>
    </w:p>
    <w:p w14:paraId="3F23DAE1" w14:textId="3269DB03" w:rsidR="00C0376F" w:rsidRPr="00C0376F" w:rsidRDefault="00C0376F" w:rsidP="00095E1F">
      <w:r w:rsidRPr="00CB15A4">
        <w:t xml:space="preserve">The column temperature was held at 45°C for 5 min after the injection, then programmed at 15°C/min to 130°C where it was held for 5 min. After that temperature increased 25°C/min to 160°C, where it was held for 0.5 min and later kept increasing 25°C/min to its final temperature 250°C. Helium was used as a carrier gas at </w:t>
      </w:r>
      <w:r>
        <w:t>a constant linear velocity of 34</w:t>
      </w:r>
      <w:r w:rsidRPr="00CB15A4">
        <w:t xml:space="preserve"> cm/s. To determine the concentration of the compounds in the sample a set of known concentration standards was analyze to further create a standard calibration curve. To analyze the series of standards across a range of concentrations (</w:t>
      </w:r>
      <w:r>
        <w:t>200</w:t>
      </w:r>
      <w:r w:rsidRPr="00CB15A4">
        <w:t xml:space="preserve"> ppm- </w:t>
      </w:r>
      <w:r>
        <w:t>375</w:t>
      </w:r>
      <w:r w:rsidRPr="00CB15A4">
        <w:t xml:space="preserve"> ppm) an automatic liquid sampler (ALS) method was created. The GC-MS data acquisition started after the elution (solvent delay </w:t>
      </w:r>
      <w:r>
        <w:t>1.80</w:t>
      </w:r>
      <w:r w:rsidRPr="00CB15A4">
        <w:t xml:space="preserve"> min) of </w:t>
      </w:r>
      <w:r>
        <w:t>acetonitrile (ACN)</w:t>
      </w:r>
      <w:r w:rsidRPr="00CB15A4">
        <w:t xml:space="preserve"> (used solvent). </w:t>
      </w:r>
      <w:r>
        <w:t xml:space="preserve">To avoid any source of contamination and/or </w:t>
      </w:r>
      <w:r w:rsidRPr="00DA2C66">
        <w:t>carry over</w:t>
      </w:r>
      <w:r>
        <w:t>, s</w:t>
      </w:r>
      <w:r w:rsidRPr="00CB15A4">
        <w:t xml:space="preserve">yringe was pre-watched twice before 1 </w:t>
      </w:r>
      <w:r w:rsidRPr="00CB15A4">
        <w:rPr>
          <w:rFonts w:cs="Times New Roman"/>
        </w:rPr>
        <w:t>μ</w:t>
      </w:r>
      <w:r w:rsidRPr="00CB15A4">
        <w:t>L liquid standard was injected.</w:t>
      </w:r>
    </w:p>
    <w:p w14:paraId="1C3F8F93" w14:textId="62D8A94A" w:rsidR="00643587" w:rsidRDefault="00643587" w:rsidP="00E402B1">
      <w:pPr>
        <w:pStyle w:val="Heading2"/>
      </w:pPr>
      <w:bookmarkStart w:id="128" w:name="_Toc467151392"/>
      <w:r>
        <w:t>Results</w:t>
      </w:r>
      <w:r w:rsidR="004267F0">
        <w:t xml:space="preserve"> and Discussion</w:t>
      </w:r>
      <w:bookmarkEnd w:id="128"/>
    </w:p>
    <w:p w14:paraId="41B2DB62" w14:textId="283521CE" w:rsidR="004267F0" w:rsidRDefault="00643587" w:rsidP="00E402B1">
      <w:pPr>
        <w:pStyle w:val="Heading3"/>
      </w:pPr>
      <w:bookmarkStart w:id="129" w:name="_Toc467151393"/>
      <w:r>
        <w:t>Marijuana</w:t>
      </w:r>
      <w:bookmarkEnd w:id="129"/>
    </w:p>
    <w:p w14:paraId="10C87E19" w14:textId="1035EB70" w:rsidR="00CE48EF" w:rsidRDefault="00FF4B8B" w:rsidP="00CE48EF">
      <w:r>
        <w:t>The volatile components of marijuana sample</w:t>
      </w:r>
      <w:r w:rsidR="008F4ABD">
        <w:t>s have</w:t>
      </w:r>
      <w:r>
        <w:t xml:space="preserve"> been studied as potential means for the detection of the illicit substance</w:t>
      </w:r>
      <w:r w:rsidR="00D70177">
        <w:t xml:space="preserve"> by detector canines</w:t>
      </w:r>
      <w:r w:rsidR="00CE48EF">
        <w:t xml:space="preserve"> using already optimized extraction method (</w:t>
      </w:r>
      <w:r w:rsidR="00CE48EF">
        <w:fldChar w:fldCharType="begin"/>
      </w:r>
      <w:r w:rsidR="00CE48EF">
        <w:instrText xml:space="preserve"> REF _Ref451416929 \h </w:instrText>
      </w:r>
      <w:r w:rsidR="00CE48EF">
        <w:fldChar w:fldCharType="separate"/>
      </w:r>
      <w:r w:rsidR="0053144D">
        <w:t xml:space="preserve">Table </w:t>
      </w:r>
      <w:r w:rsidR="0053144D">
        <w:rPr>
          <w:noProof/>
        </w:rPr>
        <w:t>7</w:t>
      </w:r>
      <w:r w:rsidR="00CE48EF">
        <w:fldChar w:fldCharType="end"/>
      </w:r>
      <w:r w:rsidR="00CE48EF">
        <w:t>)</w:t>
      </w:r>
      <w:r w:rsidR="008F4ABD">
        <w:t>. Pre</w:t>
      </w:r>
      <w:r w:rsidR="00D14F29">
        <w:t>vious research has suggested great</w:t>
      </w:r>
      <w:r w:rsidR="008F4ABD">
        <w:t xml:space="preserve"> potential of evaluating different marijuana samples for the application in drug monitoring</w:t>
      </w:r>
      <w:r w:rsidR="00A80FC7">
        <w:t xml:space="preserve"> </w:t>
      </w:r>
      <w:r w:rsidR="00A80FC7">
        <w:fldChar w:fldCharType="begin"/>
      </w:r>
      <w:r w:rsidR="00310601">
        <w:instrText xml:space="preserve"> ADDIN REFMGR.CITE &lt;Refman&gt;&lt;Cite&gt;&lt;Author&gt;Green&lt;/Author&gt;&lt;Year&gt;1970&lt;/Year&gt;&lt;RecNum&gt;86&lt;/RecNum&gt;&lt;IDText&gt;Highly sensitive adaptable procedures for mass spectrometric real-time monitoring of drugs and other compounds&lt;/IDText&gt;&lt;MDL Ref_Type="Journal"&gt;&lt;Ref_Type&gt;Journal&lt;/Ref_Type&gt;&lt;Ref_ID&gt;86&lt;/Ref_ID&gt;&lt;Title_Primary&gt;Highly sensitive adaptable procedures for mass spectrometric real-time monitoring of drugs and other compounds&lt;/Title_Primary&gt;&lt;Authors_Primary&gt;Green,D.E.&lt;/Authors_Primary&gt;&lt;Date_Primary&gt;1970&lt;/Date_Primary&gt;&lt;Reprint&gt;Not in File&lt;/Reprint&gt;&lt;Start_Page&gt;211&lt;/Start_Page&gt;&lt;End_Page&gt;221&lt;/End_Page&gt;&lt;Periodical&gt;Intra Sci.Chem.Rep&lt;/Periodical&gt;&lt;Volume&gt;4&lt;/Volume&gt;&lt;ZZ_JournalStdAbbrev&gt;&lt;f name="System"&gt;Intra Sci.Chem.Rep&lt;/f&gt;&lt;/ZZ_JournalStdAbbrev&gt;&lt;ZZ_WorkformID&gt;1&lt;/ZZ_WorkformID&gt;&lt;/MDL&gt;&lt;/Cite&gt;&lt;/Refman&gt;</w:instrText>
      </w:r>
      <w:r w:rsidR="00A80FC7">
        <w:fldChar w:fldCharType="separate"/>
      </w:r>
      <w:r w:rsidR="003F5D42">
        <w:rPr>
          <w:noProof/>
        </w:rPr>
        <w:t>(138)</w:t>
      </w:r>
      <w:r w:rsidR="00A80FC7">
        <w:fldChar w:fldCharType="end"/>
      </w:r>
      <w:r w:rsidR="008F4ABD">
        <w:t xml:space="preserve">. </w:t>
      </w:r>
      <w:r w:rsidR="00CE48EF">
        <w:t xml:space="preserve">Local detection canines are weekly trained to detect using dry marijuana samples. To have a more control setting to </w:t>
      </w:r>
      <w:r w:rsidR="00CE48EF" w:rsidRPr="007A42D8">
        <w:t xml:space="preserve">search for </w:t>
      </w:r>
      <w:r w:rsidR="00CE48EF">
        <w:t xml:space="preserve">the headspace of marijuana, samples varying in their harvested origin, but equal composition, have been evaluated. The idea is to narrow down the pool of compounds with the greatest frequency of occurrence and relative abundance in the </w:t>
      </w:r>
      <w:r w:rsidR="00CE48EF">
        <w:lastRenderedPageBreak/>
        <w:t xml:space="preserve">headspace of dry marijuana samples to be used as potential training aids for detection canines. </w:t>
      </w:r>
    </w:p>
    <w:p w14:paraId="46C5375A" w14:textId="0625164F" w:rsidR="00CE48EF" w:rsidRDefault="00CE48EF" w:rsidP="0019047B">
      <w:r>
        <w:t xml:space="preserve">An average from triplicate samples (n=10) obtained from different sources in South Florida are presented in </w:t>
      </w:r>
      <w:r>
        <w:fldChar w:fldCharType="begin"/>
      </w:r>
      <w:r>
        <w:instrText xml:space="preserve"> REF _Ref325312100 \h </w:instrText>
      </w:r>
      <w:r>
        <w:fldChar w:fldCharType="separate"/>
      </w:r>
      <w:r w:rsidR="0053144D">
        <w:t xml:space="preserve">Table </w:t>
      </w:r>
      <w:r w:rsidR="0053144D">
        <w:rPr>
          <w:noProof/>
        </w:rPr>
        <w:t>8</w:t>
      </w:r>
      <w:r>
        <w:fldChar w:fldCharType="end"/>
      </w:r>
      <w:r>
        <w:t>, as depicted, the variation in headspace composition among samples, was not significant. Previous research have evaluated the headspace of marijuana samples varying in countries and in composition including leaf, stem, and seed parts, and in age ranging from fresh to dry and/ or moldy and no “geographic” trend among samples was found</w:t>
      </w:r>
      <w:r w:rsidR="004C6F4B">
        <w:t xml:space="preserve"> </w:t>
      </w:r>
      <w:r w:rsidR="004C6F4B">
        <w:fldChar w:fldCharType="begin">
          <w:fldData xml:space="preserve">PFJlZm1hbj48Q2l0ZT48QXV0aG9yPkhvb2Q8L0F1dGhvcj48WWVhcj4xOTc4PC9ZZWFyPjxSZWNO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=
</w:fldData>
        </w:fldChar>
      </w:r>
      <w:r w:rsidR="00310601">
        <w:instrText xml:space="preserve"> ADDIN REFMGR.CITE </w:instrText>
      </w:r>
      <w:r w:rsidR="00310601">
        <w:fldChar w:fldCharType="begin">
          <w:fldData xml:space="preserve">PFJlZm1hbj48Q2l0ZT48QXV0aG9yPkhvb2Q8L0F1dGhvcj48WWVhcj4xOTc4PC9ZZWFyPjxSZWNO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=
</w:fldData>
        </w:fldChar>
      </w:r>
      <w:r w:rsidR="00310601">
        <w:instrText xml:space="preserve"> ADDIN EN.CITE.DATA </w:instrText>
      </w:r>
      <w:r w:rsidR="00310601">
        <w:fldChar w:fldCharType="end"/>
      </w:r>
      <w:r w:rsidR="004C6F4B">
        <w:fldChar w:fldCharType="separate"/>
      </w:r>
      <w:r w:rsidR="003F5D42">
        <w:rPr>
          <w:noProof/>
        </w:rPr>
        <w:t>(136,139,140)</w:t>
      </w:r>
      <w:r w:rsidR="004C6F4B">
        <w:fldChar w:fldCharType="end"/>
      </w:r>
      <w:r>
        <w:t xml:space="preserve">. </w:t>
      </w:r>
      <w:r w:rsidR="005440F4" w:rsidRPr="005440F4">
        <w:t>According to Farooqi and Shukla (1999) the use of growth regulators, or plant hormones, can stimulate plant growth and terpene biosynthesis resulting in beneficial changes in terpenes quality and quantity</w:t>
      </w:r>
      <w:r w:rsidR="006B0D40">
        <w:t xml:space="preserve"> </w:t>
      </w:r>
      <w:r w:rsidR="003B140C">
        <w:fldChar w:fldCharType="begin"/>
      </w:r>
      <w:r w:rsidR="00310601">
        <w:instrText xml:space="preserve"> ADDIN REFMGR.CITE &lt;Refman&gt;&lt;Cite&gt;&lt;Author&gt;Farooqi&lt;/Author&gt;&lt;Year&gt;1999&lt;/Year&gt;&lt;RecNum&gt;100&lt;/RecNum&gt;&lt;IDText&gt;Effect of different photoperiodic regimes on growth, flowering and essential oil in Mentha species&lt;/IDText&gt;&lt;MDL Ref_Type="Journal"&gt;&lt;Ref_Type&gt;Journal&lt;/Ref_Type&gt;&lt;Ref_ID&gt;100&lt;/Ref_ID&gt;&lt;Title_Primary&gt;Effect of different photoperiodic regimes on growth, flowering and essential oil in Mentha species&lt;/Title_Primary&gt;&lt;Authors_Primary&gt;Farooqi,A.H.A.&lt;/Authors_Primary&gt;&lt;Authors_Primary&gt;Samgwan,N.S.&lt;/Authors_Primary&gt;&lt;Authors_Primary&gt;Sangwan,R.S.&lt;/Authors_Primary&gt;&lt;Date_Primary&gt;1999&lt;/Date_Primary&gt;&lt;Reprint&gt;Not in File&lt;/Reprint&gt;&lt;Start_Page&gt;181&lt;/Start_Page&gt;&lt;End_Page&gt;187&lt;/End_Page&gt;&lt;Periodical&gt;Plant Growth Regulation&lt;/Periodical&gt;&lt;Volume&gt;29&lt;/Volume&gt;&lt;Issue&gt;3&lt;/Issue&gt;&lt;Publisher&gt;Springer&lt;/Publisher&gt;&lt;ISSN_ISBN&gt;0167-6903&lt;/ISSN_ISBN&gt;&lt;ZZ_JournalStdAbbrev&gt;&lt;f name="System"&gt;Plant Growth Regulation&lt;/f&gt;&lt;/ZZ_JournalStdAbbrev&gt;&lt;ZZ_WorkformID&gt;1&lt;/ZZ_WorkformID&gt;&lt;/MDL&gt;&lt;/Cite&gt;&lt;/Refman&gt;</w:instrText>
      </w:r>
      <w:r w:rsidR="003B140C">
        <w:fldChar w:fldCharType="separate"/>
      </w:r>
      <w:r w:rsidR="003F5D42">
        <w:rPr>
          <w:noProof/>
        </w:rPr>
        <w:t>(141)</w:t>
      </w:r>
      <w:r w:rsidR="003B140C">
        <w:fldChar w:fldCharType="end"/>
      </w:r>
      <w:r w:rsidR="005440F4">
        <w:t xml:space="preserve">. </w:t>
      </w:r>
      <w:r>
        <w:t xml:space="preserve">Although there are several growing conditions used to cultivate marijuana, there is still potential to determine key compounds that could be use to develop a training aid.  </w:t>
      </w:r>
    </w:p>
    <w:p w14:paraId="5B7E70A5" w14:textId="77777777" w:rsidR="00D440F6" w:rsidRDefault="00D440F6" w:rsidP="0019047B"/>
    <w:p w14:paraId="109EDE4C" w14:textId="1B859A23" w:rsidR="00CE48EF" w:rsidRPr="008904AB" w:rsidRDefault="00CE48EF" w:rsidP="00CE48EF">
      <w:pPr>
        <w:pStyle w:val="Caption"/>
      </w:pPr>
      <w:bookmarkStart w:id="130" w:name="_Ref325312100"/>
      <w:bookmarkStart w:id="131" w:name="_Toc437338563"/>
      <w:bookmarkStart w:id="132" w:name="_Toc437338639"/>
      <w:bookmarkStart w:id="133" w:name="_Toc467151306"/>
      <w:r>
        <w:t xml:space="preserve">Table </w:t>
      </w:r>
      <w:fldSimple w:instr=" SEQ Table \* ARABIC ">
        <w:r w:rsidR="0053144D">
          <w:rPr>
            <w:noProof/>
          </w:rPr>
          <w:t>8</w:t>
        </w:r>
      </w:fldSimple>
      <w:bookmarkEnd w:id="130"/>
      <w:r>
        <w:t xml:space="preserve">. </w:t>
      </w:r>
      <w:r w:rsidR="00302063">
        <w:t>Composition of the Volatiles in Marijuana S</w:t>
      </w:r>
      <w:r w:rsidRPr="00E36ECD">
        <w:t>amples</w:t>
      </w:r>
      <w:bookmarkEnd w:id="131"/>
      <w:bookmarkEnd w:id="132"/>
      <w:bookmarkEnd w:id="133"/>
    </w:p>
    <w:tbl>
      <w:tblPr>
        <w:tblStyle w:val="PlainTable31"/>
        <w:tblW w:w="5104" w:type="pct"/>
        <w:tblLayout w:type="fixed"/>
        <w:tblLook w:val="04A0" w:firstRow="1" w:lastRow="0" w:firstColumn="1" w:lastColumn="0" w:noHBand="0" w:noVBand="1"/>
      </w:tblPr>
      <w:tblGrid>
        <w:gridCol w:w="2158"/>
        <w:gridCol w:w="659"/>
        <w:gridCol w:w="659"/>
        <w:gridCol w:w="660"/>
        <w:gridCol w:w="660"/>
        <w:gridCol w:w="660"/>
        <w:gridCol w:w="660"/>
        <w:gridCol w:w="660"/>
        <w:gridCol w:w="660"/>
        <w:gridCol w:w="660"/>
        <w:gridCol w:w="653"/>
        <w:gridCol w:w="71"/>
      </w:tblGrid>
      <w:tr w:rsidR="00CE48EF" w:rsidRPr="001B4A33" w14:paraId="23D2FECB" w14:textId="77777777" w:rsidTr="00061147">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1224" w:type="pct"/>
            <w:tcBorders>
              <w:top w:val="single" w:sz="4" w:space="0" w:color="FFFFFF" w:themeColor="background1"/>
              <w:bottom w:val="single" w:sz="4" w:space="0" w:color="FFFFFF" w:themeColor="background1"/>
            </w:tcBorders>
            <w:vAlign w:val="center"/>
          </w:tcPr>
          <w:p w14:paraId="39C2C58D" w14:textId="77777777" w:rsidR="00CE48EF" w:rsidRPr="001B4A33" w:rsidRDefault="00CE48EF" w:rsidP="00806F95">
            <w:pPr>
              <w:spacing w:line="276" w:lineRule="auto"/>
              <w:jc w:val="left"/>
              <w:rPr>
                <w:rFonts w:eastAsia="Calibri" w:cs="Times New Roman"/>
                <w:sz w:val="22"/>
              </w:rPr>
            </w:pPr>
          </w:p>
        </w:tc>
        <w:tc>
          <w:tcPr>
            <w:tcW w:w="3776" w:type="pct"/>
            <w:gridSpan w:val="11"/>
            <w:tcBorders>
              <w:top w:val="single" w:sz="18" w:space="0" w:color="auto"/>
              <w:bottom w:val="single" w:sz="4" w:space="0" w:color="auto"/>
            </w:tcBorders>
            <w:vAlign w:val="center"/>
          </w:tcPr>
          <w:p w14:paraId="0021980E" w14:textId="77777777" w:rsidR="00CE48EF" w:rsidRPr="001B4A33" w:rsidRDefault="00CE48EF" w:rsidP="00806F95">
            <w:pPr>
              <w:jc w:val="center"/>
              <w:cnfStyle w:val="100000000000" w:firstRow="1" w:lastRow="0" w:firstColumn="0" w:lastColumn="0" w:oddVBand="0" w:evenVBand="0" w:oddHBand="0" w:evenHBand="0" w:firstRowFirstColumn="0" w:firstRowLastColumn="0" w:lastRowFirstColumn="0" w:lastRowLastColumn="0"/>
              <w:rPr>
                <w:rFonts w:eastAsia="Calibri" w:cs="Times New Roman"/>
                <w:sz w:val="22"/>
              </w:rPr>
            </w:pPr>
            <w:r w:rsidRPr="001B4A33">
              <w:rPr>
                <w:rFonts w:eastAsia="Calibri" w:cs="Times New Roman"/>
                <w:sz w:val="22"/>
              </w:rPr>
              <w:t>Percentage</w:t>
            </w:r>
          </w:p>
        </w:tc>
      </w:tr>
      <w:tr w:rsidR="00CE48EF" w:rsidRPr="001B4A33" w14:paraId="2210F6B2" w14:textId="77777777" w:rsidTr="009C054F">
        <w:trPr>
          <w:gridAfter w:val="1"/>
          <w:cnfStyle w:val="000000100000" w:firstRow="0" w:lastRow="0" w:firstColumn="0" w:lastColumn="0" w:oddVBand="0" w:evenVBand="0" w:oddHBand="1" w:evenHBand="0" w:firstRowFirstColumn="0" w:firstRowLastColumn="0" w:lastRowFirstColumn="0" w:lastRowLastColumn="0"/>
          <w:wAfter w:w="39" w:type="pct"/>
          <w:trHeight w:val="432"/>
        </w:trPr>
        <w:tc>
          <w:tcPr>
            <w:cnfStyle w:val="001000000000" w:firstRow="0" w:lastRow="0" w:firstColumn="1" w:lastColumn="0" w:oddVBand="0" w:evenVBand="0" w:oddHBand="0" w:evenHBand="0" w:firstRowFirstColumn="0" w:firstRowLastColumn="0" w:lastRowFirstColumn="0" w:lastRowLastColumn="0"/>
            <w:tcW w:w="1224" w:type="pct"/>
            <w:tcBorders>
              <w:right w:val="none" w:sz="0" w:space="0" w:color="auto"/>
            </w:tcBorders>
            <w:shd w:val="clear" w:color="auto" w:fill="auto"/>
            <w:vAlign w:val="center"/>
          </w:tcPr>
          <w:p w14:paraId="708583F1" w14:textId="77777777" w:rsidR="00CE48EF" w:rsidRPr="001B4A33" w:rsidRDefault="00CE48EF" w:rsidP="00806F95">
            <w:pPr>
              <w:spacing w:line="276" w:lineRule="auto"/>
              <w:rPr>
                <w:rFonts w:eastAsia="Calibri" w:cs="Times New Roman"/>
                <w:sz w:val="22"/>
              </w:rPr>
            </w:pPr>
          </w:p>
        </w:tc>
        <w:tc>
          <w:tcPr>
            <w:tcW w:w="374" w:type="pct"/>
            <w:tcBorders>
              <w:bottom w:val="single" w:sz="18" w:space="0" w:color="auto"/>
            </w:tcBorders>
            <w:shd w:val="clear" w:color="auto" w:fill="auto"/>
            <w:vAlign w:val="center"/>
          </w:tcPr>
          <w:p w14:paraId="4D23A6BE"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A</w:t>
            </w:r>
          </w:p>
        </w:tc>
        <w:tc>
          <w:tcPr>
            <w:tcW w:w="374" w:type="pct"/>
            <w:tcBorders>
              <w:top w:val="single" w:sz="4" w:space="0" w:color="auto"/>
              <w:bottom w:val="single" w:sz="18" w:space="0" w:color="auto"/>
            </w:tcBorders>
            <w:shd w:val="clear" w:color="auto" w:fill="auto"/>
            <w:vAlign w:val="center"/>
          </w:tcPr>
          <w:p w14:paraId="6BC099F7"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B</w:t>
            </w:r>
          </w:p>
        </w:tc>
        <w:tc>
          <w:tcPr>
            <w:tcW w:w="374" w:type="pct"/>
            <w:tcBorders>
              <w:top w:val="single" w:sz="4" w:space="0" w:color="auto"/>
              <w:bottom w:val="single" w:sz="18" w:space="0" w:color="auto"/>
            </w:tcBorders>
            <w:shd w:val="clear" w:color="auto" w:fill="auto"/>
            <w:vAlign w:val="center"/>
          </w:tcPr>
          <w:p w14:paraId="56DF9BDB"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C</w:t>
            </w:r>
          </w:p>
        </w:tc>
        <w:tc>
          <w:tcPr>
            <w:tcW w:w="374" w:type="pct"/>
            <w:tcBorders>
              <w:top w:val="single" w:sz="4" w:space="0" w:color="auto"/>
              <w:bottom w:val="single" w:sz="18" w:space="0" w:color="auto"/>
            </w:tcBorders>
            <w:shd w:val="clear" w:color="auto" w:fill="auto"/>
            <w:vAlign w:val="center"/>
          </w:tcPr>
          <w:p w14:paraId="5B6AF59A"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D</w:t>
            </w:r>
          </w:p>
        </w:tc>
        <w:tc>
          <w:tcPr>
            <w:tcW w:w="374" w:type="pct"/>
            <w:tcBorders>
              <w:top w:val="single" w:sz="4" w:space="0" w:color="auto"/>
              <w:bottom w:val="single" w:sz="18" w:space="0" w:color="auto"/>
            </w:tcBorders>
            <w:shd w:val="clear" w:color="auto" w:fill="auto"/>
            <w:vAlign w:val="center"/>
          </w:tcPr>
          <w:p w14:paraId="315CF501"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E</w:t>
            </w:r>
          </w:p>
        </w:tc>
        <w:tc>
          <w:tcPr>
            <w:tcW w:w="374" w:type="pct"/>
            <w:tcBorders>
              <w:top w:val="single" w:sz="4" w:space="0" w:color="auto"/>
              <w:bottom w:val="single" w:sz="18" w:space="0" w:color="auto"/>
            </w:tcBorders>
            <w:shd w:val="clear" w:color="auto" w:fill="auto"/>
            <w:vAlign w:val="center"/>
          </w:tcPr>
          <w:p w14:paraId="562FFBF5"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F</w:t>
            </w:r>
          </w:p>
        </w:tc>
        <w:tc>
          <w:tcPr>
            <w:tcW w:w="374" w:type="pct"/>
            <w:tcBorders>
              <w:top w:val="single" w:sz="4" w:space="0" w:color="auto"/>
              <w:bottom w:val="single" w:sz="18" w:space="0" w:color="auto"/>
            </w:tcBorders>
            <w:shd w:val="clear" w:color="auto" w:fill="auto"/>
            <w:vAlign w:val="center"/>
          </w:tcPr>
          <w:p w14:paraId="09E1C29E"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G</w:t>
            </w:r>
          </w:p>
        </w:tc>
        <w:tc>
          <w:tcPr>
            <w:tcW w:w="374" w:type="pct"/>
            <w:tcBorders>
              <w:top w:val="single" w:sz="4" w:space="0" w:color="auto"/>
              <w:bottom w:val="single" w:sz="18" w:space="0" w:color="auto"/>
            </w:tcBorders>
            <w:shd w:val="clear" w:color="auto" w:fill="auto"/>
            <w:vAlign w:val="center"/>
          </w:tcPr>
          <w:p w14:paraId="34F3EE5B"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H</w:t>
            </w:r>
          </w:p>
        </w:tc>
        <w:tc>
          <w:tcPr>
            <w:tcW w:w="374" w:type="pct"/>
            <w:tcBorders>
              <w:top w:val="single" w:sz="4" w:space="0" w:color="auto"/>
              <w:bottom w:val="single" w:sz="18" w:space="0" w:color="auto"/>
            </w:tcBorders>
            <w:shd w:val="clear" w:color="auto" w:fill="auto"/>
            <w:vAlign w:val="center"/>
          </w:tcPr>
          <w:p w14:paraId="0D0BF36D"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I</w:t>
            </w:r>
          </w:p>
        </w:tc>
        <w:tc>
          <w:tcPr>
            <w:tcW w:w="370" w:type="pct"/>
            <w:tcBorders>
              <w:top w:val="single" w:sz="4" w:space="0" w:color="auto"/>
              <w:bottom w:val="single" w:sz="18" w:space="0" w:color="auto"/>
            </w:tcBorders>
            <w:shd w:val="clear" w:color="auto" w:fill="auto"/>
            <w:vAlign w:val="center"/>
          </w:tcPr>
          <w:p w14:paraId="1E865253"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2"/>
              </w:rPr>
            </w:pPr>
            <w:r w:rsidRPr="001B4A33">
              <w:rPr>
                <w:rFonts w:eastAsia="Calibri" w:cs="Times New Roman"/>
                <w:b/>
                <w:sz w:val="22"/>
              </w:rPr>
              <w:t>J</w:t>
            </w:r>
          </w:p>
        </w:tc>
      </w:tr>
      <w:tr w:rsidR="00CE48EF" w:rsidRPr="001B4A33" w14:paraId="7DDBE83A" w14:textId="77777777" w:rsidTr="009C054F">
        <w:trPr>
          <w:gridAfter w:val="1"/>
          <w:wAfter w:w="39" w:type="pct"/>
          <w:trHeight w:val="432"/>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FFFFFF"/>
              <w:right w:val="none" w:sz="0" w:space="0" w:color="auto"/>
            </w:tcBorders>
            <w:shd w:val="clear" w:color="auto" w:fill="F2F2F2" w:themeFill="background1" w:themeFillShade="F2"/>
            <w:vAlign w:val="center"/>
          </w:tcPr>
          <w:p w14:paraId="7FD4DB82" w14:textId="77777777" w:rsidR="00CE48EF" w:rsidRPr="001B4A33" w:rsidRDefault="00CE48EF" w:rsidP="00806F95">
            <w:pPr>
              <w:spacing w:before="120" w:line="276" w:lineRule="auto"/>
              <w:ind w:firstLine="0"/>
              <w:rPr>
                <w:rFonts w:eastAsia="Calibri" w:cs="Times New Roman"/>
                <w:sz w:val="22"/>
              </w:rPr>
            </w:pPr>
            <w:r w:rsidRPr="001B4A33">
              <w:rPr>
                <w:rFonts w:eastAsia="Calibri" w:cs="Times New Roman"/>
                <w:sz w:val="22"/>
              </w:rPr>
              <w:t>Monoterpenes</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23F60A0E"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30EC906E"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7E6DA187"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4EDAA284"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34998024"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7FD5A4EA"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42249BEB"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117E6A67"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4" w:type="pct"/>
            <w:tcBorders>
              <w:top w:val="single" w:sz="18" w:space="0" w:color="auto"/>
              <w:bottom w:val="single" w:sz="4" w:space="0" w:color="FFFFFF" w:themeColor="background1"/>
            </w:tcBorders>
            <w:shd w:val="clear" w:color="auto" w:fill="F2F2F2" w:themeFill="background1" w:themeFillShade="F2"/>
            <w:vAlign w:val="center"/>
          </w:tcPr>
          <w:p w14:paraId="39C4B7B4"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c>
          <w:tcPr>
            <w:tcW w:w="370" w:type="pct"/>
            <w:tcBorders>
              <w:top w:val="single" w:sz="18" w:space="0" w:color="auto"/>
              <w:bottom w:val="single" w:sz="4" w:space="0" w:color="FFFFFF" w:themeColor="background1"/>
            </w:tcBorders>
            <w:shd w:val="clear" w:color="auto" w:fill="F2F2F2" w:themeFill="background1" w:themeFillShade="F2"/>
            <w:vAlign w:val="center"/>
          </w:tcPr>
          <w:p w14:paraId="4AC83667" w14:textId="77777777" w:rsidR="00CE48EF" w:rsidRPr="001B4A33" w:rsidRDefault="00CE48EF" w:rsidP="00EA120C">
            <w:pPr>
              <w:spacing w:before="120"/>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10.5</w:t>
            </w:r>
          </w:p>
        </w:tc>
      </w:tr>
      <w:tr w:rsidR="00CE48EF" w:rsidRPr="001B4A33" w14:paraId="294E0E99" w14:textId="77777777" w:rsidTr="009C054F">
        <w:trPr>
          <w:gridAfter w:val="1"/>
          <w:cnfStyle w:val="000000100000" w:firstRow="0" w:lastRow="0" w:firstColumn="0" w:lastColumn="0" w:oddVBand="0" w:evenVBand="0" w:oddHBand="1" w:evenHBand="0" w:firstRowFirstColumn="0" w:firstRowLastColumn="0" w:lastRowFirstColumn="0" w:lastRowLastColumn="0"/>
          <w:wAfter w:w="39" w:type="pct"/>
          <w:trHeight w:val="432"/>
        </w:trPr>
        <w:tc>
          <w:tcPr>
            <w:cnfStyle w:val="001000000000" w:firstRow="0" w:lastRow="0" w:firstColumn="1" w:lastColumn="0" w:oddVBand="0" w:evenVBand="0" w:oddHBand="0" w:evenHBand="0" w:firstRowFirstColumn="0" w:firstRowLastColumn="0" w:lastRowFirstColumn="0" w:lastRowLastColumn="0"/>
            <w:tcW w:w="1224" w:type="pct"/>
            <w:tcBorders>
              <w:top w:val="single" w:sz="4" w:space="0" w:color="FFFFFF"/>
              <w:bottom w:val="single" w:sz="4" w:space="0" w:color="FFFFFF"/>
              <w:right w:val="none" w:sz="0" w:space="0" w:color="auto"/>
            </w:tcBorders>
            <w:shd w:val="clear" w:color="auto" w:fill="auto"/>
            <w:vAlign w:val="center"/>
          </w:tcPr>
          <w:p w14:paraId="7868FEF7" w14:textId="77777777" w:rsidR="00CE48EF" w:rsidRPr="001B4A33" w:rsidRDefault="00CE48EF" w:rsidP="00806F95">
            <w:pPr>
              <w:spacing w:line="276" w:lineRule="auto"/>
              <w:ind w:firstLine="0"/>
              <w:rPr>
                <w:rFonts w:eastAsia="Calibri" w:cs="Times New Roman"/>
                <w:sz w:val="22"/>
              </w:rPr>
            </w:pPr>
            <w:r w:rsidRPr="001B4A33">
              <w:rPr>
                <w:rFonts w:eastAsia="Calibri" w:cs="Times New Roman"/>
                <w:sz w:val="22"/>
              </w:rPr>
              <w:t>Sesquiterpene</w:t>
            </w:r>
          </w:p>
        </w:tc>
        <w:tc>
          <w:tcPr>
            <w:tcW w:w="374" w:type="pct"/>
            <w:tcBorders>
              <w:top w:val="single" w:sz="4" w:space="0" w:color="FFFFFF" w:themeColor="background1"/>
              <w:bottom w:val="single" w:sz="4" w:space="0" w:color="FFFFFF" w:themeColor="background1"/>
            </w:tcBorders>
            <w:shd w:val="clear" w:color="auto" w:fill="auto"/>
            <w:vAlign w:val="center"/>
          </w:tcPr>
          <w:p w14:paraId="6F0A3A58"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1.6</w:t>
            </w:r>
          </w:p>
        </w:tc>
        <w:tc>
          <w:tcPr>
            <w:tcW w:w="374" w:type="pct"/>
            <w:tcBorders>
              <w:top w:val="single" w:sz="4" w:space="0" w:color="FFFFFF" w:themeColor="background1"/>
              <w:bottom w:val="single" w:sz="4" w:space="0" w:color="FFFFFF" w:themeColor="background1"/>
            </w:tcBorders>
            <w:shd w:val="clear" w:color="auto" w:fill="auto"/>
            <w:vAlign w:val="center"/>
          </w:tcPr>
          <w:p w14:paraId="766D4278"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1.6</w:t>
            </w:r>
          </w:p>
        </w:tc>
        <w:tc>
          <w:tcPr>
            <w:tcW w:w="374" w:type="pct"/>
            <w:tcBorders>
              <w:top w:val="single" w:sz="4" w:space="0" w:color="FFFFFF" w:themeColor="background1"/>
              <w:bottom w:val="single" w:sz="4" w:space="0" w:color="FFFFFF" w:themeColor="background1"/>
            </w:tcBorders>
            <w:shd w:val="clear" w:color="auto" w:fill="auto"/>
            <w:vAlign w:val="center"/>
          </w:tcPr>
          <w:p w14:paraId="589BE336"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4" w:space="0" w:color="FFFFFF" w:themeColor="background1"/>
            </w:tcBorders>
            <w:shd w:val="clear" w:color="auto" w:fill="auto"/>
            <w:vAlign w:val="center"/>
          </w:tcPr>
          <w:p w14:paraId="6F6884ED"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4" w:space="0" w:color="FFFFFF" w:themeColor="background1"/>
            </w:tcBorders>
            <w:shd w:val="clear" w:color="auto" w:fill="auto"/>
            <w:vAlign w:val="center"/>
          </w:tcPr>
          <w:p w14:paraId="17C07109"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4" w:space="0" w:color="FFFFFF" w:themeColor="background1"/>
            </w:tcBorders>
            <w:shd w:val="clear" w:color="auto" w:fill="auto"/>
            <w:vAlign w:val="center"/>
          </w:tcPr>
          <w:p w14:paraId="4CBD2057"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4" w:space="0" w:color="FFFFFF" w:themeColor="background1"/>
            </w:tcBorders>
            <w:shd w:val="clear" w:color="auto" w:fill="auto"/>
            <w:vAlign w:val="center"/>
          </w:tcPr>
          <w:p w14:paraId="0E8E7AAE"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26.3</w:t>
            </w:r>
          </w:p>
        </w:tc>
        <w:tc>
          <w:tcPr>
            <w:tcW w:w="374" w:type="pct"/>
            <w:tcBorders>
              <w:top w:val="single" w:sz="4" w:space="0" w:color="FFFFFF" w:themeColor="background1"/>
              <w:bottom w:val="single" w:sz="4" w:space="0" w:color="FFFFFF" w:themeColor="background1"/>
            </w:tcBorders>
            <w:shd w:val="clear" w:color="auto" w:fill="auto"/>
            <w:vAlign w:val="center"/>
          </w:tcPr>
          <w:p w14:paraId="0B052D38"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6.8</w:t>
            </w:r>
          </w:p>
        </w:tc>
        <w:tc>
          <w:tcPr>
            <w:tcW w:w="374" w:type="pct"/>
            <w:tcBorders>
              <w:top w:val="single" w:sz="4" w:space="0" w:color="FFFFFF" w:themeColor="background1"/>
              <w:bottom w:val="single" w:sz="4" w:space="0" w:color="FFFFFF" w:themeColor="background1"/>
            </w:tcBorders>
            <w:shd w:val="clear" w:color="auto" w:fill="auto"/>
            <w:vAlign w:val="center"/>
          </w:tcPr>
          <w:p w14:paraId="60A4862C"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26.3</w:t>
            </w:r>
          </w:p>
        </w:tc>
        <w:tc>
          <w:tcPr>
            <w:tcW w:w="370" w:type="pct"/>
            <w:tcBorders>
              <w:top w:val="single" w:sz="4" w:space="0" w:color="FFFFFF" w:themeColor="background1"/>
              <w:bottom w:val="single" w:sz="4" w:space="0" w:color="FFFFFF" w:themeColor="background1"/>
            </w:tcBorders>
            <w:shd w:val="clear" w:color="auto" w:fill="auto"/>
            <w:vAlign w:val="center"/>
          </w:tcPr>
          <w:p w14:paraId="22BC351B" w14:textId="77777777" w:rsidR="00CE48EF" w:rsidRPr="001B4A33" w:rsidRDefault="00CE48EF" w:rsidP="00EA120C">
            <w:pPr>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26.3</w:t>
            </w:r>
          </w:p>
        </w:tc>
      </w:tr>
      <w:tr w:rsidR="00CE48EF" w:rsidRPr="001B4A33" w14:paraId="062C19A5" w14:textId="77777777" w:rsidTr="009C054F">
        <w:trPr>
          <w:gridAfter w:val="1"/>
          <w:wAfter w:w="39" w:type="pct"/>
          <w:trHeight w:val="432"/>
        </w:trPr>
        <w:tc>
          <w:tcPr>
            <w:cnfStyle w:val="001000000000" w:firstRow="0" w:lastRow="0" w:firstColumn="1" w:lastColumn="0" w:oddVBand="0" w:evenVBand="0" w:oddHBand="0" w:evenHBand="0" w:firstRowFirstColumn="0" w:firstRowLastColumn="0" w:lastRowFirstColumn="0" w:lastRowLastColumn="0"/>
            <w:tcW w:w="1224" w:type="pct"/>
            <w:tcBorders>
              <w:top w:val="single" w:sz="4" w:space="0" w:color="FFFFFF"/>
              <w:right w:val="none" w:sz="0" w:space="0" w:color="auto"/>
            </w:tcBorders>
            <w:shd w:val="clear" w:color="auto" w:fill="F2F2F2" w:themeFill="background1" w:themeFillShade="F2"/>
            <w:vAlign w:val="center"/>
          </w:tcPr>
          <w:p w14:paraId="3292C97E" w14:textId="77777777" w:rsidR="00CE48EF" w:rsidRPr="001B4A33" w:rsidRDefault="00CE48EF" w:rsidP="00806F95">
            <w:pPr>
              <w:spacing w:line="276" w:lineRule="auto"/>
              <w:rPr>
                <w:rFonts w:eastAsia="Calibri" w:cs="Times New Roman"/>
                <w:sz w:val="22"/>
              </w:rPr>
            </w:pPr>
            <w:r w:rsidRPr="001B4A33">
              <w:rPr>
                <w:rFonts w:eastAsia="Calibri" w:cs="Times New Roman"/>
                <w:sz w:val="22"/>
              </w:rPr>
              <w:t>Other</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4448AC4F"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33071BC1"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32C098C6"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1.6</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21B1BFB8"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7.4</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3B14BCE0"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1.6</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259EBEB5"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6.8</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5606FDB8"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1.6</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65405F1F"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6.8</w:t>
            </w:r>
          </w:p>
        </w:tc>
        <w:tc>
          <w:tcPr>
            <w:tcW w:w="374" w:type="pct"/>
            <w:tcBorders>
              <w:top w:val="single" w:sz="4" w:space="0" w:color="FFFFFF" w:themeColor="background1"/>
              <w:bottom w:val="single" w:sz="18" w:space="0" w:color="auto"/>
            </w:tcBorders>
            <w:shd w:val="clear" w:color="auto" w:fill="F2F2F2" w:themeFill="background1" w:themeFillShade="F2"/>
            <w:vAlign w:val="center"/>
          </w:tcPr>
          <w:p w14:paraId="718E1BF3"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42.1</w:t>
            </w:r>
          </w:p>
        </w:tc>
        <w:tc>
          <w:tcPr>
            <w:tcW w:w="370" w:type="pct"/>
            <w:tcBorders>
              <w:top w:val="single" w:sz="4" w:space="0" w:color="FFFFFF" w:themeColor="background1"/>
              <w:bottom w:val="single" w:sz="18" w:space="0" w:color="auto"/>
            </w:tcBorders>
            <w:shd w:val="clear" w:color="auto" w:fill="F2F2F2" w:themeFill="background1" w:themeFillShade="F2"/>
            <w:vAlign w:val="center"/>
          </w:tcPr>
          <w:p w14:paraId="73D3247F" w14:textId="77777777" w:rsidR="00CE48EF" w:rsidRPr="001B4A33" w:rsidRDefault="00CE48EF" w:rsidP="00EA120C">
            <w:pPr>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22"/>
              </w:rPr>
            </w:pPr>
            <w:r w:rsidRPr="001B4A33">
              <w:rPr>
                <w:rFonts w:eastAsia="Calibri" w:cs="Times New Roman"/>
                <w:color w:val="000000"/>
                <w:sz w:val="22"/>
              </w:rPr>
              <w:t>36.8</w:t>
            </w:r>
          </w:p>
        </w:tc>
      </w:tr>
    </w:tbl>
    <w:p w14:paraId="16E95642" w14:textId="77777777" w:rsidR="00CE48EF" w:rsidRDefault="00CE48EF" w:rsidP="00634D63"/>
    <w:p w14:paraId="2E9C27D2" w14:textId="00AED59B" w:rsidR="008378D9" w:rsidRDefault="003B140C" w:rsidP="00634D63">
      <w:r w:rsidRPr="003B140C">
        <w:t xml:space="preserve">To get the greatest possible training aid for detector canines, its important to be aware of how different methods being used to produce marijuana affect the terpene content of the finished product. From the samples evaluated, the majority of the compounds found in marijuana samples were in fact, terpenes, constituting greater than 50% of the headspace </w:t>
      </w:r>
      <w:r w:rsidRPr="003B140C">
        <w:lastRenderedPageBreak/>
        <w:t>of the samples</w:t>
      </w:r>
      <w:r>
        <w:t xml:space="preserve"> (</w:t>
      </w:r>
      <w:r>
        <w:fldChar w:fldCharType="begin"/>
      </w:r>
      <w:r>
        <w:instrText xml:space="preserve"> REF _Ref452116273 \h </w:instrText>
      </w:r>
      <w:r>
        <w:fldChar w:fldCharType="separate"/>
      </w:r>
      <w:r w:rsidR="0053144D">
        <w:t xml:space="preserve">Figure </w:t>
      </w:r>
      <w:r w:rsidR="0053144D">
        <w:rPr>
          <w:noProof/>
        </w:rPr>
        <w:t>18</w:t>
      </w:r>
      <w:r>
        <w:fldChar w:fldCharType="end"/>
      </w:r>
      <w:r>
        <w:t xml:space="preserve">). </w:t>
      </w:r>
      <w:r w:rsidR="001078E6">
        <w:t>The majority of the compounds found in marijuana samples were found to be terpenes</w:t>
      </w:r>
      <w:r w:rsidR="00634D63">
        <w:t xml:space="preserve">, </w:t>
      </w:r>
      <w:r w:rsidR="00484A4A">
        <w:t>constituting greater than 50% of the headspace of the samples</w:t>
      </w:r>
      <w:r w:rsidR="00CE48EF">
        <w:t xml:space="preserve"> (</w:t>
      </w:r>
      <w:r w:rsidR="00CE48EF">
        <w:fldChar w:fldCharType="begin"/>
      </w:r>
      <w:r w:rsidR="00CE48EF">
        <w:instrText xml:space="preserve"> REF _Ref452116273 \h </w:instrText>
      </w:r>
      <w:r w:rsidR="00CE48EF">
        <w:fldChar w:fldCharType="separate"/>
      </w:r>
      <w:r w:rsidR="0053144D">
        <w:t xml:space="preserve">Figure </w:t>
      </w:r>
      <w:r w:rsidR="0053144D">
        <w:rPr>
          <w:noProof/>
        </w:rPr>
        <w:t>18</w:t>
      </w:r>
      <w:r w:rsidR="00CE48EF">
        <w:fldChar w:fldCharType="end"/>
      </w:r>
      <w:r w:rsidR="00CE48EF">
        <w:t>)</w:t>
      </w:r>
      <w:r w:rsidR="004708DE">
        <w:t xml:space="preserve">. </w:t>
      </w:r>
      <w:r w:rsidR="00CE48EF">
        <w:t xml:space="preserve"> This fact agrees with other studies previously published</w:t>
      </w:r>
      <w:r w:rsidR="004708DE">
        <w:t xml:space="preserve"> </w:t>
      </w:r>
      <w:r w:rsidR="004708DE">
        <w:fldChar w:fldCharType="begin">
          <w:fldData xml:space="preserve">PFJlZm1hbj48Q2l0ZT48QXV0aG9yPk9zbWFuPC9BdXRob3I+PFllYXI+MTk4NTwvWWVhcj48UmVj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==
</w:fldData>
        </w:fldChar>
      </w:r>
      <w:r w:rsidR="00310601">
        <w:instrText xml:space="preserve"> ADDIN REFMGR.CITE </w:instrText>
      </w:r>
      <w:r w:rsidR="00310601">
        <w:fldChar w:fldCharType="begin">
          <w:fldData xml:space="preserve">PFJlZm1hbj48Q2l0ZT48QXV0aG9yPk9zbWFuPC9BdXRob3I+PFllYXI+MTk4NTwvWWVhcj48UmVj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==
</w:fldData>
        </w:fldChar>
      </w:r>
      <w:r w:rsidR="00310601">
        <w:instrText xml:space="preserve"> ADDIN EN.CITE.DATA </w:instrText>
      </w:r>
      <w:r w:rsidR="00310601">
        <w:fldChar w:fldCharType="end"/>
      </w:r>
      <w:r w:rsidR="004708DE">
        <w:fldChar w:fldCharType="separate"/>
      </w:r>
      <w:r w:rsidR="003F5D42">
        <w:rPr>
          <w:noProof/>
        </w:rPr>
        <w:t>(75,130,142-144)</w:t>
      </w:r>
      <w:r w:rsidR="004708DE">
        <w:fldChar w:fldCharType="end"/>
      </w:r>
      <w:r w:rsidR="00CE48EF">
        <w:t>. An average of 10.5% of the terpenes found in marijuana where monoterpenes, the class of terpenes containing 10 carbon molecules (C</w:t>
      </w:r>
      <w:r w:rsidR="00CE48EF">
        <w:rPr>
          <w:vertAlign w:val="subscript"/>
        </w:rPr>
        <w:t>10</w:t>
      </w:r>
      <w:r w:rsidR="00CE48EF">
        <w:t>H</w:t>
      </w:r>
      <w:r w:rsidR="00CE48EF">
        <w:rPr>
          <w:vertAlign w:val="subscript"/>
        </w:rPr>
        <w:t>16</w:t>
      </w:r>
      <w:r w:rsidR="00CE48EF">
        <w:t>), while 34.7% of the terpenes were sesquiterpenes the class composed of fifteen carbon molecules (C</w:t>
      </w:r>
      <w:r w:rsidR="00CE48EF">
        <w:rPr>
          <w:vertAlign w:val="subscript"/>
        </w:rPr>
        <w:t>15</w:t>
      </w:r>
      <w:r w:rsidR="00CE48EF">
        <w:t>H</w:t>
      </w:r>
      <w:r w:rsidR="00CE48EF">
        <w:rPr>
          <w:vertAlign w:val="subscript"/>
        </w:rPr>
        <w:t>24</w:t>
      </w:r>
      <w:r w:rsidR="00CE48EF">
        <w:t>). In general, t</w:t>
      </w:r>
      <w:r w:rsidR="001078E6">
        <w:t>erpenes are emitted by many species of vegetation and are best known as the compounds responsible for the pleasant odor of pine forests</w:t>
      </w:r>
      <w:r w:rsidR="00A80FC7">
        <w:t xml:space="preserve"> </w:t>
      </w:r>
      <w:r w:rsidR="00A80FC7">
        <w:fldChar w:fldCharType="begin"/>
      </w:r>
      <w:r w:rsidR="00310601">
        <w:instrText xml:space="preserve"> ADDIN REFMGR.CITE &lt;Refman&gt;&lt;Cite&gt;&lt;Author&gt;Graedel&lt;/Author&gt;&lt;Year&gt;1979&lt;/Year&gt;&lt;RecNum&gt;87&lt;/RecNum&gt;&lt;IDText&gt;Terpenoids in the atmosphere&lt;/IDText&gt;&lt;MDL Ref_Type="Journal"&gt;&lt;Ref_Type&gt;Journal&lt;/Ref_Type&gt;&lt;Ref_ID&gt;87&lt;/Ref_ID&gt;&lt;Title_Primary&gt;Terpenoids in the atmosphere&lt;/Title_Primary&gt;&lt;Authors_Primary&gt;Graedel,T.E.&lt;/Authors_Primary&gt;&lt;Date_Primary&gt;1979&lt;/Date_Primary&gt;&lt;Reprint&gt;Not in File&lt;/Reprint&gt;&lt;Start_Page&gt;937&lt;/Start_Page&gt;&lt;End_Page&gt;947&lt;/End_Page&gt;&lt;Periodical&gt;Reviews of Geophysics&lt;/Periodical&gt;&lt;Volume&gt;17&lt;/Volume&gt;&lt;Issue&gt;5&lt;/Issue&gt;&lt;Publisher&gt;Wiley Online Library&lt;/Publisher&gt;&lt;ISSN_ISBN&gt;1944-9208&lt;/ISSN_ISBN&gt;&lt;ZZ_JournalStdAbbrev&gt;&lt;f name="System"&gt;Reviews of Geophysics&lt;/f&gt;&lt;/ZZ_JournalStdAbbrev&gt;&lt;ZZ_WorkformID&gt;1&lt;/ZZ_WorkformID&gt;&lt;/MDL&gt;&lt;/Cite&gt;&lt;/Refman&gt;</w:instrText>
      </w:r>
      <w:r w:rsidR="00A80FC7">
        <w:fldChar w:fldCharType="separate"/>
      </w:r>
      <w:r w:rsidR="003F5D42">
        <w:rPr>
          <w:noProof/>
        </w:rPr>
        <w:t>(145)</w:t>
      </w:r>
      <w:r w:rsidR="00A80FC7">
        <w:fldChar w:fldCharType="end"/>
      </w:r>
      <w:r w:rsidR="001078E6">
        <w:t xml:space="preserve">. </w:t>
      </w:r>
      <w:r w:rsidR="003F27A3">
        <w:t>Although</w:t>
      </w:r>
      <w:r w:rsidR="00634D63">
        <w:t xml:space="preserve">, terpenes are commonly found in plants, a study have successfully </w:t>
      </w:r>
      <w:r w:rsidR="00402DE3">
        <w:rPr>
          <w:rFonts w:eastAsia="Times New Roman" w:cs="Times New Roman"/>
        </w:rPr>
        <w:t>shown that marijuana terpene</w:t>
      </w:r>
      <w:r w:rsidR="00125E07">
        <w:rPr>
          <w:rFonts w:eastAsia="Times New Roman" w:cs="Times New Roman"/>
        </w:rPr>
        <w:t>s</w:t>
      </w:r>
      <w:r w:rsidR="00402DE3">
        <w:rPr>
          <w:rFonts w:eastAsia="Times New Roman" w:cs="Times New Roman"/>
        </w:rPr>
        <w:t xml:space="preserve"> are </w:t>
      </w:r>
      <w:r w:rsidR="00634D63">
        <w:rPr>
          <w:rFonts w:eastAsia="Times New Roman" w:cs="Times New Roman"/>
        </w:rPr>
        <w:t>distinguishable from other common plants that could conceivably be confused with Cannabis</w:t>
      </w:r>
      <w:r w:rsidR="00D76CA5">
        <w:rPr>
          <w:rFonts w:eastAsia="Times New Roman" w:cs="Times New Roman"/>
        </w:rPr>
        <w:t xml:space="preserve"> </w:t>
      </w:r>
      <w:r w:rsidR="00D76CA5">
        <w:rPr>
          <w:rFonts w:eastAsia="Times New Roman" w:cs="Times New Roman"/>
        </w:rPr>
        <w:fldChar w:fldCharType="begin"/>
      </w:r>
      <w:r w:rsidR="00310601">
        <w:rPr>
          <w:rFonts w:eastAsia="Times New Roman" w:cs="Times New Roman"/>
        </w:rPr>
        <w:instrText xml:space="preserve"> ADDIN REFMGR.CITE &lt;Refman&gt;&lt;Cite&gt;&lt;Author&gt;Goggin&lt;/Author&gt;&lt;Year&gt;2013&lt;/Year&gt;&lt;RecNum&gt;90&lt;/RecNum&gt;&lt;IDText&gt;Characterizing the Odor of Marijuana using Direct Analysis in Real Time Mass Spectrometry&lt;/IDText&gt;&lt;MDL Ref_Type="Book, Whole"&gt;&lt;Ref_Type&gt;Book, Whole&lt;/Ref_Type&gt;&lt;Ref_ID&gt;90&lt;/Ref_ID&gt;&lt;Title_Primary&gt;Characterizing the Odor of Marijuana using Direct Analysis in Real Time Mass Spectrometry&lt;/Title_Primary&gt;&lt;Authors_Primary&gt;Goggin,C.&lt;/Authors_Primary&gt;&lt;Date_Primary&gt;2013&lt;/Date_Primary&gt;&lt;Reprint&gt;Not in File&lt;/Reprint&gt;&lt;Publisher&gt;UNIVERSITY OF CALIFORNIA, DAVIS&lt;/Publisher&gt;&lt;ISSN_ISBN&gt;1303794861&lt;/ISSN_ISBN&gt;&lt;ZZ_WorkformID&gt;2&lt;/ZZ_WorkformID&gt;&lt;/MDL&gt;&lt;/Cite&gt;&lt;/Refman&gt;</w:instrText>
      </w:r>
      <w:r w:rsidR="00D76CA5">
        <w:rPr>
          <w:rFonts w:eastAsia="Times New Roman" w:cs="Times New Roman"/>
        </w:rPr>
        <w:fldChar w:fldCharType="separate"/>
      </w:r>
      <w:r w:rsidR="003F5D42">
        <w:rPr>
          <w:rFonts w:eastAsia="Times New Roman" w:cs="Times New Roman"/>
          <w:noProof/>
        </w:rPr>
        <w:t>(146)</w:t>
      </w:r>
      <w:r w:rsidR="00D76CA5">
        <w:rPr>
          <w:rFonts w:eastAsia="Times New Roman" w:cs="Times New Roman"/>
        </w:rPr>
        <w:fldChar w:fldCharType="end"/>
      </w:r>
      <w:r w:rsidR="00634D63">
        <w:rPr>
          <w:rFonts w:eastAsia="Times New Roman" w:cs="Times New Roman"/>
        </w:rPr>
        <w:t xml:space="preserve">. Therefore, is not </w:t>
      </w:r>
      <w:r w:rsidR="00402DE3">
        <w:rPr>
          <w:rFonts w:eastAsia="Times New Roman" w:cs="Times New Roman"/>
        </w:rPr>
        <w:t xml:space="preserve">just </w:t>
      </w:r>
      <w:r w:rsidR="00634D63">
        <w:rPr>
          <w:rFonts w:eastAsia="Times New Roman" w:cs="Times New Roman"/>
        </w:rPr>
        <w:t>the appearance of terpenes that makes marijuana have a unique odor, but rather a combination of them. In fact, the same theory have</w:t>
      </w:r>
      <w:r w:rsidR="00402DE3">
        <w:rPr>
          <w:rFonts w:eastAsia="Times New Roman" w:cs="Times New Roman"/>
        </w:rPr>
        <w:t xml:space="preserve"> been suggested for cocaine, </w:t>
      </w:r>
      <w:r w:rsidR="00634D63">
        <w:rPr>
          <w:rFonts w:eastAsia="Times New Roman" w:cs="Times New Roman"/>
        </w:rPr>
        <w:t>a</w:t>
      </w:r>
      <w:r w:rsidR="00AE2CB1">
        <w:rPr>
          <w:rFonts w:eastAsia="Times New Roman" w:cs="Times New Roman"/>
        </w:rPr>
        <w:t>fter a controversial</w:t>
      </w:r>
      <w:r w:rsidR="00402DE3">
        <w:rPr>
          <w:rFonts w:eastAsia="Times New Roman" w:cs="Times New Roman"/>
        </w:rPr>
        <w:t xml:space="preserve"> study </w:t>
      </w:r>
      <w:r w:rsidR="00634D63">
        <w:rPr>
          <w:rFonts w:eastAsia="Times New Roman" w:cs="Times New Roman"/>
        </w:rPr>
        <w:t>demonstrated that</w:t>
      </w:r>
      <w:r w:rsidR="00125E07">
        <w:rPr>
          <w:rFonts w:eastAsia="Times New Roman" w:cs="Times New Roman"/>
        </w:rPr>
        <w:t xml:space="preserve"> landscaping flowers such as</w:t>
      </w:r>
      <w:r w:rsidR="00634D63">
        <w:rPr>
          <w:rFonts w:eastAsia="Times New Roman" w:cs="Times New Roman"/>
        </w:rPr>
        <w:t xml:space="preserve"> snapdragon and petunia f</w:t>
      </w:r>
      <w:r w:rsidR="00634D63" w:rsidRPr="00634D63">
        <w:rPr>
          <w:rFonts w:eastAsia="Times New Roman" w:cs="Times New Roman"/>
        </w:rPr>
        <w:t>lowers</w:t>
      </w:r>
      <w:r w:rsidR="00125E07">
        <w:rPr>
          <w:rFonts w:eastAsia="Times New Roman" w:cs="Times New Roman"/>
        </w:rPr>
        <w:t>,</w:t>
      </w:r>
      <w:r w:rsidR="00402DE3">
        <w:rPr>
          <w:rFonts w:eastAsia="Times New Roman" w:cs="Times New Roman"/>
        </w:rPr>
        <w:t xml:space="preserve"> were known to release</w:t>
      </w:r>
      <w:r w:rsidR="00634D63">
        <w:rPr>
          <w:rFonts w:eastAsia="Times New Roman" w:cs="Times New Roman"/>
        </w:rPr>
        <w:t xml:space="preserve"> methy</w:t>
      </w:r>
      <w:r w:rsidR="00125E07">
        <w:rPr>
          <w:rFonts w:eastAsia="Times New Roman" w:cs="Times New Roman"/>
        </w:rPr>
        <w:t>l</w:t>
      </w:r>
      <w:r w:rsidR="00634D63">
        <w:rPr>
          <w:rFonts w:eastAsia="Times New Roman" w:cs="Times New Roman"/>
        </w:rPr>
        <w:t xml:space="preserve"> benzoate, the signatu</w:t>
      </w:r>
      <w:r w:rsidR="00402DE3">
        <w:rPr>
          <w:rFonts w:eastAsia="Times New Roman" w:cs="Times New Roman"/>
        </w:rPr>
        <w:t>re odor of cocaine</w:t>
      </w:r>
      <w:r w:rsidR="00AE2CB1">
        <w:rPr>
          <w:rFonts w:eastAsia="Times New Roman" w:cs="Times New Roman"/>
        </w:rPr>
        <w:t xml:space="preserve"> questioning thus canines capabilities</w:t>
      </w:r>
      <w:r w:rsidR="00A65D21">
        <w:rPr>
          <w:rFonts w:eastAsia="Times New Roman" w:cs="Times New Roman"/>
        </w:rPr>
        <w:t xml:space="preserve"> </w:t>
      </w:r>
      <w:r w:rsidR="00A65D21">
        <w:rPr>
          <w:rFonts w:eastAsia="Times New Roman" w:cs="Times New Roman"/>
        </w:rPr>
        <w:fldChar w:fldCharType="begin"/>
      </w:r>
      <w:r w:rsidR="00310601">
        <w:rPr>
          <w:rFonts w:eastAsia="Times New Roman" w:cs="Times New Roman"/>
        </w:rPr>
        <w:instrText xml:space="preserve"> ADDIN REFMGR.CITE &lt;Refman&gt;&lt;Cite&gt;&lt;Author&gt;Showbotham&lt;/Author&gt;&lt;Year&gt;2012&lt;/Year&gt;&lt;RecNum&gt;3&lt;/RecNum&gt;&lt;IDText&gt;Brief of Amici Curiae, Fourth Amendment Scholars in Support of Respondent, Florida v. Jardines&lt;/IDText&gt;&lt;MDL Ref_Type="Journal"&gt;&lt;Ref_Type&gt;Journal&lt;/Ref_Type&gt;&lt;Ref_ID&gt;3&lt;/Ref_ID&gt;&lt;Title_Primary&gt;Brief of Amici Curiae, Fourth Amendment Scholars in Support of Respondent, Florida v. Jardines&lt;/Title_Primary&gt;&lt;Authors_Primary&gt;Showbotham,L.&lt;/Authors_Primary&gt;&lt;Date_Primary&gt;2012&lt;/Date_Primary&gt;&lt;Reprint&gt;Not in File&lt;/Reprint&gt;&lt;Start_Page&gt;1101&lt;/Start_Page&gt;&lt;Periodical&gt;Loy.L.Rev.&lt;/Periodical&gt;&lt;Volume&gt;58&lt;/Volume&gt;&lt;Publisher&gt;HeinOnline&lt;/Publisher&gt;&lt;ZZ_JournalStdAbbrev&gt;&lt;f name="System"&gt;Loy.L.Rev.&lt;/f&gt;&lt;/ZZ_JournalStdAbbrev&gt;&lt;ZZ_WorkformID&gt;1&lt;/ZZ_WorkformID&gt;&lt;/MDL&gt;&lt;/Cite&gt;&lt;Cite&gt;&lt;Author&gt;Dudareva&lt;/Author&gt;&lt;Year&gt;2000&lt;/Year&gt;&lt;RecNum&gt;92&lt;/RecNum&gt;&lt;IDText&gt;Developmental regulation of methyl benzoate biosynthesis and emission in snapdragon flowers&lt;/IDText&gt;&lt;MDL Ref_Type="Journal"&gt;&lt;Ref_Type&gt;Journal&lt;/Ref_Type&gt;&lt;Ref_ID&gt;92&lt;/Ref_ID&gt;&lt;Title_Primary&gt;Developmental regulation of methyl benzoate biosynthesis and emission in snapdragon flowers&lt;/Title_Primary&gt;&lt;Authors_Primary&gt;Dudareva,N.&lt;/Authors_Primary&gt;&lt;Authors_Primary&gt;Murfitt,L.M.&lt;/Authors_Primary&gt;&lt;Authors_Primary&gt;Mann,C.J.&lt;/Authors_Primary&gt;&lt;Authors_Primary&gt;Gorenstein,N.&lt;/Authors_Primary&gt;&lt;Authors_Primary&gt;Kolosova,N.&lt;/Authors_Primary&gt;&lt;Authors_Primary&gt;Kish,C.M.&lt;/Authors_Primary&gt;&lt;Authors_Primary&gt;Bonham,C.&lt;/Authors_Primary&gt;&lt;Authors_Primary&gt;Wood,K.&lt;/Authors_Primary&gt;&lt;Date_Primary&gt;2000&lt;/Date_Primary&gt;&lt;Reprint&gt;Not in File&lt;/Reprint&gt;&lt;Start_Page&gt;949&lt;/Start_Page&gt;&lt;End_Page&gt;961&lt;/End_Page&gt;&lt;Periodical&gt;The Plant Cell&lt;/Periodical&gt;&lt;Volume&gt;12&lt;/Volume&gt;&lt;Issue&gt;6&lt;/Issue&gt;&lt;Publisher&gt;Am Soc Plant Biol&lt;/Publisher&gt;&lt;ISSN_ISBN&gt;1532-298X&lt;/ISSN_ISBN&gt;&lt;ZZ_JournalStdAbbrev&gt;&lt;f name="System"&gt;The Plant Cell&lt;/f&gt;&lt;/ZZ_JournalStdAbbrev&gt;&lt;ZZ_WorkformID&gt;1&lt;/ZZ_WorkformID&gt;&lt;/MDL&gt;&lt;/Cite&gt;&lt;/Refman&gt;</w:instrText>
      </w:r>
      <w:r w:rsidR="00A65D21">
        <w:rPr>
          <w:rFonts w:eastAsia="Times New Roman" w:cs="Times New Roman"/>
        </w:rPr>
        <w:fldChar w:fldCharType="separate"/>
      </w:r>
      <w:r w:rsidR="003F5D42">
        <w:rPr>
          <w:rFonts w:eastAsia="Times New Roman" w:cs="Times New Roman"/>
          <w:noProof/>
        </w:rPr>
        <w:t>(147,148)</w:t>
      </w:r>
      <w:r w:rsidR="00A65D21">
        <w:rPr>
          <w:rFonts w:eastAsia="Times New Roman" w:cs="Times New Roman"/>
        </w:rPr>
        <w:fldChar w:fldCharType="end"/>
      </w:r>
      <w:r w:rsidR="00402DE3">
        <w:rPr>
          <w:rFonts w:eastAsia="Times New Roman" w:cs="Times New Roman"/>
        </w:rPr>
        <w:t>. However, Cerreta et al</w:t>
      </w:r>
      <w:r w:rsidR="004235D7">
        <w:rPr>
          <w:rFonts w:eastAsia="Times New Roman" w:cs="Times New Roman"/>
        </w:rPr>
        <w:t>.</w:t>
      </w:r>
      <w:r w:rsidR="00AE2CB1">
        <w:rPr>
          <w:rFonts w:eastAsia="Times New Roman" w:cs="Times New Roman"/>
        </w:rPr>
        <w:t>,</w:t>
      </w:r>
      <w:r w:rsidR="004235D7" w:rsidRPr="004235D7">
        <w:rPr>
          <w:rFonts w:eastAsia="Times New Roman" w:cs="Times New Roman"/>
        </w:rPr>
        <w:t xml:space="preserve"> </w:t>
      </w:r>
      <w:r w:rsidR="00125E07">
        <w:rPr>
          <w:rFonts w:eastAsia="Times New Roman" w:cs="Times New Roman"/>
        </w:rPr>
        <w:t>proved the</w:t>
      </w:r>
      <w:r w:rsidR="004235D7" w:rsidRPr="004235D7">
        <w:rPr>
          <w:rFonts w:eastAsia="Times New Roman" w:cs="Times New Roman"/>
        </w:rPr>
        <w:t xml:space="preserve"> ability</w:t>
      </w:r>
      <w:r w:rsidR="00125E07">
        <w:rPr>
          <w:rFonts w:eastAsia="Times New Roman" w:cs="Times New Roman"/>
        </w:rPr>
        <w:t xml:space="preserve"> of detection canines</w:t>
      </w:r>
      <w:r w:rsidR="004235D7" w:rsidRPr="004235D7">
        <w:rPr>
          <w:rFonts w:eastAsia="Times New Roman" w:cs="Times New Roman"/>
        </w:rPr>
        <w:t xml:space="preserve"> to distinguish between the odor of cocaine and the odor of snapdragon flowers</w:t>
      </w:r>
      <w:r w:rsidR="00634D63">
        <w:t xml:space="preserve"> </w:t>
      </w:r>
      <w:r w:rsidR="004235D7">
        <w:t>by conducting canine odor recognition tests (ORTs)</w:t>
      </w:r>
      <w:r w:rsidR="00A65D21">
        <w:t xml:space="preserve"> </w:t>
      </w:r>
      <w:r w:rsidR="00A65D21">
        <w:fldChar w:fldCharType="begin"/>
      </w:r>
      <w:r w:rsidR="00310601">
        <w:instrText xml:space="preserve"> ADDIN REFMGR.CITE &lt;Refman&gt;&lt;Cite&gt;&lt;Author&gt;Cerreta&lt;/Author&gt;&lt;Year&gt;2015&lt;/Year&gt;&lt;RecNum&gt;93&lt;/RecNum&gt;&lt;IDText&gt;An assessment of detection canine alerts using flowers that release methyl benzoate, the cocaine odorant, and an evaluation of their behavior in terms of the VOCs produced&lt;/IDText&gt;&lt;MDL Ref_Type="Journal"&gt;&lt;Ref_Type&gt;Journal&lt;/Ref_Type&gt;&lt;Ref_ID&gt;93&lt;/Ref_ID&gt;&lt;Title_Primary&gt;An assessment of detection canine alerts using flowers that release methyl benzoate, the cocaine odorant, and an evaluation of their behavior in terms of the VOCs produced&lt;/Title_Primary&gt;&lt;Authors_Primary&gt;Cerreta,M.M.&lt;/Authors_Primary&gt;&lt;Authors_Primary&gt;Furton,K.G.&lt;/Authors_Primary&gt;&lt;Date_Primary&gt;2015&lt;/Date_Primary&gt;&lt;Reprint&gt;Not in File&lt;/Reprint&gt;&lt;Start_Page&gt;107&lt;/Start_Page&gt;&lt;End_Page&gt;114&lt;/End_Page&gt;&lt;Periodical&gt;Forensic science international&lt;/Periodical&gt;&lt;Volume&gt;251&lt;/Volume&gt;&lt;Publisher&gt;Elsevier&lt;/Publisher&gt;&lt;ISSN_ISBN&gt;0379-0738&lt;/ISSN_ISBN&gt;&lt;ZZ_JournalStdAbbrev&gt;&lt;f name="System"&gt;Forensic science international&lt;/f&gt;&lt;/ZZ_JournalStdAbbrev&gt;&lt;ZZ_WorkformID&gt;1&lt;/ZZ_WorkformID&gt;&lt;/MDL&gt;&lt;/Cite&gt;&lt;/Refman&gt;</w:instrText>
      </w:r>
      <w:r w:rsidR="00A65D21">
        <w:fldChar w:fldCharType="separate"/>
      </w:r>
      <w:r w:rsidR="003F5D42">
        <w:rPr>
          <w:noProof/>
        </w:rPr>
        <w:t>(149)</w:t>
      </w:r>
      <w:r w:rsidR="00A65D21">
        <w:fldChar w:fldCharType="end"/>
      </w:r>
      <w:r w:rsidR="004235D7">
        <w:t>. D</w:t>
      </w:r>
      <w:r w:rsidR="004235D7" w:rsidRPr="004235D7">
        <w:t>etection canines d</w:t>
      </w:r>
      <w:r w:rsidR="004235D7">
        <w:t xml:space="preserve">id not alert to any of </w:t>
      </w:r>
      <w:r w:rsidR="004235D7" w:rsidRPr="004235D7">
        <w:t>snapdragon flowers</w:t>
      </w:r>
      <w:r w:rsidR="004235D7">
        <w:t xml:space="preserve"> presented, </w:t>
      </w:r>
      <w:r w:rsidR="004235D7" w:rsidRPr="004235D7">
        <w:t>w</w:t>
      </w:r>
      <w:r w:rsidR="008378D9">
        <w:t>hile all canines evaluated</w:t>
      </w:r>
      <w:r w:rsidR="004235D7" w:rsidRPr="004235D7">
        <w:t xml:space="preserve"> alerted to the positive control (cocaine)</w:t>
      </w:r>
      <w:r w:rsidR="008378D9">
        <w:t xml:space="preserve">. </w:t>
      </w:r>
    </w:p>
    <w:p w14:paraId="69EDA59D" w14:textId="609C63E4" w:rsidR="001078E6" w:rsidRDefault="003E2DC1" w:rsidP="003E2DC1">
      <w:pPr>
        <w:ind w:firstLine="0"/>
      </w:pPr>
      <w:r>
        <w:rPr>
          <w:noProof/>
        </w:rPr>
        <w:lastRenderedPageBreak/>
        <mc:AlternateContent>
          <mc:Choice Requires="wps">
            <w:drawing>
              <wp:anchor distT="0" distB="0" distL="114300" distR="114300" simplePos="0" relativeHeight="251677696" behindDoc="0" locked="0" layoutInCell="1" allowOverlap="1" wp14:anchorId="1FF1A0A9" wp14:editId="5E93A135">
                <wp:simplePos x="0" y="0"/>
                <wp:positionH relativeFrom="column">
                  <wp:posOffset>-34290</wp:posOffset>
                </wp:positionH>
                <wp:positionV relativeFrom="paragraph">
                  <wp:posOffset>2328545</wp:posOffset>
                </wp:positionV>
                <wp:extent cx="5486400" cy="426720"/>
                <wp:effectExtent l="0" t="0" r="0" b="0"/>
                <wp:wrapThrough wrapText="bothSides">
                  <wp:wrapPolygon edited="0">
                    <wp:start x="0" y="0"/>
                    <wp:lineTo x="0" y="21600"/>
                    <wp:lineTo x="21600" y="21600"/>
                    <wp:lineTo x="21600" y="0"/>
                  </wp:wrapPolygon>
                </wp:wrapThrough>
                <wp:docPr id="29" name="Text Box 29"/>
                <wp:cNvGraphicFramePr/>
                <a:graphic xmlns:a="http://schemas.openxmlformats.org/drawingml/2006/main">
                  <a:graphicData uri="http://schemas.microsoft.com/office/word/2010/wordprocessingShape">
                    <wps:wsp>
                      <wps:cNvSpPr txBox="1"/>
                      <wps:spPr>
                        <a:xfrm>
                          <a:off x="0" y="0"/>
                          <a:ext cx="5486400" cy="426720"/>
                        </a:xfrm>
                        <a:prstGeom prst="rect">
                          <a:avLst/>
                        </a:prstGeom>
                        <a:solidFill>
                          <a:prstClr val="white"/>
                        </a:solidFill>
                        <a:ln>
                          <a:noFill/>
                        </a:ln>
                        <a:effectLst/>
                      </wps:spPr>
                      <wps:txbx>
                        <w:txbxContent>
                          <w:p w14:paraId="3A1EA13C" w14:textId="42859FFF" w:rsidR="00FA11DD" w:rsidRPr="00D440F6" w:rsidRDefault="00FA11DD" w:rsidP="00D440F6">
                            <w:pPr>
                              <w:pStyle w:val="Caption"/>
                            </w:pPr>
                            <w:bookmarkStart w:id="134" w:name="_Ref452116273"/>
                            <w:bookmarkStart w:id="135" w:name="_Toc467151196"/>
                            <w:r>
                              <w:t xml:space="preserve">Figure </w:t>
                            </w:r>
                            <w:fldSimple w:instr=" SEQ Figure \* ARABIC ">
                              <w:r w:rsidR="0053144D">
                                <w:rPr>
                                  <w:noProof/>
                                </w:rPr>
                                <w:t>18</w:t>
                              </w:r>
                            </w:fldSimple>
                            <w:bookmarkEnd w:id="134"/>
                            <w:r>
                              <w:t>. Marijuana HS-SPME Chromatogram (DVB/CAR/PDMS: 15 min Equilibrium, 45 min Extract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F1A0A9" id="Text Box 29" o:spid="_x0000_s1036" type="#_x0000_t202" style="position:absolute;left:0;text-align:left;margin-left:-2.7pt;margin-top:183.35pt;width:6in;height:33.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" stroked="f">
                <v:textbox style="mso-fit-shape-to-text:t" inset="0,0,0,0">
                  <w:txbxContent>
                    <w:p w14:paraId="3A1EA13C" w14:textId="42859FFF" w:rsidR="00FA11DD" w:rsidRPr="00D440F6" w:rsidRDefault="00FA11DD" w:rsidP="00D440F6">
                      <w:pPr>
                        <w:pStyle w:val="Caption"/>
                      </w:pPr>
                      <w:bookmarkStart w:id="136" w:name="_Ref452116273"/>
                      <w:bookmarkStart w:id="137" w:name="_Toc467151196"/>
                      <w:r>
                        <w:t xml:space="preserve">Figure </w:t>
                      </w:r>
                      <w:fldSimple w:instr=" SEQ Figure \* ARABIC ">
                        <w:r w:rsidR="0053144D">
                          <w:rPr>
                            <w:noProof/>
                          </w:rPr>
                          <w:t>18</w:t>
                        </w:r>
                      </w:fldSimple>
                      <w:bookmarkEnd w:id="136"/>
                      <w:r>
                        <w:t>. Marijuana HS-SPME Chromatogram (DVB/CAR/PDMS: 15 min Equilibrium, 45 min Extraction)</w:t>
                      </w:r>
                      <w:bookmarkEnd w:id="137"/>
                    </w:p>
                  </w:txbxContent>
                </v:textbox>
                <w10:wrap type="through"/>
              </v:shape>
            </w:pict>
          </mc:Fallback>
        </mc:AlternateContent>
      </w:r>
      <w:r w:rsidRPr="00021FE3">
        <w:rPr>
          <w:noProof/>
        </w:rPr>
        <w:drawing>
          <wp:anchor distT="0" distB="0" distL="114300" distR="114300" simplePos="0" relativeHeight="251675648" behindDoc="0" locked="0" layoutInCell="1" allowOverlap="1" wp14:anchorId="7FADC876" wp14:editId="5C34375C">
            <wp:simplePos x="0" y="0"/>
            <wp:positionH relativeFrom="column">
              <wp:posOffset>0</wp:posOffset>
            </wp:positionH>
            <wp:positionV relativeFrom="paragraph">
              <wp:posOffset>19462</wp:posOffset>
            </wp:positionV>
            <wp:extent cx="5452110" cy="2120265"/>
            <wp:effectExtent l="19050" t="19050" r="15240" b="13335"/>
            <wp:wrapSquare wrapText="bothSides"/>
            <wp:docPr id="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a:extLst>
                        <a:ext uri="{28A0092B-C50C-407E-A947-70E740481C1C}">
                          <a14:useLocalDpi xmlns:a14="http://schemas.microsoft.com/office/drawing/2010/main" val="0"/>
                        </a:ext>
                      </a:extLst>
                    </a:blip>
                    <a:srcRect t="9128" r="614" b="309"/>
                    <a:stretch/>
                  </pic:blipFill>
                  <pic:spPr bwMode="auto">
                    <a:xfrm>
                      <a:off x="0" y="0"/>
                      <a:ext cx="5452110" cy="2120265"/>
                    </a:xfrm>
                    <a:prstGeom prst="rect">
                      <a:avLst/>
                    </a:prstGeom>
                    <a:noFill/>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EF036FE" w14:textId="77777777" w:rsidR="00D440F6" w:rsidRDefault="00D440F6" w:rsidP="00CE48EF"/>
    <w:p w14:paraId="1500936E" w14:textId="663F2E89" w:rsidR="00CE48EF" w:rsidRDefault="00D70177" w:rsidP="00CE48EF">
      <w:r>
        <w:t>An average of 32 compounds were identified from the hea</w:t>
      </w:r>
      <w:r w:rsidR="00377D14">
        <w:t xml:space="preserve">dspace of marijuana, </w:t>
      </w:r>
      <w:r w:rsidR="00D14F29">
        <w:t>from which</w:t>
      </w:r>
      <w:r w:rsidR="00377D14">
        <w:t xml:space="preserve"> only 16</w:t>
      </w:r>
      <w:r>
        <w:t xml:space="preserve"> compounds</w:t>
      </w:r>
      <w:r w:rsidR="00784623">
        <w:t xml:space="preserve"> (</w:t>
      </w:r>
      <w:r w:rsidR="00AE2CB1">
        <w:t>α-Pinene, (−)-β-Pinene, γ-Terpinene, p,α,α-Trimethylbenzyl alcohol, α-Terpineol, Guaiol, Limonene, 3-Carene, Linalool, (−)-Alloaromadendrene, Benzaldehyde, β-Myrcene, Fechyl alcohol, Benzothiazole, Caryophyllene, α-Caryophyllene)</w:t>
      </w:r>
      <w:r>
        <w:t xml:space="preserve"> were </w:t>
      </w:r>
      <w:r w:rsidR="00125E07">
        <w:t xml:space="preserve">commonly </w:t>
      </w:r>
      <w:r>
        <w:t>extract</w:t>
      </w:r>
      <w:r w:rsidR="00993E04">
        <w:t>ed 7</w:t>
      </w:r>
      <w:r w:rsidR="00377D14">
        <w:t>5</w:t>
      </w:r>
      <w:r w:rsidR="00D14F29">
        <w:t xml:space="preserve">% or more </w:t>
      </w:r>
      <w:r w:rsidR="00574407">
        <w:t xml:space="preserve">of the </w:t>
      </w:r>
      <w:r w:rsidR="00D14F29">
        <w:t>time</w:t>
      </w:r>
      <w:r>
        <w:t>.</w:t>
      </w:r>
      <w:r w:rsidR="00125E07">
        <w:t xml:space="preserve"> </w:t>
      </w:r>
      <w:r w:rsidR="00CE48EF">
        <w:t xml:space="preserve">The common appearance of these compounds in the headspace samples must not be the only fact to be considered as the goal is to develop a training aid that mimics the odor of the illicit substance. Therefore, the relative abundance of compounds in the headspace is also been studied as another parameter for the potential development of the training aid. </w:t>
      </w:r>
    </w:p>
    <w:p w14:paraId="40837FEC" w14:textId="77777777" w:rsidR="00CE48EF" w:rsidRDefault="00CE48EF" w:rsidP="00CE48EF">
      <w:r>
        <w:t xml:space="preserve">Benzaldehyde, β-myrcene, fechyl alcohol, benzothiazole, caryophyllene, and α-caryophyllene were found in every (100%) marijuana samples while, limonene, 3-carene, linalool, and (−)-alloaromadendrene were found in most, but not all of the samples (83 %). </w:t>
      </w:r>
    </w:p>
    <w:p w14:paraId="2E34F40E" w14:textId="5B380D83" w:rsidR="00CE48EF" w:rsidRDefault="003B140C" w:rsidP="00CE48EF">
      <w:r>
        <w:rPr>
          <w:noProof/>
        </w:rPr>
        <w:lastRenderedPageBreak/>
        <mc:AlternateContent>
          <mc:Choice Requires="wps">
            <w:drawing>
              <wp:anchor distT="0" distB="0" distL="114300" distR="114300" simplePos="0" relativeHeight="251673600" behindDoc="0" locked="0" layoutInCell="1" allowOverlap="1" wp14:anchorId="2D3F7BD1" wp14:editId="5582B015">
                <wp:simplePos x="0" y="0"/>
                <wp:positionH relativeFrom="column">
                  <wp:posOffset>24765</wp:posOffset>
                </wp:positionH>
                <wp:positionV relativeFrom="paragraph">
                  <wp:posOffset>3577418</wp:posOffset>
                </wp:positionV>
                <wp:extent cx="5449570" cy="251460"/>
                <wp:effectExtent l="0" t="0" r="0" b="0"/>
                <wp:wrapThrough wrapText="bothSides">
                  <wp:wrapPolygon edited="0">
                    <wp:start x="0" y="0"/>
                    <wp:lineTo x="0" y="20571"/>
                    <wp:lineTo x="21545" y="20571"/>
                    <wp:lineTo x="21545" y="0"/>
                    <wp:lineTo x="0" y="0"/>
                  </wp:wrapPolygon>
                </wp:wrapThrough>
                <wp:docPr id="261" name="Text Box 261"/>
                <wp:cNvGraphicFramePr/>
                <a:graphic xmlns:a="http://schemas.openxmlformats.org/drawingml/2006/main">
                  <a:graphicData uri="http://schemas.microsoft.com/office/word/2010/wordprocessingShape">
                    <wps:wsp>
                      <wps:cNvSpPr txBox="1"/>
                      <wps:spPr>
                        <a:xfrm>
                          <a:off x="0" y="0"/>
                          <a:ext cx="5449570" cy="25146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D2E350A" w14:textId="1DB4F5FC" w:rsidR="00FA11DD" w:rsidRPr="007F3D70" w:rsidRDefault="00FA11DD" w:rsidP="00AC47E7">
                            <w:pPr>
                              <w:pStyle w:val="Caption"/>
                              <w:rPr>
                                <w:noProof/>
                                <w:szCs w:val="22"/>
                              </w:rPr>
                            </w:pPr>
                            <w:bookmarkStart w:id="138" w:name="_Toc467151197"/>
                            <w:r>
                              <w:t xml:space="preserve">Figure </w:t>
                            </w:r>
                            <w:fldSimple w:instr=" SEQ Figure \* ARABIC ">
                              <w:r w:rsidR="0053144D">
                                <w:rPr>
                                  <w:noProof/>
                                </w:rPr>
                                <w:t>19</w:t>
                              </w:r>
                            </w:fldSimple>
                            <w:r>
                              <w:t>. Compounds Frequency of Occurrence (%) in Marijuana Samples (n=10)</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3F7BD1" id="Text Box 261" o:spid="_x0000_s1037" type="#_x0000_t202" style="position:absolute;left:0;text-align:left;margin-left:1.95pt;margin-top:281.7pt;width:429.1pt;height:19.8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" stroked="f">
                <v:textbox style="mso-fit-shape-to-text:t" inset="0,0,0,0">
                  <w:txbxContent>
                    <w:p w14:paraId="2D2E350A" w14:textId="1DB4F5FC" w:rsidR="00FA11DD" w:rsidRPr="007F3D70" w:rsidRDefault="00FA11DD" w:rsidP="00AC47E7">
                      <w:pPr>
                        <w:pStyle w:val="Caption"/>
                        <w:rPr>
                          <w:noProof/>
                          <w:szCs w:val="22"/>
                        </w:rPr>
                      </w:pPr>
                      <w:bookmarkStart w:id="139" w:name="_Toc467151197"/>
                      <w:r>
                        <w:t xml:space="preserve">Figure </w:t>
                      </w:r>
                      <w:fldSimple w:instr=" SEQ Figure \* ARABIC ">
                        <w:r w:rsidR="0053144D">
                          <w:rPr>
                            <w:noProof/>
                          </w:rPr>
                          <w:t>19</w:t>
                        </w:r>
                      </w:fldSimple>
                      <w:r>
                        <w:t>. Compounds Frequency of Occurrence (%) in Marijuana Samples (n=10)</w:t>
                      </w:r>
                      <w:bookmarkEnd w:id="139"/>
                    </w:p>
                  </w:txbxContent>
                </v:textbox>
                <w10:wrap type="through"/>
              </v:shape>
            </w:pict>
          </mc:Fallback>
        </mc:AlternateContent>
      </w:r>
      <w:r>
        <w:rPr>
          <w:noProof/>
        </w:rPr>
        <w:drawing>
          <wp:anchor distT="0" distB="0" distL="114300" distR="114300" simplePos="0" relativeHeight="251671552" behindDoc="0" locked="0" layoutInCell="1" allowOverlap="1" wp14:anchorId="42CD30E3" wp14:editId="3ACC8438">
            <wp:simplePos x="0" y="0"/>
            <wp:positionH relativeFrom="margin">
              <wp:posOffset>23495</wp:posOffset>
            </wp:positionH>
            <wp:positionV relativeFrom="paragraph">
              <wp:posOffset>189865</wp:posOffset>
            </wp:positionV>
            <wp:extent cx="5449570" cy="3234055"/>
            <wp:effectExtent l="0" t="0" r="0" b="4445"/>
            <wp:wrapSquare wrapText="bothSides"/>
            <wp:docPr id="2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49570" cy="3234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7E115" w14:textId="00B9CA25" w:rsidR="00733966" w:rsidRDefault="007A3F5E" w:rsidP="007A3F5E">
      <w:r>
        <w:rPr>
          <w:noProof/>
        </w:rPr>
        <w:drawing>
          <wp:anchor distT="0" distB="0" distL="114300" distR="114300" simplePos="0" relativeHeight="251667456" behindDoc="0" locked="0" layoutInCell="1" allowOverlap="1" wp14:anchorId="745A51F8" wp14:editId="35853724">
            <wp:simplePos x="0" y="0"/>
            <wp:positionH relativeFrom="margin">
              <wp:posOffset>69215</wp:posOffset>
            </wp:positionH>
            <wp:positionV relativeFrom="paragraph">
              <wp:posOffset>4064189</wp:posOffset>
            </wp:positionV>
            <wp:extent cx="5448300" cy="3172460"/>
            <wp:effectExtent l="0" t="0" r="0" b="8890"/>
            <wp:wrapSquare wrapText="bothSides"/>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48300" cy="3172460"/>
                    </a:xfrm>
                    <a:prstGeom prst="rect">
                      <a:avLst/>
                    </a:prstGeom>
                    <a:noFill/>
                    <a:ln>
                      <a:noFill/>
                    </a:ln>
                  </pic:spPr>
                </pic:pic>
              </a:graphicData>
            </a:graphic>
            <wp14:sizeRelH relativeFrom="page">
              <wp14:pctWidth>0</wp14:pctWidth>
            </wp14:sizeRelH>
            <wp14:sizeRelV relativeFrom="page">
              <wp14:pctHeight>0</wp14:pctHeight>
            </wp14:sizeRelV>
          </wp:anchor>
        </w:drawing>
      </w:r>
      <w:r w:rsidR="00405B67">
        <w:rPr>
          <w:noProof/>
        </w:rPr>
        <mc:AlternateContent>
          <mc:Choice Requires="wps">
            <w:drawing>
              <wp:anchor distT="0" distB="0" distL="114300" distR="114300" simplePos="0" relativeHeight="251669504" behindDoc="0" locked="0" layoutInCell="1" allowOverlap="1" wp14:anchorId="61089E62" wp14:editId="25B6BE90">
                <wp:simplePos x="0" y="0"/>
                <wp:positionH relativeFrom="margin">
                  <wp:align>center</wp:align>
                </wp:positionH>
                <wp:positionV relativeFrom="margin">
                  <wp:align>bottom</wp:align>
                </wp:positionV>
                <wp:extent cx="5486400" cy="251460"/>
                <wp:effectExtent l="0" t="0" r="0" b="0"/>
                <wp:wrapThrough wrapText="bothSides">
                  <wp:wrapPolygon edited="0">
                    <wp:start x="0" y="0"/>
                    <wp:lineTo x="0" y="19636"/>
                    <wp:lineTo x="21525" y="19636"/>
                    <wp:lineTo x="21525" y="0"/>
                    <wp:lineTo x="0" y="0"/>
                  </wp:wrapPolygon>
                </wp:wrapThrough>
                <wp:docPr id="258" name="Text Box 258"/>
                <wp:cNvGraphicFramePr/>
                <a:graphic xmlns:a="http://schemas.openxmlformats.org/drawingml/2006/main">
                  <a:graphicData uri="http://schemas.microsoft.com/office/word/2010/wordprocessingShape">
                    <wps:wsp>
                      <wps:cNvSpPr txBox="1"/>
                      <wps:spPr>
                        <a:xfrm>
                          <a:off x="0" y="0"/>
                          <a:ext cx="5486400" cy="25146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3A4C52B" w14:textId="50E0B2B3" w:rsidR="00FA11DD" w:rsidRPr="00565D4C" w:rsidRDefault="00FA11DD" w:rsidP="00943E9B">
                            <w:pPr>
                              <w:pStyle w:val="Caption"/>
                              <w:rPr>
                                <w:noProof/>
                                <w:szCs w:val="22"/>
                              </w:rPr>
                            </w:pPr>
                            <w:bookmarkStart w:id="140" w:name="_Ref452122647"/>
                            <w:bookmarkStart w:id="141" w:name="_Toc467151198"/>
                            <w:r>
                              <w:t xml:space="preserve">Figure </w:t>
                            </w:r>
                            <w:fldSimple w:instr=" SEQ Figure \* ARABIC ">
                              <w:r w:rsidR="0053144D">
                                <w:rPr>
                                  <w:noProof/>
                                </w:rPr>
                                <w:t>20</w:t>
                              </w:r>
                            </w:fldSimple>
                            <w:bookmarkEnd w:id="140"/>
                            <w:r>
                              <w:t>. Relative Abundance of Compounds in Marijuana Sample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89E62" id="Text Box 258" o:spid="_x0000_s1038" type="#_x0000_t202" style="position:absolute;left:0;text-align:left;margin-left:0;margin-top:0;width:6in;height:19.8pt;z-index:251669504;visibility:visible;mso-wrap-style:squar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" stroked="f">
                <v:textbox style="mso-fit-shape-to-text:t" inset="0,0,0,0">
                  <w:txbxContent>
                    <w:p w14:paraId="23A4C52B" w14:textId="50E0B2B3" w:rsidR="00FA11DD" w:rsidRPr="00565D4C" w:rsidRDefault="00FA11DD" w:rsidP="00943E9B">
                      <w:pPr>
                        <w:pStyle w:val="Caption"/>
                        <w:rPr>
                          <w:noProof/>
                          <w:szCs w:val="22"/>
                        </w:rPr>
                      </w:pPr>
                      <w:bookmarkStart w:id="142" w:name="_Ref452122647"/>
                      <w:bookmarkStart w:id="143" w:name="_Toc467151198"/>
                      <w:r>
                        <w:t xml:space="preserve">Figure </w:t>
                      </w:r>
                      <w:fldSimple w:instr=" SEQ Figure \* ARABIC ">
                        <w:r w:rsidR="0053144D">
                          <w:rPr>
                            <w:noProof/>
                          </w:rPr>
                          <w:t>20</w:t>
                        </w:r>
                      </w:fldSimple>
                      <w:bookmarkEnd w:id="142"/>
                      <w:r>
                        <w:t>. Relative Abundance of Compounds in Marijuana Samples</w:t>
                      </w:r>
                      <w:bookmarkEnd w:id="143"/>
                    </w:p>
                  </w:txbxContent>
                </v:textbox>
                <w10:wrap type="through" anchorx="margin" anchory="margin"/>
              </v:shape>
            </w:pict>
          </mc:Fallback>
        </mc:AlternateContent>
      </w:r>
      <w:r w:rsidR="00AC47E7" w:rsidRPr="00AC47E7">
        <w:t xml:space="preserve"> </w:t>
      </w:r>
    </w:p>
    <w:p w14:paraId="36FE9588" w14:textId="41C032FD" w:rsidR="00806F95" w:rsidRDefault="00CE48EF" w:rsidP="00871ADF">
      <w:r>
        <w:lastRenderedPageBreak/>
        <w:t>When we th</w:t>
      </w:r>
      <w:r w:rsidR="00125DF5">
        <w:t>en consider the abundance of the</w:t>
      </w:r>
      <w:r>
        <w:t>s</w:t>
      </w:r>
      <w:r w:rsidR="00125DF5">
        <w:t>e</w:t>
      </w:r>
      <w:r>
        <w:t xml:space="preserve"> compounds in the headspace</w:t>
      </w:r>
      <w:r w:rsidR="00125DF5">
        <w:t>, one</w:t>
      </w:r>
      <w:r>
        <w:t xml:space="preserve"> notice</w:t>
      </w:r>
      <w:r w:rsidR="00125DF5">
        <w:t>s</w:t>
      </w:r>
      <w:r>
        <w:t xml:space="preserve"> that caryophyllene and limonene are the compounds that contribute the most to the headspace</w:t>
      </w:r>
      <w:r w:rsidR="002F7601">
        <w:t xml:space="preserve"> (</w:t>
      </w:r>
      <w:r w:rsidR="002F7601">
        <w:fldChar w:fldCharType="begin"/>
      </w:r>
      <w:r w:rsidR="002F7601">
        <w:instrText xml:space="preserve"> REF _Ref452122647 \h </w:instrText>
      </w:r>
      <w:r w:rsidR="002F7601">
        <w:fldChar w:fldCharType="separate"/>
      </w:r>
      <w:r w:rsidR="0053144D">
        <w:t xml:space="preserve">Figure </w:t>
      </w:r>
      <w:r w:rsidR="0053144D">
        <w:rPr>
          <w:noProof/>
        </w:rPr>
        <w:t>20</w:t>
      </w:r>
      <w:r w:rsidR="002F7601">
        <w:fldChar w:fldCharType="end"/>
      </w:r>
      <w:r w:rsidR="002F7601">
        <w:t>)</w:t>
      </w:r>
      <w:r>
        <w:t>.</w:t>
      </w:r>
      <w:r w:rsidR="002F7601">
        <w:t xml:space="preserve"> </w:t>
      </w:r>
      <w:r w:rsidR="00835361">
        <w:t>The error bars have been included in this figure as an indication of the variability of abundance in the headspace. A</w:t>
      </w:r>
      <w:r w:rsidR="002730E5">
        <w:t>s depicted, a</w:t>
      </w:r>
      <w:r w:rsidR="00835361">
        <w:t xml:space="preserve">lthough </w:t>
      </w:r>
      <w:r w:rsidR="00835361">
        <w:rPr>
          <w:rFonts w:ascii="Calibri" w:hAnsi="Calibri"/>
        </w:rPr>
        <w:t>β</w:t>
      </w:r>
      <w:r w:rsidR="00835361">
        <w:t xml:space="preserve">-myrcene and </w:t>
      </w:r>
      <w:r w:rsidR="00835361">
        <w:rPr>
          <w:rFonts w:cs="Times New Roman"/>
        </w:rPr>
        <w:t>α</w:t>
      </w:r>
      <w:r w:rsidR="00835361">
        <w:t>-pinene are compounds widely found in the heads</w:t>
      </w:r>
      <w:r w:rsidR="002730E5">
        <w:t xml:space="preserve">pace of the samples, the uncertainty of their quantity exists. </w:t>
      </w:r>
    </w:p>
    <w:p w14:paraId="1C2A7040" w14:textId="5C6CF4C6" w:rsidR="003512C0" w:rsidRDefault="00806F95" w:rsidP="00871ADF">
      <w:r>
        <w:fldChar w:fldCharType="begin"/>
      </w:r>
      <w:r>
        <w:instrText xml:space="preserve"> REF _Ref452116553 \h </w:instrText>
      </w:r>
      <w:r>
        <w:fldChar w:fldCharType="separate"/>
      </w:r>
      <w:r w:rsidR="0053144D">
        <w:t xml:space="preserve">Table </w:t>
      </w:r>
      <w:r w:rsidR="0053144D">
        <w:rPr>
          <w:noProof/>
        </w:rPr>
        <w:t>9</w:t>
      </w:r>
      <w:r>
        <w:fldChar w:fldCharType="end"/>
      </w:r>
      <w:r>
        <w:t xml:space="preserve"> shows more in depth information of the composition of terpenes in the headspace of marijuana. For better understanding compounds have been organized in order of average contribution. The relative abundance of caryophyllene is understandable as it is known to contribute larger amounts in dried samples while much less in fresh samples </w:t>
      </w:r>
      <w:r w:rsidR="002730E5">
        <w:fldChar w:fldCharType="begin"/>
      </w:r>
      <w:r w:rsidR="00310601">
        <w:instrText xml:space="preserve"> ADDIN REFMGR.CITE &lt;Refman&gt;&lt;Cite&gt;&lt;Author&gt;Hood&lt;/Author&gt;&lt;Year&gt;1978&lt;/Year&gt;&lt;RecNum&gt;89&lt;/RecNum&gt;&lt;IDText&gt;Headspace volatiles of marihuana and hashish: gas chromatographic analysis of samples of different geographic origin&lt;/IDText&gt;&lt;MDL Ref_Type="Journal"&gt;&lt;Ref_Type&gt;Journal&lt;/Ref_Type&gt;&lt;Ref_ID&gt;89&lt;/Ref_ID&gt;&lt;Title_Primary&gt;Headspace volatiles of marihuana and hashish: gas chromatographic analysis of samples of different geographic origin&lt;/Title_Primary&gt;&lt;Authors_Primary&gt;Hood,L.V.S.&lt;/Authors_Primary&gt;&lt;Authors_Primary&gt;Barry,G.T.&lt;/Authors_Primary&gt;&lt;Date_Primary&gt;1978&lt;/Date_Primary&gt;&lt;Reprint&gt;Not in File&lt;/Reprint&gt;&lt;Start_Page&gt;499&lt;/Start_Page&gt;&lt;End_Page&gt;506&lt;/End_Page&gt;&lt;Periodical&gt;Journal of Chromatography A&lt;/Periodical&gt;&lt;Volume&gt;166&lt;/Volume&gt;&lt;Issue&gt;2&lt;/Issue&gt;&lt;Publisher&gt;Elsevier&lt;/Publisher&gt;&lt;ISSN_ISBN&gt;0021-9673&lt;/ISSN_ISBN&gt;&lt;ZZ_JournalStdAbbrev&gt;&lt;f name="System"&gt;Journal of Chromatography A&lt;/f&gt;&lt;/ZZ_JournalStdAbbrev&gt;&lt;ZZ_WorkformID&gt;1&lt;/ZZ_WorkformID&gt;&lt;/MDL&gt;&lt;/Cite&gt;&lt;/Refman&gt;</w:instrText>
      </w:r>
      <w:r w:rsidR="002730E5">
        <w:fldChar w:fldCharType="separate"/>
      </w:r>
      <w:r w:rsidR="003F5D42">
        <w:rPr>
          <w:noProof/>
        </w:rPr>
        <w:t>(136)</w:t>
      </w:r>
      <w:r w:rsidR="002730E5">
        <w:fldChar w:fldCharType="end"/>
      </w:r>
      <w:r>
        <w:t xml:space="preserve">. In general, the fact that sesquisterpenes constitute a larger amount of terpenes can be explain on the basis of marijuana composition, as it has been found differences in the headspace depending on whether the sample is fresh, dry or moldy. When marijuana is fresh, monoterpenes predominate in the headspace, but when the sample starts drying over time, sesquiterpenes start increasing as result of thermal rearrangement of certain monoterpenes. </w:t>
      </w:r>
    </w:p>
    <w:p w14:paraId="2F94901E" w14:textId="7745292B" w:rsidR="003512C0" w:rsidRDefault="00A009CF" w:rsidP="00747DDF">
      <w:pPr>
        <w:sectPr w:rsidR="003512C0" w:rsidSect="00543F30">
          <w:type w:val="continuous"/>
          <w:pgSz w:w="12240" w:h="15840"/>
          <w:pgMar w:top="1440" w:right="1440" w:bottom="1800" w:left="2160" w:header="720" w:footer="720" w:gutter="0"/>
          <w:cols w:space="720"/>
          <w:docGrid w:linePitch="360"/>
        </w:sectPr>
      </w:pPr>
      <w:r w:rsidRPr="007615C8">
        <w:t>PCA (Figure 21)</w:t>
      </w:r>
      <w:r>
        <w:t xml:space="preserve"> suggested the existence of two principal clusters of unequal within different sections of a marijuana plant: leaves and dried buds. Although the parts of the plant </w:t>
      </w:r>
      <w:r w:rsidRPr="007615C8">
        <w:t xml:space="preserve">shared </w:t>
      </w:r>
      <w:r w:rsidR="007615C8" w:rsidRPr="007615C8">
        <w:t>43</w:t>
      </w:r>
      <w:r w:rsidRPr="007615C8">
        <w:t>% of</w:t>
      </w:r>
      <w:r>
        <w:t xml:space="preserve"> the terpenes, when the complete profile</w:t>
      </w:r>
      <w:r w:rsidR="008335D3">
        <w:t>s</w:t>
      </w:r>
      <w:r>
        <w:t xml:space="preserve"> of VOCs</w:t>
      </w:r>
      <w:r w:rsidR="008335D3">
        <w:t xml:space="preserve"> are</w:t>
      </w:r>
      <w:r>
        <w:t xml:space="preserve"> compared, the leaves form a cluster</w:t>
      </w:r>
      <w:r w:rsidR="008335D3">
        <w:t xml:space="preserve"> separated from the rest. This highlights the differences between profiles and the reason why canines are strictly trained on d</w:t>
      </w:r>
      <w:r w:rsidR="00747DDF">
        <w:t>ried marijuana.</w:t>
      </w:r>
    </w:p>
    <w:p w14:paraId="6307F5CD" w14:textId="5081EC8A" w:rsidR="003512C0" w:rsidRDefault="003512C0" w:rsidP="00747DDF">
      <w:pPr>
        <w:pStyle w:val="Caption"/>
      </w:pPr>
      <w:bookmarkStart w:id="144" w:name="_Ref452116553"/>
      <w:bookmarkStart w:id="145" w:name="_Toc467151307"/>
      <w:r>
        <w:lastRenderedPageBreak/>
        <w:t xml:space="preserve">Table </w:t>
      </w:r>
      <w:fldSimple w:instr=" SEQ Table \* ARABIC ">
        <w:r w:rsidR="0053144D">
          <w:rPr>
            <w:noProof/>
          </w:rPr>
          <w:t>9</w:t>
        </w:r>
      </w:fldSimple>
      <w:bookmarkEnd w:id="144"/>
      <w:r w:rsidR="00302063">
        <w:t>. Contribution (%) of Compounds in Marijuana H</w:t>
      </w:r>
      <w:r>
        <w:t>eadspace</w:t>
      </w:r>
      <w:bookmarkEnd w:id="145"/>
    </w:p>
    <w:tbl>
      <w:tblPr>
        <w:tblW w:w="4872" w:type="pct"/>
        <w:jc w:val="center"/>
        <w:tblLook w:val="04A0" w:firstRow="1" w:lastRow="0" w:firstColumn="1" w:lastColumn="0" w:noHBand="0" w:noVBand="1"/>
      </w:tblPr>
      <w:tblGrid>
        <w:gridCol w:w="3599"/>
        <w:gridCol w:w="790"/>
        <w:gridCol w:w="790"/>
        <w:gridCol w:w="790"/>
        <w:gridCol w:w="791"/>
        <w:gridCol w:w="791"/>
        <w:gridCol w:w="791"/>
        <w:gridCol w:w="791"/>
        <w:gridCol w:w="791"/>
        <w:gridCol w:w="791"/>
        <w:gridCol w:w="791"/>
        <w:gridCol w:w="771"/>
      </w:tblGrid>
      <w:tr w:rsidR="003512C0" w:rsidRPr="00943E9B" w14:paraId="3E87F14F" w14:textId="77777777" w:rsidTr="00747DDF">
        <w:trPr>
          <w:trHeight w:val="432"/>
          <w:jc w:val="center"/>
        </w:trPr>
        <w:tc>
          <w:tcPr>
            <w:tcW w:w="1466" w:type="pct"/>
            <w:tcBorders>
              <w:top w:val="single" w:sz="4" w:space="0" w:color="auto"/>
              <w:left w:val="nil"/>
              <w:bottom w:val="single" w:sz="4" w:space="0" w:color="auto"/>
              <w:right w:val="nil"/>
            </w:tcBorders>
            <w:shd w:val="clear" w:color="auto" w:fill="auto"/>
            <w:noWrap/>
            <w:vAlign w:val="center"/>
          </w:tcPr>
          <w:p w14:paraId="436D92CA" w14:textId="77777777" w:rsidR="003512C0" w:rsidRPr="00943E9B" w:rsidRDefault="003512C0" w:rsidP="00D440F6">
            <w:pPr>
              <w:spacing w:line="240" w:lineRule="auto"/>
              <w:ind w:firstLine="0"/>
              <w:jc w:val="left"/>
              <w:rPr>
                <w:rFonts w:eastAsia="Times New Roman" w:cs="Times New Roman"/>
                <w:color w:val="000000"/>
                <w:szCs w:val="24"/>
              </w:rPr>
            </w:pPr>
            <w:r>
              <w:rPr>
                <w:rFonts w:eastAsia="Times New Roman" w:cs="Times New Roman"/>
                <w:color w:val="000000"/>
                <w:szCs w:val="24"/>
              </w:rPr>
              <w:t>Compounds</w:t>
            </w:r>
          </w:p>
        </w:tc>
        <w:tc>
          <w:tcPr>
            <w:tcW w:w="322" w:type="pct"/>
            <w:tcBorders>
              <w:top w:val="single" w:sz="4" w:space="0" w:color="auto"/>
              <w:left w:val="nil"/>
              <w:bottom w:val="single" w:sz="4" w:space="0" w:color="auto"/>
              <w:right w:val="nil"/>
            </w:tcBorders>
            <w:shd w:val="clear" w:color="auto" w:fill="auto"/>
            <w:noWrap/>
            <w:vAlign w:val="center"/>
          </w:tcPr>
          <w:p w14:paraId="5DA52DA4"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A</w:t>
            </w:r>
          </w:p>
        </w:tc>
        <w:tc>
          <w:tcPr>
            <w:tcW w:w="322" w:type="pct"/>
            <w:tcBorders>
              <w:top w:val="single" w:sz="4" w:space="0" w:color="auto"/>
              <w:left w:val="nil"/>
              <w:bottom w:val="single" w:sz="4" w:space="0" w:color="auto"/>
              <w:right w:val="nil"/>
            </w:tcBorders>
            <w:shd w:val="clear" w:color="auto" w:fill="auto"/>
            <w:noWrap/>
            <w:vAlign w:val="center"/>
          </w:tcPr>
          <w:p w14:paraId="24D4D9C0"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B</w:t>
            </w:r>
          </w:p>
        </w:tc>
        <w:tc>
          <w:tcPr>
            <w:tcW w:w="322" w:type="pct"/>
            <w:tcBorders>
              <w:top w:val="single" w:sz="4" w:space="0" w:color="auto"/>
              <w:left w:val="nil"/>
              <w:bottom w:val="single" w:sz="4" w:space="0" w:color="auto"/>
              <w:right w:val="nil"/>
            </w:tcBorders>
            <w:shd w:val="clear" w:color="auto" w:fill="auto"/>
            <w:noWrap/>
            <w:vAlign w:val="center"/>
          </w:tcPr>
          <w:p w14:paraId="14B2672E"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C</w:t>
            </w:r>
          </w:p>
        </w:tc>
        <w:tc>
          <w:tcPr>
            <w:tcW w:w="322" w:type="pct"/>
            <w:tcBorders>
              <w:top w:val="single" w:sz="4" w:space="0" w:color="auto"/>
              <w:left w:val="nil"/>
              <w:bottom w:val="single" w:sz="4" w:space="0" w:color="auto"/>
              <w:right w:val="nil"/>
            </w:tcBorders>
            <w:shd w:val="clear" w:color="auto" w:fill="auto"/>
            <w:noWrap/>
            <w:vAlign w:val="center"/>
          </w:tcPr>
          <w:p w14:paraId="1B2D0DAE"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D</w:t>
            </w:r>
          </w:p>
        </w:tc>
        <w:tc>
          <w:tcPr>
            <w:tcW w:w="322" w:type="pct"/>
            <w:tcBorders>
              <w:top w:val="single" w:sz="4" w:space="0" w:color="auto"/>
              <w:left w:val="nil"/>
              <w:bottom w:val="single" w:sz="4" w:space="0" w:color="auto"/>
              <w:right w:val="nil"/>
            </w:tcBorders>
            <w:shd w:val="clear" w:color="auto" w:fill="auto"/>
            <w:noWrap/>
            <w:vAlign w:val="center"/>
          </w:tcPr>
          <w:p w14:paraId="2A728801"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E</w:t>
            </w:r>
          </w:p>
        </w:tc>
        <w:tc>
          <w:tcPr>
            <w:tcW w:w="322" w:type="pct"/>
            <w:tcBorders>
              <w:top w:val="single" w:sz="4" w:space="0" w:color="auto"/>
              <w:left w:val="nil"/>
              <w:bottom w:val="single" w:sz="4" w:space="0" w:color="auto"/>
              <w:right w:val="nil"/>
            </w:tcBorders>
            <w:shd w:val="clear" w:color="auto" w:fill="auto"/>
            <w:noWrap/>
            <w:vAlign w:val="center"/>
          </w:tcPr>
          <w:p w14:paraId="06D86642"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F</w:t>
            </w:r>
          </w:p>
        </w:tc>
        <w:tc>
          <w:tcPr>
            <w:tcW w:w="322" w:type="pct"/>
            <w:tcBorders>
              <w:top w:val="single" w:sz="4" w:space="0" w:color="auto"/>
              <w:left w:val="nil"/>
              <w:bottom w:val="single" w:sz="4" w:space="0" w:color="auto"/>
              <w:right w:val="nil"/>
            </w:tcBorders>
            <w:shd w:val="clear" w:color="auto" w:fill="auto"/>
            <w:noWrap/>
            <w:vAlign w:val="center"/>
          </w:tcPr>
          <w:p w14:paraId="36D7A7ED"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G</w:t>
            </w:r>
          </w:p>
        </w:tc>
        <w:tc>
          <w:tcPr>
            <w:tcW w:w="322" w:type="pct"/>
            <w:tcBorders>
              <w:top w:val="single" w:sz="4" w:space="0" w:color="auto"/>
              <w:left w:val="nil"/>
              <w:bottom w:val="single" w:sz="4" w:space="0" w:color="auto"/>
              <w:right w:val="nil"/>
            </w:tcBorders>
            <w:shd w:val="clear" w:color="auto" w:fill="auto"/>
            <w:noWrap/>
            <w:vAlign w:val="center"/>
          </w:tcPr>
          <w:p w14:paraId="0A52008C"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H</w:t>
            </w:r>
          </w:p>
        </w:tc>
        <w:tc>
          <w:tcPr>
            <w:tcW w:w="322" w:type="pct"/>
            <w:tcBorders>
              <w:top w:val="single" w:sz="4" w:space="0" w:color="auto"/>
              <w:left w:val="nil"/>
              <w:bottom w:val="single" w:sz="4" w:space="0" w:color="auto"/>
              <w:right w:val="nil"/>
            </w:tcBorders>
            <w:shd w:val="clear" w:color="auto" w:fill="auto"/>
            <w:noWrap/>
            <w:vAlign w:val="center"/>
          </w:tcPr>
          <w:p w14:paraId="06EBBF59"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I</w:t>
            </w:r>
          </w:p>
        </w:tc>
        <w:tc>
          <w:tcPr>
            <w:tcW w:w="322" w:type="pct"/>
            <w:tcBorders>
              <w:top w:val="single" w:sz="4" w:space="0" w:color="auto"/>
              <w:left w:val="nil"/>
              <w:bottom w:val="single" w:sz="4" w:space="0" w:color="auto"/>
              <w:right w:val="nil"/>
            </w:tcBorders>
            <w:shd w:val="clear" w:color="auto" w:fill="auto"/>
            <w:noWrap/>
            <w:vAlign w:val="center"/>
          </w:tcPr>
          <w:p w14:paraId="1D186D8F" w14:textId="77777777" w:rsidR="003512C0" w:rsidRPr="00943E9B" w:rsidRDefault="003512C0" w:rsidP="00D440F6">
            <w:pPr>
              <w:spacing w:line="240" w:lineRule="auto"/>
              <w:ind w:firstLine="0"/>
              <w:rPr>
                <w:rFonts w:eastAsia="Times New Roman" w:cs="Times New Roman"/>
                <w:color w:val="000000"/>
                <w:szCs w:val="24"/>
              </w:rPr>
            </w:pPr>
            <w:r>
              <w:rPr>
                <w:rFonts w:eastAsia="Times New Roman" w:cs="Times New Roman"/>
                <w:color w:val="000000"/>
                <w:szCs w:val="24"/>
              </w:rPr>
              <w:t>J</w:t>
            </w:r>
          </w:p>
        </w:tc>
        <w:tc>
          <w:tcPr>
            <w:tcW w:w="317" w:type="pct"/>
            <w:tcBorders>
              <w:top w:val="single" w:sz="4" w:space="0" w:color="auto"/>
              <w:left w:val="nil"/>
              <w:bottom w:val="single" w:sz="4" w:space="0" w:color="auto"/>
              <w:right w:val="nil"/>
            </w:tcBorders>
            <w:shd w:val="clear" w:color="auto" w:fill="auto"/>
            <w:noWrap/>
            <w:vAlign w:val="center"/>
          </w:tcPr>
          <w:p w14:paraId="4D2FD194"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Av.</w:t>
            </w:r>
          </w:p>
        </w:tc>
      </w:tr>
      <w:tr w:rsidR="003512C0" w:rsidRPr="00943E9B" w14:paraId="4475D84E" w14:textId="77777777" w:rsidTr="00747DDF">
        <w:trPr>
          <w:trHeight w:val="432"/>
          <w:jc w:val="center"/>
        </w:trPr>
        <w:tc>
          <w:tcPr>
            <w:tcW w:w="1466" w:type="pct"/>
            <w:tcBorders>
              <w:top w:val="single" w:sz="4" w:space="0" w:color="auto"/>
              <w:left w:val="nil"/>
              <w:bottom w:val="nil"/>
              <w:right w:val="nil"/>
            </w:tcBorders>
            <w:shd w:val="clear" w:color="auto" w:fill="auto"/>
            <w:noWrap/>
            <w:vAlign w:val="center"/>
            <w:hideMark/>
          </w:tcPr>
          <w:p w14:paraId="004135AD"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Caryophyllene</w:t>
            </w:r>
          </w:p>
        </w:tc>
        <w:tc>
          <w:tcPr>
            <w:tcW w:w="322" w:type="pct"/>
            <w:tcBorders>
              <w:top w:val="single" w:sz="4" w:space="0" w:color="auto"/>
              <w:left w:val="nil"/>
              <w:bottom w:val="nil"/>
              <w:right w:val="nil"/>
            </w:tcBorders>
            <w:shd w:val="clear" w:color="auto" w:fill="auto"/>
            <w:noWrap/>
            <w:vAlign w:val="center"/>
            <w:hideMark/>
          </w:tcPr>
          <w:p w14:paraId="60B4D66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0.1</w:t>
            </w:r>
          </w:p>
        </w:tc>
        <w:tc>
          <w:tcPr>
            <w:tcW w:w="322" w:type="pct"/>
            <w:tcBorders>
              <w:top w:val="single" w:sz="4" w:space="0" w:color="auto"/>
              <w:left w:val="nil"/>
              <w:bottom w:val="nil"/>
              <w:right w:val="nil"/>
            </w:tcBorders>
            <w:shd w:val="clear" w:color="auto" w:fill="auto"/>
            <w:noWrap/>
            <w:vAlign w:val="center"/>
            <w:hideMark/>
          </w:tcPr>
          <w:p w14:paraId="149151B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3.4</w:t>
            </w:r>
          </w:p>
        </w:tc>
        <w:tc>
          <w:tcPr>
            <w:tcW w:w="322" w:type="pct"/>
            <w:tcBorders>
              <w:top w:val="single" w:sz="4" w:space="0" w:color="auto"/>
              <w:left w:val="nil"/>
              <w:bottom w:val="nil"/>
              <w:right w:val="nil"/>
            </w:tcBorders>
            <w:shd w:val="clear" w:color="auto" w:fill="auto"/>
            <w:noWrap/>
            <w:vAlign w:val="center"/>
            <w:hideMark/>
          </w:tcPr>
          <w:p w14:paraId="25F8686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3.7</w:t>
            </w:r>
          </w:p>
        </w:tc>
        <w:tc>
          <w:tcPr>
            <w:tcW w:w="322" w:type="pct"/>
            <w:tcBorders>
              <w:top w:val="single" w:sz="4" w:space="0" w:color="auto"/>
              <w:left w:val="nil"/>
              <w:bottom w:val="nil"/>
              <w:right w:val="nil"/>
            </w:tcBorders>
            <w:shd w:val="clear" w:color="auto" w:fill="auto"/>
            <w:noWrap/>
            <w:vAlign w:val="center"/>
            <w:hideMark/>
          </w:tcPr>
          <w:p w14:paraId="45C9A3C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6.7</w:t>
            </w:r>
          </w:p>
        </w:tc>
        <w:tc>
          <w:tcPr>
            <w:tcW w:w="322" w:type="pct"/>
            <w:tcBorders>
              <w:top w:val="single" w:sz="4" w:space="0" w:color="auto"/>
              <w:left w:val="nil"/>
              <w:bottom w:val="nil"/>
              <w:right w:val="nil"/>
            </w:tcBorders>
            <w:shd w:val="clear" w:color="auto" w:fill="auto"/>
            <w:noWrap/>
            <w:vAlign w:val="center"/>
            <w:hideMark/>
          </w:tcPr>
          <w:p w14:paraId="639D3F9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9.8</w:t>
            </w:r>
          </w:p>
        </w:tc>
        <w:tc>
          <w:tcPr>
            <w:tcW w:w="322" w:type="pct"/>
            <w:tcBorders>
              <w:top w:val="single" w:sz="4" w:space="0" w:color="auto"/>
              <w:left w:val="nil"/>
              <w:bottom w:val="nil"/>
              <w:right w:val="nil"/>
            </w:tcBorders>
            <w:shd w:val="clear" w:color="auto" w:fill="auto"/>
            <w:noWrap/>
            <w:vAlign w:val="center"/>
            <w:hideMark/>
          </w:tcPr>
          <w:p w14:paraId="229D817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0.4</w:t>
            </w:r>
          </w:p>
        </w:tc>
        <w:tc>
          <w:tcPr>
            <w:tcW w:w="322" w:type="pct"/>
            <w:tcBorders>
              <w:top w:val="single" w:sz="4" w:space="0" w:color="auto"/>
              <w:left w:val="nil"/>
              <w:bottom w:val="nil"/>
              <w:right w:val="nil"/>
            </w:tcBorders>
            <w:shd w:val="clear" w:color="auto" w:fill="auto"/>
            <w:noWrap/>
            <w:vAlign w:val="center"/>
            <w:hideMark/>
          </w:tcPr>
          <w:p w14:paraId="0F7B69A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9.4</w:t>
            </w:r>
          </w:p>
        </w:tc>
        <w:tc>
          <w:tcPr>
            <w:tcW w:w="322" w:type="pct"/>
            <w:tcBorders>
              <w:top w:val="single" w:sz="4" w:space="0" w:color="auto"/>
              <w:left w:val="nil"/>
              <w:bottom w:val="nil"/>
              <w:right w:val="nil"/>
            </w:tcBorders>
            <w:shd w:val="clear" w:color="auto" w:fill="auto"/>
            <w:noWrap/>
            <w:vAlign w:val="center"/>
            <w:hideMark/>
          </w:tcPr>
          <w:p w14:paraId="0C90D57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6.0</w:t>
            </w:r>
          </w:p>
        </w:tc>
        <w:tc>
          <w:tcPr>
            <w:tcW w:w="322" w:type="pct"/>
            <w:tcBorders>
              <w:top w:val="single" w:sz="4" w:space="0" w:color="auto"/>
              <w:left w:val="nil"/>
              <w:bottom w:val="nil"/>
              <w:right w:val="nil"/>
            </w:tcBorders>
            <w:shd w:val="clear" w:color="auto" w:fill="auto"/>
            <w:noWrap/>
            <w:vAlign w:val="center"/>
            <w:hideMark/>
          </w:tcPr>
          <w:p w14:paraId="2B5A90C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2.7</w:t>
            </w:r>
          </w:p>
        </w:tc>
        <w:tc>
          <w:tcPr>
            <w:tcW w:w="322" w:type="pct"/>
            <w:tcBorders>
              <w:top w:val="single" w:sz="4" w:space="0" w:color="auto"/>
              <w:left w:val="nil"/>
              <w:bottom w:val="nil"/>
              <w:right w:val="nil"/>
            </w:tcBorders>
            <w:shd w:val="clear" w:color="auto" w:fill="auto"/>
            <w:noWrap/>
            <w:vAlign w:val="center"/>
            <w:hideMark/>
          </w:tcPr>
          <w:p w14:paraId="4C71B60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5.5</w:t>
            </w:r>
          </w:p>
        </w:tc>
        <w:tc>
          <w:tcPr>
            <w:tcW w:w="317" w:type="pct"/>
            <w:tcBorders>
              <w:top w:val="single" w:sz="4" w:space="0" w:color="auto"/>
              <w:left w:val="nil"/>
              <w:bottom w:val="nil"/>
              <w:right w:val="nil"/>
            </w:tcBorders>
            <w:shd w:val="clear" w:color="auto" w:fill="auto"/>
            <w:noWrap/>
            <w:vAlign w:val="center"/>
            <w:hideMark/>
          </w:tcPr>
          <w:p w14:paraId="4161152B"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25.7</w:t>
            </w:r>
          </w:p>
        </w:tc>
      </w:tr>
      <w:tr w:rsidR="003512C0" w:rsidRPr="00943E9B" w14:paraId="2F43004A"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77F7FF53"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Linalool</w:t>
            </w:r>
          </w:p>
        </w:tc>
        <w:tc>
          <w:tcPr>
            <w:tcW w:w="322" w:type="pct"/>
            <w:tcBorders>
              <w:top w:val="nil"/>
              <w:left w:val="nil"/>
              <w:bottom w:val="nil"/>
              <w:right w:val="nil"/>
            </w:tcBorders>
            <w:shd w:val="clear" w:color="auto" w:fill="auto"/>
            <w:noWrap/>
            <w:vAlign w:val="center"/>
            <w:hideMark/>
          </w:tcPr>
          <w:p w14:paraId="000B0EF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5</w:t>
            </w:r>
          </w:p>
        </w:tc>
        <w:tc>
          <w:tcPr>
            <w:tcW w:w="322" w:type="pct"/>
            <w:tcBorders>
              <w:top w:val="nil"/>
              <w:left w:val="nil"/>
              <w:bottom w:val="nil"/>
              <w:right w:val="nil"/>
            </w:tcBorders>
            <w:shd w:val="clear" w:color="auto" w:fill="auto"/>
            <w:noWrap/>
            <w:vAlign w:val="center"/>
            <w:hideMark/>
          </w:tcPr>
          <w:p w14:paraId="4348C35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3</w:t>
            </w:r>
          </w:p>
        </w:tc>
        <w:tc>
          <w:tcPr>
            <w:tcW w:w="322" w:type="pct"/>
            <w:tcBorders>
              <w:top w:val="nil"/>
              <w:left w:val="nil"/>
              <w:bottom w:val="nil"/>
              <w:right w:val="nil"/>
            </w:tcBorders>
            <w:shd w:val="clear" w:color="auto" w:fill="auto"/>
            <w:noWrap/>
            <w:vAlign w:val="center"/>
            <w:hideMark/>
          </w:tcPr>
          <w:p w14:paraId="597B86C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8.0</w:t>
            </w:r>
          </w:p>
        </w:tc>
        <w:tc>
          <w:tcPr>
            <w:tcW w:w="322" w:type="pct"/>
            <w:tcBorders>
              <w:top w:val="nil"/>
              <w:left w:val="nil"/>
              <w:bottom w:val="nil"/>
              <w:right w:val="nil"/>
            </w:tcBorders>
            <w:shd w:val="clear" w:color="auto" w:fill="auto"/>
            <w:noWrap/>
            <w:vAlign w:val="center"/>
            <w:hideMark/>
          </w:tcPr>
          <w:p w14:paraId="72EE460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9</w:t>
            </w:r>
          </w:p>
        </w:tc>
        <w:tc>
          <w:tcPr>
            <w:tcW w:w="322" w:type="pct"/>
            <w:tcBorders>
              <w:top w:val="nil"/>
              <w:left w:val="nil"/>
              <w:bottom w:val="nil"/>
              <w:right w:val="nil"/>
            </w:tcBorders>
            <w:shd w:val="clear" w:color="auto" w:fill="auto"/>
            <w:noWrap/>
            <w:vAlign w:val="center"/>
            <w:hideMark/>
          </w:tcPr>
          <w:p w14:paraId="3A023EA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0</w:t>
            </w:r>
          </w:p>
        </w:tc>
        <w:tc>
          <w:tcPr>
            <w:tcW w:w="322" w:type="pct"/>
            <w:tcBorders>
              <w:top w:val="nil"/>
              <w:left w:val="nil"/>
              <w:bottom w:val="nil"/>
              <w:right w:val="nil"/>
            </w:tcBorders>
            <w:shd w:val="clear" w:color="auto" w:fill="auto"/>
            <w:noWrap/>
            <w:vAlign w:val="center"/>
            <w:hideMark/>
          </w:tcPr>
          <w:p w14:paraId="032B910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8.7</w:t>
            </w:r>
          </w:p>
        </w:tc>
        <w:tc>
          <w:tcPr>
            <w:tcW w:w="322" w:type="pct"/>
            <w:tcBorders>
              <w:top w:val="nil"/>
              <w:left w:val="nil"/>
              <w:bottom w:val="nil"/>
              <w:right w:val="nil"/>
            </w:tcBorders>
            <w:shd w:val="clear" w:color="auto" w:fill="auto"/>
            <w:noWrap/>
            <w:vAlign w:val="center"/>
            <w:hideMark/>
          </w:tcPr>
          <w:p w14:paraId="396757A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3.5</w:t>
            </w:r>
          </w:p>
        </w:tc>
        <w:tc>
          <w:tcPr>
            <w:tcW w:w="322" w:type="pct"/>
            <w:tcBorders>
              <w:top w:val="nil"/>
              <w:left w:val="nil"/>
              <w:bottom w:val="nil"/>
              <w:right w:val="nil"/>
            </w:tcBorders>
            <w:shd w:val="clear" w:color="auto" w:fill="auto"/>
            <w:noWrap/>
            <w:vAlign w:val="center"/>
            <w:hideMark/>
          </w:tcPr>
          <w:p w14:paraId="4C9AEF5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9.6</w:t>
            </w:r>
          </w:p>
        </w:tc>
        <w:tc>
          <w:tcPr>
            <w:tcW w:w="322" w:type="pct"/>
            <w:tcBorders>
              <w:top w:val="nil"/>
              <w:left w:val="nil"/>
              <w:bottom w:val="nil"/>
              <w:right w:val="nil"/>
            </w:tcBorders>
            <w:shd w:val="clear" w:color="auto" w:fill="auto"/>
            <w:noWrap/>
            <w:vAlign w:val="center"/>
            <w:hideMark/>
          </w:tcPr>
          <w:p w14:paraId="6EDD0AF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6.7</w:t>
            </w:r>
          </w:p>
        </w:tc>
        <w:tc>
          <w:tcPr>
            <w:tcW w:w="322" w:type="pct"/>
            <w:tcBorders>
              <w:top w:val="nil"/>
              <w:left w:val="nil"/>
              <w:bottom w:val="nil"/>
              <w:right w:val="nil"/>
            </w:tcBorders>
            <w:shd w:val="clear" w:color="auto" w:fill="auto"/>
            <w:noWrap/>
            <w:vAlign w:val="center"/>
            <w:hideMark/>
          </w:tcPr>
          <w:p w14:paraId="30FA733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8.9</w:t>
            </w:r>
          </w:p>
        </w:tc>
        <w:tc>
          <w:tcPr>
            <w:tcW w:w="317" w:type="pct"/>
            <w:tcBorders>
              <w:top w:val="nil"/>
              <w:left w:val="nil"/>
              <w:bottom w:val="nil"/>
              <w:right w:val="nil"/>
            </w:tcBorders>
            <w:shd w:val="clear" w:color="auto" w:fill="auto"/>
            <w:noWrap/>
            <w:vAlign w:val="center"/>
            <w:hideMark/>
          </w:tcPr>
          <w:p w14:paraId="13228B34"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3.9</w:t>
            </w:r>
          </w:p>
        </w:tc>
      </w:tr>
      <w:tr w:rsidR="003512C0" w:rsidRPr="00943E9B" w14:paraId="55EE88B3"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386EEBC7"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α-Caryophyllene</w:t>
            </w:r>
          </w:p>
        </w:tc>
        <w:tc>
          <w:tcPr>
            <w:tcW w:w="322" w:type="pct"/>
            <w:tcBorders>
              <w:top w:val="nil"/>
              <w:left w:val="nil"/>
              <w:bottom w:val="nil"/>
              <w:right w:val="nil"/>
            </w:tcBorders>
            <w:shd w:val="clear" w:color="auto" w:fill="auto"/>
            <w:noWrap/>
            <w:vAlign w:val="center"/>
            <w:hideMark/>
          </w:tcPr>
          <w:p w14:paraId="1258036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5.6</w:t>
            </w:r>
          </w:p>
        </w:tc>
        <w:tc>
          <w:tcPr>
            <w:tcW w:w="322" w:type="pct"/>
            <w:tcBorders>
              <w:top w:val="nil"/>
              <w:left w:val="nil"/>
              <w:bottom w:val="nil"/>
              <w:right w:val="nil"/>
            </w:tcBorders>
            <w:shd w:val="clear" w:color="auto" w:fill="auto"/>
            <w:noWrap/>
            <w:vAlign w:val="center"/>
            <w:hideMark/>
          </w:tcPr>
          <w:p w14:paraId="5587D65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4.2</w:t>
            </w:r>
          </w:p>
        </w:tc>
        <w:tc>
          <w:tcPr>
            <w:tcW w:w="322" w:type="pct"/>
            <w:tcBorders>
              <w:top w:val="nil"/>
              <w:left w:val="nil"/>
              <w:bottom w:val="nil"/>
              <w:right w:val="nil"/>
            </w:tcBorders>
            <w:shd w:val="clear" w:color="auto" w:fill="auto"/>
            <w:noWrap/>
            <w:vAlign w:val="center"/>
            <w:hideMark/>
          </w:tcPr>
          <w:p w14:paraId="5736C9D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8</w:t>
            </w:r>
          </w:p>
        </w:tc>
        <w:tc>
          <w:tcPr>
            <w:tcW w:w="322" w:type="pct"/>
            <w:tcBorders>
              <w:top w:val="nil"/>
              <w:left w:val="nil"/>
              <w:bottom w:val="nil"/>
              <w:right w:val="nil"/>
            </w:tcBorders>
            <w:shd w:val="clear" w:color="auto" w:fill="auto"/>
            <w:noWrap/>
            <w:vAlign w:val="center"/>
            <w:hideMark/>
          </w:tcPr>
          <w:p w14:paraId="6BE9BE6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9.8</w:t>
            </w:r>
          </w:p>
        </w:tc>
        <w:tc>
          <w:tcPr>
            <w:tcW w:w="322" w:type="pct"/>
            <w:tcBorders>
              <w:top w:val="nil"/>
              <w:left w:val="nil"/>
              <w:bottom w:val="nil"/>
              <w:right w:val="nil"/>
            </w:tcBorders>
            <w:shd w:val="clear" w:color="auto" w:fill="auto"/>
            <w:noWrap/>
            <w:vAlign w:val="center"/>
            <w:hideMark/>
          </w:tcPr>
          <w:p w14:paraId="01396C7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5.7</w:t>
            </w:r>
          </w:p>
        </w:tc>
        <w:tc>
          <w:tcPr>
            <w:tcW w:w="322" w:type="pct"/>
            <w:tcBorders>
              <w:top w:val="nil"/>
              <w:left w:val="nil"/>
              <w:bottom w:val="nil"/>
              <w:right w:val="nil"/>
            </w:tcBorders>
            <w:shd w:val="clear" w:color="auto" w:fill="auto"/>
            <w:noWrap/>
            <w:vAlign w:val="center"/>
            <w:hideMark/>
          </w:tcPr>
          <w:p w14:paraId="1302501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9</w:t>
            </w:r>
          </w:p>
        </w:tc>
        <w:tc>
          <w:tcPr>
            <w:tcW w:w="322" w:type="pct"/>
            <w:tcBorders>
              <w:top w:val="nil"/>
              <w:left w:val="nil"/>
              <w:bottom w:val="nil"/>
              <w:right w:val="nil"/>
            </w:tcBorders>
            <w:shd w:val="clear" w:color="auto" w:fill="auto"/>
            <w:noWrap/>
            <w:vAlign w:val="center"/>
            <w:hideMark/>
          </w:tcPr>
          <w:p w14:paraId="5AC86EA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3.3</w:t>
            </w:r>
          </w:p>
        </w:tc>
        <w:tc>
          <w:tcPr>
            <w:tcW w:w="322" w:type="pct"/>
            <w:tcBorders>
              <w:top w:val="nil"/>
              <w:left w:val="nil"/>
              <w:bottom w:val="nil"/>
              <w:right w:val="nil"/>
            </w:tcBorders>
            <w:shd w:val="clear" w:color="auto" w:fill="auto"/>
            <w:noWrap/>
            <w:vAlign w:val="center"/>
            <w:hideMark/>
          </w:tcPr>
          <w:p w14:paraId="564A0D9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2</w:t>
            </w:r>
          </w:p>
        </w:tc>
        <w:tc>
          <w:tcPr>
            <w:tcW w:w="322" w:type="pct"/>
            <w:tcBorders>
              <w:top w:val="nil"/>
              <w:left w:val="nil"/>
              <w:bottom w:val="nil"/>
              <w:right w:val="nil"/>
            </w:tcBorders>
            <w:shd w:val="clear" w:color="auto" w:fill="auto"/>
            <w:noWrap/>
            <w:vAlign w:val="center"/>
            <w:hideMark/>
          </w:tcPr>
          <w:p w14:paraId="71F93BD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2</w:t>
            </w:r>
          </w:p>
        </w:tc>
        <w:tc>
          <w:tcPr>
            <w:tcW w:w="322" w:type="pct"/>
            <w:tcBorders>
              <w:top w:val="nil"/>
              <w:left w:val="nil"/>
              <w:bottom w:val="nil"/>
              <w:right w:val="nil"/>
            </w:tcBorders>
            <w:shd w:val="clear" w:color="auto" w:fill="auto"/>
            <w:noWrap/>
            <w:vAlign w:val="center"/>
            <w:hideMark/>
          </w:tcPr>
          <w:p w14:paraId="01789D7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0.0</w:t>
            </w:r>
          </w:p>
        </w:tc>
        <w:tc>
          <w:tcPr>
            <w:tcW w:w="317" w:type="pct"/>
            <w:tcBorders>
              <w:top w:val="nil"/>
              <w:left w:val="nil"/>
              <w:bottom w:val="nil"/>
              <w:right w:val="nil"/>
            </w:tcBorders>
            <w:shd w:val="clear" w:color="auto" w:fill="auto"/>
            <w:noWrap/>
            <w:vAlign w:val="center"/>
            <w:hideMark/>
          </w:tcPr>
          <w:p w14:paraId="0B3D9E4C"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3.7</w:t>
            </w:r>
          </w:p>
        </w:tc>
      </w:tr>
      <w:tr w:rsidR="003512C0" w:rsidRPr="00943E9B" w14:paraId="43181608"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3AFF1E1F"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β-Myrcene</w:t>
            </w:r>
          </w:p>
        </w:tc>
        <w:tc>
          <w:tcPr>
            <w:tcW w:w="322" w:type="pct"/>
            <w:tcBorders>
              <w:top w:val="nil"/>
              <w:left w:val="nil"/>
              <w:bottom w:val="nil"/>
              <w:right w:val="nil"/>
            </w:tcBorders>
            <w:shd w:val="clear" w:color="auto" w:fill="auto"/>
            <w:noWrap/>
            <w:vAlign w:val="center"/>
            <w:hideMark/>
          </w:tcPr>
          <w:p w14:paraId="68335A6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5</w:t>
            </w:r>
          </w:p>
        </w:tc>
        <w:tc>
          <w:tcPr>
            <w:tcW w:w="322" w:type="pct"/>
            <w:tcBorders>
              <w:top w:val="nil"/>
              <w:left w:val="nil"/>
              <w:bottom w:val="nil"/>
              <w:right w:val="nil"/>
            </w:tcBorders>
            <w:shd w:val="clear" w:color="auto" w:fill="auto"/>
            <w:noWrap/>
            <w:vAlign w:val="center"/>
            <w:hideMark/>
          </w:tcPr>
          <w:p w14:paraId="151F5A9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5.6</w:t>
            </w:r>
          </w:p>
        </w:tc>
        <w:tc>
          <w:tcPr>
            <w:tcW w:w="322" w:type="pct"/>
            <w:tcBorders>
              <w:top w:val="nil"/>
              <w:left w:val="nil"/>
              <w:bottom w:val="nil"/>
              <w:right w:val="nil"/>
            </w:tcBorders>
            <w:shd w:val="clear" w:color="auto" w:fill="auto"/>
            <w:noWrap/>
            <w:vAlign w:val="center"/>
            <w:hideMark/>
          </w:tcPr>
          <w:p w14:paraId="6EE3F9E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9</w:t>
            </w:r>
          </w:p>
        </w:tc>
        <w:tc>
          <w:tcPr>
            <w:tcW w:w="322" w:type="pct"/>
            <w:tcBorders>
              <w:top w:val="nil"/>
              <w:left w:val="nil"/>
              <w:bottom w:val="nil"/>
              <w:right w:val="nil"/>
            </w:tcBorders>
            <w:shd w:val="clear" w:color="auto" w:fill="auto"/>
            <w:noWrap/>
            <w:vAlign w:val="center"/>
            <w:hideMark/>
          </w:tcPr>
          <w:p w14:paraId="3AF7B81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8.7</w:t>
            </w:r>
          </w:p>
        </w:tc>
        <w:tc>
          <w:tcPr>
            <w:tcW w:w="322" w:type="pct"/>
            <w:tcBorders>
              <w:top w:val="nil"/>
              <w:left w:val="nil"/>
              <w:bottom w:val="nil"/>
              <w:right w:val="nil"/>
            </w:tcBorders>
            <w:shd w:val="clear" w:color="auto" w:fill="auto"/>
            <w:noWrap/>
            <w:vAlign w:val="center"/>
            <w:hideMark/>
          </w:tcPr>
          <w:p w14:paraId="4C5F013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4</w:t>
            </w:r>
          </w:p>
        </w:tc>
        <w:tc>
          <w:tcPr>
            <w:tcW w:w="322" w:type="pct"/>
            <w:tcBorders>
              <w:top w:val="nil"/>
              <w:left w:val="nil"/>
              <w:bottom w:val="nil"/>
              <w:right w:val="nil"/>
            </w:tcBorders>
            <w:shd w:val="clear" w:color="auto" w:fill="auto"/>
            <w:noWrap/>
            <w:vAlign w:val="center"/>
            <w:hideMark/>
          </w:tcPr>
          <w:p w14:paraId="73BF265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6.6</w:t>
            </w:r>
          </w:p>
        </w:tc>
        <w:tc>
          <w:tcPr>
            <w:tcW w:w="322" w:type="pct"/>
            <w:tcBorders>
              <w:top w:val="nil"/>
              <w:left w:val="nil"/>
              <w:bottom w:val="nil"/>
              <w:right w:val="nil"/>
            </w:tcBorders>
            <w:shd w:val="clear" w:color="auto" w:fill="auto"/>
            <w:noWrap/>
            <w:vAlign w:val="center"/>
            <w:hideMark/>
          </w:tcPr>
          <w:p w14:paraId="072E1B9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0EE536D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6.2</w:t>
            </w:r>
          </w:p>
        </w:tc>
        <w:tc>
          <w:tcPr>
            <w:tcW w:w="322" w:type="pct"/>
            <w:tcBorders>
              <w:top w:val="nil"/>
              <w:left w:val="nil"/>
              <w:bottom w:val="nil"/>
              <w:right w:val="nil"/>
            </w:tcBorders>
            <w:shd w:val="clear" w:color="auto" w:fill="auto"/>
            <w:noWrap/>
            <w:vAlign w:val="center"/>
            <w:hideMark/>
          </w:tcPr>
          <w:p w14:paraId="0A74A3E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5.7</w:t>
            </w:r>
          </w:p>
        </w:tc>
        <w:tc>
          <w:tcPr>
            <w:tcW w:w="322" w:type="pct"/>
            <w:tcBorders>
              <w:top w:val="nil"/>
              <w:left w:val="nil"/>
              <w:bottom w:val="nil"/>
              <w:right w:val="nil"/>
            </w:tcBorders>
            <w:shd w:val="clear" w:color="auto" w:fill="auto"/>
            <w:noWrap/>
            <w:vAlign w:val="center"/>
            <w:hideMark/>
          </w:tcPr>
          <w:p w14:paraId="37C1972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7</w:t>
            </w:r>
          </w:p>
        </w:tc>
        <w:tc>
          <w:tcPr>
            <w:tcW w:w="317" w:type="pct"/>
            <w:tcBorders>
              <w:top w:val="nil"/>
              <w:left w:val="nil"/>
              <w:bottom w:val="nil"/>
              <w:right w:val="nil"/>
            </w:tcBorders>
            <w:shd w:val="clear" w:color="auto" w:fill="auto"/>
            <w:noWrap/>
            <w:vAlign w:val="center"/>
            <w:hideMark/>
          </w:tcPr>
          <w:p w14:paraId="18D1C8FB"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3.0</w:t>
            </w:r>
          </w:p>
        </w:tc>
      </w:tr>
      <w:tr w:rsidR="003512C0" w:rsidRPr="00943E9B" w14:paraId="2EFCAE9C"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0E120A60"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Limonene</w:t>
            </w:r>
          </w:p>
        </w:tc>
        <w:tc>
          <w:tcPr>
            <w:tcW w:w="322" w:type="pct"/>
            <w:tcBorders>
              <w:top w:val="nil"/>
              <w:left w:val="nil"/>
              <w:bottom w:val="nil"/>
              <w:right w:val="nil"/>
            </w:tcBorders>
            <w:shd w:val="clear" w:color="auto" w:fill="auto"/>
            <w:noWrap/>
            <w:vAlign w:val="center"/>
            <w:hideMark/>
          </w:tcPr>
          <w:p w14:paraId="6524B3B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9</w:t>
            </w:r>
          </w:p>
        </w:tc>
        <w:tc>
          <w:tcPr>
            <w:tcW w:w="322" w:type="pct"/>
            <w:tcBorders>
              <w:top w:val="nil"/>
              <w:left w:val="nil"/>
              <w:bottom w:val="nil"/>
              <w:right w:val="nil"/>
            </w:tcBorders>
            <w:shd w:val="clear" w:color="auto" w:fill="auto"/>
            <w:noWrap/>
            <w:vAlign w:val="center"/>
            <w:hideMark/>
          </w:tcPr>
          <w:p w14:paraId="4C0EEE6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4.3</w:t>
            </w:r>
          </w:p>
        </w:tc>
        <w:tc>
          <w:tcPr>
            <w:tcW w:w="322" w:type="pct"/>
            <w:tcBorders>
              <w:top w:val="nil"/>
              <w:left w:val="nil"/>
              <w:bottom w:val="nil"/>
              <w:right w:val="nil"/>
            </w:tcBorders>
            <w:shd w:val="clear" w:color="auto" w:fill="auto"/>
            <w:noWrap/>
            <w:vAlign w:val="center"/>
            <w:hideMark/>
          </w:tcPr>
          <w:p w14:paraId="73DC185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3.5</w:t>
            </w:r>
          </w:p>
        </w:tc>
        <w:tc>
          <w:tcPr>
            <w:tcW w:w="322" w:type="pct"/>
            <w:tcBorders>
              <w:top w:val="nil"/>
              <w:left w:val="nil"/>
              <w:bottom w:val="nil"/>
              <w:right w:val="nil"/>
            </w:tcBorders>
            <w:shd w:val="clear" w:color="auto" w:fill="auto"/>
            <w:noWrap/>
            <w:vAlign w:val="center"/>
            <w:hideMark/>
          </w:tcPr>
          <w:p w14:paraId="5D9DB8C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8.8</w:t>
            </w:r>
          </w:p>
        </w:tc>
        <w:tc>
          <w:tcPr>
            <w:tcW w:w="322" w:type="pct"/>
            <w:tcBorders>
              <w:top w:val="nil"/>
              <w:left w:val="nil"/>
              <w:bottom w:val="nil"/>
              <w:right w:val="nil"/>
            </w:tcBorders>
            <w:shd w:val="clear" w:color="auto" w:fill="auto"/>
            <w:noWrap/>
            <w:vAlign w:val="center"/>
            <w:hideMark/>
          </w:tcPr>
          <w:p w14:paraId="06C6DD7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3.8</w:t>
            </w:r>
          </w:p>
        </w:tc>
        <w:tc>
          <w:tcPr>
            <w:tcW w:w="322" w:type="pct"/>
            <w:tcBorders>
              <w:top w:val="nil"/>
              <w:left w:val="nil"/>
              <w:bottom w:val="nil"/>
              <w:right w:val="nil"/>
            </w:tcBorders>
            <w:shd w:val="clear" w:color="auto" w:fill="auto"/>
            <w:noWrap/>
            <w:vAlign w:val="center"/>
            <w:hideMark/>
          </w:tcPr>
          <w:p w14:paraId="162A43D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7</w:t>
            </w:r>
          </w:p>
        </w:tc>
        <w:tc>
          <w:tcPr>
            <w:tcW w:w="322" w:type="pct"/>
            <w:tcBorders>
              <w:top w:val="nil"/>
              <w:left w:val="nil"/>
              <w:bottom w:val="nil"/>
              <w:right w:val="nil"/>
            </w:tcBorders>
            <w:shd w:val="clear" w:color="auto" w:fill="auto"/>
            <w:noWrap/>
            <w:vAlign w:val="center"/>
            <w:hideMark/>
          </w:tcPr>
          <w:p w14:paraId="6E7A733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6AA3D1F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6.5</w:t>
            </w:r>
          </w:p>
        </w:tc>
        <w:tc>
          <w:tcPr>
            <w:tcW w:w="322" w:type="pct"/>
            <w:tcBorders>
              <w:top w:val="nil"/>
              <w:left w:val="nil"/>
              <w:bottom w:val="nil"/>
              <w:right w:val="nil"/>
            </w:tcBorders>
            <w:shd w:val="clear" w:color="auto" w:fill="auto"/>
            <w:noWrap/>
            <w:vAlign w:val="center"/>
            <w:hideMark/>
          </w:tcPr>
          <w:p w14:paraId="29BAAC4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6.9</w:t>
            </w:r>
          </w:p>
        </w:tc>
        <w:tc>
          <w:tcPr>
            <w:tcW w:w="322" w:type="pct"/>
            <w:tcBorders>
              <w:top w:val="nil"/>
              <w:left w:val="nil"/>
              <w:bottom w:val="nil"/>
              <w:right w:val="nil"/>
            </w:tcBorders>
            <w:shd w:val="clear" w:color="auto" w:fill="auto"/>
            <w:noWrap/>
            <w:vAlign w:val="center"/>
            <w:hideMark/>
          </w:tcPr>
          <w:p w14:paraId="7970C8F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6.1</w:t>
            </w:r>
          </w:p>
        </w:tc>
        <w:tc>
          <w:tcPr>
            <w:tcW w:w="317" w:type="pct"/>
            <w:tcBorders>
              <w:top w:val="nil"/>
              <w:left w:val="nil"/>
              <w:bottom w:val="nil"/>
              <w:right w:val="nil"/>
            </w:tcBorders>
            <w:shd w:val="clear" w:color="auto" w:fill="auto"/>
            <w:noWrap/>
            <w:vAlign w:val="center"/>
            <w:hideMark/>
          </w:tcPr>
          <w:p w14:paraId="76DA47AD"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9.6</w:t>
            </w:r>
          </w:p>
        </w:tc>
      </w:tr>
      <w:tr w:rsidR="003512C0" w:rsidRPr="00943E9B" w14:paraId="56D307E7"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2EC36CC4"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α-Terpineol</w:t>
            </w:r>
          </w:p>
        </w:tc>
        <w:tc>
          <w:tcPr>
            <w:tcW w:w="322" w:type="pct"/>
            <w:tcBorders>
              <w:top w:val="nil"/>
              <w:left w:val="nil"/>
              <w:bottom w:val="nil"/>
              <w:right w:val="nil"/>
            </w:tcBorders>
            <w:shd w:val="clear" w:color="auto" w:fill="auto"/>
            <w:noWrap/>
            <w:vAlign w:val="center"/>
            <w:hideMark/>
          </w:tcPr>
          <w:p w14:paraId="1A3069B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6</w:t>
            </w:r>
          </w:p>
        </w:tc>
        <w:tc>
          <w:tcPr>
            <w:tcW w:w="322" w:type="pct"/>
            <w:tcBorders>
              <w:top w:val="nil"/>
              <w:left w:val="nil"/>
              <w:bottom w:val="nil"/>
              <w:right w:val="nil"/>
            </w:tcBorders>
            <w:shd w:val="clear" w:color="auto" w:fill="auto"/>
            <w:noWrap/>
            <w:vAlign w:val="center"/>
            <w:hideMark/>
          </w:tcPr>
          <w:p w14:paraId="4E54EC3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8.4</w:t>
            </w:r>
          </w:p>
        </w:tc>
        <w:tc>
          <w:tcPr>
            <w:tcW w:w="322" w:type="pct"/>
            <w:tcBorders>
              <w:top w:val="nil"/>
              <w:left w:val="nil"/>
              <w:bottom w:val="nil"/>
              <w:right w:val="nil"/>
            </w:tcBorders>
            <w:shd w:val="clear" w:color="auto" w:fill="auto"/>
            <w:noWrap/>
            <w:vAlign w:val="center"/>
            <w:hideMark/>
          </w:tcPr>
          <w:p w14:paraId="2AF61C0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7.4</w:t>
            </w:r>
          </w:p>
        </w:tc>
        <w:tc>
          <w:tcPr>
            <w:tcW w:w="322" w:type="pct"/>
            <w:tcBorders>
              <w:top w:val="nil"/>
              <w:left w:val="nil"/>
              <w:bottom w:val="nil"/>
              <w:right w:val="nil"/>
            </w:tcBorders>
            <w:shd w:val="clear" w:color="auto" w:fill="auto"/>
            <w:noWrap/>
            <w:vAlign w:val="center"/>
            <w:hideMark/>
          </w:tcPr>
          <w:p w14:paraId="3E9DCE3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0</w:t>
            </w:r>
          </w:p>
        </w:tc>
        <w:tc>
          <w:tcPr>
            <w:tcW w:w="322" w:type="pct"/>
            <w:tcBorders>
              <w:top w:val="nil"/>
              <w:left w:val="nil"/>
              <w:bottom w:val="nil"/>
              <w:right w:val="nil"/>
            </w:tcBorders>
            <w:shd w:val="clear" w:color="auto" w:fill="auto"/>
            <w:noWrap/>
            <w:vAlign w:val="center"/>
            <w:hideMark/>
          </w:tcPr>
          <w:p w14:paraId="46FC40F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0</w:t>
            </w:r>
          </w:p>
        </w:tc>
        <w:tc>
          <w:tcPr>
            <w:tcW w:w="322" w:type="pct"/>
            <w:tcBorders>
              <w:top w:val="nil"/>
              <w:left w:val="nil"/>
              <w:bottom w:val="nil"/>
              <w:right w:val="nil"/>
            </w:tcBorders>
            <w:shd w:val="clear" w:color="auto" w:fill="auto"/>
            <w:noWrap/>
            <w:vAlign w:val="center"/>
            <w:hideMark/>
          </w:tcPr>
          <w:p w14:paraId="5654ED5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7.5</w:t>
            </w:r>
          </w:p>
        </w:tc>
        <w:tc>
          <w:tcPr>
            <w:tcW w:w="322" w:type="pct"/>
            <w:tcBorders>
              <w:top w:val="nil"/>
              <w:left w:val="nil"/>
              <w:bottom w:val="nil"/>
              <w:right w:val="nil"/>
            </w:tcBorders>
            <w:shd w:val="clear" w:color="auto" w:fill="auto"/>
            <w:noWrap/>
            <w:vAlign w:val="center"/>
            <w:hideMark/>
          </w:tcPr>
          <w:p w14:paraId="13210F0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76492CE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7.3</w:t>
            </w:r>
          </w:p>
        </w:tc>
        <w:tc>
          <w:tcPr>
            <w:tcW w:w="322" w:type="pct"/>
            <w:tcBorders>
              <w:top w:val="nil"/>
              <w:left w:val="nil"/>
              <w:bottom w:val="nil"/>
              <w:right w:val="nil"/>
            </w:tcBorders>
            <w:shd w:val="clear" w:color="auto" w:fill="auto"/>
            <w:noWrap/>
            <w:vAlign w:val="center"/>
            <w:hideMark/>
          </w:tcPr>
          <w:p w14:paraId="704D1CD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5959674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17" w:type="pct"/>
            <w:tcBorders>
              <w:top w:val="nil"/>
              <w:left w:val="nil"/>
              <w:bottom w:val="nil"/>
              <w:right w:val="nil"/>
            </w:tcBorders>
            <w:shd w:val="clear" w:color="auto" w:fill="auto"/>
            <w:noWrap/>
            <w:vAlign w:val="center"/>
            <w:hideMark/>
          </w:tcPr>
          <w:p w14:paraId="55DB3D7F"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5.6</w:t>
            </w:r>
          </w:p>
        </w:tc>
      </w:tr>
      <w:tr w:rsidR="003512C0" w:rsidRPr="00943E9B" w14:paraId="0BF9D41A"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78E30FCB"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α-Pinene</w:t>
            </w:r>
          </w:p>
        </w:tc>
        <w:tc>
          <w:tcPr>
            <w:tcW w:w="322" w:type="pct"/>
            <w:tcBorders>
              <w:top w:val="nil"/>
              <w:left w:val="nil"/>
              <w:bottom w:val="nil"/>
              <w:right w:val="nil"/>
            </w:tcBorders>
            <w:shd w:val="clear" w:color="auto" w:fill="auto"/>
            <w:noWrap/>
            <w:vAlign w:val="center"/>
            <w:hideMark/>
          </w:tcPr>
          <w:p w14:paraId="39E1C7A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7.7</w:t>
            </w:r>
          </w:p>
        </w:tc>
        <w:tc>
          <w:tcPr>
            <w:tcW w:w="322" w:type="pct"/>
            <w:tcBorders>
              <w:top w:val="nil"/>
              <w:left w:val="nil"/>
              <w:bottom w:val="nil"/>
              <w:right w:val="nil"/>
            </w:tcBorders>
            <w:shd w:val="clear" w:color="auto" w:fill="auto"/>
            <w:noWrap/>
            <w:vAlign w:val="center"/>
            <w:hideMark/>
          </w:tcPr>
          <w:p w14:paraId="25B4EA2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6</w:t>
            </w:r>
          </w:p>
        </w:tc>
        <w:tc>
          <w:tcPr>
            <w:tcW w:w="322" w:type="pct"/>
            <w:tcBorders>
              <w:top w:val="nil"/>
              <w:left w:val="nil"/>
              <w:bottom w:val="nil"/>
              <w:right w:val="nil"/>
            </w:tcBorders>
            <w:shd w:val="clear" w:color="auto" w:fill="auto"/>
            <w:noWrap/>
            <w:vAlign w:val="center"/>
            <w:hideMark/>
          </w:tcPr>
          <w:p w14:paraId="28885CA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7</w:t>
            </w:r>
          </w:p>
        </w:tc>
        <w:tc>
          <w:tcPr>
            <w:tcW w:w="322" w:type="pct"/>
            <w:tcBorders>
              <w:top w:val="nil"/>
              <w:left w:val="nil"/>
              <w:bottom w:val="nil"/>
              <w:right w:val="nil"/>
            </w:tcBorders>
            <w:shd w:val="clear" w:color="auto" w:fill="auto"/>
            <w:noWrap/>
            <w:vAlign w:val="center"/>
            <w:hideMark/>
          </w:tcPr>
          <w:p w14:paraId="1257FF4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5</w:t>
            </w:r>
          </w:p>
        </w:tc>
        <w:tc>
          <w:tcPr>
            <w:tcW w:w="322" w:type="pct"/>
            <w:tcBorders>
              <w:top w:val="nil"/>
              <w:left w:val="nil"/>
              <w:bottom w:val="nil"/>
              <w:right w:val="nil"/>
            </w:tcBorders>
            <w:shd w:val="clear" w:color="auto" w:fill="auto"/>
            <w:noWrap/>
            <w:vAlign w:val="center"/>
            <w:hideMark/>
          </w:tcPr>
          <w:p w14:paraId="54E9745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9</w:t>
            </w:r>
          </w:p>
        </w:tc>
        <w:tc>
          <w:tcPr>
            <w:tcW w:w="322" w:type="pct"/>
            <w:tcBorders>
              <w:top w:val="nil"/>
              <w:left w:val="nil"/>
              <w:bottom w:val="nil"/>
              <w:right w:val="nil"/>
            </w:tcBorders>
            <w:shd w:val="clear" w:color="auto" w:fill="auto"/>
            <w:noWrap/>
            <w:vAlign w:val="center"/>
            <w:hideMark/>
          </w:tcPr>
          <w:p w14:paraId="1B20881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0</w:t>
            </w:r>
          </w:p>
        </w:tc>
        <w:tc>
          <w:tcPr>
            <w:tcW w:w="322" w:type="pct"/>
            <w:tcBorders>
              <w:top w:val="nil"/>
              <w:left w:val="nil"/>
              <w:bottom w:val="nil"/>
              <w:right w:val="nil"/>
            </w:tcBorders>
            <w:shd w:val="clear" w:color="auto" w:fill="auto"/>
            <w:noWrap/>
            <w:vAlign w:val="center"/>
            <w:hideMark/>
          </w:tcPr>
          <w:p w14:paraId="4A10CDF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1</w:t>
            </w:r>
          </w:p>
        </w:tc>
        <w:tc>
          <w:tcPr>
            <w:tcW w:w="322" w:type="pct"/>
            <w:tcBorders>
              <w:top w:val="nil"/>
              <w:left w:val="nil"/>
              <w:bottom w:val="nil"/>
              <w:right w:val="nil"/>
            </w:tcBorders>
            <w:shd w:val="clear" w:color="auto" w:fill="auto"/>
            <w:noWrap/>
            <w:vAlign w:val="center"/>
            <w:hideMark/>
          </w:tcPr>
          <w:p w14:paraId="01B9614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9</w:t>
            </w:r>
          </w:p>
        </w:tc>
        <w:tc>
          <w:tcPr>
            <w:tcW w:w="322" w:type="pct"/>
            <w:tcBorders>
              <w:top w:val="nil"/>
              <w:left w:val="nil"/>
              <w:bottom w:val="nil"/>
              <w:right w:val="nil"/>
            </w:tcBorders>
            <w:shd w:val="clear" w:color="auto" w:fill="auto"/>
            <w:noWrap/>
            <w:vAlign w:val="center"/>
            <w:hideMark/>
          </w:tcPr>
          <w:p w14:paraId="3FD4D82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4</w:t>
            </w:r>
          </w:p>
        </w:tc>
        <w:tc>
          <w:tcPr>
            <w:tcW w:w="322" w:type="pct"/>
            <w:tcBorders>
              <w:top w:val="nil"/>
              <w:left w:val="nil"/>
              <w:bottom w:val="nil"/>
              <w:right w:val="nil"/>
            </w:tcBorders>
            <w:shd w:val="clear" w:color="auto" w:fill="auto"/>
            <w:noWrap/>
            <w:vAlign w:val="center"/>
            <w:hideMark/>
          </w:tcPr>
          <w:p w14:paraId="6374117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2</w:t>
            </w:r>
          </w:p>
        </w:tc>
        <w:tc>
          <w:tcPr>
            <w:tcW w:w="317" w:type="pct"/>
            <w:tcBorders>
              <w:top w:val="nil"/>
              <w:left w:val="nil"/>
              <w:bottom w:val="nil"/>
              <w:right w:val="nil"/>
            </w:tcBorders>
            <w:shd w:val="clear" w:color="auto" w:fill="auto"/>
            <w:noWrap/>
            <w:vAlign w:val="center"/>
            <w:hideMark/>
          </w:tcPr>
          <w:p w14:paraId="76CF5B98"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5.0</w:t>
            </w:r>
          </w:p>
        </w:tc>
      </w:tr>
      <w:tr w:rsidR="003512C0" w:rsidRPr="00943E9B" w14:paraId="4C6F24E7"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0A4AA2EB"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 xml:space="preserve">Fechyl alcohol </w:t>
            </w:r>
          </w:p>
        </w:tc>
        <w:tc>
          <w:tcPr>
            <w:tcW w:w="322" w:type="pct"/>
            <w:tcBorders>
              <w:top w:val="nil"/>
              <w:left w:val="nil"/>
              <w:bottom w:val="nil"/>
              <w:right w:val="nil"/>
            </w:tcBorders>
            <w:shd w:val="clear" w:color="auto" w:fill="auto"/>
            <w:noWrap/>
            <w:vAlign w:val="center"/>
            <w:hideMark/>
          </w:tcPr>
          <w:p w14:paraId="6C58D10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2659156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1</w:t>
            </w:r>
          </w:p>
        </w:tc>
        <w:tc>
          <w:tcPr>
            <w:tcW w:w="322" w:type="pct"/>
            <w:tcBorders>
              <w:top w:val="nil"/>
              <w:left w:val="nil"/>
              <w:bottom w:val="nil"/>
              <w:right w:val="nil"/>
            </w:tcBorders>
            <w:shd w:val="clear" w:color="auto" w:fill="auto"/>
            <w:noWrap/>
            <w:vAlign w:val="center"/>
            <w:hideMark/>
          </w:tcPr>
          <w:p w14:paraId="4297BC8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w:t>
            </w:r>
          </w:p>
        </w:tc>
        <w:tc>
          <w:tcPr>
            <w:tcW w:w="322" w:type="pct"/>
            <w:tcBorders>
              <w:top w:val="nil"/>
              <w:left w:val="nil"/>
              <w:bottom w:val="nil"/>
              <w:right w:val="nil"/>
            </w:tcBorders>
            <w:shd w:val="clear" w:color="auto" w:fill="auto"/>
            <w:noWrap/>
            <w:vAlign w:val="center"/>
            <w:hideMark/>
          </w:tcPr>
          <w:p w14:paraId="52278CC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7</w:t>
            </w:r>
          </w:p>
        </w:tc>
        <w:tc>
          <w:tcPr>
            <w:tcW w:w="322" w:type="pct"/>
            <w:tcBorders>
              <w:top w:val="nil"/>
              <w:left w:val="nil"/>
              <w:bottom w:val="nil"/>
              <w:right w:val="nil"/>
            </w:tcBorders>
            <w:shd w:val="clear" w:color="auto" w:fill="auto"/>
            <w:noWrap/>
            <w:vAlign w:val="center"/>
            <w:hideMark/>
          </w:tcPr>
          <w:p w14:paraId="524FDDE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9</w:t>
            </w:r>
          </w:p>
        </w:tc>
        <w:tc>
          <w:tcPr>
            <w:tcW w:w="322" w:type="pct"/>
            <w:tcBorders>
              <w:top w:val="nil"/>
              <w:left w:val="nil"/>
              <w:bottom w:val="nil"/>
              <w:right w:val="nil"/>
            </w:tcBorders>
            <w:shd w:val="clear" w:color="auto" w:fill="auto"/>
            <w:noWrap/>
            <w:vAlign w:val="center"/>
            <w:hideMark/>
          </w:tcPr>
          <w:p w14:paraId="5D0077D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5.2</w:t>
            </w:r>
          </w:p>
        </w:tc>
        <w:tc>
          <w:tcPr>
            <w:tcW w:w="322" w:type="pct"/>
            <w:tcBorders>
              <w:top w:val="nil"/>
              <w:left w:val="nil"/>
              <w:bottom w:val="nil"/>
              <w:right w:val="nil"/>
            </w:tcBorders>
            <w:shd w:val="clear" w:color="auto" w:fill="auto"/>
            <w:noWrap/>
            <w:vAlign w:val="center"/>
            <w:hideMark/>
          </w:tcPr>
          <w:p w14:paraId="7602C1F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0</w:t>
            </w:r>
          </w:p>
        </w:tc>
        <w:tc>
          <w:tcPr>
            <w:tcW w:w="322" w:type="pct"/>
            <w:tcBorders>
              <w:top w:val="nil"/>
              <w:left w:val="nil"/>
              <w:bottom w:val="nil"/>
              <w:right w:val="nil"/>
            </w:tcBorders>
            <w:shd w:val="clear" w:color="auto" w:fill="auto"/>
            <w:noWrap/>
            <w:vAlign w:val="center"/>
            <w:hideMark/>
          </w:tcPr>
          <w:p w14:paraId="62D8A79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2CA1BA1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1</w:t>
            </w:r>
          </w:p>
        </w:tc>
        <w:tc>
          <w:tcPr>
            <w:tcW w:w="322" w:type="pct"/>
            <w:tcBorders>
              <w:top w:val="nil"/>
              <w:left w:val="nil"/>
              <w:bottom w:val="nil"/>
              <w:right w:val="nil"/>
            </w:tcBorders>
            <w:shd w:val="clear" w:color="auto" w:fill="auto"/>
            <w:noWrap/>
            <w:vAlign w:val="center"/>
            <w:hideMark/>
          </w:tcPr>
          <w:p w14:paraId="536D290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17" w:type="pct"/>
            <w:tcBorders>
              <w:top w:val="nil"/>
              <w:left w:val="nil"/>
              <w:bottom w:val="nil"/>
              <w:right w:val="nil"/>
            </w:tcBorders>
            <w:shd w:val="clear" w:color="auto" w:fill="auto"/>
            <w:noWrap/>
            <w:vAlign w:val="center"/>
            <w:hideMark/>
          </w:tcPr>
          <w:p w14:paraId="1DCC94A4"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4.0</w:t>
            </w:r>
          </w:p>
        </w:tc>
      </w:tr>
      <w:tr w:rsidR="003512C0" w:rsidRPr="00943E9B" w14:paraId="76F60ECF"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5EE79D24"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Borneol</w:t>
            </w:r>
          </w:p>
        </w:tc>
        <w:tc>
          <w:tcPr>
            <w:tcW w:w="322" w:type="pct"/>
            <w:tcBorders>
              <w:top w:val="nil"/>
              <w:left w:val="nil"/>
              <w:bottom w:val="nil"/>
              <w:right w:val="nil"/>
            </w:tcBorders>
            <w:shd w:val="clear" w:color="auto" w:fill="auto"/>
            <w:noWrap/>
            <w:vAlign w:val="center"/>
            <w:hideMark/>
          </w:tcPr>
          <w:p w14:paraId="7684452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2</w:t>
            </w:r>
          </w:p>
        </w:tc>
        <w:tc>
          <w:tcPr>
            <w:tcW w:w="322" w:type="pct"/>
            <w:tcBorders>
              <w:top w:val="nil"/>
              <w:left w:val="nil"/>
              <w:bottom w:val="nil"/>
              <w:right w:val="nil"/>
            </w:tcBorders>
            <w:shd w:val="clear" w:color="auto" w:fill="auto"/>
            <w:noWrap/>
            <w:vAlign w:val="center"/>
            <w:hideMark/>
          </w:tcPr>
          <w:p w14:paraId="4B5D78D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7</w:t>
            </w:r>
          </w:p>
        </w:tc>
        <w:tc>
          <w:tcPr>
            <w:tcW w:w="322" w:type="pct"/>
            <w:tcBorders>
              <w:top w:val="nil"/>
              <w:left w:val="nil"/>
              <w:bottom w:val="nil"/>
              <w:right w:val="nil"/>
            </w:tcBorders>
            <w:shd w:val="clear" w:color="auto" w:fill="auto"/>
            <w:noWrap/>
            <w:vAlign w:val="center"/>
            <w:hideMark/>
          </w:tcPr>
          <w:p w14:paraId="5BF1358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3</w:t>
            </w:r>
          </w:p>
        </w:tc>
        <w:tc>
          <w:tcPr>
            <w:tcW w:w="322" w:type="pct"/>
            <w:tcBorders>
              <w:top w:val="nil"/>
              <w:left w:val="nil"/>
              <w:bottom w:val="nil"/>
              <w:right w:val="nil"/>
            </w:tcBorders>
            <w:shd w:val="clear" w:color="auto" w:fill="auto"/>
            <w:noWrap/>
            <w:vAlign w:val="center"/>
            <w:hideMark/>
          </w:tcPr>
          <w:p w14:paraId="4F9E838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2</w:t>
            </w:r>
          </w:p>
        </w:tc>
        <w:tc>
          <w:tcPr>
            <w:tcW w:w="322" w:type="pct"/>
            <w:tcBorders>
              <w:top w:val="nil"/>
              <w:left w:val="nil"/>
              <w:bottom w:val="nil"/>
              <w:right w:val="nil"/>
            </w:tcBorders>
            <w:shd w:val="clear" w:color="auto" w:fill="auto"/>
            <w:noWrap/>
            <w:vAlign w:val="center"/>
            <w:hideMark/>
          </w:tcPr>
          <w:p w14:paraId="0F29DBC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7</w:t>
            </w:r>
          </w:p>
        </w:tc>
        <w:tc>
          <w:tcPr>
            <w:tcW w:w="322" w:type="pct"/>
            <w:tcBorders>
              <w:top w:val="nil"/>
              <w:left w:val="nil"/>
              <w:bottom w:val="nil"/>
              <w:right w:val="nil"/>
            </w:tcBorders>
            <w:shd w:val="clear" w:color="auto" w:fill="auto"/>
            <w:noWrap/>
            <w:vAlign w:val="center"/>
            <w:hideMark/>
          </w:tcPr>
          <w:p w14:paraId="53E1C23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0</w:t>
            </w:r>
          </w:p>
        </w:tc>
        <w:tc>
          <w:tcPr>
            <w:tcW w:w="322" w:type="pct"/>
            <w:tcBorders>
              <w:top w:val="nil"/>
              <w:left w:val="nil"/>
              <w:bottom w:val="nil"/>
              <w:right w:val="nil"/>
            </w:tcBorders>
            <w:shd w:val="clear" w:color="auto" w:fill="auto"/>
            <w:noWrap/>
            <w:vAlign w:val="center"/>
            <w:hideMark/>
          </w:tcPr>
          <w:p w14:paraId="16E50FD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6C9DDD6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7F44D0D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8</w:t>
            </w:r>
          </w:p>
        </w:tc>
        <w:tc>
          <w:tcPr>
            <w:tcW w:w="322" w:type="pct"/>
            <w:tcBorders>
              <w:top w:val="nil"/>
              <w:left w:val="nil"/>
              <w:bottom w:val="nil"/>
              <w:right w:val="nil"/>
            </w:tcBorders>
            <w:shd w:val="clear" w:color="auto" w:fill="auto"/>
            <w:noWrap/>
            <w:vAlign w:val="center"/>
            <w:hideMark/>
          </w:tcPr>
          <w:p w14:paraId="0E0D19D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0</w:t>
            </w:r>
          </w:p>
        </w:tc>
        <w:tc>
          <w:tcPr>
            <w:tcW w:w="317" w:type="pct"/>
            <w:tcBorders>
              <w:top w:val="nil"/>
              <w:left w:val="nil"/>
              <w:bottom w:val="nil"/>
              <w:right w:val="nil"/>
            </w:tcBorders>
            <w:shd w:val="clear" w:color="auto" w:fill="auto"/>
            <w:noWrap/>
            <w:vAlign w:val="center"/>
            <w:hideMark/>
          </w:tcPr>
          <w:p w14:paraId="27A4C3BE"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2.2</w:t>
            </w:r>
          </w:p>
        </w:tc>
      </w:tr>
      <w:tr w:rsidR="003512C0" w:rsidRPr="00943E9B" w14:paraId="01BBFEE6"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58A323A4"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p,α,α-Trimethylbenzyl alcohol</w:t>
            </w:r>
          </w:p>
        </w:tc>
        <w:tc>
          <w:tcPr>
            <w:tcW w:w="322" w:type="pct"/>
            <w:tcBorders>
              <w:top w:val="nil"/>
              <w:left w:val="nil"/>
              <w:bottom w:val="nil"/>
              <w:right w:val="nil"/>
            </w:tcBorders>
            <w:shd w:val="clear" w:color="auto" w:fill="auto"/>
            <w:noWrap/>
            <w:vAlign w:val="center"/>
            <w:hideMark/>
          </w:tcPr>
          <w:p w14:paraId="059B41F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303D7B9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41BB1CC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4</w:t>
            </w:r>
          </w:p>
        </w:tc>
        <w:tc>
          <w:tcPr>
            <w:tcW w:w="322" w:type="pct"/>
            <w:tcBorders>
              <w:top w:val="nil"/>
              <w:left w:val="nil"/>
              <w:bottom w:val="nil"/>
              <w:right w:val="nil"/>
            </w:tcBorders>
            <w:shd w:val="clear" w:color="auto" w:fill="auto"/>
            <w:noWrap/>
            <w:vAlign w:val="center"/>
            <w:hideMark/>
          </w:tcPr>
          <w:p w14:paraId="424CF99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4.0</w:t>
            </w:r>
          </w:p>
        </w:tc>
        <w:tc>
          <w:tcPr>
            <w:tcW w:w="322" w:type="pct"/>
            <w:tcBorders>
              <w:top w:val="nil"/>
              <w:left w:val="nil"/>
              <w:bottom w:val="nil"/>
              <w:right w:val="nil"/>
            </w:tcBorders>
            <w:shd w:val="clear" w:color="auto" w:fill="auto"/>
            <w:noWrap/>
            <w:vAlign w:val="center"/>
            <w:hideMark/>
          </w:tcPr>
          <w:p w14:paraId="1E0F8E7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3</w:t>
            </w:r>
          </w:p>
        </w:tc>
        <w:tc>
          <w:tcPr>
            <w:tcW w:w="322" w:type="pct"/>
            <w:tcBorders>
              <w:top w:val="nil"/>
              <w:left w:val="nil"/>
              <w:bottom w:val="nil"/>
              <w:right w:val="nil"/>
            </w:tcBorders>
            <w:shd w:val="clear" w:color="auto" w:fill="auto"/>
            <w:noWrap/>
            <w:vAlign w:val="center"/>
            <w:hideMark/>
          </w:tcPr>
          <w:p w14:paraId="55D8393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3</w:t>
            </w:r>
          </w:p>
        </w:tc>
        <w:tc>
          <w:tcPr>
            <w:tcW w:w="322" w:type="pct"/>
            <w:tcBorders>
              <w:top w:val="nil"/>
              <w:left w:val="nil"/>
              <w:bottom w:val="nil"/>
              <w:right w:val="nil"/>
            </w:tcBorders>
            <w:shd w:val="clear" w:color="auto" w:fill="auto"/>
            <w:noWrap/>
            <w:vAlign w:val="center"/>
            <w:hideMark/>
          </w:tcPr>
          <w:p w14:paraId="6317438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4</w:t>
            </w:r>
          </w:p>
        </w:tc>
        <w:tc>
          <w:tcPr>
            <w:tcW w:w="322" w:type="pct"/>
            <w:tcBorders>
              <w:top w:val="nil"/>
              <w:left w:val="nil"/>
              <w:bottom w:val="nil"/>
              <w:right w:val="nil"/>
            </w:tcBorders>
            <w:shd w:val="clear" w:color="auto" w:fill="auto"/>
            <w:noWrap/>
            <w:vAlign w:val="center"/>
            <w:hideMark/>
          </w:tcPr>
          <w:p w14:paraId="0E8752E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4</w:t>
            </w:r>
          </w:p>
        </w:tc>
        <w:tc>
          <w:tcPr>
            <w:tcW w:w="322" w:type="pct"/>
            <w:tcBorders>
              <w:top w:val="nil"/>
              <w:left w:val="nil"/>
              <w:bottom w:val="nil"/>
              <w:right w:val="nil"/>
            </w:tcBorders>
            <w:shd w:val="clear" w:color="auto" w:fill="auto"/>
            <w:noWrap/>
            <w:vAlign w:val="center"/>
            <w:hideMark/>
          </w:tcPr>
          <w:p w14:paraId="7883A00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3.3</w:t>
            </w:r>
          </w:p>
        </w:tc>
        <w:tc>
          <w:tcPr>
            <w:tcW w:w="322" w:type="pct"/>
            <w:tcBorders>
              <w:top w:val="nil"/>
              <w:left w:val="nil"/>
              <w:bottom w:val="nil"/>
              <w:right w:val="nil"/>
            </w:tcBorders>
            <w:shd w:val="clear" w:color="auto" w:fill="auto"/>
            <w:noWrap/>
            <w:vAlign w:val="center"/>
            <w:hideMark/>
          </w:tcPr>
          <w:p w14:paraId="6CA0583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17" w:type="pct"/>
            <w:tcBorders>
              <w:top w:val="nil"/>
              <w:left w:val="nil"/>
              <w:bottom w:val="nil"/>
              <w:right w:val="nil"/>
            </w:tcBorders>
            <w:shd w:val="clear" w:color="auto" w:fill="auto"/>
            <w:noWrap/>
            <w:vAlign w:val="center"/>
            <w:hideMark/>
          </w:tcPr>
          <w:p w14:paraId="5E65C824"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7</w:t>
            </w:r>
          </w:p>
        </w:tc>
      </w:tr>
      <w:tr w:rsidR="003512C0" w:rsidRPr="00943E9B" w14:paraId="3CEC863D"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242E6DA9"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γ-Terpinene</w:t>
            </w:r>
          </w:p>
        </w:tc>
        <w:tc>
          <w:tcPr>
            <w:tcW w:w="322" w:type="pct"/>
            <w:tcBorders>
              <w:top w:val="nil"/>
              <w:left w:val="nil"/>
              <w:bottom w:val="nil"/>
              <w:right w:val="nil"/>
            </w:tcBorders>
            <w:shd w:val="clear" w:color="auto" w:fill="auto"/>
            <w:noWrap/>
            <w:vAlign w:val="center"/>
            <w:hideMark/>
          </w:tcPr>
          <w:p w14:paraId="2431B76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w:t>
            </w:r>
          </w:p>
        </w:tc>
        <w:tc>
          <w:tcPr>
            <w:tcW w:w="322" w:type="pct"/>
            <w:tcBorders>
              <w:top w:val="nil"/>
              <w:left w:val="nil"/>
              <w:bottom w:val="nil"/>
              <w:right w:val="nil"/>
            </w:tcBorders>
            <w:shd w:val="clear" w:color="auto" w:fill="auto"/>
            <w:noWrap/>
            <w:vAlign w:val="center"/>
            <w:hideMark/>
          </w:tcPr>
          <w:p w14:paraId="2255AE1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nil"/>
              <w:right w:val="nil"/>
            </w:tcBorders>
            <w:shd w:val="clear" w:color="auto" w:fill="auto"/>
            <w:noWrap/>
            <w:vAlign w:val="center"/>
            <w:hideMark/>
          </w:tcPr>
          <w:p w14:paraId="4C040FE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52E3EF0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7</w:t>
            </w:r>
          </w:p>
        </w:tc>
        <w:tc>
          <w:tcPr>
            <w:tcW w:w="322" w:type="pct"/>
            <w:tcBorders>
              <w:top w:val="nil"/>
              <w:left w:val="nil"/>
              <w:bottom w:val="nil"/>
              <w:right w:val="nil"/>
            </w:tcBorders>
            <w:shd w:val="clear" w:color="auto" w:fill="auto"/>
            <w:noWrap/>
            <w:vAlign w:val="center"/>
            <w:hideMark/>
          </w:tcPr>
          <w:p w14:paraId="0D56E4E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8</w:t>
            </w:r>
          </w:p>
        </w:tc>
        <w:tc>
          <w:tcPr>
            <w:tcW w:w="322" w:type="pct"/>
            <w:tcBorders>
              <w:top w:val="nil"/>
              <w:left w:val="nil"/>
              <w:bottom w:val="nil"/>
              <w:right w:val="nil"/>
            </w:tcBorders>
            <w:shd w:val="clear" w:color="auto" w:fill="auto"/>
            <w:noWrap/>
            <w:vAlign w:val="center"/>
            <w:hideMark/>
          </w:tcPr>
          <w:p w14:paraId="5997115B"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9</w:t>
            </w:r>
          </w:p>
        </w:tc>
        <w:tc>
          <w:tcPr>
            <w:tcW w:w="322" w:type="pct"/>
            <w:tcBorders>
              <w:top w:val="nil"/>
              <w:left w:val="nil"/>
              <w:bottom w:val="nil"/>
              <w:right w:val="nil"/>
            </w:tcBorders>
            <w:shd w:val="clear" w:color="auto" w:fill="auto"/>
            <w:noWrap/>
            <w:vAlign w:val="center"/>
            <w:hideMark/>
          </w:tcPr>
          <w:p w14:paraId="1381C1C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73F4A4F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4</w:t>
            </w:r>
          </w:p>
        </w:tc>
        <w:tc>
          <w:tcPr>
            <w:tcW w:w="322" w:type="pct"/>
            <w:tcBorders>
              <w:top w:val="nil"/>
              <w:left w:val="nil"/>
              <w:bottom w:val="nil"/>
              <w:right w:val="nil"/>
            </w:tcBorders>
            <w:shd w:val="clear" w:color="auto" w:fill="auto"/>
            <w:noWrap/>
            <w:vAlign w:val="center"/>
            <w:hideMark/>
          </w:tcPr>
          <w:p w14:paraId="0B69B39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9</w:t>
            </w:r>
          </w:p>
        </w:tc>
        <w:tc>
          <w:tcPr>
            <w:tcW w:w="322" w:type="pct"/>
            <w:tcBorders>
              <w:top w:val="nil"/>
              <w:left w:val="nil"/>
              <w:bottom w:val="nil"/>
              <w:right w:val="nil"/>
            </w:tcBorders>
            <w:shd w:val="clear" w:color="auto" w:fill="auto"/>
            <w:noWrap/>
            <w:vAlign w:val="center"/>
            <w:hideMark/>
          </w:tcPr>
          <w:p w14:paraId="711B2DC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2</w:t>
            </w:r>
          </w:p>
        </w:tc>
        <w:tc>
          <w:tcPr>
            <w:tcW w:w="317" w:type="pct"/>
            <w:tcBorders>
              <w:top w:val="nil"/>
              <w:left w:val="nil"/>
              <w:bottom w:val="nil"/>
              <w:right w:val="nil"/>
            </w:tcBorders>
            <w:shd w:val="clear" w:color="auto" w:fill="auto"/>
            <w:noWrap/>
            <w:vAlign w:val="center"/>
            <w:hideMark/>
          </w:tcPr>
          <w:p w14:paraId="3AB7EC2E"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2</w:t>
            </w:r>
          </w:p>
        </w:tc>
      </w:tr>
      <w:tr w:rsidR="003512C0" w:rsidRPr="00943E9B" w14:paraId="1F3C1874"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58E6B0B8"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Guaiol</w:t>
            </w:r>
          </w:p>
        </w:tc>
        <w:tc>
          <w:tcPr>
            <w:tcW w:w="322" w:type="pct"/>
            <w:tcBorders>
              <w:top w:val="nil"/>
              <w:left w:val="nil"/>
              <w:bottom w:val="nil"/>
              <w:right w:val="nil"/>
            </w:tcBorders>
            <w:shd w:val="clear" w:color="auto" w:fill="auto"/>
            <w:noWrap/>
            <w:vAlign w:val="center"/>
            <w:hideMark/>
          </w:tcPr>
          <w:p w14:paraId="2516658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w:t>
            </w:r>
          </w:p>
        </w:tc>
        <w:tc>
          <w:tcPr>
            <w:tcW w:w="322" w:type="pct"/>
            <w:tcBorders>
              <w:top w:val="nil"/>
              <w:left w:val="nil"/>
              <w:bottom w:val="nil"/>
              <w:right w:val="nil"/>
            </w:tcBorders>
            <w:shd w:val="clear" w:color="auto" w:fill="auto"/>
            <w:noWrap/>
            <w:vAlign w:val="center"/>
            <w:hideMark/>
          </w:tcPr>
          <w:p w14:paraId="6741A7F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6</w:t>
            </w:r>
          </w:p>
        </w:tc>
        <w:tc>
          <w:tcPr>
            <w:tcW w:w="322" w:type="pct"/>
            <w:tcBorders>
              <w:top w:val="nil"/>
              <w:left w:val="nil"/>
              <w:bottom w:val="nil"/>
              <w:right w:val="nil"/>
            </w:tcBorders>
            <w:shd w:val="clear" w:color="auto" w:fill="auto"/>
            <w:noWrap/>
            <w:vAlign w:val="center"/>
            <w:hideMark/>
          </w:tcPr>
          <w:p w14:paraId="5CD6545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w:t>
            </w:r>
          </w:p>
        </w:tc>
        <w:tc>
          <w:tcPr>
            <w:tcW w:w="322" w:type="pct"/>
            <w:tcBorders>
              <w:top w:val="nil"/>
              <w:left w:val="nil"/>
              <w:bottom w:val="nil"/>
              <w:right w:val="nil"/>
            </w:tcBorders>
            <w:shd w:val="clear" w:color="auto" w:fill="auto"/>
            <w:noWrap/>
            <w:vAlign w:val="center"/>
            <w:hideMark/>
          </w:tcPr>
          <w:p w14:paraId="256FBAF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6</w:t>
            </w:r>
          </w:p>
        </w:tc>
        <w:tc>
          <w:tcPr>
            <w:tcW w:w="322" w:type="pct"/>
            <w:tcBorders>
              <w:top w:val="nil"/>
              <w:left w:val="nil"/>
              <w:bottom w:val="nil"/>
              <w:right w:val="nil"/>
            </w:tcBorders>
            <w:shd w:val="clear" w:color="auto" w:fill="auto"/>
            <w:noWrap/>
            <w:vAlign w:val="center"/>
            <w:hideMark/>
          </w:tcPr>
          <w:p w14:paraId="4A63A81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6C351DF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7</w:t>
            </w:r>
          </w:p>
        </w:tc>
        <w:tc>
          <w:tcPr>
            <w:tcW w:w="322" w:type="pct"/>
            <w:tcBorders>
              <w:top w:val="nil"/>
              <w:left w:val="nil"/>
              <w:bottom w:val="nil"/>
              <w:right w:val="nil"/>
            </w:tcBorders>
            <w:shd w:val="clear" w:color="auto" w:fill="auto"/>
            <w:noWrap/>
            <w:vAlign w:val="center"/>
            <w:hideMark/>
          </w:tcPr>
          <w:p w14:paraId="4CCBD79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8</w:t>
            </w:r>
          </w:p>
        </w:tc>
        <w:tc>
          <w:tcPr>
            <w:tcW w:w="322" w:type="pct"/>
            <w:tcBorders>
              <w:top w:val="nil"/>
              <w:left w:val="nil"/>
              <w:bottom w:val="nil"/>
              <w:right w:val="nil"/>
            </w:tcBorders>
            <w:shd w:val="clear" w:color="auto" w:fill="auto"/>
            <w:noWrap/>
            <w:vAlign w:val="center"/>
            <w:hideMark/>
          </w:tcPr>
          <w:p w14:paraId="43197DC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nil"/>
              <w:right w:val="nil"/>
            </w:tcBorders>
            <w:shd w:val="clear" w:color="auto" w:fill="auto"/>
            <w:noWrap/>
            <w:vAlign w:val="center"/>
            <w:hideMark/>
          </w:tcPr>
          <w:p w14:paraId="43FA827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7C6D281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17" w:type="pct"/>
            <w:tcBorders>
              <w:top w:val="nil"/>
              <w:left w:val="nil"/>
              <w:bottom w:val="nil"/>
              <w:right w:val="nil"/>
            </w:tcBorders>
            <w:shd w:val="clear" w:color="auto" w:fill="auto"/>
            <w:noWrap/>
            <w:vAlign w:val="center"/>
            <w:hideMark/>
          </w:tcPr>
          <w:p w14:paraId="02A8C28C"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2</w:t>
            </w:r>
          </w:p>
        </w:tc>
      </w:tr>
      <w:tr w:rsidR="003512C0" w:rsidRPr="00943E9B" w14:paraId="70CF78DF"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5F82D855"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β-Pinene</w:t>
            </w:r>
          </w:p>
        </w:tc>
        <w:tc>
          <w:tcPr>
            <w:tcW w:w="322" w:type="pct"/>
            <w:tcBorders>
              <w:top w:val="nil"/>
              <w:left w:val="nil"/>
              <w:bottom w:val="nil"/>
              <w:right w:val="nil"/>
            </w:tcBorders>
            <w:shd w:val="clear" w:color="auto" w:fill="auto"/>
            <w:noWrap/>
            <w:vAlign w:val="center"/>
            <w:hideMark/>
          </w:tcPr>
          <w:p w14:paraId="39B21C9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00FF429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2</w:t>
            </w:r>
          </w:p>
        </w:tc>
        <w:tc>
          <w:tcPr>
            <w:tcW w:w="322" w:type="pct"/>
            <w:tcBorders>
              <w:top w:val="nil"/>
              <w:left w:val="nil"/>
              <w:bottom w:val="nil"/>
              <w:right w:val="nil"/>
            </w:tcBorders>
            <w:shd w:val="clear" w:color="auto" w:fill="auto"/>
            <w:noWrap/>
            <w:vAlign w:val="center"/>
            <w:hideMark/>
          </w:tcPr>
          <w:p w14:paraId="5BAA791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35F53AB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w:t>
            </w:r>
          </w:p>
        </w:tc>
        <w:tc>
          <w:tcPr>
            <w:tcW w:w="322" w:type="pct"/>
            <w:tcBorders>
              <w:top w:val="nil"/>
              <w:left w:val="nil"/>
              <w:bottom w:val="nil"/>
              <w:right w:val="nil"/>
            </w:tcBorders>
            <w:shd w:val="clear" w:color="auto" w:fill="auto"/>
            <w:noWrap/>
            <w:vAlign w:val="center"/>
            <w:hideMark/>
          </w:tcPr>
          <w:p w14:paraId="1BDA09A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16B0DB4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w:t>
            </w:r>
          </w:p>
        </w:tc>
        <w:tc>
          <w:tcPr>
            <w:tcW w:w="322" w:type="pct"/>
            <w:tcBorders>
              <w:top w:val="nil"/>
              <w:left w:val="nil"/>
              <w:bottom w:val="nil"/>
              <w:right w:val="nil"/>
            </w:tcBorders>
            <w:shd w:val="clear" w:color="auto" w:fill="auto"/>
            <w:noWrap/>
            <w:vAlign w:val="center"/>
            <w:hideMark/>
          </w:tcPr>
          <w:p w14:paraId="19D81E1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3</w:t>
            </w:r>
          </w:p>
        </w:tc>
        <w:tc>
          <w:tcPr>
            <w:tcW w:w="322" w:type="pct"/>
            <w:tcBorders>
              <w:top w:val="nil"/>
              <w:left w:val="nil"/>
              <w:bottom w:val="nil"/>
              <w:right w:val="nil"/>
            </w:tcBorders>
            <w:shd w:val="clear" w:color="auto" w:fill="auto"/>
            <w:noWrap/>
            <w:vAlign w:val="center"/>
            <w:hideMark/>
          </w:tcPr>
          <w:p w14:paraId="1306104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8</w:t>
            </w:r>
          </w:p>
        </w:tc>
        <w:tc>
          <w:tcPr>
            <w:tcW w:w="322" w:type="pct"/>
            <w:tcBorders>
              <w:top w:val="nil"/>
              <w:left w:val="nil"/>
              <w:bottom w:val="nil"/>
              <w:right w:val="nil"/>
            </w:tcBorders>
            <w:shd w:val="clear" w:color="auto" w:fill="auto"/>
            <w:noWrap/>
            <w:vAlign w:val="center"/>
            <w:hideMark/>
          </w:tcPr>
          <w:p w14:paraId="6AAC0E32"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1</w:t>
            </w:r>
          </w:p>
        </w:tc>
        <w:tc>
          <w:tcPr>
            <w:tcW w:w="322" w:type="pct"/>
            <w:tcBorders>
              <w:top w:val="nil"/>
              <w:left w:val="nil"/>
              <w:bottom w:val="nil"/>
              <w:right w:val="nil"/>
            </w:tcBorders>
            <w:shd w:val="clear" w:color="auto" w:fill="auto"/>
            <w:noWrap/>
            <w:vAlign w:val="center"/>
            <w:hideMark/>
          </w:tcPr>
          <w:p w14:paraId="65A9852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2</w:t>
            </w:r>
          </w:p>
        </w:tc>
        <w:tc>
          <w:tcPr>
            <w:tcW w:w="317" w:type="pct"/>
            <w:tcBorders>
              <w:top w:val="nil"/>
              <w:left w:val="nil"/>
              <w:bottom w:val="nil"/>
              <w:right w:val="nil"/>
            </w:tcBorders>
            <w:shd w:val="clear" w:color="auto" w:fill="auto"/>
            <w:noWrap/>
            <w:vAlign w:val="center"/>
            <w:hideMark/>
          </w:tcPr>
          <w:p w14:paraId="33662613"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1</w:t>
            </w:r>
          </w:p>
        </w:tc>
      </w:tr>
      <w:tr w:rsidR="003512C0" w:rsidRPr="00943E9B" w14:paraId="7E71B867" w14:textId="77777777" w:rsidTr="00747DDF">
        <w:trPr>
          <w:trHeight w:val="432"/>
          <w:jc w:val="center"/>
        </w:trPr>
        <w:tc>
          <w:tcPr>
            <w:tcW w:w="1466" w:type="pct"/>
            <w:tcBorders>
              <w:top w:val="nil"/>
              <w:left w:val="nil"/>
              <w:bottom w:val="nil"/>
              <w:right w:val="nil"/>
            </w:tcBorders>
            <w:shd w:val="clear" w:color="auto" w:fill="auto"/>
            <w:noWrap/>
            <w:vAlign w:val="center"/>
            <w:hideMark/>
          </w:tcPr>
          <w:p w14:paraId="625CF846"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3-Carene</w:t>
            </w:r>
          </w:p>
        </w:tc>
        <w:tc>
          <w:tcPr>
            <w:tcW w:w="322" w:type="pct"/>
            <w:tcBorders>
              <w:top w:val="nil"/>
              <w:left w:val="nil"/>
              <w:bottom w:val="nil"/>
              <w:right w:val="nil"/>
            </w:tcBorders>
            <w:shd w:val="clear" w:color="auto" w:fill="auto"/>
            <w:noWrap/>
            <w:vAlign w:val="center"/>
            <w:hideMark/>
          </w:tcPr>
          <w:p w14:paraId="23AD799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511F29E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3396EFF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40808BE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0</w:t>
            </w:r>
          </w:p>
        </w:tc>
        <w:tc>
          <w:tcPr>
            <w:tcW w:w="322" w:type="pct"/>
            <w:tcBorders>
              <w:top w:val="nil"/>
              <w:left w:val="nil"/>
              <w:bottom w:val="nil"/>
              <w:right w:val="nil"/>
            </w:tcBorders>
            <w:shd w:val="clear" w:color="auto" w:fill="auto"/>
            <w:noWrap/>
            <w:vAlign w:val="center"/>
            <w:hideMark/>
          </w:tcPr>
          <w:p w14:paraId="1E8501F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22" w:type="pct"/>
            <w:tcBorders>
              <w:top w:val="nil"/>
              <w:left w:val="nil"/>
              <w:bottom w:val="nil"/>
              <w:right w:val="nil"/>
            </w:tcBorders>
            <w:shd w:val="clear" w:color="auto" w:fill="auto"/>
            <w:noWrap/>
            <w:vAlign w:val="center"/>
            <w:hideMark/>
          </w:tcPr>
          <w:p w14:paraId="6FA8B4F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9</w:t>
            </w:r>
          </w:p>
        </w:tc>
        <w:tc>
          <w:tcPr>
            <w:tcW w:w="322" w:type="pct"/>
            <w:tcBorders>
              <w:top w:val="nil"/>
              <w:left w:val="nil"/>
              <w:bottom w:val="nil"/>
              <w:right w:val="nil"/>
            </w:tcBorders>
            <w:shd w:val="clear" w:color="auto" w:fill="auto"/>
            <w:noWrap/>
            <w:vAlign w:val="center"/>
            <w:hideMark/>
          </w:tcPr>
          <w:p w14:paraId="36338B4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2</w:t>
            </w:r>
          </w:p>
        </w:tc>
        <w:tc>
          <w:tcPr>
            <w:tcW w:w="322" w:type="pct"/>
            <w:tcBorders>
              <w:top w:val="nil"/>
              <w:left w:val="nil"/>
              <w:bottom w:val="nil"/>
              <w:right w:val="nil"/>
            </w:tcBorders>
            <w:shd w:val="clear" w:color="auto" w:fill="auto"/>
            <w:noWrap/>
            <w:vAlign w:val="center"/>
            <w:hideMark/>
          </w:tcPr>
          <w:p w14:paraId="7273D08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1</w:t>
            </w:r>
          </w:p>
        </w:tc>
        <w:tc>
          <w:tcPr>
            <w:tcW w:w="322" w:type="pct"/>
            <w:tcBorders>
              <w:top w:val="nil"/>
              <w:left w:val="nil"/>
              <w:bottom w:val="nil"/>
              <w:right w:val="nil"/>
            </w:tcBorders>
            <w:shd w:val="clear" w:color="auto" w:fill="auto"/>
            <w:noWrap/>
            <w:vAlign w:val="center"/>
            <w:hideMark/>
          </w:tcPr>
          <w:p w14:paraId="6013B6C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5</w:t>
            </w:r>
          </w:p>
        </w:tc>
        <w:tc>
          <w:tcPr>
            <w:tcW w:w="322" w:type="pct"/>
            <w:tcBorders>
              <w:top w:val="nil"/>
              <w:left w:val="nil"/>
              <w:bottom w:val="nil"/>
              <w:right w:val="nil"/>
            </w:tcBorders>
            <w:shd w:val="clear" w:color="auto" w:fill="auto"/>
            <w:noWrap/>
            <w:vAlign w:val="center"/>
            <w:hideMark/>
          </w:tcPr>
          <w:p w14:paraId="6F58450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5</w:t>
            </w:r>
          </w:p>
        </w:tc>
        <w:tc>
          <w:tcPr>
            <w:tcW w:w="317" w:type="pct"/>
            <w:tcBorders>
              <w:top w:val="nil"/>
              <w:left w:val="nil"/>
              <w:bottom w:val="nil"/>
              <w:right w:val="nil"/>
            </w:tcBorders>
            <w:shd w:val="clear" w:color="auto" w:fill="auto"/>
            <w:noWrap/>
            <w:vAlign w:val="center"/>
            <w:hideMark/>
          </w:tcPr>
          <w:p w14:paraId="285C77EE"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1.0</w:t>
            </w:r>
          </w:p>
        </w:tc>
      </w:tr>
      <w:tr w:rsidR="003512C0" w:rsidRPr="00943E9B" w14:paraId="2EBE3901" w14:textId="77777777" w:rsidTr="00747DDF">
        <w:trPr>
          <w:trHeight w:val="432"/>
          <w:jc w:val="center"/>
        </w:trPr>
        <w:tc>
          <w:tcPr>
            <w:tcW w:w="1466" w:type="pct"/>
            <w:tcBorders>
              <w:top w:val="nil"/>
              <w:left w:val="nil"/>
              <w:right w:val="nil"/>
            </w:tcBorders>
            <w:shd w:val="clear" w:color="auto" w:fill="auto"/>
            <w:noWrap/>
            <w:vAlign w:val="center"/>
            <w:hideMark/>
          </w:tcPr>
          <w:p w14:paraId="6BBC4A8A"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Alloaromadendrene</w:t>
            </w:r>
          </w:p>
        </w:tc>
        <w:tc>
          <w:tcPr>
            <w:tcW w:w="322" w:type="pct"/>
            <w:tcBorders>
              <w:top w:val="nil"/>
              <w:left w:val="nil"/>
              <w:right w:val="nil"/>
            </w:tcBorders>
            <w:shd w:val="clear" w:color="auto" w:fill="auto"/>
            <w:noWrap/>
            <w:vAlign w:val="center"/>
            <w:hideMark/>
          </w:tcPr>
          <w:p w14:paraId="31848B8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6</w:t>
            </w:r>
          </w:p>
        </w:tc>
        <w:tc>
          <w:tcPr>
            <w:tcW w:w="322" w:type="pct"/>
            <w:tcBorders>
              <w:top w:val="nil"/>
              <w:left w:val="nil"/>
              <w:right w:val="nil"/>
            </w:tcBorders>
            <w:shd w:val="clear" w:color="auto" w:fill="auto"/>
            <w:noWrap/>
            <w:vAlign w:val="center"/>
            <w:hideMark/>
          </w:tcPr>
          <w:p w14:paraId="44EA0D4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7</w:t>
            </w:r>
          </w:p>
        </w:tc>
        <w:tc>
          <w:tcPr>
            <w:tcW w:w="322" w:type="pct"/>
            <w:tcBorders>
              <w:top w:val="nil"/>
              <w:left w:val="nil"/>
              <w:right w:val="nil"/>
            </w:tcBorders>
            <w:shd w:val="clear" w:color="auto" w:fill="auto"/>
            <w:noWrap/>
            <w:vAlign w:val="center"/>
            <w:hideMark/>
          </w:tcPr>
          <w:p w14:paraId="620BC544"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5</w:t>
            </w:r>
          </w:p>
        </w:tc>
        <w:tc>
          <w:tcPr>
            <w:tcW w:w="322" w:type="pct"/>
            <w:tcBorders>
              <w:top w:val="nil"/>
              <w:left w:val="nil"/>
              <w:right w:val="nil"/>
            </w:tcBorders>
            <w:shd w:val="clear" w:color="auto" w:fill="auto"/>
            <w:noWrap/>
            <w:vAlign w:val="center"/>
            <w:hideMark/>
          </w:tcPr>
          <w:p w14:paraId="789B9A3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2.0</w:t>
            </w:r>
          </w:p>
        </w:tc>
        <w:tc>
          <w:tcPr>
            <w:tcW w:w="322" w:type="pct"/>
            <w:tcBorders>
              <w:top w:val="nil"/>
              <w:left w:val="nil"/>
              <w:right w:val="nil"/>
            </w:tcBorders>
            <w:shd w:val="clear" w:color="auto" w:fill="auto"/>
            <w:noWrap/>
            <w:vAlign w:val="center"/>
            <w:hideMark/>
          </w:tcPr>
          <w:p w14:paraId="04773780"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3</w:t>
            </w:r>
          </w:p>
        </w:tc>
        <w:tc>
          <w:tcPr>
            <w:tcW w:w="322" w:type="pct"/>
            <w:tcBorders>
              <w:top w:val="nil"/>
              <w:left w:val="nil"/>
              <w:right w:val="nil"/>
            </w:tcBorders>
            <w:shd w:val="clear" w:color="auto" w:fill="auto"/>
            <w:noWrap/>
            <w:vAlign w:val="center"/>
            <w:hideMark/>
          </w:tcPr>
          <w:p w14:paraId="6C98D9F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1.8</w:t>
            </w:r>
          </w:p>
        </w:tc>
        <w:tc>
          <w:tcPr>
            <w:tcW w:w="322" w:type="pct"/>
            <w:tcBorders>
              <w:top w:val="nil"/>
              <w:left w:val="nil"/>
              <w:right w:val="nil"/>
            </w:tcBorders>
            <w:shd w:val="clear" w:color="auto" w:fill="auto"/>
            <w:noWrap/>
            <w:vAlign w:val="center"/>
            <w:hideMark/>
          </w:tcPr>
          <w:p w14:paraId="3EEF39A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6</w:t>
            </w:r>
          </w:p>
        </w:tc>
        <w:tc>
          <w:tcPr>
            <w:tcW w:w="322" w:type="pct"/>
            <w:tcBorders>
              <w:top w:val="nil"/>
              <w:left w:val="nil"/>
              <w:right w:val="nil"/>
            </w:tcBorders>
            <w:shd w:val="clear" w:color="auto" w:fill="auto"/>
            <w:noWrap/>
            <w:vAlign w:val="center"/>
            <w:hideMark/>
          </w:tcPr>
          <w:p w14:paraId="7A8413AF"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9</w:t>
            </w:r>
          </w:p>
        </w:tc>
        <w:tc>
          <w:tcPr>
            <w:tcW w:w="322" w:type="pct"/>
            <w:tcBorders>
              <w:top w:val="nil"/>
              <w:left w:val="nil"/>
              <w:right w:val="nil"/>
            </w:tcBorders>
            <w:shd w:val="clear" w:color="auto" w:fill="auto"/>
            <w:noWrap/>
            <w:vAlign w:val="center"/>
            <w:hideMark/>
          </w:tcPr>
          <w:p w14:paraId="37F4141D"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3</w:t>
            </w:r>
          </w:p>
        </w:tc>
        <w:tc>
          <w:tcPr>
            <w:tcW w:w="322" w:type="pct"/>
            <w:tcBorders>
              <w:top w:val="nil"/>
              <w:left w:val="nil"/>
              <w:right w:val="nil"/>
            </w:tcBorders>
            <w:shd w:val="clear" w:color="auto" w:fill="auto"/>
            <w:noWrap/>
            <w:vAlign w:val="center"/>
            <w:hideMark/>
          </w:tcPr>
          <w:p w14:paraId="29B479F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17" w:type="pct"/>
            <w:tcBorders>
              <w:top w:val="nil"/>
              <w:left w:val="nil"/>
              <w:right w:val="nil"/>
            </w:tcBorders>
            <w:shd w:val="clear" w:color="auto" w:fill="auto"/>
            <w:noWrap/>
            <w:vAlign w:val="center"/>
            <w:hideMark/>
          </w:tcPr>
          <w:p w14:paraId="0BB80C58"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0.8</w:t>
            </w:r>
          </w:p>
        </w:tc>
      </w:tr>
      <w:tr w:rsidR="003512C0" w:rsidRPr="00943E9B" w14:paraId="7F491438" w14:textId="77777777" w:rsidTr="00747DDF">
        <w:trPr>
          <w:trHeight w:val="432"/>
          <w:jc w:val="center"/>
        </w:trPr>
        <w:tc>
          <w:tcPr>
            <w:tcW w:w="1466" w:type="pct"/>
            <w:tcBorders>
              <w:top w:val="nil"/>
              <w:left w:val="nil"/>
              <w:bottom w:val="single" w:sz="4" w:space="0" w:color="auto"/>
              <w:right w:val="nil"/>
            </w:tcBorders>
            <w:shd w:val="clear" w:color="auto" w:fill="auto"/>
            <w:noWrap/>
            <w:vAlign w:val="center"/>
            <w:hideMark/>
          </w:tcPr>
          <w:p w14:paraId="529D9535" w14:textId="77777777" w:rsidR="003512C0" w:rsidRPr="00943E9B" w:rsidRDefault="003512C0" w:rsidP="00D440F6">
            <w:pPr>
              <w:spacing w:line="240" w:lineRule="auto"/>
              <w:ind w:firstLine="0"/>
              <w:jc w:val="left"/>
              <w:rPr>
                <w:rFonts w:eastAsia="Times New Roman" w:cs="Times New Roman"/>
                <w:color w:val="000000"/>
                <w:szCs w:val="24"/>
              </w:rPr>
            </w:pPr>
            <w:r w:rsidRPr="00943E9B">
              <w:rPr>
                <w:rFonts w:eastAsia="Times New Roman" w:cs="Times New Roman"/>
                <w:color w:val="000000"/>
                <w:szCs w:val="24"/>
              </w:rPr>
              <w:t>Benzaldehyde</w:t>
            </w:r>
          </w:p>
        </w:tc>
        <w:tc>
          <w:tcPr>
            <w:tcW w:w="322" w:type="pct"/>
            <w:tcBorders>
              <w:top w:val="nil"/>
              <w:left w:val="nil"/>
              <w:bottom w:val="single" w:sz="4" w:space="0" w:color="auto"/>
              <w:right w:val="nil"/>
            </w:tcBorders>
            <w:shd w:val="clear" w:color="auto" w:fill="auto"/>
            <w:noWrap/>
            <w:vAlign w:val="center"/>
            <w:hideMark/>
          </w:tcPr>
          <w:p w14:paraId="0271F4CA"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68C89763"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72649F09"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19360698"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3</w:t>
            </w:r>
          </w:p>
        </w:tc>
        <w:tc>
          <w:tcPr>
            <w:tcW w:w="322" w:type="pct"/>
            <w:tcBorders>
              <w:top w:val="nil"/>
              <w:left w:val="nil"/>
              <w:bottom w:val="single" w:sz="4" w:space="0" w:color="auto"/>
              <w:right w:val="nil"/>
            </w:tcBorders>
            <w:shd w:val="clear" w:color="auto" w:fill="auto"/>
            <w:noWrap/>
            <w:vAlign w:val="center"/>
            <w:hideMark/>
          </w:tcPr>
          <w:p w14:paraId="48A7C577"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674F54AC"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697040A5"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126CE4F1"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4</w:t>
            </w:r>
          </w:p>
        </w:tc>
        <w:tc>
          <w:tcPr>
            <w:tcW w:w="322" w:type="pct"/>
            <w:tcBorders>
              <w:top w:val="nil"/>
              <w:left w:val="nil"/>
              <w:bottom w:val="single" w:sz="4" w:space="0" w:color="auto"/>
              <w:right w:val="nil"/>
            </w:tcBorders>
            <w:shd w:val="clear" w:color="auto" w:fill="auto"/>
            <w:noWrap/>
            <w:vAlign w:val="center"/>
            <w:hideMark/>
          </w:tcPr>
          <w:p w14:paraId="7697B3B6"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3</w:t>
            </w:r>
          </w:p>
        </w:tc>
        <w:tc>
          <w:tcPr>
            <w:tcW w:w="322" w:type="pct"/>
            <w:tcBorders>
              <w:top w:val="nil"/>
              <w:left w:val="nil"/>
              <w:bottom w:val="single" w:sz="4" w:space="0" w:color="auto"/>
              <w:right w:val="nil"/>
            </w:tcBorders>
            <w:shd w:val="clear" w:color="auto" w:fill="auto"/>
            <w:noWrap/>
            <w:vAlign w:val="center"/>
            <w:hideMark/>
          </w:tcPr>
          <w:p w14:paraId="34D635DE" w14:textId="77777777" w:rsidR="003512C0" w:rsidRPr="00943E9B" w:rsidRDefault="003512C0" w:rsidP="00D440F6">
            <w:pPr>
              <w:spacing w:line="240" w:lineRule="auto"/>
              <w:ind w:firstLine="0"/>
              <w:rPr>
                <w:rFonts w:eastAsia="Times New Roman" w:cs="Times New Roman"/>
                <w:color w:val="000000"/>
                <w:szCs w:val="24"/>
              </w:rPr>
            </w:pPr>
            <w:r w:rsidRPr="00943E9B">
              <w:rPr>
                <w:rFonts w:eastAsia="Times New Roman" w:cs="Times New Roman"/>
                <w:color w:val="000000"/>
                <w:szCs w:val="24"/>
              </w:rPr>
              <w:t>0.0</w:t>
            </w:r>
          </w:p>
        </w:tc>
        <w:tc>
          <w:tcPr>
            <w:tcW w:w="317" w:type="pct"/>
            <w:tcBorders>
              <w:top w:val="nil"/>
              <w:left w:val="nil"/>
              <w:bottom w:val="single" w:sz="4" w:space="0" w:color="auto"/>
              <w:right w:val="nil"/>
            </w:tcBorders>
            <w:shd w:val="clear" w:color="auto" w:fill="auto"/>
            <w:noWrap/>
            <w:vAlign w:val="center"/>
            <w:hideMark/>
          </w:tcPr>
          <w:p w14:paraId="18DD5D18" w14:textId="77777777" w:rsidR="003512C0" w:rsidRPr="00806F95" w:rsidRDefault="003512C0" w:rsidP="00D440F6">
            <w:pPr>
              <w:spacing w:line="240" w:lineRule="auto"/>
              <w:ind w:firstLine="0"/>
              <w:rPr>
                <w:rFonts w:eastAsia="Times New Roman" w:cs="Times New Roman"/>
                <w:b/>
                <w:color w:val="000000"/>
                <w:szCs w:val="24"/>
              </w:rPr>
            </w:pPr>
            <w:r w:rsidRPr="00806F95">
              <w:rPr>
                <w:rFonts w:eastAsia="Times New Roman" w:cs="Times New Roman"/>
                <w:b/>
                <w:color w:val="000000"/>
                <w:szCs w:val="24"/>
              </w:rPr>
              <w:t>0.3</w:t>
            </w:r>
          </w:p>
        </w:tc>
      </w:tr>
    </w:tbl>
    <w:p w14:paraId="31999285" w14:textId="77777777" w:rsidR="003512C0" w:rsidRDefault="003512C0" w:rsidP="003512C0">
      <w:pPr>
        <w:ind w:firstLine="0"/>
      </w:pPr>
    </w:p>
    <w:p w14:paraId="6B96BAA0" w14:textId="77777777" w:rsidR="003512C0" w:rsidRDefault="003512C0" w:rsidP="003512C0">
      <w:pPr>
        <w:ind w:firstLine="0"/>
      </w:pPr>
    </w:p>
    <w:p w14:paraId="4DEE21E3" w14:textId="5E8148BA" w:rsidR="003512C0" w:rsidRDefault="00747DDF" w:rsidP="003512C0">
      <w:pPr>
        <w:ind w:firstLine="0"/>
      </w:pPr>
      <w:r>
        <w:rPr>
          <w:noProof/>
        </w:rPr>
        <w:lastRenderedPageBreak/>
        <mc:AlternateContent>
          <mc:Choice Requires="wps">
            <w:drawing>
              <wp:anchor distT="0" distB="0" distL="114300" distR="114300" simplePos="0" relativeHeight="251806720" behindDoc="0" locked="0" layoutInCell="1" allowOverlap="1" wp14:anchorId="4EAF5EE3" wp14:editId="712238B0">
                <wp:simplePos x="0" y="0"/>
                <wp:positionH relativeFrom="column">
                  <wp:posOffset>36640</wp:posOffset>
                </wp:positionH>
                <wp:positionV relativeFrom="margin">
                  <wp:posOffset>4783678</wp:posOffset>
                </wp:positionV>
                <wp:extent cx="7936230" cy="251460"/>
                <wp:effectExtent l="0" t="0" r="7620" b="0"/>
                <wp:wrapThrough wrapText="bothSides">
                  <wp:wrapPolygon edited="0">
                    <wp:start x="0" y="0"/>
                    <wp:lineTo x="0" y="19636"/>
                    <wp:lineTo x="21569" y="19636"/>
                    <wp:lineTo x="21569" y="0"/>
                    <wp:lineTo x="0" y="0"/>
                  </wp:wrapPolygon>
                </wp:wrapThrough>
                <wp:docPr id="99" name="Text Box 99"/>
                <wp:cNvGraphicFramePr/>
                <a:graphic xmlns:a="http://schemas.openxmlformats.org/drawingml/2006/main">
                  <a:graphicData uri="http://schemas.microsoft.com/office/word/2010/wordprocessingShape">
                    <wps:wsp>
                      <wps:cNvSpPr txBox="1"/>
                      <wps:spPr>
                        <a:xfrm>
                          <a:off x="0" y="0"/>
                          <a:ext cx="7936230" cy="251460"/>
                        </a:xfrm>
                        <a:prstGeom prst="rect">
                          <a:avLst/>
                        </a:prstGeom>
                        <a:solidFill>
                          <a:prstClr val="white"/>
                        </a:solidFill>
                        <a:ln>
                          <a:noFill/>
                        </a:ln>
                        <a:effectLst/>
                      </wps:spPr>
                      <wps:txbx>
                        <w:txbxContent>
                          <w:p w14:paraId="5A50B077" w14:textId="351FC789" w:rsidR="00FA11DD" w:rsidRPr="006A5B7B" w:rsidRDefault="00FA11DD" w:rsidP="007615C8">
                            <w:pPr>
                              <w:pStyle w:val="Caption"/>
                              <w:rPr>
                                <w:noProof/>
                              </w:rPr>
                            </w:pPr>
                            <w:bookmarkStart w:id="146" w:name="_Toc467151199"/>
                            <w:r>
                              <w:t xml:space="preserve">Figure </w:t>
                            </w:r>
                            <w:fldSimple w:instr=" SEQ Figure \* ARABIC ">
                              <w:r w:rsidR="0053144D">
                                <w:rPr>
                                  <w:noProof/>
                                </w:rPr>
                                <w:t>21</w:t>
                              </w:r>
                            </w:fldSimple>
                            <w:r>
                              <w:t>. Calibration curves for Marijuana Most Frequent Headspace Compounds</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F5EE3" id="Text Box 99" o:spid="_x0000_s1039" type="#_x0000_t202" style="position:absolute;left:0;text-align:left;margin-left:2.9pt;margin-top:376.65pt;width:624.9pt;height:19.8pt;z-index:251806720;visibility:visible;mso-wrap-style:square;mso-wrap-distance-left:9pt;mso-wrap-distance-top:0;mso-wrap-distance-right:9pt;mso-wrap-distance-bottom:0;mso-position-horizontal:absolute;mso-position-horizontal-relative:text;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" stroked="f">
                <v:textbox style="mso-fit-shape-to-text:t" inset="0,0,0,0">
                  <w:txbxContent>
                    <w:p w14:paraId="5A50B077" w14:textId="351FC789" w:rsidR="00FA11DD" w:rsidRPr="006A5B7B" w:rsidRDefault="00FA11DD" w:rsidP="007615C8">
                      <w:pPr>
                        <w:pStyle w:val="Caption"/>
                        <w:rPr>
                          <w:noProof/>
                        </w:rPr>
                      </w:pPr>
                      <w:bookmarkStart w:id="147" w:name="_Toc467151199"/>
                      <w:r>
                        <w:t xml:space="preserve">Figure </w:t>
                      </w:r>
                      <w:fldSimple w:instr=" SEQ Figure \* ARABIC ">
                        <w:r w:rsidR="0053144D">
                          <w:rPr>
                            <w:noProof/>
                          </w:rPr>
                          <w:t>21</w:t>
                        </w:r>
                      </w:fldSimple>
                      <w:r>
                        <w:t>. Calibration curves for Marijuana Most Frequent Headspace Compounds</w:t>
                      </w:r>
                      <w:bookmarkEnd w:id="147"/>
                    </w:p>
                  </w:txbxContent>
                </v:textbox>
                <w10:wrap type="through" anchory="margin"/>
              </v:shape>
            </w:pict>
          </mc:Fallback>
        </mc:AlternateContent>
      </w:r>
      <w:r w:rsidR="007A3F5E">
        <w:rPr>
          <w:noProof/>
        </w:rPr>
        <w:drawing>
          <wp:anchor distT="0" distB="0" distL="114300" distR="114300" simplePos="0" relativeHeight="251770880" behindDoc="0" locked="0" layoutInCell="1" allowOverlap="1" wp14:anchorId="7C7E6D29" wp14:editId="6F508793">
            <wp:simplePos x="0" y="0"/>
            <wp:positionH relativeFrom="margin">
              <wp:align>center</wp:align>
            </wp:positionH>
            <wp:positionV relativeFrom="margin">
              <wp:align>top</wp:align>
            </wp:positionV>
            <wp:extent cx="7936230" cy="4662170"/>
            <wp:effectExtent l="0" t="0" r="7620" b="5080"/>
            <wp:wrapThrough wrapText="bothSides">
              <wp:wrapPolygon edited="0">
                <wp:start x="0" y="0"/>
                <wp:lineTo x="0" y="21535"/>
                <wp:lineTo x="21569" y="21535"/>
                <wp:lineTo x="2156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936230" cy="4662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A82890" w14:textId="0353951E" w:rsidR="004267F0" w:rsidRDefault="00747DDF" w:rsidP="003512C0">
      <w:pPr>
        <w:tabs>
          <w:tab w:val="left" w:pos="1272"/>
        </w:tabs>
      </w:pPr>
      <w:r>
        <w:rPr>
          <w:noProof/>
        </w:rPr>
        <w:lastRenderedPageBreak/>
        <mc:AlternateContent>
          <mc:Choice Requires="wpg">
            <w:drawing>
              <wp:anchor distT="0" distB="0" distL="114300" distR="114300" simplePos="0" relativeHeight="251796480" behindDoc="0" locked="0" layoutInCell="1" allowOverlap="1" wp14:anchorId="160FEDCC" wp14:editId="5A609FC3">
                <wp:simplePos x="0" y="0"/>
                <wp:positionH relativeFrom="margin">
                  <wp:align>center</wp:align>
                </wp:positionH>
                <wp:positionV relativeFrom="margin">
                  <wp:align>top</wp:align>
                </wp:positionV>
                <wp:extent cx="7315200" cy="4846320"/>
                <wp:effectExtent l="0" t="0" r="0" b="0"/>
                <wp:wrapNone/>
                <wp:docPr id="1037" name="Group 10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315200" cy="4846320"/>
                          <a:chOff x="0" y="0"/>
                          <a:chExt cx="7270115" cy="4846320"/>
                        </a:xfrm>
                      </wpg:grpSpPr>
                      <pic:pic xmlns:pic="http://schemas.openxmlformats.org/drawingml/2006/picture">
                        <pic:nvPicPr>
                          <pic:cNvPr id="1030" name="Picture 1030"/>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270115" cy="4846320"/>
                          </a:xfrm>
                          <a:prstGeom prst="rect">
                            <a:avLst/>
                          </a:prstGeom>
                          <a:noFill/>
                        </pic:spPr>
                      </pic:pic>
                      <wps:wsp>
                        <wps:cNvPr id="1036" name="Oval 1036"/>
                        <wps:cNvSpPr/>
                        <wps:spPr>
                          <a:xfrm>
                            <a:off x="1389413" y="2256311"/>
                            <a:ext cx="605641" cy="723843"/>
                          </a:xfrm>
                          <a:prstGeom prst="ellipse">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E9D9BE" id="Group 1037" o:spid="_x0000_s1026" style="position:absolute;margin-left:0;margin-top:0;width:8in;height:381.6pt;z-index:251796480;mso-position-horizontal:center;mso-position-horizontal-relative:margin;mso-position-vertical:top;mso-position-vertical-relative:margin;mso-width-relative:margin;mso-height-relative:margin" coordsize="72701,48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0" o:spid="_x0000_s1027" type="#_x0000_t75" style="position:absolute;width:72701;height:48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21jjEAAAA3QAAAA8AAABkcnMvZG93bnJldi54bWxEj0FvwjAMhe9I+w+RJ+1GkzEJTYWApk1I&#10;u6EyfoBpTFtonC7JoNuvnw9I3Gy95/c+L9ej79WFYuoCW3guDCjiOriOGwv7r830FVTKyA77wGTh&#10;lxKsVw+TJZYuXLmiyy43SkI4lWihzXkotU51Sx5TEQZi0Y4hesyyxka7iFcJ972eGTPXHjuWhhYH&#10;em+pPu9+vAV9MNXse++OsdrU9OFOW57/ba19ehzfFqAyjfluvl1/OsE3L8Iv38gIe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21jjEAAAA3QAAAA8AAAAAAAAAAAAAAAAA&#10;nwIAAGRycy9kb3ducmV2LnhtbFBLBQYAAAAABAAEAPcAAACQAwAAAAA=&#10;">
                  <v:imagedata r:id="rId71" o:title=""/>
                  <v:path arrowok="t"/>
                </v:shape>
                <v:oval id="Oval 1036" o:spid="_x0000_s1028" style="position:absolute;left:13894;top:22563;width:6056;height:7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DC8MUA&#10;AADdAAAADwAAAGRycy9kb3ducmV2LnhtbERPS2vCQBC+F/wPyxR6azZtIUjqKlURCj3UF9LehuyY&#10;jWZn0+zWxH/vCoK3+fieM5r0thYnan3lWMFLkoIgLpyuuFSw3SyehyB8QNZYOyYFZ/IwGQ8eRphr&#10;1/GKTutQihjCPkcFJoQml9IXhiz6xDXEkdu71mKIsC2lbrGL4baWr2maSYsVxwaDDc0MFcf1v1XQ&#10;1OH3MMu+v/T8sC+Xiz+z++mmSj099h/vIAL14S6+uT91nJ++ZXD9Jp4gx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MLwxQAAAN0AAAAPAAAAAAAAAAAAAAAAAJgCAABkcnMv&#10;ZG93bnJldi54bWxQSwUGAAAAAAQABAD1AAAAigMAAAAA&#10;" filled="f" strokecolor="#c0504d [3205]" strokeweight="2pt"/>
                <w10:wrap anchorx="margin" anchory="margin"/>
              </v:group>
            </w:pict>
          </mc:Fallback>
        </mc:AlternateContent>
      </w:r>
      <w:r w:rsidR="003512C0">
        <w:tab/>
      </w:r>
    </w:p>
    <w:p w14:paraId="1CEEE596" w14:textId="1268203B" w:rsidR="003512C0" w:rsidRDefault="003512C0" w:rsidP="003512C0">
      <w:pPr>
        <w:tabs>
          <w:tab w:val="left" w:pos="1272"/>
        </w:tabs>
      </w:pPr>
    </w:p>
    <w:p w14:paraId="13EA6F01" w14:textId="0ACB0ED4" w:rsidR="003512C0" w:rsidRDefault="003512C0" w:rsidP="003512C0">
      <w:pPr>
        <w:tabs>
          <w:tab w:val="left" w:pos="1272"/>
        </w:tabs>
      </w:pPr>
    </w:p>
    <w:p w14:paraId="5455A821" w14:textId="56A6FC61" w:rsidR="003512C0" w:rsidRDefault="003512C0" w:rsidP="003512C0">
      <w:pPr>
        <w:tabs>
          <w:tab w:val="left" w:pos="1272"/>
        </w:tabs>
      </w:pPr>
    </w:p>
    <w:p w14:paraId="21BE2755" w14:textId="67AB6832" w:rsidR="003512C0" w:rsidRDefault="003512C0" w:rsidP="003512C0">
      <w:pPr>
        <w:tabs>
          <w:tab w:val="left" w:pos="1272"/>
        </w:tabs>
      </w:pPr>
    </w:p>
    <w:p w14:paraId="1DD6CC45" w14:textId="35833B5D" w:rsidR="003512C0" w:rsidRDefault="003512C0" w:rsidP="003512C0">
      <w:pPr>
        <w:tabs>
          <w:tab w:val="left" w:pos="1272"/>
        </w:tabs>
      </w:pPr>
    </w:p>
    <w:p w14:paraId="6BD12492" w14:textId="77777777" w:rsidR="003512C0" w:rsidRDefault="003512C0" w:rsidP="003512C0">
      <w:pPr>
        <w:tabs>
          <w:tab w:val="left" w:pos="1272"/>
        </w:tabs>
      </w:pPr>
    </w:p>
    <w:p w14:paraId="5AA46965" w14:textId="2B049CE1" w:rsidR="003512C0" w:rsidRDefault="00747DDF" w:rsidP="003512C0">
      <w:pPr>
        <w:tabs>
          <w:tab w:val="left" w:pos="1272"/>
        </w:tabs>
      </w:pPr>
      <w:r>
        <w:rPr>
          <w:noProof/>
        </w:rPr>
        <mc:AlternateContent>
          <mc:Choice Requires="wps">
            <w:drawing>
              <wp:anchor distT="0" distB="0" distL="114300" distR="114300" simplePos="0" relativeHeight="251808768" behindDoc="0" locked="0" layoutInCell="1" allowOverlap="1" wp14:anchorId="582167A4" wp14:editId="650C97DB">
                <wp:simplePos x="0" y="0"/>
                <wp:positionH relativeFrom="margin">
                  <wp:posOffset>361950</wp:posOffset>
                </wp:positionH>
                <wp:positionV relativeFrom="margin">
                  <wp:posOffset>4935352</wp:posOffset>
                </wp:positionV>
                <wp:extent cx="7270115" cy="251460"/>
                <wp:effectExtent l="0" t="0" r="6985" b="0"/>
                <wp:wrapNone/>
                <wp:docPr id="117" name="Text Box 117"/>
                <wp:cNvGraphicFramePr/>
                <a:graphic xmlns:a="http://schemas.openxmlformats.org/drawingml/2006/main">
                  <a:graphicData uri="http://schemas.microsoft.com/office/word/2010/wordprocessingShape">
                    <wps:wsp>
                      <wps:cNvSpPr txBox="1"/>
                      <wps:spPr>
                        <a:xfrm>
                          <a:off x="0" y="0"/>
                          <a:ext cx="7270115" cy="251460"/>
                        </a:xfrm>
                        <a:prstGeom prst="rect">
                          <a:avLst/>
                        </a:prstGeom>
                        <a:solidFill>
                          <a:prstClr val="white"/>
                        </a:solidFill>
                        <a:ln>
                          <a:noFill/>
                        </a:ln>
                        <a:effectLst/>
                      </wps:spPr>
                      <wps:txbx>
                        <w:txbxContent>
                          <w:p w14:paraId="0E9A23B5" w14:textId="7E5A41A2" w:rsidR="00FA11DD" w:rsidRPr="00353D4C" w:rsidRDefault="00FA11DD" w:rsidP="007615C8">
                            <w:pPr>
                              <w:pStyle w:val="Caption"/>
                              <w:rPr>
                                <w:noProof/>
                              </w:rPr>
                            </w:pPr>
                            <w:bookmarkStart w:id="148" w:name="_Toc467151200"/>
                            <w:r>
                              <w:t xml:space="preserve">Figure </w:t>
                            </w:r>
                            <w:fldSimple w:instr=" SEQ Figure \* ARABIC ">
                              <w:r w:rsidR="0053144D">
                                <w:rPr>
                                  <w:noProof/>
                                </w:rPr>
                                <w:t>22</w:t>
                              </w:r>
                            </w:fldSimple>
                            <w:r>
                              <w:t>. PCA Dried vs Leave Marijuana Sample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167A4" id="Text Box 117" o:spid="_x0000_s1040" type="#_x0000_t202" style="position:absolute;left:0;text-align:left;margin-left:28.5pt;margin-top:388.6pt;width:572.45pt;height:19.8pt;z-index:251808768;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" stroked="f">
                <v:textbox style="mso-fit-shape-to-text:t" inset="0,0,0,0">
                  <w:txbxContent>
                    <w:p w14:paraId="0E9A23B5" w14:textId="7E5A41A2" w:rsidR="00FA11DD" w:rsidRPr="00353D4C" w:rsidRDefault="00FA11DD" w:rsidP="007615C8">
                      <w:pPr>
                        <w:pStyle w:val="Caption"/>
                        <w:rPr>
                          <w:noProof/>
                        </w:rPr>
                      </w:pPr>
                      <w:bookmarkStart w:id="149" w:name="_Toc467151200"/>
                      <w:r>
                        <w:t xml:space="preserve">Figure </w:t>
                      </w:r>
                      <w:fldSimple w:instr=" SEQ Figure \* ARABIC ">
                        <w:r w:rsidR="0053144D">
                          <w:rPr>
                            <w:noProof/>
                          </w:rPr>
                          <w:t>22</w:t>
                        </w:r>
                      </w:fldSimple>
                      <w:r>
                        <w:t>. PCA Dried vs Leave Marijuana Samples</w:t>
                      </w:r>
                      <w:bookmarkEnd w:id="149"/>
                    </w:p>
                  </w:txbxContent>
                </v:textbox>
                <w10:wrap anchorx="margin" anchory="margin"/>
              </v:shape>
            </w:pict>
          </mc:Fallback>
        </mc:AlternateContent>
      </w:r>
    </w:p>
    <w:p w14:paraId="2AA0A101" w14:textId="1DC6D8CE" w:rsidR="003512C0" w:rsidRDefault="003512C0" w:rsidP="003512C0">
      <w:pPr>
        <w:tabs>
          <w:tab w:val="left" w:pos="1272"/>
        </w:tabs>
        <w:ind w:firstLine="0"/>
        <w:sectPr w:rsidR="003512C0" w:rsidSect="003512C0">
          <w:pgSz w:w="15840" w:h="12240" w:orient="landscape"/>
          <w:pgMar w:top="2160" w:right="1440" w:bottom="1440" w:left="1800" w:header="720" w:footer="720" w:gutter="0"/>
          <w:cols w:space="720"/>
          <w:docGrid w:linePitch="360"/>
        </w:sectPr>
      </w:pPr>
    </w:p>
    <w:p w14:paraId="13632D7A" w14:textId="5E212C54" w:rsidR="00643587" w:rsidRPr="003512C0" w:rsidRDefault="00643587" w:rsidP="003512C0">
      <w:pPr>
        <w:pStyle w:val="Heading3"/>
      </w:pPr>
      <w:bookmarkStart w:id="150" w:name="_Toc467151394"/>
      <w:r w:rsidRPr="003512C0">
        <w:lastRenderedPageBreak/>
        <w:t>Heroi</w:t>
      </w:r>
      <w:r w:rsidR="004267F0" w:rsidRPr="003512C0">
        <w:t>n</w:t>
      </w:r>
      <w:bookmarkEnd w:id="150"/>
    </w:p>
    <w:p w14:paraId="466B5B3B" w14:textId="4FA2C982" w:rsidR="003B140C" w:rsidRDefault="003B140C" w:rsidP="003B140C">
      <w:r w:rsidRPr="003B140C">
        <w:t xml:space="preserve">The importance of characterizing the volatiles associated with heroin comes after the goal to develop an optimal training aid for detector canines. Thus, the composition of volatiles in the headspace of heroin samples has been studied. The figure below presents an example of a chromatogram from one heroin sample from which the VOC profile its been represented.  </w:t>
      </w:r>
      <w:r w:rsidR="00854A82" w:rsidRPr="00854A82">
        <w:t>The chromatographic peaks are well-separated, symmetrical, and sharp. The small size 2 mm i.d. splitless liner in the GC injection port improved the GC resolution compared to the 4 mm i.d. liner.</w:t>
      </w:r>
    </w:p>
    <w:p w14:paraId="62AEA916" w14:textId="331955DF" w:rsidR="00657255" w:rsidRDefault="007A3F5E" w:rsidP="007A3F5E">
      <w:pPr>
        <w:keepNext/>
        <w:ind w:firstLine="0"/>
      </w:pPr>
      <w:r w:rsidRPr="00657255">
        <w:rPr>
          <w:noProof/>
        </w:rPr>
        <w:drawing>
          <wp:anchor distT="0" distB="0" distL="114300" distR="114300" simplePos="0" relativeHeight="251825152" behindDoc="0" locked="0" layoutInCell="1" allowOverlap="1" wp14:anchorId="12360017" wp14:editId="363E293C">
            <wp:simplePos x="0" y="0"/>
            <wp:positionH relativeFrom="margin">
              <wp:posOffset>0</wp:posOffset>
            </wp:positionH>
            <wp:positionV relativeFrom="paragraph">
              <wp:posOffset>281682</wp:posOffset>
            </wp:positionV>
            <wp:extent cx="5486400" cy="2235835"/>
            <wp:effectExtent l="0" t="0" r="0" b="0"/>
            <wp:wrapThrough wrapText="bothSides">
              <wp:wrapPolygon edited="0">
                <wp:start x="0" y="0"/>
                <wp:lineTo x="0" y="21348"/>
                <wp:lineTo x="21525" y="21348"/>
                <wp:lineTo x="21525"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2235835"/>
                    </a:xfrm>
                    <a:prstGeom prst="rect">
                      <a:avLst/>
                    </a:prstGeom>
                    <a:noFill/>
                    <a:ln>
                      <a:noFill/>
                    </a:ln>
                  </pic:spPr>
                </pic:pic>
              </a:graphicData>
            </a:graphic>
          </wp:anchor>
        </w:drawing>
      </w:r>
    </w:p>
    <w:p w14:paraId="0A298FF1" w14:textId="7FC8CA80" w:rsidR="003B140C" w:rsidRDefault="00657255" w:rsidP="003B140C">
      <w:pPr>
        <w:pStyle w:val="Caption"/>
        <w:rPr>
          <w:noProof/>
        </w:rPr>
      </w:pPr>
      <w:bookmarkStart w:id="151" w:name="_Toc467151201"/>
      <w:r>
        <w:t xml:space="preserve">Figure </w:t>
      </w:r>
      <w:fldSimple w:instr=" SEQ Figure \* ARABIC ">
        <w:r w:rsidR="0053144D">
          <w:rPr>
            <w:noProof/>
          </w:rPr>
          <w:t>23</w:t>
        </w:r>
      </w:fldSimple>
      <w:r>
        <w:rPr>
          <w:noProof/>
        </w:rPr>
        <w:t>. Heroin HS-SPME Chro</w:t>
      </w:r>
      <w:r w:rsidR="00302063">
        <w:rPr>
          <w:noProof/>
        </w:rPr>
        <w:t>matogram (DVB/CAR/PDMS: 45 min Equilibrium, 30 min E</w:t>
      </w:r>
      <w:r>
        <w:rPr>
          <w:noProof/>
        </w:rPr>
        <w:t>xtraction)</w:t>
      </w:r>
      <w:bookmarkEnd w:id="151"/>
    </w:p>
    <w:p w14:paraId="2295E452" w14:textId="7F6FCB03" w:rsidR="003B140C" w:rsidRDefault="003B140C" w:rsidP="003B140C"/>
    <w:p w14:paraId="7ECC3BF4" w14:textId="1972D4BD" w:rsidR="003B140C" w:rsidRDefault="003B140C" w:rsidP="003B140C">
      <w:r w:rsidRPr="003B140C">
        <w:t xml:space="preserve">As depicted in the figure below, all the fibers desorbed gave reproducible detection of acetic acid. The presence of acetic acid in the headspace of heroin could be explained by its direct relationship with acetic anhydride. Acetic anhydride is essentially the condensation of two molecules of acetic acid and key precursor chemical used in the illicit manufacture of heroin.  Previous research has indicated the reason for the presence of acetic </w:t>
      </w:r>
      <w:r w:rsidRPr="003B140C">
        <w:lastRenderedPageBreak/>
        <w:t>acid is due to heroin deacetylation process, which is responsible for its characteristic odor</w:t>
      </w:r>
      <w:r w:rsidR="0019047B">
        <w:t xml:space="preserve"> </w:t>
      </w:r>
      <w:r w:rsidR="0019047B">
        <w:fldChar w:fldCharType="begin"/>
      </w:r>
      <w:r w:rsidR="00310601">
        <w:instrText xml:space="preserve"> ADDIN REFMGR.CITE &lt;Refman&gt;&lt;Cite&gt;&lt;Author&gt;Chiarotti&lt;/Author&gt;&lt;Year&gt;1988&lt;/Year&gt;&lt;RecNum&gt;103&lt;/RecNum&gt;&lt;IDText&gt;Analysis of volatile compounds in heroin samples&lt;/IDText&gt;&lt;MDL Ref_Type="Journal"&gt;&lt;Ref_Type&gt;Journal&lt;/Ref_Type&gt;&lt;Ref_ID&gt;103&lt;/Ref_ID&gt;&lt;Title_Primary&gt;Analysis of volatile compounds in heroin samples&lt;/Title_Primary&gt;&lt;Authors_Primary&gt;Chiarotti,M.&lt;/Authors_Primary&gt;&lt;Authors_Primary&gt;Fucci,N.&lt;/Authors_Primary&gt;&lt;Date_Primary&gt;1988&lt;/Date_Primary&gt;&lt;Reprint&gt;Not in File&lt;/Reprint&gt;&lt;Start_Page&gt;47&lt;/Start_Page&gt;&lt;End_Page&gt;53&lt;/End_Page&gt;&lt;Periodical&gt;Forensic science international&lt;/Periodical&gt;&lt;Volume&gt;37&lt;/Volume&gt;&lt;Issue&gt;1&lt;/Issue&gt;&lt;Publisher&gt;Elsevier&lt;/Publisher&gt;&lt;ISSN_ISBN&gt;0379-0738&lt;/ISSN_ISBN&gt;&lt;ZZ_JournalStdAbbrev&gt;&lt;f name="System"&gt;Forensic science international&lt;/f&gt;&lt;/ZZ_JournalStdAbbrev&gt;&lt;ZZ_WorkformID&gt;1&lt;/ZZ_WorkformID&gt;&lt;/MDL&gt;&lt;/Cite&gt;&lt;/Refman&gt;</w:instrText>
      </w:r>
      <w:r w:rsidR="0019047B">
        <w:fldChar w:fldCharType="separate"/>
      </w:r>
      <w:r w:rsidR="003F5D42">
        <w:rPr>
          <w:noProof/>
        </w:rPr>
        <w:t>(150)</w:t>
      </w:r>
      <w:r w:rsidR="0019047B">
        <w:fldChar w:fldCharType="end"/>
      </w:r>
      <w:r w:rsidRPr="003B140C">
        <w:t xml:space="preserve">. Additionally, we could consider that as an alternative to control, reduce and potentially prevent illicit manufacture and trafficking of narcotic drugs, the precursors used to develop illicit substances, including heroin, have been monitored and reported by International Narcotics Control Board (INCB). As a matter of fact, the number of seizures of acetic anhydride has declined in Afghanistan, possibly due to change of trafficking routes and/or modi operandi used by traffickers. The lack of acetic anhydride has caused the development of alternative synthesis including the use of lower quality precursors such as acetic acid. For instance, Odell et al., published how it is possible to treat morphine with </w:t>
      </w:r>
      <w:r w:rsidR="007A3F5E">
        <w:rPr>
          <w:noProof/>
        </w:rPr>
        <mc:AlternateContent>
          <mc:Choice Requires="wps">
            <w:drawing>
              <wp:anchor distT="0" distB="0" distL="114300" distR="114300" simplePos="0" relativeHeight="251697152" behindDoc="0" locked="0" layoutInCell="1" allowOverlap="1" wp14:anchorId="0B9293E0" wp14:editId="09EEF794">
                <wp:simplePos x="0" y="0"/>
                <wp:positionH relativeFrom="column">
                  <wp:posOffset>0</wp:posOffset>
                </wp:positionH>
                <wp:positionV relativeFrom="paragraph">
                  <wp:posOffset>7011464</wp:posOffset>
                </wp:positionV>
                <wp:extent cx="5470525" cy="251460"/>
                <wp:effectExtent l="0" t="0" r="0" b="0"/>
                <wp:wrapThrough wrapText="bothSides">
                  <wp:wrapPolygon edited="0">
                    <wp:start x="0" y="0"/>
                    <wp:lineTo x="0" y="21600"/>
                    <wp:lineTo x="21600" y="21600"/>
                    <wp:lineTo x="21600" y="0"/>
                  </wp:wrapPolygon>
                </wp:wrapThrough>
                <wp:docPr id="9127" name="Text Box 9127"/>
                <wp:cNvGraphicFramePr/>
                <a:graphic xmlns:a="http://schemas.openxmlformats.org/drawingml/2006/main">
                  <a:graphicData uri="http://schemas.microsoft.com/office/word/2010/wordprocessingShape">
                    <wps:wsp>
                      <wps:cNvSpPr txBox="1"/>
                      <wps:spPr>
                        <a:xfrm>
                          <a:off x="0" y="0"/>
                          <a:ext cx="5470525" cy="251460"/>
                        </a:xfrm>
                        <a:prstGeom prst="rect">
                          <a:avLst/>
                        </a:prstGeom>
                        <a:solidFill>
                          <a:prstClr val="white"/>
                        </a:solidFill>
                        <a:ln>
                          <a:noFill/>
                        </a:ln>
                        <a:effectLst/>
                      </wps:spPr>
                      <wps:txbx>
                        <w:txbxContent>
                          <w:p w14:paraId="20E63FCA" w14:textId="3BDA651A" w:rsidR="00FA11DD" w:rsidRPr="006B1224" w:rsidRDefault="00FA11DD" w:rsidP="0019047B">
                            <w:pPr>
                              <w:pStyle w:val="Caption"/>
                              <w:rPr>
                                <w:noProof/>
                              </w:rPr>
                            </w:pPr>
                            <w:bookmarkStart w:id="152" w:name="_Toc467151202"/>
                            <w:r>
                              <w:t xml:space="preserve">Figure </w:t>
                            </w:r>
                            <w:fldSimple w:instr=" SEQ Figure \* ARABIC ">
                              <w:r w:rsidR="0053144D">
                                <w:rPr>
                                  <w:noProof/>
                                </w:rPr>
                                <w:t>24</w:t>
                              </w:r>
                            </w:fldSimple>
                            <w:r>
                              <w:t xml:space="preserve">. Compounds Frequency of Occurrence (%) in Heroin Samples </w:t>
                            </w:r>
                            <w:r w:rsidRPr="007265F1">
                              <w:t>(n=5)</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293E0" id="Text Box 9127" o:spid="_x0000_s1041" type="#_x0000_t202" style="position:absolute;left:0;text-align:left;margin-left:0;margin-top:552.1pt;width:430.75pt;height:19.8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" stroked="f">
                <v:textbox style="mso-fit-shape-to-text:t" inset="0,0,0,0">
                  <w:txbxContent>
                    <w:p w14:paraId="20E63FCA" w14:textId="3BDA651A" w:rsidR="00FA11DD" w:rsidRPr="006B1224" w:rsidRDefault="00FA11DD" w:rsidP="0019047B">
                      <w:pPr>
                        <w:pStyle w:val="Caption"/>
                        <w:rPr>
                          <w:noProof/>
                        </w:rPr>
                      </w:pPr>
                      <w:bookmarkStart w:id="153" w:name="_Toc467151202"/>
                      <w:r>
                        <w:t xml:space="preserve">Figure </w:t>
                      </w:r>
                      <w:fldSimple w:instr=" SEQ Figure \* ARABIC ">
                        <w:r w:rsidR="0053144D">
                          <w:rPr>
                            <w:noProof/>
                          </w:rPr>
                          <w:t>24</w:t>
                        </w:r>
                      </w:fldSimple>
                      <w:r>
                        <w:t xml:space="preserve">. Compounds Frequency of Occurrence (%) in Heroin Samples </w:t>
                      </w:r>
                      <w:r w:rsidRPr="007265F1">
                        <w:t>(n=5)</w:t>
                      </w:r>
                      <w:bookmarkEnd w:id="153"/>
                    </w:p>
                  </w:txbxContent>
                </v:textbox>
                <w10:wrap type="through"/>
              </v:shape>
            </w:pict>
          </mc:Fallback>
        </mc:AlternateContent>
      </w:r>
      <w:r w:rsidRPr="003B140C">
        <w:t>a mixture containing acetic acid and still afford good yields of heroin</w:t>
      </w:r>
      <w:r w:rsidR="00537477">
        <w:t xml:space="preserve"> </w:t>
      </w:r>
      <w:r w:rsidR="005D7701">
        <w:fldChar w:fldCharType="begin"/>
      </w:r>
      <w:r w:rsidR="00310601">
        <w:instrText xml:space="preserve"> ADDIN REFMGR.CITE &lt;Refman&gt;&lt;Cite&gt;&lt;Author&gt;Odell&lt;/Author&gt;&lt;Year&gt;2006&lt;/Year&gt;&lt;RecNum&gt;102&lt;/RecNum&gt;&lt;IDText&gt;A &amp;apos;cold synthesis&amp;apos; of heroin and implications in heroin signature analysis: Utility of trifluoroacetic/acetic anhydride in the acetylation of morphine&lt;/IDText&gt;&lt;MDL Ref_Type="Journal"&gt;&lt;Ref_Type&gt;Journal&lt;/Ref_Type&gt;&lt;Ref_ID&gt;102&lt;/Ref_ID&gt;&lt;Title_Primary&gt;A &amp;apos;cold synthesis&amp;apos; of heroin and implications in heroin signature analysis: Utility of trifluoroacetic/acetic anhydride in the acetylation of morphine&lt;/Title_Primary&gt;&lt;Authors_Primary&gt;Odell,L.R.&lt;/Authors_Primary&gt;&lt;Authors_Primary&gt;Skopec,J.&lt;/Authors_Primary&gt;&lt;Authors_Primary&gt;McCluskey,A.&lt;/Authors_Primary&gt;&lt;Date_Primary&gt;2006&lt;/Date_Primary&gt;&lt;Reprint&gt;Not in File&lt;/Reprint&gt;&lt;Start_Page&gt;221&lt;/Start_Page&gt;&lt;End_Page&gt;229&lt;/End_Page&gt;&lt;Periodical&gt;Forensic science international&lt;/Periodical&gt;&lt;Volume&gt;164&lt;/Volume&gt;&lt;Issue&gt;2&lt;/Issue&gt;&lt;Publisher&gt;Elsevier&lt;/Publisher&gt;&lt;ISSN_ISBN&gt;0379-0738&lt;/ISSN_ISBN&gt;&lt;ZZ_JournalStdAbbrev&gt;&lt;f name="System"&gt;Forensic science international&lt;/f&gt;&lt;/ZZ_JournalStdAbbrev&gt;&lt;ZZ_WorkformID&gt;1&lt;/ZZ_WorkformID&gt;&lt;/MDL&gt;&lt;/Cite&gt;&lt;/Refman&gt;</w:instrText>
      </w:r>
      <w:r w:rsidR="005D7701">
        <w:fldChar w:fldCharType="separate"/>
      </w:r>
      <w:r w:rsidR="002E3227">
        <w:rPr>
          <w:noProof/>
        </w:rPr>
        <w:t>(34)</w:t>
      </w:r>
      <w:r w:rsidR="005D7701">
        <w:fldChar w:fldCharType="end"/>
      </w:r>
      <w:r w:rsidRPr="003B140C">
        <w:t>.</w:t>
      </w:r>
    </w:p>
    <w:p w14:paraId="5B1EAC59" w14:textId="5885A0B3" w:rsidR="003B140C" w:rsidRPr="003B140C" w:rsidRDefault="00212F01" w:rsidP="00212F01">
      <w:r>
        <w:rPr>
          <w:noProof/>
        </w:rPr>
        <w:drawing>
          <wp:anchor distT="0" distB="0" distL="114300" distR="114300" simplePos="0" relativeHeight="251692032" behindDoc="0" locked="0" layoutInCell="1" allowOverlap="1" wp14:anchorId="37D61D53" wp14:editId="06AFC564">
            <wp:simplePos x="0" y="0"/>
            <wp:positionH relativeFrom="margin">
              <wp:posOffset>0</wp:posOffset>
            </wp:positionH>
            <wp:positionV relativeFrom="paragraph">
              <wp:posOffset>104140</wp:posOffset>
            </wp:positionV>
            <wp:extent cx="5470525" cy="3247390"/>
            <wp:effectExtent l="0" t="0" r="0" b="0"/>
            <wp:wrapSquare wrapText="bothSides"/>
            <wp:docPr id="9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70525" cy="3247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572ABF" w14:textId="02DC6B5C" w:rsidR="003B140C" w:rsidRDefault="007A3F5E" w:rsidP="003B140C">
      <w:r>
        <w:rPr>
          <w:noProof/>
        </w:rPr>
        <w:lastRenderedPageBreak/>
        <mc:AlternateContent>
          <mc:Choice Requires="wps">
            <w:drawing>
              <wp:anchor distT="0" distB="0" distL="114300" distR="114300" simplePos="0" relativeHeight="251776000" behindDoc="0" locked="0" layoutInCell="1" allowOverlap="1" wp14:anchorId="169FB74D" wp14:editId="1DEA8458">
                <wp:simplePos x="0" y="0"/>
                <wp:positionH relativeFrom="column">
                  <wp:posOffset>12065</wp:posOffset>
                </wp:positionH>
                <wp:positionV relativeFrom="paragraph">
                  <wp:posOffset>5242114</wp:posOffset>
                </wp:positionV>
                <wp:extent cx="5470525" cy="251460"/>
                <wp:effectExtent l="0" t="0" r="0" b="0"/>
                <wp:wrapSquare wrapText="bothSides"/>
                <wp:docPr id="1032" name="Text Box 1032"/>
                <wp:cNvGraphicFramePr/>
                <a:graphic xmlns:a="http://schemas.openxmlformats.org/drawingml/2006/main">
                  <a:graphicData uri="http://schemas.microsoft.com/office/word/2010/wordprocessingShape">
                    <wps:wsp>
                      <wps:cNvSpPr txBox="1"/>
                      <wps:spPr>
                        <a:xfrm>
                          <a:off x="0" y="0"/>
                          <a:ext cx="5470525" cy="251460"/>
                        </a:xfrm>
                        <a:prstGeom prst="rect">
                          <a:avLst/>
                        </a:prstGeom>
                        <a:solidFill>
                          <a:prstClr val="white"/>
                        </a:solidFill>
                        <a:ln>
                          <a:noFill/>
                        </a:ln>
                        <a:effectLst/>
                      </wps:spPr>
                      <wps:txbx>
                        <w:txbxContent>
                          <w:p w14:paraId="7C99DC1E" w14:textId="4EC3D74C" w:rsidR="00FA11DD" w:rsidRPr="00D60A43" w:rsidRDefault="00FA11DD" w:rsidP="003512C0">
                            <w:pPr>
                              <w:pStyle w:val="Caption"/>
                              <w:rPr>
                                <w:noProof/>
                              </w:rPr>
                            </w:pPr>
                            <w:bookmarkStart w:id="154" w:name="_Toc467151203"/>
                            <w:r>
                              <w:t xml:space="preserve">Figure </w:t>
                            </w:r>
                            <w:fldSimple w:instr=" SEQ Figure \* ARABIC ">
                              <w:r w:rsidR="0053144D">
                                <w:rPr>
                                  <w:noProof/>
                                </w:rPr>
                                <w:t>25</w:t>
                              </w:r>
                            </w:fldSimple>
                            <w:r>
                              <w:t>. Relative Abundance of Compounds in the Headspace of Heroin S</w:t>
                            </w:r>
                            <w:r w:rsidRPr="00C0209E">
                              <w:t>ampl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FB74D" id="Text Box 1032" o:spid="_x0000_s1042" type="#_x0000_t202" style="position:absolute;left:0;text-align:left;margin-left:.95pt;margin-top:412.75pt;width:430.75pt;height:19.8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" stroked="f">
                <v:textbox style="mso-fit-shape-to-text:t" inset="0,0,0,0">
                  <w:txbxContent>
                    <w:p w14:paraId="7C99DC1E" w14:textId="4EC3D74C" w:rsidR="00FA11DD" w:rsidRPr="00D60A43" w:rsidRDefault="00FA11DD" w:rsidP="003512C0">
                      <w:pPr>
                        <w:pStyle w:val="Caption"/>
                        <w:rPr>
                          <w:noProof/>
                        </w:rPr>
                      </w:pPr>
                      <w:bookmarkStart w:id="155" w:name="_Toc467151203"/>
                      <w:r>
                        <w:t xml:space="preserve">Figure </w:t>
                      </w:r>
                      <w:fldSimple w:instr=" SEQ Figure \* ARABIC ">
                        <w:r w:rsidR="0053144D">
                          <w:rPr>
                            <w:noProof/>
                          </w:rPr>
                          <w:t>25</w:t>
                        </w:r>
                      </w:fldSimple>
                      <w:r>
                        <w:t>. Relative Abundance of Compounds in the Headspace of Heroin S</w:t>
                      </w:r>
                      <w:r w:rsidRPr="00C0209E">
                        <w:t>amples</w:t>
                      </w:r>
                      <w:bookmarkEnd w:id="155"/>
                    </w:p>
                  </w:txbxContent>
                </v:textbox>
                <w10:wrap type="square"/>
              </v:shape>
            </w:pict>
          </mc:Fallback>
        </mc:AlternateContent>
      </w:r>
      <w:r w:rsidR="003512C0" w:rsidRPr="003B140C">
        <w:rPr>
          <w:noProof/>
        </w:rPr>
        <w:drawing>
          <wp:anchor distT="0" distB="0" distL="114300" distR="114300" simplePos="0" relativeHeight="251773952" behindDoc="0" locked="0" layoutInCell="1" allowOverlap="1" wp14:anchorId="5970D1BE" wp14:editId="0B14EE29">
            <wp:simplePos x="0" y="0"/>
            <wp:positionH relativeFrom="margin">
              <wp:align>left</wp:align>
            </wp:positionH>
            <wp:positionV relativeFrom="paragraph">
              <wp:posOffset>1814688</wp:posOffset>
            </wp:positionV>
            <wp:extent cx="5470525" cy="3247390"/>
            <wp:effectExtent l="0" t="0" r="0" b="0"/>
            <wp:wrapSquare wrapText="bothSides"/>
            <wp:docPr id="9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70525" cy="3247390"/>
                    </a:xfrm>
                    <a:prstGeom prst="rect">
                      <a:avLst/>
                    </a:prstGeom>
                    <a:noFill/>
                    <a:ln>
                      <a:noFill/>
                    </a:ln>
                  </pic:spPr>
                </pic:pic>
              </a:graphicData>
            </a:graphic>
          </wp:anchor>
        </w:drawing>
      </w:r>
      <w:r w:rsidR="003B140C">
        <w:t>Not only acetic acid is the most frequently occurring compound in the headspace of the samples, but also the most abundant. In fact, acetic acid constitutes 85% of the abundance of compounds in the headspace. When compared with other types of heroin,</w:t>
      </w:r>
      <w:r w:rsidR="003512C0">
        <w:t xml:space="preserve"> </w:t>
      </w:r>
      <w:r w:rsidR="003B140C">
        <w:t>such as “black tar”; a lower pure form of heroin</w:t>
      </w:r>
      <w:r w:rsidR="00537477">
        <w:t xml:space="preserve"> </w:t>
      </w:r>
      <w:r w:rsidR="00537477">
        <w:fldChar w:fldCharType="begin"/>
      </w:r>
      <w:r w:rsidR="00310601">
        <w:instrText xml:space="preserve"> ADDIN REFMGR.CITE &lt;Refman&gt;&lt;Cite&gt;&lt;Author&gt;Ciccarone&lt;/Author&gt;&lt;Year&gt;2009&lt;/Year&gt;&lt;RecNum&gt;101&lt;/RecNum&gt;&lt;IDText&gt;Heroin in brown, black and white: Structural factors and medical consequences in the US heroin market&lt;/IDText&gt;&lt;MDL Ref_Type="Journal"&gt;&lt;Ref_Type&gt;Journal&lt;/Ref_Type&gt;&lt;Ref_ID&gt;101&lt;/Ref_ID&gt;&lt;Title_Primary&gt;Heroin in brown, black and white: Structural factors and medical consequences in the US heroin market&lt;/Title_Primary&gt;&lt;Authors_Primary&gt;Ciccarone,D.&lt;/Authors_Primary&gt;&lt;Date_Primary&gt;2009&lt;/Date_Primary&gt;&lt;Reprint&gt;Not in File&lt;/Reprint&gt;&lt;Start_Page&gt;277&lt;/Start_Page&gt;&lt;End_Page&gt;282&lt;/End_Page&gt;&lt;Periodical&gt;International Journal of Drug Policy&lt;/Periodical&gt;&lt;Volume&gt;20&lt;/Volume&gt;&lt;Issue&gt;3&lt;/Issue&gt;&lt;Publisher&gt;Elsevier&lt;/Publisher&gt;&lt;ISSN_ISBN&gt;0955-3959&lt;/ISSN_ISBN&gt;&lt;ZZ_JournalStdAbbrev&gt;&lt;f name="System"&gt;International Journal of Drug Policy&lt;/f&gt;&lt;/ZZ_JournalStdAbbrev&gt;&lt;ZZ_WorkformID&gt;1&lt;/ZZ_WorkformID&gt;&lt;/MDL&gt;&lt;/Cite&gt;&lt;/Refman&gt;</w:instrText>
      </w:r>
      <w:r w:rsidR="00537477">
        <w:fldChar w:fldCharType="separate"/>
      </w:r>
      <w:r w:rsidR="003F5D42">
        <w:rPr>
          <w:noProof/>
        </w:rPr>
        <w:t>(151)</w:t>
      </w:r>
      <w:r w:rsidR="00537477">
        <w:fldChar w:fldCharType="end"/>
      </w:r>
      <w:r w:rsidR="003B140C">
        <w:t xml:space="preserve">, the most abundant volatiles is still acetic acid. </w:t>
      </w:r>
    </w:p>
    <w:p w14:paraId="20AABA7A" w14:textId="24C70A21" w:rsidR="00733966" w:rsidRDefault="00733966" w:rsidP="003B140C"/>
    <w:p w14:paraId="04723BF4" w14:textId="0B8C5EB5" w:rsidR="003512C0" w:rsidRDefault="003B140C" w:rsidP="003B140C">
      <w:r>
        <w:tab/>
      </w:r>
    </w:p>
    <w:p w14:paraId="26D7FA58" w14:textId="75EB65C2" w:rsidR="003512C0" w:rsidRDefault="003512C0" w:rsidP="003B140C"/>
    <w:p w14:paraId="46ABD0B8" w14:textId="77777777" w:rsidR="003512C0" w:rsidRDefault="003512C0" w:rsidP="003B140C"/>
    <w:p w14:paraId="4872F903" w14:textId="11999CF4" w:rsidR="003512C0" w:rsidRDefault="003512C0" w:rsidP="003B140C"/>
    <w:p w14:paraId="7DC7BD94" w14:textId="5068423E" w:rsidR="003512C0" w:rsidRDefault="003512C0" w:rsidP="003B140C"/>
    <w:p w14:paraId="72C0E0A2" w14:textId="77777777" w:rsidR="003512C0" w:rsidRDefault="003512C0" w:rsidP="003B140C"/>
    <w:p w14:paraId="1A75C991" w14:textId="3C42AEFD" w:rsidR="003512C0" w:rsidRDefault="003512C0" w:rsidP="003B140C"/>
    <w:p w14:paraId="33C2788C" w14:textId="2429B7A8" w:rsidR="003512C0" w:rsidRDefault="003512C0" w:rsidP="003B140C">
      <w:r>
        <w:rPr>
          <w:noProof/>
        </w:rPr>
        <w:lastRenderedPageBreak/>
        <mc:AlternateContent>
          <mc:Choice Requires="wps">
            <w:drawing>
              <wp:anchor distT="0" distB="0" distL="114300" distR="114300" simplePos="0" relativeHeight="251701248" behindDoc="0" locked="0" layoutInCell="1" allowOverlap="1" wp14:anchorId="48A401B6" wp14:editId="1A0BBC0B">
                <wp:simplePos x="0" y="0"/>
                <wp:positionH relativeFrom="margin">
                  <wp:posOffset>0</wp:posOffset>
                </wp:positionH>
                <wp:positionV relativeFrom="paragraph">
                  <wp:posOffset>3442472</wp:posOffset>
                </wp:positionV>
                <wp:extent cx="5476875" cy="251460"/>
                <wp:effectExtent l="0" t="0" r="9525" b="0"/>
                <wp:wrapSquare wrapText="bothSides"/>
                <wp:docPr id="9129" name="Text Box 9129"/>
                <wp:cNvGraphicFramePr/>
                <a:graphic xmlns:a="http://schemas.openxmlformats.org/drawingml/2006/main">
                  <a:graphicData uri="http://schemas.microsoft.com/office/word/2010/wordprocessingShape">
                    <wps:wsp>
                      <wps:cNvSpPr txBox="1"/>
                      <wps:spPr>
                        <a:xfrm>
                          <a:off x="0" y="0"/>
                          <a:ext cx="5476875" cy="251460"/>
                        </a:xfrm>
                        <a:prstGeom prst="rect">
                          <a:avLst/>
                        </a:prstGeom>
                        <a:solidFill>
                          <a:prstClr val="white"/>
                        </a:solidFill>
                        <a:ln>
                          <a:noFill/>
                        </a:ln>
                        <a:effectLst/>
                      </wps:spPr>
                      <wps:txbx>
                        <w:txbxContent>
                          <w:p w14:paraId="3FDB0A5A" w14:textId="721B8769" w:rsidR="00FA11DD" w:rsidRPr="00902785" w:rsidRDefault="00FA11DD" w:rsidP="0019047B">
                            <w:pPr>
                              <w:pStyle w:val="Caption"/>
                            </w:pPr>
                            <w:bookmarkStart w:id="156" w:name="_Toc467151204"/>
                            <w:r>
                              <w:t xml:space="preserve">Figure </w:t>
                            </w:r>
                            <w:fldSimple w:instr=" SEQ Figure \* ARABIC ">
                              <w:r w:rsidR="0053144D">
                                <w:rPr>
                                  <w:noProof/>
                                </w:rPr>
                                <w:t>26</w:t>
                              </w:r>
                            </w:fldSimple>
                            <w:r>
                              <w:t>. Triplicate of the Headspace of "Black Tar" Heroin Sample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401B6" id="Text Box 9129" o:spid="_x0000_s1043" type="#_x0000_t202" style="position:absolute;left:0;text-align:left;margin-left:0;margin-top:271.05pt;width:431.25pt;height:19.8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" stroked="f">
                <v:textbox style="mso-fit-shape-to-text:t" inset="0,0,0,0">
                  <w:txbxContent>
                    <w:p w14:paraId="3FDB0A5A" w14:textId="721B8769" w:rsidR="00FA11DD" w:rsidRPr="00902785" w:rsidRDefault="00FA11DD" w:rsidP="0019047B">
                      <w:pPr>
                        <w:pStyle w:val="Caption"/>
                      </w:pPr>
                      <w:bookmarkStart w:id="157" w:name="_Toc467151204"/>
                      <w:r>
                        <w:t xml:space="preserve">Figure </w:t>
                      </w:r>
                      <w:fldSimple w:instr=" SEQ Figure \* ARABIC ">
                        <w:r w:rsidR="0053144D">
                          <w:rPr>
                            <w:noProof/>
                          </w:rPr>
                          <w:t>26</w:t>
                        </w:r>
                      </w:fldSimple>
                      <w:r>
                        <w:t>. Triplicate of the Headspace of "Black Tar" Heroin Samples</w:t>
                      </w:r>
                      <w:bookmarkEnd w:id="157"/>
                    </w:p>
                  </w:txbxContent>
                </v:textbox>
                <w10:wrap type="square" anchorx="margin"/>
              </v:shape>
            </w:pict>
          </mc:Fallback>
        </mc:AlternateContent>
      </w:r>
      <w:r w:rsidRPr="003B140C">
        <w:rPr>
          <w:noProof/>
        </w:rPr>
        <w:drawing>
          <wp:anchor distT="0" distB="0" distL="114300" distR="114300" simplePos="0" relativeHeight="251695104" behindDoc="0" locked="0" layoutInCell="1" allowOverlap="1" wp14:anchorId="757CEF52" wp14:editId="55A50720">
            <wp:simplePos x="0" y="0"/>
            <wp:positionH relativeFrom="margin">
              <wp:align>right</wp:align>
            </wp:positionH>
            <wp:positionV relativeFrom="paragraph">
              <wp:posOffset>78247</wp:posOffset>
            </wp:positionV>
            <wp:extent cx="5476875" cy="3255010"/>
            <wp:effectExtent l="0" t="0" r="9525" b="2540"/>
            <wp:wrapSquare wrapText="bothSides"/>
            <wp:docPr id="91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76875" cy="325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8E361E" w14:textId="348834CC" w:rsidR="003B140C" w:rsidRPr="003B140C" w:rsidRDefault="003B140C" w:rsidP="003B140C">
      <w:r>
        <w:t xml:space="preserve">Previous research have evaluated the use of acetic acid as a training aid for detection canines as it has been conjectured that acetic acid is the dominant odor compound in heroin samples, unfortunately, no success was achieved. Only one canine alerted </w:t>
      </w:r>
      <w:r w:rsidR="002152F1">
        <w:fldChar w:fldCharType="begin"/>
      </w:r>
      <w:r w:rsidR="00310601">
        <w:instrText xml:space="preserve"> ADDIN REFMGR.CITE &lt;Refman&gt;&lt;Cite&gt;&lt;Author&gt;District Court of Appeal of Florida&lt;/Author&gt;&lt;Year&gt;2003&lt;/Year&gt;&lt;RecNum&gt;67&lt;/RecNum&gt;&lt;IDText&gt;Matheson v. State, 870 So.2d 8&lt;/IDText&gt;&lt;MDL Ref_Type="Case"&gt;&lt;Ref_Type&gt;Case&lt;/Ref_Type&gt;&lt;Ref_ID&gt;67&lt;/Ref_ID&gt;&lt;Title_Primary&gt;Matheson v. State, 870 So.2d 8&lt;/Title_Primary&gt;&lt;Authors_Primary&gt;District Court of Appeal of Florida,Second District&lt;/Authors_Primary&gt;&lt;Date_Primary&gt;2003&lt;/Date_Primary&gt;&lt;Reprint&gt;Not in File&lt;/Reprint&gt;&lt;Web_URL&gt;&lt;u&gt;https://casetext.com/case/matheson-v-state-5&lt;/u&gt;&lt;/Web_URL&gt;&lt;ZZ_WorkformID&gt;9&lt;/ZZ_WorkformID&gt;&lt;/MDL&gt;&lt;/Cite&gt;&lt;/Refman&gt;</w:instrText>
      </w:r>
      <w:r w:rsidR="002152F1">
        <w:fldChar w:fldCharType="separate"/>
      </w:r>
      <w:r w:rsidR="003F5D42">
        <w:rPr>
          <w:noProof/>
        </w:rPr>
        <w:t>(102)</w:t>
      </w:r>
      <w:r w:rsidR="002152F1">
        <w:fldChar w:fldCharType="end"/>
      </w:r>
      <w:r>
        <w:t xml:space="preserve"> to a gauze spiked with 100 </w:t>
      </w:r>
      <w:r>
        <w:rPr>
          <w:rFonts w:cs="Times New Roman"/>
        </w:rPr>
        <w:t>μ</w:t>
      </w:r>
      <w:r>
        <w:t>L of acetic acid</w:t>
      </w:r>
      <w:r w:rsidR="00C65A21">
        <w:t xml:space="preserve"> </w:t>
      </w:r>
      <w:r w:rsidR="00C65A21">
        <w:fldChar w:fldCharType="begin"/>
      </w:r>
      <w:r w:rsidR="00310601">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C65A21">
        <w:fldChar w:fldCharType="separate"/>
      </w:r>
      <w:r w:rsidR="00540861">
        <w:rPr>
          <w:noProof/>
        </w:rPr>
        <w:t>(9)</w:t>
      </w:r>
      <w:r w:rsidR="00C65A21">
        <w:fldChar w:fldCharType="end"/>
      </w:r>
      <w:r>
        <w:t xml:space="preserve">, These results highlights the need of ORTs considering mixture of compounds rather than the only acetic acid.  </w:t>
      </w:r>
    </w:p>
    <w:p w14:paraId="5C21753F" w14:textId="23E51DE1" w:rsidR="00AE570C" w:rsidRDefault="00643587" w:rsidP="00E402B1">
      <w:pPr>
        <w:pStyle w:val="Heading2"/>
        <w:rPr>
          <w:rFonts w:cs="Times New Roman"/>
          <w:szCs w:val="24"/>
        </w:rPr>
      </w:pPr>
      <w:bookmarkStart w:id="158" w:name="_Toc467151395"/>
      <w:r>
        <w:t>Conclusion</w:t>
      </w:r>
      <w:bookmarkEnd w:id="158"/>
    </w:p>
    <w:p w14:paraId="2787DD4F" w14:textId="6B1B614C" w:rsidR="003B140C" w:rsidRDefault="003B140C" w:rsidP="003B140C">
      <w:r>
        <w:t xml:space="preserve">The headspace of marijuana and heroin samples provided by authorized personnel in South Florida was evaluated to determine VOCs constituting the profile of these substances. Extraction parameters optimized in the previous task were utilized to analyze the samples. Triplicates of fiber (DVB/CAR/PDMS) were injected to the headspace above the sample and to a blank after vials were let sit to reach equilibrium. After extraction was </w:t>
      </w:r>
      <w:r>
        <w:lastRenderedPageBreak/>
        <w:t xml:space="preserve">completed, one fiber was desorbed through the inlet of the GC-MS while the rest were caped to be preserved. The results show that it is possible to evaluate the volatiles even when time and sample quantity is a limitation, as SPME it is a simple, fast and sensitive technique. Also, it is feasible to obtain promising results without having to alter the sample, as it is a non-destructive, not invasive extraction technique. </w:t>
      </w:r>
    </w:p>
    <w:p w14:paraId="2241E1B7" w14:textId="056AD578" w:rsidR="003B140C" w:rsidRDefault="003B140C" w:rsidP="003B140C">
      <w:r>
        <w:t xml:space="preserve">As expected, marijuana headspace is composed of terpenes; organic hydrocarbons produced by a wide variety of plants and that are known to be responsible of the scent that is expelled by the product. From the terpenes that were obtained, sesquiterpenes predominated the headspace. Studies have shown that depending on the physical characteristics of the samples evaluated is the type of terpenes that are prone to obtain. In fact, </w:t>
      </w:r>
      <w:r w:rsidR="0019047B">
        <w:t>all samples evaluated were dried;</w:t>
      </w:r>
      <w:r>
        <w:t xml:space="preserve"> sesquiterpenes predominated in the profile. From all the compounds, caryophyllene, β-myrcene, linalool and limonene dominated not only in frequency of occurrence but also in abundance in the headspace giving of a pointer of what could be use as potential training aids for detection canines. </w:t>
      </w:r>
    </w:p>
    <w:p w14:paraId="547CDDEE" w14:textId="77777777" w:rsidR="003B140C" w:rsidRDefault="003B140C" w:rsidP="003B140C">
      <w:r>
        <w:t xml:space="preserve">Additionally, the headspace of heroin samples has been evaluated to determine those compounds that are most frequently found as well as those that are more abundant. Acetic acid greatly predominated in the headspace, although acetic acid was not widely used initially when heroin was first developed, its presence can be explained by the deacetylation of acetic anhydride, common precursor compound used for the synthesis of heroin. Also, the fact that such precursor compounds have been monitored for its trafficking have impulse the use of acetic acid instead. Although its use requires a much more complex synthesis, studies have shown its potential to get high yields of heroin. Finally, regardless of the type of heroin studied, acetic acid prevailed as the most abundant </w:t>
      </w:r>
      <w:r>
        <w:lastRenderedPageBreak/>
        <w:t xml:space="preserve">compound in heroin, which highlights its importance in heroin, but also the need for further ORTs approaches to address its potential means for the development of detector canine training aids. </w:t>
      </w:r>
    </w:p>
    <w:p w14:paraId="648B59C2" w14:textId="555AD2FE" w:rsidR="003B140C" w:rsidRPr="003B140C" w:rsidRDefault="003B140C" w:rsidP="003B140C">
      <w:r>
        <w:t>These studies should allow the development of training aids which are safer to use, easy to acquire and provide consistent levels of chemicals. Compounds found in the headspace of both illicit substances will be used to potentially determine the compound and/or mixture of compounds responsible for the alert response of canines which is essential to improve their performance and reliability.</w:t>
      </w:r>
    </w:p>
    <w:p w14:paraId="54CFAF0D" w14:textId="65F1391C" w:rsidR="00B61FC6" w:rsidRDefault="00B61FC6" w:rsidP="00E402B1">
      <w:pPr>
        <w:pStyle w:val="Style1"/>
        <w:rPr>
          <w:rFonts w:cs="Times New Roman"/>
          <w:szCs w:val="24"/>
        </w:rPr>
      </w:pPr>
      <w:bookmarkStart w:id="159" w:name="_Toc467151396"/>
      <w:r>
        <w:rPr>
          <w:rFonts w:cs="Times New Roman"/>
          <w:szCs w:val="24"/>
        </w:rPr>
        <w:t>TASK 3. ACTIVE ODOR DETERMINATION USING BIOLOGICAL DETECTORS</w:t>
      </w:r>
      <w:bookmarkEnd w:id="159"/>
    </w:p>
    <w:p w14:paraId="0404389C" w14:textId="77777777" w:rsidR="00643587" w:rsidRDefault="00643587" w:rsidP="00E402B1">
      <w:pPr>
        <w:pStyle w:val="Heading2"/>
      </w:pPr>
      <w:bookmarkStart w:id="160" w:name="_Toc467151397"/>
      <w:r>
        <w:t>Introduction</w:t>
      </w:r>
      <w:bookmarkEnd w:id="160"/>
    </w:p>
    <w:p w14:paraId="070AD096" w14:textId="44822487" w:rsidR="002B718D" w:rsidRPr="00212F01" w:rsidRDefault="002B718D" w:rsidP="00212F01">
      <w:r w:rsidRPr="002B718D">
        <w:t>Different specialized search techniques are often use to locate an object of interest.  Depending upon the issues to be addressed investigators may do search themselves or use technical methods such as instrumental detectors and/or trained detector dogs. However, law enforcement has relied on canines to detect narcotics during traffic stops, vehicle checkpoints, ports-of-entry, private homes and businesses, and while searching the luggage of travelers aboard buses, trains, and airplanes</w:t>
      </w:r>
      <w:r w:rsidR="0052048A">
        <w:t xml:space="preserve"> </w:t>
      </w:r>
      <w:r w:rsidR="0052048A">
        <w:fldChar w:fldCharType="begin"/>
      </w:r>
      <w:r w:rsidR="00310601">
        <w:instrText xml:space="preserve"> ADDIN REFMGR.CITE &lt;Refman&gt;&lt;Cite&gt;&lt;Author&gt;Flanary&lt;/Author&gt;&lt;Year&gt;2012&lt;/Year&gt;&lt;RecNum&gt;104&lt;/RecNum&gt;&lt;IDText&gt;Search, Seizure, and Dogs &amp;quot;Attacking K-9 Evidence&amp;quot;&lt;/IDText&gt;&lt;MDL Ref_Type="Conference Proceeding"&gt;&lt;Ref_Type&gt;Conference Proceeding&lt;/Ref_Type&gt;&lt;Ref_ID&gt;104&lt;/Ref_ID&gt;&lt;Title_Primary&gt;Search, Seizure, and Dogs &amp;quot;Attacking K-9 Evidence&amp;quot;&lt;/Title_Primary&gt;&lt;Authors_Primary&gt;Flanary,D.H.&lt;/Authors_Primary&gt;&lt;Date_Primary&gt;2012&lt;/Date_Primary&gt;&lt;Reprint&gt;Not in File&lt;/Reprint&gt;&lt;Title_Secondary&gt;Cross Examination&amp;#xA;Texas Criminal Defense Lawyers Association&lt;/Title_Secondary&gt;&lt;ZZ_WorkformID&gt;12&lt;/ZZ_WorkformID&gt;&lt;/MDL&gt;&lt;/Cite&gt;&lt;/Refman&gt;</w:instrText>
      </w:r>
      <w:r w:rsidR="0052048A">
        <w:fldChar w:fldCharType="separate"/>
      </w:r>
      <w:r w:rsidR="003F5D42">
        <w:rPr>
          <w:noProof/>
        </w:rPr>
        <w:t>(152)</w:t>
      </w:r>
      <w:r w:rsidR="0052048A">
        <w:fldChar w:fldCharType="end"/>
      </w:r>
      <w:r w:rsidRPr="002B718D">
        <w:t>. Over the years, canines have continuously prove their accuracy and sensitivity to detect illicit substances even in the presence of distractors. Canines have also demonstrated to be fast to work large surface areas, long working cycles, and in any environmental condition</w:t>
      </w:r>
      <w:r w:rsidR="0052048A">
        <w:t xml:space="preserve"> </w:t>
      </w:r>
      <w:r w:rsidR="0052048A">
        <w:fldChar w:fldCharType="begin"/>
      </w:r>
      <w:r w:rsidR="00310601">
        <w:instrText xml:space="preserve"> ADDIN REFMGR.CITE &lt;Refman&gt;&lt;Cite&gt;&lt;Author&gt;Hoffman&lt;/Author&gt;&lt;Year&gt;2009&lt;/Year&gt;&lt;RecNum&gt;83&lt;/RecNum&gt;&lt;IDText&gt;Characterization of the volatile organic compounds present in the headspace of decomposing human remains&lt;/IDText&gt;&lt;MDL Ref_Type="Journal"&gt;&lt;Ref_Type&gt;Journal&lt;/Ref_Type&gt;&lt;Ref_ID&gt;83&lt;/Ref_ID&gt;&lt;Title_Primary&gt;Characterization of the volatile organic compounds present in the headspace of decomposing human remains&lt;/Title_Primary&gt;&lt;Authors_Primary&gt;Hoffman,E.M.&lt;/Authors_Primary&gt;&lt;Authors_Primary&gt;Curran,A.M.&lt;/Authors_Primary&gt;&lt;Authors_Primary&gt;Dulgerian,N.&lt;/Authors_Primary&gt;&lt;Authors_Primary&gt;Stockham,R.A.&lt;/Authors_Primary&gt;&lt;Authors_Primary&gt;Eckenrode,B.A.&lt;/Authors_Primary&gt;&lt;Date_Primary&gt;2009&lt;/Date_Primary&gt;&lt;Reprint&gt;Not in File&lt;/Reprint&gt;&lt;Start_Page&gt;6&lt;/Start_Page&gt;&lt;End_Page&gt;13&lt;/End_Page&gt;&lt;Periodical&gt;Forensic science international&lt;/Periodical&gt;&lt;Volume&gt;186&lt;/Volume&gt;&lt;Issue&gt;1&lt;/Issue&gt;&lt;Publisher&gt;Elsevier&lt;/Publisher&gt;&lt;ISSN_ISBN&gt;0379-0738&lt;/ISSN_ISBN&gt;&lt;ZZ_JournalStdAbbrev&gt;&lt;f name="System"&gt;Forensic science international&lt;/f&gt;&lt;/ZZ_JournalStdAbbrev&gt;&lt;ZZ_WorkformID&gt;1&lt;/ZZ_WorkformID&gt;&lt;/MDL&gt;&lt;/Cite&gt;&lt;/Refman&gt;</w:instrText>
      </w:r>
      <w:r w:rsidR="0052048A">
        <w:fldChar w:fldCharType="separate"/>
      </w:r>
      <w:r w:rsidR="003F5D42">
        <w:rPr>
          <w:noProof/>
        </w:rPr>
        <w:t>(135)</w:t>
      </w:r>
      <w:r w:rsidR="0052048A">
        <w:fldChar w:fldCharType="end"/>
      </w:r>
      <w:r w:rsidRPr="002B718D">
        <w:t xml:space="preserve">. Yet, their efficiency greatly depends on the frequency of training hours which is been limited by the facility of which training aids can be obtained.  To get access to these substances, local, state, and federal laws require licensing which often mandates background investigation, interviews </w:t>
      </w:r>
      <w:r w:rsidRPr="002B718D">
        <w:lastRenderedPageBreak/>
        <w:t xml:space="preserve">and documentation to acknowledge specific facility requirement to </w:t>
      </w:r>
      <w:r w:rsidR="00125DF5">
        <w:t>access the stored</w:t>
      </w:r>
      <w:r w:rsidRPr="002B718D">
        <w:t xml:space="preserve"> substances. For instance, the storage must contain regulations that include but are not limited to restricted access, monitored security, biohazard protection, fire protection, theft detection, among others</w:t>
      </w:r>
      <w:r w:rsidR="00BF6180">
        <w:t xml:space="preserve"> </w:t>
      </w:r>
      <w:r w:rsidR="00BF6180">
        <w:fldChar w:fldCharType="begin"/>
      </w:r>
      <w:r w:rsidR="00310601">
        <w:instrText xml:space="preserve"> ADDIN REFMGR.CITE &lt;Refman&gt;&lt;Cite&gt;&lt;Author&gt;Jezierski&lt;/Author&gt;&lt;Year&gt;2016&lt;/Year&gt;&lt;RecNum&gt;140&lt;/RecNum&gt;&lt;IDText&gt;Narcotic and Explosive Odors: Volatile Organic Compounds as Training Aids for Olfactory Detection&lt;/IDText&gt;&lt;MDL Ref_Type="Book Chapter"&gt;&lt;Ref_Type&gt;Book Chapter&lt;/Ref_Type&gt;&lt;Ref_ID&gt;140&lt;/Ref_ID&gt;&lt;Title_Primary&gt;Narcotic and Explosive Odors: Volatile Organic Compounds as Training Aids for Olfactory Detection&lt;/Title_Primary&gt;&lt;Authors_Primary&gt;Jezierski,T.&lt;/Authors_Primary&gt;&lt;Authors_Primary&gt;Ensminger,J.&lt;/Authors_Primary&gt;&lt;Authors_Primary&gt;Papet,L.E.&lt;/Authors_Primary&gt;&lt;Date_Primary&gt;2016&lt;/Date_Primary&gt;&lt;Keywords&gt;forensic science&lt;/Keywords&gt;&lt;Reprint&gt;Not in File&lt;/Reprint&gt;&lt;Title_Secondary&gt;Canine Olfaction Science and Law: Advances in Forensic Science, Medicine, Conservation, and Environmental Remediation&lt;/Title_Secondary&gt;&lt;Issue&gt;18&lt;/Issue&gt;&lt;Publisher&gt;CRC Press&lt;/Publisher&gt;&lt;ZZ_WorkformID&gt;3&lt;/ZZ_WorkformID&gt;&lt;/MDL&gt;&lt;/Cite&gt;&lt;/Refman&gt;</w:instrText>
      </w:r>
      <w:r w:rsidR="00BF6180">
        <w:fldChar w:fldCharType="separate"/>
      </w:r>
      <w:r w:rsidR="003F5D42">
        <w:rPr>
          <w:noProof/>
        </w:rPr>
        <w:t>(153)</w:t>
      </w:r>
      <w:r w:rsidR="00BF6180">
        <w:fldChar w:fldCharType="end"/>
      </w:r>
      <w:r w:rsidRPr="002B718D">
        <w:t xml:space="preserve">. Now, once materials are accessible, there </w:t>
      </w:r>
      <w:r w:rsidR="00125DF5">
        <w:t xml:space="preserve">were </w:t>
      </w:r>
      <w:r w:rsidRPr="002B718D">
        <w:t xml:space="preserve">still several problems such as acquisition cost, transport considerations, permits, knowledge, equipment and training for each person involved. Additionally, the typical training aid supplied is not necessarily pure, as they are generally street drugs some of which have not been previously tested. Sometimes, these substances have not even been stored properly increasing thus the possibility of contamination. The contamination not only could be followed by poor storage, but can also be product of the cutting agents that are often added to dilute the drug but increase the quantity of the product. To provide law enforcement with an alternative to train on a daily basis, sufficing the parameters required to be proficient, marijuana and heroin training aids will be designed as an equivalent of current venues for detection training. These training aids are meant to reinforce current practices by allowing canine teams to easily obtain a product that will provide equivalent characteristics to the illicit substances but without the drawbacks associated with the use of real materials.      </w:t>
      </w:r>
    </w:p>
    <w:p w14:paraId="4EFE1790" w14:textId="1FA0A6C2" w:rsidR="002B718D" w:rsidRDefault="00643587" w:rsidP="0052048A">
      <w:pPr>
        <w:pStyle w:val="Heading2"/>
      </w:pPr>
      <w:bookmarkStart w:id="161" w:name="_Toc467151398"/>
      <w:r>
        <w:t>Materials</w:t>
      </w:r>
      <w:bookmarkEnd w:id="161"/>
    </w:p>
    <w:p w14:paraId="22372634" w14:textId="4D7E78C7" w:rsidR="0081142E" w:rsidRDefault="0081142E" w:rsidP="0081142E">
      <w:r>
        <w:t xml:space="preserve">A combination of the most frequently found and most abundant compounds in the headspace of marijuana and heroin: α-pinene, β-pinene, limonene, linalool, and β-caryophellene, benzoic acid, salicylic acid and acetyl salicylic acid were obtained from Sigma </w:t>
      </w:r>
      <w:bookmarkStart w:id="162" w:name="OLE_LINK10"/>
      <w:r>
        <w:t>(Sigma-Aldrich, Co., St. Louis, MO, USA</w:t>
      </w:r>
      <w:bookmarkEnd w:id="162"/>
      <w:r>
        <w:t xml:space="preserve">). Dukal ® 2x2 sterile gauze pads (Dukal </w:t>
      </w:r>
      <w:r>
        <w:lastRenderedPageBreak/>
        <w:t>Co., Ronkonkoma, NY, USA) were spiked and place in 10 mL screw-top clear vials with polypropylene hole caps and PTFE/silicone septa (Supelco, Bellefonte, PA</w:t>
      </w:r>
      <w:r w:rsidR="008F7CB2">
        <w:t>,USA</w:t>
      </w:r>
      <w:r>
        <w:t>).</w:t>
      </w:r>
    </w:p>
    <w:p w14:paraId="2C068796" w14:textId="38C170A2" w:rsidR="0081142E" w:rsidRPr="0081142E" w:rsidRDefault="0081142E" w:rsidP="0081142E">
      <w:r>
        <w:t>Trained and certified law enforcement narcotic detector canine teams willing to participate in the study were scheduled for field trials depending on their availability. Name, breed, age and gender were recorded to keep record of participants.</w:t>
      </w:r>
    </w:p>
    <w:p w14:paraId="6A121055" w14:textId="77777777" w:rsidR="00410B68" w:rsidRPr="00410B68" w:rsidRDefault="00410B68" w:rsidP="00410B68"/>
    <w:p w14:paraId="0DFA5587" w14:textId="4618B543" w:rsidR="00B6461B" w:rsidRDefault="00B6461B" w:rsidP="002F1503">
      <w:pPr>
        <w:pStyle w:val="Caption"/>
      </w:pPr>
      <w:bookmarkStart w:id="163" w:name="_Toc467151308"/>
      <w:r>
        <w:t xml:space="preserve">Table </w:t>
      </w:r>
      <w:fldSimple w:instr=" SEQ Table \* ARABIC ">
        <w:r w:rsidR="0053144D">
          <w:rPr>
            <w:noProof/>
          </w:rPr>
          <w:t>10</w:t>
        </w:r>
      </w:fldSimple>
      <w:r w:rsidR="00EA0FD1">
        <w:t>. Certified Canines: Breed, Age and Gender D</w:t>
      </w:r>
      <w:r>
        <w:t>ata</w:t>
      </w:r>
      <w:bookmarkEnd w:id="163"/>
      <w:r>
        <w:t xml:space="preserve"> </w:t>
      </w:r>
    </w:p>
    <w:tbl>
      <w:tblPr>
        <w:tblStyle w:val="PlainTable31"/>
        <w:tblW w:w="0" w:type="auto"/>
        <w:jc w:val="center"/>
        <w:tblLook w:val="04A0" w:firstRow="1" w:lastRow="0" w:firstColumn="1" w:lastColumn="0" w:noHBand="0" w:noVBand="1"/>
      </w:tblPr>
      <w:tblGrid>
        <w:gridCol w:w="1863"/>
        <w:gridCol w:w="1700"/>
        <w:gridCol w:w="1707"/>
        <w:gridCol w:w="1687"/>
        <w:gridCol w:w="1683"/>
      </w:tblGrid>
      <w:tr w:rsidR="00C959C1" w14:paraId="3DAFA9E7" w14:textId="77777777" w:rsidTr="00A066B0">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100" w:firstRow="0" w:lastRow="0" w:firstColumn="1" w:lastColumn="0" w:oddVBand="0" w:evenVBand="0" w:oddHBand="0" w:evenHBand="0" w:firstRowFirstColumn="1" w:firstRowLastColumn="0" w:lastRowFirstColumn="0" w:lastRowLastColumn="0"/>
            <w:tcW w:w="1900" w:type="dxa"/>
            <w:tcBorders>
              <w:top w:val="single" w:sz="8" w:space="0" w:color="000000"/>
              <w:bottom w:val="single" w:sz="8" w:space="0" w:color="000000"/>
            </w:tcBorders>
            <w:vAlign w:val="center"/>
          </w:tcPr>
          <w:p w14:paraId="0384C34F" w14:textId="54DA214B" w:rsidR="00C959C1" w:rsidRDefault="00C959C1" w:rsidP="00A066B0">
            <w:pPr>
              <w:ind w:firstLine="0"/>
              <w:jc w:val="left"/>
            </w:pPr>
            <w:r>
              <w:t>Canine No.</w:t>
            </w:r>
          </w:p>
        </w:tc>
        <w:tc>
          <w:tcPr>
            <w:tcW w:w="1739" w:type="dxa"/>
            <w:tcBorders>
              <w:top w:val="single" w:sz="8" w:space="0" w:color="000000"/>
              <w:bottom w:val="single" w:sz="8" w:space="0" w:color="000000"/>
            </w:tcBorders>
            <w:vAlign w:val="center"/>
          </w:tcPr>
          <w:p w14:paraId="1745673F" w14:textId="6E263EC7" w:rsidR="00C959C1" w:rsidRDefault="00C959C1" w:rsidP="00A066B0">
            <w:pPr>
              <w:ind w:firstLine="0"/>
              <w:jc w:val="left"/>
              <w:cnfStyle w:val="100000000000" w:firstRow="1" w:lastRow="0" w:firstColumn="0" w:lastColumn="0" w:oddVBand="0" w:evenVBand="0" w:oddHBand="0" w:evenHBand="0" w:firstRowFirstColumn="0" w:firstRowLastColumn="0" w:lastRowFirstColumn="0" w:lastRowLastColumn="0"/>
            </w:pPr>
            <w:r>
              <w:t>Name</w:t>
            </w:r>
          </w:p>
        </w:tc>
        <w:tc>
          <w:tcPr>
            <w:tcW w:w="1739" w:type="dxa"/>
            <w:tcBorders>
              <w:top w:val="single" w:sz="8" w:space="0" w:color="000000"/>
              <w:bottom w:val="single" w:sz="8" w:space="0" w:color="000000"/>
            </w:tcBorders>
            <w:vAlign w:val="center"/>
          </w:tcPr>
          <w:p w14:paraId="4558643A" w14:textId="4C4353ED" w:rsidR="00C959C1" w:rsidRDefault="00C959C1" w:rsidP="00A066B0">
            <w:pPr>
              <w:ind w:firstLine="0"/>
              <w:jc w:val="left"/>
              <w:cnfStyle w:val="100000000000" w:firstRow="1" w:lastRow="0" w:firstColumn="0" w:lastColumn="0" w:oddVBand="0" w:evenVBand="0" w:oddHBand="0" w:evenHBand="0" w:firstRowFirstColumn="0" w:firstRowLastColumn="0" w:lastRowFirstColumn="0" w:lastRowLastColumn="0"/>
            </w:pPr>
            <w:r>
              <w:t>Breed</w:t>
            </w:r>
          </w:p>
        </w:tc>
        <w:tc>
          <w:tcPr>
            <w:tcW w:w="1739" w:type="dxa"/>
            <w:tcBorders>
              <w:top w:val="single" w:sz="8" w:space="0" w:color="000000"/>
              <w:bottom w:val="single" w:sz="8" w:space="0" w:color="000000"/>
            </w:tcBorders>
            <w:vAlign w:val="center"/>
          </w:tcPr>
          <w:p w14:paraId="5C96A28B" w14:textId="4DF779D9" w:rsidR="00C959C1" w:rsidRDefault="00C959C1" w:rsidP="00A066B0">
            <w:pPr>
              <w:ind w:firstLine="0"/>
              <w:jc w:val="left"/>
              <w:cnfStyle w:val="100000000000" w:firstRow="1" w:lastRow="0" w:firstColumn="0" w:lastColumn="0" w:oddVBand="0" w:evenVBand="0" w:oddHBand="0" w:evenHBand="0" w:firstRowFirstColumn="0" w:firstRowLastColumn="0" w:lastRowFirstColumn="0" w:lastRowLastColumn="0"/>
            </w:pPr>
            <w:r>
              <w:t>Age</w:t>
            </w:r>
          </w:p>
        </w:tc>
        <w:tc>
          <w:tcPr>
            <w:tcW w:w="1739" w:type="dxa"/>
            <w:tcBorders>
              <w:top w:val="single" w:sz="8" w:space="0" w:color="000000"/>
              <w:bottom w:val="single" w:sz="8" w:space="0" w:color="000000"/>
            </w:tcBorders>
            <w:vAlign w:val="center"/>
          </w:tcPr>
          <w:p w14:paraId="19E6935A" w14:textId="2A0A5000" w:rsidR="00C959C1" w:rsidRDefault="00C959C1" w:rsidP="00A066B0">
            <w:pPr>
              <w:ind w:firstLine="0"/>
              <w:jc w:val="left"/>
              <w:cnfStyle w:val="100000000000" w:firstRow="1" w:lastRow="0" w:firstColumn="0" w:lastColumn="0" w:oddVBand="0" w:evenVBand="0" w:oddHBand="0" w:evenHBand="0" w:firstRowFirstColumn="0" w:firstRowLastColumn="0" w:lastRowFirstColumn="0" w:lastRowLastColumn="0"/>
            </w:pPr>
            <w:r>
              <w:t>F/M</w:t>
            </w:r>
          </w:p>
        </w:tc>
      </w:tr>
      <w:tr w:rsidR="00410B68" w14:paraId="06736353"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tcBorders>
              <w:top w:val="single" w:sz="8" w:space="0" w:color="000000"/>
            </w:tcBorders>
            <w:vAlign w:val="center"/>
          </w:tcPr>
          <w:p w14:paraId="65F75481" w14:textId="77777777" w:rsidR="00410B68" w:rsidRDefault="00410B68" w:rsidP="00A066B0">
            <w:pPr>
              <w:ind w:firstLine="0"/>
              <w:jc w:val="left"/>
            </w:pPr>
            <w:r>
              <w:t>12</w:t>
            </w:r>
          </w:p>
        </w:tc>
        <w:tc>
          <w:tcPr>
            <w:tcW w:w="1739" w:type="dxa"/>
            <w:tcBorders>
              <w:top w:val="single" w:sz="8" w:space="0" w:color="000000"/>
            </w:tcBorders>
            <w:vAlign w:val="center"/>
          </w:tcPr>
          <w:p w14:paraId="5C71BE9D"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Nina</w:t>
            </w:r>
          </w:p>
        </w:tc>
        <w:tc>
          <w:tcPr>
            <w:tcW w:w="1739" w:type="dxa"/>
            <w:tcBorders>
              <w:top w:val="single" w:sz="8" w:space="0" w:color="000000"/>
            </w:tcBorders>
            <w:vAlign w:val="center"/>
          </w:tcPr>
          <w:p w14:paraId="12AA8081"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Labrador</w:t>
            </w:r>
          </w:p>
        </w:tc>
        <w:tc>
          <w:tcPr>
            <w:tcW w:w="1739" w:type="dxa"/>
            <w:tcBorders>
              <w:top w:val="single" w:sz="8" w:space="0" w:color="000000"/>
            </w:tcBorders>
            <w:vAlign w:val="center"/>
          </w:tcPr>
          <w:p w14:paraId="321084D2" w14:textId="09793895" w:rsidR="00410B68" w:rsidRDefault="001E735A" w:rsidP="00A066B0">
            <w:pPr>
              <w:ind w:firstLine="0"/>
              <w:jc w:val="left"/>
              <w:cnfStyle w:val="000000100000" w:firstRow="0" w:lastRow="0" w:firstColumn="0" w:lastColumn="0" w:oddVBand="0" w:evenVBand="0" w:oddHBand="1" w:evenHBand="0" w:firstRowFirstColumn="0" w:firstRowLastColumn="0" w:lastRowFirstColumn="0" w:lastRowLastColumn="0"/>
            </w:pPr>
            <w:r>
              <w:t>9</w:t>
            </w:r>
          </w:p>
        </w:tc>
        <w:tc>
          <w:tcPr>
            <w:tcW w:w="1739" w:type="dxa"/>
            <w:tcBorders>
              <w:top w:val="single" w:sz="8" w:space="0" w:color="000000"/>
            </w:tcBorders>
            <w:vAlign w:val="center"/>
          </w:tcPr>
          <w:p w14:paraId="3EC4295B"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F</w:t>
            </w:r>
          </w:p>
        </w:tc>
      </w:tr>
      <w:tr w:rsidR="00410B68" w14:paraId="53AABAA4"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13B623C6" w14:textId="77777777" w:rsidR="00410B68" w:rsidRDefault="00410B68" w:rsidP="00A066B0">
            <w:pPr>
              <w:ind w:firstLine="0"/>
              <w:jc w:val="left"/>
            </w:pPr>
            <w:r>
              <w:t>13</w:t>
            </w:r>
          </w:p>
        </w:tc>
        <w:tc>
          <w:tcPr>
            <w:tcW w:w="1739" w:type="dxa"/>
            <w:vAlign w:val="center"/>
          </w:tcPr>
          <w:p w14:paraId="4D871462"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Thor</w:t>
            </w:r>
          </w:p>
        </w:tc>
        <w:tc>
          <w:tcPr>
            <w:tcW w:w="1739" w:type="dxa"/>
            <w:vAlign w:val="center"/>
          </w:tcPr>
          <w:p w14:paraId="5225C8F2" w14:textId="5C256718" w:rsidR="00410B68" w:rsidRDefault="001E735A" w:rsidP="00A066B0">
            <w:pPr>
              <w:ind w:firstLine="0"/>
              <w:jc w:val="left"/>
              <w:cnfStyle w:val="000000000000" w:firstRow="0" w:lastRow="0" w:firstColumn="0" w:lastColumn="0" w:oddVBand="0" w:evenVBand="0" w:oddHBand="0" w:evenHBand="0" w:firstRowFirstColumn="0" w:firstRowLastColumn="0" w:lastRowFirstColumn="0" w:lastRowLastColumn="0"/>
            </w:pPr>
            <w:r>
              <w:t xml:space="preserve">Shepherd </w:t>
            </w:r>
          </w:p>
        </w:tc>
        <w:tc>
          <w:tcPr>
            <w:tcW w:w="1739" w:type="dxa"/>
            <w:vAlign w:val="center"/>
          </w:tcPr>
          <w:p w14:paraId="0E9AC17C" w14:textId="683A4267" w:rsidR="00410B68" w:rsidRDefault="007615C8" w:rsidP="00A066B0">
            <w:pPr>
              <w:ind w:firstLine="0"/>
              <w:jc w:val="left"/>
              <w:cnfStyle w:val="000000000000" w:firstRow="0" w:lastRow="0" w:firstColumn="0" w:lastColumn="0" w:oddVBand="0" w:evenVBand="0" w:oddHBand="0" w:evenHBand="0" w:firstRowFirstColumn="0" w:firstRowLastColumn="0" w:lastRowFirstColumn="0" w:lastRowLastColumn="0"/>
            </w:pPr>
            <w:r>
              <w:t>5</w:t>
            </w:r>
          </w:p>
        </w:tc>
        <w:tc>
          <w:tcPr>
            <w:tcW w:w="1739" w:type="dxa"/>
            <w:vAlign w:val="center"/>
          </w:tcPr>
          <w:p w14:paraId="61FD7628"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r w:rsidR="00410B68" w14:paraId="66A5D066"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57C704D0" w14:textId="77777777" w:rsidR="00410B68" w:rsidRDefault="00410B68" w:rsidP="00A066B0">
            <w:pPr>
              <w:ind w:firstLine="0"/>
              <w:jc w:val="left"/>
            </w:pPr>
            <w:r>
              <w:t>16</w:t>
            </w:r>
          </w:p>
        </w:tc>
        <w:tc>
          <w:tcPr>
            <w:tcW w:w="1739" w:type="dxa"/>
            <w:vAlign w:val="center"/>
          </w:tcPr>
          <w:p w14:paraId="0910743C"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Ricco</w:t>
            </w:r>
          </w:p>
        </w:tc>
        <w:tc>
          <w:tcPr>
            <w:tcW w:w="1739" w:type="dxa"/>
            <w:vAlign w:val="center"/>
          </w:tcPr>
          <w:p w14:paraId="5747DF03"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alinois</w:t>
            </w:r>
          </w:p>
        </w:tc>
        <w:tc>
          <w:tcPr>
            <w:tcW w:w="1739" w:type="dxa"/>
            <w:vAlign w:val="center"/>
          </w:tcPr>
          <w:p w14:paraId="7B435F49"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8</w:t>
            </w:r>
          </w:p>
        </w:tc>
        <w:tc>
          <w:tcPr>
            <w:tcW w:w="1739" w:type="dxa"/>
            <w:vAlign w:val="center"/>
          </w:tcPr>
          <w:p w14:paraId="62AB749F"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w:t>
            </w:r>
          </w:p>
        </w:tc>
      </w:tr>
      <w:tr w:rsidR="00410B68" w14:paraId="16789A40"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0238D4B1" w14:textId="77777777" w:rsidR="00410B68" w:rsidRDefault="00410B68" w:rsidP="00A066B0">
            <w:pPr>
              <w:ind w:firstLine="0"/>
              <w:jc w:val="left"/>
            </w:pPr>
            <w:r>
              <w:t>21</w:t>
            </w:r>
          </w:p>
        </w:tc>
        <w:tc>
          <w:tcPr>
            <w:tcW w:w="1739" w:type="dxa"/>
            <w:vAlign w:val="center"/>
          </w:tcPr>
          <w:p w14:paraId="59443289"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Sting</w:t>
            </w:r>
          </w:p>
        </w:tc>
        <w:tc>
          <w:tcPr>
            <w:tcW w:w="1739" w:type="dxa"/>
            <w:vAlign w:val="center"/>
          </w:tcPr>
          <w:p w14:paraId="2853A05E" w14:textId="502C4151" w:rsidR="00410B68" w:rsidRDefault="001E735A" w:rsidP="00A066B0">
            <w:pPr>
              <w:ind w:firstLine="0"/>
              <w:jc w:val="left"/>
              <w:cnfStyle w:val="000000000000" w:firstRow="0" w:lastRow="0" w:firstColumn="0" w:lastColumn="0" w:oddVBand="0" w:evenVBand="0" w:oddHBand="0" w:evenHBand="0" w:firstRowFirstColumn="0" w:firstRowLastColumn="0" w:lastRowFirstColumn="0" w:lastRowLastColumn="0"/>
            </w:pPr>
            <w:r>
              <w:t>Malinois</w:t>
            </w:r>
          </w:p>
        </w:tc>
        <w:tc>
          <w:tcPr>
            <w:tcW w:w="1739" w:type="dxa"/>
            <w:vAlign w:val="center"/>
          </w:tcPr>
          <w:p w14:paraId="2B3C0486" w14:textId="48A6D9DD" w:rsidR="00410B68" w:rsidRDefault="005A5894" w:rsidP="00A066B0">
            <w:pPr>
              <w:ind w:firstLine="0"/>
              <w:jc w:val="left"/>
              <w:cnfStyle w:val="000000000000" w:firstRow="0" w:lastRow="0" w:firstColumn="0" w:lastColumn="0" w:oddVBand="0" w:evenVBand="0" w:oddHBand="0" w:evenHBand="0" w:firstRowFirstColumn="0" w:firstRowLastColumn="0" w:lastRowFirstColumn="0" w:lastRowLastColumn="0"/>
            </w:pPr>
            <w:r>
              <w:t>6</w:t>
            </w:r>
          </w:p>
        </w:tc>
        <w:tc>
          <w:tcPr>
            <w:tcW w:w="1739" w:type="dxa"/>
            <w:vAlign w:val="center"/>
          </w:tcPr>
          <w:p w14:paraId="3886625F" w14:textId="4A7610F7" w:rsidR="00410B68" w:rsidRDefault="000D10D5"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r w:rsidR="00410B68" w14:paraId="6EBDF378"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2BC24485" w14:textId="77777777" w:rsidR="00410B68" w:rsidRDefault="00410B68" w:rsidP="00A066B0">
            <w:pPr>
              <w:ind w:firstLine="0"/>
              <w:jc w:val="left"/>
            </w:pPr>
            <w:r>
              <w:t>22</w:t>
            </w:r>
          </w:p>
        </w:tc>
        <w:tc>
          <w:tcPr>
            <w:tcW w:w="1739" w:type="dxa"/>
            <w:vAlign w:val="center"/>
          </w:tcPr>
          <w:p w14:paraId="56CB6FCB"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Jake</w:t>
            </w:r>
          </w:p>
        </w:tc>
        <w:tc>
          <w:tcPr>
            <w:tcW w:w="1739" w:type="dxa"/>
            <w:vAlign w:val="center"/>
          </w:tcPr>
          <w:p w14:paraId="558C918A"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alinois</w:t>
            </w:r>
          </w:p>
        </w:tc>
        <w:tc>
          <w:tcPr>
            <w:tcW w:w="1739" w:type="dxa"/>
            <w:vAlign w:val="center"/>
          </w:tcPr>
          <w:p w14:paraId="0CB85053"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2.5</w:t>
            </w:r>
          </w:p>
        </w:tc>
        <w:tc>
          <w:tcPr>
            <w:tcW w:w="1739" w:type="dxa"/>
            <w:vAlign w:val="center"/>
          </w:tcPr>
          <w:p w14:paraId="15EE36EE"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w:t>
            </w:r>
          </w:p>
        </w:tc>
      </w:tr>
      <w:tr w:rsidR="00410B68" w14:paraId="2F3BA8C0"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0832267A" w14:textId="77777777" w:rsidR="00410B68" w:rsidRDefault="00410B68" w:rsidP="00A066B0">
            <w:pPr>
              <w:ind w:firstLine="0"/>
              <w:jc w:val="left"/>
            </w:pPr>
            <w:r>
              <w:t>23</w:t>
            </w:r>
          </w:p>
        </w:tc>
        <w:tc>
          <w:tcPr>
            <w:tcW w:w="1739" w:type="dxa"/>
            <w:vAlign w:val="center"/>
          </w:tcPr>
          <w:p w14:paraId="06FACEBF"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ilo</w:t>
            </w:r>
          </w:p>
        </w:tc>
        <w:tc>
          <w:tcPr>
            <w:tcW w:w="1739" w:type="dxa"/>
            <w:vAlign w:val="center"/>
          </w:tcPr>
          <w:p w14:paraId="5EDA203F" w14:textId="3585AECF" w:rsidR="00410B68" w:rsidRDefault="007615C8" w:rsidP="00A066B0">
            <w:pPr>
              <w:ind w:firstLine="0"/>
              <w:jc w:val="left"/>
              <w:cnfStyle w:val="000000000000" w:firstRow="0" w:lastRow="0" w:firstColumn="0" w:lastColumn="0" w:oddVBand="0" w:evenVBand="0" w:oddHBand="0" w:evenHBand="0" w:firstRowFirstColumn="0" w:firstRowLastColumn="0" w:lastRowFirstColumn="0" w:lastRowLastColumn="0"/>
            </w:pPr>
            <w:r>
              <w:t>Shepherd</w:t>
            </w:r>
            <w:r w:rsidR="000E4567">
              <w:t xml:space="preserve"> </w:t>
            </w:r>
          </w:p>
        </w:tc>
        <w:tc>
          <w:tcPr>
            <w:tcW w:w="1739" w:type="dxa"/>
            <w:vAlign w:val="center"/>
          </w:tcPr>
          <w:p w14:paraId="7113E6D4" w14:textId="231E9B58" w:rsidR="00410B68" w:rsidRDefault="007615C8" w:rsidP="00A066B0">
            <w:pPr>
              <w:ind w:firstLine="0"/>
              <w:jc w:val="left"/>
              <w:cnfStyle w:val="000000000000" w:firstRow="0" w:lastRow="0" w:firstColumn="0" w:lastColumn="0" w:oddVBand="0" w:evenVBand="0" w:oddHBand="0" w:evenHBand="0" w:firstRowFirstColumn="0" w:firstRowLastColumn="0" w:lastRowFirstColumn="0" w:lastRowLastColumn="0"/>
            </w:pPr>
            <w:r>
              <w:t>5</w:t>
            </w:r>
          </w:p>
        </w:tc>
        <w:tc>
          <w:tcPr>
            <w:tcW w:w="1739" w:type="dxa"/>
            <w:vAlign w:val="center"/>
          </w:tcPr>
          <w:p w14:paraId="238B39F8"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r w:rsidR="00410B68" w14:paraId="7D932638"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1EC5966F" w14:textId="77777777" w:rsidR="00410B68" w:rsidRDefault="00410B68" w:rsidP="00A066B0">
            <w:pPr>
              <w:ind w:firstLine="0"/>
              <w:jc w:val="left"/>
            </w:pPr>
            <w:r>
              <w:t>24</w:t>
            </w:r>
          </w:p>
        </w:tc>
        <w:tc>
          <w:tcPr>
            <w:tcW w:w="1739" w:type="dxa"/>
            <w:vAlign w:val="center"/>
          </w:tcPr>
          <w:p w14:paraId="1D28DB25"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Apache</w:t>
            </w:r>
          </w:p>
        </w:tc>
        <w:tc>
          <w:tcPr>
            <w:tcW w:w="1739" w:type="dxa"/>
            <w:vAlign w:val="center"/>
          </w:tcPr>
          <w:p w14:paraId="436BE478"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alinois</w:t>
            </w:r>
          </w:p>
        </w:tc>
        <w:tc>
          <w:tcPr>
            <w:tcW w:w="1739" w:type="dxa"/>
            <w:vAlign w:val="center"/>
          </w:tcPr>
          <w:p w14:paraId="1D28BB1E"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7</w:t>
            </w:r>
          </w:p>
        </w:tc>
        <w:tc>
          <w:tcPr>
            <w:tcW w:w="1739" w:type="dxa"/>
            <w:vAlign w:val="center"/>
          </w:tcPr>
          <w:p w14:paraId="3E9F3A7A"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w:t>
            </w:r>
          </w:p>
        </w:tc>
      </w:tr>
      <w:tr w:rsidR="00410B68" w14:paraId="61CDD385"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112E32A0" w14:textId="77777777" w:rsidR="00410B68" w:rsidRDefault="00410B68" w:rsidP="00A066B0">
            <w:pPr>
              <w:ind w:firstLine="0"/>
              <w:jc w:val="left"/>
            </w:pPr>
            <w:r>
              <w:t>27</w:t>
            </w:r>
          </w:p>
        </w:tc>
        <w:tc>
          <w:tcPr>
            <w:tcW w:w="1739" w:type="dxa"/>
            <w:vAlign w:val="center"/>
          </w:tcPr>
          <w:p w14:paraId="3458D667"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Loki</w:t>
            </w:r>
          </w:p>
        </w:tc>
        <w:tc>
          <w:tcPr>
            <w:tcW w:w="1739" w:type="dxa"/>
            <w:vAlign w:val="center"/>
          </w:tcPr>
          <w:p w14:paraId="4F2602B0"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 xml:space="preserve">Shepherd </w:t>
            </w:r>
          </w:p>
        </w:tc>
        <w:tc>
          <w:tcPr>
            <w:tcW w:w="1739" w:type="dxa"/>
            <w:vAlign w:val="center"/>
          </w:tcPr>
          <w:p w14:paraId="0041E88B"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6</w:t>
            </w:r>
          </w:p>
        </w:tc>
        <w:tc>
          <w:tcPr>
            <w:tcW w:w="1739" w:type="dxa"/>
            <w:vAlign w:val="center"/>
          </w:tcPr>
          <w:p w14:paraId="7B82BE5C"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r w:rsidR="00410B68" w14:paraId="650DC7D8"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30388689" w14:textId="77777777" w:rsidR="00410B68" w:rsidRDefault="00410B68" w:rsidP="00A066B0">
            <w:pPr>
              <w:ind w:firstLine="0"/>
              <w:jc w:val="left"/>
            </w:pPr>
            <w:r>
              <w:t>28</w:t>
            </w:r>
          </w:p>
        </w:tc>
        <w:tc>
          <w:tcPr>
            <w:tcW w:w="1739" w:type="dxa"/>
            <w:vAlign w:val="center"/>
          </w:tcPr>
          <w:p w14:paraId="038DFADC"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Doc</w:t>
            </w:r>
          </w:p>
        </w:tc>
        <w:tc>
          <w:tcPr>
            <w:tcW w:w="1739" w:type="dxa"/>
            <w:vAlign w:val="center"/>
          </w:tcPr>
          <w:p w14:paraId="78DD692A" w14:textId="5587E436" w:rsidR="00410B68" w:rsidRDefault="007615C8" w:rsidP="00A066B0">
            <w:pPr>
              <w:ind w:firstLine="0"/>
              <w:jc w:val="left"/>
              <w:cnfStyle w:val="000000100000" w:firstRow="0" w:lastRow="0" w:firstColumn="0" w:lastColumn="0" w:oddVBand="0" w:evenVBand="0" w:oddHBand="1" w:evenHBand="0" w:firstRowFirstColumn="0" w:firstRowLastColumn="0" w:lastRowFirstColumn="0" w:lastRowLastColumn="0"/>
            </w:pPr>
            <w:r>
              <w:t>Shepherd</w:t>
            </w:r>
          </w:p>
        </w:tc>
        <w:tc>
          <w:tcPr>
            <w:tcW w:w="1739" w:type="dxa"/>
            <w:vAlign w:val="center"/>
          </w:tcPr>
          <w:p w14:paraId="611866A5" w14:textId="594ABC17" w:rsidR="00410B68" w:rsidRDefault="007615C8" w:rsidP="00A066B0">
            <w:pPr>
              <w:ind w:firstLine="0"/>
              <w:jc w:val="left"/>
              <w:cnfStyle w:val="000000100000" w:firstRow="0" w:lastRow="0" w:firstColumn="0" w:lastColumn="0" w:oddVBand="0" w:evenVBand="0" w:oddHBand="1" w:evenHBand="0" w:firstRowFirstColumn="0" w:firstRowLastColumn="0" w:lastRowFirstColumn="0" w:lastRowLastColumn="0"/>
            </w:pPr>
            <w:r>
              <w:t>5</w:t>
            </w:r>
          </w:p>
        </w:tc>
        <w:tc>
          <w:tcPr>
            <w:tcW w:w="1739" w:type="dxa"/>
            <w:vAlign w:val="center"/>
          </w:tcPr>
          <w:p w14:paraId="0026A17C" w14:textId="2E75BF1B" w:rsidR="00410B68" w:rsidRDefault="000D10D5" w:rsidP="00A066B0">
            <w:pPr>
              <w:ind w:firstLine="0"/>
              <w:jc w:val="left"/>
              <w:cnfStyle w:val="000000100000" w:firstRow="0" w:lastRow="0" w:firstColumn="0" w:lastColumn="0" w:oddVBand="0" w:evenVBand="0" w:oddHBand="1" w:evenHBand="0" w:firstRowFirstColumn="0" w:firstRowLastColumn="0" w:lastRowFirstColumn="0" w:lastRowLastColumn="0"/>
            </w:pPr>
            <w:r>
              <w:t>M</w:t>
            </w:r>
          </w:p>
        </w:tc>
      </w:tr>
      <w:tr w:rsidR="00410B68" w14:paraId="016AFDF9"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5CB89358" w14:textId="77777777" w:rsidR="00410B68" w:rsidRDefault="00410B68" w:rsidP="00A066B0">
            <w:pPr>
              <w:ind w:firstLine="0"/>
              <w:jc w:val="left"/>
            </w:pPr>
            <w:r>
              <w:t>29</w:t>
            </w:r>
          </w:p>
        </w:tc>
        <w:tc>
          <w:tcPr>
            <w:tcW w:w="1739" w:type="dxa"/>
            <w:vAlign w:val="center"/>
          </w:tcPr>
          <w:p w14:paraId="2FF97215"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Kobee</w:t>
            </w:r>
          </w:p>
        </w:tc>
        <w:tc>
          <w:tcPr>
            <w:tcW w:w="1739" w:type="dxa"/>
            <w:vAlign w:val="center"/>
          </w:tcPr>
          <w:p w14:paraId="0F9A64AD"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alinois</w:t>
            </w:r>
          </w:p>
        </w:tc>
        <w:tc>
          <w:tcPr>
            <w:tcW w:w="1739" w:type="dxa"/>
            <w:vAlign w:val="center"/>
          </w:tcPr>
          <w:p w14:paraId="3114FA8B"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2</w:t>
            </w:r>
          </w:p>
        </w:tc>
        <w:tc>
          <w:tcPr>
            <w:tcW w:w="1739" w:type="dxa"/>
            <w:vAlign w:val="center"/>
          </w:tcPr>
          <w:p w14:paraId="0CDC7B18"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r w:rsidR="00410B68" w14:paraId="114C457C" w14:textId="77777777" w:rsidTr="00A066B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1900" w:type="dxa"/>
            <w:vAlign w:val="center"/>
          </w:tcPr>
          <w:p w14:paraId="009DDA0E" w14:textId="77777777" w:rsidR="00410B68" w:rsidRDefault="00410B68" w:rsidP="00A066B0">
            <w:pPr>
              <w:ind w:firstLine="0"/>
              <w:jc w:val="left"/>
            </w:pPr>
            <w:r>
              <w:t>30</w:t>
            </w:r>
          </w:p>
        </w:tc>
        <w:tc>
          <w:tcPr>
            <w:tcW w:w="1739" w:type="dxa"/>
            <w:vAlign w:val="center"/>
          </w:tcPr>
          <w:p w14:paraId="42C2FF16"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Shadow</w:t>
            </w:r>
          </w:p>
        </w:tc>
        <w:tc>
          <w:tcPr>
            <w:tcW w:w="1739" w:type="dxa"/>
            <w:vAlign w:val="center"/>
          </w:tcPr>
          <w:p w14:paraId="4DC0D694"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Shepherd</w:t>
            </w:r>
          </w:p>
        </w:tc>
        <w:tc>
          <w:tcPr>
            <w:tcW w:w="1739" w:type="dxa"/>
            <w:vAlign w:val="center"/>
          </w:tcPr>
          <w:p w14:paraId="79F4C65A"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1739" w:type="dxa"/>
            <w:vAlign w:val="center"/>
          </w:tcPr>
          <w:p w14:paraId="3E6A5BB0" w14:textId="77777777" w:rsidR="00410B68" w:rsidRDefault="00410B68" w:rsidP="00A066B0">
            <w:pPr>
              <w:ind w:firstLine="0"/>
              <w:jc w:val="left"/>
              <w:cnfStyle w:val="000000100000" w:firstRow="0" w:lastRow="0" w:firstColumn="0" w:lastColumn="0" w:oddVBand="0" w:evenVBand="0" w:oddHBand="1" w:evenHBand="0" w:firstRowFirstColumn="0" w:firstRowLastColumn="0" w:lastRowFirstColumn="0" w:lastRowLastColumn="0"/>
            </w:pPr>
            <w:r>
              <w:t>M</w:t>
            </w:r>
          </w:p>
        </w:tc>
      </w:tr>
      <w:tr w:rsidR="00410B68" w14:paraId="1339CD09" w14:textId="77777777" w:rsidTr="00A066B0">
        <w:trPr>
          <w:trHeight w:val="432"/>
          <w:jc w:val="center"/>
        </w:trPr>
        <w:tc>
          <w:tcPr>
            <w:cnfStyle w:val="001000000000" w:firstRow="0" w:lastRow="0" w:firstColumn="1" w:lastColumn="0" w:oddVBand="0" w:evenVBand="0" w:oddHBand="0" w:evenHBand="0" w:firstRowFirstColumn="0" w:firstRowLastColumn="0" w:lastRowFirstColumn="0" w:lastRowLastColumn="0"/>
            <w:tcW w:w="1900" w:type="dxa"/>
            <w:tcBorders>
              <w:bottom w:val="single" w:sz="8" w:space="0" w:color="000000"/>
            </w:tcBorders>
            <w:vAlign w:val="center"/>
          </w:tcPr>
          <w:p w14:paraId="361251A8" w14:textId="77777777" w:rsidR="00410B68" w:rsidRDefault="00410B68" w:rsidP="00A066B0">
            <w:pPr>
              <w:ind w:firstLine="0"/>
              <w:jc w:val="left"/>
            </w:pPr>
            <w:r>
              <w:t>31</w:t>
            </w:r>
          </w:p>
        </w:tc>
        <w:tc>
          <w:tcPr>
            <w:tcW w:w="1739" w:type="dxa"/>
            <w:tcBorders>
              <w:bottom w:val="single" w:sz="8" w:space="0" w:color="000000"/>
            </w:tcBorders>
            <w:vAlign w:val="center"/>
          </w:tcPr>
          <w:p w14:paraId="77D368ED"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Tango</w:t>
            </w:r>
          </w:p>
        </w:tc>
        <w:tc>
          <w:tcPr>
            <w:tcW w:w="1739" w:type="dxa"/>
            <w:tcBorders>
              <w:bottom w:val="single" w:sz="8" w:space="0" w:color="000000"/>
            </w:tcBorders>
            <w:vAlign w:val="center"/>
          </w:tcPr>
          <w:p w14:paraId="046D5692"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Labrador</w:t>
            </w:r>
          </w:p>
        </w:tc>
        <w:tc>
          <w:tcPr>
            <w:tcW w:w="1739" w:type="dxa"/>
            <w:tcBorders>
              <w:bottom w:val="single" w:sz="8" w:space="0" w:color="000000"/>
            </w:tcBorders>
            <w:vAlign w:val="center"/>
          </w:tcPr>
          <w:p w14:paraId="719EC5ED"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5</w:t>
            </w:r>
          </w:p>
        </w:tc>
        <w:tc>
          <w:tcPr>
            <w:tcW w:w="1739" w:type="dxa"/>
            <w:tcBorders>
              <w:bottom w:val="single" w:sz="8" w:space="0" w:color="000000"/>
            </w:tcBorders>
            <w:vAlign w:val="center"/>
          </w:tcPr>
          <w:p w14:paraId="731BF959" w14:textId="77777777" w:rsidR="00410B68" w:rsidRDefault="00410B68" w:rsidP="00A066B0">
            <w:pPr>
              <w:ind w:firstLine="0"/>
              <w:jc w:val="left"/>
              <w:cnfStyle w:val="000000000000" w:firstRow="0" w:lastRow="0" w:firstColumn="0" w:lastColumn="0" w:oddVBand="0" w:evenVBand="0" w:oddHBand="0" w:evenHBand="0" w:firstRowFirstColumn="0" w:firstRowLastColumn="0" w:lastRowFirstColumn="0" w:lastRowLastColumn="0"/>
            </w:pPr>
            <w:r>
              <w:t>M</w:t>
            </w:r>
          </w:p>
        </w:tc>
      </w:tr>
    </w:tbl>
    <w:p w14:paraId="1499CC12" w14:textId="77777777" w:rsidR="00C959C1" w:rsidRPr="00C959C1" w:rsidRDefault="00C959C1" w:rsidP="00C959C1"/>
    <w:p w14:paraId="62F1A672" w14:textId="45E02DAF" w:rsidR="00643587" w:rsidRDefault="00643587" w:rsidP="00E402B1">
      <w:pPr>
        <w:pStyle w:val="Heading2"/>
      </w:pPr>
      <w:bookmarkStart w:id="164" w:name="_Toc467151399"/>
      <w:r>
        <w:t>Methods</w:t>
      </w:r>
      <w:bookmarkEnd w:id="164"/>
    </w:p>
    <w:p w14:paraId="75A50657" w14:textId="488BF79C" w:rsidR="0081142E" w:rsidRDefault="0081142E" w:rsidP="0081142E">
      <w:r>
        <w:t xml:space="preserve">To resemble normal operational conditions, trials were performed in warehouses and/or buildings. The Scientific Working Group on Dog and Orthogonal detector Guidelines </w:t>
      </w:r>
      <w:r w:rsidR="002152F1">
        <w:fldChar w:fldCharType="begin"/>
      </w:r>
      <w:r w:rsidR="00310601">
        <w:instrText xml:space="preserve"> ADDIN REFMGR.CITE &lt;Refman&gt;&lt;Cite&gt;&lt;Author&gt;Furton&lt;/Author&gt;&lt;Year&gt;2010&lt;/Year&gt;&lt;RecNum&gt;70&lt;/RecNum&gt;&lt;IDText&gt;The Scientific Working Group on Dog and Orthogonal Detector Guidelines (SWGDOG)&lt;/IDText&gt;&lt;MDL Ref_Type="Report"&gt;&lt;Ref_Type&gt;Report&lt;/Ref_Type&gt;&lt;Ref_ID&gt;70&lt;/Ref_ID&gt;&lt;Title_Primary&gt;The Scientific Working Group on Dog and Orthogonal Detector Guidelines (SWGDOG)&lt;/Title_Primary&gt;&lt;Authors_Primary&gt;Furton,K.&lt;/Authors_Primary&gt;&lt;Authors_Primary&gt;Greb,J.&lt;/Authors_Primary&gt;&lt;Authors_Primary&gt;Holness,H.&lt;/Authors_Primary&gt;&lt;Date_Primary&gt;2010&lt;/Date_Primary&gt;&lt;Reprint&gt;Not in File&lt;/Reprint&gt;&lt;Volume&gt;231952&lt;/Volume&gt;&lt;ZZ_WorkformID&gt;24&lt;/ZZ_WorkformID&gt;&lt;/MDL&gt;&lt;/Cite&gt;&lt;/Refman&gt;</w:instrText>
      </w:r>
      <w:r w:rsidR="002152F1">
        <w:fldChar w:fldCharType="separate"/>
      </w:r>
      <w:r w:rsidR="003F5D42">
        <w:rPr>
          <w:noProof/>
        </w:rPr>
        <w:t>(94)</w:t>
      </w:r>
      <w:r w:rsidR="002152F1">
        <w:fldChar w:fldCharType="end"/>
      </w:r>
      <w:r>
        <w:t xml:space="preserve"> was followed as it establishes the best practices for the use and evaluation </w:t>
      </w:r>
      <w:r>
        <w:lastRenderedPageBreak/>
        <w:t>of detector canines. SC8 Substance Dogs: Narcotics establishes that when evaluations in Building/room is been performed the room may contain zero to three aids depending upon the size and environmental conditions, and should be 18.6 –111.5 m² (200-1200 sq. ft.) with furniture. Specifics on the buildings/room where the trials were performed can be found in the Appendix section. Training aids (hides) were placed no less than 30 minutes prior to testing. In order to demonstrate the ability to detect the trained odors, positive control (marijuana) and a blank were always included. Although the handlers were advised of the parameter of search, teams did not know the placement of the hides. Handlers were only allowed to reward the canine when they positive alerted to the positive control otherwise alerts were only recorded.</w:t>
      </w:r>
    </w:p>
    <w:p w14:paraId="56F120A7" w14:textId="03C6AA7B" w:rsidR="0081142E" w:rsidRDefault="0081142E" w:rsidP="0081142E">
      <w:pPr>
        <w:pStyle w:val="Quote"/>
      </w:pPr>
      <w:r>
        <w:t>Marijuana Single Compound Training Aid</w:t>
      </w:r>
    </w:p>
    <w:p w14:paraId="42E620EE" w14:textId="4A43FEFE" w:rsidR="0081142E" w:rsidRDefault="0081142E" w:rsidP="0081142E">
      <w:r>
        <w:t xml:space="preserve">Five training aids were prepared by placing double gauze pads into 10 mL vials using tweezers and spiking 200 μL of each standard compound into separate Dukal® gauzes using Eppendorf® Research® plus pipette. For preservation and transportation purposes, vials were sealed using Parafilm Sealing Film (Sigma-Aldrich, Co., St. Louis, MO, USA) which was later removed for the test.   </w:t>
      </w:r>
    </w:p>
    <w:p w14:paraId="118A0FEC" w14:textId="1FD212BD" w:rsidR="0081142E" w:rsidRDefault="0081142E" w:rsidP="0081142E">
      <w:pPr>
        <w:pStyle w:val="Quote"/>
      </w:pPr>
      <w:r>
        <w:t>Marijuana Multi-compounds Training Aid</w:t>
      </w:r>
    </w:p>
    <w:p w14:paraId="7EC79456" w14:textId="789192D1" w:rsidR="0081142E" w:rsidRDefault="0081142E" w:rsidP="0081142E">
      <w:r>
        <w:t xml:space="preserve">Five training aids were prepared by placing double gauze pads into 10 mL vials using tweezers and spiking 200 μL of each standard compound into separate Dukal® gauzes using Eppendorf® Research® plus pipette. For preservation and transportation purposes, vials were sealed using Parafilm Sealing Film (Sigma-Aldrich, Co., St. Louis, MO, USA) which was later removed for the test.  </w:t>
      </w:r>
    </w:p>
    <w:p w14:paraId="7BC7B961" w14:textId="02038C04" w:rsidR="0081142E" w:rsidRDefault="0081142E" w:rsidP="0081142E">
      <w:pPr>
        <w:pStyle w:val="Quote"/>
      </w:pPr>
      <w:r>
        <w:lastRenderedPageBreak/>
        <w:t>Heroin Multi-compounds Training Aid</w:t>
      </w:r>
    </w:p>
    <w:p w14:paraId="5925A650" w14:textId="32DA3E1A" w:rsidR="0081142E" w:rsidRPr="0081142E" w:rsidRDefault="0081142E" w:rsidP="00A066B0">
      <w:r>
        <w:t xml:space="preserve">Three training aids were prepared by adding 3:1 ratio of each standard compound into. 10 mL vials using. For preservation and transportation purposes, vials were labeled and sealed using Parafilm Sealing Film (Sigma-Aldrich, Co., St. Louis, MO, USA) which was later removed for the test.  </w:t>
      </w:r>
    </w:p>
    <w:p w14:paraId="582CB31C" w14:textId="39524C49" w:rsidR="00643587" w:rsidRDefault="00643587" w:rsidP="00E402B1">
      <w:pPr>
        <w:pStyle w:val="Heading2"/>
      </w:pPr>
      <w:bookmarkStart w:id="165" w:name="_Toc467151400"/>
      <w:r>
        <w:t>Result</w:t>
      </w:r>
      <w:r w:rsidR="00841CD8">
        <w:t>s and Discussion</w:t>
      </w:r>
      <w:bookmarkEnd w:id="165"/>
    </w:p>
    <w:p w14:paraId="44457DB9" w14:textId="197C225B" w:rsidR="00643587" w:rsidRDefault="00643587" w:rsidP="00E402B1">
      <w:pPr>
        <w:pStyle w:val="Heading3"/>
      </w:pPr>
      <w:bookmarkStart w:id="166" w:name="_Toc467151401"/>
      <w:r>
        <w:t>Marijuana</w:t>
      </w:r>
      <w:bookmarkEnd w:id="166"/>
    </w:p>
    <w:p w14:paraId="7259E274" w14:textId="1C3E3EE9" w:rsidR="00A27B3B" w:rsidRDefault="00A27B3B" w:rsidP="00A27B3B">
      <w:r>
        <w:t>It has been previously suggested that terpenes may be responsible for the canine alert of marijuana. Although terpenes are high volatile compounds, and are also the main chemical compounds found in the headspace of marijuana samples, is the combination of these compounds in the headspace, what makeup marijuana’s profile unique. Previous research have shown that when canines are presented with a combination of five compounds: α-pinene, β-pinene, myrcene, limonene, and β-caryophyllene poor alert response is obtained</w:t>
      </w:r>
      <w:r w:rsidR="00737866">
        <w:t xml:space="preserve"> </w:t>
      </w:r>
      <w:r w:rsidR="00737866">
        <w:fldChar w:fldCharType="begin"/>
      </w:r>
      <w:r w:rsidR="00310601">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737866">
        <w:fldChar w:fldCharType="separate"/>
      </w:r>
      <w:r w:rsidR="00540861">
        <w:rPr>
          <w:noProof/>
        </w:rPr>
        <w:t>(9)</w:t>
      </w:r>
      <w:r w:rsidR="00737866">
        <w:fldChar w:fldCharType="end"/>
      </w:r>
      <w:r>
        <w:t xml:space="preserve">. Therefore, fresh single-compound training aids, chosen based on the frequency and abundance in the headspace, were first evaluated. To prepare the training aids, individual gauze pads were placed in 10 mL vials and were individually spiked with 200 μL of each compound (limonene, α-pinene, caryophyllene, β-pinene, and linalool). Additionally, to proof the teams were in good working conditions, a positive control (marijuana) was included as part of the test. </w:t>
      </w:r>
    </w:p>
    <w:p w14:paraId="16C108A2" w14:textId="7D517273" w:rsidR="00A27B3B" w:rsidRDefault="00A27B3B" w:rsidP="00A27B3B">
      <w:r>
        <w:t xml:space="preserve">Triplicates of eight canines were evaluated in different scenarios, on different days. The handlers were instructed to have their canines sample the odor in each scenario and identify a response of alert, no-alert, or interest. The change of behavior towards a specific </w:t>
      </w:r>
      <w:r>
        <w:lastRenderedPageBreak/>
        <w:t>location without giving a final response was considered for the study as interest, but was only recorded following the handler’s indication. The total number of trials per canines is represented in the denominator of the fraction while the number of alerts was recorded in the numerator. All canines alerted to the marijuana samples regardless of the location and/or environmental conditions, indicating the proficiency of their work.</w:t>
      </w:r>
    </w:p>
    <w:p w14:paraId="38A09ECA" w14:textId="77777777" w:rsidR="00A27B3B" w:rsidRPr="00A27B3B" w:rsidRDefault="00A27B3B" w:rsidP="00A27B3B"/>
    <w:p w14:paraId="7E1204E9" w14:textId="26FF6149" w:rsidR="00802896" w:rsidRDefault="00802896" w:rsidP="00802896">
      <w:pPr>
        <w:pStyle w:val="Caption"/>
        <w:keepNext/>
      </w:pPr>
      <w:bookmarkStart w:id="167" w:name="_Toc467151309"/>
      <w:r>
        <w:t xml:space="preserve">Table </w:t>
      </w:r>
      <w:fldSimple w:instr=" SEQ Table \* ARABIC ">
        <w:r w:rsidR="0053144D">
          <w:rPr>
            <w:noProof/>
          </w:rPr>
          <w:t>11</w:t>
        </w:r>
      </w:fldSimple>
      <w:r w:rsidR="00EA0FD1">
        <w:t>. Individual Canine Performance Table on Potential Pseudo Marijuana Training A</w:t>
      </w:r>
      <w:r>
        <w:t>id</w:t>
      </w:r>
      <w:r w:rsidR="00753197">
        <w:t xml:space="preserve"> (Numerator=A, Denominator=No alert, Parenthesis=  Interest)</w:t>
      </w:r>
      <w:bookmarkEnd w:id="167"/>
    </w:p>
    <w:tbl>
      <w:tblPr>
        <w:tblW w:w="5000" w:type="pct"/>
        <w:tblLook w:val="04A0" w:firstRow="1" w:lastRow="0" w:firstColumn="1" w:lastColumn="0" w:noHBand="0" w:noVBand="1"/>
      </w:tblPr>
      <w:tblGrid>
        <w:gridCol w:w="996"/>
        <w:gridCol w:w="1243"/>
        <w:gridCol w:w="1125"/>
        <w:gridCol w:w="1723"/>
        <w:gridCol w:w="1184"/>
        <w:gridCol w:w="1185"/>
        <w:gridCol w:w="1184"/>
      </w:tblGrid>
      <w:tr w:rsidR="00802896" w:rsidRPr="00802896" w14:paraId="4D524A57" w14:textId="77777777" w:rsidTr="00802896">
        <w:trPr>
          <w:trHeight w:val="432"/>
        </w:trPr>
        <w:tc>
          <w:tcPr>
            <w:tcW w:w="576" w:type="pct"/>
            <w:tcBorders>
              <w:top w:val="single" w:sz="4" w:space="0" w:color="auto"/>
              <w:left w:val="nil"/>
              <w:bottom w:val="single" w:sz="4" w:space="0" w:color="auto"/>
            </w:tcBorders>
            <w:shd w:val="clear" w:color="auto" w:fill="auto"/>
            <w:noWrap/>
            <w:vAlign w:val="center"/>
            <w:hideMark/>
          </w:tcPr>
          <w:p w14:paraId="7D90CCCE"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Canine</w:t>
            </w:r>
          </w:p>
        </w:tc>
        <w:tc>
          <w:tcPr>
            <w:tcW w:w="719" w:type="pct"/>
            <w:tcBorders>
              <w:top w:val="single" w:sz="4" w:space="0" w:color="auto"/>
              <w:bottom w:val="single" w:sz="4" w:space="0" w:color="auto"/>
            </w:tcBorders>
            <w:shd w:val="clear" w:color="auto" w:fill="auto"/>
            <w:vAlign w:val="center"/>
            <w:hideMark/>
          </w:tcPr>
          <w:p w14:paraId="370DE7C8"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Limonene</w:t>
            </w:r>
          </w:p>
        </w:tc>
        <w:tc>
          <w:tcPr>
            <w:tcW w:w="651" w:type="pct"/>
            <w:tcBorders>
              <w:top w:val="single" w:sz="4" w:space="0" w:color="auto"/>
              <w:bottom w:val="single" w:sz="4" w:space="0" w:color="auto"/>
            </w:tcBorders>
            <w:shd w:val="clear" w:color="auto" w:fill="auto"/>
            <w:vAlign w:val="center"/>
            <w:hideMark/>
          </w:tcPr>
          <w:p w14:paraId="2B81C1B1"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α-Pinene</w:t>
            </w:r>
          </w:p>
        </w:tc>
        <w:tc>
          <w:tcPr>
            <w:tcW w:w="997" w:type="pct"/>
            <w:tcBorders>
              <w:top w:val="single" w:sz="4" w:space="0" w:color="auto"/>
              <w:bottom w:val="single" w:sz="4" w:space="0" w:color="auto"/>
            </w:tcBorders>
            <w:shd w:val="clear" w:color="auto" w:fill="auto"/>
            <w:noWrap/>
            <w:vAlign w:val="center"/>
            <w:hideMark/>
          </w:tcPr>
          <w:p w14:paraId="2BF07B91"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Caryophyllene</w:t>
            </w:r>
          </w:p>
        </w:tc>
        <w:tc>
          <w:tcPr>
            <w:tcW w:w="685" w:type="pct"/>
            <w:tcBorders>
              <w:top w:val="single" w:sz="4" w:space="0" w:color="auto"/>
              <w:bottom w:val="single" w:sz="4" w:space="0" w:color="auto"/>
            </w:tcBorders>
            <w:shd w:val="clear" w:color="auto" w:fill="auto"/>
            <w:vAlign w:val="center"/>
            <w:hideMark/>
          </w:tcPr>
          <w:p w14:paraId="43C14277"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β-Pinene</w:t>
            </w:r>
          </w:p>
        </w:tc>
        <w:tc>
          <w:tcPr>
            <w:tcW w:w="686" w:type="pct"/>
            <w:tcBorders>
              <w:top w:val="single" w:sz="4" w:space="0" w:color="auto"/>
              <w:bottom w:val="single" w:sz="4" w:space="0" w:color="auto"/>
            </w:tcBorders>
            <w:shd w:val="clear" w:color="auto" w:fill="auto"/>
            <w:vAlign w:val="center"/>
            <w:hideMark/>
          </w:tcPr>
          <w:p w14:paraId="681FB26F"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Linalool</w:t>
            </w:r>
          </w:p>
        </w:tc>
        <w:tc>
          <w:tcPr>
            <w:tcW w:w="685" w:type="pct"/>
            <w:tcBorders>
              <w:top w:val="single" w:sz="4" w:space="0" w:color="auto"/>
              <w:bottom w:val="single" w:sz="4" w:space="0" w:color="auto"/>
            </w:tcBorders>
            <w:shd w:val="clear" w:color="auto" w:fill="auto"/>
            <w:vAlign w:val="center"/>
            <w:hideMark/>
          </w:tcPr>
          <w:p w14:paraId="230D390C"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PC</w:t>
            </w:r>
          </w:p>
        </w:tc>
      </w:tr>
      <w:tr w:rsidR="00802896" w:rsidRPr="00802896" w14:paraId="0A7F065C" w14:textId="77777777" w:rsidTr="00802896">
        <w:trPr>
          <w:trHeight w:val="432"/>
        </w:trPr>
        <w:tc>
          <w:tcPr>
            <w:tcW w:w="576" w:type="pct"/>
            <w:tcBorders>
              <w:top w:val="single" w:sz="4" w:space="0" w:color="auto"/>
              <w:left w:val="nil"/>
              <w:bottom w:val="nil"/>
              <w:right w:val="nil"/>
            </w:tcBorders>
            <w:shd w:val="clear" w:color="auto" w:fill="F2F2F2" w:themeFill="background1" w:themeFillShade="F2"/>
            <w:noWrap/>
            <w:vAlign w:val="bottom"/>
            <w:hideMark/>
          </w:tcPr>
          <w:p w14:paraId="68FAC24C"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12</w:t>
            </w:r>
          </w:p>
        </w:tc>
        <w:tc>
          <w:tcPr>
            <w:tcW w:w="719" w:type="pct"/>
            <w:tcBorders>
              <w:top w:val="single" w:sz="4" w:space="0" w:color="auto"/>
              <w:left w:val="nil"/>
              <w:bottom w:val="nil"/>
              <w:right w:val="nil"/>
            </w:tcBorders>
            <w:shd w:val="clear" w:color="auto" w:fill="F2F2F2" w:themeFill="background1" w:themeFillShade="F2"/>
            <w:noWrap/>
            <w:vAlign w:val="bottom"/>
            <w:hideMark/>
          </w:tcPr>
          <w:p w14:paraId="76FCBD8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1)</w:t>
            </w:r>
          </w:p>
        </w:tc>
        <w:tc>
          <w:tcPr>
            <w:tcW w:w="651" w:type="pct"/>
            <w:tcBorders>
              <w:top w:val="single" w:sz="4" w:space="0" w:color="auto"/>
              <w:left w:val="nil"/>
              <w:bottom w:val="nil"/>
              <w:right w:val="nil"/>
            </w:tcBorders>
            <w:shd w:val="clear" w:color="auto" w:fill="F2F2F2" w:themeFill="background1" w:themeFillShade="F2"/>
            <w:noWrap/>
            <w:vAlign w:val="bottom"/>
            <w:hideMark/>
          </w:tcPr>
          <w:p w14:paraId="58FF5DF9"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w:t>
            </w:r>
          </w:p>
        </w:tc>
        <w:tc>
          <w:tcPr>
            <w:tcW w:w="997" w:type="pct"/>
            <w:tcBorders>
              <w:top w:val="single" w:sz="4" w:space="0" w:color="auto"/>
              <w:left w:val="nil"/>
              <w:bottom w:val="nil"/>
              <w:right w:val="nil"/>
            </w:tcBorders>
            <w:shd w:val="clear" w:color="auto" w:fill="F2F2F2" w:themeFill="background1" w:themeFillShade="F2"/>
            <w:noWrap/>
            <w:vAlign w:val="bottom"/>
            <w:hideMark/>
          </w:tcPr>
          <w:p w14:paraId="57C4FE62"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3</w:t>
            </w:r>
          </w:p>
        </w:tc>
        <w:tc>
          <w:tcPr>
            <w:tcW w:w="685" w:type="pct"/>
            <w:tcBorders>
              <w:top w:val="single" w:sz="4" w:space="0" w:color="auto"/>
              <w:left w:val="nil"/>
              <w:bottom w:val="nil"/>
              <w:right w:val="nil"/>
            </w:tcBorders>
            <w:shd w:val="clear" w:color="auto" w:fill="F2F2F2" w:themeFill="background1" w:themeFillShade="F2"/>
            <w:noWrap/>
            <w:vAlign w:val="bottom"/>
            <w:hideMark/>
          </w:tcPr>
          <w:p w14:paraId="3B5FE92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1)</w:t>
            </w:r>
          </w:p>
        </w:tc>
        <w:tc>
          <w:tcPr>
            <w:tcW w:w="686" w:type="pct"/>
            <w:tcBorders>
              <w:top w:val="single" w:sz="4" w:space="0" w:color="auto"/>
              <w:left w:val="nil"/>
              <w:bottom w:val="nil"/>
              <w:right w:val="nil"/>
            </w:tcBorders>
            <w:shd w:val="clear" w:color="auto" w:fill="F2F2F2" w:themeFill="background1" w:themeFillShade="F2"/>
            <w:noWrap/>
            <w:vAlign w:val="bottom"/>
            <w:hideMark/>
          </w:tcPr>
          <w:p w14:paraId="697FE75D"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1)</w:t>
            </w:r>
          </w:p>
        </w:tc>
        <w:tc>
          <w:tcPr>
            <w:tcW w:w="685" w:type="pct"/>
            <w:tcBorders>
              <w:top w:val="single" w:sz="4" w:space="0" w:color="auto"/>
              <w:left w:val="nil"/>
              <w:bottom w:val="nil"/>
              <w:right w:val="nil"/>
            </w:tcBorders>
            <w:shd w:val="clear" w:color="auto" w:fill="F2F2F2" w:themeFill="background1" w:themeFillShade="F2"/>
            <w:noWrap/>
            <w:vAlign w:val="bottom"/>
            <w:hideMark/>
          </w:tcPr>
          <w:p w14:paraId="6ADBBA1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2E41826E" w14:textId="77777777" w:rsidTr="00802896">
        <w:trPr>
          <w:trHeight w:val="432"/>
        </w:trPr>
        <w:tc>
          <w:tcPr>
            <w:tcW w:w="576" w:type="pct"/>
            <w:tcBorders>
              <w:top w:val="nil"/>
              <w:left w:val="nil"/>
              <w:bottom w:val="nil"/>
              <w:right w:val="nil"/>
            </w:tcBorders>
            <w:shd w:val="clear" w:color="auto" w:fill="auto"/>
            <w:noWrap/>
            <w:vAlign w:val="bottom"/>
            <w:hideMark/>
          </w:tcPr>
          <w:p w14:paraId="4623B098"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16</w:t>
            </w:r>
          </w:p>
        </w:tc>
        <w:tc>
          <w:tcPr>
            <w:tcW w:w="719" w:type="pct"/>
            <w:tcBorders>
              <w:top w:val="nil"/>
              <w:left w:val="nil"/>
              <w:bottom w:val="nil"/>
              <w:right w:val="nil"/>
            </w:tcBorders>
            <w:shd w:val="clear" w:color="auto" w:fill="auto"/>
            <w:noWrap/>
            <w:vAlign w:val="bottom"/>
            <w:hideMark/>
          </w:tcPr>
          <w:p w14:paraId="623A816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w:t>
            </w:r>
          </w:p>
        </w:tc>
        <w:tc>
          <w:tcPr>
            <w:tcW w:w="651" w:type="pct"/>
            <w:tcBorders>
              <w:top w:val="nil"/>
              <w:left w:val="nil"/>
              <w:bottom w:val="nil"/>
              <w:right w:val="nil"/>
            </w:tcBorders>
            <w:shd w:val="clear" w:color="auto" w:fill="auto"/>
            <w:noWrap/>
            <w:vAlign w:val="bottom"/>
            <w:hideMark/>
          </w:tcPr>
          <w:p w14:paraId="7982F926"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c>
          <w:tcPr>
            <w:tcW w:w="997" w:type="pct"/>
            <w:tcBorders>
              <w:top w:val="nil"/>
              <w:left w:val="nil"/>
              <w:bottom w:val="nil"/>
              <w:right w:val="nil"/>
            </w:tcBorders>
            <w:shd w:val="clear" w:color="auto" w:fill="auto"/>
            <w:noWrap/>
            <w:vAlign w:val="bottom"/>
            <w:hideMark/>
          </w:tcPr>
          <w:p w14:paraId="309D1181"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c>
          <w:tcPr>
            <w:tcW w:w="685" w:type="pct"/>
            <w:tcBorders>
              <w:top w:val="nil"/>
              <w:left w:val="nil"/>
              <w:bottom w:val="nil"/>
              <w:right w:val="nil"/>
            </w:tcBorders>
            <w:shd w:val="clear" w:color="auto" w:fill="auto"/>
            <w:noWrap/>
            <w:vAlign w:val="bottom"/>
            <w:hideMark/>
          </w:tcPr>
          <w:p w14:paraId="14B54E8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1</w:t>
            </w:r>
          </w:p>
        </w:tc>
        <w:tc>
          <w:tcPr>
            <w:tcW w:w="686" w:type="pct"/>
            <w:tcBorders>
              <w:top w:val="nil"/>
              <w:left w:val="nil"/>
              <w:bottom w:val="nil"/>
              <w:right w:val="nil"/>
            </w:tcBorders>
            <w:shd w:val="clear" w:color="auto" w:fill="auto"/>
            <w:noWrap/>
            <w:vAlign w:val="bottom"/>
            <w:hideMark/>
          </w:tcPr>
          <w:p w14:paraId="0A91F0D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c>
          <w:tcPr>
            <w:tcW w:w="685" w:type="pct"/>
            <w:tcBorders>
              <w:top w:val="nil"/>
              <w:left w:val="nil"/>
              <w:bottom w:val="nil"/>
              <w:right w:val="nil"/>
            </w:tcBorders>
            <w:shd w:val="clear" w:color="auto" w:fill="auto"/>
            <w:noWrap/>
            <w:vAlign w:val="bottom"/>
            <w:hideMark/>
          </w:tcPr>
          <w:p w14:paraId="1BD0A47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05AA1C55" w14:textId="77777777" w:rsidTr="00802896">
        <w:trPr>
          <w:trHeight w:val="432"/>
        </w:trPr>
        <w:tc>
          <w:tcPr>
            <w:tcW w:w="576" w:type="pct"/>
            <w:tcBorders>
              <w:top w:val="nil"/>
              <w:left w:val="nil"/>
              <w:bottom w:val="nil"/>
              <w:right w:val="nil"/>
            </w:tcBorders>
            <w:shd w:val="clear" w:color="auto" w:fill="F2F2F2" w:themeFill="background1" w:themeFillShade="F2"/>
            <w:noWrap/>
            <w:vAlign w:val="bottom"/>
            <w:hideMark/>
          </w:tcPr>
          <w:p w14:paraId="223587B6"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21</w:t>
            </w:r>
          </w:p>
        </w:tc>
        <w:tc>
          <w:tcPr>
            <w:tcW w:w="719" w:type="pct"/>
            <w:tcBorders>
              <w:top w:val="nil"/>
              <w:left w:val="nil"/>
              <w:bottom w:val="nil"/>
              <w:right w:val="nil"/>
            </w:tcBorders>
            <w:shd w:val="clear" w:color="auto" w:fill="F2F2F2" w:themeFill="background1" w:themeFillShade="F2"/>
            <w:noWrap/>
            <w:vAlign w:val="bottom"/>
            <w:hideMark/>
          </w:tcPr>
          <w:p w14:paraId="7AA40B1C" w14:textId="127A54D6"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2/3</w:t>
            </w:r>
            <w:r w:rsidR="00802896" w:rsidRPr="00802896">
              <w:rPr>
                <w:rFonts w:eastAsia="Times New Roman" w:cs="Times New Roman"/>
                <w:color w:val="000000"/>
                <w:szCs w:val="24"/>
              </w:rPr>
              <w:t>(1)</w:t>
            </w:r>
          </w:p>
        </w:tc>
        <w:tc>
          <w:tcPr>
            <w:tcW w:w="651" w:type="pct"/>
            <w:tcBorders>
              <w:top w:val="nil"/>
              <w:left w:val="nil"/>
              <w:bottom w:val="nil"/>
              <w:right w:val="nil"/>
            </w:tcBorders>
            <w:shd w:val="clear" w:color="auto" w:fill="F2F2F2" w:themeFill="background1" w:themeFillShade="F2"/>
            <w:noWrap/>
            <w:vAlign w:val="bottom"/>
            <w:hideMark/>
          </w:tcPr>
          <w:p w14:paraId="024B21A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1)</w:t>
            </w:r>
          </w:p>
        </w:tc>
        <w:tc>
          <w:tcPr>
            <w:tcW w:w="997" w:type="pct"/>
            <w:tcBorders>
              <w:top w:val="nil"/>
              <w:left w:val="nil"/>
              <w:bottom w:val="nil"/>
              <w:right w:val="nil"/>
            </w:tcBorders>
            <w:shd w:val="clear" w:color="auto" w:fill="F2F2F2" w:themeFill="background1" w:themeFillShade="F2"/>
            <w:noWrap/>
            <w:vAlign w:val="bottom"/>
            <w:hideMark/>
          </w:tcPr>
          <w:p w14:paraId="17565CC8"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5" w:type="pct"/>
            <w:tcBorders>
              <w:top w:val="nil"/>
              <w:left w:val="nil"/>
              <w:bottom w:val="nil"/>
              <w:right w:val="nil"/>
            </w:tcBorders>
            <w:shd w:val="clear" w:color="auto" w:fill="F2F2F2" w:themeFill="background1" w:themeFillShade="F2"/>
            <w:noWrap/>
            <w:vAlign w:val="bottom"/>
            <w:hideMark/>
          </w:tcPr>
          <w:p w14:paraId="6732341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w:t>
            </w:r>
          </w:p>
        </w:tc>
        <w:tc>
          <w:tcPr>
            <w:tcW w:w="686" w:type="pct"/>
            <w:tcBorders>
              <w:top w:val="nil"/>
              <w:left w:val="nil"/>
              <w:bottom w:val="nil"/>
              <w:right w:val="nil"/>
            </w:tcBorders>
            <w:shd w:val="clear" w:color="auto" w:fill="F2F2F2" w:themeFill="background1" w:themeFillShade="F2"/>
            <w:noWrap/>
            <w:vAlign w:val="bottom"/>
            <w:hideMark/>
          </w:tcPr>
          <w:p w14:paraId="0C04E8CB"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5" w:type="pct"/>
            <w:tcBorders>
              <w:top w:val="nil"/>
              <w:left w:val="nil"/>
              <w:bottom w:val="nil"/>
              <w:right w:val="nil"/>
            </w:tcBorders>
            <w:shd w:val="clear" w:color="auto" w:fill="F2F2F2" w:themeFill="background1" w:themeFillShade="F2"/>
            <w:noWrap/>
            <w:vAlign w:val="bottom"/>
            <w:hideMark/>
          </w:tcPr>
          <w:p w14:paraId="33635B16"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250D2E91" w14:textId="77777777" w:rsidTr="00802896">
        <w:trPr>
          <w:trHeight w:val="432"/>
        </w:trPr>
        <w:tc>
          <w:tcPr>
            <w:tcW w:w="576" w:type="pct"/>
            <w:tcBorders>
              <w:top w:val="nil"/>
              <w:left w:val="nil"/>
              <w:bottom w:val="nil"/>
              <w:right w:val="nil"/>
            </w:tcBorders>
            <w:shd w:val="clear" w:color="auto" w:fill="auto"/>
            <w:noWrap/>
            <w:vAlign w:val="bottom"/>
            <w:hideMark/>
          </w:tcPr>
          <w:p w14:paraId="6A0DAB57"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22</w:t>
            </w:r>
          </w:p>
        </w:tc>
        <w:tc>
          <w:tcPr>
            <w:tcW w:w="719" w:type="pct"/>
            <w:tcBorders>
              <w:top w:val="nil"/>
              <w:left w:val="nil"/>
              <w:bottom w:val="nil"/>
              <w:right w:val="nil"/>
            </w:tcBorders>
            <w:shd w:val="clear" w:color="auto" w:fill="auto"/>
            <w:noWrap/>
            <w:vAlign w:val="bottom"/>
            <w:hideMark/>
          </w:tcPr>
          <w:p w14:paraId="297306DE" w14:textId="1CACA645"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2/3</w:t>
            </w:r>
            <w:r w:rsidR="00802896" w:rsidRPr="00802896">
              <w:rPr>
                <w:rFonts w:eastAsia="Times New Roman" w:cs="Times New Roman"/>
                <w:color w:val="000000"/>
                <w:szCs w:val="24"/>
              </w:rPr>
              <w:t>(1)</w:t>
            </w:r>
          </w:p>
        </w:tc>
        <w:tc>
          <w:tcPr>
            <w:tcW w:w="651" w:type="pct"/>
            <w:tcBorders>
              <w:top w:val="nil"/>
              <w:left w:val="nil"/>
              <w:bottom w:val="nil"/>
              <w:right w:val="nil"/>
            </w:tcBorders>
            <w:shd w:val="clear" w:color="auto" w:fill="auto"/>
            <w:noWrap/>
            <w:vAlign w:val="bottom"/>
            <w:hideMark/>
          </w:tcPr>
          <w:p w14:paraId="3CDB397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997" w:type="pct"/>
            <w:tcBorders>
              <w:top w:val="nil"/>
              <w:left w:val="nil"/>
              <w:bottom w:val="nil"/>
              <w:right w:val="nil"/>
            </w:tcBorders>
            <w:shd w:val="clear" w:color="auto" w:fill="auto"/>
            <w:noWrap/>
            <w:vAlign w:val="bottom"/>
            <w:hideMark/>
          </w:tcPr>
          <w:p w14:paraId="413809EE"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1)</w:t>
            </w:r>
          </w:p>
        </w:tc>
        <w:tc>
          <w:tcPr>
            <w:tcW w:w="685" w:type="pct"/>
            <w:tcBorders>
              <w:top w:val="nil"/>
              <w:left w:val="nil"/>
              <w:bottom w:val="nil"/>
              <w:right w:val="nil"/>
            </w:tcBorders>
            <w:shd w:val="clear" w:color="auto" w:fill="auto"/>
            <w:noWrap/>
            <w:vAlign w:val="bottom"/>
            <w:hideMark/>
          </w:tcPr>
          <w:p w14:paraId="1DE1D3CB"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2</w:t>
            </w:r>
          </w:p>
        </w:tc>
        <w:tc>
          <w:tcPr>
            <w:tcW w:w="686" w:type="pct"/>
            <w:tcBorders>
              <w:top w:val="nil"/>
              <w:left w:val="nil"/>
              <w:bottom w:val="nil"/>
              <w:right w:val="nil"/>
            </w:tcBorders>
            <w:shd w:val="clear" w:color="auto" w:fill="auto"/>
            <w:noWrap/>
            <w:vAlign w:val="bottom"/>
            <w:hideMark/>
          </w:tcPr>
          <w:p w14:paraId="7B86CE89"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5" w:type="pct"/>
            <w:tcBorders>
              <w:top w:val="nil"/>
              <w:left w:val="nil"/>
              <w:bottom w:val="nil"/>
              <w:right w:val="nil"/>
            </w:tcBorders>
            <w:shd w:val="clear" w:color="auto" w:fill="auto"/>
            <w:noWrap/>
            <w:vAlign w:val="bottom"/>
            <w:hideMark/>
          </w:tcPr>
          <w:p w14:paraId="7DAE5C0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489ADDB1" w14:textId="77777777" w:rsidTr="00802896">
        <w:trPr>
          <w:trHeight w:val="432"/>
        </w:trPr>
        <w:tc>
          <w:tcPr>
            <w:tcW w:w="576" w:type="pct"/>
            <w:tcBorders>
              <w:top w:val="nil"/>
              <w:left w:val="nil"/>
              <w:bottom w:val="nil"/>
              <w:right w:val="nil"/>
            </w:tcBorders>
            <w:shd w:val="clear" w:color="auto" w:fill="F2F2F2" w:themeFill="background1" w:themeFillShade="F2"/>
            <w:noWrap/>
            <w:vAlign w:val="bottom"/>
            <w:hideMark/>
          </w:tcPr>
          <w:p w14:paraId="05C0492C"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23</w:t>
            </w:r>
          </w:p>
        </w:tc>
        <w:tc>
          <w:tcPr>
            <w:tcW w:w="719" w:type="pct"/>
            <w:tcBorders>
              <w:top w:val="nil"/>
              <w:left w:val="nil"/>
              <w:bottom w:val="nil"/>
              <w:right w:val="nil"/>
            </w:tcBorders>
            <w:shd w:val="clear" w:color="auto" w:fill="F2F2F2" w:themeFill="background1" w:themeFillShade="F2"/>
            <w:noWrap/>
            <w:vAlign w:val="bottom"/>
            <w:hideMark/>
          </w:tcPr>
          <w:p w14:paraId="3CC3BDF4" w14:textId="340707ED"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0/2</w:t>
            </w:r>
            <w:r w:rsidR="00802896" w:rsidRPr="00802896">
              <w:rPr>
                <w:rFonts w:eastAsia="Times New Roman" w:cs="Times New Roman"/>
                <w:color w:val="000000"/>
                <w:szCs w:val="24"/>
              </w:rPr>
              <w:t>(2)</w:t>
            </w:r>
          </w:p>
        </w:tc>
        <w:tc>
          <w:tcPr>
            <w:tcW w:w="651" w:type="pct"/>
            <w:tcBorders>
              <w:top w:val="nil"/>
              <w:left w:val="nil"/>
              <w:bottom w:val="nil"/>
              <w:right w:val="nil"/>
            </w:tcBorders>
            <w:shd w:val="clear" w:color="auto" w:fill="F2F2F2" w:themeFill="background1" w:themeFillShade="F2"/>
            <w:noWrap/>
            <w:vAlign w:val="bottom"/>
            <w:hideMark/>
          </w:tcPr>
          <w:p w14:paraId="3C5B107C"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2(1)</w:t>
            </w:r>
          </w:p>
        </w:tc>
        <w:tc>
          <w:tcPr>
            <w:tcW w:w="997" w:type="pct"/>
            <w:tcBorders>
              <w:top w:val="nil"/>
              <w:left w:val="nil"/>
              <w:bottom w:val="nil"/>
              <w:right w:val="nil"/>
            </w:tcBorders>
            <w:shd w:val="clear" w:color="auto" w:fill="F2F2F2" w:themeFill="background1" w:themeFillShade="F2"/>
            <w:noWrap/>
            <w:vAlign w:val="bottom"/>
            <w:hideMark/>
          </w:tcPr>
          <w:p w14:paraId="0C942C88"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2(1)</w:t>
            </w:r>
          </w:p>
        </w:tc>
        <w:tc>
          <w:tcPr>
            <w:tcW w:w="685" w:type="pct"/>
            <w:tcBorders>
              <w:top w:val="nil"/>
              <w:left w:val="nil"/>
              <w:bottom w:val="nil"/>
              <w:right w:val="nil"/>
            </w:tcBorders>
            <w:shd w:val="clear" w:color="auto" w:fill="F2F2F2" w:themeFill="background1" w:themeFillShade="F2"/>
            <w:noWrap/>
            <w:vAlign w:val="bottom"/>
            <w:hideMark/>
          </w:tcPr>
          <w:p w14:paraId="2B7D1BD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1</w:t>
            </w:r>
          </w:p>
        </w:tc>
        <w:tc>
          <w:tcPr>
            <w:tcW w:w="686" w:type="pct"/>
            <w:tcBorders>
              <w:top w:val="nil"/>
              <w:left w:val="nil"/>
              <w:bottom w:val="nil"/>
              <w:right w:val="nil"/>
            </w:tcBorders>
            <w:shd w:val="clear" w:color="auto" w:fill="F2F2F2" w:themeFill="background1" w:themeFillShade="F2"/>
            <w:noWrap/>
            <w:vAlign w:val="bottom"/>
            <w:hideMark/>
          </w:tcPr>
          <w:p w14:paraId="79A12CE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2</w:t>
            </w:r>
          </w:p>
        </w:tc>
        <w:tc>
          <w:tcPr>
            <w:tcW w:w="685" w:type="pct"/>
            <w:tcBorders>
              <w:top w:val="nil"/>
              <w:left w:val="nil"/>
              <w:bottom w:val="nil"/>
              <w:right w:val="nil"/>
            </w:tcBorders>
            <w:shd w:val="clear" w:color="auto" w:fill="F2F2F2" w:themeFill="background1" w:themeFillShade="F2"/>
            <w:noWrap/>
            <w:vAlign w:val="bottom"/>
            <w:hideMark/>
          </w:tcPr>
          <w:p w14:paraId="37440C5B" w14:textId="17C6E5CB"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2/2</w:t>
            </w:r>
          </w:p>
        </w:tc>
      </w:tr>
      <w:tr w:rsidR="00802896" w:rsidRPr="00802896" w14:paraId="4E4B5CEE" w14:textId="77777777" w:rsidTr="00802896">
        <w:trPr>
          <w:trHeight w:val="432"/>
        </w:trPr>
        <w:tc>
          <w:tcPr>
            <w:tcW w:w="576" w:type="pct"/>
            <w:tcBorders>
              <w:top w:val="nil"/>
              <w:left w:val="nil"/>
              <w:bottom w:val="nil"/>
              <w:right w:val="nil"/>
            </w:tcBorders>
            <w:shd w:val="clear" w:color="auto" w:fill="auto"/>
            <w:noWrap/>
            <w:vAlign w:val="bottom"/>
            <w:hideMark/>
          </w:tcPr>
          <w:p w14:paraId="7837B8F2"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24</w:t>
            </w:r>
          </w:p>
        </w:tc>
        <w:tc>
          <w:tcPr>
            <w:tcW w:w="719" w:type="pct"/>
            <w:tcBorders>
              <w:top w:val="nil"/>
              <w:left w:val="nil"/>
              <w:bottom w:val="nil"/>
              <w:right w:val="nil"/>
            </w:tcBorders>
            <w:shd w:val="clear" w:color="auto" w:fill="auto"/>
            <w:noWrap/>
            <w:vAlign w:val="bottom"/>
            <w:hideMark/>
          </w:tcPr>
          <w:p w14:paraId="0CBF2077" w14:textId="69717130"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2/3</w:t>
            </w:r>
            <w:r w:rsidR="00802896" w:rsidRPr="00802896">
              <w:rPr>
                <w:rFonts w:eastAsia="Times New Roman" w:cs="Times New Roman"/>
                <w:color w:val="000000"/>
                <w:szCs w:val="24"/>
              </w:rPr>
              <w:t>(1)</w:t>
            </w:r>
          </w:p>
        </w:tc>
        <w:tc>
          <w:tcPr>
            <w:tcW w:w="651" w:type="pct"/>
            <w:tcBorders>
              <w:top w:val="nil"/>
              <w:left w:val="nil"/>
              <w:bottom w:val="nil"/>
              <w:right w:val="nil"/>
            </w:tcBorders>
            <w:shd w:val="clear" w:color="auto" w:fill="auto"/>
            <w:noWrap/>
            <w:vAlign w:val="bottom"/>
            <w:hideMark/>
          </w:tcPr>
          <w:p w14:paraId="1B4D3526"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997" w:type="pct"/>
            <w:tcBorders>
              <w:top w:val="nil"/>
              <w:left w:val="nil"/>
              <w:bottom w:val="nil"/>
              <w:right w:val="nil"/>
            </w:tcBorders>
            <w:shd w:val="clear" w:color="auto" w:fill="auto"/>
            <w:noWrap/>
            <w:vAlign w:val="bottom"/>
            <w:hideMark/>
          </w:tcPr>
          <w:p w14:paraId="7BFCA3F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3(2)</w:t>
            </w:r>
          </w:p>
        </w:tc>
        <w:tc>
          <w:tcPr>
            <w:tcW w:w="685" w:type="pct"/>
            <w:tcBorders>
              <w:top w:val="nil"/>
              <w:left w:val="nil"/>
              <w:bottom w:val="nil"/>
              <w:right w:val="nil"/>
            </w:tcBorders>
            <w:shd w:val="clear" w:color="auto" w:fill="auto"/>
            <w:noWrap/>
            <w:vAlign w:val="bottom"/>
            <w:hideMark/>
          </w:tcPr>
          <w:p w14:paraId="262ACDD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6" w:type="pct"/>
            <w:tcBorders>
              <w:top w:val="nil"/>
              <w:left w:val="nil"/>
              <w:bottom w:val="nil"/>
              <w:right w:val="nil"/>
            </w:tcBorders>
            <w:shd w:val="clear" w:color="auto" w:fill="auto"/>
            <w:noWrap/>
            <w:vAlign w:val="bottom"/>
            <w:hideMark/>
          </w:tcPr>
          <w:p w14:paraId="532770DE"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5" w:type="pct"/>
            <w:tcBorders>
              <w:top w:val="nil"/>
              <w:left w:val="nil"/>
              <w:bottom w:val="nil"/>
              <w:right w:val="nil"/>
            </w:tcBorders>
            <w:shd w:val="clear" w:color="auto" w:fill="auto"/>
            <w:noWrap/>
            <w:vAlign w:val="bottom"/>
            <w:hideMark/>
          </w:tcPr>
          <w:p w14:paraId="2B21E498"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41E3AEB2" w14:textId="77777777" w:rsidTr="007F251B">
        <w:trPr>
          <w:trHeight w:val="432"/>
        </w:trPr>
        <w:tc>
          <w:tcPr>
            <w:tcW w:w="576" w:type="pct"/>
            <w:tcBorders>
              <w:top w:val="nil"/>
              <w:left w:val="nil"/>
              <w:right w:val="nil"/>
            </w:tcBorders>
            <w:shd w:val="clear" w:color="auto" w:fill="F2F2F2" w:themeFill="background1" w:themeFillShade="F2"/>
            <w:noWrap/>
            <w:vAlign w:val="center"/>
            <w:hideMark/>
          </w:tcPr>
          <w:p w14:paraId="3C38FBC4"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30</w:t>
            </w:r>
          </w:p>
        </w:tc>
        <w:tc>
          <w:tcPr>
            <w:tcW w:w="719" w:type="pct"/>
            <w:tcBorders>
              <w:top w:val="nil"/>
              <w:left w:val="nil"/>
              <w:right w:val="nil"/>
            </w:tcBorders>
            <w:shd w:val="clear" w:color="auto" w:fill="F2F2F2" w:themeFill="background1" w:themeFillShade="F2"/>
            <w:noWrap/>
            <w:vAlign w:val="bottom"/>
            <w:hideMark/>
          </w:tcPr>
          <w:p w14:paraId="711F57DB" w14:textId="4959F599" w:rsidR="00802896" w:rsidRPr="00802896" w:rsidRDefault="00753197" w:rsidP="00802896">
            <w:pPr>
              <w:spacing w:line="240" w:lineRule="auto"/>
              <w:ind w:firstLine="0"/>
              <w:jc w:val="center"/>
              <w:rPr>
                <w:rFonts w:eastAsia="Times New Roman" w:cs="Times New Roman"/>
                <w:color w:val="000000"/>
                <w:szCs w:val="24"/>
              </w:rPr>
            </w:pPr>
            <w:r>
              <w:rPr>
                <w:rFonts w:eastAsia="Times New Roman" w:cs="Times New Roman"/>
                <w:color w:val="000000"/>
                <w:szCs w:val="24"/>
              </w:rPr>
              <w:t>0/3</w:t>
            </w:r>
            <w:r w:rsidR="00802896" w:rsidRPr="00802896">
              <w:rPr>
                <w:rFonts w:eastAsia="Times New Roman" w:cs="Times New Roman"/>
                <w:color w:val="000000"/>
                <w:szCs w:val="24"/>
              </w:rPr>
              <w:t>(2)</w:t>
            </w:r>
          </w:p>
        </w:tc>
        <w:tc>
          <w:tcPr>
            <w:tcW w:w="651" w:type="pct"/>
            <w:tcBorders>
              <w:top w:val="nil"/>
              <w:left w:val="nil"/>
              <w:right w:val="nil"/>
            </w:tcBorders>
            <w:shd w:val="clear" w:color="auto" w:fill="F2F2F2" w:themeFill="background1" w:themeFillShade="F2"/>
            <w:noWrap/>
            <w:vAlign w:val="bottom"/>
            <w:hideMark/>
          </w:tcPr>
          <w:p w14:paraId="5A7A5B9A"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3(1)</w:t>
            </w:r>
          </w:p>
        </w:tc>
        <w:tc>
          <w:tcPr>
            <w:tcW w:w="997" w:type="pct"/>
            <w:tcBorders>
              <w:top w:val="nil"/>
              <w:left w:val="nil"/>
              <w:right w:val="nil"/>
            </w:tcBorders>
            <w:shd w:val="clear" w:color="auto" w:fill="F2F2F2" w:themeFill="background1" w:themeFillShade="F2"/>
            <w:noWrap/>
            <w:vAlign w:val="bottom"/>
            <w:hideMark/>
          </w:tcPr>
          <w:p w14:paraId="2319044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w:t>
            </w:r>
          </w:p>
        </w:tc>
        <w:tc>
          <w:tcPr>
            <w:tcW w:w="685" w:type="pct"/>
            <w:tcBorders>
              <w:top w:val="nil"/>
              <w:left w:val="nil"/>
              <w:right w:val="nil"/>
            </w:tcBorders>
            <w:shd w:val="clear" w:color="auto" w:fill="F2F2F2" w:themeFill="background1" w:themeFillShade="F2"/>
            <w:noWrap/>
            <w:vAlign w:val="bottom"/>
            <w:hideMark/>
          </w:tcPr>
          <w:p w14:paraId="11C5EFC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1</w:t>
            </w:r>
          </w:p>
        </w:tc>
        <w:tc>
          <w:tcPr>
            <w:tcW w:w="686" w:type="pct"/>
            <w:tcBorders>
              <w:top w:val="nil"/>
              <w:left w:val="nil"/>
              <w:right w:val="nil"/>
            </w:tcBorders>
            <w:shd w:val="clear" w:color="auto" w:fill="F2F2F2" w:themeFill="background1" w:themeFillShade="F2"/>
            <w:noWrap/>
            <w:vAlign w:val="bottom"/>
            <w:hideMark/>
          </w:tcPr>
          <w:p w14:paraId="718BC8C1"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3(2)</w:t>
            </w:r>
          </w:p>
        </w:tc>
        <w:tc>
          <w:tcPr>
            <w:tcW w:w="685" w:type="pct"/>
            <w:tcBorders>
              <w:top w:val="nil"/>
              <w:left w:val="nil"/>
              <w:right w:val="nil"/>
            </w:tcBorders>
            <w:shd w:val="clear" w:color="auto" w:fill="F2F2F2" w:themeFill="background1" w:themeFillShade="F2"/>
            <w:noWrap/>
            <w:vAlign w:val="bottom"/>
            <w:hideMark/>
          </w:tcPr>
          <w:p w14:paraId="1AA187CE"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r w:rsidR="00802896" w:rsidRPr="00802896" w14:paraId="5FEC74D5" w14:textId="77777777" w:rsidTr="007F251B">
        <w:trPr>
          <w:trHeight w:val="432"/>
        </w:trPr>
        <w:tc>
          <w:tcPr>
            <w:tcW w:w="576" w:type="pct"/>
            <w:tcBorders>
              <w:top w:val="nil"/>
              <w:left w:val="nil"/>
              <w:bottom w:val="single" w:sz="4" w:space="0" w:color="auto"/>
              <w:right w:val="nil"/>
            </w:tcBorders>
            <w:shd w:val="clear" w:color="auto" w:fill="auto"/>
            <w:noWrap/>
            <w:vAlign w:val="bottom"/>
            <w:hideMark/>
          </w:tcPr>
          <w:p w14:paraId="56B1B9BB"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31</w:t>
            </w:r>
          </w:p>
        </w:tc>
        <w:tc>
          <w:tcPr>
            <w:tcW w:w="719" w:type="pct"/>
            <w:tcBorders>
              <w:top w:val="nil"/>
              <w:left w:val="nil"/>
              <w:bottom w:val="single" w:sz="4" w:space="0" w:color="auto"/>
              <w:right w:val="nil"/>
            </w:tcBorders>
            <w:shd w:val="clear" w:color="auto" w:fill="auto"/>
            <w:noWrap/>
            <w:vAlign w:val="bottom"/>
            <w:hideMark/>
          </w:tcPr>
          <w:p w14:paraId="7B2F1751"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2)</w:t>
            </w:r>
          </w:p>
        </w:tc>
        <w:tc>
          <w:tcPr>
            <w:tcW w:w="651" w:type="pct"/>
            <w:tcBorders>
              <w:top w:val="nil"/>
              <w:left w:val="nil"/>
              <w:bottom w:val="single" w:sz="4" w:space="0" w:color="auto"/>
              <w:right w:val="nil"/>
            </w:tcBorders>
            <w:shd w:val="clear" w:color="auto" w:fill="auto"/>
            <w:noWrap/>
            <w:vAlign w:val="bottom"/>
            <w:hideMark/>
          </w:tcPr>
          <w:p w14:paraId="589E7D3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3</w:t>
            </w:r>
          </w:p>
        </w:tc>
        <w:tc>
          <w:tcPr>
            <w:tcW w:w="997" w:type="pct"/>
            <w:tcBorders>
              <w:top w:val="nil"/>
              <w:left w:val="nil"/>
              <w:bottom w:val="single" w:sz="4" w:space="0" w:color="auto"/>
              <w:right w:val="nil"/>
            </w:tcBorders>
            <w:shd w:val="clear" w:color="auto" w:fill="auto"/>
            <w:noWrap/>
            <w:vAlign w:val="bottom"/>
            <w:hideMark/>
          </w:tcPr>
          <w:p w14:paraId="53361A9E"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3(1)</w:t>
            </w:r>
          </w:p>
        </w:tc>
        <w:tc>
          <w:tcPr>
            <w:tcW w:w="685" w:type="pct"/>
            <w:tcBorders>
              <w:top w:val="nil"/>
              <w:left w:val="nil"/>
              <w:bottom w:val="single" w:sz="4" w:space="0" w:color="auto"/>
              <w:right w:val="nil"/>
            </w:tcBorders>
            <w:shd w:val="clear" w:color="auto" w:fill="auto"/>
            <w:noWrap/>
            <w:vAlign w:val="bottom"/>
            <w:hideMark/>
          </w:tcPr>
          <w:p w14:paraId="5DA7FA5C"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1</w:t>
            </w:r>
          </w:p>
        </w:tc>
        <w:tc>
          <w:tcPr>
            <w:tcW w:w="686" w:type="pct"/>
            <w:tcBorders>
              <w:top w:val="nil"/>
              <w:left w:val="nil"/>
              <w:bottom w:val="single" w:sz="4" w:space="0" w:color="auto"/>
              <w:right w:val="nil"/>
            </w:tcBorders>
            <w:shd w:val="clear" w:color="auto" w:fill="auto"/>
            <w:noWrap/>
            <w:vAlign w:val="bottom"/>
            <w:hideMark/>
          </w:tcPr>
          <w:p w14:paraId="103C88E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3</w:t>
            </w:r>
          </w:p>
        </w:tc>
        <w:tc>
          <w:tcPr>
            <w:tcW w:w="685" w:type="pct"/>
            <w:tcBorders>
              <w:top w:val="nil"/>
              <w:left w:val="nil"/>
              <w:bottom w:val="single" w:sz="4" w:space="0" w:color="auto"/>
              <w:right w:val="nil"/>
            </w:tcBorders>
            <w:shd w:val="clear" w:color="auto" w:fill="auto"/>
            <w:noWrap/>
            <w:vAlign w:val="bottom"/>
            <w:hideMark/>
          </w:tcPr>
          <w:p w14:paraId="7D5C7B20"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w:t>
            </w:r>
          </w:p>
        </w:tc>
      </w:tr>
    </w:tbl>
    <w:p w14:paraId="6BBEDF82" w14:textId="77777777" w:rsidR="00802896" w:rsidRDefault="00802896" w:rsidP="00802896"/>
    <w:p w14:paraId="453FE6EC" w14:textId="4F479C2D" w:rsidR="002B7F5F" w:rsidRDefault="00A27B3B" w:rsidP="00802896">
      <w:r w:rsidRPr="00A27B3B">
        <w:t xml:space="preserve">A combine alert rate considers the alert and interest of all canines evaluated. Canines search for compounds frequently found in marijuana lead to a combined alert rate of 50.0% or more for all compounds except α-pinene. For limonene, canines combined alert rate was 100%, while for β-pinene, caryophyllene, and linalool canines combined alert rate was 60.0%, 57.1%, and 50.0% respectively. Although this data shows promising results, further evaluation has to be done as with a combination of compounds a more unique makeup of marijuana samples could be mirrored.  </w:t>
      </w:r>
    </w:p>
    <w:p w14:paraId="684F4CBD" w14:textId="77777777" w:rsidR="002B7F5F" w:rsidRDefault="002B7F5F" w:rsidP="00802896">
      <w:pPr>
        <w:pStyle w:val="Caption"/>
      </w:pPr>
    </w:p>
    <w:p w14:paraId="390A86D7" w14:textId="05E94DB7" w:rsidR="00802896" w:rsidRDefault="00802896" w:rsidP="00802896">
      <w:pPr>
        <w:pStyle w:val="Caption"/>
      </w:pPr>
      <w:bookmarkStart w:id="168" w:name="_Ref453071202"/>
      <w:bookmarkStart w:id="169" w:name="_Toc467151310"/>
      <w:r>
        <w:lastRenderedPageBreak/>
        <w:t xml:space="preserve">Table </w:t>
      </w:r>
      <w:fldSimple w:instr=" SEQ Table \* ARABIC ">
        <w:r w:rsidR="0053144D">
          <w:rPr>
            <w:noProof/>
          </w:rPr>
          <w:t>12</w:t>
        </w:r>
      </w:fldSimple>
      <w:bookmarkEnd w:id="168"/>
      <w:r>
        <w:rPr>
          <w:noProof/>
        </w:rPr>
        <w:t>. Odor Recognition Test</w:t>
      </w:r>
      <w:r w:rsidR="007F251B">
        <w:rPr>
          <w:noProof/>
        </w:rPr>
        <w:t xml:space="preserve"> (Average)</w:t>
      </w:r>
      <w:r>
        <w:rPr>
          <w:noProof/>
        </w:rPr>
        <w:t>: Single-Compound Pseudo Marijuana (n=27)</w:t>
      </w:r>
      <w:bookmarkEnd w:id="169"/>
    </w:p>
    <w:tbl>
      <w:tblPr>
        <w:tblW w:w="5000" w:type="pct"/>
        <w:tblLook w:val="04A0" w:firstRow="1" w:lastRow="0" w:firstColumn="1" w:lastColumn="0" w:noHBand="0" w:noVBand="1"/>
      </w:tblPr>
      <w:tblGrid>
        <w:gridCol w:w="1723"/>
        <w:gridCol w:w="1629"/>
        <w:gridCol w:w="1856"/>
        <w:gridCol w:w="1552"/>
        <w:gridCol w:w="1880"/>
      </w:tblGrid>
      <w:tr w:rsidR="00802896" w:rsidRPr="00802896" w14:paraId="259F4ABB" w14:textId="77777777" w:rsidTr="00802896">
        <w:trPr>
          <w:trHeight w:val="600"/>
        </w:trPr>
        <w:tc>
          <w:tcPr>
            <w:tcW w:w="935" w:type="pct"/>
            <w:tcBorders>
              <w:top w:val="single" w:sz="4" w:space="0" w:color="auto"/>
              <w:bottom w:val="single" w:sz="4" w:space="0" w:color="auto"/>
            </w:tcBorders>
            <w:shd w:val="clear" w:color="auto" w:fill="auto"/>
            <w:noWrap/>
            <w:vAlign w:val="center"/>
            <w:hideMark/>
          </w:tcPr>
          <w:p w14:paraId="441AA73C" w14:textId="77777777" w:rsidR="00802896" w:rsidRPr="00802896" w:rsidRDefault="00802896" w:rsidP="00802896">
            <w:pPr>
              <w:spacing w:line="240" w:lineRule="auto"/>
              <w:ind w:firstLine="0"/>
              <w:jc w:val="center"/>
              <w:rPr>
                <w:rFonts w:eastAsia="Times New Roman" w:cs="Times New Roman"/>
                <w:szCs w:val="24"/>
              </w:rPr>
            </w:pPr>
            <w:r w:rsidRPr="00802896">
              <w:rPr>
                <w:rFonts w:eastAsia="Times New Roman" w:cs="Times New Roman"/>
                <w:szCs w:val="24"/>
              </w:rPr>
              <w:t>Training Aid</w:t>
            </w:r>
          </w:p>
        </w:tc>
        <w:tc>
          <w:tcPr>
            <w:tcW w:w="943" w:type="pct"/>
            <w:tcBorders>
              <w:top w:val="single" w:sz="4" w:space="0" w:color="auto"/>
              <w:bottom w:val="single" w:sz="4" w:space="0" w:color="auto"/>
            </w:tcBorders>
            <w:shd w:val="clear" w:color="auto" w:fill="auto"/>
            <w:noWrap/>
            <w:vAlign w:val="center"/>
            <w:hideMark/>
          </w:tcPr>
          <w:p w14:paraId="4D8E8E06" w14:textId="77777777" w:rsidR="00802896" w:rsidRPr="00802896" w:rsidRDefault="00802896" w:rsidP="00802896">
            <w:pPr>
              <w:spacing w:line="240" w:lineRule="auto"/>
              <w:ind w:firstLine="0"/>
              <w:jc w:val="center"/>
              <w:rPr>
                <w:rFonts w:eastAsia="Times New Roman" w:cs="Times New Roman"/>
                <w:szCs w:val="24"/>
              </w:rPr>
            </w:pPr>
            <w:r w:rsidRPr="00802896">
              <w:rPr>
                <w:rFonts w:eastAsia="Times New Roman" w:cs="Times New Roman"/>
                <w:szCs w:val="24"/>
              </w:rPr>
              <w:t>Alert Rate (%)</w:t>
            </w:r>
          </w:p>
        </w:tc>
        <w:tc>
          <w:tcPr>
            <w:tcW w:w="1074" w:type="pct"/>
            <w:tcBorders>
              <w:top w:val="single" w:sz="4" w:space="0" w:color="auto"/>
              <w:bottom w:val="single" w:sz="4" w:space="0" w:color="auto"/>
            </w:tcBorders>
            <w:shd w:val="clear" w:color="auto" w:fill="auto"/>
            <w:noWrap/>
            <w:vAlign w:val="center"/>
            <w:hideMark/>
          </w:tcPr>
          <w:p w14:paraId="70EB653A" w14:textId="77777777" w:rsidR="00802896" w:rsidRPr="00802896" w:rsidRDefault="00802896" w:rsidP="00802896">
            <w:pPr>
              <w:spacing w:line="240" w:lineRule="auto"/>
              <w:ind w:firstLine="0"/>
              <w:jc w:val="center"/>
              <w:rPr>
                <w:rFonts w:eastAsia="Times New Roman" w:cs="Times New Roman"/>
                <w:szCs w:val="24"/>
              </w:rPr>
            </w:pPr>
            <w:r w:rsidRPr="00802896">
              <w:rPr>
                <w:rFonts w:eastAsia="Times New Roman" w:cs="Times New Roman"/>
                <w:szCs w:val="24"/>
              </w:rPr>
              <w:t>Interest Rate (%)</w:t>
            </w:r>
          </w:p>
        </w:tc>
        <w:tc>
          <w:tcPr>
            <w:tcW w:w="939" w:type="pct"/>
            <w:tcBorders>
              <w:top w:val="single" w:sz="4" w:space="0" w:color="auto"/>
              <w:bottom w:val="single" w:sz="4" w:space="0" w:color="auto"/>
            </w:tcBorders>
            <w:shd w:val="clear" w:color="auto" w:fill="auto"/>
            <w:vAlign w:val="center"/>
            <w:hideMark/>
          </w:tcPr>
          <w:p w14:paraId="1197553D" w14:textId="77777777" w:rsidR="00802896" w:rsidRPr="00802896" w:rsidRDefault="00802896" w:rsidP="00802896">
            <w:pPr>
              <w:spacing w:line="240" w:lineRule="auto"/>
              <w:ind w:firstLine="0"/>
              <w:jc w:val="center"/>
              <w:rPr>
                <w:rFonts w:eastAsia="Times New Roman" w:cs="Times New Roman"/>
                <w:szCs w:val="24"/>
              </w:rPr>
            </w:pPr>
            <w:r w:rsidRPr="00802896">
              <w:rPr>
                <w:rFonts w:eastAsia="Times New Roman" w:cs="Times New Roman"/>
                <w:szCs w:val="24"/>
              </w:rPr>
              <w:t>No Alert Rate (%)</w:t>
            </w:r>
          </w:p>
        </w:tc>
        <w:tc>
          <w:tcPr>
            <w:tcW w:w="1109" w:type="pct"/>
            <w:tcBorders>
              <w:top w:val="single" w:sz="4" w:space="0" w:color="auto"/>
              <w:bottom w:val="single" w:sz="4" w:space="0" w:color="auto"/>
            </w:tcBorders>
            <w:shd w:val="clear" w:color="auto" w:fill="auto"/>
            <w:vAlign w:val="center"/>
            <w:hideMark/>
          </w:tcPr>
          <w:p w14:paraId="75ADBFAD" w14:textId="77777777" w:rsidR="00802896" w:rsidRPr="00802896" w:rsidRDefault="00802896" w:rsidP="00802896">
            <w:pPr>
              <w:spacing w:line="240" w:lineRule="auto"/>
              <w:ind w:firstLine="0"/>
              <w:jc w:val="center"/>
              <w:rPr>
                <w:rFonts w:eastAsia="Times New Roman" w:cs="Times New Roman"/>
                <w:szCs w:val="24"/>
              </w:rPr>
            </w:pPr>
            <w:r w:rsidRPr="00802896">
              <w:rPr>
                <w:rFonts w:eastAsia="Times New Roman" w:cs="Times New Roman"/>
                <w:szCs w:val="24"/>
              </w:rPr>
              <w:t>Combined Rate of Detection (%)</w:t>
            </w:r>
          </w:p>
        </w:tc>
      </w:tr>
      <w:tr w:rsidR="00802896" w:rsidRPr="00802896" w14:paraId="2004BEF5" w14:textId="77777777" w:rsidTr="00802896">
        <w:trPr>
          <w:trHeight w:val="432"/>
        </w:trPr>
        <w:tc>
          <w:tcPr>
            <w:tcW w:w="935" w:type="pct"/>
            <w:tcBorders>
              <w:top w:val="single" w:sz="4" w:space="0" w:color="auto"/>
            </w:tcBorders>
            <w:shd w:val="clear" w:color="auto" w:fill="F2F2F2" w:themeFill="background1" w:themeFillShade="F2"/>
            <w:vAlign w:val="center"/>
            <w:hideMark/>
          </w:tcPr>
          <w:p w14:paraId="6B02BD93"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Limonene</w:t>
            </w:r>
          </w:p>
        </w:tc>
        <w:tc>
          <w:tcPr>
            <w:tcW w:w="943" w:type="pct"/>
            <w:tcBorders>
              <w:top w:val="single" w:sz="4" w:space="0" w:color="auto"/>
            </w:tcBorders>
            <w:shd w:val="clear" w:color="auto" w:fill="F2F2F2" w:themeFill="background1" w:themeFillShade="F2"/>
            <w:noWrap/>
            <w:vAlign w:val="center"/>
            <w:hideMark/>
          </w:tcPr>
          <w:p w14:paraId="632FA1D8"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57.1</w:t>
            </w:r>
          </w:p>
        </w:tc>
        <w:tc>
          <w:tcPr>
            <w:tcW w:w="1074" w:type="pct"/>
            <w:tcBorders>
              <w:top w:val="single" w:sz="4" w:space="0" w:color="auto"/>
            </w:tcBorders>
            <w:shd w:val="clear" w:color="auto" w:fill="F2F2F2" w:themeFill="background1" w:themeFillShade="F2"/>
            <w:noWrap/>
            <w:vAlign w:val="center"/>
            <w:hideMark/>
          </w:tcPr>
          <w:p w14:paraId="3560B59C"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42.9</w:t>
            </w:r>
          </w:p>
        </w:tc>
        <w:tc>
          <w:tcPr>
            <w:tcW w:w="939" w:type="pct"/>
            <w:tcBorders>
              <w:top w:val="single" w:sz="4" w:space="0" w:color="auto"/>
            </w:tcBorders>
            <w:shd w:val="clear" w:color="auto" w:fill="F2F2F2" w:themeFill="background1" w:themeFillShade="F2"/>
            <w:noWrap/>
            <w:vAlign w:val="center"/>
            <w:hideMark/>
          </w:tcPr>
          <w:p w14:paraId="5A23E8DA"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0</w:t>
            </w:r>
          </w:p>
        </w:tc>
        <w:tc>
          <w:tcPr>
            <w:tcW w:w="1109" w:type="pct"/>
            <w:tcBorders>
              <w:top w:val="single" w:sz="4" w:space="0" w:color="auto"/>
            </w:tcBorders>
            <w:shd w:val="clear" w:color="auto" w:fill="F2F2F2" w:themeFill="background1" w:themeFillShade="F2"/>
            <w:noWrap/>
            <w:vAlign w:val="center"/>
            <w:hideMark/>
          </w:tcPr>
          <w:p w14:paraId="2EA8E27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00.0</w:t>
            </w:r>
          </w:p>
        </w:tc>
      </w:tr>
      <w:tr w:rsidR="00802896" w:rsidRPr="00802896" w14:paraId="1CAA968F" w14:textId="77777777" w:rsidTr="00802896">
        <w:trPr>
          <w:trHeight w:val="432"/>
        </w:trPr>
        <w:tc>
          <w:tcPr>
            <w:tcW w:w="935" w:type="pct"/>
            <w:shd w:val="clear" w:color="auto" w:fill="auto"/>
            <w:vAlign w:val="center"/>
            <w:hideMark/>
          </w:tcPr>
          <w:p w14:paraId="711E7AAB"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Pos. Control</w:t>
            </w:r>
          </w:p>
        </w:tc>
        <w:tc>
          <w:tcPr>
            <w:tcW w:w="943" w:type="pct"/>
            <w:shd w:val="clear" w:color="auto" w:fill="auto"/>
            <w:noWrap/>
            <w:vAlign w:val="center"/>
            <w:hideMark/>
          </w:tcPr>
          <w:p w14:paraId="3954DEC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00.0</w:t>
            </w:r>
          </w:p>
        </w:tc>
        <w:tc>
          <w:tcPr>
            <w:tcW w:w="1074" w:type="pct"/>
            <w:shd w:val="clear" w:color="auto" w:fill="auto"/>
            <w:noWrap/>
            <w:vAlign w:val="center"/>
            <w:hideMark/>
          </w:tcPr>
          <w:p w14:paraId="07F2EDBB"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0</w:t>
            </w:r>
          </w:p>
        </w:tc>
        <w:tc>
          <w:tcPr>
            <w:tcW w:w="939" w:type="pct"/>
            <w:shd w:val="clear" w:color="auto" w:fill="auto"/>
            <w:noWrap/>
            <w:vAlign w:val="center"/>
            <w:hideMark/>
          </w:tcPr>
          <w:p w14:paraId="0D96E15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0</w:t>
            </w:r>
          </w:p>
        </w:tc>
        <w:tc>
          <w:tcPr>
            <w:tcW w:w="1109" w:type="pct"/>
            <w:shd w:val="clear" w:color="auto" w:fill="auto"/>
            <w:noWrap/>
            <w:vAlign w:val="center"/>
            <w:hideMark/>
          </w:tcPr>
          <w:p w14:paraId="704EDE14"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00.0</w:t>
            </w:r>
          </w:p>
        </w:tc>
      </w:tr>
      <w:tr w:rsidR="00802896" w:rsidRPr="00802896" w14:paraId="0925523B" w14:textId="77777777" w:rsidTr="00802896">
        <w:trPr>
          <w:trHeight w:val="432"/>
        </w:trPr>
        <w:tc>
          <w:tcPr>
            <w:tcW w:w="935" w:type="pct"/>
            <w:shd w:val="clear" w:color="auto" w:fill="F2F2F2" w:themeFill="background1" w:themeFillShade="F2"/>
            <w:vAlign w:val="center"/>
            <w:hideMark/>
          </w:tcPr>
          <w:p w14:paraId="575EB800"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β-Pinene</w:t>
            </w:r>
          </w:p>
        </w:tc>
        <w:tc>
          <w:tcPr>
            <w:tcW w:w="943" w:type="pct"/>
            <w:shd w:val="clear" w:color="auto" w:fill="F2F2F2" w:themeFill="background1" w:themeFillShade="F2"/>
            <w:noWrap/>
            <w:vAlign w:val="center"/>
            <w:hideMark/>
          </w:tcPr>
          <w:p w14:paraId="67C5BFD9"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60.0</w:t>
            </w:r>
          </w:p>
        </w:tc>
        <w:tc>
          <w:tcPr>
            <w:tcW w:w="1074" w:type="pct"/>
            <w:shd w:val="clear" w:color="auto" w:fill="F2F2F2" w:themeFill="background1" w:themeFillShade="F2"/>
            <w:noWrap/>
            <w:vAlign w:val="center"/>
            <w:hideMark/>
          </w:tcPr>
          <w:p w14:paraId="285DDE98"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0</w:t>
            </w:r>
          </w:p>
        </w:tc>
        <w:tc>
          <w:tcPr>
            <w:tcW w:w="939" w:type="pct"/>
            <w:shd w:val="clear" w:color="auto" w:fill="F2F2F2" w:themeFill="background1" w:themeFillShade="F2"/>
            <w:noWrap/>
            <w:vAlign w:val="center"/>
            <w:hideMark/>
          </w:tcPr>
          <w:p w14:paraId="3431433D"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40.0</w:t>
            </w:r>
          </w:p>
        </w:tc>
        <w:tc>
          <w:tcPr>
            <w:tcW w:w="1109" w:type="pct"/>
            <w:shd w:val="clear" w:color="auto" w:fill="F2F2F2" w:themeFill="background1" w:themeFillShade="F2"/>
            <w:noWrap/>
            <w:vAlign w:val="center"/>
            <w:hideMark/>
          </w:tcPr>
          <w:p w14:paraId="60ED42B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60.0</w:t>
            </w:r>
          </w:p>
        </w:tc>
      </w:tr>
      <w:tr w:rsidR="00802896" w:rsidRPr="00802896" w14:paraId="7FB2552A" w14:textId="77777777" w:rsidTr="00802896">
        <w:trPr>
          <w:trHeight w:val="432"/>
        </w:trPr>
        <w:tc>
          <w:tcPr>
            <w:tcW w:w="935" w:type="pct"/>
            <w:shd w:val="clear" w:color="auto" w:fill="auto"/>
            <w:noWrap/>
            <w:vAlign w:val="center"/>
            <w:hideMark/>
          </w:tcPr>
          <w:p w14:paraId="77D05C8D" w14:textId="5236071E" w:rsidR="00802896" w:rsidRPr="00802896" w:rsidRDefault="00802896" w:rsidP="00802896">
            <w:pPr>
              <w:spacing w:line="240" w:lineRule="auto"/>
              <w:ind w:firstLine="0"/>
              <w:jc w:val="center"/>
              <w:rPr>
                <w:rFonts w:eastAsia="Times New Roman" w:cs="Times New Roman"/>
                <w:b/>
                <w:color w:val="000000"/>
                <w:szCs w:val="24"/>
              </w:rPr>
            </w:pPr>
            <w:r>
              <w:rPr>
                <w:rFonts w:eastAsia="Times New Roman" w:cs="Times New Roman"/>
                <w:b/>
                <w:color w:val="000000"/>
                <w:szCs w:val="24"/>
              </w:rPr>
              <w:t>Caryophy</w:t>
            </w:r>
            <w:r w:rsidRPr="00802896">
              <w:rPr>
                <w:rFonts w:eastAsia="Times New Roman" w:cs="Times New Roman"/>
                <w:b/>
                <w:color w:val="000000"/>
                <w:szCs w:val="24"/>
              </w:rPr>
              <w:t>llene</w:t>
            </w:r>
          </w:p>
        </w:tc>
        <w:tc>
          <w:tcPr>
            <w:tcW w:w="943" w:type="pct"/>
            <w:shd w:val="clear" w:color="auto" w:fill="auto"/>
            <w:noWrap/>
            <w:vAlign w:val="center"/>
            <w:hideMark/>
          </w:tcPr>
          <w:p w14:paraId="0F7B7321"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8.6</w:t>
            </w:r>
          </w:p>
        </w:tc>
        <w:tc>
          <w:tcPr>
            <w:tcW w:w="1074" w:type="pct"/>
            <w:shd w:val="clear" w:color="auto" w:fill="auto"/>
            <w:noWrap/>
            <w:vAlign w:val="center"/>
            <w:hideMark/>
          </w:tcPr>
          <w:p w14:paraId="0DFC6DAB"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28.6</w:t>
            </w:r>
          </w:p>
        </w:tc>
        <w:tc>
          <w:tcPr>
            <w:tcW w:w="939" w:type="pct"/>
            <w:shd w:val="clear" w:color="auto" w:fill="auto"/>
            <w:noWrap/>
            <w:vAlign w:val="center"/>
            <w:hideMark/>
          </w:tcPr>
          <w:p w14:paraId="2807E0D6"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42.9</w:t>
            </w:r>
          </w:p>
        </w:tc>
        <w:tc>
          <w:tcPr>
            <w:tcW w:w="1109" w:type="pct"/>
            <w:shd w:val="clear" w:color="auto" w:fill="auto"/>
            <w:noWrap/>
            <w:vAlign w:val="center"/>
            <w:hideMark/>
          </w:tcPr>
          <w:p w14:paraId="51492F8F"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57.1</w:t>
            </w:r>
          </w:p>
        </w:tc>
      </w:tr>
      <w:tr w:rsidR="00802896" w:rsidRPr="00802896" w14:paraId="2BCCED6D" w14:textId="77777777" w:rsidTr="00802896">
        <w:trPr>
          <w:trHeight w:val="432"/>
        </w:trPr>
        <w:tc>
          <w:tcPr>
            <w:tcW w:w="935" w:type="pct"/>
            <w:shd w:val="clear" w:color="auto" w:fill="F2F2F2" w:themeFill="background1" w:themeFillShade="F2"/>
            <w:vAlign w:val="center"/>
            <w:hideMark/>
          </w:tcPr>
          <w:p w14:paraId="777A32C0"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Linalool</w:t>
            </w:r>
          </w:p>
        </w:tc>
        <w:tc>
          <w:tcPr>
            <w:tcW w:w="943" w:type="pct"/>
            <w:shd w:val="clear" w:color="auto" w:fill="F2F2F2" w:themeFill="background1" w:themeFillShade="F2"/>
            <w:noWrap/>
            <w:vAlign w:val="center"/>
            <w:hideMark/>
          </w:tcPr>
          <w:p w14:paraId="25F9F1C1"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16.7</w:t>
            </w:r>
          </w:p>
        </w:tc>
        <w:tc>
          <w:tcPr>
            <w:tcW w:w="1074" w:type="pct"/>
            <w:shd w:val="clear" w:color="auto" w:fill="F2F2F2" w:themeFill="background1" w:themeFillShade="F2"/>
            <w:noWrap/>
            <w:vAlign w:val="center"/>
            <w:hideMark/>
          </w:tcPr>
          <w:p w14:paraId="00BC324A"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33.3</w:t>
            </w:r>
          </w:p>
        </w:tc>
        <w:tc>
          <w:tcPr>
            <w:tcW w:w="939" w:type="pct"/>
            <w:shd w:val="clear" w:color="auto" w:fill="F2F2F2" w:themeFill="background1" w:themeFillShade="F2"/>
            <w:noWrap/>
            <w:vAlign w:val="center"/>
            <w:hideMark/>
          </w:tcPr>
          <w:p w14:paraId="4EE1E4B3"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50.0</w:t>
            </w:r>
          </w:p>
        </w:tc>
        <w:tc>
          <w:tcPr>
            <w:tcW w:w="1109" w:type="pct"/>
            <w:shd w:val="clear" w:color="auto" w:fill="F2F2F2" w:themeFill="background1" w:themeFillShade="F2"/>
            <w:noWrap/>
            <w:vAlign w:val="center"/>
            <w:hideMark/>
          </w:tcPr>
          <w:p w14:paraId="4B0F7A20"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50.0</w:t>
            </w:r>
          </w:p>
        </w:tc>
      </w:tr>
      <w:tr w:rsidR="00802896" w:rsidRPr="00802896" w14:paraId="772A9E5E" w14:textId="77777777" w:rsidTr="00802896">
        <w:trPr>
          <w:trHeight w:val="432"/>
        </w:trPr>
        <w:tc>
          <w:tcPr>
            <w:tcW w:w="935" w:type="pct"/>
            <w:tcBorders>
              <w:bottom w:val="single" w:sz="4" w:space="0" w:color="auto"/>
            </w:tcBorders>
            <w:shd w:val="clear" w:color="auto" w:fill="auto"/>
            <w:vAlign w:val="center"/>
            <w:hideMark/>
          </w:tcPr>
          <w:p w14:paraId="6FBD333B" w14:textId="77777777" w:rsidR="00802896" w:rsidRPr="00802896" w:rsidRDefault="00802896" w:rsidP="00802896">
            <w:pPr>
              <w:spacing w:line="240" w:lineRule="auto"/>
              <w:ind w:firstLine="0"/>
              <w:jc w:val="center"/>
              <w:rPr>
                <w:rFonts w:eastAsia="Times New Roman" w:cs="Times New Roman"/>
                <w:b/>
                <w:color w:val="000000"/>
                <w:szCs w:val="24"/>
              </w:rPr>
            </w:pPr>
            <w:r w:rsidRPr="00802896">
              <w:rPr>
                <w:rFonts w:eastAsia="Times New Roman" w:cs="Times New Roman"/>
                <w:b/>
                <w:color w:val="000000"/>
                <w:szCs w:val="24"/>
              </w:rPr>
              <w:t>α-Pinene</w:t>
            </w:r>
          </w:p>
        </w:tc>
        <w:tc>
          <w:tcPr>
            <w:tcW w:w="943" w:type="pct"/>
            <w:tcBorders>
              <w:bottom w:val="single" w:sz="4" w:space="0" w:color="auto"/>
            </w:tcBorders>
            <w:shd w:val="clear" w:color="auto" w:fill="auto"/>
            <w:noWrap/>
            <w:vAlign w:val="center"/>
            <w:hideMark/>
          </w:tcPr>
          <w:p w14:paraId="486346F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42.9</w:t>
            </w:r>
          </w:p>
        </w:tc>
        <w:tc>
          <w:tcPr>
            <w:tcW w:w="1074" w:type="pct"/>
            <w:tcBorders>
              <w:bottom w:val="single" w:sz="4" w:space="0" w:color="auto"/>
            </w:tcBorders>
            <w:shd w:val="clear" w:color="auto" w:fill="auto"/>
            <w:noWrap/>
            <w:vAlign w:val="center"/>
            <w:hideMark/>
          </w:tcPr>
          <w:p w14:paraId="23A60DD5"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0.0</w:t>
            </w:r>
          </w:p>
        </w:tc>
        <w:tc>
          <w:tcPr>
            <w:tcW w:w="939" w:type="pct"/>
            <w:tcBorders>
              <w:bottom w:val="single" w:sz="4" w:space="0" w:color="auto"/>
            </w:tcBorders>
            <w:shd w:val="clear" w:color="auto" w:fill="auto"/>
            <w:noWrap/>
            <w:vAlign w:val="center"/>
            <w:hideMark/>
          </w:tcPr>
          <w:p w14:paraId="346D5C47"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57.1</w:t>
            </w:r>
          </w:p>
        </w:tc>
        <w:tc>
          <w:tcPr>
            <w:tcW w:w="1109" w:type="pct"/>
            <w:tcBorders>
              <w:bottom w:val="single" w:sz="4" w:space="0" w:color="auto"/>
            </w:tcBorders>
            <w:shd w:val="clear" w:color="auto" w:fill="auto"/>
            <w:noWrap/>
            <w:vAlign w:val="center"/>
            <w:hideMark/>
          </w:tcPr>
          <w:p w14:paraId="6279D699" w14:textId="77777777" w:rsidR="00802896" w:rsidRPr="00802896" w:rsidRDefault="00802896" w:rsidP="00802896">
            <w:pPr>
              <w:spacing w:line="240" w:lineRule="auto"/>
              <w:ind w:firstLine="0"/>
              <w:jc w:val="center"/>
              <w:rPr>
                <w:rFonts w:eastAsia="Times New Roman" w:cs="Times New Roman"/>
                <w:color w:val="000000"/>
                <w:szCs w:val="24"/>
              </w:rPr>
            </w:pPr>
            <w:r w:rsidRPr="00802896">
              <w:rPr>
                <w:rFonts w:eastAsia="Times New Roman" w:cs="Times New Roman"/>
                <w:color w:val="000000"/>
                <w:szCs w:val="24"/>
              </w:rPr>
              <w:t>42.9</w:t>
            </w:r>
          </w:p>
        </w:tc>
      </w:tr>
    </w:tbl>
    <w:p w14:paraId="0D4AF31D" w14:textId="5C136C81" w:rsidR="00A27B3B" w:rsidRDefault="00A27B3B" w:rsidP="00802896"/>
    <w:p w14:paraId="70367198" w14:textId="67610345" w:rsidR="00802896" w:rsidRDefault="00A27B3B" w:rsidP="00A27B3B">
      <w:r w:rsidRPr="00A27B3B">
        <w:t xml:space="preserve">Currently, it is not known whether is one compound, or a mixture of compounds what establishes the canine effective match that stimulate a final response. Therefore, volatiles with the greatest combined alert rate were selected to be further evaluated as multi-compound mixtures training aid.  Gauze pads spiked with 200 μL (1:1 ratio) mixture with limonene such as limonene-α-pinene, limonene-caryophyllene, and limonene-caryophyllene-α-pinene were presented to canines in order to test their response towards the odor been presented. The canines listed in </w:t>
      </w:r>
      <w:r w:rsidR="006F07BC">
        <w:fldChar w:fldCharType="begin"/>
      </w:r>
      <w:r w:rsidR="006F07BC">
        <w:instrText xml:space="preserve"> REF _Ref453232000 \h </w:instrText>
      </w:r>
      <w:r w:rsidR="006F07BC">
        <w:fldChar w:fldCharType="separate"/>
      </w:r>
      <w:r w:rsidR="0053144D">
        <w:t xml:space="preserve">Table </w:t>
      </w:r>
      <w:r w:rsidR="0053144D">
        <w:rPr>
          <w:noProof/>
        </w:rPr>
        <w:t>13</w:t>
      </w:r>
      <w:r w:rsidR="006F07BC">
        <w:fldChar w:fldCharType="end"/>
      </w:r>
      <w:r w:rsidRPr="00A27B3B">
        <w:t xml:space="preserve"> sample the odor in each scenario and a response of alert, no-alert, or interest was recorded.  As depicted in the table the mixture with the best average response was C with a combined alert rate of 75%.</w:t>
      </w:r>
    </w:p>
    <w:p w14:paraId="50F31E3F" w14:textId="77777777" w:rsidR="00A27B3B" w:rsidRDefault="00A27B3B" w:rsidP="00A27B3B"/>
    <w:p w14:paraId="50C09D9B" w14:textId="77777777" w:rsidR="00733966" w:rsidRDefault="00733966" w:rsidP="00A27B3B"/>
    <w:p w14:paraId="086B217F" w14:textId="77777777" w:rsidR="00733966" w:rsidRDefault="00733966" w:rsidP="00A27B3B"/>
    <w:p w14:paraId="10F0C4FB" w14:textId="77777777" w:rsidR="00733966" w:rsidRDefault="00733966" w:rsidP="00A27B3B"/>
    <w:p w14:paraId="7FC17B5D" w14:textId="77777777" w:rsidR="00733966" w:rsidRDefault="00733966" w:rsidP="00A27B3B"/>
    <w:p w14:paraId="3CA6A91A" w14:textId="77777777" w:rsidR="00733966" w:rsidRDefault="00733966" w:rsidP="00A27B3B"/>
    <w:p w14:paraId="7E21BD47" w14:textId="26BCD5E1" w:rsidR="00F16351" w:rsidRDefault="00F16351" w:rsidP="00D412DA">
      <w:pPr>
        <w:pStyle w:val="Caption"/>
        <w:keepNext/>
      </w:pPr>
      <w:bookmarkStart w:id="170" w:name="_Ref453232000"/>
      <w:bookmarkStart w:id="171" w:name="_Toc467151311"/>
      <w:r>
        <w:lastRenderedPageBreak/>
        <w:t xml:space="preserve">Table </w:t>
      </w:r>
      <w:fldSimple w:instr=" SEQ Table \* ARABIC ">
        <w:r w:rsidR="0053144D">
          <w:rPr>
            <w:noProof/>
          </w:rPr>
          <w:t>13</w:t>
        </w:r>
      </w:fldSimple>
      <w:bookmarkEnd w:id="170"/>
      <w:r>
        <w:rPr>
          <w:noProof/>
        </w:rPr>
        <w:t xml:space="preserve">. </w:t>
      </w:r>
      <w:r w:rsidR="00EA0FD1">
        <w:rPr>
          <w:noProof/>
        </w:rPr>
        <w:t>Individual Canine Performance Table on P</w:t>
      </w:r>
      <w:r w:rsidRPr="005C1A7D">
        <w:rPr>
          <w:noProof/>
        </w:rPr>
        <w:t xml:space="preserve">otential </w:t>
      </w:r>
      <w:r w:rsidR="00EA0FD1">
        <w:rPr>
          <w:noProof/>
        </w:rPr>
        <w:t>M</w:t>
      </w:r>
      <w:r>
        <w:rPr>
          <w:noProof/>
        </w:rPr>
        <w:t xml:space="preserve">ulti-compound </w:t>
      </w:r>
      <w:r w:rsidR="00EA0FD1">
        <w:rPr>
          <w:noProof/>
        </w:rPr>
        <w:t>P</w:t>
      </w:r>
      <w:r w:rsidRPr="005C1A7D">
        <w:rPr>
          <w:noProof/>
        </w:rPr>
        <w:t>seu</w:t>
      </w:r>
      <w:r w:rsidR="00EA0FD1">
        <w:rPr>
          <w:noProof/>
        </w:rPr>
        <w:t>do M</w:t>
      </w:r>
      <w:r w:rsidRPr="005C1A7D">
        <w:rPr>
          <w:noProof/>
        </w:rPr>
        <w:t>arijuana</w:t>
      </w:r>
      <w:r w:rsidR="00D412DA">
        <w:rPr>
          <w:noProof/>
        </w:rPr>
        <w:t xml:space="preserve"> </w:t>
      </w:r>
      <w:r w:rsidR="00D412DA">
        <w:t>(Numerator=A, Denominator=No alert, Parenthesis=  Interest)</w:t>
      </w:r>
      <w:bookmarkEnd w:id="171"/>
    </w:p>
    <w:tbl>
      <w:tblPr>
        <w:tblStyle w:val="PlainTable21"/>
        <w:tblW w:w="5000" w:type="pct"/>
        <w:tblLook w:val="04A0" w:firstRow="1" w:lastRow="0" w:firstColumn="1" w:lastColumn="0" w:noHBand="0" w:noVBand="1"/>
      </w:tblPr>
      <w:tblGrid>
        <w:gridCol w:w="2692"/>
        <w:gridCol w:w="1488"/>
        <w:gridCol w:w="1488"/>
        <w:gridCol w:w="1486"/>
        <w:gridCol w:w="1486"/>
      </w:tblGrid>
      <w:tr w:rsidR="00A27B3B" w:rsidRPr="00B13C9C" w14:paraId="3FEC286D" w14:textId="77777777" w:rsidTr="00A27B3B">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single" w:sz="4" w:space="0" w:color="7F7F7F" w:themeColor="text1" w:themeTint="80"/>
              <w:bottom w:val="single" w:sz="4" w:space="0" w:color="auto"/>
            </w:tcBorders>
            <w:noWrap/>
            <w:vAlign w:val="center"/>
            <w:hideMark/>
          </w:tcPr>
          <w:p w14:paraId="446C7B28" w14:textId="77777777" w:rsidR="00A27B3B" w:rsidRPr="00B13C9C" w:rsidRDefault="00A27B3B" w:rsidP="00A27B3B">
            <w:pPr>
              <w:ind w:firstLine="0"/>
              <w:jc w:val="center"/>
              <w:rPr>
                <w:rFonts w:eastAsia="Times New Roman" w:cs="Times New Roman"/>
                <w:color w:val="000000"/>
                <w:szCs w:val="24"/>
              </w:rPr>
            </w:pPr>
            <w:r>
              <w:rPr>
                <w:rFonts w:eastAsia="Times New Roman" w:cs="Times New Roman"/>
                <w:color w:val="000000"/>
                <w:szCs w:val="24"/>
              </w:rPr>
              <w:t>Canines No.</w:t>
            </w:r>
          </w:p>
        </w:tc>
        <w:tc>
          <w:tcPr>
            <w:tcW w:w="861" w:type="pct"/>
            <w:tcBorders>
              <w:top w:val="single" w:sz="4" w:space="0" w:color="7F7F7F" w:themeColor="text1" w:themeTint="80"/>
              <w:bottom w:val="single" w:sz="4" w:space="0" w:color="auto"/>
            </w:tcBorders>
            <w:vAlign w:val="center"/>
            <w:hideMark/>
          </w:tcPr>
          <w:p w14:paraId="10BD8221" w14:textId="77777777" w:rsidR="00A27B3B" w:rsidRPr="00B13C9C" w:rsidRDefault="00A27B3B" w:rsidP="00A27B3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A</w:t>
            </w:r>
          </w:p>
        </w:tc>
        <w:tc>
          <w:tcPr>
            <w:tcW w:w="861" w:type="pct"/>
            <w:tcBorders>
              <w:top w:val="single" w:sz="4" w:space="0" w:color="7F7F7F" w:themeColor="text1" w:themeTint="80"/>
              <w:bottom w:val="single" w:sz="4" w:space="0" w:color="auto"/>
            </w:tcBorders>
            <w:vAlign w:val="center"/>
            <w:hideMark/>
          </w:tcPr>
          <w:p w14:paraId="5135E23C" w14:textId="77777777" w:rsidR="00A27B3B" w:rsidRPr="00B13C9C" w:rsidRDefault="00A27B3B" w:rsidP="00A27B3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B</w:t>
            </w:r>
          </w:p>
        </w:tc>
        <w:tc>
          <w:tcPr>
            <w:tcW w:w="860" w:type="pct"/>
            <w:tcBorders>
              <w:top w:val="single" w:sz="4" w:space="0" w:color="7F7F7F" w:themeColor="text1" w:themeTint="80"/>
              <w:bottom w:val="single" w:sz="4" w:space="0" w:color="auto"/>
            </w:tcBorders>
            <w:noWrap/>
            <w:vAlign w:val="center"/>
            <w:hideMark/>
          </w:tcPr>
          <w:p w14:paraId="1B35051F" w14:textId="77777777" w:rsidR="00A27B3B" w:rsidRPr="00B13C9C" w:rsidRDefault="00A27B3B" w:rsidP="00A27B3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C</w:t>
            </w:r>
          </w:p>
        </w:tc>
        <w:tc>
          <w:tcPr>
            <w:tcW w:w="860" w:type="pct"/>
            <w:tcBorders>
              <w:top w:val="single" w:sz="4" w:space="0" w:color="7F7F7F" w:themeColor="text1" w:themeTint="80"/>
              <w:bottom w:val="single" w:sz="4" w:space="0" w:color="auto"/>
            </w:tcBorders>
            <w:vAlign w:val="center"/>
            <w:hideMark/>
          </w:tcPr>
          <w:p w14:paraId="5C122A43" w14:textId="77777777" w:rsidR="00A27B3B" w:rsidRPr="00B13C9C" w:rsidRDefault="00A27B3B" w:rsidP="00A27B3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PC</w:t>
            </w:r>
          </w:p>
        </w:tc>
      </w:tr>
      <w:tr w:rsidR="00A27B3B" w:rsidRPr="00B13C9C" w14:paraId="333CA75F" w14:textId="77777777" w:rsidTr="00A27B3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single" w:sz="4" w:space="0" w:color="auto"/>
              <w:bottom w:val="nil"/>
            </w:tcBorders>
            <w:shd w:val="clear" w:color="auto" w:fill="F2F2F2" w:themeFill="background1" w:themeFillShade="F2"/>
            <w:noWrap/>
            <w:vAlign w:val="center"/>
            <w:hideMark/>
          </w:tcPr>
          <w:p w14:paraId="61D7C080"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12</w:t>
            </w:r>
          </w:p>
        </w:tc>
        <w:tc>
          <w:tcPr>
            <w:tcW w:w="861" w:type="pct"/>
            <w:tcBorders>
              <w:top w:val="single" w:sz="4" w:space="0" w:color="auto"/>
              <w:bottom w:val="nil"/>
            </w:tcBorders>
            <w:shd w:val="clear" w:color="auto" w:fill="F2F2F2" w:themeFill="background1" w:themeFillShade="F2"/>
            <w:noWrap/>
            <w:vAlign w:val="center"/>
            <w:hideMark/>
          </w:tcPr>
          <w:p w14:paraId="2D00E5B6"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3</w:t>
            </w:r>
          </w:p>
        </w:tc>
        <w:tc>
          <w:tcPr>
            <w:tcW w:w="861" w:type="pct"/>
            <w:tcBorders>
              <w:top w:val="single" w:sz="4" w:space="0" w:color="auto"/>
              <w:bottom w:val="nil"/>
            </w:tcBorders>
            <w:shd w:val="clear" w:color="auto" w:fill="F2F2F2" w:themeFill="background1" w:themeFillShade="F2"/>
            <w:noWrap/>
            <w:vAlign w:val="center"/>
            <w:hideMark/>
          </w:tcPr>
          <w:p w14:paraId="16795096"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1/3</w:t>
            </w:r>
          </w:p>
        </w:tc>
        <w:tc>
          <w:tcPr>
            <w:tcW w:w="860" w:type="pct"/>
            <w:tcBorders>
              <w:top w:val="single" w:sz="4" w:space="0" w:color="auto"/>
              <w:bottom w:val="nil"/>
            </w:tcBorders>
            <w:shd w:val="clear" w:color="auto" w:fill="F2F2F2" w:themeFill="background1" w:themeFillShade="F2"/>
            <w:noWrap/>
            <w:vAlign w:val="center"/>
            <w:hideMark/>
          </w:tcPr>
          <w:p w14:paraId="47153953"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3/3</w:t>
            </w:r>
          </w:p>
        </w:tc>
        <w:tc>
          <w:tcPr>
            <w:tcW w:w="860" w:type="pct"/>
            <w:tcBorders>
              <w:top w:val="single" w:sz="4" w:space="0" w:color="auto"/>
              <w:bottom w:val="nil"/>
            </w:tcBorders>
            <w:shd w:val="clear" w:color="auto" w:fill="F2F2F2" w:themeFill="background1" w:themeFillShade="F2"/>
            <w:noWrap/>
            <w:vAlign w:val="center"/>
            <w:hideMark/>
          </w:tcPr>
          <w:p w14:paraId="1444ECC9"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3/3</w:t>
            </w:r>
          </w:p>
        </w:tc>
      </w:tr>
      <w:tr w:rsidR="00A27B3B" w:rsidRPr="00B13C9C" w14:paraId="3B6855EE" w14:textId="77777777" w:rsidTr="00A27B3B">
        <w:trPr>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nil"/>
              <w:bottom w:val="nil"/>
            </w:tcBorders>
            <w:noWrap/>
            <w:vAlign w:val="center"/>
            <w:hideMark/>
          </w:tcPr>
          <w:p w14:paraId="38EDC4E0"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34</w:t>
            </w:r>
          </w:p>
        </w:tc>
        <w:tc>
          <w:tcPr>
            <w:tcW w:w="861" w:type="pct"/>
            <w:tcBorders>
              <w:top w:val="nil"/>
              <w:bottom w:val="nil"/>
            </w:tcBorders>
            <w:noWrap/>
            <w:vAlign w:val="center"/>
            <w:hideMark/>
          </w:tcPr>
          <w:p w14:paraId="14A6854B"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2</w:t>
            </w:r>
          </w:p>
        </w:tc>
        <w:tc>
          <w:tcPr>
            <w:tcW w:w="861" w:type="pct"/>
            <w:tcBorders>
              <w:top w:val="nil"/>
              <w:bottom w:val="nil"/>
            </w:tcBorders>
            <w:noWrap/>
            <w:vAlign w:val="center"/>
            <w:hideMark/>
          </w:tcPr>
          <w:p w14:paraId="53543F66"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2</w:t>
            </w:r>
          </w:p>
        </w:tc>
        <w:tc>
          <w:tcPr>
            <w:tcW w:w="860" w:type="pct"/>
            <w:tcBorders>
              <w:top w:val="nil"/>
              <w:bottom w:val="nil"/>
            </w:tcBorders>
            <w:noWrap/>
            <w:vAlign w:val="center"/>
            <w:hideMark/>
          </w:tcPr>
          <w:p w14:paraId="62110BE3"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2(1)</w:t>
            </w:r>
          </w:p>
        </w:tc>
        <w:tc>
          <w:tcPr>
            <w:tcW w:w="860" w:type="pct"/>
            <w:tcBorders>
              <w:top w:val="nil"/>
              <w:bottom w:val="nil"/>
            </w:tcBorders>
            <w:noWrap/>
            <w:vAlign w:val="center"/>
            <w:hideMark/>
          </w:tcPr>
          <w:p w14:paraId="4301E984"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2/2</w:t>
            </w:r>
          </w:p>
        </w:tc>
      </w:tr>
      <w:tr w:rsidR="00A27B3B" w:rsidRPr="00B13C9C" w14:paraId="5C606124" w14:textId="77777777" w:rsidTr="00A27B3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nil"/>
              <w:bottom w:val="nil"/>
            </w:tcBorders>
            <w:shd w:val="clear" w:color="auto" w:fill="F2F2F2" w:themeFill="background1" w:themeFillShade="F2"/>
            <w:noWrap/>
            <w:vAlign w:val="center"/>
            <w:hideMark/>
          </w:tcPr>
          <w:p w14:paraId="2CB5514C"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31</w:t>
            </w:r>
          </w:p>
        </w:tc>
        <w:tc>
          <w:tcPr>
            <w:tcW w:w="861" w:type="pct"/>
            <w:tcBorders>
              <w:top w:val="nil"/>
              <w:bottom w:val="nil"/>
            </w:tcBorders>
            <w:shd w:val="clear" w:color="auto" w:fill="F2F2F2" w:themeFill="background1" w:themeFillShade="F2"/>
            <w:noWrap/>
            <w:vAlign w:val="center"/>
            <w:hideMark/>
          </w:tcPr>
          <w:p w14:paraId="42FC8F2D"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4</w:t>
            </w:r>
          </w:p>
        </w:tc>
        <w:tc>
          <w:tcPr>
            <w:tcW w:w="861" w:type="pct"/>
            <w:tcBorders>
              <w:top w:val="nil"/>
              <w:bottom w:val="nil"/>
            </w:tcBorders>
            <w:shd w:val="clear" w:color="auto" w:fill="F2F2F2" w:themeFill="background1" w:themeFillShade="F2"/>
            <w:noWrap/>
            <w:vAlign w:val="center"/>
            <w:hideMark/>
          </w:tcPr>
          <w:p w14:paraId="6E0D7E85"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1/4(2)</w:t>
            </w:r>
          </w:p>
        </w:tc>
        <w:tc>
          <w:tcPr>
            <w:tcW w:w="860" w:type="pct"/>
            <w:tcBorders>
              <w:top w:val="nil"/>
              <w:bottom w:val="nil"/>
            </w:tcBorders>
            <w:shd w:val="clear" w:color="auto" w:fill="F2F2F2" w:themeFill="background1" w:themeFillShade="F2"/>
            <w:noWrap/>
            <w:vAlign w:val="center"/>
            <w:hideMark/>
          </w:tcPr>
          <w:p w14:paraId="16BBB7F8"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2/4(1)</w:t>
            </w:r>
          </w:p>
        </w:tc>
        <w:tc>
          <w:tcPr>
            <w:tcW w:w="860" w:type="pct"/>
            <w:tcBorders>
              <w:top w:val="nil"/>
              <w:bottom w:val="nil"/>
            </w:tcBorders>
            <w:shd w:val="clear" w:color="auto" w:fill="F2F2F2" w:themeFill="background1" w:themeFillShade="F2"/>
            <w:noWrap/>
            <w:vAlign w:val="center"/>
            <w:hideMark/>
          </w:tcPr>
          <w:p w14:paraId="3A8D5E1D"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4/4</w:t>
            </w:r>
          </w:p>
        </w:tc>
      </w:tr>
      <w:tr w:rsidR="00A27B3B" w:rsidRPr="00B13C9C" w14:paraId="29FE1C19" w14:textId="77777777" w:rsidTr="00A27B3B">
        <w:trPr>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nil"/>
              <w:bottom w:val="nil"/>
            </w:tcBorders>
            <w:noWrap/>
            <w:vAlign w:val="center"/>
            <w:hideMark/>
          </w:tcPr>
          <w:p w14:paraId="787B7D6A"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29</w:t>
            </w:r>
          </w:p>
        </w:tc>
        <w:tc>
          <w:tcPr>
            <w:tcW w:w="861" w:type="pct"/>
            <w:tcBorders>
              <w:top w:val="nil"/>
              <w:bottom w:val="nil"/>
            </w:tcBorders>
            <w:noWrap/>
            <w:vAlign w:val="center"/>
            <w:hideMark/>
          </w:tcPr>
          <w:p w14:paraId="34873575"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4</w:t>
            </w:r>
          </w:p>
        </w:tc>
        <w:tc>
          <w:tcPr>
            <w:tcW w:w="861" w:type="pct"/>
            <w:tcBorders>
              <w:top w:val="nil"/>
              <w:bottom w:val="nil"/>
            </w:tcBorders>
            <w:noWrap/>
            <w:vAlign w:val="center"/>
            <w:hideMark/>
          </w:tcPr>
          <w:p w14:paraId="421A9D59"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4</w:t>
            </w:r>
          </w:p>
        </w:tc>
        <w:tc>
          <w:tcPr>
            <w:tcW w:w="860" w:type="pct"/>
            <w:tcBorders>
              <w:top w:val="nil"/>
              <w:bottom w:val="nil"/>
            </w:tcBorders>
            <w:noWrap/>
            <w:vAlign w:val="center"/>
            <w:hideMark/>
          </w:tcPr>
          <w:p w14:paraId="121342FD"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3(2)</w:t>
            </w:r>
          </w:p>
        </w:tc>
        <w:tc>
          <w:tcPr>
            <w:tcW w:w="860" w:type="pct"/>
            <w:tcBorders>
              <w:top w:val="nil"/>
              <w:bottom w:val="nil"/>
            </w:tcBorders>
            <w:noWrap/>
            <w:vAlign w:val="center"/>
            <w:hideMark/>
          </w:tcPr>
          <w:p w14:paraId="07FDADB8"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4/4</w:t>
            </w:r>
          </w:p>
        </w:tc>
      </w:tr>
      <w:tr w:rsidR="00A27B3B" w:rsidRPr="00B13C9C" w14:paraId="3034709D" w14:textId="77777777" w:rsidTr="00A27B3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nil"/>
              <w:bottom w:val="nil"/>
            </w:tcBorders>
            <w:shd w:val="clear" w:color="auto" w:fill="F2F2F2" w:themeFill="background1" w:themeFillShade="F2"/>
            <w:noWrap/>
            <w:vAlign w:val="center"/>
            <w:hideMark/>
          </w:tcPr>
          <w:p w14:paraId="1488C406"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22</w:t>
            </w:r>
          </w:p>
        </w:tc>
        <w:tc>
          <w:tcPr>
            <w:tcW w:w="861" w:type="pct"/>
            <w:tcBorders>
              <w:top w:val="nil"/>
              <w:bottom w:val="nil"/>
            </w:tcBorders>
            <w:shd w:val="clear" w:color="auto" w:fill="F2F2F2" w:themeFill="background1" w:themeFillShade="F2"/>
            <w:noWrap/>
            <w:vAlign w:val="center"/>
            <w:hideMark/>
          </w:tcPr>
          <w:p w14:paraId="5DD4E4F5"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3</w:t>
            </w:r>
          </w:p>
        </w:tc>
        <w:tc>
          <w:tcPr>
            <w:tcW w:w="861" w:type="pct"/>
            <w:tcBorders>
              <w:top w:val="nil"/>
              <w:bottom w:val="nil"/>
            </w:tcBorders>
            <w:shd w:val="clear" w:color="auto" w:fill="F2F2F2" w:themeFill="background1" w:themeFillShade="F2"/>
            <w:noWrap/>
            <w:vAlign w:val="center"/>
            <w:hideMark/>
          </w:tcPr>
          <w:p w14:paraId="4B606F7B"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3</w:t>
            </w:r>
          </w:p>
        </w:tc>
        <w:tc>
          <w:tcPr>
            <w:tcW w:w="860" w:type="pct"/>
            <w:tcBorders>
              <w:top w:val="nil"/>
              <w:bottom w:val="nil"/>
            </w:tcBorders>
            <w:shd w:val="clear" w:color="auto" w:fill="F2F2F2" w:themeFill="background1" w:themeFillShade="F2"/>
            <w:noWrap/>
            <w:vAlign w:val="center"/>
            <w:hideMark/>
          </w:tcPr>
          <w:p w14:paraId="4DA1B1C7"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1/3(1)</w:t>
            </w:r>
          </w:p>
        </w:tc>
        <w:tc>
          <w:tcPr>
            <w:tcW w:w="860" w:type="pct"/>
            <w:tcBorders>
              <w:top w:val="nil"/>
              <w:bottom w:val="nil"/>
            </w:tcBorders>
            <w:shd w:val="clear" w:color="auto" w:fill="F2F2F2" w:themeFill="background1" w:themeFillShade="F2"/>
            <w:noWrap/>
            <w:vAlign w:val="center"/>
            <w:hideMark/>
          </w:tcPr>
          <w:p w14:paraId="4F2DEEF1" w14:textId="77777777" w:rsidR="00A27B3B" w:rsidRPr="00B13C9C" w:rsidRDefault="00A27B3B" w:rsidP="00A27B3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3/3</w:t>
            </w:r>
          </w:p>
        </w:tc>
      </w:tr>
      <w:tr w:rsidR="00A27B3B" w:rsidRPr="00B13C9C" w14:paraId="1989A7B2" w14:textId="77777777" w:rsidTr="00A27B3B">
        <w:trPr>
          <w:trHeight w:val="432"/>
        </w:trPr>
        <w:tc>
          <w:tcPr>
            <w:cnfStyle w:val="001000000000" w:firstRow="0" w:lastRow="0" w:firstColumn="1" w:lastColumn="0" w:oddVBand="0" w:evenVBand="0" w:oddHBand="0" w:evenHBand="0" w:firstRowFirstColumn="0" w:firstRowLastColumn="0" w:lastRowFirstColumn="0" w:lastRowLastColumn="0"/>
            <w:tcW w:w="1558" w:type="pct"/>
            <w:tcBorders>
              <w:top w:val="nil"/>
              <w:bottom w:val="single" w:sz="4" w:space="0" w:color="auto"/>
            </w:tcBorders>
            <w:noWrap/>
            <w:vAlign w:val="center"/>
            <w:hideMark/>
          </w:tcPr>
          <w:p w14:paraId="66D10170" w14:textId="77777777" w:rsidR="00A27B3B" w:rsidRPr="00B13C9C" w:rsidRDefault="00A27B3B" w:rsidP="00A27B3B">
            <w:pPr>
              <w:ind w:firstLine="0"/>
              <w:jc w:val="center"/>
              <w:rPr>
                <w:rFonts w:eastAsia="Times New Roman" w:cs="Times New Roman"/>
                <w:color w:val="000000"/>
                <w:szCs w:val="24"/>
              </w:rPr>
            </w:pPr>
            <w:r w:rsidRPr="00B13C9C">
              <w:rPr>
                <w:rFonts w:eastAsia="Times New Roman" w:cs="Times New Roman"/>
                <w:color w:val="000000"/>
                <w:szCs w:val="24"/>
              </w:rPr>
              <w:t>13</w:t>
            </w:r>
          </w:p>
        </w:tc>
        <w:tc>
          <w:tcPr>
            <w:tcW w:w="861" w:type="pct"/>
            <w:tcBorders>
              <w:top w:val="nil"/>
              <w:bottom w:val="single" w:sz="4" w:space="0" w:color="auto"/>
            </w:tcBorders>
            <w:noWrap/>
            <w:vAlign w:val="center"/>
            <w:hideMark/>
          </w:tcPr>
          <w:p w14:paraId="7B310DAF"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1</w:t>
            </w:r>
          </w:p>
        </w:tc>
        <w:tc>
          <w:tcPr>
            <w:tcW w:w="861" w:type="pct"/>
            <w:tcBorders>
              <w:top w:val="nil"/>
              <w:bottom w:val="single" w:sz="4" w:space="0" w:color="auto"/>
            </w:tcBorders>
            <w:noWrap/>
            <w:vAlign w:val="center"/>
            <w:hideMark/>
          </w:tcPr>
          <w:p w14:paraId="23E6F746"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0/1</w:t>
            </w:r>
          </w:p>
        </w:tc>
        <w:tc>
          <w:tcPr>
            <w:tcW w:w="860" w:type="pct"/>
            <w:tcBorders>
              <w:top w:val="nil"/>
              <w:bottom w:val="single" w:sz="4" w:space="0" w:color="auto"/>
            </w:tcBorders>
            <w:noWrap/>
            <w:vAlign w:val="center"/>
            <w:hideMark/>
          </w:tcPr>
          <w:p w14:paraId="6EA90647"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1/1</w:t>
            </w:r>
          </w:p>
        </w:tc>
        <w:tc>
          <w:tcPr>
            <w:tcW w:w="860" w:type="pct"/>
            <w:tcBorders>
              <w:top w:val="nil"/>
              <w:bottom w:val="single" w:sz="4" w:space="0" w:color="auto"/>
            </w:tcBorders>
            <w:noWrap/>
            <w:vAlign w:val="center"/>
            <w:hideMark/>
          </w:tcPr>
          <w:p w14:paraId="6562C76E" w14:textId="77777777" w:rsidR="00A27B3B" w:rsidRPr="00B13C9C" w:rsidRDefault="00A27B3B" w:rsidP="00A27B3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13C9C">
              <w:rPr>
                <w:rFonts w:eastAsia="Times New Roman" w:cs="Times New Roman"/>
                <w:color w:val="000000"/>
                <w:szCs w:val="24"/>
              </w:rPr>
              <w:t>1/1</w:t>
            </w:r>
          </w:p>
        </w:tc>
      </w:tr>
    </w:tbl>
    <w:p w14:paraId="2238E58E" w14:textId="77777777" w:rsidR="00A27B3B" w:rsidRDefault="00A27B3B" w:rsidP="00A27B3B"/>
    <w:p w14:paraId="2FE15A43" w14:textId="1EA076D3" w:rsidR="00A27B3B" w:rsidRPr="00A27B3B" w:rsidRDefault="00A27B3B" w:rsidP="00A27B3B">
      <w:r>
        <w:t>Mixtures of VOCs in controlled relative ratios to simulate the odor profile composition of marijuana have not been evaluated before to test their effectiveness in producing suitable canine training aids. Therefore, an average ratio for limonene and caryophyllene in the headspace of marijuana was calculated and considered for a field trial. After evaluating the profile of ten marijuana samples, based on the compounds abundance in the headspace, a relative ratio of 2:3 limonene:caryophyllene was obtained and considered to develop additional variety of the mimic. Gauze pads were spiked with the controlled ratio mixture to further test the response of the canines after been presented with it. Unfortunately, no canines except for one (No.</w:t>
      </w:r>
      <w:r w:rsidR="002053E6">
        <w:t>30</w:t>
      </w:r>
      <w:r>
        <w:t xml:space="preserve">) showed interest to the 2:3 ratio mixture. </w:t>
      </w:r>
    </w:p>
    <w:p w14:paraId="5312951A" w14:textId="5765A42F" w:rsidR="00714572" w:rsidRDefault="00643587" w:rsidP="00E402B1">
      <w:pPr>
        <w:pStyle w:val="Heading3"/>
      </w:pPr>
      <w:bookmarkStart w:id="172" w:name="_Toc467151402"/>
      <w:r>
        <w:t>Heroin</w:t>
      </w:r>
      <w:bookmarkEnd w:id="172"/>
    </w:p>
    <w:p w14:paraId="2FBD3A25" w14:textId="06A76D18" w:rsidR="00A27B3B" w:rsidRDefault="00A27B3B" w:rsidP="00A27B3B">
      <w:r>
        <w:t xml:space="preserve">Various studies have identified the VOCs released from heroin samples. It has been previously suggested that the training compounds need to be representative of the actual sample of interest (i.e. heroin) and distinguishable from other products, such as comestibles (i.e. vinegar); thus, the use of acetic acid as a single training compound may not be </w:t>
      </w:r>
      <w:r w:rsidR="006F07BC">
        <w:t xml:space="preserve">sufficient </w:t>
      </w:r>
      <w:r w:rsidR="006F07BC">
        <w:fldChar w:fldCharType="begin"/>
      </w:r>
      <w:r w:rsidR="00310601">
        <w:instrText xml:space="preserve"> ADDIN REFMGR.CITE &lt;Refman&gt;&lt;Cite&gt;&lt;Author&gt;Macias&lt;/Author&gt;&lt;Year&gt;2009&lt;/Year&gt;&lt;RecNum&gt;106&lt;/RecNum&gt;&lt;IDText&gt;The development of an optimized system of narcotic and explosive contraband mimics for calibration and training of biological detectors&lt;/IDText&gt;&lt;MDL Ref_Type="Thesis/Dissertation"&gt;&lt;Ref_Type&gt;Thesis/Dissertation&lt;/Ref_Type&gt;&lt;Ref_ID&gt;106&lt;/Ref_ID&gt;&lt;Title_Primary&gt;The development of an optimized system of narcotic and explosive contraband mimics for calibration and training of biological detectors&lt;/Title_Primary&gt;&lt;Authors_Primary&gt;Macias,M.S.&lt;/Authors_Primary&gt;&lt;Date_Primary&gt;2009&lt;/Date_Primary&gt;&lt;Reprint&gt;Not in File&lt;/Reprint&gt;&lt;ZZ_WorkformID&gt;29&lt;/ZZ_WorkformID&gt;&lt;/MDL&gt;&lt;/Cite&gt;&lt;/Refman&gt;</w:instrText>
      </w:r>
      <w:r w:rsidR="006F07BC">
        <w:fldChar w:fldCharType="separate"/>
      </w:r>
      <w:r w:rsidR="003F5D42">
        <w:rPr>
          <w:noProof/>
        </w:rPr>
        <w:t>(154)</w:t>
      </w:r>
      <w:r w:rsidR="006F07BC">
        <w:fldChar w:fldCharType="end"/>
      </w:r>
      <w:r>
        <w:t xml:space="preserve">. However, the mixture of compounds in controlled ratios to mimic the odor </w:t>
      </w:r>
      <w:r>
        <w:lastRenderedPageBreak/>
        <w:t>profile of heroin have not been considered to develop a suitable training aid. Therefore, the ORT for this particular task involved the mixture of acetic acid with other compounds that were commonly found in heroin samples. Additionally, although it was not shown in the headspace of heroin through SPME, the presence of salicylic acid confirmed the fact that heroin is commonly known to be cut with additional compounds such as acetyl salicylic to stretch the quantity of the drug sold. Therefore, acetyl salicylic acid was also included as one of the mixtures to be evaluated.</w:t>
      </w:r>
    </w:p>
    <w:p w14:paraId="5D3716CE" w14:textId="096C7915" w:rsidR="00A27B3B" w:rsidRDefault="00A27B3B" w:rsidP="00A27B3B">
      <w:r>
        <w:t>Triplicates of ten canines were evaluated in different locations, on different days. The handlers were instructed to have their canines sample the odor in each scenario and identify a response of alert, no-alert, or interest. The change of behavior towards a specific location without giving a final response was considered for the study as interest, but was only recorded following the handler’s indication. The total number of trials per canines is represented in the denominator of the fraction while the number of alerts was recorded in the numerator. All canines alerted to the heroin samples regardless of the location and/or environmental conditions, indicating the proficiency of their work.</w:t>
      </w:r>
    </w:p>
    <w:p w14:paraId="61F3D955" w14:textId="730C582E" w:rsidR="00A27B3B" w:rsidRPr="00A27B3B" w:rsidRDefault="00BC71D7" w:rsidP="00733966">
      <w:r>
        <w:t xml:space="preserve">All canines successfully alerted to the positive control (heroin) while most of them alerted or showed interest to the </w:t>
      </w:r>
      <w:bookmarkStart w:id="173" w:name="OLE_LINK8"/>
      <w:bookmarkStart w:id="174" w:name="OLE_LINK9"/>
      <w:r>
        <w:t>3:1 mixture of acetic acid and acetyl salicylic acid</w:t>
      </w:r>
      <w:bookmarkEnd w:id="173"/>
      <w:bookmarkEnd w:id="174"/>
      <w:r>
        <w:t xml:space="preserve">. Although acetyl salicylic acid is difficult to </w:t>
      </w:r>
      <w:r w:rsidR="00122B02">
        <w:t>analyze by mass chromatography it has been quietly seen in heroin samples as adulterant. In fact,</w:t>
      </w:r>
      <w:r w:rsidR="003E4E7D">
        <w:t xml:space="preserve"> b</w:t>
      </w:r>
      <w:r w:rsidR="003E4E7D" w:rsidRPr="00122B02">
        <w:t>ased on 375 heroin samples investigated</w:t>
      </w:r>
      <w:r w:rsidR="00447D06">
        <w:t>,</w:t>
      </w:r>
      <w:r w:rsidR="003E4E7D">
        <w:t xml:space="preserve"> </w:t>
      </w:r>
      <w:r w:rsidR="00122B02">
        <w:t xml:space="preserve">the </w:t>
      </w:r>
      <w:r w:rsidR="00122B02" w:rsidRPr="00122B02">
        <w:t>United Nations Bulle</w:t>
      </w:r>
      <w:r w:rsidR="003E4E7D">
        <w:t xml:space="preserve">tin </w:t>
      </w:r>
      <w:r w:rsidR="00447D06">
        <w:t>(</w:t>
      </w:r>
      <w:r w:rsidR="003E4E7D">
        <w:t>2007</w:t>
      </w:r>
      <w:r w:rsidR="00447D06">
        <w:t>)</w:t>
      </w:r>
      <w:r w:rsidR="003E4E7D">
        <w:t xml:space="preserve"> revealed that s</w:t>
      </w:r>
      <w:r w:rsidR="00122B02" w:rsidRPr="00122B02">
        <w:t>treet samples often contain various adulterants, among them aspirin</w:t>
      </w:r>
      <w:r w:rsidR="00447D06">
        <w:t xml:space="preserve"> </w:t>
      </w:r>
      <w:r w:rsidR="003E4E7D">
        <w:fldChar w:fldCharType="begin"/>
      </w:r>
      <w:r w:rsidR="00310601">
        <w:instrText xml:space="preserve"> ADDIN REFMGR.CITE &lt;Refman&gt;&lt;Cite&gt;&lt;Author&gt;United Nations Publications&lt;/Author&gt;&lt;Year&gt;2007&lt;/Year&gt;&lt;RecNum&gt;107&lt;/RecNum&gt;&lt;IDText&gt;World Drug Report 2007&lt;/IDText&gt;&lt;MDL Ref_Type="Report"&gt;&lt;Ref_Type&gt;Report&lt;/Ref_Type&gt;&lt;Ref_ID&gt;107&lt;/Ref_ID&gt;&lt;Title_Primary&gt;World Drug Report 2007&lt;/Title_Primary&gt;&lt;Authors_Primary&gt;United Nations Publications&lt;/Authors_Primary&gt;&lt;Date_Primary&gt;2007&lt;/Date_Primary&gt;&lt;Reprint&gt;Not in File&lt;/Reprint&gt;&lt;ZZ_WorkformID&gt;24&lt;/ZZ_WorkformID&gt;&lt;/MDL&gt;&lt;/Cite&gt;&lt;/Refman&gt;</w:instrText>
      </w:r>
      <w:r w:rsidR="003E4E7D">
        <w:fldChar w:fldCharType="separate"/>
      </w:r>
      <w:r w:rsidR="003F5D42">
        <w:rPr>
          <w:noProof/>
        </w:rPr>
        <w:t>(155)</w:t>
      </w:r>
      <w:r w:rsidR="003E4E7D">
        <w:fldChar w:fldCharType="end"/>
      </w:r>
      <w:r w:rsidR="003E4E7D">
        <w:t xml:space="preserve">. Also, </w:t>
      </w:r>
      <w:r w:rsidR="00447D06">
        <w:t xml:space="preserve">in </w:t>
      </w:r>
      <w:r w:rsidR="003E4E7D">
        <w:t>Florida v. Jardines</w:t>
      </w:r>
      <w:r w:rsidR="00447D06">
        <w:t xml:space="preserve"> it was stated that</w:t>
      </w:r>
      <w:r w:rsidR="003E4E7D">
        <w:t xml:space="preserve"> </w:t>
      </w:r>
      <w:r w:rsidR="003E4E7D" w:rsidRPr="003E4E7D">
        <w:t>“Instead of smelling heroin, drug-detection dogs alert to acetic acid- an odor shared by vinegar and aspirin that is past its prime”</w:t>
      </w:r>
      <w:r w:rsidR="00447D06">
        <w:t xml:space="preserve"> </w:t>
      </w:r>
      <w:r w:rsidR="00447D06">
        <w:fldChar w:fldCharType="begin"/>
      </w:r>
      <w:r w:rsidR="00310601">
        <w:instrText xml:space="preserve"> ADDIN REFMGR.CITE &lt;Refman&gt;&lt;Cite&gt;&lt;Author&gt;Showbotham&lt;/Author&gt;&lt;Year&gt;2012&lt;/Year&gt;&lt;RecNum&gt;3&lt;/RecNum&gt;&lt;IDText&gt;Brief of Amici Curiae, Fourth Amendment Scholars in Support of Respondent, Florida v. Jardines&lt;/IDText&gt;&lt;MDL Ref_Type="Journal"&gt;&lt;Ref_Type&gt;Journal&lt;/Ref_Type&gt;&lt;Ref_ID&gt;3&lt;/Ref_ID&gt;&lt;Title_Primary&gt;Brief of Amici Curiae, Fourth Amendment Scholars in Support of Respondent, Florida v. Jardines&lt;/Title_Primary&gt;&lt;Authors_Primary&gt;Showbotham,L.&lt;/Authors_Primary&gt;&lt;Date_Primary&gt;2012&lt;/Date_Primary&gt;&lt;Reprint&gt;Not in File&lt;/Reprint&gt;&lt;Start_Page&gt;1101&lt;/Start_Page&gt;&lt;Periodical&gt;Loy.L.Rev.&lt;/Periodical&gt;&lt;Volume&gt;58&lt;/Volume&gt;&lt;Publisher&gt;HeinOnline&lt;/Publisher&gt;&lt;ZZ_JournalStdAbbrev&gt;&lt;f name="System"&gt;Loy.L.Rev.&lt;/f&gt;&lt;/ZZ_JournalStdAbbrev&gt;&lt;ZZ_WorkformID&gt;1&lt;/ZZ_WorkformID&gt;&lt;/MDL&gt;&lt;/Cite&gt;&lt;/Refman&gt;</w:instrText>
      </w:r>
      <w:r w:rsidR="00447D06">
        <w:fldChar w:fldCharType="separate"/>
      </w:r>
      <w:r w:rsidR="003F5D42">
        <w:rPr>
          <w:noProof/>
        </w:rPr>
        <w:t>(147)</w:t>
      </w:r>
      <w:r w:rsidR="00447D06">
        <w:fldChar w:fldCharType="end"/>
      </w:r>
      <w:r w:rsidR="00447D06">
        <w:t>.</w:t>
      </w:r>
    </w:p>
    <w:p w14:paraId="3F00BBFC" w14:textId="2D1D6A18" w:rsidR="00714572" w:rsidRDefault="00714572" w:rsidP="00D412DA">
      <w:pPr>
        <w:pStyle w:val="Caption"/>
        <w:keepNext/>
      </w:pPr>
      <w:bookmarkStart w:id="175" w:name="_Toc467151312"/>
      <w:r>
        <w:lastRenderedPageBreak/>
        <w:t xml:space="preserve">Table </w:t>
      </w:r>
      <w:fldSimple w:instr=" SEQ Table \* ARABIC ">
        <w:r w:rsidR="0053144D">
          <w:rPr>
            <w:noProof/>
          </w:rPr>
          <w:t>14</w:t>
        </w:r>
      </w:fldSimple>
      <w:r>
        <w:t>. Individual canine performance table</w:t>
      </w:r>
      <w:r w:rsidR="00802896">
        <w:t xml:space="preserve"> on potential pseudo </w:t>
      </w:r>
      <w:r w:rsidR="00ED035E">
        <w:t>heroin training aid</w:t>
      </w:r>
      <w:r w:rsidR="00D412DA">
        <w:t xml:space="preserve"> (Numerator=A, Denominator=No alert, Parenthesis=  Interest)</w:t>
      </w:r>
      <w:bookmarkEnd w:id="175"/>
    </w:p>
    <w:tbl>
      <w:tblPr>
        <w:tblStyle w:val="PlainTable31"/>
        <w:tblW w:w="5000" w:type="pct"/>
        <w:tblLook w:val="04A0" w:firstRow="1" w:lastRow="0" w:firstColumn="1" w:lastColumn="0" w:noHBand="0" w:noVBand="1"/>
      </w:tblPr>
      <w:tblGrid>
        <w:gridCol w:w="1643"/>
        <w:gridCol w:w="1462"/>
        <w:gridCol w:w="1666"/>
        <w:gridCol w:w="1070"/>
        <w:gridCol w:w="1926"/>
        <w:gridCol w:w="873"/>
      </w:tblGrid>
      <w:tr w:rsidR="00714572" w:rsidRPr="00714572" w14:paraId="5F4B7412" w14:textId="77777777" w:rsidTr="004A027F">
        <w:trPr>
          <w:cnfStyle w:val="100000000000" w:firstRow="1" w:lastRow="0" w:firstColumn="0" w:lastColumn="0" w:oddVBand="0" w:evenVBand="0" w:oddHBand="0" w:evenHBand="0" w:firstRowFirstColumn="0" w:firstRowLastColumn="0" w:lastRowFirstColumn="0" w:lastRowLastColumn="0"/>
          <w:trHeight w:val="331"/>
        </w:trPr>
        <w:tc>
          <w:tcPr>
            <w:cnfStyle w:val="001000000100" w:firstRow="0" w:lastRow="0" w:firstColumn="1" w:lastColumn="0" w:oddVBand="0" w:evenVBand="0" w:oddHBand="0" w:evenHBand="0" w:firstRowFirstColumn="1" w:firstRowLastColumn="0" w:lastRowFirstColumn="0" w:lastRowLastColumn="0"/>
            <w:tcW w:w="844" w:type="pct"/>
            <w:tcBorders>
              <w:top w:val="single" w:sz="8" w:space="0" w:color="000000"/>
              <w:bottom w:val="single" w:sz="8" w:space="0" w:color="000000"/>
            </w:tcBorders>
            <w:noWrap/>
            <w:vAlign w:val="center"/>
            <w:hideMark/>
          </w:tcPr>
          <w:p w14:paraId="2E41742D"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Canine No.</w:t>
            </w:r>
          </w:p>
        </w:tc>
        <w:tc>
          <w:tcPr>
            <w:tcW w:w="884" w:type="pct"/>
            <w:tcBorders>
              <w:top w:val="single" w:sz="8" w:space="0" w:color="000000"/>
              <w:bottom w:val="single" w:sz="8" w:space="0" w:color="000000"/>
            </w:tcBorders>
            <w:vAlign w:val="center"/>
            <w:hideMark/>
          </w:tcPr>
          <w:p w14:paraId="2012A543" w14:textId="77777777" w:rsidR="00714572" w:rsidRPr="00714572" w:rsidRDefault="00714572" w:rsidP="00061147">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BZA</w:t>
            </w:r>
          </w:p>
        </w:tc>
        <w:tc>
          <w:tcPr>
            <w:tcW w:w="1002" w:type="pct"/>
            <w:tcBorders>
              <w:top w:val="single" w:sz="8" w:space="0" w:color="000000"/>
              <w:bottom w:val="single" w:sz="8" w:space="0" w:color="000000"/>
            </w:tcBorders>
            <w:vAlign w:val="center"/>
            <w:hideMark/>
          </w:tcPr>
          <w:p w14:paraId="065AB6B0" w14:textId="77777777" w:rsidR="00714572" w:rsidRPr="00714572" w:rsidRDefault="00714572" w:rsidP="00061147">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SA</w:t>
            </w:r>
          </w:p>
        </w:tc>
        <w:tc>
          <w:tcPr>
            <w:tcW w:w="574" w:type="pct"/>
            <w:tcBorders>
              <w:top w:val="single" w:sz="8" w:space="0" w:color="000000"/>
              <w:bottom w:val="single" w:sz="8" w:space="0" w:color="000000"/>
            </w:tcBorders>
            <w:noWrap/>
            <w:vAlign w:val="center"/>
            <w:hideMark/>
          </w:tcPr>
          <w:p w14:paraId="611F2C04" w14:textId="77777777" w:rsidR="00714572" w:rsidRPr="00714572" w:rsidRDefault="00714572" w:rsidP="00061147">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Blank</w:t>
            </w:r>
          </w:p>
        </w:tc>
        <w:tc>
          <w:tcPr>
            <w:tcW w:w="1152" w:type="pct"/>
            <w:tcBorders>
              <w:top w:val="single" w:sz="8" w:space="0" w:color="000000"/>
              <w:bottom w:val="single" w:sz="8" w:space="0" w:color="000000"/>
            </w:tcBorders>
            <w:vAlign w:val="center"/>
            <w:hideMark/>
          </w:tcPr>
          <w:p w14:paraId="03E88A7F" w14:textId="77777777" w:rsidR="00714572" w:rsidRPr="00714572" w:rsidRDefault="00714572" w:rsidP="00061147">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ASA</w:t>
            </w:r>
          </w:p>
        </w:tc>
        <w:tc>
          <w:tcPr>
            <w:tcW w:w="543" w:type="pct"/>
            <w:tcBorders>
              <w:top w:val="single" w:sz="8" w:space="0" w:color="000000"/>
              <w:bottom w:val="single" w:sz="8" w:space="0" w:color="000000"/>
            </w:tcBorders>
            <w:vAlign w:val="center"/>
            <w:hideMark/>
          </w:tcPr>
          <w:p w14:paraId="0B15D2FA" w14:textId="77777777" w:rsidR="00714572" w:rsidRPr="00714572" w:rsidRDefault="00714572" w:rsidP="00061147">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PC</w:t>
            </w:r>
          </w:p>
        </w:tc>
      </w:tr>
      <w:tr w:rsidR="00714572" w:rsidRPr="00714572" w14:paraId="7216D39B"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single" w:sz="8" w:space="0" w:color="000000"/>
              <w:bottom w:val="nil"/>
            </w:tcBorders>
            <w:noWrap/>
            <w:vAlign w:val="center"/>
            <w:hideMark/>
          </w:tcPr>
          <w:p w14:paraId="6CB0B9AB"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12</w:t>
            </w:r>
          </w:p>
        </w:tc>
        <w:tc>
          <w:tcPr>
            <w:tcW w:w="884" w:type="pct"/>
            <w:tcBorders>
              <w:top w:val="single" w:sz="8" w:space="0" w:color="000000"/>
              <w:bottom w:val="nil"/>
            </w:tcBorders>
            <w:noWrap/>
            <w:vAlign w:val="center"/>
            <w:hideMark/>
          </w:tcPr>
          <w:p w14:paraId="52CFBADF"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1002" w:type="pct"/>
            <w:tcBorders>
              <w:top w:val="single" w:sz="8" w:space="0" w:color="000000"/>
              <w:bottom w:val="nil"/>
            </w:tcBorders>
            <w:noWrap/>
            <w:vAlign w:val="center"/>
            <w:hideMark/>
          </w:tcPr>
          <w:p w14:paraId="0640F0A1"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74" w:type="pct"/>
            <w:tcBorders>
              <w:top w:val="single" w:sz="8" w:space="0" w:color="000000"/>
              <w:bottom w:val="nil"/>
            </w:tcBorders>
            <w:noWrap/>
            <w:vAlign w:val="center"/>
            <w:hideMark/>
          </w:tcPr>
          <w:p w14:paraId="045C0E62"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single" w:sz="8" w:space="0" w:color="000000"/>
              <w:bottom w:val="nil"/>
            </w:tcBorders>
            <w:noWrap/>
            <w:vAlign w:val="center"/>
            <w:hideMark/>
          </w:tcPr>
          <w:p w14:paraId="5AA07A6D"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43" w:type="pct"/>
            <w:tcBorders>
              <w:top w:val="single" w:sz="8" w:space="0" w:color="000000"/>
              <w:bottom w:val="nil"/>
            </w:tcBorders>
            <w:noWrap/>
            <w:vAlign w:val="center"/>
            <w:hideMark/>
          </w:tcPr>
          <w:p w14:paraId="5985839C"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4A1B112E"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70C0DCA3"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13</w:t>
            </w:r>
          </w:p>
        </w:tc>
        <w:tc>
          <w:tcPr>
            <w:tcW w:w="884" w:type="pct"/>
            <w:tcBorders>
              <w:top w:val="nil"/>
              <w:bottom w:val="nil"/>
            </w:tcBorders>
            <w:noWrap/>
            <w:vAlign w:val="center"/>
            <w:hideMark/>
          </w:tcPr>
          <w:p w14:paraId="31DD58D2"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 (1)</w:t>
            </w:r>
          </w:p>
        </w:tc>
        <w:tc>
          <w:tcPr>
            <w:tcW w:w="1002" w:type="pct"/>
            <w:tcBorders>
              <w:top w:val="nil"/>
              <w:bottom w:val="nil"/>
            </w:tcBorders>
            <w:noWrap/>
            <w:vAlign w:val="center"/>
            <w:hideMark/>
          </w:tcPr>
          <w:p w14:paraId="13A530A8"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74" w:type="pct"/>
            <w:tcBorders>
              <w:top w:val="nil"/>
              <w:bottom w:val="nil"/>
            </w:tcBorders>
            <w:noWrap/>
            <w:vAlign w:val="center"/>
            <w:hideMark/>
          </w:tcPr>
          <w:p w14:paraId="434851A2"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48707AF5"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43" w:type="pct"/>
            <w:tcBorders>
              <w:top w:val="nil"/>
              <w:bottom w:val="nil"/>
            </w:tcBorders>
            <w:noWrap/>
            <w:vAlign w:val="center"/>
            <w:hideMark/>
          </w:tcPr>
          <w:p w14:paraId="1E29F14E"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20E9ED53"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0B6EF55E"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16</w:t>
            </w:r>
          </w:p>
        </w:tc>
        <w:tc>
          <w:tcPr>
            <w:tcW w:w="884" w:type="pct"/>
            <w:tcBorders>
              <w:top w:val="nil"/>
              <w:bottom w:val="nil"/>
            </w:tcBorders>
            <w:noWrap/>
            <w:vAlign w:val="center"/>
            <w:hideMark/>
          </w:tcPr>
          <w:p w14:paraId="3AC7E0F4"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1002" w:type="pct"/>
            <w:tcBorders>
              <w:top w:val="nil"/>
              <w:bottom w:val="nil"/>
            </w:tcBorders>
            <w:noWrap/>
            <w:vAlign w:val="center"/>
            <w:hideMark/>
          </w:tcPr>
          <w:p w14:paraId="210DC743"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574" w:type="pct"/>
            <w:tcBorders>
              <w:top w:val="nil"/>
              <w:bottom w:val="nil"/>
            </w:tcBorders>
            <w:noWrap/>
            <w:vAlign w:val="center"/>
            <w:hideMark/>
          </w:tcPr>
          <w:p w14:paraId="28A207EB"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6B168D26"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43" w:type="pct"/>
            <w:tcBorders>
              <w:top w:val="nil"/>
              <w:bottom w:val="nil"/>
            </w:tcBorders>
            <w:noWrap/>
            <w:vAlign w:val="center"/>
            <w:hideMark/>
          </w:tcPr>
          <w:p w14:paraId="5B31CF48"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6D36CC68"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49425FC5"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21</w:t>
            </w:r>
          </w:p>
        </w:tc>
        <w:tc>
          <w:tcPr>
            <w:tcW w:w="884" w:type="pct"/>
            <w:tcBorders>
              <w:top w:val="nil"/>
              <w:bottom w:val="nil"/>
            </w:tcBorders>
            <w:noWrap/>
            <w:vAlign w:val="center"/>
            <w:hideMark/>
          </w:tcPr>
          <w:p w14:paraId="1260E182"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 (1)</w:t>
            </w:r>
          </w:p>
        </w:tc>
        <w:tc>
          <w:tcPr>
            <w:tcW w:w="1002" w:type="pct"/>
            <w:tcBorders>
              <w:top w:val="nil"/>
              <w:bottom w:val="nil"/>
            </w:tcBorders>
            <w:noWrap/>
            <w:vAlign w:val="center"/>
            <w:hideMark/>
          </w:tcPr>
          <w:p w14:paraId="29B80302"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574" w:type="pct"/>
            <w:tcBorders>
              <w:top w:val="nil"/>
              <w:bottom w:val="nil"/>
            </w:tcBorders>
            <w:noWrap/>
            <w:vAlign w:val="center"/>
            <w:hideMark/>
          </w:tcPr>
          <w:p w14:paraId="135821D8"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37172533"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43" w:type="pct"/>
            <w:tcBorders>
              <w:top w:val="nil"/>
              <w:bottom w:val="nil"/>
            </w:tcBorders>
            <w:noWrap/>
            <w:vAlign w:val="center"/>
            <w:hideMark/>
          </w:tcPr>
          <w:p w14:paraId="0DFAE52E"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638CCCF1"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6A4CA28C"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22</w:t>
            </w:r>
          </w:p>
        </w:tc>
        <w:tc>
          <w:tcPr>
            <w:tcW w:w="884" w:type="pct"/>
            <w:tcBorders>
              <w:top w:val="nil"/>
              <w:bottom w:val="nil"/>
            </w:tcBorders>
            <w:noWrap/>
            <w:vAlign w:val="center"/>
            <w:hideMark/>
          </w:tcPr>
          <w:p w14:paraId="1904BCF0"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1002" w:type="pct"/>
            <w:tcBorders>
              <w:top w:val="nil"/>
              <w:bottom w:val="nil"/>
            </w:tcBorders>
            <w:noWrap/>
            <w:vAlign w:val="center"/>
            <w:hideMark/>
          </w:tcPr>
          <w:p w14:paraId="65D10220"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c>
          <w:tcPr>
            <w:tcW w:w="574" w:type="pct"/>
            <w:tcBorders>
              <w:top w:val="nil"/>
              <w:bottom w:val="nil"/>
            </w:tcBorders>
            <w:noWrap/>
            <w:vAlign w:val="center"/>
            <w:hideMark/>
          </w:tcPr>
          <w:p w14:paraId="1E4B75A5"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w:t>
            </w:r>
          </w:p>
        </w:tc>
        <w:tc>
          <w:tcPr>
            <w:tcW w:w="1152" w:type="pct"/>
            <w:tcBorders>
              <w:top w:val="nil"/>
              <w:bottom w:val="nil"/>
            </w:tcBorders>
            <w:noWrap/>
            <w:vAlign w:val="center"/>
            <w:hideMark/>
          </w:tcPr>
          <w:p w14:paraId="4FED039F"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543" w:type="pct"/>
            <w:tcBorders>
              <w:top w:val="nil"/>
              <w:bottom w:val="nil"/>
            </w:tcBorders>
            <w:noWrap/>
            <w:vAlign w:val="center"/>
            <w:hideMark/>
          </w:tcPr>
          <w:p w14:paraId="52B0CBF1"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68325176"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2B9F2513"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24</w:t>
            </w:r>
          </w:p>
        </w:tc>
        <w:tc>
          <w:tcPr>
            <w:tcW w:w="884" w:type="pct"/>
            <w:tcBorders>
              <w:top w:val="nil"/>
              <w:bottom w:val="nil"/>
            </w:tcBorders>
            <w:noWrap/>
            <w:vAlign w:val="center"/>
            <w:hideMark/>
          </w:tcPr>
          <w:p w14:paraId="135E167B"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w:t>
            </w:r>
          </w:p>
        </w:tc>
        <w:tc>
          <w:tcPr>
            <w:tcW w:w="1002" w:type="pct"/>
            <w:tcBorders>
              <w:top w:val="nil"/>
              <w:bottom w:val="nil"/>
            </w:tcBorders>
            <w:noWrap/>
            <w:vAlign w:val="center"/>
            <w:hideMark/>
          </w:tcPr>
          <w:p w14:paraId="1B913897"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 (1)</w:t>
            </w:r>
          </w:p>
        </w:tc>
        <w:tc>
          <w:tcPr>
            <w:tcW w:w="574" w:type="pct"/>
            <w:tcBorders>
              <w:top w:val="nil"/>
              <w:bottom w:val="nil"/>
            </w:tcBorders>
            <w:noWrap/>
            <w:vAlign w:val="center"/>
            <w:hideMark/>
          </w:tcPr>
          <w:p w14:paraId="2D34AC68"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58C6EA6C"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 (2)</w:t>
            </w:r>
          </w:p>
        </w:tc>
        <w:tc>
          <w:tcPr>
            <w:tcW w:w="543" w:type="pct"/>
            <w:tcBorders>
              <w:top w:val="nil"/>
              <w:bottom w:val="nil"/>
            </w:tcBorders>
            <w:noWrap/>
            <w:vAlign w:val="center"/>
            <w:hideMark/>
          </w:tcPr>
          <w:p w14:paraId="621C0680"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2A1ED914"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6D6C0A75"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27</w:t>
            </w:r>
          </w:p>
        </w:tc>
        <w:tc>
          <w:tcPr>
            <w:tcW w:w="884" w:type="pct"/>
            <w:tcBorders>
              <w:top w:val="nil"/>
              <w:bottom w:val="nil"/>
            </w:tcBorders>
            <w:noWrap/>
            <w:vAlign w:val="center"/>
            <w:hideMark/>
          </w:tcPr>
          <w:p w14:paraId="64DA2E9A"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002" w:type="pct"/>
            <w:tcBorders>
              <w:top w:val="nil"/>
              <w:bottom w:val="nil"/>
            </w:tcBorders>
            <w:noWrap/>
            <w:vAlign w:val="center"/>
            <w:hideMark/>
          </w:tcPr>
          <w:p w14:paraId="213AACC7"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 (1)</w:t>
            </w:r>
          </w:p>
        </w:tc>
        <w:tc>
          <w:tcPr>
            <w:tcW w:w="574" w:type="pct"/>
            <w:tcBorders>
              <w:top w:val="nil"/>
              <w:bottom w:val="nil"/>
            </w:tcBorders>
            <w:noWrap/>
            <w:vAlign w:val="center"/>
            <w:hideMark/>
          </w:tcPr>
          <w:p w14:paraId="6303182C"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08C32D93"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 (3)</w:t>
            </w:r>
          </w:p>
        </w:tc>
        <w:tc>
          <w:tcPr>
            <w:tcW w:w="543" w:type="pct"/>
            <w:tcBorders>
              <w:top w:val="nil"/>
              <w:bottom w:val="nil"/>
            </w:tcBorders>
            <w:noWrap/>
            <w:vAlign w:val="center"/>
            <w:hideMark/>
          </w:tcPr>
          <w:p w14:paraId="42B80EDC"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031EDB59"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7C7A8EDB"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29</w:t>
            </w:r>
          </w:p>
        </w:tc>
        <w:tc>
          <w:tcPr>
            <w:tcW w:w="884" w:type="pct"/>
            <w:tcBorders>
              <w:top w:val="nil"/>
              <w:bottom w:val="nil"/>
            </w:tcBorders>
            <w:noWrap/>
            <w:vAlign w:val="center"/>
            <w:hideMark/>
          </w:tcPr>
          <w:p w14:paraId="04C7696A"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w:t>
            </w:r>
          </w:p>
        </w:tc>
        <w:tc>
          <w:tcPr>
            <w:tcW w:w="1002" w:type="pct"/>
            <w:tcBorders>
              <w:top w:val="nil"/>
              <w:bottom w:val="nil"/>
            </w:tcBorders>
            <w:noWrap/>
            <w:vAlign w:val="center"/>
            <w:hideMark/>
          </w:tcPr>
          <w:p w14:paraId="7123B2BD"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 (2)</w:t>
            </w:r>
          </w:p>
        </w:tc>
        <w:tc>
          <w:tcPr>
            <w:tcW w:w="574" w:type="pct"/>
            <w:tcBorders>
              <w:top w:val="nil"/>
              <w:bottom w:val="nil"/>
            </w:tcBorders>
            <w:noWrap/>
            <w:vAlign w:val="center"/>
            <w:hideMark/>
          </w:tcPr>
          <w:p w14:paraId="018CF573"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17B0E8C3"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 (1)</w:t>
            </w:r>
          </w:p>
        </w:tc>
        <w:tc>
          <w:tcPr>
            <w:tcW w:w="543" w:type="pct"/>
            <w:tcBorders>
              <w:top w:val="nil"/>
              <w:bottom w:val="nil"/>
            </w:tcBorders>
            <w:noWrap/>
            <w:vAlign w:val="center"/>
            <w:hideMark/>
          </w:tcPr>
          <w:p w14:paraId="78DE4C37"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3CD9937D"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nil"/>
            </w:tcBorders>
            <w:noWrap/>
            <w:vAlign w:val="center"/>
            <w:hideMark/>
          </w:tcPr>
          <w:p w14:paraId="51D19CDA"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30</w:t>
            </w:r>
          </w:p>
        </w:tc>
        <w:tc>
          <w:tcPr>
            <w:tcW w:w="884" w:type="pct"/>
            <w:tcBorders>
              <w:top w:val="nil"/>
              <w:bottom w:val="nil"/>
            </w:tcBorders>
            <w:noWrap/>
            <w:vAlign w:val="center"/>
            <w:hideMark/>
          </w:tcPr>
          <w:p w14:paraId="717B47E3"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 (2)</w:t>
            </w:r>
          </w:p>
        </w:tc>
        <w:tc>
          <w:tcPr>
            <w:tcW w:w="1002" w:type="pct"/>
            <w:tcBorders>
              <w:top w:val="nil"/>
              <w:bottom w:val="nil"/>
            </w:tcBorders>
            <w:noWrap/>
            <w:vAlign w:val="center"/>
            <w:hideMark/>
          </w:tcPr>
          <w:p w14:paraId="2181C781"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 (2)</w:t>
            </w:r>
          </w:p>
        </w:tc>
        <w:tc>
          <w:tcPr>
            <w:tcW w:w="574" w:type="pct"/>
            <w:tcBorders>
              <w:top w:val="nil"/>
              <w:bottom w:val="nil"/>
            </w:tcBorders>
            <w:noWrap/>
            <w:vAlign w:val="center"/>
            <w:hideMark/>
          </w:tcPr>
          <w:p w14:paraId="0ACF530B"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nil"/>
            </w:tcBorders>
            <w:noWrap/>
            <w:vAlign w:val="center"/>
            <w:hideMark/>
          </w:tcPr>
          <w:p w14:paraId="4EB182CB"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 (2)</w:t>
            </w:r>
          </w:p>
        </w:tc>
        <w:tc>
          <w:tcPr>
            <w:tcW w:w="543" w:type="pct"/>
            <w:tcBorders>
              <w:top w:val="nil"/>
              <w:bottom w:val="nil"/>
            </w:tcBorders>
            <w:noWrap/>
            <w:vAlign w:val="center"/>
            <w:hideMark/>
          </w:tcPr>
          <w:p w14:paraId="0AF38FA0" w14:textId="77777777" w:rsidR="00714572" w:rsidRPr="00714572" w:rsidRDefault="00714572" w:rsidP="0006114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r w:rsidR="00714572" w:rsidRPr="00714572" w14:paraId="1C26D8BF"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844" w:type="pct"/>
            <w:tcBorders>
              <w:top w:val="nil"/>
              <w:bottom w:val="single" w:sz="8" w:space="0" w:color="000000"/>
            </w:tcBorders>
            <w:noWrap/>
            <w:vAlign w:val="center"/>
            <w:hideMark/>
          </w:tcPr>
          <w:p w14:paraId="01FBFC41" w14:textId="77777777" w:rsidR="00714572" w:rsidRPr="00714572" w:rsidRDefault="00714572" w:rsidP="00061147">
            <w:pPr>
              <w:ind w:firstLine="0"/>
              <w:jc w:val="center"/>
              <w:rPr>
                <w:rFonts w:eastAsia="Times New Roman" w:cs="Times New Roman"/>
                <w:color w:val="000000"/>
                <w:szCs w:val="24"/>
              </w:rPr>
            </w:pPr>
            <w:r w:rsidRPr="00714572">
              <w:rPr>
                <w:rFonts w:eastAsia="Times New Roman" w:cs="Times New Roman"/>
                <w:color w:val="000000"/>
                <w:szCs w:val="24"/>
              </w:rPr>
              <w:t>31</w:t>
            </w:r>
          </w:p>
        </w:tc>
        <w:tc>
          <w:tcPr>
            <w:tcW w:w="884" w:type="pct"/>
            <w:tcBorders>
              <w:top w:val="nil"/>
              <w:bottom w:val="single" w:sz="8" w:space="0" w:color="000000"/>
            </w:tcBorders>
            <w:noWrap/>
            <w:vAlign w:val="center"/>
            <w:hideMark/>
          </w:tcPr>
          <w:p w14:paraId="3B08F4EC"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1002" w:type="pct"/>
            <w:tcBorders>
              <w:top w:val="nil"/>
              <w:bottom w:val="single" w:sz="8" w:space="0" w:color="000000"/>
            </w:tcBorders>
            <w:noWrap/>
            <w:vAlign w:val="center"/>
            <w:hideMark/>
          </w:tcPr>
          <w:p w14:paraId="61A8DB20"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1/3</w:t>
            </w:r>
          </w:p>
        </w:tc>
        <w:tc>
          <w:tcPr>
            <w:tcW w:w="574" w:type="pct"/>
            <w:tcBorders>
              <w:top w:val="nil"/>
              <w:bottom w:val="single" w:sz="8" w:space="0" w:color="000000"/>
            </w:tcBorders>
            <w:noWrap/>
            <w:vAlign w:val="center"/>
            <w:hideMark/>
          </w:tcPr>
          <w:p w14:paraId="25EB3FDB"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0/3</w:t>
            </w:r>
          </w:p>
        </w:tc>
        <w:tc>
          <w:tcPr>
            <w:tcW w:w="1152" w:type="pct"/>
            <w:tcBorders>
              <w:top w:val="nil"/>
              <w:bottom w:val="single" w:sz="8" w:space="0" w:color="000000"/>
            </w:tcBorders>
            <w:noWrap/>
            <w:vAlign w:val="center"/>
            <w:hideMark/>
          </w:tcPr>
          <w:p w14:paraId="4CFD773F"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2/3</w:t>
            </w:r>
          </w:p>
        </w:tc>
        <w:tc>
          <w:tcPr>
            <w:tcW w:w="543" w:type="pct"/>
            <w:tcBorders>
              <w:top w:val="nil"/>
              <w:bottom w:val="single" w:sz="8" w:space="0" w:color="000000"/>
            </w:tcBorders>
            <w:noWrap/>
            <w:vAlign w:val="center"/>
            <w:hideMark/>
          </w:tcPr>
          <w:p w14:paraId="32D478B0" w14:textId="77777777" w:rsidR="00714572" w:rsidRPr="00714572" w:rsidRDefault="00714572" w:rsidP="0006114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14572">
              <w:rPr>
                <w:rFonts w:eastAsia="Times New Roman" w:cs="Times New Roman"/>
                <w:color w:val="000000"/>
                <w:szCs w:val="24"/>
              </w:rPr>
              <w:t>3/3</w:t>
            </w:r>
          </w:p>
        </w:tc>
      </w:tr>
    </w:tbl>
    <w:p w14:paraId="26B7A749" w14:textId="14AA72D2" w:rsidR="004C6A3A" w:rsidRPr="00061147" w:rsidRDefault="00D61ADD" w:rsidP="00061147">
      <w:pPr>
        <w:ind w:firstLine="0"/>
        <w:jc w:val="left"/>
        <w:rPr>
          <w:sz w:val="22"/>
        </w:rPr>
      </w:pPr>
      <w:r w:rsidRPr="004C6A3A">
        <w:rPr>
          <w:sz w:val="22"/>
        </w:rPr>
        <w:t>PC</w:t>
      </w:r>
      <w:r>
        <w:rPr>
          <w:sz w:val="22"/>
        </w:rPr>
        <w:t xml:space="preserve"> </w:t>
      </w:r>
      <w:r w:rsidRPr="004C6A3A">
        <w:rPr>
          <w:sz w:val="22"/>
        </w:rPr>
        <w:t>= Positive Control, ASA</w:t>
      </w:r>
      <w:r>
        <w:rPr>
          <w:sz w:val="22"/>
        </w:rPr>
        <w:t xml:space="preserve"> </w:t>
      </w:r>
      <w:r w:rsidRPr="004C6A3A">
        <w:rPr>
          <w:sz w:val="22"/>
        </w:rPr>
        <w:t>= Acetyl salicylic acid, SA</w:t>
      </w:r>
      <w:r>
        <w:rPr>
          <w:sz w:val="22"/>
        </w:rPr>
        <w:t xml:space="preserve"> </w:t>
      </w:r>
      <w:r w:rsidRPr="004C6A3A">
        <w:rPr>
          <w:sz w:val="22"/>
        </w:rPr>
        <w:t>= Salicylic acid, BZA</w:t>
      </w:r>
      <w:r>
        <w:rPr>
          <w:sz w:val="22"/>
        </w:rPr>
        <w:t xml:space="preserve"> </w:t>
      </w:r>
      <w:r w:rsidR="00061147">
        <w:rPr>
          <w:sz w:val="22"/>
        </w:rPr>
        <w:t>= benzoic acid</w:t>
      </w:r>
    </w:p>
    <w:p w14:paraId="6E9951EA" w14:textId="77777777" w:rsidR="004C6A3A" w:rsidRDefault="004C6A3A" w:rsidP="00714572"/>
    <w:p w14:paraId="18FAE071" w14:textId="60B23045" w:rsidR="00C86E3D" w:rsidRDefault="00C0111E" w:rsidP="00733966">
      <w:r>
        <w:t>When an average of responses is consider (</w:t>
      </w:r>
      <w:r>
        <w:fldChar w:fldCharType="begin"/>
      </w:r>
      <w:r>
        <w:instrText xml:space="preserve"> REF _Ref453337699 \h </w:instrText>
      </w:r>
      <w:r>
        <w:fldChar w:fldCharType="separate"/>
      </w:r>
      <w:r w:rsidR="0053144D">
        <w:t xml:space="preserve">Table </w:t>
      </w:r>
      <w:r w:rsidR="0053144D">
        <w:rPr>
          <w:noProof/>
        </w:rPr>
        <w:t>15</w:t>
      </w:r>
      <w:r>
        <w:fldChar w:fldCharType="end"/>
      </w:r>
      <w:r>
        <w:t xml:space="preserve">) results suggest great potential for the mixture of 3:1 mixture of acetic acid and acetyl salicylic acid. </w:t>
      </w:r>
      <w:r w:rsidR="00C86E3D">
        <w:t>Out of 32 canines evaluated, 90% of them either alerted or showed interest</w:t>
      </w:r>
      <w:r w:rsidR="0055041B">
        <w:t xml:space="preserve"> to the mixture</w:t>
      </w:r>
      <w:r w:rsidR="00C86E3D">
        <w:t xml:space="preserve">. </w:t>
      </w:r>
    </w:p>
    <w:p w14:paraId="31F61DB3" w14:textId="77777777" w:rsidR="00733966" w:rsidRDefault="00733966" w:rsidP="00733966"/>
    <w:p w14:paraId="2B6F78F0" w14:textId="62570C37" w:rsidR="00027335" w:rsidRDefault="00027335" w:rsidP="002F1503">
      <w:pPr>
        <w:pStyle w:val="Caption"/>
      </w:pPr>
      <w:bookmarkStart w:id="176" w:name="_Ref453337699"/>
      <w:bookmarkStart w:id="177" w:name="_Toc467151313"/>
      <w:r>
        <w:t xml:space="preserve">Table </w:t>
      </w:r>
      <w:fldSimple w:instr=" SEQ Table \* ARABIC ">
        <w:r w:rsidR="0053144D">
          <w:rPr>
            <w:noProof/>
          </w:rPr>
          <w:t>15</w:t>
        </w:r>
      </w:fldSimple>
      <w:bookmarkEnd w:id="176"/>
      <w:r>
        <w:t xml:space="preserve">. </w:t>
      </w:r>
      <w:r w:rsidRPr="00C170D9">
        <w:t>Odor Recognition Test</w:t>
      </w:r>
      <w:r w:rsidR="007F251B">
        <w:t xml:space="preserve"> (Average)</w:t>
      </w:r>
      <w:r w:rsidRPr="00C170D9">
        <w:t xml:space="preserve">: </w:t>
      </w:r>
      <w:r w:rsidR="00802896">
        <w:t>Pseudo Heroin</w:t>
      </w:r>
      <w:r w:rsidRPr="00C170D9">
        <w:t xml:space="preserve"> (n=</w:t>
      </w:r>
      <w:r w:rsidR="00802896">
        <w:t>32</w:t>
      </w:r>
      <w:r w:rsidRPr="00C170D9">
        <w:t>)</w:t>
      </w:r>
      <w:bookmarkEnd w:id="177"/>
    </w:p>
    <w:tbl>
      <w:tblPr>
        <w:tblStyle w:val="PlainTable21"/>
        <w:tblW w:w="5000" w:type="pct"/>
        <w:tblLook w:val="04A0" w:firstRow="1" w:lastRow="0" w:firstColumn="1" w:lastColumn="0" w:noHBand="0" w:noVBand="1"/>
      </w:tblPr>
      <w:tblGrid>
        <w:gridCol w:w="1556"/>
        <w:gridCol w:w="1629"/>
        <w:gridCol w:w="1856"/>
        <w:gridCol w:w="1524"/>
        <w:gridCol w:w="2075"/>
      </w:tblGrid>
      <w:tr w:rsidR="00027335" w:rsidRPr="00027335" w14:paraId="4A09054C" w14:textId="77777777" w:rsidTr="004A027F">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909" w:type="pct"/>
            <w:tcBorders>
              <w:top w:val="single" w:sz="4" w:space="0" w:color="7F7F7F" w:themeColor="text1" w:themeTint="80"/>
              <w:bottom w:val="single" w:sz="4" w:space="0" w:color="auto"/>
            </w:tcBorders>
            <w:noWrap/>
            <w:vAlign w:val="center"/>
            <w:hideMark/>
          </w:tcPr>
          <w:p w14:paraId="51BD0DB2" w14:textId="1DD8FAF0" w:rsidR="00027335" w:rsidRPr="00802896" w:rsidRDefault="00802896" w:rsidP="00802896">
            <w:pPr>
              <w:ind w:firstLine="0"/>
              <w:jc w:val="center"/>
              <w:rPr>
                <w:rFonts w:eastAsia="Times New Roman" w:cs="Times New Roman"/>
                <w:b w:val="0"/>
                <w:szCs w:val="24"/>
              </w:rPr>
            </w:pPr>
            <w:r w:rsidRPr="00802896">
              <w:rPr>
                <w:rFonts w:eastAsia="Times New Roman" w:cs="Times New Roman"/>
                <w:b w:val="0"/>
                <w:szCs w:val="24"/>
              </w:rPr>
              <w:t>Training Aids</w:t>
            </w:r>
          </w:p>
        </w:tc>
        <w:tc>
          <w:tcPr>
            <w:tcW w:w="922" w:type="pct"/>
            <w:tcBorders>
              <w:top w:val="single" w:sz="4" w:space="0" w:color="7F7F7F" w:themeColor="text1" w:themeTint="80"/>
              <w:bottom w:val="single" w:sz="4" w:space="0" w:color="auto"/>
            </w:tcBorders>
            <w:noWrap/>
            <w:vAlign w:val="center"/>
            <w:hideMark/>
          </w:tcPr>
          <w:p w14:paraId="5CC33430" w14:textId="77777777" w:rsidR="00027335" w:rsidRPr="00802896" w:rsidRDefault="00027335" w:rsidP="0080289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Cs w:val="24"/>
              </w:rPr>
            </w:pPr>
            <w:r w:rsidRPr="00802896">
              <w:rPr>
                <w:rFonts w:eastAsia="Times New Roman" w:cs="Times New Roman"/>
                <w:b w:val="0"/>
                <w:szCs w:val="24"/>
              </w:rPr>
              <w:t>Alert Rate (%)</w:t>
            </w:r>
          </w:p>
        </w:tc>
        <w:tc>
          <w:tcPr>
            <w:tcW w:w="1061" w:type="pct"/>
            <w:tcBorders>
              <w:top w:val="single" w:sz="4" w:space="0" w:color="7F7F7F" w:themeColor="text1" w:themeTint="80"/>
              <w:bottom w:val="single" w:sz="4" w:space="0" w:color="auto"/>
            </w:tcBorders>
            <w:noWrap/>
            <w:vAlign w:val="center"/>
            <w:hideMark/>
          </w:tcPr>
          <w:p w14:paraId="47B5FD10" w14:textId="77777777" w:rsidR="00027335" w:rsidRPr="00802896" w:rsidRDefault="00027335" w:rsidP="0080289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Cs w:val="24"/>
              </w:rPr>
            </w:pPr>
            <w:r w:rsidRPr="00802896">
              <w:rPr>
                <w:rFonts w:eastAsia="Times New Roman" w:cs="Times New Roman"/>
                <w:b w:val="0"/>
                <w:szCs w:val="24"/>
              </w:rPr>
              <w:t>Interest Rate (%)</w:t>
            </w:r>
          </w:p>
        </w:tc>
        <w:tc>
          <w:tcPr>
            <w:tcW w:w="896" w:type="pct"/>
            <w:tcBorders>
              <w:top w:val="single" w:sz="4" w:space="0" w:color="7F7F7F" w:themeColor="text1" w:themeTint="80"/>
              <w:bottom w:val="single" w:sz="4" w:space="0" w:color="auto"/>
            </w:tcBorders>
            <w:vAlign w:val="center"/>
            <w:hideMark/>
          </w:tcPr>
          <w:p w14:paraId="2BBA30AC" w14:textId="77777777" w:rsidR="00027335" w:rsidRPr="00802896" w:rsidRDefault="00027335" w:rsidP="0080289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Cs w:val="24"/>
              </w:rPr>
            </w:pPr>
            <w:r w:rsidRPr="00802896">
              <w:rPr>
                <w:rFonts w:eastAsia="Times New Roman" w:cs="Times New Roman"/>
                <w:b w:val="0"/>
                <w:szCs w:val="24"/>
              </w:rPr>
              <w:t>No Alert Rate (%)</w:t>
            </w:r>
          </w:p>
        </w:tc>
        <w:tc>
          <w:tcPr>
            <w:tcW w:w="1212" w:type="pct"/>
            <w:tcBorders>
              <w:top w:val="single" w:sz="4" w:space="0" w:color="7F7F7F" w:themeColor="text1" w:themeTint="80"/>
              <w:bottom w:val="single" w:sz="4" w:space="0" w:color="auto"/>
            </w:tcBorders>
            <w:vAlign w:val="center"/>
            <w:hideMark/>
          </w:tcPr>
          <w:p w14:paraId="20E9F281" w14:textId="77777777" w:rsidR="00027335" w:rsidRPr="00802896" w:rsidRDefault="00027335" w:rsidP="0080289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Cs w:val="24"/>
              </w:rPr>
            </w:pPr>
            <w:r w:rsidRPr="00802896">
              <w:rPr>
                <w:rFonts w:eastAsia="Times New Roman" w:cs="Times New Roman"/>
                <w:b w:val="0"/>
                <w:szCs w:val="24"/>
              </w:rPr>
              <w:t>Combined Rate of Detection (%)</w:t>
            </w:r>
          </w:p>
        </w:tc>
      </w:tr>
      <w:tr w:rsidR="004C6A3A" w:rsidRPr="00027335" w14:paraId="0A4E49D3"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9" w:type="pct"/>
            <w:tcBorders>
              <w:top w:val="single" w:sz="4" w:space="0" w:color="auto"/>
              <w:bottom w:val="nil"/>
            </w:tcBorders>
            <w:shd w:val="clear" w:color="auto" w:fill="F2F2F2" w:themeFill="background1" w:themeFillShade="F2"/>
            <w:vAlign w:val="center"/>
            <w:hideMark/>
          </w:tcPr>
          <w:p w14:paraId="571D048F" w14:textId="77777777" w:rsidR="00027335" w:rsidRPr="00027335" w:rsidRDefault="00027335" w:rsidP="00802896">
            <w:pPr>
              <w:ind w:firstLine="0"/>
              <w:jc w:val="center"/>
              <w:rPr>
                <w:rFonts w:eastAsia="Times New Roman" w:cs="Times New Roman"/>
                <w:color w:val="000000"/>
                <w:szCs w:val="24"/>
              </w:rPr>
            </w:pPr>
            <w:r w:rsidRPr="00027335">
              <w:rPr>
                <w:rFonts w:eastAsia="Times New Roman" w:cs="Times New Roman"/>
                <w:color w:val="000000"/>
                <w:szCs w:val="24"/>
              </w:rPr>
              <w:t>PC</w:t>
            </w:r>
          </w:p>
        </w:tc>
        <w:tc>
          <w:tcPr>
            <w:tcW w:w="922" w:type="pct"/>
            <w:tcBorders>
              <w:top w:val="single" w:sz="4" w:space="0" w:color="auto"/>
              <w:bottom w:val="nil"/>
            </w:tcBorders>
            <w:shd w:val="clear" w:color="auto" w:fill="F2F2F2" w:themeFill="background1" w:themeFillShade="F2"/>
            <w:noWrap/>
            <w:vAlign w:val="center"/>
            <w:hideMark/>
          </w:tcPr>
          <w:p w14:paraId="0F44B486"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100</w:t>
            </w:r>
          </w:p>
        </w:tc>
        <w:tc>
          <w:tcPr>
            <w:tcW w:w="1061" w:type="pct"/>
            <w:tcBorders>
              <w:top w:val="single" w:sz="4" w:space="0" w:color="auto"/>
              <w:bottom w:val="nil"/>
            </w:tcBorders>
            <w:shd w:val="clear" w:color="auto" w:fill="F2F2F2" w:themeFill="background1" w:themeFillShade="F2"/>
            <w:noWrap/>
            <w:vAlign w:val="center"/>
            <w:hideMark/>
          </w:tcPr>
          <w:p w14:paraId="59CE3299"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c>
          <w:tcPr>
            <w:tcW w:w="896" w:type="pct"/>
            <w:tcBorders>
              <w:top w:val="single" w:sz="4" w:space="0" w:color="auto"/>
              <w:bottom w:val="nil"/>
            </w:tcBorders>
            <w:shd w:val="clear" w:color="auto" w:fill="F2F2F2" w:themeFill="background1" w:themeFillShade="F2"/>
            <w:noWrap/>
            <w:vAlign w:val="center"/>
            <w:hideMark/>
          </w:tcPr>
          <w:p w14:paraId="56780114"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c>
          <w:tcPr>
            <w:tcW w:w="1212" w:type="pct"/>
            <w:tcBorders>
              <w:top w:val="single" w:sz="4" w:space="0" w:color="auto"/>
              <w:bottom w:val="nil"/>
            </w:tcBorders>
            <w:shd w:val="clear" w:color="auto" w:fill="F2F2F2" w:themeFill="background1" w:themeFillShade="F2"/>
            <w:noWrap/>
            <w:vAlign w:val="center"/>
            <w:hideMark/>
          </w:tcPr>
          <w:p w14:paraId="54CE52E0"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100</w:t>
            </w:r>
          </w:p>
        </w:tc>
      </w:tr>
      <w:tr w:rsidR="004C6A3A" w:rsidRPr="00027335" w14:paraId="69905517"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909" w:type="pct"/>
            <w:tcBorders>
              <w:top w:val="nil"/>
              <w:bottom w:val="nil"/>
            </w:tcBorders>
            <w:vAlign w:val="center"/>
            <w:hideMark/>
          </w:tcPr>
          <w:p w14:paraId="7872CD16" w14:textId="77777777" w:rsidR="00027335" w:rsidRPr="00027335" w:rsidRDefault="00027335" w:rsidP="00802896">
            <w:pPr>
              <w:ind w:firstLine="0"/>
              <w:jc w:val="center"/>
              <w:rPr>
                <w:rFonts w:eastAsia="Times New Roman" w:cs="Times New Roman"/>
                <w:color w:val="000000"/>
                <w:szCs w:val="24"/>
              </w:rPr>
            </w:pPr>
            <w:r w:rsidRPr="00027335">
              <w:rPr>
                <w:rFonts w:eastAsia="Times New Roman" w:cs="Times New Roman"/>
                <w:color w:val="000000"/>
                <w:szCs w:val="24"/>
              </w:rPr>
              <w:t>ASA</w:t>
            </w:r>
          </w:p>
        </w:tc>
        <w:tc>
          <w:tcPr>
            <w:tcW w:w="922" w:type="pct"/>
            <w:tcBorders>
              <w:top w:val="nil"/>
              <w:bottom w:val="nil"/>
            </w:tcBorders>
            <w:noWrap/>
            <w:vAlign w:val="center"/>
            <w:hideMark/>
          </w:tcPr>
          <w:p w14:paraId="6732AFFD"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60</w:t>
            </w:r>
          </w:p>
        </w:tc>
        <w:tc>
          <w:tcPr>
            <w:tcW w:w="1061" w:type="pct"/>
            <w:tcBorders>
              <w:top w:val="nil"/>
              <w:bottom w:val="nil"/>
            </w:tcBorders>
            <w:noWrap/>
            <w:vAlign w:val="center"/>
            <w:hideMark/>
          </w:tcPr>
          <w:p w14:paraId="1E966570"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30</w:t>
            </w:r>
          </w:p>
        </w:tc>
        <w:tc>
          <w:tcPr>
            <w:tcW w:w="896" w:type="pct"/>
            <w:tcBorders>
              <w:top w:val="nil"/>
              <w:bottom w:val="nil"/>
            </w:tcBorders>
            <w:noWrap/>
            <w:vAlign w:val="center"/>
            <w:hideMark/>
          </w:tcPr>
          <w:p w14:paraId="0ABE3C14"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c>
          <w:tcPr>
            <w:tcW w:w="1212" w:type="pct"/>
            <w:tcBorders>
              <w:top w:val="nil"/>
              <w:bottom w:val="nil"/>
            </w:tcBorders>
            <w:noWrap/>
            <w:vAlign w:val="center"/>
            <w:hideMark/>
          </w:tcPr>
          <w:p w14:paraId="3F137C32"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90</w:t>
            </w:r>
          </w:p>
        </w:tc>
      </w:tr>
      <w:tr w:rsidR="004C6A3A" w:rsidRPr="00027335" w14:paraId="5F913D9B"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9" w:type="pct"/>
            <w:tcBorders>
              <w:top w:val="nil"/>
              <w:bottom w:val="nil"/>
            </w:tcBorders>
            <w:shd w:val="clear" w:color="auto" w:fill="F2F2F2" w:themeFill="background1" w:themeFillShade="F2"/>
            <w:vAlign w:val="center"/>
            <w:hideMark/>
          </w:tcPr>
          <w:p w14:paraId="611D45C5" w14:textId="77777777" w:rsidR="00027335" w:rsidRPr="00027335" w:rsidRDefault="00027335" w:rsidP="00802896">
            <w:pPr>
              <w:ind w:firstLine="0"/>
              <w:jc w:val="center"/>
              <w:rPr>
                <w:rFonts w:eastAsia="Times New Roman" w:cs="Times New Roman"/>
                <w:color w:val="000000"/>
                <w:szCs w:val="24"/>
              </w:rPr>
            </w:pPr>
            <w:r w:rsidRPr="00027335">
              <w:rPr>
                <w:rFonts w:eastAsia="Times New Roman" w:cs="Times New Roman"/>
                <w:color w:val="000000"/>
                <w:szCs w:val="24"/>
              </w:rPr>
              <w:t>SA</w:t>
            </w:r>
          </w:p>
        </w:tc>
        <w:tc>
          <w:tcPr>
            <w:tcW w:w="922" w:type="pct"/>
            <w:tcBorders>
              <w:top w:val="nil"/>
              <w:bottom w:val="nil"/>
            </w:tcBorders>
            <w:shd w:val="clear" w:color="auto" w:fill="F2F2F2" w:themeFill="background1" w:themeFillShade="F2"/>
            <w:noWrap/>
            <w:vAlign w:val="center"/>
            <w:hideMark/>
          </w:tcPr>
          <w:p w14:paraId="3B0A7E6B"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50</w:t>
            </w:r>
          </w:p>
        </w:tc>
        <w:tc>
          <w:tcPr>
            <w:tcW w:w="1061" w:type="pct"/>
            <w:tcBorders>
              <w:top w:val="nil"/>
              <w:bottom w:val="nil"/>
            </w:tcBorders>
            <w:shd w:val="clear" w:color="auto" w:fill="F2F2F2" w:themeFill="background1" w:themeFillShade="F2"/>
            <w:noWrap/>
            <w:vAlign w:val="center"/>
            <w:hideMark/>
          </w:tcPr>
          <w:p w14:paraId="1CA09F46"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20</w:t>
            </w:r>
          </w:p>
        </w:tc>
        <w:tc>
          <w:tcPr>
            <w:tcW w:w="896" w:type="pct"/>
            <w:tcBorders>
              <w:top w:val="nil"/>
              <w:bottom w:val="nil"/>
            </w:tcBorders>
            <w:shd w:val="clear" w:color="auto" w:fill="F2F2F2" w:themeFill="background1" w:themeFillShade="F2"/>
            <w:noWrap/>
            <w:vAlign w:val="center"/>
            <w:hideMark/>
          </w:tcPr>
          <w:p w14:paraId="590AF015"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20</w:t>
            </w:r>
          </w:p>
        </w:tc>
        <w:tc>
          <w:tcPr>
            <w:tcW w:w="1212" w:type="pct"/>
            <w:tcBorders>
              <w:top w:val="nil"/>
              <w:bottom w:val="nil"/>
            </w:tcBorders>
            <w:shd w:val="clear" w:color="auto" w:fill="F2F2F2" w:themeFill="background1" w:themeFillShade="F2"/>
            <w:noWrap/>
            <w:vAlign w:val="center"/>
            <w:hideMark/>
          </w:tcPr>
          <w:p w14:paraId="13A9438D"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70</w:t>
            </w:r>
          </w:p>
        </w:tc>
      </w:tr>
      <w:tr w:rsidR="004C6A3A" w:rsidRPr="00027335" w14:paraId="34E021A4" w14:textId="77777777" w:rsidTr="004A027F">
        <w:trPr>
          <w:trHeight w:val="432"/>
        </w:trPr>
        <w:tc>
          <w:tcPr>
            <w:cnfStyle w:val="001000000000" w:firstRow="0" w:lastRow="0" w:firstColumn="1" w:lastColumn="0" w:oddVBand="0" w:evenVBand="0" w:oddHBand="0" w:evenHBand="0" w:firstRowFirstColumn="0" w:firstRowLastColumn="0" w:lastRowFirstColumn="0" w:lastRowLastColumn="0"/>
            <w:tcW w:w="909" w:type="pct"/>
            <w:tcBorders>
              <w:top w:val="nil"/>
              <w:bottom w:val="nil"/>
            </w:tcBorders>
            <w:vAlign w:val="center"/>
            <w:hideMark/>
          </w:tcPr>
          <w:p w14:paraId="61F544CA" w14:textId="77777777" w:rsidR="00027335" w:rsidRPr="00027335" w:rsidRDefault="00027335" w:rsidP="00802896">
            <w:pPr>
              <w:ind w:firstLine="0"/>
              <w:jc w:val="center"/>
              <w:rPr>
                <w:rFonts w:eastAsia="Times New Roman" w:cs="Times New Roman"/>
                <w:color w:val="000000"/>
                <w:szCs w:val="24"/>
              </w:rPr>
            </w:pPr>
            <w:r w:rsidRPr="00027335">
              <w:rPr>
                <w:rFonts w:eastAsia="Times New Roman" w:cs="Times New Roman"/>
                <w:color w:val="000000"/>
                <w:szCs w:val="24"/>
              </w:rPr>
              <w:t>BZA</w:t>
            </w:r>
          </w:p>
        </w:tc>
        <w:tc>
          <w:tcPr>
            <w:tcW w:w="922" w:type="pct"/>
            <w:tcBorders>
              <w:top w:val="nil"/>
              <w:bottom w:val="nil"/>
            </w:tcBorders>
            <w:noWrap/>
            <w:vAlign w:val="center"/>
            <w:hideMark/>
          </w:tcPr>
          <w:p w14:paraId="195CDF4A"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50</w:t>
            </w:r>
          </w:p>
        </w:tc>
        <w:tc>
          <w:tcPr>
            <w:tcW w:w="1061" w:type="pct"/>
            <w:tcBorders>
              <w:top w:val="nil"/>
              <w:bottom w:val="nil"/>
            </w:tcBorders>
            <w:noWrap/>
            <w:vAlign w:val="center"/>
            <w:hideMark/>
          </w:tcPr>
          <w:p w14:paraId="1AEECE8F"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10</w:t>
            </w:r>
          </w:p>
        </w:tc>
        <w:tc>
          <w:tcPr>
            <w:tcW w:w="896" w:type="pct"/>
            <w:tcBorders>
              <w:top w:val="nil"/>
              <w:bottom w:val="nil"/>
            </w:tcBorders>
            <w:noWrap/>
            <w:vAlign w:val="center"/>
            <w:hideMark/>
          </w:tcPr>
          <w:p w14:paraId="56771206"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30</w:t>
            </w:r>
          </w:p>
        </w:tc>
        <w:tc>
          <w:tcPr>
            <w:tcW w:w="1212" w:type="pct"/>
            <w:tcBorders>
              <w:top w:val="nil"/>
              <w:bottom w:val="nil"/>
            </w:tcBorders>
            <w:noWrap/>
            <w:vAlign w:val="center"/>
            <w:hideMark/>
          </w:tcPr>
          <w:p w14:paraId="30FB545C" w14:textId="77777777" w:rsidR="00027335" w:rsidRPr="00027335" w:rsidRDefault="00027335" w:rsidP="0080289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60</w:t>
            </w:r>
          </w:p>
        </w:tc>
      </w:tr>
      <w:tr w:rsidR="004C6A3A" w:rsidRPr="00027335" w14:paraId="30580235" w14:textId="77777777" w:rsidTr="004A027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09" w:type="pct"/>
            <w:tcBorders>
              <w:top w:val="nil"/>
              <w:bottom w:val="single" w:sz="4" w:space="0" w:color="auto"/>
            </w:tcBorders>
            <w:shd w:val="clear" w:color="auto" w:fill="F2F2F2" w:themeFill="background1" w:themeFillShade="F2"/>
            <w:noWrap/>
            <w:vAlign w:val="center"/>
            <w:hideMark/>
          </w:tcPr>
          <w:p w14:paraId="157770B7" w14:textId="77777777" w:rsidR="00027335" w:rsidRPr="00027335" w:rsidRDefault="00027335" w:rsidP="00802896">
            <w:pPr>
              <w:ind w:firstLine="0"/>
              <w:jc w:val="center"/>
              <w:rPr>
                <w:rFonts w:eastAsia="Times New Roman" w:cs="Times New Roman"/>
                <w:color w:val="000000"/>
                <w:szCs w:val="24"/>
              </w:rPr>
            </w:pPr>
            <w:r w:rsidRPr="00027335">
              <w:rPr>
                <w:rFonts w:eastAsia="Times New Roman" w:cs="Times New Roman"/>
                <w:color w:val="000000"/>
                <w:szCs w:val="24"/>
              </w:rPr>
              <w:t>Blank</w:t>
            </w:r>
          </w:p>
        </w:tc>
        <w:tc>
          <w:tcPr>
            <w:tcW w:w="922" w:type="pct"/>
            <w:tcBorders>
              <w:top w:val="nil"/>
              <w:bottom w:val="single" w:sz="4" w:space="0" w:color="auto"/>
            </w:tcBorders>
            <w:shd w:val="clear" w:color="auto" w:fill="F2F2F2" w:themeFill="background1" w:themeFillShade="F2"/>
            <w:noWrap/>
            <w:vAlign w:val="center"/>
            <w:hideMark/>
          </w:tcPr>
          <w:p w14:paraId="222BD1AF"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c>
          <w:tcPr>
            <w:tcW w:w="1061" w:type="pct"/>
            <w:tcBorders>
              <w:top w:val="nil"/>
              <w:bottom w:val="single" w:sz="4" w:space="0" w:color="auto"/>
            </w:tcBorders>
            <w:shd w:val="clear" w:color="auto" w:fill="F2F2F2" w:themeFill="background1" w:themeFillShade="F2"/>
            <w:noWrap/>
            <w:vAlign w:val="center"/>
            <w:hideMark/>
          </w:tcPr>
          <w:p w14:paraId="0617D8B5"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c>
          <w:tcPr>
            <w:tcW w:w="896" w:type="pct"/>
            <w:tcBorders>
              <w:top w:val="nil"/>
              <w:bottom w:val="single" w:sz="4" w:space="0" w:color="auto"/>
            </w:tcBorders>
            <w:shd w:val="clear" w:color="auto" w:fill="F2F2F2" w:themeFill="background1" w:themeFillShade="F2"/>
            <w:noWrap/>
            <w:vAlign w:val="center"/>
            <w:hideMark/>
          </w:tcPr>
          <w:p w14:paraId="5BE138B9"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80</w:t>
            </w:r>
          </w:p>
        </w:tc>
        <w:tc>
          <w:tcPr>
            <w:tcW w:w="1212" w:type="pct"/>
            <w:tcBorders>
              <w:top w:val="nil"/>
              <w:bottom w:val="single" w:sz="4" w:space="0" w:color="auto"/>
            </w:tcBorders>
            <w:shd w:val="clear" w:color="auto" w:fill="F2F2F2" w:themeFill="background1" w:themeFillShade="F2"/>
            <w:noWrap/>
            <w:vAlign w:val="center"/>
            <w:hideMark/>
          </w:tcPr>
          <w:p w14:paraId="6A49E80C" w14:textId="77777777" w:rsidR="00027335" w:rsidRPr="00027335" w:rsidRDefault="00027335" w:rsidP="0080289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27335">
              <w:rPr>
                <w:rFonts w:eastAsia="Times New Roman" w:cs="Times New Roman"/>
                <w:color w:val="000000"/>
                <w:szCs w:val="24"/>
              </w:rPr>
              <w:t>0</w:t>
            </w:r>
          </w:p>
        </w:tc>
      </w:tr>
    </w:tbl>
    <w:p w14:paraId="237999FC" w14:textId="2774F99E" w:rsidR="00BD08A8" w:rsidRPr="00BD08A8" w:rsidRDefault="004C6A3A" w:rsidP="00733966">
      <w:pPr>
        <w:ind w:firstLine="0"/>
        <w:jc w:val="left"/>
        <w:rPr>
          <w:sz w:val="22"/>
        </w:rPr>
      </w:pPr>
      <w:r w:rsidRPr="004C6A3A">
        <w:rPr>
          <w:sz w:val="22"/>
        </w:rPr>
        <w:t>PC</w:t>
      </w:r>
      <w:r w:rsidR="00371969">
        <w:rPr>
          <w:sz w:val="22"/>
        </w:rPr>
        <w:t xml:space="preserve"> </w:t>
      </w:r>
      <w:r w:rsidRPr="004C6A3A">
        <w:rPr>
          <w:sz w:val="22"/>
        </w:rPr>
        <w:t>= Positive Control, ASA</w:t>
      </w:r>
      <w:r w:rsidR="00371969">
        <w:rPr>
          <w:sz w:val="22"/>
        </w:rPr>
        <w:t xml:space="preserve"> </w:t>
      </w:r>
      <w:r w:rsidRPr="004C6A3A">
        <w:rPr>
          <w:sz w:val="22"/>
        </w:rPr>
        <w:t>= Acetyl salicylic acid, SA</w:t>
      </w:r>
      <w:r w:rsidR="00371969">
        <w:rPr>
          <w:sz w:val="22"/>
        </w:rPr>
        <w:t xml:space="preserve"> </w:t>
      </w:r>
      <w:r w:rsidR="00371969" w:rsidRPr="004C6A3A">
        <w:rPr>
          <w:sz w:val="22"/>
        </w:rPr>
        <w:t>= Salicylic</w:t>
      </w:r>
      <w:r w:rsidRPr="004C6A3A">
        <w:rPr>
          <w:sz w:val="22"/>
        </w:rPr>
        <w:t xml:space="preserve"> acid, BZA</w:t>
      </w:r>
      <w:r w:rsidR="00371969">
        <w:rPr>
          <w:sz w:val="22"/>
        </w:rPr>
        <w:t xml:space="preserve"> </w:t>
      </w:r>
      <w:r w:rsidRPr="004C6A3A">
        <w:rPr>
          <w:sz w:val="22"/>
        </w:rPr>
        <w:t>= benzoic acid</w:t>
      </w:r>
    </w:p>
    <w:p w14:paraId="6DABB0DF" w14:textId="61DE7371" w:rsidR="00643587" w:rsidRDefault="00643587" w:rsidP="00E402B1">
      <w:pPr>
        <w:pStyle w:val="Heading2"/>
      </w:pPr>
      <w:bookmarkStart w:id="178" w:name="_Toc467151403"/>
      <w:r>
        <w:lastRenderedPageBreak/>
        <w:t>Conclusion</w:t>
      </w:r>
      <w:bookmarkEnd w:id="178"/>
    </w:p>
    <w:p w14:paraId="6546D63F" w14:textId="63744164" w:rsidR="00691AF5" w:rsidRDefault="0093206E" w:rsidP="0093206E">
      <w:r>
        <w:t>Odor recognition tests were used to determine if there was any compound(s) that stimulate an alert response when presented to</w:t>
      </w:r>
      <w:r w:rsidR="00856736">
        <w:t xml:space="preserve"> the</w:t>
      </w:r>
      <w:r>
        <w:t xml:space="preserve"> canines. Additionally, ORTs have been included to evaluate whether or not the canines evaluated are in adequate condition for the test, as odor that they have been trained and certified on, have been included as positive controls </w:t>
      </w:r>
      <w:r w:rsidR="00F57362">
        <w:fldChar w:fldCharType="begin"/>
      </w:r>
      <w:r w:rsidR="00310601">
        <w:instrText xml:space="preserve"> ADDIN REFMGR.CITE &lt;Refman&gt;&lt;Cite&gt;&lt;Author&gt;Rice&lt;/Author&gt;&lt;Year&gt;2015&lt;/Year&gt;&lt;RecNum&gt;149&lt;/RecNum&gt;&lt;IDText&gt;Investigating the aroma of marijuana, cocaine, and heroin for forensic applications using simultaneous multidimensional gas chromatography-mass spectrometry-olfactometry&lt;/IDText&gt;&lt;MDL Ref_Type="Thesis/Dissertation"&gt;&lt;Ref_Type&gt;Thesis/Dissertation&lt;/Ref_Type&gt;&lt;Ref_ID&gt;149&lt;/Ref_ID&gt;&lt;Title_Primary&gt;Investigating the aroma of marijuana, cocaine, and heroin for forensic applications using simultaneous multidimensional gas chromatography-mass spectrometry-olfactometry&lt;/Title_Primary&gt;&lt;Authors_Primary&gt;Rice,S.&lt;/Authors_Primary&gt;&lt;Date_Primary&gt;2015&lt;/Date_Primary&gt;&lt;Reprint&gt;Not in File&lt;/Reprint&gt;&lt;Publisher&gt;Iowa State University&lt;/Publisher&gt;&lt;ZZ_WorkformID&gt;29&lt;/ZZ_WorkformID&gt;&lt;/MDL&gt;&lt;/Cite&gt;&lt;/Refman&gt;</w:instrText>
      </w:r>
      <w:r w:rsidR="00F57362">
        <w:fldChar w:fldCharType="separate"/>
      </w:r>
      <w:r w:rsidR="003F5D42">
        <w:rPr>
          <w:noProof/>
        </w:rPr>
        <w:t>(132)</w:t>
      </w:r>
      <w:r w:rsidR="00F57362">
        <w:fldChar w:fldCharType="end"/>
      </w:r>
      <w:r w:rsidR="00856736">
        <w:t>. A</w:t>
      </w:r>
      <w:r>
        <w:t xml:space="preserve"> satisfactory</w:t>
      </w:r>
      <w:r w:rsidR="00856736">
        <w:t xml:space="preserve"> work</w:t>
      </w:r>
      <w:r>
        <w:t xml:space="preserve"> condition was considered when canines successfully alerted to the positive control. </w:t>
      </w:r>
    </w:p>
    <w:p w14:paraId="66BEF305" w14:textId="394B0703" w:rsidR="0093206E" w:rsidRDefault="00691AF5" w:rsidP="00691AF5">
      <w:r>
        <w:t xml:space="preserve">The use of VOC(s) </w:t>
      </w:r>
      <w:r w:rsidR="0093206E">
        <w:t xml:space="preserve">as training aids has been suggested as canines are known to alert to a chemical associated with the drugs rather than the </w:t>
      </w:r>
      <w:r w:rsidR="0093206E" w:rsidRPr="003F5D42">
        <w:t>parent drug</w:t>
      </w:r>
      <w:r w:rsidR="003F5D42" w:rsidRPr="003F5D42">
        <w:t xml:space="preserve"> </w:t>
      </w:r>
      <w:r w:rsidR="003F5D42" w:rsidRPr="003F5D42">
        <w:fldChar w:fldCharType="begin"/>
      </w:r>
      <w:r w:rsidR="00310601">
        <w:instrText xml:space="preserve"> ADDIN REFMGR.CITE &lt;Refman&gt;&lt;Cite&gt;&lt;Author&gt;Furton&lt;/Author&gt;&lt;Year&gt;2001&lt;/Year&gt;&lt;RecNum&gt;10&lt;/RecNum&gt;&lt;IDText&gt;The scientific foundation and efficacy of the use of canines as chemical detectors for explosives&lt;/IDText&gt;&lt;MDL Ref_Type="Journal"&gt;&lt;Ref_Type&gt;Journal&lt;/Ref_Type&gt;&lt;Ref_ID&gt;10&lt;/Ref_ID&gt;&lt;Title_Primary&gt;The scientific foundation and efficacy of the use of canines as chemical detectors for explosives&lt;/Title_Primary&gt;&lt;Authors_Primary&gt;Furton,K.G.&lt;/Authors_Primary&gt;&lt;Authors_Primary&gt;Myers,L.J.&lt;/Authors_Primary&gt;&lt;Date_Primary&gt;2001/5/10&lt;/Date_Primary&gt;&lt;Keywords&gt;Explosive detector dogs&lt;/Keywords&gt;&lt;Keywords&gt;Explosive vapor detection&lt;/Keywords&gt;&lt;Keywords&gt;Solid phase microextraction&lt;/Keywords&gt;&lt;Reprint&gt;Not in File&lt;/Reprint&gt;&lt;Start_Page&gt;487&lt;/Start_Page&gt;&lt;End_Page&gt;500&lt;/End_Page&gt;&lt;Periodical&gt;Talanta&lt;/Periodical&gt;&lt;Volume&gt;54&lt;/Volume&gt;&lt;Issue&gt;3&lt;/Issue&gt;&lt;ISSN_ISBN&gt;0039-9140&lt;/ISSN_ISBN&gt;&lt;Web_URL&gt;http://www.sciencedirect.com/science/article/pii/S0039914000005464&lt;/Web_URL&gt;&lt;ZZ_JournalStdAbbrev&gt;&lt;f name="System"&gt;Talanta&lt;/f&gt;&lt;/ZZ_JournalStdAbbrev&gt;&lt;ZZ_WorkformID&gt;1&lt;/ZZ_WorkformID&gt;&lt;/MDL&gt;&lt;/Cite&gt;&lt;/Refman&gt;</w:instrText>
      </w:r>
      <w:r w:rsidR="003F5D42" w:rsidRPr="003F5D42">
        <w:fldChar w:fldCharType="separate"/>
      </w:r>
      <w:r w:rsidR="003F5D42" w:rsidRPr="003F5D42">
        <w:rPr>
          <w:noProof/>
        </w:rPr>
        <w:t>(8)</w:t>
      </w:r>
      <w:r w:rsidR="003F5D42" w:rsidRPr="003F5D42">
        <w:fldChar w:fldCharType="end"/>
      </w:r>
      <w:r w:rsidR="00BE0A80" w:rsidRPr="003F5D42">
        <w:t>. However, nothing has</w:t>
      </w:r>
      <w:r w:rsidR="0093206E" w:rsidRPr="003F5D42">
        <w:t xml:space="preserve"> been established in regards to the number of compounds or the ratio</w:t>
      </w:r>
      <w:r w:rsidRPr="003F5D42">
        <w:t xml:space="preserve"> at which compounds could be use to mimic the scent of an illicit substance. Single</w:t>
      </w:r>
      <w:r w:rsidR="0093206E" w:rsidRPr="003F5D42">
        <w:t xml:space="preserve"> compounds </w:t>
      </w:r>
      <w:r w:rsidRPr="003F5D42">
        <w:t>and/</w:t>
      </w:r>
      <w:r w:rsidR="0093206E" w:rsidRPr="003F5D42">
        <w:t xml:space="preserve">or mixture of compounds suspected to have great potential to be used as training aids for detection canines were evaluated following </w:t>
      </w:r>
      <w:r w:rsidR="008C6566" w:rsidRPr="003F5D42">
        <w:t xml:space="preserve">SWGDOG </w:t>
      </w:r>
      <w:r w:rsidR="0093206E" w:rsidRPr="003F5D42">
        <w:t>SC8 Substance Dogs: Narcotics</w:t>
      </w:r>
      <w:r w:rsidR="003F5D42">
        <w:t xml:space="preserve"> </w:t>
      </w:r>
      <w:r w:rsidR="003F5D42">
        <w:fldChar w:fldCharType="begin"/>
      </w:r>
      <w:r w:rsidR="00310601">
        <w:instrText xml:space="preserve"> ADDIN REFMGR.CITE &lt;Refman&gt;&lt;Cite&gt;&lt;Author&gt;SWGDOG&lt;/Author&gt;&lt;Year&gt;2007&lt;/Year&gt;&lt;RecNum&gt;123&lt;/RecNum&gt;&lt;IDText&gt;SWGDOG SC8– Substance Detector Dogs&lt;/IDText&gt;&lt;MDL Ref_Type="Generic"&gt;&lt;Ref_Type&gt;Generic&lt;/Ref_Type&gt;&lt;Ref_ID&gt;123&lt;/Ref_ID&gt;&lt;Title_Primary&gt;SWGDOG SC8&amp;#x2013; Substance Detector Dogs&lt;/Title_Primary&gt;&lt;Authors_Primary&gt;SWGDOG&lt;/Authors_Primary&gt;&lt;Date_Primary&gt;2007&lt;/Date_Primary&gt;&lt;Reprint&gt;Not in File&lt;/Reprint&gt;&lt;ZZ_WorkformID&gt;33&lt;/ZZ_WorkformID&gt;&lt;/MDL&gt;&lt;/Cite&gt;&lt;/Refman&gt;</w:instrText>
      </w:r>
      <w:r w:rsidR="003F5D42">
        <w:fldChar w:fldCharType="separate"/>
      </w:r>
      <w:r w:rsidR="003F5D42">
        <w:rPr>
          <w:noProof/>
        </w:rPr>
        <w:t>(106)</w:t>
      </w:r>
      <w:r w:rsidR="003F5D42">
        <w:fldChar w:fldCharType="end"/>
      </w:r>
      <w:r w:rsidR="0093206E">
        <w:t xml:space="preserve">. Negative control (blanks) and positive control (drugs) were made </w:t>
      </w:r>
      <w:r w:rsidR="00BB25AE">
        <w:t>available separately. The ORTs performed</w:t>
      </w:r>
      <w:r w:rsidR="0093206E">
        <w:t xml:space="preserve"> throughout this study to determine the active odor in marijuana revealed that there are compounds capable to elicit an alert response from detector canines. These compound were not only found to be frequently present in the headspace of the samples, but were also the most abundant. </w:t>
      </w:r>
      <w:r w:rsidR="0093206E">
        <w:fldChar w:fldCharType="begin"/>
      </w:r>
      <w:r w:rsidR="0093206E">
        <w:instrText xml:space="preserve"> REF _Ref453071202 \h </w:instrText>
      </w:r>
      <w:r w:rsidR="0093206E">
        <w:fldChar w:fldCharType="separate"/>
      </w:r>
      <w:r w:rsidR="0053144D">
        <w:t xml:space="preserve">Table </w:t>
      </w:r>
      <w:r w:rsidR="0053144D">
        <w:rPr>
          <w:noProof/>
        </w:rPr>
        <w:t>12</w:t>
      </w:r>
      <w:r w:rsidR="0093206E">
        <w:fldChar w:fldCharType="end"/>
      </w:r>
      <w:r w:rsidR="0093206E">
        <w:t xml:space="preserve"> summarizes indoor test for eight canines tested more than once (n=27), </w:t>
      </w:r>
      <w:r w:rsidR="00BB25AE">
        <w:t xml:space="preserve">on </w:t>
      </w:r>
      <w:r w:rsidR="0093206E">
        <w:t>different days</w:t>
      </w:r>
      <w:r w:rsidR="00BB25AE">
        <w:t xml:space="preserve"> and</w:t>
      </w:r>
      <w:r w:rsidR="0093206E">
        <w:t xml:space="preserve"> in diffe</w:t>
      </w:r>
      <w:r w:rsidR="00BB25AE">
        <w:t>rent locations. Single compound</w:t>
      </w:r>
      <w:r w:rsidR="0093206E">
        <w:t xml:space="preserve"> training aids were evaluated from which limonene was the most </w:t>
      </w:r>
      <w:r w:rsidR="00BB25AE">
        <w:t>dominant</w:t>
      </w:r>
      <w:r w:rsidR="0093206E">
        <w:t xml:space="preserve">, making 100% of the canines alert or show interest to it. However, to have a training aid that represents the headspace of the marijuana samples more accurately, different mixtures involving the use of limonene where also evaluated. As it was previously </w:t>
      </w:r>
      <w:r w:rsidR="0093206E">
        <w:lastRenderedPageBreak/>
        <w:t xml:space="preserve">stated the best average response was obtained for mixture </w:t>
      </w:r>
      <w:r w:rsidR="0093206E" w:rsidRPr="007265F1">
        <w:t>C (1:1 limonene: caryophyllene)</w:t>
      </w:r>
      <w:r w:rsidR="0093206E">
        <w:t xml:space="preserve"> with a combined alert rate of 75%.</w:t>
      </w:r>
    </w:p>
    <w:p w14:paraId="3F51F4FF" w14:textId="6F538963" w:rsidR="0093206E" w:rsidRPr="0093206E" w:rsidRDefault="0093206E" w:rsidP="0093206E">
      <w:r>
        <w:t>The same protocol was followed for the evaluation of volatiles potentially responsible for the alert response of heroin by detection canines. Single-compound training aids have already been evaluated therefore, the ORTs for this particular drug was</w:t>
      </w:r>
      <w:r w:rsidR="00BB25AE">
        <w:t xml:space="preserve"> to</w:t>
      </w:r>
      <w:r>
        <w:t xml:space="preserve"> focus on the evaluation of mixture of compounds.  As depicted in </w:t>
      </w:r>
      <w:r>
        <w:fldChar w:fldCharType="begin"/>
      </w:r>
      <w:r>
        <w:instrText xml:space="preserve"> REF _Ref453337699 \h </w:instrText>
      </w:r>
      <w:r>
        <w:fldChar w:fldCharType="separate"/>
      </w:r>
      <w:r w:rsidR="0053144D">
        <w:t xml:space="preserve">Table </w:t>
      </w:r>
      <w:r w:rsidR="0053144D">
        <w:rPr>
          <w:noProof/>
        </w:rPr>
        <w:t>15</w:t>
      </w:r>
      <w:r>
        <w:fldChar w:fldCharType="end"/>
      </w:r>
      <w:r>
        <w:t xml:space="preserve"> the mixt</w:t>
      </w:r>
      <w:r w:rsidR="00691AF5">
        <w:t xml:space="preserve">ure of compounds with the best response was for 3:1 acetic acid mixture with acetyl salicylic acid with an average response of 90%. Acetic acid was frequently found to be the most abundant compound in heroin headspace while acetic salicylic acid is known to be commonly used as cutting agent. </w:t>
      </w:r>
    </w:p>
    <w:p w14:paraId="36B9A4CE" w14:textId="61C90A87" w:rsidR="00B61FC6" w:rsidRPr="0075151A" w:rsidRDefault="00B61FC6" w:rsidP="00E402B1">
      <w:pPr>
        <w:pStyle w:val="Style1"/>
        <w:rPr>
          <w:rFonts w:cs="Times New Roman"/>
          <w:szCs w:val="24"/>
        </w:rPr>
      </w:pPr>
      <w:bookmarkStart w:id="179" w:name="_Toc467151404"/>
      <w:r w:rsidRPr="0075151A">
        <w:rPr>
          <w:rFonts w:cs="Times New Roman"/>
          <w:szCs w:val="24"/>
        </w:rPr>
        <w:t>TASK 4. FORMATION OF CONTROLLED ODOR MIMIC PERMEATION SYSTEMS</w:t>
      </w:r>
      <w:bookmarkEnd w:id="179"/>
    </w:p>
    <w:p w14:paraId="2DFFB308" w14:textId="0AE39B56" w:rsidR="00643587" w:rsidRDefault="00643587" w:rsidP="00643587">
      <w:pPr>
        <w:pStyle w:val="Heading2"/>
      </w:pPr>
      <w:bookmarkStart w:id="180" w:name="_Toc467151405"/>
      <w:r>
        <w:t>Introduction</w:t>
      </w:r>
      <w:bookmarkEnd w:id="180"/>
    </w:p>
    <w:p w14:paraId="2D1B7A25" w14:textId="55304FED" w:rsidR="00381A7C" w:rsidRPr="00381A7C" w:rsidRDefault="008B3C0B" w:rsidP="00381A7C">
      <w:r w:rsidRPr="008B3C0B">
        <w:t xml:space="preserve">Characteristics of ideal training aids include: inertness for safe handling, </w:t>
      </w:r>
      <w:r w:rsidR="00055A08">
        <w:t>poses no health risk</w:t>
      </w:r>
      <w:r w:rsidRPr="008B3C0B">
        <w:t xml:space="preserve"> to the canine; generation of detectable levels of key odorant(s) with high effective</w:t>
      </w:r>
      <w:r w:rsidR="004334E2">
        <w:t>ness relative to real illicit substance</w:t>
      </w:r>
      <w:r w:rsidRPr="008B3C0B">
        <w:t xml:space="preserve"> and possesses suitable longevity </w:t>
      </w:r>
      <w:r w:rsidR="001C20FD">
        <w:fldChar w:fldCharType="begin">
          <w:fldData xml:space="preserve">PFJlZm1hbj48Q2l0ZT48QXV0aG9yPkhhcnBlcjwvQXV0aG9yPjxZZWFyPjIwMDU8L1llYXI+PFJl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</w:fldData>
        </w:fldChar>
      </w:r>
      <w:r w:rsidR="00310601">
        <w:instrText xml:space="preserve"> ADDIN REFMGR.CITE </w:instrText>
      </w:r>
      <w:r w:rsidR="00310601">
        <w:fldChar w:fldCharType="begin">
          <w:fldData xml:space="preserve">PFJlZm1hbj48Q2l0ZT48QXV0aG9yPkhhcnBlcjwvQXV0aG9yPjxZZWFyPjIwMDU8L1llYXI+PFJl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</w:fldData>
        </w:fldChar>
      </w:r>
      <w:r w:rsidR="00310601">
        <w:instrText xml:space="preserve"> ADDIN EN.CITE.DATA </w:instrText>
      </w:r>
      <w:r w:rsidR="00310601">
        <w:fldChar w:fldCharType="end"/>
      </w:r>
      <w:r w:rsidR="001C20FD">
        <w:fldChar w:fldCharType="separate"/>
      </w:r>
      <w:r w:rsidR="003F5D42">
        <w:rPr>
          <w:noProof/>
        </w:rPr>
        <w:t>(134,156,157)</w:t>
      </w:r>
      <w:r w:rsidR="001C20FD">
        <w:fldChar w:fldCharType="end"/>
      </w:r>
      <w:r w:rsidRPr="008B3C0B">
        <w:t xml:space="preserve">. </w:t>
      </w:r>
      <w:r w:rsidR="003A7BC7">
        <w:t xml:space="preserve">By using </w:t>
      </w:r>
      <w:r w:rsidR="008B7E72">
        <w:t xml:space="preserve">a combination of a good </w:t>
      </w:r>
      <w:r w:rsidR="00EB3B64">
        <w:t>absorbent material in</w:t>
      </w:r>
      <w:r w:rsidR="008B7E72">
        <w:t>side</w:t>
      </w:r>
      <w:r w:rsidR="00EB3B64">
        <w:t xml:space="preserve"> a polymer bag</w:t>
      </w:r>
      <w:r w:rsidR="008B7E72">
        <w:t>, a</w:t>
      </w:r>
      <w:r w:rsidR="00EB3B64">
        <w:t xml:space="preserve"> suitable</w:t>
      </w:r>
      <w:r w:rsidR="009472CC">
        <w:t xml:space="preserve"> training aid</w:t>
      </w:r>
      <w:r w:rsidR="00EB3B64">
        <w:t xml:space="preserve"> can be develop.</w:t>
      </w:r>
      <w:r w:rsidR="00FC14A0">
        <w:t xml:space="preserve"> </w:t>
      </w:r>
      <w:r w:rsidR="00107CE8">
        <w:t xml:space="preserve">The idea is to include an </w:t>
      </w:r>
      <w:r w:rsidR="009472CC">
        <w:t xml:space="preserve">absorbent material </w:t>
      </w:r>
      <w:r w:rsidR="00107CE8">
        <w:t xml:space="preserve">that </w:t>
      </w:r>
      <w:r w:rsidR="009472CC">
        <w:t xml:space="preserve">will retain the liquid chemical </w:t>
      </w:r>
      <w:r w:rsidR="00107CE8">
        <w:t>while the polymer bag will provide</w:t>
      </w:r>
      <w:r w:rsidR="00A7771D">
        <w:t xml:space="preserve"> a field deployable </w:t>
      </w:r>
      <w:r w:rsidR="006E6035">
        <w:t xml:space="preserve">system with </w:t>
      </w:r>
      <w:r w:rsidR="00107CE8" w:rsidRPr="004334E2">
        <w:t>reproducible source of known amounts of target odors</w:t>
      </w:r>
      <w:r w:rsidR="00107CE8">
        <w:t xml:space="preserve"> </w:t>
      </w:r>
      <w:r w:rsidR="00107CE8">
        <w:fldChar w:fldCharType="begin"/>
      </w:r>
      <w:r w:rsidR="00310601">
        <w:instrText xml:space="preserve"> ADDIN REFMGR.CITE &lt;Refman&gt;&lt;Cite&gt;&lt;Author&gt;Furton&lt;/Author&gt;&lt;Year&gt;2007&lt;/Year&gt;&lt;RecNum&gt;109&lt;/RecNum&gt;&lt;IDText&gt;Controlled Odor Mimic Permeation System&lt;/IDText&gt;&lt;MDL Ref_Type="Generic"&gt;&lt;Ref_Type&gt;Generic&lt;/Ref_Type&gt;&lt;Ref_ID&gt;109&lt;/Ref_ID&gt;&lt;Title_Primary&gt;Controlled Odor Mimic Permeation System&lt;/Title_Primary&gt;&lt;Authors_Primary&gt;Furton,K.G.&lt;/Authors_Primary&gt;&lt;Authors_Primary&gt;Harper,R.J.&lt;/Authors_Primary&gt;&lt;Date_Primary&gt;2007/7/18&lt;/Date_Primary&gt;&lt;Reprint&gt;Not in File&lt;/Reprint&gt;&lt;Publisher&gt;Google Patents&lt;/Publisher&gt;&lt;ZZ_WorkformID&gt;33&lt;/ZZ_WorkformID&gt;&lt;/MDL&gt;&lt;/Cite&gt;&lt;/Refman&gt;</w:instrText>
      </w:r>
      <w:r w:rsidR="00107CE8">
        <w:fldChar w:fldCharType="separate"/>
      </w:r>
      <w:r w:rsidR="003F5D42">
        <w:rPr>
          <w:noProof/>
        </w:rPr>
        <w:t>(112)</w:t>
      </w:r>
      <w:r w:rsidR="00107CE8">
        <w:fldChar w:fldCharType="end"/>
      </w:r>
      <w:r w:rsidR="005E4B36">
        <w:t>,</w:t>
      </w:r>
      <w:r w:rsidR="00A7771D">
        <w:t xml:space="preserve"> and less exposure to contamination</w:t>
      </w:r>
      <w:r w:rsidR="00107CE8">
        <w:t>.</w:t>
      </w:r>
      <w:r w:rsidR="00A7771D">
        <w:t xml:space="preserve"> </w:t>
      </w:r>
      <w:r w:rsidR="00A7771D" w:rsidRPr="00A7771D">
        <w:t>L</w:t>
      </w:r>
      <w:r w:rsidR="00A7771D">
        <w:t>ow-density polyethylene (LDPE) have been previously shown to allow gradual</w:t>
      </w:r>
      <w:r w:rsidR="00814455">
        <w:t xml:space="preserve"> diffusion of the odor</w:t>
      </w:r>
      <w:r w:rsidR="005E4B36">
        <w:t xml:space="preserve"> </w:t>
      </w:r>
      <w:r w:rsidR="005E4B36">
        <w:fldChar w:fldCharType="begin"/>
      </w:r>
      <w:r w:rsidR="00310601">
        <w:instrText xml:space="preserve"> ADDIN REFMGR.CITE &lt;Refman&gt;&lt;Cite&gt;&lt;Author&gt;Harper&lt;/Author&gt;&lt;Year&gt;2005&lt;/Year&gt;&lt;RecNum&gt;111&lt;/RecNum&gt;&lt;IDText&gt;Improving the scientific reliability of biological detection of explosives by Canis Familiaris: Active odour signatures and their implications&lt;/IDText&gt;&lt;MDL Ref_Type="Thesis/Dissertation"&gt;&lt;Ref_Type&gt;Thesis/Dissertation&lt;/Ref_Type&gt;&lt;Ref_ID&gt;111&lt;/Ref_ID&gt;&lt;Title_Primary&gt;Improving the scientific reliability of biological detection of explosives by Canis Familiaris: Active odour signatures and their implications&lt;/Title_Primary&gt;&lt;Authors_Primary&gt;Harper,R.J.&lt;/Authors_Primary&gt;&lt;Date_Primary&gt;2005&lt;/Date_Primary&gt;&lt;Keywords&gt;Explosives&lt;/Keywords&gt;&lt;Reprint&gt;Not in File&lt;/Reprint&gt;&lt;ZZ_WorkformID&gt;29&lt;/ZZ_WorkformID&gt;&lt;/MDL&gt;&lt;/Cite&gt;&lt;/Refman&gt;</w:instrText>
      </w:r>
      <w:r w:rsidR="005E4B36">
        <w:fldChar w:fldCharType="separate"/>
      </w:r>
      <w:r w:rsidR="003F5D42">
        <w:rPr>
          <w:noProof/>
        </w:rPr>
        <w:t>(114)</w:t>
      </w:r>
      <w:r w:rsidR="005E4B36">
        <w:fldChar w:fldCharType="end"/>
      </w:r>
      <w:r w:rsidR="00814455">
        <w:t xml:space="preserve"> and will therefore be used as </w:t>
      </w:r>
      <w:r w:rsidR="00412DA3">
        <w:t>the</w:t>
      </w:r>
      <w:r w:rsidR="00814455">
        <w:t xml:space="preserve"> permeable bag containing the compounds identified as signature odor. However,</w:t>
      </w:r>
      <w:r w:rsidR="00107CE8">
        <w:t xml:space="preserve"> </w:t>
      </w:r>
      <w:r w:rsidR="001F2E9B">
        <w:t xml:space="preserve">nothing is known about </w:t>
      </w:r>
      <w:r w:rsidR="001F2E9B">
        <w:lastRenderedPageBreak/>
        <w:t>the capability of absorbents such as alumina and/or cellulose to retain volatiles that could potentially be used as training aid</w:t>
      </w:r>
      <w:r w:rsidR="00E76E8C">
        <w:t>s</w:t>
      </w:r>
      <w:r w:rsidR="001F2E9B">
        <w:t xml:space="preserve">. </w:t>
      </w:r>
      <w:r w:rsidR="00FC14A0">
        <w:t>A</w:t>
      </w:r>
      <w:r w:rsidR="00FC14A0" w:rsidRPr="00FC14A0">
        <w:t xml:space="preserve">lumina </w:t>
      </w:r>
      <w:r w:rsidR="00FC14A0">
        <w:t>is known for its</w:t>
      </w:r>
      <w:r w:rsidR="00E76E8C">
        <w:t xml:space="preserve"> high porous structure and </w:t>
      </w:r>
      <w:r w:rsidR="00FC14A0" w:rsidRPr="00FC14A0">
        <w:t>high surface area-to-mass ratio, as well as great properties like high selectivity, high rate of absorbent, high resistant to thermal stock</w:t>
      </w:r>
      <w:r w:rsidR="00412DA3">
        <w:t>,</w:t>
      </w:r>
      <w:r w:rsidR="00FC14A0" w:rsidRPr="00FC14A0">
        <w:t xml:space="preserve"> etc.</w:t>
      </w:r>
      <w:r w:rsidR="00FC14A0">
        <w:t xml:space="preserve"> </w:t>
      </w:r>
      <w:r w:rsidR="00E76E8C">
        <w:t>Another alternative for alumina</w:t>
      </w:r>
      <w:r w:rsidR="004334E2">
        <w:t xml:space="preserve"> is </w:t>
      </w:r>
      <w:r w:rsidR="00FC14A0">
        <w:t>cellu</w:t>
      </w:r>
      <w:r w:rsidR="004334E2">
        <w:t>lose,</w:t>
      </w:r>
      <w:r w:rsidR="00FC14A0">
        <w:t xml:space="preserve"> </w:t>
      </w:r>
      <w:r w:rsidR="008B7E72">
        <w:t>also an</w:t>
      </w:r>
      <w:r w:rsidR="00E76E8C">
        <w:t xml:space="preserve"> absorbent material</w:t>
      </w:r>
      <w:r w:rsidR="008B7E72">
        <w:t xml:space="preserve"> but</w:t>
      </w:r>
      <w:r w:rsidR="008B7E72" w:rsidRPr="008B7E72">
        <w:t xml:space="preserve"> comprise </w:t>
      </w:r>
      <w:r w:rsidR="004334E2">
        <w:t xml:space="preserve">instead of </w:t>
      </w:r>
      <w:r w:rsidR="008B7E72" w:rsidRPr="008B7E72">
        <w:t>polysaccharides</w:t>
      </w:r>
      <w:r w:rsidR="004334E2">
        <w:t xml:space="preserve">. </w:t>
      </w:r>
      <w:r w:rsidR="00E76E8C">
        <w:t>Besides being an</w:t>
      </w:r>
      <w:r w:rsidR="006E6035">
        <w:t xml:space="preserve"> absorbent material</w:t>
      </w:r>
      <w:r w:rsidR="001F2E9B">
        <w:t>, it is</w:t>
      </w:r>
      <w:r w:rsidR="006E6035">
        <w:t xml:space="preserve"> also</w:t>
      </w:r>
      <w:r w:rsidR="001F2E9B">
        <w:t xml:space="preserve"> important to consider t</w:t>
      </w:r>
      <w:r w:rsidR="00ED7584">
        <w:t xml:space="preserve">emperature and </w:t>
      </w:r>
      <w:r w:rsidR="001F2E9B">
        <w:t>humidity, as they</w:t>
      </w:r>
      <w:r w:rsidR="00ED7584">
        <w:t xml:space="preserve"> are known to affect the volatility of a compound</w:t>
      </w:r>
      <w:r w:rsidR="006E6035">
        <w:t>.</w:t>
      </w:r>
      <w:r w:rsidR="00ED7584">
        <w:t xml:space="preserve"> </w:t>
      </w:r>
      <w:r w:rsidR="006E6035">
        <w:t>T</w:t>
      </w:r>
      <w:r w:rsidR="001F2E9B">
        <w:t>herefore;</w:t>
      </w:r>
      <w:r w:rsidR="00ED7584">
        <w:t xml:space="preserve"> these two parameters will be control</w:t>
      </w:r>
      <w:r w:rsidR="00E76E8C">
        <w:t>led</w:t>
      </w:r>
      <w:r w:rsidR="00ED7584">
        <w:t xml:space="preserve"> </w:t>
      </w:r>
      <w:r w:rsidR="00E76E8C">
        <w:t>and r</w:t>
      </w:r>
      <w:r w:rsidR="00ED7584">
        <w:t xml:space="preserve">ecorded on a daily basis. </w:t>
      </w:r>
      <w:r w:rsidR="004334E2">
        <w:t xml:space="preserve"> </w:t>
      </w:r>
      <w:r w:rsidRPr="008B3C0B">
        <w:t xml:space="preserve">The purpose of this study is then to evaluate </w:t>
      </w:r>
      <w:r w:rsidR="003A7BC7">
        <w:t>different absorbent materials</w:t>
      </w:r>
      <w:r w:rsidRPr="008B3C0B">
        <w:t xml:space="preserve"> and to determine how these affect the preservation of target e</w:t>
      </w:r>
      <w:r w:rsidR="003A7BC7">
        <w:t>xplosive odor samples over time</w:t>
      </w:r>
      <w:r w:rsidR="00412DA3">
        <w:t xml:space="preserve"> while temperature and humidity is been recorded</w:t>
      </w:r>
      <w:r w:rsidR="003A7BC7">
        <w:t xml:space="preserve">. </w:t>
      </w:r>
    </w:p>
    <w:p w14:paraId="277D3EEC" w14:textId="50A86172" w:rsidR="00643587" w:rsidRDefault="00643587" w:rsidP="00643587">
      <w:pPr>
        <w:pStyle w:val="Heading2"/>
      </w:pPr>
      <w:bookmarkStart w:id="181" w:name="_Toc467151406"/>
      <w:r>
        <w:t>Materials</w:t>
      </w:r>
      <w:r w:rsidR="00846B44">
        <w:t xml:space="preserve"> and Method</w:t>
      </w:r>
      <w:bookmarkEnd w:id="181"/>
    </w:p>
    <w:p w14:paraId="114055AB" w14:textId="4B04F030" w:rsidR="00846B44" w:rsidRDefault="00846B44" w:rsidP="00846B44">
      <w:r>
        <w:t>To determine the most suitable training aid construction for detection canines, two different absorbent materials were evaluated, alumina adsorption 80-100</w:t>
      </w:r>
      <w:r w:rsidR="008F7CB2">
        <w:t xml:space="preserve"> mesh </w:t>
      </w:r>
      <w:bookmarkStart w:id="182" w:name="OLE_LINK13"/>
      <w:bookmarkStart w:id="183" w:name="OLE_LINK14"/>
      <w:bookmarkStart w:id="184" w:name="OLE_LINK15"/>
      <w:r w:rsidR="008F7CB2">
        <w:t>(Fisher Scientific, Fair Lawn, NJ, USA)</w:t>
      </w:r>
      <w:bookmarkEnd w:id="182"/>
      <w:bookmarkEnd w:id="183"/>
      <w:bookmarkEnd w:id="184"/>
      <w:r w:rsidR="008F7CB2">
        <w:t xml:space="preserve"> and cellulose microcrystalline powder 20 </w:t>
      </w:r>
      <w:r w:rsidR="008F7CB2">
        <w:rPr>
          <w:rFonts w:cs="Times New Roman"/>
        </w:rPr>
        <w:t>μ</w:t>
      </w:r>
      <w:r w:rsidR="008F7CB2">
        <w:t xml:space="preserve">m </w:t>
      </w:r>
      <w:bookmarkStart w:id="185" w:name="OLE_LINK11"/>
      <w:r w:rsidR="008F7CB2">
        <w:t>(Sigma-Aldrich, Co., St. Louis, MO, USA)</w:t>
      </w:r>
      <w:bookmarkEnd w:id="185"/>
      <w:r w:rsidR="008F7CB2">
        <w:t>. Th</w:t>
      </w:r>
      <w:r w:rsidR="00112D76">
        <w:t>irty</w:t>
      </w:r>
      <w:r w:rsidR="008F7CB2">
        <w:t xml:space="preserve"> </w:t>
      </w:r>
      <w:r w:rsidR="006E6035">
        <w:t xml:space="preserve">grams </w:t>
      </w:r>
      <w:r w:rsidR="00112D76">
        <w:t xml:space="preserve">of each </w:t>
      </w:r>
      <w:r w:rsidR="008F7CB2">
        <w:t>adsorption material w</w:t>
      </w:r>
      <w:r w:rsidR="006E6035">
        <w:t>ere</w:t>
      </w:r>
      <w:r w:rsidR="008F7CB2">
        <w:t xml:space="preserve"> spiked with </w:t>
      </w:r>
      <w:r w:rsidR="00B65540">
        <w:t xml:space="preserve">a mixture of </w:t>
      </w:r>
      <w:r w:rsidR="008F7CB2">
        <w:t>the limonen</w:t>
      </w:r>
      <w:r w:rsidR="00112D76">
        <w:t>e and caryophy</w:t>
      </w:r>
      <w:r w:rsidR="008F7CB2">
        <w:t>llene</w:t>
      </w:r>
      <w:r w:rsidR="00112D76">
        <w:t xml:space="preserve"> </w:t>
      </w:r>
      <w:bookmarkStart w:id="186" w:name="OLE_LINK16"/>
      <w:bookmarkStart w:id="187" w:name="OLE_LINK17"/>
      <w:r w:rsidR="00112D76">
        <w:t>(Sigma-Aldrich, Co., St. Louis, MO, USA)</w:t>
      </w:r>
      <w:bookmarkEnd w:id="186"/>
      <w:bookmarkEnd w:id="187"/>
      <w:r w:rsidR="008F7CB2">
        <w:t xml:space="preserve"> </w:t>
      </w:r>
      <w:r w:rsidR="0085544C">
        <w:t>for marijuana mimic</w:t>
      </w:r>
      <w:r w:rsidR="00112D76">
        <w:t xml:space="preserve">, while 145.5 </w:t>
      </w:r>
      <w:r w:rsidR="00112D76">
        <w:rPr>
          <w:rFonts w:cs="Times New Roman"/>
        </w:rPr>
        <w:t>μ</w:t>
      </w:r>
      <w:r w:rsidR="00112D76">
        <w:t>L of acetic acid (Fisher Scientific, Fair Lawn, NJ, USA) and 288 mg of acetyl salicylic acid (Sigma-Aldrich, Co., St. Louis, MO, USA) was added to the adsorption material</w:t>
      </w:r>
      <w:r w:rsidR="00B65540">
        <w:t>s</w:t>
      </w:r>
      <w:r w:rsidR="00112D76">
        <w:t xml:space="preserve"> for heroin mimic. </w:t>
      </w:r>
      <w:r w:rsidR="006E6035">
        <w:t xml:space="preserve">These amounts were selected based on the ratio found in the headspace of each sample. </w:t>
      </w:r>
      <w:r w:rsidR="00B65540">
        <w:t>Upon completion, the mixtures were shaken in their corresponding mixing jars utilizing United Nuclear Ball Mill (</w:t>
      </w:r>
      <w:r w:rsidR="00B65540" w:rsidRPr="00B65540">
        <w:t>United Nuclear Scientific</w:t>
      </w:r>
      <w:r w:rsidR="00B65540">
        <w:t xml:space="preserve">, </w:t>
      </w:r>
      <w:r w:rsidR="00B65540" w:rsidRPr="00B65540">
        <w:t>East Lansing, MI</w:t>
      </w:r>
      <w:r w:rsidR="00B65540">
        <w:t xml:space="preserve">, USA) </w:t>
      </w:r>
      <w:r w:rsidR="009B52E5">
        <w:t xml:space="preserve">for 5 min every 30 min for 3 hr </w:t>
      </w:r>
      <w:r w:rsidR="00B65540">
        <w:t xml:space="preserve">to achieve an </w:t>
      </w:r>
      <w:r w:rsidR="00B65540">
        <w:lastRenderedPageBreak/>
        <w:t xml:space="preserve">homogeneous mixture of odorant. </w:t>
      </w:r>
      <w:r w:rsidR="007172BB">
        <w:t>Once the mixture w</w:t>
      </w:r>
      <w:r w:rsidR="007F3B71">
        <w:t>as ready, i</w:t>
      </w:r>
      <w:r w:rsidR="00E76E8C">
        <w:t>t was divided into 3</w:t>
      </w:r>
      <w:r w:rsidR="007F3B71">
        <w:t xml:space="preserve"> 2mil </w:t>
      </w:r>
      <w:r w:rsidR="007172BB">
        <w:t xml:space="preserve">LDPE bags containing 10 g each, these bags were later </w:t>
      </w:r>
      <w:r w:rsidR="00E76E8C">
        <w:t xml:space="preserve">triple </w:t>
      </w:r>
      <w:r w:rsidR="007172BB">
        <w:t>heat sealed three times using an Midwest Pacific impulse heat sealer (</w:t>
      </w:r>
      <w:r w:rsidR="007172BB" w:rsidRPr="007172BB">
        <w:t>Packco Inc.</w:t>
      </w:r>
      <w:r w:rsidR="007172BB">
        <w:t xml:space="preserve">, </w:t>
      </w:r>
      <w:r w:rsidR="007172BB" w:rsidRPr="007172BB">
        <w:t>Rocky Mount, MO</w:t>
      </w:r>
      <w:r w:rsidR="007172BB">
        <w:t>, USA).</w:t>
      </w:r>
      <w:r w:rsidR="006E6035">
        <w:t xml:space="preserve"> The bags were later hanged of a string in a </w:t>
      </w:r>
      <w:r w:rsidR="00E76E8C">
        <w:t xml:space="preserve">glass </w:t>
      </w:r>
      <w:r w:rsidR="006E6035">
        <w:t>tank</w:t>
      </w:r>
      <w:r w:rsidR="00E76E8C">
        <w:t xml:space="preserve"> (20” x 10” x 12”)</w:t>
      </w:r>
      <w:r w:rsidR="006E6035">
        <w:t xml:space="preserve"> as depicted in the </w:t>
      </w:r>
      <w:r w:rsidR="003E2DC1">
        <w:t>f</w:t>
      </w:r>
      <w:r w:rsidR="006E6035">
        <w:t>igure below. Each day, sa</w:t>
      </w:r>
      <w:r w:rsidR="00E76E8C">
        <w:t>mples were removed from the glass</w:t>
      </w:r>
      <w:r w:rsidR="006E6035">
        <w:t xml:space="preserve"> tank and placed in a mason jar for daily headspace analysis and/or weighing. </w:t>
      </w:r>
    </w:p>
    <w:p w14:paraId="39EC1130" w14:textId="77777777" w:rsidR="002C0839" w:rsidRDefault="002C0839" w:rsidP="00846B44"/>
    <w:p w14:paraId="335333FD" w14:textId="5DE14B4A" w:rsidR="00AF6530" w:rsidRDefault="002C0839" w:rsidP="002C0839">
      <w:r>
        <w:rPr>
          <w:noProof/>
        </w:rPr>
        <w:drawing>
          <wp:anchor distT="0" distB="0" distL="114300" distR="114300" simplePos="0" relativeHeight="251804672" behindDoc="0" locked="0" layoutInCell="1" allowOverlap="1" wp14:anchorId="0A1291C9" wp14:editId="7013929A">
            <wp:simplePos x="0" y="0"/>
            <wp:positionH relativeFrom="margin">
              <wp:align>center</wp:align>
            </wp:positionH>
            <wp:positionV relativeFrom="paragraph">
              <wp:posOffset>2957</wp:posOffset>
            </wp:positionV>
            <wp:extent cx="5385661" cy="1719072"/>
            <wp:effectExtent l="0" t="0" r="5715"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85661" cy="1719072"/>
                    </a:xfrm>
                    <a:prstGeom prst="rect">
                      <a:avLst/>
                    </a:prstGeom>
                    <a:noFill/>
                  </pic:spPr>
                </pic:pic>
              </a:graphicData>
            </a:graphic>
            <wp14:sizeRelH relativeFrom="margin">
              <wp14:pctWidth>0</wp14:pctWidth>
            </wp14:sizeRelH>
            <wp14:sizeRelV relativeFrom="margin">
              <wp14:pctHeight>0</wp14:pctHeight>
            </wp14:sizeRelV>
          </wp:anchor>
        </w:drawing>
      </w:r>
    </w:p>
    <w:p w14:paraId="5DC3DC77" w14:textId="053E563C" w:rsidR="00861EB1" w:rsidRDefault="00AF6530" w:rsidP="00AF6530">
      <w:pPr>
        <w:pStyle w:val="Caption"/>
      </w:pPr>
      <w:bookmarkStart w:id="188" w:name="_Toc467151205"/>
      <w:r>
        <w:t xml:space="preserve">Figure </w:t>
      </w:r>
      <w:fldSimple w:instr=" SEQ Figure \* ARABIC ">
        <w:r w:rsidR="0053144D">
          <w:rPr>
            <w:noProof/>
          </w:rPr>
          <w:t>27</w:t>
        </w:r>
      </w:fldSimple>
      <w:r>
        <w:t xml:space="preserve">. </w:t>
      </w:r>
      <w:r w:rsidR="00EA0FD1">
        <w:t>Methodology for Dissipation Rate S</w:t>
      </w:r>
      <w:r w:rsidRPr="00C504E9">
        <w:t>tudy</w:t>
      </w:r>
      <w:bookmarkEnd w:id="188"/>
    </w:p>
    <w:p w14:paraId="4B653B66" w14:textId="3BF0965D" w:rsidR="009B52E5" w:rsidRDefault="009B52E5" w:rsidP="00B63BD3">
      <w:pPr>
        <w:ind w:firstLine="0"/>
      </w:pPr>
    </w:p>
    <w:p w14:paraId="1DB25EE8" w14:textId="7DCDDDD3" w:rsidR="00643587" w:rsidRDefault="00643587" w:rsidP="00643587">
      <w:pPr>
        <w:pStyle w:val="Heading2"/>
      </w:pPr>
      <w:bookmarkStart w:id="189" w:name="_Toc467151407"/>
      <w:r>
        <w:t>Results</w:t>
      </w:r>
      <w:r w:rsidR="00841CD8">
        <w:t xml:space="preserve"> and Discussion</w:t>
      </w:r>
      <w:bookmarkEnd w:id="189"/>
    </w:p>
    <w:p w14:paraId="1E13D7D7" w14:textId="5B0F4455" w:rsidR="00643587" w:rsidRDefault="00643587" w:rsidP="00E402B1">
      <w:pPr>
        <w:pStyle w:val="Heading3"/>
      </w:pPr>
      <w:bookmarkStart w:id="190" w:name="_Toc467151408"/>
      <w:r>
        <w:t>Marijuana</w:t>
      </w:r>
      <w:bookmarkEnd w:id="190"/>
    </w:p>
    <w:p w14:paraId="38392DB8" w14:textId="6C1AD35B" w:rsidR="001734E9" w:rsidRDefault="00A83473" w:rsidP="0032780F">
      <w:r>
        <w:t xml:space="preserve">The effective </w:t>
      </w:r>
      <w:r w:rsidR="00B97EC0">
        <w:t>longevity of odor</w:t>
      </w:r>
      <w:r>
        <w:t xml:space="preserve"> was determined </w:t>
      </w:r>
      <w:r w:rsidR="00B97EC0">
        <w:t>throu</w:t>
      </w:r>
      <w:r w:rsidR="003E28C7">
        <w:t xml:space="preserve">gh gravimetric </w:t>
      </w:r>
      <w:r w:rsidR="00D14BAB">
        <w:t>analysis</w:t>
      </w:r>
      <w:r w:rsidR="003E28C7">
        <w:t xml:space="preserve"> where the mass</w:t>
      </w:r>
      <w:r w:rsidR="00B97EC0">
        <w:t xml:space="preserve"> </w:t>
      </w:r>
      <w:r w:rsidR="00D14BAB">
        <w:t>variation</w:t>
      </w:r>
      <w:r w:rsidR="00B97EC0">
        <w:t xml:space="preserve"> </w:t>
      </w:r>
      <w:r w:rsidR="00D14BAB">
        <w:t xml:space="preserve">in the COMPS </w:t>
      </w:r>
      <w:r w:rsidR="00B97EC0">
        <w:t>over time</w:t>
      </w:r>
      <w:r w:rsidR="003E28C7">
        <w:t xml:space="preserve"> was monitored</w:t>
      </w:r>
      <w:r>
        <w:t xml:space="preserve">. To develop a </w:t>
      </w:r>
      <w:r w:rsidR="007F3B71">
        <w:t xml:space="preserve">COMPS </w:t>
      </w:r>
      <w:r>
        <w:t xml:space="preserve">a permeable </w:t>
      </w:r>
      <w:r w:rsidR="00B97EC0">
        <w:t>polymer bag was used to put the material in.</w:t>
      </w:r>
      <w:r w:rsidR="00D14BAB">
        <w:t xml:space="preserve"> In the past, LDPE have shown less </w:t>
      </w:r>
      <w:r w:rsidR="00B97EC0">
        <w:t xml:space="preserve">variance between the porosity/dissipation rates of the COMPS and was therefore used as the inner bag for the construction of COMPS </w:t>
      </w:r>
      <w:r w:rsidR="00D14BAB">
        <w:fldChar w:fldCharType="begin"/>
      </w:r>
      <w:r w:rsidR="00310601">
        <w:instrText xml:space="preserve"> ADDIN REFMGR.CITE &lt;Refman&gt;&lt;Cite&gt;&lt;Author&gt;Beltz&lt;/Author&gt;&lt;Year&gt;2013&lt;/Year&gt;&lt;RecNum&gt;72&lt;/RecNum&gt;&lt;IDText&gt;The Development of Calibrants through Characterization of Volatile Organic Compounds from Peroxide Based Explosives and a Non-target Chemical Calibration Compound&lt;/IDText&gt;&lt;MDL Ref_Type="Thesis/Dissertation"&gt;&lt;Ref_Type&gt;Thesis/Dissertation&lt;/Ref_Type&gt;&lt;Ref_ID&gt;72&lt;/Ref_ID&gt;&lt;Title_Primary&gt;The Development of Calibrants through Characterization of Volatile Organic Compounds from Peroxide Based Explosives and a Non-target Chemical Calibration Compound&lt;/Title_Primary&gt;&lt;Authors_Primary&gt;Beltz,K.&lt;/Authors_Primary&gt;&lt;Date_Primary&gt;2013&lt;/Date_Primary&gt;&lt;Keywords&gt;Explosives&lt;/Keywords&gt;&lt;Reprint&gt;Not in File&lt;/Reprint&gt;&lt;ZZ_WorkformID&gt;29&lt;/ZZ_WorkformID&gt;&lt;/MDL&gt;&lt;/Cite&gt;&lt;/Refman&gt;</w:instrText>
      </w:r>
      <w:r w:rsidR="00D14BAB">
        <w:fldChar w:fldCharType="separate"/>
      </w:r>
      <w:r w:rsidR="003F5D42">
        <w:rPr>
          <w:noProof/>
        </w:rPr>
        <w:t>(103)</w:t>
      </w:r>
      <w:r w:rsidR="00D14BAB">
        <w:fldChar w:fldCharType="end"/>
      </w:r>
      <w:r w:rsidR="00D14BAB">
        <w:t>. While if aids were</w:t>
      </w:r>
      <w:r w:rsidR="00B97EC0">
        <w:t xml:space="preserve"> transported to the </w:t>
      </w:r>
      <w:r w:rsidR="00B97EC0">
        <w:lastRenderedPageBreak/>
        <w:t>field, the inner bag</w:t>
      </w:r>
      <w:r>
        <w:t xml:space="preserve"> was </w:t>
      </w:r>
      <w:r w:rsidR="00B97EC0">
        <w:t xml:space="preserve">then </w:t>
      </w:r>
      <w:r>
        <w:t>placed inside a non-permeable secondary container (e.g. mason jar) to preser</w:t>
      </w:r>
      <w:r w:rsidR="00E76E8C">
        <w:t>ve the odor</w:t>
      </w:r>
      <w:r>
        <w:t xml:space="preserve"> and to avoid contamination. Previous research have shown that the best secondary container</w:t>
      </w:r>
      <w:r w:rsidR="00D14BAB">
        <w:t xml:space="preserve">s are mason jars as they provide a reliable sealing which avoid humidity and reduce the dissipation over time in comparison with other packages to 94% </w:t>
      </w:r>
      <w:r w:rsidR="00D14BAB">
        <w:fldChar w:fldCharType="begin"/>
      </w:r>
      <w:r w:rsidR="00310601">
        <w:instrText xml:space="preserve"> ADDIN REFMGR.CITE &lt;Refman&gt;&lt;Cite&gt;&lt;Author&gt;Beltz&lt;/Author&gt;&lt;Year&gt;2013&lt;/Year&gt;&lt;RecNum&gt;72&lt;/RecNum&gt;&lt;IDText&gt;The Development of Calibrants through Characterization of Volatile Organic Compounds from Peroxide Based Explosives and a Non-target Chemical Calibration Compound&lt;/IDText&gt;&lt;MDL Ref_Type="Thesis/Dissertation"&gt;&lt;Ref_Type&gt;Thesis/Dissertation&lt;/Ref_Type&gt;&lt;Ref_ID&gt;72&lt;/Ref_ID&gt;&lt;Title_Primary&gt;The Development of Calibrants through Characterization of Volatile Organic Compounds from Peroxide Based Explosives and a Non-target Chemical Calibration Compound&lt;/Title_Primary&gt;&lt;Authors_Primary&gt;Beltz,K.&lt;/Authors_Primary&gt;&lt;Date_Primary&gt;2013&lt;/Date_Primary&gt;&lt;Keywords&gt;Explosives&lt;/Keywords&gt;&lt;Reprint&gt;Not in File&lt;/Reprint&gt;&lt;ZZ_WorkformID&gt;29&lt;/ZZ_WorkformID&gt;&lt;/MDL&gt;&lt;/Cite&gt;&lt;/Refman&gt;</w:instrText>
      </w:r>
      <w:r w:rsidR="00D14BAB">
        <w:fldChar w:fldCharType="separate"/>
      </w:r>
      <w:r w:rsidR="003F5D42">
        <w:rPr>
          <w:noProof/>
        </w:rPr>
        <w:t>(103)</w:t>
      </w:r>
      <w:r w:rsidR="00D14BAB">
        <w:fldChar w:fldCharType="end"/>
      </w:r>
      <w:r w:rsidR="00D14BAB">
        <w:t>. COMPS varying in absorbent material were analyzed over a series of weeks from which the dissipation rate was determined. This study shows how the complexity of a polymer determines the trapping capabilities of a com</w:t>
      </w:r>
      <w:r w:rsidR="003E28C7">
        <w:t>pound over time.</w:t>
      </w:r>
      <w:r w:rsidR="001734E9">
        <w:t xml:space="preserve"> In </w:t>
      </w:r>
      <w:r w:rsidR="003E28C7">
        <w:t xml:space="preserve"> </w:t>
      </w:r>
      <w:r w:rsidR="003E2DC1">
        <w:fldChar w:fldCharType="begin"/>
      </w:r>
      <w:r w:rsidR="003E2DC1">
        <w:instrText xml:space="preserve"> REF _Ref462737944 \h </w:instrText>
      </w:r>
      <w:r w:rsidR="003E2DC1">
        <w:fldChar w:fldCharType="separate"/>
      </w:r>
      <w:r w:rsidR="0053144D">
        <w:t xml:space="preserve">Figure </w:t>
      </w:r>
      <w:r w:rsidR="0053144D">
        <w:rPr>
          <w:noProof/>
        </w:rPr>
        <w:t>28</w:t>
      </w:r>
      <w:r w:rsidR="003E2DC1">
        <w:fldChar w:fldCharType="end"/>
      </w:r>
      <w:r w:rsidR="003E2DC1">
        <w:t xml:space="preserve"> and 29</w:t>
      </w:r>
      <w:r w:rsidR="0032780F">
        <w:t xml:space="preserve"> it is suggested that alumina have the capacity of retaining terpenes better than cellulose which decreases in weight faster in a period of two weeks. </w:t>
      </w:r>
    </w:p>
    <w:p w14:paraId="399898CC" w14:textId="5C2B465D" w:rsidR="003B5222" w:rsidRDefault="00053633" w:rsidP="00053633">
      <w:pPr>
        <w:keepNext/>
        <w:ind w:firstLine="0"/>
      </w:pPr>
      <w:bookmarkStart w:id="191" w:name="_Ref456890470"/>
      <w:r w:rsidRPr="003B5222">
        <w:rPr>
          <w:noProof/>
        </w:rPr>
        <w:drawing>
          <wp:anchor distT="0" distB="0" distL="114300" distR="114300" simplePos="0" relativeHeight="251813888" behindDoc="0" locked="0" layoutInCell="1" allowOverlap="1" wp14:anchorId="0084FD64" wp14:editId="254B4648">
            <wp:simplePos x="0" y="0"/>
            <wp:positionH relativeFrom="margin">
              <wp:posOffset>48895</wp:posOffset>
            </wp:positionH>
            <wp:positionV relativeFrom="paragraph">
              <wp:posOffset>193675</wp:posOffset>
            </wp:positionV>
            <wp:extent cx="5385435" cy="3190875"/>
            <wp:effectExtent l="0" t="0" r="5715" b="9525"/>
            <wp:wrapThrough wrapText="bothSides">
              <wp:wrapPolygon edited="0">
                <wp:start x="0" y="0"/>
                <wp:lineTo x="0" y="21536"/>
                <wp:lineTo x="21547" y="21536"/>
                <wp:lineTo x="21547" y="0"/>
                <wp:lineTo x="0" y="0"/>
              </wp:wrapPolygon>
            </wp:wrapThrough>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85435" cy="3190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FEE26" w14:textId="197F734C" w:rsidR="00861EB1" w:rsidRDefault="001734E9" w:rsidP="007A3F5E">
      <w:pPr>
        <w:pStyle w:val="Caption"/>
      </w:pPr>
      <w:bookmarkStart w:id="192" w:name="_Ref462737944"/>
      <w:bookmarkStart w:id="193" w:name="_Toc467151206"/>
      <w:r>
        <w:t xml:space="preserve">Figure </w:t>
      </w:r>
      <w:fldSimple w:instr=" SEQ Figure \* ARABIC ">
        <w:r w:rsidR="0053144D">
          <w:rPr>
            <w:noProof/>
          </w:rPr>
          <w:t>28</w:t>
        </w:r>
      </w:fldSimple>
      <w:bookmarkEnd w:id="191"/>
      <w:bookmarkEnd w:id="192"/>
      <w:r>
        <w:t>. Cellulose based training aid mimic for marijuana</w:t>
      </w:r>
      <w:bookmarkEnd w:id="193"/>
    </w:p>
    <w:p w14:paraId="2FCFE2D9" w14:textId="4FBEC091" w:rsidR="00861EB1" w:rsidRPr="00861EB1" w:rsidRDefault="00861EB1" w:rsidP="00861EB1"/>
    <w:p w14:paraId="3787C710" w14:textId="2AED0CFD" w:rsidR="003B5222" w:rsidRDefault="003B5222" w:rsidP="00053633">
      <w:pPr>
        <w:keepNext/>
        <w:ind w:firstLine="0"/>
      </w:pPr>
      <w:r w:rsidRPr="003B5222">
        <w:rPr>
          <w:noProof/>
        </w:rPr>
        <w:lastRenderedPageBreak/>
        <w:drawing>
          <wp:anchor distT="0" distB="0" distL="114300" distR="114300" simplePos="0" relativeHeight="251812864" behindDoc="0" locked="0" layoutInCell="1" allowOverlap="1" wp14:anchorId="28D3354F" wp14:editId="4E8D7875">
            <wp:simplePos x="0" y="0"/>
            <wp:positionH relativeFrom="margin">
              <wp:posOffset>48895</wp:posOffset>
            </wp:positionH>
            <wp:positionV relativeFrom="paragraph">
              <wp:posOffset>185352</wp:posOffset>
            </wp:positionV>
            <wp:extent cx="5385435" cy="3190875"/>
            <wp:effectExtent l="0" t="0" r="5715" b="9525"/>
            <wp:wrapThrough wrapText="bothSides">
              <wp:wrapPolygon edited="0">
                <wp:start x="0" y="0"/>
                <wp:lineTo x="0" y="21536"/>
                <wp:lineTo x="21547" y="21536"/>
                <wp:lineTo x="21547" y="0"/>
                <wp:lineTo x="0" y="0"/>
              </wp:wrapPolygon>
            </wp:wrapThrough>
            <wp:docPr id="121"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85435" cy="3190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1CEE2F" w14:textId="6D8B6536" w:rsidR="00B63BD3" w:rsidRPr="00B63BD3" w:rsidRDefault="0032780F" w:rsidP="0032780F">
      <w:pPr>
        <w:pStyle w:val="Caption"/>
      </w:pPr>
      <w:bookmarkStart w:id="194" w:name="_Toc467151207"/>
      <w:r>
        <w:t xml:space="preserve">Figure </w:t>
      </w:r>
      <w:fldSimple w:instr=" SEQ Figure \* ARABIC ">
        <w:r w:rsidR="0053144D">
          <w:rPr>
            <w:noProof/>
          </w:rPr>
          <w:t>29</w:t>
        </w:r>
      </w:fldSimple>
      <w:r>
        <w:t>. Alumina Based Training Aid Mimic for Marijuana</w:t>
      </w:r>
      <w:bookmarkEnd w:id="194"/>
    </w:p>
    <w:p w14:paraId="47002439" w14:textId="33D79B8C" w:rsidR="00B63BD3" w:rsidRPr="00B63BD3" w:rsidRDefault="00B63BD3" w:rsidP="00B63BD3"/>
    <w:p w14:paraId="307E734E" w14:textId="7D5E33E2" w:rsidR="00643587" w:rsidRDefault="00643587" w:rsidP="00E402B1">
      <w:pPr>
        <w:pStyle w:val="Heading3"/>
      </w:pPr>
      <w:bookmarkStart w:id="195" w:name="_Toc467151409"/>
      <w:r>
        <w:t>Heroin</w:t>
      </w:r>
      <w:bookmarkEnd w:id="195"/>
    </w:p>
    <w:p w14:paraId="435AFF5A" w14:textId="50F8B28B" w:rsidR="00EE7774" w:rsidRDefault="00EE7774" w:rsidP="004C56E3">
      <w:r>
        <w:t>When e</w:t>
      </w:r>
      <w:r w:rsidR="004C56E3">
        <w:t xml:space="preserve">valuating </w:t>
      </w:r>
      <w:r w:rsidR="003E28C7">
        <w:t xml:space="preserve">the weight of the pseudo heroin COMPS, </w:t>
      </w:r>
      <w:r>
        <w:t>the data</w:t>
      </w:r>
      <w:r w:rsidR="003E28C7">
        <w:t xml:space="preserve"> was not consistent therefore, a most rigorous approach was considered. The headspace of the samples was now been evaluated, but the data </w:t>
      </w:r>
      <w:r>
        <w:t>did not followed a trend over time. The</w:t>
      </w:r>
      <w:r w:rsidR="009E07A0">
        <w:t xml:space="preserve"> reason for such inconsistency could be explained by how environmental conditions or even the frequency at which fibers are used for extraction have a direct impact on the stability of compounds. </w:t>
      </w:r>
      <w:r>
        <w:t>However, there are sample preparation procedures that can be used to ac</w:t>
      </w:r>
      <w:r w:rsidR="000455C5">
        <w:t>count for the changes that</w:t>
      </w:r>
      <w:r>
        <w:t xml:space="preserve"> otherwise could not be reduced.  </w:t>
      </w:r>
      <w:r w:rsidR="00011EFD">
        <w:t xml:space="preserve">One of the most powerful approaches </w:t>
      </w:r>
      <w:r w:rsidR="00E71D1B">
        <w:t xml:space="preserve">used </w:t>
      </w:r>
      <w:r w:rsidR="00011EFD">
        <w:t xml:space="preserve">to reduce uncertainty </w:t>
      </w:r>
      <w:r w:rsidR="00E71D1B">
        <w:t>is the</w:t>
      </w:r>
      <w:r w:rsidR="00011EFD">
        <w:t xml:space="preserve"> internal standard </w:t>
      </w:r>
      <w:r w:rsidR="00E71D1B">
        <w:t>(IS)</w:t>
      </w:r>
      <w:r w:rsidR="00011EFD">
        <w:t>.</w:t>
      </w:r>
      <w:r w:rsidR="00DA649B">
        <w:t xml:space="preserve"> An ideal IS will be th</w:t>
      </w:r>
      <w:r w:rsidR="009E07A0">
        <w:t xml:space="preserve">at one with similar structural characteristics as the analyte and exhibit analogous behavior in the analysis scheme, but most importantly that is not present in the sample </w:t>
      </w:r>
      <w:r w:rsidR="007C31FB">
        <w:fldChar w:fldCharType="begin"/>
      </w:r>
      <w:r w:rsidR="00310601">
        <w:instrText xml:space="preserve"> ADDIN REFMGR.CITE &lt;Refman&gt;&lt;Cite&gt;&lt;Author&gt;Shah&lt;/Author&gt;&lt;Year&gt;2000&lt;/Year&gt;&lt;RecNum&gt;112&lt;/RecNum&gt;&lt;IDText&gt;Bioanalytical method validation - a revisit with a decade of progress&lt;/IDText&gt;&lt;MDL Ref_Type="Journal"&gt;&lt;Ref_Type&gt;Journal&lt;/Ref_Type&gt;&lt;Ref_ID&gt;112&lt;/Ref_ID&gt;&lt;Title_Primary&gt;Bioanalytical method validation&lt;f name="Symbol"&gt; - &lt;/f&gt;a revisit with a decade of progress&lt;/Title_Primary&gt;&lt;Authors_Primary&gt;Shah,V.P.&lt;/Authors_Primary&gt;&lt;Authors_Primary&gt;Midha,K.K.&lt;/Authors_Primary&gt;&lt;Authors_Primary&gt;Findlay,J.WA&lt;/Authors_Primary&gt;&lt;Authors_Primary&gt;Hill,H.M.&lt;/Authors_Primary&gt;&lt;Authors_Primary&gt;Hulse,J.D.&lt;/Authors_Primary&gt;&lt;Authors_Primary&gt;McGilveray,I.J.&lt;/Authors_Primary&gt;&lt;Authors_Primary&gt;McKay,G.&lt;/Authors_Primary&gt;&lt;Authors_Primary&gt;Miller,K.J.&lt;/Authors_Primary&gt;&lt;Authors_Primary&gt;Patnaik,R.N.&lt;/Authors_Primary&gt;&lt;Authors_Primary&gt;Powell,M.L.&lt;/Authors_Primary&gt;&lt;Date_Primary&gt;2000&lt;/Date_Primary&gt;&lt;Reprint&gt;Not in File&lt;/Reprint&gt;&lt;Start_Page&gt;1551&lt;/Start_Page&gt;&lt;End_Page&gt;1557&lt;/End_Page&gt;&lt;Periodical&gt;Pharmaceutical research&lt;/Periodical&gt;&lt;Volume&gt;17&lt;/Volume&gt;&lt;Issue&gt;12&lt;/Issue&gt;&lt;Publisher&gt;Springer&lt;/Publisher&gt;&lt;ISSN_ISBN&gt;0724-8741&lt;/ISSN_ISBN&gt;&lt;ZZ_JournalStdAbbrev&gt;&lt;f name="System"&gt;Pharmaceutical research&lt;/f&gt;&lt;/ZZ_JournalStdAbbrev&gt;&lt;ZZ_WorkformID&gt;1&lt;/ZZ_WorkformID&gt;&lt;/MDL&gt;&lt;/Cite&gt;&lt;/Refman&gt;</w:instrText>
      </w:r>
      <w:r w:rsidR="007C31FB">
        <w:fldChar w:fldCharType="separate"/>
      </w:r>
      <w:r w:rsidR="003F5D42">
        <w:rPr>
          <w:noProof/>
        </w:rPr>
        <w:t>(158)</w:t>
      </w:r>
      <w:r w:rsidR="007C31FB">
        <w:fldChar w:fldCharType="end"/>
      </w:r>
      <w:r w:rsidR="00C94E3C">
        <w:t xml:space="preserve">. To normalize the </w:t>
      </w:r>
      <w:r w:rsidR="00627E25">
        <w:lastRenderedPageBreak/>
        <w:t>results obtained via HS-SPME MacCrehan have suggested a new approach where the “</w:t>
      </w:r>
      <w:r w:rsidR="000455C5">
        <w:t>internal</w:t>
      </w:r>
      <w:r w:rsidR="00627E25">
        <w:t xml:space="preserve"> standard” is present on the fiber rather than in the sample itself. This approach is known as externally sampled internal standard (ESIS) and will be used for the dissipation rate study of acetic acid. For the analysis the ratio between the analyte (A) and ESIS (E) will be calculated as follows:</w:t>
      </w:r>
    </w:p>
    <w:p w14:paraId="15FF58CF" w14:textId="65BAF079" w:rsidR="007357CD" w:rsidRDefault="0075151A" w:rsidP="004C56E3">
      <w:r w:rsidRPr="009219ED">
        <w:rPr>
          <w:rFonts w:eastAsiaTheme="minorEastAsia"/>
          <w:noProof/>
        </w:rPr>
        <mc:AlternateContent>
          <mc:Choice Requires="wps">
            <w:drawing>
              <wp:anchor distT="45720" distB="45720" distL="114300" distR="114300" simplePos="0" relativeHeight="251823104" behindDoc="1" locked="0" layoutInCell="1" allowOverlap="1" wp14:anchorId="5A381614" wp14:editId="4D825594">
                <wp:simplePos x="0" y="0"/>
                <wp:positionH relativeFrom="margin">
                  <wp:align>right</wp:align>
                </wp:positionH>
                <wp:positionV relativeFrom="paragraph">
                  <wp:posOffset>423064</wp:posOffset>
                </wp:positionV>
                <wp:extent cx="1272746" cy="321276"/>
                <wp:effectExtent l="0" t="0" r="0" b="3175"/>
                <wp:wrapNone/>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746" cy="321276"/>
                        </a:xfrm>
                        <a:prstGeom prst="rect">
                          <a:avLst/>
                        </a:prstGeom>
                        <a:noFill/>
                        <a:ln w="9525">
                          <a:noFill/>
                          <a:miter lim="800000"/>
                          <a:headEnd/>
                          <a:tailEnd/>
                        </a:ln>
                      </wps:spPr>
                      <wps:txbx>
                        <w:txbxContent>
                          <w:p w14:paraId="10071340" w14:textId="2BAC5513" w:rsidR="00FA11DD" w:rsidRDefault="00FA11DD" w:rsidP="0075151A">
                            <w:r w:rsidRPr="009219ED">
                              <w:rPr>
                                <w:b/>
                              </w:rPr>
                              <w:t>Equation</w:t>
                            </w:r>
                            <w:r w:rsidRPr="0075151A">
                              <w:rPr>
                                <w:b/>
                              </w:rPr>
                              <w:t xml:space="preserve">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81614" id="_x0000_s1044" type="#_x0000_t202" style="position:absolute;left:0;text-align:left;margin-left:49pt;margin-top:33.3pt;width:100.2pt;height:25.3pt;z-index:-2514933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" filled="f" stroked="f">
                <v:textbox>
                  <w:txbxContent>
                    <w:p w14:paraId="10071340" w14:textId="2BAC5513" w:rsidR="00FA11DD" w:rsidRDefault="00FA11DD" w:rsidP="0075151A">
                      <w:r w:rsidRPr="009219ED">
                        <w:rPr>
                          <w:b/>
                        </w:rPr>
                        <w:t>Equation</w:t>
                      </w:r>
                      <w:r w:rsidRPr="0075151A">
                        <w:rPr>
                          <w:b/>
                        </w:rPr>
                        <w:t xml:space="preserve"> 4</w:t>
                      </w:r>
                    </w:p>
                  </w:txbxContent>
                </v:textbox>
                <w10:wrap anchorx="margin"/>
              </v:shape>
            </w:pict>
          </mc:Fallback>
        </mc:AlternateContent>
      </w:r>
    </w:p>
    <w:p w14:paraId="0E51FD46" w14:textId="5C9FCD5D" w:rsidR="00627E25" w:rsidRPr="007357CD" w:rsidRDefault="00B7673E" w:rsidP="004C56E3">
      <w:pPr>
        <w:rPr>
          <w:rFonts w:eastAsiaTheme="minorEastAsia"/>
        </w:rPr>
      </w:pPr>
      <m:oMathPara>
        <m:oMath>
          <m:f>
            <m:fPr>
              <m:ctrlPr>
                <w:rPr>
                  <w:rFonts w:ascii="Cambria Math" w:hAnsi="Cambria Math"/>
                  <w:i/>
                </w:rPr>
              </m:ctrlPr>
            </m:fPr>
            <m:num>
              <m:r>
                <w:rPr>
                  <w:rFonts w:ascii="Cambria Math" w:hAnsi="Cambria Math"/>
                </w:rPr>
                <m:t>A</m:t>
              </m:r>
            </m:num>
            <m:den>
              <m:r>
                <w:rPr>
                  <w:rFonts w:ascii="Cambria Math" w:hAnsi="Cambria Math"/>
                </w:rPr>
                <m:t>E</m:t>
              </m:r>
            </m:den>
          </m:f>
          <m:r>
            <w:rPr>
              <w:rFonts w:ascii="Cambria Math" w:hAnsi="Cambria Math"/>
            </w:rPr>
            <m:t>=</m:t>
          </m:r>
          <m:f>
            <m:fPr>
              <m:ctrlPr>
                <w:rPr>
                  <w:rFonts w:ascii="Cambria Math" w:hAnsi="Cambria Math"/>
                  <w:i/>
                </w:rPr>
              </m:ctrlPr>
            </m:fPr>
            <m:num>
              <m:r>
                <w:rPr>
                  <w:rFonts w:ascii="Cambria Math" w:hAnsi="Cambria Math"/>
                </w:rPr>
                <m:t>peak area of analyte</m:t>
              </m:r>
            </m:num>
            <m:den>
              <m:r>
                <w:rPr>
                  <w:rFonts w:ascii="Cambria Math" w:hAnsi="Cambria Math"/>
                </w:rPr>
                <m:t>peak area of ESIS</m:t>
              </m:r>
            </m:den>
          </m:f>
        </m:oMath>
      </m:oMathPara>
    </w:p>
    <w:p w14:paraId="7FFEB4DE" w14:textId="741F0976" w:rsidR="007357CD" w:rsidRPr="00627E25" w:rsidRDefault="007357CD" w:rsidP="004C56E3">
      <w:pPr>
        <w:rPr>
          <w:rFonts w:eastAsiaTheme="minorEastAsia"/>
        </w:rPr>
      </w:pPr>
    </w:p>
    <w:p w14:paraId="5DD3F828" w14:textId="48E75E47" w:rsidR="00627E25" w:rsidRDefault="00627E25" w:rsidP="00627E25">
      <w:pPr>
        <w:ind w:firstLine="0"/>
      </w:pPr>
      <w:r>
        <w:rPr>
          <w:rFonts w:eastAsiaTheme="minorEastAsia"/>
        </w:rPr>
        <w:t>But first, an “external standard” was selected based on the characteristics of acetic acid</w:t>
      </w:r>
      <w:r w:rsidR="000455C5">
        <w:rPr>
          <w:rFonts w:eastAsiaTheme="minorEastAsia"/>
        </w:rPr>
        <w:t>;</w:t>
      </w:r>
      <w:r>
        <w:rPr>
          <w:rFonts w:eastAsiaTheme="minorEastAsia"/>
        </w:rPr>
        <w:t xml:space="preserve"> hexanal 98% pure (</w:t>
      </w:r>
      <w:r>
        <w:t xml:space="preserve">Sigma-Aldrich, Co., St. Louis, MO, USA) as it contain </w:t>
      </w:r>
      <w:r w:rsidR="009A227E">
        <w:t xml:space="preserve">close </w:t>
      </w:r>
      <w:r>
        <w:t xml:space="preserve"> geometric structure</w:t>
      </w:r>
      <w:r w:rsidR="009A227E">
        <w:t xml:space="preserve"> and vapor pressure</w:t>
      </w:r>
      <w:r w:rsidR="0016560E">
        <w:t xml:space="preserve"> </w:t>
      </w:r>
      <w:r w:rsidR="0016560E">
        <w:fldChar w:fldCharType="begin"/>
      </w:r>
      <w:r w:rsidR="00310601">
        <w:instrText xml:space="preserve"> ADDIN REFMGR.CITE &lt;Refman&gt;&lt;Cite&gt;&lt;Author&gt;Sigma Aldrich Co.&lt;/Author&gt;&lt;Year&gt;2016&lt;/Year&gt;&lt;RecNum&gt;113&lt;/RecNum&gt;&lt;IDText&gt;Safety Data Sheet&lt;/IDText&gt;&lt;MDL Ref_Type="Online Source"&gt;&lt;Ref_Type&gt;Online Source&lt;/Ref_Type&gt;&lt;Ref_ID&gt;113&lt;/Ref_ID&gt;&lt;Title_Primary&gt;Safety Data Sheet&lt;/Title_Primary&gt;&lt;Authors_Primary&gt;Sigma Aldrich Co.&lt;/Authors_Primary&gt;&lt;Date_Primary&gt;2016&lt;/Date_Primary&gt;&lt;Reprint&gt;Not in File&lt;/Reprint&gt;&lt;ZZ_WorkformID&gt;31&lt;/ZZ_WorkformID&gt;&lt;/MDL&gt;&lt;/Cite&gt;&lt;/Refman&gt;</w:instrText>
      </w:r>
      <w:r w:rsidR="0016560E">
        <w:fldChar w:fldCharType="separate"/>
      </w:r>
      <w:r w:rsidR="003F5D42">
        <w:rPr>
          <w:noProof/>
        </w:rPr>
        <w:t>(159)</w:t>
      </w:r>
      <w:r w:rsidR="0016560E">
        <w:fldChar w:fldCharType="end"/>
      </w:r>
      <w:r w:rsidR="009A227E">
        <w:t xml:space="preserve">. </w:t>
      </w:r>
      <w:r>
        <w:t xml:space="preserve"> </w:t>
      </w:r>
    </w:p>
    <w:p w14:paraId="023C3924" w14:textId="00941C0A" w:rsidR="007357CD" w:rsidRDefault="001E7CD0" w:rsidP="00627E25">
      <w:pPr>
        <w:ind w:firstLine="0"/>
      </w:pPr>
      <w:r>
        <w:rPr>
          <w:noProof/>
        </w:rPr>
        <w:drawing>
          <wp:anchor distT="0" distB="0" distL="114300" distR="114300" simplePos="0" relativeHeight="251764736" behindDoc="0" locked="0" layoutInCell="1" allowOverlap="1" wp14:anchorId="576FACB0" wp14:editId="7C1D681F">
            <wp:simplePos x="0" y="0"/>
            <wp:positionH relativeFrom="margin">
              <wp:align>center</wp:align>
            </wp:positionH>
            <wp:positionV relativeFrom="paragraph">
              <wp:posOffset>229870</wp:posOffset>
            </wp:positionV>
            <wp:extent cx="5022215" cy="1560830"/>
            <wp:effectExtent l="0" t="0" r="6985"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22215" cy="1560830"/>
                    </a:xfrm>
                    <a:prstGeom prst="rect">
                      <a:avLst/>
                    </a:prstGeom>
                    <a:noFill/>
                  </pic:spPr>
                </pic:pic>
              </a:graphicData>
            </a:graphic>
            <wp14:sizeRelH relativeFrom="margin">
              <wp14:pctWidth>0</wp14:pctWidth>
            </wp14:sizeRelH>
          </wp:anchor>
        </w:drawing>
      </w:r>
      <w:r w:rsidR="008D32BB">
        <w:rPr>
          <w:noProof/>
        </w:rPr>
        <mc:AlternateContent>
          <mc:Choice Requires="wps">
            <w:drawing>
              <wp:anchor distT="0" distB="0" distL="114300" distR="114300" simplePos="0" relativeHeight="251763712" behindDoc="0" locked="0" layoutInCell="1" allowOverlap="1" wp14:anchorId="5F266DB9" wp14:editId="660CFA5F">
                <wp:simplePos x="0" y="0"/>
                <wp:positionH relativeFrom="column">
                  <wp:posOffset>47625</wp:posOffset>
                </wp:positionH>
                <wp:positionV relativeFrom="paragraph">
                  <wp:posOffset>1887220</wp:posOffset>
                </wp:positionV>
                <wp:extent cx="5394960" cy="327025"/>
                <wp:effectExtent l="0" t="0" r="0" b="0"/>
                <wp:wrapSquare wrapText="bothSides"/>
                <wp:docPr id="114" name="Text Box 114"/>
                <wp:cNvGraphicFramePr/>
                <a:graphic xmlns:a="http://schemas.openxmlformats.org/drawingml/2006/main">
                  <a:graphicData uri="http://schemas.microsoft.com/office/word/2010/wordprocessingShape">
                    <wps:wsp>
                      <wps:cNvSpPr txBox="1"/>
                      <wps:spPr>
                        <a:xfrm>
                          <a:off x="0" y="0"/>
                          <a:ext cx="5394960" cy="327025"/>
                        </a:xfrm>
                        <a:prstGeom prst="rect">
                          <a:avLst/>
                        </a:prstGeom>
                        <a:solidFill>
                          <a:prstClr val="white"/>
                        </a:solidFill>
                        <a:ln>
                          <a:noFill/>
                        </a:ln>
                        <a:effectLst/>
                      </wps:spPr>
                      <wps:txbx>
                        <w:txbxContent>
                          <w:p w14:paraId="20D9EA92" w14:textId="1A7FCAE9" w:rsidR="00FA11DD" w:rsidRPr="004F13EA" w:rsidRDefault="00FA11DD" w:rsidP="008D32BB">
                            <w:pPr>
                              <w:pStyle w:val="Caption"/>
                              <w:rPr>
                                <w:noProof/>
                              </w:rPr>
                            </w:pPr>
                            <w:bookmarkStart w:id="196" w:name="_Toc467151208"/>
                            <w:r>
                              <w:t xml:space="preserve">Figure </w:t>
                            </w:r>
                            <w:fldSimple w:instr=" SEQ Figure \* ARABIC ">
                              <w:r w:rsidR="0053144D">
                                <w:rPr>
                                  <w:noProof/>
                                </w:rPr>
                                <w:t>30</w:t>
                              </w:r>
                            </w:fldSimple>
                            <w:r>
                              <w:t xml:space="preserve">. (A) Hexanal 10 mmHg @ 20 </w:t>
                            </w:r>
                            <w:r>
                              <w:rPr>
                                <w:rFonts w:cs="Times New Roman"/>
                              </w:rPr>
                              <w:t>°</w:t>
                            </w:r>
                            <w:r>
                              <w:t xml:space="preserve">C (B) Acetic Acid 11.4 mmHg @ 20 </w:t>
                            </w:r>
                            <w:r>
                              <w:rPr>
                                <w:rFonts w:cs="Times New Roman"/>
                              </w:rPr>
                              <w:t>°</w:t>
                            </w:r>
                            <w:r>
                              <w:t>C</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266DB9" id="Text Box 114" o:spid="_x0000_s1045" type="#_x0000_t202" style="position:absolute;left:0;text-align:left;margin-left:3.75pt;margin-top:148.6pt;width:424.8pt;height:25.7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" stroked="f">
                <v:textbox inset="0,0,0,0">
                  <w:txbxContent>
                    <w:p w14:paraId="20D9EA92" w14:textId="1A7FCAE9" w:rsidR="00FA11DD" w:rsidRPr="004F13EA" w:rsidRDefault="00FA11DD" w:rsidP="008D32BB">
                      <w:pPr>
                        <w:pStyle w:val="Caption"/>
                        <w:rPr>
                          <w:noProof/>
                        </w:rPr>
                      </w:pPr>
                      <w:bookmarkStart w:id="197" w:name="_Toc467151208"/>
                      <w:r>
                        <w:t xml:space="preserve">Figure </w:t>
                      </w:r>
                      <w:fldSimple w:instr=" SEQ Figure \* ARABIC ">
                        <w:r w:rsidR="0053144D">
                          <w:rPr>
                            <w:noProof/>
                          </w:rPr>
                          <w:t>30</w:t>
                        </w:r>
                      </w:fldSimple>
                      <w:r>
                        <w:t xml:space="preserve">. (A) Hexanal 10 mmHg @ 20 </w:t>
                      </w:r>
                      <w:r>
                        <w:rPr>
                          <w:rFonts w:cs="Times New Roman"/>
                        </w:rPr>
                        <w:t>°</w:t>
                      </w:r>
                      <w:r>
                        <w:t xml:space="preserve">C (B) Acetic Acid 11.4 mmHg @ 20 </w:t>
                      </w:r>
                      <w:r>
                        <w:rPr>
                          <w:rFonts w:cs="Times New Roman"/>
                        </w:rPr>
                        <w:t>°</w:t>
                      </w:r>
                      <w:r>
                        <w:t>C</w:t>
                      </w:r>
                      <w:bookmarkEnd w:id="197"/>
                    </w:p>
                  </w:txbxContent>
                </v:textbox>
                <w10:wrap type="square"/>
              </v:shape>
            </w:pict>
          </mc:Fallback>
        </mc:AlternateContent>
      </w:r>
      <w:r w:rsidR="009A227E">
        <w:br w:type="textWrapping" w:clear="all"/>
        <w:t xml:space="preserve">   </w:t>
      </w:r>
      <w:r w:rsidR="007357CD">
        <w:t xml:space="preserve">  </w:t>
      </w:r>
    </w:p>
    <w:p w14:paraId="5E09DBD4" w14:textId="027DD268" w:rsidR="009A227E" w:rsidRPr="00EE7774" w:rsidRDefault="007357CD" w:rsidP="00627E25">
      <w:pPr>
        <w:ind w:firstLine="0"/>
      </w:pPr>
      <w:r>
        <w:t>Once the external standard was selected, an optimization of the optimum SPME</w:t>
      </w:r>
      <w:r w:rsidR="002E77BA">
        <w:t xml:space="preserve"> equilibrium/extraction was performed from which the ideal parameters were found to be 45 min</w:t>
      </w:r>
      <w:r w:rsidR="00123D7E">
        <w:t xml:space="preserve"> </w:t>
      </w:r>
      <w:r w:rsidR="002E77BA">
        <w:t>equilibrium followed by 45 sec extraction.</w:t>
      </w:r>
      <w:r>
        <w:t xml:space="preserve"> Headspace equilibrium of both analyte and ESIS was achieved in the first </w:t>
      </w:r>
      <w:r w:rsidR="00123D7E">
        <w:t>45</w:t>
      </w:r>
      <w:r w:rsidR="002E77BA">
        <w:t xml:space="preserve"> min</w:t>
      </w:r>
      <w:r>
        <w:t xml:space="preserve"> of sampling</w:t>
      </w:r>
      <w:r w:rsidR="002E77BA">
        <w:t xml:space="preserve"> where the </w:t>
      </w:r>
      <w:r w:rsidR="000455C5">
        <w:t xml:space="preserve">ratio kept constantly </w:t>
      </w:r>
      <w:r w:rsidR="000455C5">
        <w:lastRenderedPageBreak/>
        <w:t>below 1.0</w:t>
      </w:r>
      <w:r w:rsidR="002E77BA">
        <w:t xml:space="preserve"> while later over time the increase in ratio was abrupt</w:t>
      </w:r>
      <w:r>
        <w:t>.</w:t>
      </w:r>
      <w:r w:rsidR="002E77BA">
        <w:t xml:space="preserve"> This sug</w:t>
      </w:r>
      <w:r w:rsidR="00123D7E">
        <w:t xml:space="preserve">gest that short times did not allow for fiber absorption competitions while when more time was allowed there was either competition for the sites in the fiber or the detector response was saturated with the high amount of material. </w:t>
      </w:r>
    </w:p>
    <w:p w14:paraId="21A0A1D6" w14:textId="77777777" w:rsidR="00B65540" w:rsidRDefault="00B65540" w:rsidP="00053633">
      <w:pPr>
        <w:keepNext/>
        <w:ind w:firstLine="0"/>
        <w:jc w:val="center"/>
      </w:pPr>
      <w:r w:rsidRPr="00B65540">
        <w:rPr>
          <w:noProof/>
        </w:rPr>
        <w:drawing>
          <wp:inline distT="0" distB="0" distL="0" distR="0" wp14:anchorId="75A94244" wp14:editId="4630A70A">
            <wp:extent cx="5385816" cy="3191256"/>
            <wp:effectExtent l="0" t="0" r="5715" b="9525"/>
            <wp:docPr id="109" name="Picture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5816" cy="3191256"/>
                    </a:xfrm>
                    <a:prstGeom prst="rect">
                      <a:avLst/>
                    </a:prstGeom>
                    <a:noFill/>
                    <a:ln>
                      <a:noFill/>
                    </a:ln>
                  </pic:spPr>
                </pic:pic>
              </a:graphicData>
            </a:graphic>
          </wp:inline>
        </w:drawing>
      </w:r>
    </w:p>
    <w:p w14:paraId="77EC43B5" w14:textId="271EFB64" w:rsidR="00CE55AB" w:rsidRDefault="00B65540" w:rsidP="00B65540">
      <w:pPr>
        <w:pStyle w:val="Caption"/>
      </w:pPr>
      <w:bookmarkStart w:id="198" w:name="_Ref462737985"/>
      <w:bookmarkStart w:id="199" w:name="_Toc467151209"/>
      <w:r>
        <w:t xml:space="preserve">Figure </w:t>
      </w:r>
      <w:fldSimple w:instr=" SEQ Figure \* ARABIC ">
        <w:r w:rsidR="0053144D">
          <w:rPr>
            <w:noProof/>
          </w:rPr>
          <w:t>31</w:t>
        </w:r>
      </w:fldSimple>
      <w:bookmarkEnd w:id="198"/>
      <w:r>
        <w:t xml:space="preserve">. </w:t>
      </w:r>
      <w:r w:rsidRPr="00F06D6F">
        <w:t>Assymetrical ESIS (Hexanal)-Acetic Acid</w:t>
      </w:r>
      <w:bookmarkEnd w:id="199"/>
    </w:p>
    <w:p w14:paraId="2582D182" w14:textId="60EF8702" w:rsidR="002E77BA" w:rsidRDefault="002E77BA" w:rsidP="00B65540"/>
    <w:p w14:paraId="56F1A296" w14:textId="6237E519" w:rsidR="002E77BA" w:rsidRDefault="00D86717" w:rsidP="00B65540">
      <w:r>
        <w:t>Once parameters for the ESIS were established SPME-ESIS was used to compare the amount of odor released by the training aids over time. Overall, triplicates of the training aids were eva</w:t>
      </w:r>
      <w:r w:rsidR="000C13D3">
        <w:t>luated daily utilizing the same fibers for the period were VOCs were detectable. As depicted in</w:t>
      </w:r>
      <w:r w:rsidR="003E2DC1">
        <w:t xml:space="preserve"> </w:t>
      </w:r>
      <w:r w:rsidR="003E2DC1">
        <w:fldChar w:fldCharType="begin"/>
      </w:r>
      <w:r w:rsidR="003E2DC1">
        <w:instrText xml:space="preserve"> REF _Ref462737985 \h </w:instrText>
      </w:r>
      <w:r w:rsidR="003E2DC1">
        <w:fldChar w:fldCharType="separate"/>
      </w:r>
      <w:r w:rsidR="0053144D">
        <w:t xml:space="preserve">Figure </w:t>
      </w:r>
      <w:r w:rsidR="0053144D">
        <w:rPr>
          <w:noProof/>
        </w:rPr>
        <w:t>31</w:t>
      </w:r>
      <w:r w:rsidR="003E2DC1">
        <w:fldChar w:fldCharType="end"/>
      </w:r>
      <w:r w:rsidR="000C13D3">
        <w:t xml:space="preserve">, the volatile </w:t>
      </w:r>
      <w:r w:rsidR="00A21C54">
        <w:fldChar w:fldCharType="begin"/>
      </w:r>
      <w:r w:rsidR="00310601">
        <w:instrText xml:space="preserve"> ADDIN REFMGR.CITE &lt;Refman&gt;&lt;Cite&gt;&lt;Author&gt;Lueck&lt;/Author&gt;&lt;Year&gt;1980&lt;/Year&gt;&lt;RecNum&gt;148&lt;/RecNum&gt;&lt;IDText&gt;Acetic acid&lt;/IDText&gt;&lt;MDL Ref_Type="Book Chapter"&gt;&lt;Ref_Type&gt;Book Chapter&lt;/Ref_Type&gt;&lt;Ref_ID&gt;148&lt;/Ref_ID&gt;&lt;Title_Primary&gt;Acetic acid&lt;/Title_Primary&gt;&lt;Authors_Primary&gt;Lueck,E.&lt;/Authors_Primary&gt;&lt;Date_Primary&gt;1980&lt;/Date_Primary&gt;&lt;Reprint&gt;Not in File&lt;/Reprint&gt;&lt;Start_Page&gt;167&lt;/Start_Page&gt;&lt;End_Page&gt;174&lt;/End_Page&gt;&lt;Title_Secondary&gt;Antimicrobial food additives, characteristics, uses, effects&lt;/Title_Secondary&gt;&lt;Publisher&gt;Springer&lt;/Publisher&gt;&lt;ZZ_WorkformID&gt;3&lt;/ZZ_WorkformID&gt;&lt;/MDL&gt;&lt;/Cite&gt;&lt;/Refman&gt;</w:instrText>
      </w:r>
      <w:r w:rsidR="00A21C54">
        <w:fldChar w:fldCharType="separate"/>
      </w:r>
      <w:r w:rsidR="003F5D42">
        <w:rPr>
          <w:noProof/>
        </w:rPr>
        <w:t>(160)</w:t>
      </w:r>
      <w:r w:rsidR="00A21C54">
        <w:fldChar w:fldCharType="end"/>
      </w:r>
      <w:r w:rsidR="000C13D3">
        <w:t xml:space="preserve"> was slightly released over time. Despite its decrease, the use of ESIS demonstrated a lower relative uncertainty by a factor of 2 when compared to the inconsistency previously obtained when raw SPME/GC/MS was used to determine the dissipation over time. </w:t>
      </w:r>
      <w:r w:rsidR="00D42BA1">
        <w:t xml:space="preserve">The data collected showed that the odor </w:t>
      </w:r>
      <w:r w:rsidR="00D42BA1">
        <w:lastRenderedPageBreak/>
        <w:t>was detected for a period of two weeks. However, as it has been demonstrated that detector canines are more sensi</w:t>
      </w:r>
      <w:r w:rsidR="00E76E8C">
        <w:t>tive than</w:t>
      </w:r>
      <w:r w:rsidR="00D42BA1">
        <w:t xml:space="preserve"> an analytical instrument, further field trials must be conducted to determine if in fact, the training aid can be detected by canines for longer p</w:t>
      </w:r>
      <w:r w:rsidR="000455C5">
        <w:t>eriods of time. This way</w:t>
      </w:r>
      <w:r w:rsidR="00D42BA1">
        <w:t xml:space="preserve"> once more</w:t>
      </w:r>
      <w:r w:rsidR="000455C5">
        <w:t xml:space="preserve"> it could</w:t>
      </w:r>
      <w:r w:rsidR="00D42BA1">
        <w:t xml:space="preserve"> be demonstrated the capabilities of canines as a detection tool. </w:t>
      </w:r>
    </w:p>
    <w:p w14:paraId="2F4E7BB1" w14:textId="606F3870" w:rsidR="00624EDA" w:rsidRDefault="002C0839" w:rsidP="00B65540">
      <w:r w:rsidRPr="002C0839">
        <w:rPr>
          <w:noProof/>
        </w:rPr>
        <w:drawing>
          <wp:anchor distT="0" distB="0" distL="114300" distR="114300" simplePos="0" relativeHeight="251803648" behindDoc="0" locked="0" layoutInCell="1" allowOverlap="1" wp14:anchorId="25D4FFC6" wp14:editId="79E0C1F8">
            <wp:simplePos x="0" y="0"/>
            <wp:positionH relativeFrom="margin">
              <wp:align>center</wp:align>
            </wp:positionH>
            <wp:positionV relativeFrom="paragraph">
              <wp:posOffset>3639</wp:posOffset>
            </wp:positionV>
            <wp:extent cx="5385816" cy="3191256"/>
            <wp:effectExtent l="19050" t="19050" r="24765" b="28575"/>
            <wp:wrapSquare wrapText="bothSides"/>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85816" cy="3191256"/>
                    </a:xfrm>
                    <a:prstGeom prst="rect">
                      <a:avLst/>
                    </a:prstGeom>
                    <a:noFill/>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r w:rsidR="0035631B">
        <w:rPr>
          <w:noProof/>
        </w:rPr>
        <mc:AlternateContent>
          <mc:Choice Requires="wps">
            <w:drawing>
              <wp:anchor distT="0" distB="0" distL="114300" distR="114300" simplePos="0" relativeHeight="251749376" behindDoc="0" locked="0" layoutInCell="1" allowOverlap="1" wp14:anchorId="5DFE0517" wp14:editId="2A0851AB">
                <wp:simplePos x="0" y="0"/>
                <wp:positionH relativeFrom="margin">
                  <wp:align>center</wp:align>
                </wp:positionH>
                <wp:positionV relativeFrom="paragraph">
                  <wp:posOffset>3355975</wp:posOffset>
                </wp:positionV>
                <wp:extent cx="4661535" cy="251460"/>
                <wp:effectExtent l="0" t="0" r="5715" b="0"/>
                <wp:wrapSquare wrapText="bothSides"/>
                <wp:docPr id="104" name="Text Box 104"/>
                <wp:cNvGraphicFramePr/>
                <a:graphic xmlns:a="http://schemas.openxmlformats.org/drawingml/2006/main">
                  <a:graphicData uri="http://schemas.microsoft.com/office/word/2010/wordprocessingShape">
                    <wps:wsp>
                      <wps:cNvSpPr txBox="1"/>
                      <wps:spPr>
                        <a:xfrm>
                          <a:off x="0" y="0"/>
                          <a:ext cx="4661535" cy="251460"/>
                        </a:xfrm>
                        <a:prstGeom prst="rect">
                          <a:avLst/>
                        </a:prstGeom>
                        <a:solidFill>
                          <a:prstClr val="white"/>
                        </a:solidFill>
                        <a:ln>
                          <a:noFill/>
                        </a:ln>
                        <a:effectLst/>
                      </wps:spPr>
                      <wps:txbx>
                        <w:txbxContent>
                          <w:p w14:paraId="15BB4E5D" w14:textId="0C7DC285" w:rsidR="00FA11DD" w:rsidRPr="00166EC1" w:rsidRDefault="00FA11DD" w:rsidP="00CE55AB">
                            <w:pPr>
                              <w:pStyle w:val="Caption"/>
                            </w:pPr>
                            <w:bookmarkStart w:id="200" w:name="_Ref454904842"/>
                            <w:bookmarkStart w:id="201" w:name="_Toc467151210"/>
                            <w:r>
                              <w:t xml:space="preserve">Figure </w:t>
                            </w:r>
                            <w:fldSimple w:instr=" SEQ Figure \* ARABIC ">
                              <w:r w:rsidR="0053144D">
                                <w:rPr>
                                  <w:noProof/>
                                </w:rPr>
                                <w:t>32</w:t>
                              </w:r>
                            </w:fldSimple>
                            <w:bookmarkEnd w:id="200"/>
                            <w:r>
                              <w:t>. Pseudo Heroin Dissipation Over Time</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E0517" id="Text Box 104" o:spid="_x0000_s1046" type="#_x0000_t202" style="position:absolute;left:0;text-align:left;margin-left:0;margin-top:264.25pt;width:367.05pt;height:19.8pt;z-index:251749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" stroked="f">
                <v:textbox style="mso-fit-shape-to-text:t" inset="0,0,0,0">
                  <w:txbxContent>
                    <w:p w14:paraId="15BB4E5D" w14:textId="0C7DC285" w:rsidR="00FA11DD" w:rsidRPr="00166EC1" w:rsidRDefault="00FA11DD" w:rsidP="00CE55AB">
                      <w:pPr>
                        <w:pStyle w:val="Caption"/>
                      </w:pPr>
                      <w:bookmarkStart w:id="202" w:name="_Ref454904842"/>
                      <w:bookmarkStart w:id="203" w:name="_Toc467151210"/>
                      <w:r>
                        <w:t xml:space="preserve">Figure </w:t>
                      </w:r>
                      <w:fldSimple w:instr=" SEQ Figure \* ARABIC ">
                        <w:r w:rsidR="0053144D">
                          <w:rPr>
                            <w:noProof/>
                          </w:rPr>
                          <w:t>32</w:t>
                        </w:r>
                      </w:fldSimple>
                      <w:bookmarkEnd w:id="202"/>
                      <w:r>
                        <w:t>. Pseudo Heroin Dissipation Over Time</w:t>
                      </w:r>
                      <w:bookmarkEnd w:id="203"/>
                    </w:p>
                  </w:txbxContent>
                </v:textbox>
                <w10:wrap type="square" anchorx="margin"/>
              </v:shape>
            </w:pict>
          </mc:Fallback>
        </mc:AlternateContent>
      </w:r>
    </w:p>
    <w:p w14:paraId="5196F6B5" w14:textId="3337E5E9" w:rsidR="00CE55AB" w:rsidRPr="00CE55AB" w:rsidRDefault="00CE55AB" w:rsidP="002C0839">
      <w:pPr>
        <w:ind w:firstLine="0"/>
      </w:pPr>
    </w:p>
    <w:p w14:paraId="64FBD730" w14:textId="29213C24" w:rsidR="00643587" w:rsidRDefault="00643587" w:rsidP="00643587">
      <w:pPr>
        <w:pStyle w:val="Heading2"/>
      </w:pPr>
      <w:bookmarkStart w:id="204" w:name="_Toc467151410"/>
      <w:r>
        <w:t>Conclusion</w:t>
      </w:r>
      <w:bookmarkEnd w:id="204"/>
    </w:p>
    <w:p w14:paraId="7BB18C1A" w14:textId="3C171EDC" w:rsidR="00A44D0A" w:rsidRDefault="00D015AB" w:rsidP="00D40446">
      <w:r>
        <w:t>When a training aid is being</w:t>
      </w:r>
      <w:r w:rsidR="003E28C7">
        <w:t xml:space="preserve"> developed there are several paramet</w:t>
      </w:r>
      <w:r w:rsidR="00E24789">
        <w:t>ers that need to be considered for the maintenance of potency, efficacy, and functional integrity of a canine. Although previous research have sugg</w:t>
      </w:r>
      <w:r>
        <w:t xml:space="preserve">est suitable storage parameters </w:t>
      </w:r>
      <w:r w:rsidR="00E24789">
        <w:t xml:space="preserve">such as the absorbent material efficiency, depends on the target chemical been used a training aid. The study of the dissipation rate can be performed using gravimetric analysis, but when data does not </w:t>
      </w:r>
      <w:r w:rsidR="00E24789">
        <w:lastRenderedPageBreak/>
        <w:t xml:space="preserve">follow a trend </w:t>
      </w:r>
      <w:r w:rsidR="00624EDA">
        <w:t>over time, a more precise approach need to</w:t>
      </w:r>
      <w:r w:rsidR="00A44D0A">
        <w:t xml:space="preserve"> be considered. Moreover, as changes in temperature and moisture have a huge impact on both the strength of odors and also how quickly they dissipate, both parameters were monitored over time.</w:t>
      </w:r>
      <w:r w:rsidR="00D40446">
        <w:t xml:space="preserve"> </w:t>
      </w:r>
      <w:r w:rsidR="00A44D0A">
        <w:t>Pseudo marijuana compounds were analyzed using gravimetric analysis. Resu</w:t>
      </w:r>
      <w:r>
        <w:t>lts over time suggest a steady</w:t>
      </w:r>
      <w:r w:rsidR="00A44D0A">
        <w:t xml:space="preserve"> dissipation over a week period </w:t>
      </w:r>
      <w:r w:rsidR="00D40446">
        <w:t>when alumina is used as</w:t>
      </w:r>
      <w:r w:rsidR="00A44D0A">
        <w:t xml:space="preserve"> the absorbent material.</w:t>
      </w:r>
    </w:p>
    <w:p w14:paraId="0A56A25B" w14:textId="1C24BB1B" w:rsidR="00E54AB9" w:rsidRDefault="001477CA" w:rsidP="000455C5">
      <w:r>
        <w:t xml:space="preserve">On the other hand, </w:t>
      </w:r>
      <w:r w:rsidR="00A44D0A">
        <w:t xml:space="preserve">pseudo heroin target compounds stability were greatly affected by variations in humidity and temperature impact in the laboratory. </w:t>
      </w:r>
      <w:r>
        <w:t>Therefore, t</w:t>
      </w:r>
      <w:r w:rsidR="00A44D0A">
        <w:t>he headspace of this training aid were analyzed using ESIS (hexanal)</w:t>
      </w:r>
      <w:r>
        <w:t xml:space="preserve"> which recompense for these changes and a more accurate data</w:t>
      </w:r>
      <w:r w:rsidR="003741F6">
        <w:t xml:space="preserve"> set was</w:t>
      </w:r>
      <w:r>
        <w:t xml:space="preserve"> obtained. Absorbent materials such as cellulose and alumina we</w:t>
      </w:r>
      <w:r w:rsidR="00C61B55">
        <w:t>re evaluated to determine the longevity effect as response to different materials.</w:t>
      </w:r>
      <w:r w:rsidR="00D76615">
        <w:t xml:space="preserve"> C</w:t>
      </w:r>
      <w:r>
        <w:t>ellulose</w:t>
      </w:r>
      <w:r w:rsidR="00C61B55">
        <w:t xml:space="preserve"> creates </w:t>
      </w:r>
      <w:r>
        <w:t xml:space="preserve">a more complex </w:t>
      </w:r>
      <w:r w:rsidR="00C61B55">
        <w:t xml:space="preserve">polymer chain, </w:t>
      </w:r>
      <w:r w:rsidR="00D76615">
        <w:t xml:space="preserve">having thus </w:t>
      </w:r>
      <w:r w:rsidR="00C61B55">
        <w:t>less</w:t>
      </w:r>
      <w:r w:rsidR="00D76615">
        <w:t xml:space="preserve"> space between molecules which creates</w:t>
      </w:r>
      <w:r w:rsidR="00C61B55">
        <w:t xml:space="preserve"> a better trapping source for the target compounds therefore, when compared to alumina, molecules in cellulose were retained for a longer time (2 weeks). </w:t>
      </w:r>
    </w:p>
    <w:p w14:paraId="389F40DF" w14:textId="62A46218" w:rsidR="00E54AB9" w:rsidRDefault="00C61B55" w:rsidP="000455C5">
      <w:r>
        <w:t>When t</w:t>
      </w:r>
      <w:r w:rsidR="00D015AB">
        <w:t>he t</w:t>
      </w:r>
      <w:r>
        <w:t xml:space="preserve">raining aid are taken to the field, aids must be always stored at room temperature. </w:t>
      </w:r>
      <w:r w:rsidRPr="00C61B55">
        <w:t xml:space="preserve">If exposed to extreme temperatures, the permeation of the odor may not be constant, </w:t>
      </w:r>
      <w:r w:rsidR="00624C9F">
        <w:t>therefore if training on a</w:t>
      </w:r>
      <w:r w:rsidRPr="00C61B55">
        <w:t xml:space="preserve"> day</w:t>
      </w:r>
      <w:r w:rsidR="00624C9F">
        <w:t xml:space="preserve"> where temperatures are high,</w:t>
      </w:r>
      <w:r w:rsidRPr="00C61B55">
        <w:t xml:space="preserve"> the aid will have a faster permeation </w:t>
      </w:r>
      <w:r w:rsidR="00624C9F">
        <w:t xml:space="preserve">but when training on </w:t>
      </w:r>
      <w:r w:rsidR="00D76615">
        <w:t>l</w:t>
      </w:r>
      <w:r w:rsidR="00624C9F">
        <w:t>ow temperatures day, the permeation will be reduced.</w:t>
      </w:r>
    </w:p>
    <w:p w14:paraId="50886D3F" w14:textId="77777777" w:rsidR="00E54AB9" w:rsidRDefault="00E54AB9" w:rsidP="000455C5"/>
    <w:p w14:paraId="1CD3F99B" w14:textId="77777777" w:rsidR="00E54AB9" w:rsidRDefault="00E54AB9" w:rsidP="000455C5"/>
    <w:p w14:paraId="0B1B827C" w14:textId="77777777" w:rsidR="00E54AB9" w:rsidRDefault="00E54AB9" w:rsidP="000455C5"/>
    <w:p w14:paraId="10D89284" w14:textId="77777777" w:rsidR="00E54AB9" w:rsidRPr="000455C5" w:rsidRDefault="00E54AB9" w:rsidP="00624C9F">
      <w:pPr>
        <w:ind w:firstLine="0"/>
      </w:pPr>
    </w:p>
    <w:p w14:paraId="58FB76B9" w14:textId="5852A77F" w:rsidR="00B61FC6" w:rsidRDefault="00381A7C" w:rsidP="00E31035">
      <w:pPr>
        <w:pStyle w:val="Style1"/>
        <w:rPr>
          <w:rFonts w:cs="Times New Roman"/>
          <w:szCs w:val="24"/>
        </w:rPr>
      </w:pPr>
      <w:bookmarkStart w:id="205" w:name="_Toc467151411"/>
      <w:r>
        <w:rPr>
          <w:rFonts w:cs="Times New Roman"/>
          <w:szCs w:val="24"/>
        </w:rPr>
        <w:lastRenderedPageBreak/>
        <w:t xml:space="preserve">TASK 5. FIELD TRIAL VALIDATION </w:t>
      </w:r>
      <w:r w:rsidR="00B61FC6">
        <w:rPr>
          <w:rFonts w:cs="Times New Roman"/>
          <w:szCs w:val="24"/>
        </w:rPr>
        <w:t>OF NEWLY DEVELOPED TRAINING AIDS</w:t>
      </w:r>
      <w:bookmarkEnd w:id="205"/>
    </w:p>
    <w:p w14:paraId="58391955" w14:textId="2A7FEB2E" w:rsidR="00643587" w:rsidRDefault="00643587" w:rsidP="00643587">
      <w:pPr>
        <w:pStyle w:val="Heading2"/>
      </w:pPr>
      <w:bookmarkStart w:id="206" w:name="_Toc467151412"/>
      <w:r>
        <w:t>Introduction</w:t>
      </w:r>
      <w:bookmarkEnd w:id="206"/>
    </w:p>
    <w:p w14:paraId="62A4A0DB" w14:textId="7BC98D3E" w:rsidR="000455C5" w:rsidRPr="000455C5" w:rsidRDefault="002D76F8" w:rsidP="0001438C">
      <w:r>
        <w:t xml:space="preserve">The </w:t>
      </w:r>
      <w:r w:rsidR="00303DAA">
        <w:t xml:space="preserve">maximum </w:t>
      </w:r>
      <w:r>
        <w:t>profi</w:t>
      </w:r>
      <w:r w:rsidR="00303DAA">
        <w:t>ci</w:t>
      </w:r>
      <w:r>
        <w:t>ency</w:t>
      </w:r>
      <w:r w:rsidR="00303DAA">
        <w:t xml:space="preserve"> level</w:t>
      </w:r>
      <w:r>
        <w:t xml:space="preserve"> of </w:t>
      </w:r>
      <w:r w:rsidR="00303DAA">
        <w:t>detector canines greatly depends on the frequency of training. For many years</w:t>
      </w:r>
      <w:r w:rsidR="00E54AB9">
        <w:t>,</w:t>
      </w:r>
      <w:r w:rsidR="00303DAA">
        <w:t xml:space="preserve"> training ha</w:t>
      </w:r>
      <w:r w:rsidR="00D015AB">
        <w:t>s</w:t>
      </w:r>
      <w:r w:rsidR="00303DAA">
        <w:t xml:space="preserve"> been limited due to</w:t>
      </w:r>
      <w:r w:rsidR="00D015AB">
        <w:t xml:space="preserve"> a</w:t>
      </w:r>
      <w:r w:rsidR="00303DAA">
        <w:t xml:space="preserve"> lack of training materials </w:t>
      </w:r>
      <w:r w:rsidR="00E54AB9">
        <w:t>that are</w:t>
      </w:r>
      <w:r w:rsidR="00303DAA">
        <w:t xml:space="preserve"> easy to acquire, low priced, non hazardous,</w:t>
      </w:r>
      <w:r w:rsidR="005A6DC8">
        <w:t xml:space="preserve"> long lasting,</w:t>
      </w:r>
      <w:r w:rsidR="00303DAA">
        <w:t xml:space="preserve"> but most important, effective.  </w:t>
      </w:r>
      <w:r w:rsidR="00E54AB9">
        <w:t>A</w:t>
      </w:r>
      <w:r w:rsidR="00200458">
        <w:t xml:space="preserve"> prototype of training aid</w:t>
      </w:r>
      <w:r w:rsidR="00FA1F54">
        <w:t xml:space="preserve"> mimic</w:t>
      </w:r>
      <w:r w:rsidR="00200458">
        <w:t xml:space="preserve"> for marijuana and heroin have been developed</w:t>
      </w:r>
      <w:r w:rsidR="0008216C">
        <w:t xml:space="preserve"> to alleviate this restrictions.</w:t>
      </w:r>
      <w:r w:rsidR="00200458">
        <w:t xml:space="preserve"> </w:t>
      </w:r>
      <w:r w:rsidR="0001438C">
        <w:t xml:space="preserve">Training aid mimics were developed </w:t>
      </w:r>
      <w:r w:rsidR="00371A3E">
        <w:t xml:space="preserve">after thoroughly analyzed the </w:t>
      </w:r>
      <w:r w:rsidR="00166F35">
        <w:t xml:space="preserve">most frequent and abundant </w:t>
      </w:r>
      <w:r w:rsidR="00371A3E">
        <w:t xml:space="preserve">VOCs released by each </w:t>
      </w:r>
      <w:r w:rsidR="00C749A4">
        <w:t>drug. When dealing with tra</w:t>
      </w:r>
      <w:r w:rsidR="00166F35">
        <w:t xml:space="preserve">ining aid mimic, aspects such as </w:t>
      </w:r>
      <w:r w:rsidR="00C749A4">
        <w:t xml:space="preserve">integrity, purity and availability of odor must be considered. </w:t>
      </w:r>
      <w:r w:rsidR="00D62384">
        <w:t>A</w:t>
      </w:r>
      <w:r w:rsidR="00C749A4">
        <w:t>s indicated by SWGDOG SC8 2007, the best practice to increase persistence and avoid contamination were followed</w:t>
      </w:r>
      <w:r w:rsidR="00D62384">
        <w:t>,</w:t>
      </w:r>
      <w:r w:rsidR="00C749A4">
        <w:t xml:space="preserve"> which include the storage of training aids in separate containers such as stainless steel or glass, preferable with lids to avoid any sort of air exchange. </w:t>
      </w:r>
      <w:r w:rsidR="00371A3E">
        <w:t xml:space="preserve"> The purpose is now to proof these aid</w:t>
      </w:r>
      <w:r w:rsidR="00CC7B70">
        <w:t>s</w:t>
      </w:r>
      <w:r w:rsidR="001960AB">
        <w:t xml:space="preserve"> </w:t>
      </w:r>
      <w:r w:rsidR="0001438C">
        <w:t>are feasible</w:t>
      </w:r>
      <w:r w:rsidR="001960AB">
        <w:t xml:space="preserve"> </w:t>
      </w:r>
      <w:r w:rsidR="00371A3E">
        <w:t>as training aids for detection</w:t>
      </w:r>
      <w:r w:rsidR="004E4AB4">
        <w:t xml:space="preserve"> </w:t>
      </w:r>
      <w:r w:rsidR="00903AE2">
        <w:t xml:space="preserve">canines, which are meant </w:t>
      </w:r>
      <w:r w:rsidR="00903AE2" w:rsidRPr="00903AE2">
        <w:t>to be used as a universal system t</w:t>
      </w:r>
      <w:r w:rsidR="00371A3E" w:rsidRPr="00903AE2">
        <w:t xml:space="preserve">o improve </w:t>
      </w:r>
      <w:r w:rsidR="00FA1F54" w:rsidRPr="00903AE2">
        <w:t>and</w:t>
      </w:r>
      <w:r w:rsidR="00371A3E" w:rsidRPr="00903AE2">
        <w:t xml:space="preserve"> </w:t>
      </w:r>
      <w:r w:rsidR="00FA1F54" w:rsidRPr="00903AE2">
        <w:t xml:space="preserve">keep consistent </w:t>
      </w:r>
      <w:r w:rsidR="00371A3E" w:rsidRPr="00903AE2">
        <w:t>work</w:t>
      </w:r>
      <w:r w:rsidR="00FA1F54" w:rsidRPr="00903AE2">
        <w:t xml:space="preserve"> done</w:t>
      </w:r>
      <w:r w:rsidR="00371A3E" w:rsidRPr="00903AE2">
        <w:t>.</w:t>
      </w:r>
      <w:r w:rsidR="00371A3E">
        <w:t xml:space="preserve"> </w:t>
      </w:r>
      <w:r w:rsidR="0001438C">
        <w:t xml:space="preserve">Additionally, the fact that training aids may contain compounds that are found in comestible and commercially available products has always been controversial in the court of law therefore, ORTs including these products were conducted to validate training aid mimics are not product that could potentially cause false alerts. </w:t>
      </w:r>
      <w:r w:rsidR="00371A3E">
        <w:t>F</w:t>
      </w:r>
      <w:r w:rsidR="00166F35">
        <w:t xml:space="preserve">ield studies were performed using </w:t>
      </w:r>
      <w:r w:rsidR="00D62384">
        <w:t>detection canines</w:t>
      </w:r>
      <w:r w:rsidR="004E4AB4">
        <w:t xml:space="preserve"> that have been previously imprinted to detect real marijuana and heroin. </w:t>
      </w:r>
      <w:r w:rsidR="00D62384">
        <w:t xml:space="preserve"> </w:t>
      </w:r>
      <w:r w:rsidR="00166F35">
        <w:t xml:space="preserve">These canines have also proof their capability for detection by certifying annually under SGWDOG’s guidelines which </w:t>
      </w:r>
      <w:r w:rsidR="00903AE2">
        <w:t>implements</w:t>
      </w:r>
      <w:r w:rsidR="00166F35">
        <w:t xml:space="preserve"> real scenarios</w:t>
      </w:r>
      <w:r w:rsidR="00903AE2">
        <w:t xml:space="preserve"> simulations</w:t>
      </w:r>
      <w:r w:rsidR="00166F35">
        <w:t xml:space="preserve"> to which teams can be exposed to. </w:t>
      </w:r>
      <w:r w:rsidR="0001438C">
        <w:t xml:space="preserve">Experienced detection canines used in this </w:t>
      </w:r>
      <w:r w:rsidR="0001438C">
        <w:lastRenderedPageBreak/>
        <w:t>study have previously shown proficient narcotic detection skills at a detection rate of 90% or higher. Canines that were still in training school or that have obtained less than 90% detection rate were not allow to participate</w:t>
      </w:r>
      <w:r w:rsidR="00371A3E">
        <w:t>.</w:t>
      </w:r>
      <w:r w:rsidR="00CC7B70">
        <w:t xml:space="preserve"> </w:t>
      </w:r>
      <w:r w:rsidR="00371A3E">
        <w:t xml:space="preserve">  </w:t>
      </w:r>
    </w:p>
    <w:p w14:paraId="442DC233" w14:textId="2D0F3582" w:rsidR="00643587" w:rsidRDefault="00643587" w:rsidP="00643587">
      <w:pPr>
        <w:pStyle w:val="Heading2"/>
      </w:pPr>
      <w:bookmarkStart w:id="207" w:name="_Toc467151413"/>
      <w:r>
        <w:t>Materials</w:t>
      </w:r>
      <w:bookmarkEnd w:id="207"/>
    </w:p>
    <w:p w14:paraId="7A575E5D" w14:textId="0B9E922C" w:rsidR="00FB0A86" w:rsidRPr="00FB0A86" w:rsidRDefault="00FB0A86" w:rsidP="00FB0A86">
      <w:r>
        <w:t>Training aid mimics were developed following the standard procedure recently developed. T</w:t>
      </w:r>
      <w:r w:rsidRPr="00FB0A86">
        <w:t>wo different ab</w:t>
      </w:r>
      <w:r>
        <w:t>sorbent materials were used</w:t>
      </w:r>
      <w:r w:rsidRPr="00FB0A86">
        <w:t xml:space="preserve">, alumina adsorption 80-100 mesh (Fisher Scientific, Fair Lawn, NJ, USA) </w:t>
      </w:r>
      <w:r>
        <w:t xml:space="preserve">for marijuana training aid mimic </w:t>
      </w:r>
      <w:r w:rsidRPr="00FB0A86">
        <w:t>and cellulose microcrystalline powder 20 μm (Sigma-Aldrich, Co., St. Louis, MO, USA)</w:t>
      </w:r>
      <w:r>
        <w:t xml:space="preserve"> for heroin training aid mimic.</w:t>
      </w:r>
      <w:r w:rsidRPr="00FB0A86">
        <w:t xml:space="preserve"> </w:t>
      </w:r>
      <w:r>
        <w:t>For marijuana training aid, 30 g</w:t>
      </w:r>
      <w:r w:rsidRPr="00FB0A86">
        <w:t xml:space="preserve"> of </w:t>
      </w:r>
      <w:r>
        <w:t>alumina</w:t>
      </w:r>
      <w:r w:rsidRPr="00FB0A86">
        <w:t xml:space="preserve"> were spiked with a mixture of the limonene and caryophyllene (Sigma-Al</w:t>
      </w:r>
      <w:r w:rsidR="0073263F">
        <w:t xml:space="preserve">drich, Co., St. Louis, MO, USA). On the other hand, </w:t>
      </w:r>
      <w:r w:rsidRPr="00FB0A86">
        <w:t>145.5 μL of acetic acid (Fisher Scientific, Fair Lawn, NJ, USA) and 288 mg of acetyl salicylic acid (Sigma-Aldri</w:t>
      </w:r>
      <w:r w:rsidR="0073263F">
        <w:t>ch, Co., St. Louis, MO, USA) were</w:t>
      </w:r>
      <w:r w:rsidRPr="00FB0A86">
        <w:t xml:space="preserve"> added to the adsorption materials for heroin mimic. These amounts were selected based on the ratio found in the headspace of each sample. Upon completion, the mixtures were shaken in their corresponding mixing jars utilizing United Nuclear Ball Mill (United Nuclear Scientific, East Lansing, MI, USA) for 5 min every 30 min for 3 hr to achieve an homogeneous mixture of odorant. Once the mixture was ready, it was divided into 3 LDPE bags containing 10 g each, these bags were later heat sealed three times using an Midwest Pacific impulse heat sealer (Packco Inc., Rocky Mount, MO, USA). The bags were later </w:t>
      </w:r>
      <w:r w:rsidR="0073263F">
        <w:t>transferred to 8 oz Ball</w:t>
      </w:r>
      <w:r w:rsidR="0073263F">
        <w:rPr>
          <w:rFonts w:cs="Times New Roman"/>
        </w:rPr>
        <w:t>®</w:t>
      </w:r>
      <w:r w:rsidR="0073263F" w:rsidRPr="0073263F">
        <w:t xml:space="preserve"> Crystal Jelly J</w:t>
      </w:r>
      <w:r w:rsidR="0073263F">
        <w:t>ars with Lids and Bands (Ball</w:t>
      </w:r>
      <w:r w:rsidR="0091768C">
        <w:t>, Co., Broomfield, CO, USA).</w:t>
      </w:r>
      <w:r w:rsidRPr="00FB0A86">
        <w:t xml:space="preserve"> </w:t>
      </w:r>
    </w:p>
    <w:p w14:paraId="086E1696" w14:textId="11697960" w:rsidR="00643587" w:rsidRDefault="00643587" w:rsidP="00643587">
      <w:pPr>
        <w:pStyle w:val="Heading2"/>
      </w:pPr>
      <w:bookmarkStart w:id="208" w:name="_Toc467151414"/>
      <w:r>
        <w:lastRenderedPageBreak/>
        <w:t>Methods</w:t>
      </w:r>
      <w:bookmarkEnd w:id="208"/>
    </w:p>
    <w:p w14:paraId="5D5A5BC1" w14:textId="6E85879B" w:rsidR="0091768C" w:rsidRPr="0091768C" w:rsidRDefault="0091768C" w:rsidP="0091768C">
      <w:r w:rsidRPr="0091768C">
        <w:t xml:space="preserve">To resemble normal operational conditions, trials were performed in warehouses and/or buildings. The Scientific Working Group on Dog and Orthogonal detector Guidelines (70) was followed as it establishes the best practices for the use and evaluation of detector canines. SC8 Substance Dogs: Narcotics establishes that when evaluations in Building/room is been performed the room may contain zero to three aids depending upon the size and environmental conditions, and should be 18.6 –111.5 m² (200-1200 sq. ft.) with furniture. Specifics on the buildings/room where the trials were performed can be found in the Appendix section. Training aids (hides) were placed no less than 30 minutes prior to testing. In order to demonstrate the ability to detect the trained odors, positive control </w:t>
      </w:r>
      <w:r w:rsidR="00F57362">
        <w:fldChar w:fldCharType="begin"/>
      </w:r>
      <w:r w:rsidR="00310601">
        <w:instrText xml:space="preserve"> ADDIN REFMGR.CITE &lt;Refman&gt;&lt;Cite&gt;&lt;Author&gt;Rice&lt;/Author&gt;&lt;Year&gt;2015&lt;/Year&gt;&lt;RecNum&gt;149&lt;/RecNum&gt;&lt;IDText&gt;Investigating the aroma of marijuana, cocaine, and heroin for forensic applications using simultaneous multidimensional gas chromatography-mass spectrometry-olfactometry&lt;/IDText&gt;&lt;MDL Ref_Type="Thesis/Dissertation"&gt;&lt;Ref_Type&gt;Thesis/Dissertation&lt;/Ref_Type&gt;&lt;Ref_ID&gt;149&lt;/Ref_ID&gt;&lt;Title_Primary&gt;Investigating the aroma of marijuana, cocaine, and heroin for forensic applications using simultaneous multidimensional gas chromatography-mass spectrometry-olfactometry&lt;/Title_Primary&gt;&lt;Authors_Primary&gt;Rice,S.&lt;/Authors_Primary&gt;&lt;Date_Primary&gt;2015&lt;/Date_Primary&gt;&lt;Reprint&gt;Not in File&lt;/Reprint&gt;&lt;Publisher&gt;Iowa State University&lt;/Publisher&gt;&lt;ZZ_WorkformID&gt;29&lt;/ZZ_WorkformID&gt;&lt;/MDL&gt;&lt;/Cite&gt;&lt;/Refman&gt;</w:instrText>
      </w:r>
      <w:r w:rsidR="00F57362">
        <w:fldChar w:fldCharType="separate"/>
      </w:r>
      <w:r w:rsidR="003F5D42">
        <w:rPr>
          <w:noProof/>
        </w:rPr>
        <w:t>(132)</w:t>
      </w:r>
      <w:r w:rsidR="00F57362">
        <w:fldChar w:fldCharType="end"/>
      </w:r>
      <w:r w:rsidRPr="0091768C">
        <w:t xml:space="preserve"> and a blank were always included. Although the handlers were advised of the parameter of search, teams did not know the placement of the hides. Handlers were only allowed to reward the canine when they positive alerted to the positive control otherwise alerts were only recorded.</w:t>
      </w:r>
    </w:p>
    <w:p w14:paraId="34BEA916" w14:textId="67E935C7" w:rsidR="00643587" w:rsidRDefault="00643587" w:rsidP="00643587">
      <w:pPr>
        <w:pStyle w:val="Heading2"/>
      </w:pPr>
      <w:bookmarkStart w:id="209" w:name="_Toc467151415"/>
      <w:r>
        <w:t>Results</w:t>
      </w:r>
      <w:r w:rsidR="00841CD8">
        <w:t xml:space="preserve"> and Discussion</w:t>
      </w:r>
      <w:bookmarkEnd w:id="209"/>
    </w:p>
    <w:p w14:paraId="4D066E96" w14:textId="0316549F" w:rsidR="00643587" w:rsidRDefault="00643587" w:rsidP="00643587">
      <w:pPr>
        <w:pStyle w:val="Heading3"/>
      </w:pPr>
      <w:bookmarkStart w:id="210" w:name="_Toc467151416"/>
      <w:r>
        <w:t>Marijuana</w:t>
      </w:r>
      <w:bookmarkEnd w:id="210"/>
      <w:r>
        <w:t xml:space="preserve"> </w:t>
      </w:r>
    </w:p>
    <w:p w14:paraId="230CCE3E" w14:textId="60850772" w:rsidR="00477446" w:rsidRDefault="008F5E76" w:rsidP="00477446">
      <w:r>
        <w:t>Canine</w:t>
      </w:r>
      <w:r w:rsidRPr="008F5E76">
        <w:t xml:space="preserve"> </w:t>
      </w:r>
      <w:r>
        <w:t>teams from</w:t>
      </w:r>
      <w:r w:rsidRPr="008F5E76">
        <w:t xml:space="preserve"> South Florida participated in </w:t>
      </w:r>
      <w:r>
        <w:t>three different</w:t>
      </w:r>
      <w:r w:rsidRPr="008F5E76">
        <w:t xml:space="preserve"> ORTs that varied in location, date and </w:t>
      </w:r>
      <w:r>
        <w:t>hides included</w:t>
      </w:r>
      <w:r w:rsidRPr="008F5E76">
        <w:t xml:space="preserve">. The handlers were instructed to have their canines </w:t>
      </w:r>
      <w:r>
        <w:t>search for</w:t>
      </w:r>
      <w:r w:rsidR="0094035A">
        <w:t xml:space="preserve"> hides within a specified perimeter, observations including </w:t>
      </w:r>
      <w:r w:rsidRPr="008F5E76">
        <w:t>alert, no-alert, or interest</w:t>
      </w:r>
      <w:r w:rsidR="0094035A">
        <w:t xml:space="preserve"> were recorded</w:t>
      </w:r>
      <w:r w:rsidRPr="008F5E76">
        <w:t>. The change of behavior towards a specific location without giving a final response was considered for the study as interest, but was only recorded following the handler’s indication</w:t>
      </w:r>
      <w:r w:rsidR="0094035A">
        <w:t>, as they have more experience regarding canine</w:t>
      </w:r>
      <w:r w:rsidR="00556099">
        <w:t xml:space="preserve">s’ change of behavior </w:t>
      </w:r>
      <w:r w:rsidR="00556099">
        <w:lastRenderedPageBreak/>
        <w:t>when searching</w:t>
      </w:r>
      <w:r w:rsidRPr="008F5E76">
        <w:t xml:space="preserve">. The total number of trials per canines is represented in the denominator of the fraction while the number of alerts was recorded in the numerator. </w:t>
      </w:r>
      <w:r w:rsidR="0094035A">
        <w:t>Interests were recorded and reported in the table</w:t>
      </w:r>
      <w:r w:rsidR="00556099">
        <w:t>,</w:t>
      </w:r>
      <w:r w:rsidR="0094035A">
        <w:t xml:space="preserve"> in parenthesis. </w:t>
      </w:r>
    </w:p>
    <w:p w14:paraId="708D13AB" w14:textId="77777777" w:rsidR="006F0B68" w:rsidRDefault="006F0B68" w:rsidP="00477446"/>
    <w:p w14:paraId="36F7BF25" w14:textId="03B5D641" w:rsidR="00F3797E" w:rsidRDefault="00F3797E" w:rsidP="00D412DA">
      <w:pPr>
        <w:pStyle w:val="Caption"/>
        <w:keepNext/>
      </w:pPr>
      <w:bookmarkStart w:id="211" w:name="_Toc467151314"/>
      <w:r>
        <w:t xml:space="preserve">Table </w:t>
      </w:r>
      <w:fldSimple w:instr=" SEQ Table \* ARABIC ">
        <w:r w:rsidR="0053144D">
          <w:rPr>
            <w:noProof/>
          </w:rPr>
          <w:t>16</w:t>
        </w:r>
      </w:fldSimple>
      <w:r>
        <w:t xml:space="preserve">. </w:t>
      </w:r>
      <w:r w:rsidRPr="00B8750B">
        <w:t xml:space="preserve">Individual Canine Performance Table on Pseudo </w:t>
      </w:r>
      <w:r>
        <w:t>Marijuana</w:t>
      </w:r>
      <w:r w:rsidRPr="00B8750B">
        <w:t xml:space="preserve"> Training Aid</w:t>
      </w:r>
      <w:r w:rsidR="00D412DA">
        <w:t xml:space="preserve"> (Numerator=A, Denominator=No alert, Parenthesis=  Interest)</w:t>
      </w:r>
      <w:bookmarkEnd w:id="211"/>
    </w:p>
    <w:tbl>
      <w:tblPr>
        <w:tblW w:w="5000" w:type="pct"/>
        <w:tblLook w:val="04A0" w:firstRow="1" w:lastRow="0" w:firstColumn="1" w:lastColumn="0" w:noHBand="0" w:noVBand="1"/>
      </w:tblPr>
      <w:tblGrid>
        <w:gridCol w:w="2158"/>
        <w:gridCol w:w="2162"/>
        <w:gridCol w:w="2160"/>
        <w:gridCol w:w="2160"/>
      </w:tblGrid>
      <w:tr w:rsidR="006F0B68" w:rsidRPr="00E528EC" w14:paraId="71BD9CE6" w14:textId="77777777" w:rsidTr="00F3797E">
        <w:trPr>
          <w:trHeight w:val="432"/>
        </w:trPr>
        <w:tc>
          <w:tcPr>
            <w:tcW w:w="1249" w:type="pct"/>
            <w:tcBorders>
              <w:top w:val="single" w:sz="4" w:space="0" w:color="auto"/>
              <w:bottom w:val="single" w:sz="4" w:space="0" w:color="auto"/>
            </w:tcBorders>
            <w:shd w:val="clear" w:color="auto" w:fill="auto"/>
            <w:noWrap/>
            <w:vAlign w:val="center"/>
            <w:hideMark/>
          </w:tcPr>
          <w:p w14:paraId="3A445ED7" w14:textId="77777777" w:rsidR="006F0B68" w:rsidRPr="00E528EC" w:rsidRDefault="006F0B68" w:rsidP="00556099">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Canine No.</w:t>
            </w:r>
          </w:p>
        </w:tc>
        <w:tc>
          <w:tcPr>
            <w:tcW w:w="1251" w:type="pct"/>
            <w:tcBorders>
              <w:top w:val="single" w:sz="4" w:space="0" w:color="auto"/>
              <w:bottom w:val="single" w:sz="4" w:space="0" w:color="auto"/>
            </w:tcBorders>
            <w:shd w:val="clear" w:color="auto" w:fill="auto"/>
            <w:noWrap/>
            <w:vAlign w:val="center"/>
            <w:hideMark/>
          </w:tcPr>
          <w:p w14:paraId="6BF731DF" w14:textId="6AD2EF6C"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A</w:t>
            </w:r>
          </w:p>
        </w:tc>
        <w:tc>
          <w:tcPr>
            <w:tcW w:w="1250" w:type="pct"/>
            <w:tcBorders>
              <w:top w:val="single" w:sz="4" w:space="0" w:color="auto"/>
              <w:bottom w:val="single" w:sz="4" w:space="0" w:color="auto"/>
            </w:tcBorders>
            <w:shd w:val="clear" w:color="auto" w:fill="auto"/>
            <w:noWrap/>
            <w:vAlign w:val="center"/>
            <w:hideMark/>
          </w:tcPr>
          <w:p w14:paraId="05413B11" w14:textId="319A98DA"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C</w:t>
            </w:r>
          </w:p>
        </w:tc>
        <w:tc>
          <w:tcPr>
            <w:tcW w:w="1250" w:type="pct"/>
            <w:tcBorders>
              <w:top w:val="single" w:sz="4" w:space="0" w:color="auto"/>
              <w:bottom w:val="single" w:sz="4" w:space="0" w:color="auto"/>
            </w:tcBorders>
            <w:shd w:val="clear" w:color="auto" w:fill="auto"/>
            <w:noWrap/>
            <w:vAlign w:val="center"/>
            <w:hideMark/>
          </w:tcPr>
          <w:p w14:paraId="3283A2D0" w14:textId="261595DB"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PC</w:t>
            </w:r>
          </w:p>
        </w:tc>
      </w:tr>
      <w:tr w:rsidR="006F0B68" w:rsidRPr="00E528EC" w14:paraId="40081FFD" w14:textId="77777777" w:rsidTr="00F3797E">
        <w:trPr>
          <w:trHeight w:val="432"/>
        </w:trPr>
        <w:tc>
          <w:tcPr>
            <w:tcW w:w="1249" w:type="pct"/>
            <w:tcBorders>
              <w:top w:val="single" w:sz="4" w:space="0" w:color="auto"/>
            </w:tcBorders>
            <w:shd w:val="clear" w:color="auto" w:fill="F2F2F2" w:themeFill="background1" w:themeFillShade="F2"/>
            <w:noWrap/>
            <w:vAlign w:val="center"/>
            <w:hideMark/>
          </w:tcPr>
          <w:p w14:paraId="1239099C" w14:textId="06F06995"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30</w:t>
            </w:r>
          </w:p>
        </w:tc>
        <w:tc>
          <w:tcPr>
            <w:tcW w:w="1251" w:type="pct"/>
            <w:tcBorders>
              <w:top w:val="single" w:sz="4" w:space="0" w:color="auto"/>
            </w:tcBorders>
            <w:shd w:val="clear" w:color="auto" w:fill="F2F2F2" w:themeFill="background1" w:themeFillShade="F2"/>
            <w:noWrap/>
            <w:vAlign w:val="center"/>
          </w:tcPr>
          <w:p w14:paraId="3132686F" w14:textId="7DF61919"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w:t>
            </w:r>
          </w:p>
        </w:tc>
        <w:tc>
          <w:tcPr>
            <w:tcW w:w="1250" w:type="pct"/>
            <w:tcBorders>
              <w:top w:val="single" w:sz="4" w:space="0" w:color="auto"/>
            </w:tcBorders>
            <w:shd w:val="clear" w:color="auto" w:fill="F2F2F2" w:themeFill="background1" w:themeFillShade="F2"/>
            <w:noWrap/>
            <w:vAlign w:val="center"/>
          </w:tcPr>
          <w:p w14:paraId="75DD3E17" w14:textId="4E8C8D97"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1)</w:t>
            </w:r>
          </w:p>
        </w:tc>
        <w:tc>
          <w:tcPr>
            <w:tcW w:w="1250" w:type="pct"/>
            <w:tcBorders>
              <w:top w:val="single" w:sz="4" w:space="0" w:color="auto"/>
            </w:tcBorders>
            <w:shd w:val="clear" w:color="auto" w:fill="F2F2F2" w:themeFill="background1" w:themeFillShade="F2"/>
            <w:noWrap/>
            <w:vAlign w:val="center"/>
          </w:tcPr>
          <w:p w14:paraId="43A3FB68" w14:textId="5B839FD5"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r w:rsidR="006F0B68" w:rsidRPr="00E528EC" w14:paraId="0336FD47" w14:textId="77777777" w:rsidTr="00F3797E">
        <w:trPr>
          <w:trHeight w:val="432"/>
        </w:trPr>
        <w:tc>
          <w:tcPr>
            <w:tcW w:w="1249" w:type="pct"/>
            <w:shd w:val="clear" w:color="auto" w:fill="auto"/>
            <w:noWrap/>
            <w:vAlign w:val="center"/>
            <w:hideMark/>
          </w:tcPr>
          <w:p w14:paraId="12C00CAC" w14:textId="6F4C1DB4"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2</w:t>
            </w:r>
          </w:p>
        </w:tc>
        <w:tc>
          <w:tcPr>
            <w:tcW w:w="1251" w:type="pct"/>
            <w:shd w:val="clear" w:color="auto" w:fill="auto"/>
            <w:noWrap/>
            <w:vAlign w:val="center"/>
          </w:tcPr>
          <w:p w14:paraId="6CB2DB34" w14:textId="2BF63218"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w:t>
            </w:r>
          </w:p>
        </w:tc>
        <w:tc>
          <w:tcPr>
            <w:tcW w:w="1250" w:type="pct"/>
            <w:shd w:val="clear" w:color="auto" w:fill="auto"/>
            <w:noWrap/>
            <w:vAlign w:val="center"/>
          </w:tcPr>
          <w:p w14:paraId="249046FD" w14:textId="5C788DB8"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shd w:val="clear" w:color="auto" w:fill="auto"/>
            <w:noWrap/>
            <w:vAlign w:val="center"/>
          </w:tcPr>
          <w:p w14:paraId="4E001D5E" w14:textId="4A093EB8"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r w:rsidR="006F0B68" w:rsidRPr="00E528EC" w14:paraId="4996BF6D" w14:textId="77777777" w:rsidTr="00F3797E">
        <w:trPr>
          <w:trHeight w:val="432"/>
        </w:trPr>
        <w:tc>
          <w:tcPr>
            <w:tcW w:w="1249" w:type="pct"/>
            <w:shd w:val="clear" w:color="auto" w:fill="F2F2F2" w:themeFill="background1" w:themeFillShade="F2"/>
            <w:noWrap/>
            <w:vAlign w:val="center"/>
            <w:hideMark/>
          </w:tcPr>
          <w:p w14:paraId="6F9F3806" w14:textId="1EFE90A4"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22</w:t>
            </w:r>
          </w:p>
        </w:tc>
        <w:tc>
          <w:tcPr>
            <w:tcW w:w="1251" w:type="pct"/>
            <w:shd w:val="clear" w:color="auto" w:fill="F2F2F2" w:themeFill="background1" w:themeFillShade="F2"/>
            <w:noWrap/>
            <w:vAlign w:val="center"/>
          </w:tcPr>
          <w:p w14:paraId="4A3536F7" w14:textId="44A5D2F8"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shd w:val="clear" w:color="auto" w:fill="F2F2F2" w:themeFill="background1" w:themeFillShade="F2"/>
            <w:noWrap/>
            <w:vAlign w:val="center"/>
          </w:tcPr>
          <w:p w14:paraId="768A8B27" w14:textId="3E178B10"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w:t>
            </w:r>
          </w:p>
        </w:tc>
        <w:tc>
          <w:tcPr>
            <w:tcW w:w="1250" w:type="pct"/>
            <w:shd w:val="clear" w:color="auto" w:fill="F2F2F2" w:themeFill="background1" w:themeFillShade="F2"/>
            <w:noWrap/>
            <w:vAlign w:val="center"/>
          </w:tcPr>
          <w:p w14:paraId="3C0946D0" w14:textId="2EDA75C4"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r w:rsidR="006F0B68" w:rsidRPr="00E528EC" w14:paraId="14331066" w14:textId="77777777" w:rsidTr="00F3797E">
        <w:trPr>
          <w:trHeight w:val="432"/>
        </w:trPr>
        <w:tc>
          <w:tcPr>
            <w:tcW w:w="1249" w:type="pct"/>
            <w:shd w:val="clear" w:color="auto" w:fill="auto"/>
            <w:noWrap/>
            <w:vAlign w:val="center"/>
            <w:hideMark/>
          </w:tcPr>
          <w:p w14:paraId="373A901D" w14:textId="37AE961C"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29</w:t>
            </w:r>
          </w:p>
        </w:tc>
        <w:tc>
          <w:tcPr>
            <w:tcW w:w="1251" w:type="pct"/>
            <w:shd w:val="clear" w:color="auto" w:fill="auto"/>
            <w:noWrap/>
            <w:vAlign w:val="center"/>
          </w:tcPr>
          <w:p w14:paraId="5CB7885E" w14:textId="4A474F2B"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shd w:val="clear" w:color="auto" w:fill="auto"/>
            <w:noWrap/>
            <w:vAlign w:val="center"/>
          </w:tcPr>
          <w:p w14:paraId="07F76434" w14:textId="08C06E61"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w:t>
            </w:r>
          </w:p>
        </w:tc>
        <w:tc>
          <w:tcPr>
            <w:tcW w:w="1250" w:type="pct"/>
            <w:shd w:val="clear" w:color="auto" w:fill="auto"/>
            <w:noWrap/>
            <w:vAlign w:val="center"/>
          </w:tcPr>
          <w:p w14:paraId="38CBE181" w14:textId="17697036"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r w:rsidR="006F0B68" w:rsidRPr="00E528EC" w14:paraId="38A6E044" w14:textId="77777777" w:rsidTr="00F3797E">
        <w:trPr>
          <w:trHeight w:val="432"/>
        </w:trPr>
        <w:tc>
          <w:tcPr>
            <w:tcW w:w="1249" w:type="pct"/>
            <w:shd w:val="clear" w:color="auto" w:fill="F2F2F2" w:themeFill="background1" w:themeFillShade="F2"/>
            <w:noWrap/>
            <w:vAlign w:val="center"/>
            <w:hideMark/>
          </w:tcPr>
          <w:p w14:paraId="0608DB72" w14:textId="7ECA0768"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31</w:t>
            </w:r>
          </w:p>
        </w:tc>
        <w:tc>
          <w:tcPr>
            <w:tcW w:w="1251" w:type="pct"/>
            <w:shd w:val="clear" w:color="auto" w:fill="F2F2F2" w:themeFill="background1" w:themeFillShade="F2"/>
            <w:noWrap/>
            <w:vAlign w:val="center"/>
          </w:tcPr>
          <w:p w14:paraId="1CD75558" w14:textId="34F4D92A"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shd w:val="clear" w:color="auto" w:fill="F2F2F2" w:themeFill="background1" w:themeFillShade="F2"/>
            <w:noWrap/>
            <w:vAlign w:val="center"/>
          </w:tcPr>
          <w:p w14:paraId="0BF1DBE7" w14:textId="030793B9"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0/1</w:t>
            </w:r>
          </w:p>
        </w:tc>
        <w:tc>
          <w:tcPr>
            <w:tcW w:w="1250" w:type="pct"/>
            <w:shd w:val="clear" w:color="auto" w:fill="F2F2F2" w:themeFill="background1" w:themeFillShade="F2"/>
            <w:noWrap/>
            <w:vAlign w:val="center"/>
          </w:tcPr>
          <w:p w14:paraId="588DD29B" w14:textId="51391964"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r w:rsidR="006F0B68" w:rsidRPr="00E528EC" w14:paraId="2A25E8DF" w14:textId="77777777" w:rsidTr="00F3797E">
        <w:trPr>
          <w:trHeight w:val="432"/>
        </w:trPr>
        <w:tc>
          <w:tcPr>
            <w:tcW w:w="1249" w:type="pct"/>
            <w:tcBorders>
              <w:bottom w:val="single" w:sz="4" w:space="0" w:color="auto"/>
            </w:tcBorders>
            <w:shd w:val="clear" w:color="auto" w:fill="auto"/>
            <w:noWrap/>
            <w:vAlign w:val="center"/>
            <w:hideMark/>
          </w:tcPr>
          <w:p w14:paraId="74F65842" w14:textId="1CC2B4A6" w:rsidR="006F0B68" w:rsidRPr="00E528EC" w:rsidRDefault="006F0B68"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21</w:t>
            </w:r>
          </w:p>
        </w:tc>
        <w:tc>
          <w:tcPr>
            <w:tcW w:w="1251" w:type="pct"/>
            <w:tcBorders>
              <w:bottom w:val="single" w:sz="4" w:space="0" w:color="auto"/>
            </w:tcBorders>
            <w:shd w:val="clear" w:color="auto" w:fill="auto"/>
            <w:noWrap/>
            <w:vAlign w:val="center"/>
          </w:tcPr>
          <w:p w14:paraId="29A4C7BA" w14:textId="04D746B6"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tcBorders>
              <w:bottom w:val="single" w:sz="4" w:space="0" w:color="auto"/>
            </w:tcBorders>
            <w:shd w:val="clear" w:color="auto" w:fill="auto"/>
            <w:noWrap/>
            <w:vAlign w:val="center"/>
          </w:tcPr>
          <w:p w14:paraId="318EE5D7" w14:textId="477E3229"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c>
          <w:tcPr>
            <w:tcW w:w="1250" w:type="pct"/>
            <w:tcBorders>
              <w:bottom w:val="single" w:sz="4" w:space="0" w:color="auto"/>
            </w:tcBorders>
            <w:shd w:val="clear" w:color="auto" w:fill="auto"/>
            <w:noWrap/>
            <w:vAlign w:val="center"/>
          </w:tcPr>
          <w:p w14:paraId="52143695" w14:textId="2A2C6312" w:rsidR="006F0B68" w:rsidRPr="00E528EC" w:rsidRDefault="00F3797E" w:rsidP="00556099">
            <w:pPr>
              <w:spacing w:line="240" w:lineRule="auto"/>
              <w:ind w:firstLine="0"/>
              <w:jc w:val="center"/>
              <w:rPr>
                <w:rFonts w:eastAsia="Times New Roman" w:cs="Times New Roman"/>
                <w:color w:val="000000"/>
                <w:szCs w:val="24"/>
              </w:rPr>
            </w:pPr>
            <w:r>
              <w:rPr>
                <w:rFonts w:eastAsia="Times New Roman" w:cs="Times New Roman"/>
                <w:color w:val="000000"/>
                <w:szCs w:val="24"/>
              </w:rPr>
              <w:t>1/1</w:t>
            </w:r>
          </w:p>
        </w:tc>
      </w:tr>
    </w:tbl>
    <w:p w14:paraId="0B2E7313" w14:textId="4B32A267" w:rsidR="00E84AAA" w:rsidRDefault="006F0B68" w:rsidP="006F0B68">
      <w:pPr>
        <w:spacing w:line="240" w:lineRule="auto"/>
      </w:pPr>
      <w:r>
        <w:t xml:space="preserve">Note: A= 30 g of marijuana mimic on alumina, C= 30 g marijuana mimic in cellulose, PC= 100 g positive control (marijuana) </w:t>
      </w:r>
    </w:p>
    <w:p w14:paraId="10014884" w14:textId="1E845F12" w:rsidR="006F0B68" w:rsidRDefault="006F0B68" w:rsidP="00477446"/>
    <w:p w14:paraId="574007E2" w14:textId="7E74E787" w:rsidR="006F0B68" w:rsidRDefault="00556099" w:rsidP="006F0B68">
      <w:r>
        <w:t xml:space="preserve">As depicted in </w:t>
      </w:r>
      <w:r>
        <w:fldChar w:fldCharType="begin"/>
      </w:r>
      <w:r>
        <w:instrText xml:space="preserve"> REF _Ref455394670 \h </w:instrText>
      </w:r>
      <w:r>
        <w:fldChar w:fldCharType="separate"/>
      </w:r>
      <w:r w:rsidR="0053144D">
        <w:t xml:space="preserve">Table </w:t>
      </w:r>
      <w:r w:rsidR="0053144D">
        <w:rPr>
          <w:noProof/>
        </w:rPr>
        <w:t>17</w:t>
      </w:r>
      <w:r>
        <w:fldChar w:fldCharType="end"/>
      </w:r>
      <w:r>
        <w:t>, every canine successfully alerted to the positive control (marijuana) which proof the discriminatory proficiency skills of the canines who participated in the study.  However, only 66.6% of the canines alerted to the mixture suspected to be responsible for the alert response of marijuana when alumina was used as an adsorbent material. When this type of study is performed, a 90% or higher combined rate of detection is preferable to validate the training aid mimic. Therefore, it is required to manipulate the recipe to increase the number of detection rate. The fact that the mimic is for a natural harvested product rather than synthetic explain the fact that is not a straightforward procedure. Although marijuana plants can be</w:t>
      </w:r>
      <w:r w:rsidR="00FE792E">
        <w:t xml:space="preserve"> identical in color and shape it is not correct to assume</w:t>
      </w:r>
      <w:r>
        <w:t xml:space="preserve"> all of them have the same </w:t>
      </w:r>
      <w:r w:rsidR="00FE792E">
        <w:t xml:space="preserve">odor profile. The fact that there is a </w:t>
      </w:r>
      <w:r w:rsidR="00FE792E">
        <w:lastRenderedPageBreak/>
        <w:t xml:space="preserve">diverse variation of plants that differ in cultivation procedures might be changing the relative abundance and interaction of the volatiles which in turn might affects the odor profile. Also, note that there are marijuana plant genders, strains and species </w:t>
      </w:r>
      <w:r w:rsidR="00FE792E">
        <w:fldChar w:fldCharType="begin"/>
      </w:r>
      <w:r w:rsidR="00310601">
        <w:instrText xml:space="preserve"> ADDIN REFMGR.CITE &lt;Refman&gt;&lt;Cite&gt;&lt;Author&gt;Green&lt;/Author&gt;&lt;Year&gt;2003&lt;/Year&gt;&lt;RecNum&gt;21&lt;/RecNum&gt;&lt;IDText&gt;The Cannabis Grow Bible: The Definitive Guide to Growing Marijuana for Recreational and Medical Use&lt;/IDText&gt;&lt;MDL Ref_Type="Book, Whole"&gt;&lt;Ref_Type&gt;Book, Whole&lt;/Ref_Type&gt;&lt;Ref_ID&gt;21&lt;/Ref_ID&gt;&lt;Title_Primary&gt;The Cannabis Grow Bible: The Definitive Guide to Growing Marijuana for Recreational and Medical Use&lt;/Title_Primary&gt;&lt;Authors_Primary&gt;Green,G.&lt;/Authors_Primary&gt;&lt;Date_Primary&gt;2003&lt;/Date_Primary&gt;&lt;Reprint&gt;Not in File&lt;/Reprint&gt;&lt;Publisher&gt;Green Candy Press&lt;/Publisher&gt;&lt;ISSN_ISBN&gt;9781931160179&lt;/ISSN_ISBN&gt;&lt;Web_URL&gt;https://books.google.com/books?id=eQg9Bxb2D8UC&lt;/Web_URL&gt;&lt;ZZ_WorkformID&gt;2&lt;/ZZ_WorkformID&gt;&lt;/MDL&gt;&lt;/Cite&gt;&lt;/Refman&gt;</w:instrText>
      </w:r>
      <w:r w:rsidR="00FE792E">
        <w:fldChar w:fldCharType="separate"/>
      </w:r>
      <w:r w:rsidR="00163641">
        <w:rPr>
          <w:noProof/>
        </w:rPr>
        <w:t>(24)</w:t>
      </w:r>
      <w:r w:rsidR="00FE792E">
        <w:fldChar w:fldCharType="end"/>
      </w:r>
      <w:r w:rsidR="00FE792E">
        <w:t xml:space="preserve"> that are only controlled by the grower, </w:t>
      </w:r>
      <w:r w:rsidR="00C96202">
        <w:t>therefore to better understand the difference of the VOCs makeup of marijuana,</w:t>
      </w:r>
      <w:r w:rsidR="00FE792E">
        <w:t xml:space="preserve"> more information from the origins of the sample </w:t>
      </w:r>
      <w:r w:rsidR="00C96202">
        <w:t xml:space="preserve">is needed. </w:t>
      </w:r>
      <w:r w:rsidR="00FE792E">
        <w:t xml:space="preserve"> </w:t>
      </w:r>
    </w:p>
    <w:p w14:paraId="26306D4B" w14:textId="77777777" w:rsidR="00FE792E" w:rsidRDefault="00FE792E" w:rsidP="006F0B68"/>
    <w:p w14:paraId="1273FB7A" w14:textId="71E93648" w:rsidR="006F0B68" w:rsidRDefault="006F0B68" w:rsidP="006F0B68">
      <w:pPr>
        <w:pStyle w:val="Caption"/>
        <w:keepNext/>
      </w:pPr>
      <w:bookmarkStart w:id="212" w:name="_Ref455394670"/>
      <w:bookmarkStart w:id="213" w:name="_Ref455833706"/>
      <w:bookmarkStart w:id="214" w:name="_Toc467151315"/>
      <w:r>
        <w:t xml:space="preserve">Table </w:t>
      </w:r>
      <w:fldSimple w:instr=" SEQ Table \* ARABIC ">
        <w:r w:rsidR="0053144D">
          <w:rPr>
            <w:noProof/>
          </w:rPr>
          <w:t>17</w:t>
        </w:r>
      </w:fldSimple>
      <w:bookmarkEnd w:id="212"/>
      <w:r>
        <w:t xml:space="preserve">. </w:t>
      </w:r>
      <w:r w:rsidRPr="0083128A">
        <w:t>Odor Recognition Test</w:t>
      </w:r>
      <w:r w:rsidR="00D412DA">
        <w:t xml:space="preserve"> (Average)</w:t>
      </w:r>
      <w:r w:rsidRPr="0083128A">
        <w:t xml:space="preserve">: Pseudo </w:t>
      </w:r>
      <w:r>
        <w:t>Marijuana (n=6</w:t>
      </w:r>
      <w:r w:rsidRPr="0083128A">
        <w:t>)</w:t>
      </w:r>
      <w:bookmarkEnd w:id="213"/>
      <w:bookmarkEnd w:id="214"/>
    </w:p>
    <w:tbl>
      <w:tblPr>
        <w:tblW w:w="5000" w:type="pct"/>
        <w:tblLook w:val="04A0" w:firstRow="1" w:lastRow="0" w:firstColumn="1" w:lastColumn="0" w:noHBand="0" w:noVBand="1"/>
      </w:tblPr>
      <w:tblGrid>
        <w:gridCol w:w="1464"/>
        <w:gridCol w:w="1664"/>
        <w:gridCol w:w="1980"/>
        <w:gridCol w:w="1394"/>
        <w:gridCol w:w="2138"/>
      </w:tblGrid>
      <w:tr w:rsidR="006F0B68" w:rsidRPr="00E528EC" w14:paraId="0E9EA21B" w14:textId="77777777" w:rsidTr="006F0B68">
        <w:trPr>
          <w:trHeight w:val="634"/>
        </w:trPr>
        <w:tc>
          <w:tcPr>
            <w:tcW w:w="847" w:type="pct"/>
            <w:tcBorders>
              <w:top w:val="single" w:sz="4" w:space="0" w:color="auto"/>
              <w:bottom w:val="single" w:sz="4" w:space="0" w:color="auto"/>
            </w:tcBorders>
            <w:shd w:val="clear" w:color="auto" w:fill="auto"/>
            <w:noWrap/>
            <w:vAlign w:val="center"/>
            <w:hideMark/>
          </w:tcPr>
          <w:p w14:paraId="7BF14B28" w14:textId="77777777" w:rsidR="006F0B68" w:rsidRPr="00E528EC" w:rsidRDefault="006F0B68" w:rsidP="00556099">
            <w:pPr>
              <w:spacing w:line="240" w:lineRule="auto"/>
              <w:ind w:firstLine="0"/>
              <w:jc w:val="center"/>
              <w:rPr>
                <w:rFonts w:eastAsia="Times New Roman" w:cs="Times New Roman"/>
                <w:szCs w:val="24"/>
              </w:rPr>
            </w:pPr>
            <w:r w:rsidRPr="00E528EC">
              <w:rPr>
                <w:rFonts w:eastAsia="Times New Roman" w:cs="Times New Roman"/>
                <w:szCs w:val="24"/>
              </w:rPr>
              <w:t>Training Aid</w:t>
            </w:r>
          </w:p>
        </w:tc>
        <w:tc>
          <w:tcPr>
            <w:tcW w:w="963" w:type="pct"/>
            <w:tcBorders>
              <w:top w:val="single" w:sz="4" w:space="0" w:color="auto"/>
              <w:bottom w:val="single" w:sz="4" w:space="0" w:color="auto"/>
            </w:tcBorders>
            <w:shd w:val="clear" w:color="auto" w:fill="auto"/>
            <w:noWrap/>
            <w:vAlign w:val="center"/>
            <w:hideMark/>
          </w:tcPr>
          <w:p w14:paraId="72DD4945" w14:textId="77777777" w:rsidR="006F0B68" w:rsidRPr="00E528EC" w:rsidRDefault="006F0B68" w:rsidP="00556099">
            <w:pPr>
              <w:spacing w:line="240" w:lineRule="auto"/>
              <w:ind w:firstLine="0"/>
              <w:jc w:val="center"/>
              <w:rPr>
                <w:rFonts w:eastAsia="Times New Roman" w:cs="Times New Roman"/>
                <w:szCs w:val="24"/>
              </w:rPr>
            </w:pPr>
            <w:r w:rsidRPr="00E528EC">
              <w:rPr>
                <w:rFonts w:eastAsia="Times New Roman" w:cs="Times New Roman"/>
                <w:szCs w:val="24"/>
              </w:rPr>
              <w:t>Alert Rate (%)</w:t>
            </w:r>
          </w:p>
        </w:tc>
        <w:tc>
          <w:tcPr>
            <w:tcW w:w="1146" w:type="pct"/>
            <w:tcBorders>
              <w:top w:val="single" w:sz="4" w:space="0" w:color="auto"/>
              <w:bottom w:val="single" w:sz="4" w:space="0" w:color="auto"/>
            </w:tcBorders>
            <w:shd w:val="clear" w:color="auto" w:fill="auto"/>
            <w:noWrap/>
            <w:vAlign w:val="center"/>
            <w:hideMark/>
          </w:tcPr>
          <w:p w14:paraId="2E50D321" w14:textId="77777777" w:rsidR="006F0B68" w:rsidRPr="00E528EC" w:rsidRDefault="006F0B68" w:rsidP="00556099">
            <w:pPr>
              <w:spacing w:line="240" w:lineRule="auto"/>
              <w:ind w:firstLine="0"/>
              <w:jc w:val="center"/>
              <w:rPr>
                <w:rFonts w:eastAsia="Times New Roman" w:cs="Times New Roman"/>
                <w:szCs w:val="24"/>
              </w:rPr>
            </w:pPr>
            <w:r w:rsidRPr="00E528EC">
              <w:rPr>
                <w:rFonts w:eastAsia="Times New Roman" w:cs="Times New Roman"/>
                <w:szCs w:val="24"/>
              </w:rPr>
              <w:t>Interest Rate (%)</w:t>
            </w:r>
          </w:p>
        </w:tc>
        <w:tc>
          <w:tcPr>
            <w:tcW w:w="807" w:type="pct"/>
            <w:tcBorders>
              <w:top w:val="single" w:sz="4" w:space="0" w:color="auto"/>
              <w:bottom w:val="single" w:sz="4" w:space="0" w:color="auto"/>
            </w:tcBorders>
            <w:shd w:val="clear" w:color="auto" w:fill="auto"/>
            <w:vAlign w:val="center"/>
            <w:hideMark/>
          </w:tcPr>
          <w:p w14:paraId="6DC06497" w14:textId="77777777" w:rsidR="006F0B68" w:rsidRPr="00E528EC" w:rsidRDefault="006F0B68" w:rsidP="00556099">
            <w:pPr>
              <w:spacing w:line="240" w:lineRule="auto"/>
              <w:ind w:firstLine="0"/>
              <w:jc w:val="center"/>
              <w:rPr>
                <w:rFonts w:eastAsia="Times New Roman" w:cs="Times New Roman"/>
                <w:szCs w:val="24"/>
              </w:rPr>
            </w:pPr>
            <w:r w:rsidRPr="00E528EC">
              <w:rPr>
                <w:rFonts w:eastAsia="Times New Roman" w:cs="Times New Roman"/>
                <w:szCs w:val="24"/>
              </w:rPr>
              <w:t>No Alert Rate (%)</w:t>
            </w:r>
          </w:p>
        </w:tc>
        <w:tc>
          <w:tcPr>
            <w:tcW w:w="1237" w:type="pct"/>
            <w:tcBorders>
              <w:top w:val="single" w:sz="4" w:space="0" w:color="auto"/>
              <w:bottom w:val="single" w:sz="4" w:space="0" w:color="auto"/>
            </w:tcBorders>
            <w:shd w:val="clear" w:color="auto" w:fill="auto"/>
            <w:vAlign w:val="center"/>
            <w:hideMark/>
          </w:tcPr>
          <w:p w14:paraId="08DFD943" w14:textId="77777777" w:rsidR="006F0B68" w:rsidRPr="00E528EC" w:rsidRDefault="006F0B68" w:rsidP="00556099">
            <w:pPr>
              <w:spacing w:line="240" w:lineRule="auto"/>
              <w:ind w:firstLine="0"/>
              <w:jc w:val="center"/>
              <w:rPr>
                <w:rFonts w:eastAsia="Times New Roman" w:cs="Times New Roman"/>
                <w:szCs w:val="24"/>
              </w:rPr>
            </w:pPr>
            <w:r w:rsidRPr="00E528EC">
              <w:rPr>
                <w:rFonts w:eastAsia="Times New Roman" w:cs="Times New Roman"/>
                <w:szCs w:val="24"/>
              </w:rPr>
              <w:t>Combined Rate of Detection (%)</w:t>
            </w:r>
          </w:p>
        </w:tc>
      </w:tr>
      <w:tr w:rsidR="006F0B68" w:rsidRPr="00E528EC" w14:paraId="5B039E71" w14:textId="77777777" w:rsidTr="006F0B68">
        <w:trPr>
          <w:trHeight w:val="432"/>
        </w:trPr>
        <w:tc>
          <w:tcPr>
            <w:tcW w:w="847" w:type="pct"/>
            <w:tcBorders>
              <w:top w:val="single" w:sz="4" w:space="0" w:color="auto"/>
            </w:tcBorders>
            <w:shd w:val="clear" w:color="auto" w:fill="F2F2F2" w:themeFill="background1" w:themeFillShade="F2"/>
            <w:vAlign w:val="center"/>
            <w:hideMark/>
          </w:tcPr>
          <w:p w14:paraId="76BD9336" w14:textId="191FCCA9"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A</w:t>
            </w:r>
          </w:p>
        </w:tc>
        <w:tc>
          <w:tcPr>
            <w:tcW w:w="963" w:type="pct"/>
            <w:tcBorders>
              <w:top w:val="single" w:sz="4" w:space="0" w:color="auto"/>
            </w:tcBorders>
            <w:shd w:val="clear" w:color="auto" w:fill="F2F2F2" w:themeFill="background1" w:themeFillShade="F2"/>
            <w:noWrap/>
            <w:vAlign w:val="center"/>
            <w:hideMark/>
          </w:tcPr>
          <w:p w14:paraId="61C581AA" w14:textId="257E65E7"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66.6</w:t>
            </w:r>
          </w:p>
        </w:tc>
        <w:tc>
          <w:tcPr>
            <w:tcW w:w="1146" w:type="pct"/>
            <w:tcBorders>
              <w:top w:val="single" w:sz="4" w:space="0" w:color="auto"/>
            </w:tcBorders>
            <w:shd w:val="clear" w:color="auto" w:fill="F2F2F2" w:themeFill="background1" w:themeFillShade="F2"/>
            <w:noWrap/>
            <w:vAlign w:val="center"/>
            <w:hideMark/>
          </w:tcPr>
          <w:p w14:paraId="710C4B1E"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top w:val="single" w:sz="4" w:space="0" w:color="auto"/>
            </w:tcBorders>
            <w:shd w:val="clear" w:color="auto" w:fill="F2F2F2" w:themeFill="background1" w:themeFillShade="F2"/>
            <w:noWrap/>
            <w:vAlign w:val="center"/>
            <w:hideMark/>
          </w:tcPr>
          <w:p w14:paraId="7FAAC178" w14:textId="55CD7258"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33.3</w:t>
            </w:r>
          </w:p>
        </w:tc>
        <w:tc>
          <w:tcPr>
            <w:tcW w:w="1237" w:type="pct"/>
            <w:tcBorders>
              <w:top w:val="single" w:sz="4" w:space="0" w:color="auto"/>
            </w:tcBorders>
            <w:shd w:val="clear" w:color="auto" w:fill="F2F2F2" w:themeFill="background1" w:themeFillShade="F2"/>
            <w:noWrap/>
            <w:vAlign w:val="center"/>
            <w:hideMark/>
          </w:tcPr>
          <w:p w14:paraId="54CD174C" w14:textId="6AA8C792"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66.6</w:t>
            </w:r>
          </w:p>
        </w:tc>
      </w:tr>
      <w:tr w:rsidR="006F0B68" w:rsidRPr="00E528EC" w14:paraId="494847B5" w14:textId="77777777" w:rsidTr="006F0B68">
        <w:trPr>
          <w:trHeight w:val="432"/>
        </w:trPr>
        <w:tc>
          <w:tcPr>
            <w:tcW w:w="847" w:type="pct"/>
            <w:shd w:val="clear" w:color="auto" w:fill="auto"/>
            <w:vAlign w:val="center"/>
            <w:hideMark/>
          </w:tcPr>
          <w:p w14:paraId="34E23B1B" w14:textId="05476D3F"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C</w:t>
            </w:r>
          </w:p>
        </w:tc>
        <w:tc>
          <w:tcPr>
            <w:tcW w:w="963" w:type="pct"/>
            <w:shd w:val="clear" w:color="auto" w:fill="auto"/>
            <w:noWrap/>
            <w:vAlign w:val="center"/>
            <w:hideMark/>
          </w:tcPr>
          <w:p w14:paraId="66023D6B" w14:textId="5E261290"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33.3</w:t>
            </w:r>
          </w:p>
        </w:tc>
        <w:tc>
          <w:tcPr>
            <w:tcW w:w="1146" w:type="pct"/>
            <w:shd w:val="clear" w:color="auto" w:fill="auto"/>
            <w:noWrap/>
            <w:vAlign w:val="center"/>
            <w:hideMark/>
          </w:tcPr>
          <w:p w14:paraId="7EFB1E10" w14:textId="73364A78"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16.6</w:t>
            </w:r>
          </w:p>
        </w:tc>
        <w:tc>
          <w:tcPr>
            <w:tcW w:w="807" w:type="pct"/>
            <w:shd w:val="clear" w:color="auto" w:fill="auto"/>
            <w:noWrap/>
            <w:vAlign w:val="center"/>
            <w:hideMark/>
          </w:tcPr>
          <w:p w14:paraId="02BD571C" w14:textId="5F7E9252"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50.0</w:t>
            </w:r>
          </w:p>
        </w:tc>
        <w:tc>
          <w:tcPr>
            <w:tcW w:w="1237" w:type="pct"/>
            <w:shd w:val="clear" w:color="auto" w:fill="auto"/>
            <w:noWrap/>
            <w:vAlign w:val="center"/>
            <w:hideMark/>
          </w:tcPr>
          <w:p w14:paraId="34C37410" w14:textId="698F6CF5" w:rsidR="006F0B68" w:rsidRPr="00E528EC" w:rsidRDefault="006F0B68" w:rsidP="00556099">
            <w:pPr>
              <w:spacing w:line="240" w:lineRule="auto"/>
              <w:ind w:firstLine="0"/>
              <w:jc w:val="center"/>
              <w:rPr>
                <w:rFonts w:eastAsia="Times New Roman" w:cs="Times New Roman"/>
                <w:color w:val="000000"/>
                <w:sz w:val="22"/>
              </w:rPr>
            </w:pPr>
            <w:r>
              <w:rPr>
                <w:rFonts w:eastAsia="Times New Roman" w:cs="Times New Roman"/>
                <w:color w:val="000000"/>
                <w:sz w:val="22"/>
              </w:rPr>
              <w:t>50.0</w:t>
            </w:r>
          </w:p>
        </w:tc>
      </w:tr>
      <w:tr w:rsidR="006F0B68" w:rsidRPr="00E528EC" w14:paraId="585782D5" w14:textId="77777777" w:rsidTr="006F0B68">
        <w:trPr>
          <w:trHeight w:val="432"/>
        </w:trPr>
        <w:tc>
          <w:tcPr>
            <w:tcW w:w="847" w:type="pct"/>
            <w:tcBorders>
              <w:bottom w:val="single" w:sz="4" w:space="0" w:color="auto"/>
            </w:tcBorders>
            <w:shd w:val="clear" w:color="auto" w:fill="F2F2F2" w:themeFill="background1" w:themeFillShade="F2"/>
            <w:vAlign w:val="center"/>
            <w:hideMark/>
          </w:tcPr>
          <w:p w14:paraId="08CD3594"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PC</w:t>
            </w:r>
          </w:p>
        </w:tc>
        <w:tc>
          <w:tcPr>
            <w:tcW w:w="963" w:type="pct"/>
            <w:tcBorders>
              <w:bottom w:val="single" w:sz="4" w:space="0" w:color="auto"/>
            </w:tcBorders>
            <w:shd w:val="clear" w:color="auto" w:fill="F2F2F2" w:themeFill="background1" w:themeFillShade="F2"/>
            <w:noWrap/>
            <w:vAlign w:val="center"/>
            <w:hideMark/>
          </w:tcPr>
          <w:p w14:paraId="438D283C"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tcBorders>
              <w:bottom w:val="single" w:sz="4" w:space="0" w:color="auto"/>
            </w:tcBorders>
            <w:shd w:val="clear" w:color="auto" w:fill="F2F2F2" w:themeFill="background1" w:themeFillShade="F2"/>
            <w:noWrap/>
            <w:vAlign w:val="center"/>
            <w:hideMark/>
          </w:tcPr>
          <w:p w14:paraId="194D6BDA"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bottom w:val="single" w:sz="4" w:space="0" w:color="auto"/>
            </w:tcBorders>
            <w:shd w:val="clear" w:color="auto" w:fill="F2F2F2" w:themeFill="background1" w:themeFillShade="F2"/>
            <w:noWrap/>
            <w:vAlign w:val="center"/>
            <w:hideMark/>
          </w:tcPr>
          <w:p w14:paraId="4A2F4CCE"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tcBorders>
              <w:bottom w:val="single" w:sz="4" w:space="0" w:color="auto"/>
            </w:tcBorders>
            <w:shd w:val="clear" w:color="auto" w:fill="F2F2F2" w:themeFill="background1" w:themeFillShade="F2"/>
            <w:noWrap/>
            <w:vAlign w:val="center"/>
            <w:hideMark/>
          </w:tcPr>
          <w:p w14:paraId="13A26709" w14:textId="77777777" w:rsidR="006F0B68" w:rsidRPr="00E528EC" w:rsidRDefault="006F0B68"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bl>
    <w:p w14:paraId="6D58DFF7" w14:textId="77777777" w:rsidR="00E84AAA" w:rsidRDefault="00E84AAA" w:rsidP="006F0B68"/>
    <w:p w14:paraId="13471EB0" w14:textId="3D16BDDF" w:rsidR="00F65892" w:rsidRPr="000E4567" w:rsidRDefault="00F65892" w:rsidP="00FF102D">
      <w:r>
        <w:t xml:space="preserve">Based on </w:t>
      </w:r>
      <w:r w:rsidRPr="000E4567">
        <w:t xml:space="preserve">the canines responses listed on </w:t>
      </w:r>
      <w:r w:rsidRPr="000E4567">
        <w:fldChar w:fldCharType="begin"/>
      </w:r>
      <w:r w:rsidRPr="000E4567">
        <w:instrText xml:space="preserve"> REF _Ref455394670 \h </w:instrText>
      </w:r>
      <w:r w:rsidR="000E4567">
        <w:instrText xml:space="preserve"> \* MERGEFORMAT </w:instrText>
      </w:r>
      <w:r w:rsidRPr="000E4567">
        <w:fldChar w:fldCharType="separate"/>
      </w:r>
      <w:r w:rsidR="0053144D">
        <w:t xml:space="preserve">Table </w:t>
      </w:r>
      <w:r w:rsidR="0053144D">
        <w:rPr>
          <w:noProof/>
        </w:rPr>
        <w:t>17</w:t>
      </w:r>
      <w:r w:rsidRPr="000E4567">
        <w:fldChar w:fldCharType="end"/>
      </w:r>
      <w:r w:rsidRPr="000E4567">
        <w:t xml:space="preserve"> PPV and NPV values were calculated. The PPV value for the marijuana training aid mimic in alumina was </w:t>
      </w:r>
      <w:r w:rsidR="000E4567" w:rsidRPr="000E4567">
        <w:t>43</w:t>
      </w:r>
      <w:r w:rsidRPr="000E4567">
        <w:t xml:space="preserve">%. This value means that </w:t>
      </w:r>
      <w:r w:rsidR="000E4567" w:rsidRPr="000E4567">
        <w:t>43</w:t>
      </w:r>
      <w:r w:rsidRPr="000E4567">
        <w:t xml:space="preserve">% of the canine alerts were correct. In contrast the NPV was </w:t>
      </w:r>
      <w:r w:rsidR="000E4567" w:rsidRPr="000E4567">
        <w:t>60</w:t>
      </w:r>
      <w:r w:rsidRPr="000E4567">
        <w:t xml:space="preserve">%, meaning that meaning that </w:t>
      </w:r>
      <w:r w:rsidR="000E4567" w:rsidRPr="000E4567">
        <w:t>60</w:t>
      </w:r>
      <w:r w:rsidRPr="000E4567">
        <w:t xml:space="preserve">% of the time a canine did not give a response, when there was nothing hidden thus, the non-response was </w:t>
      </w:r>
      <w:r w:rsidR="00FF102D" w:rsidRPr="000E4567">
        <w:t xml:space="preserve">correct. The quality of the training aid mimic and the proficiency of canines are been dictated by the </w:t>
      </w:r>
      <w:r w:rsidRPr="000E4567">
        <w:t>correct positive alert (PPV)</w:t>
      </w:r>
      <w:r w:rsidR="00FF102D" w:rsidRPr="000E4567">
        <w:t xml:space="preserve">. If instead, </w:t>
      </w:r>
      <w:r w:rsidRPr="000E4567">
        <w:t>canine</w:t>
      </w:r>
      <w:r w:rsidR="00FF102D" w:rsidRPr="000E4567">
        <w:t>s give</w:t>
      </w:r>
      <w:r w:rsidRPr="000E4567">
        <w:t xml:space="preserve"> a correct non-response (NPV) could possibly be caused by the</w:t>
      </w:r>
      <w:r w:rsidR="00FF102D" w:rsidRPr="000E4567">
        <w:t xml:space="preserve"> </w:t>
      </w:r>
      <w:r w:rsidRPr="000E4567">
        <w:t>use of contaminated or ineffecti</w:t>
      </w:r>
      <w:r w:rsidR="00FF102D" w:rsidRPr="000E4567">
        <w:t xml:space="preserve">ve training aid mimic (does not contain an odor of interest). </w:t>
      </w:r>
      <w:r w:rsidR="000E4567" w:rsidRPr="000E4567">
        <w:t>A PPV of 43</w:t>
      </w:r>
      <w:r w:rsidRPr="000E4567">
        <w:t>% indicates that odors from the training aids</w:t>
      </w:r>
      <w:r w:rsidR="00FF102D" w:rsidRPr="000E4567">
        <w:t xml:space="preserve"> </w:t>
      </w:r>
      <w:r w:rsidRPr="000E4567">
        <w:t xml:space="preserve">created in this study were reasonably recognizable to </w:t>
      </w:r>
      <w:r w:rsidR="00FF102D" w:rsidRPr="000E4567">
        <w:t>narcotic</w:t>
      </w:r>
      <w:r w:rsidRPr="000E4567">
        <w:t xml:space="preserve"> canines.</w:t>
      </w:r>
    </w:p>
    <w:p w14:paraId="529045F5" w14:textId="2C7ED80C" w:rsidR="00C96202" w:rsidRPr="006F0B68" w:rsidRDefault="00C96202" w:rsidP="006F0B68">
      <w:r w:rsidRPr="000E4567">
        <w:t xml:space="preserve">The second set of ORTs included the evaluation of </w:t>
      </w:r>
      <w:r w:rsidR="00E6088E" w:rsidRPr="000E4567">
        <w:t xml:space="preserve">comestible products to </w:t>
      </w:r>
      <w:r w:rsidRPr="000E4567">
        <w:t xml:space="preserve">discard the </w:t>
      </w:r>
      <w:r w:rsidR="00642AF1" w:rsidRPr="000E4567">
        <w:t>idea</w:t>
      </w:r>
      <w:r w:rsidRPr="000E4567">
        <w:t xml:space="preserve"> </w:t>
      </w:r>
      <w:r w:rsidR="00E6088E" w:rsidRPr="000E4567">
        <w:t>that</w:t>
      </w:r>
      <w:r w:rsidR="00642AF1" w:rsidRPr="000E4567">
        <w:t xml:space="preserve"> </w:t>
      </w:r>
      <w:r w:rsidRPr="000E4567">
        <w:t>canine</w:t>
      </w:r>
      <w:r w:rsidR="00E6088E" w:rsidRPr="000E4567">
        <w:t>s might</w:t>
      </w:r>
      <w:r w:rsidR="00642AF1" w:rsidRPr="000E4567">
        <w:t xml:space="preserve"> </w:t>
      </w:r>
      <w:r w:rsidRPr="000E4567">
        <w:t xml:space="preserve">alert to </w:t>
      </w:r>
      <w:r w:rsidR="002303D7" w:rsidRPr="000E4567">
        <w:t xml:space="preserve">this sort of </w:t>
      </w:r>
      <w:r w:rsidRPr="000E4567">
        <w:t xml:space="preserve">products </w:t>
      </w:r>
      <w:r w:rsidR="008177F7" w:rsidRPr="000E4567">
        <w:t>as some con</w:t>
      </w:r>
      <w:r w:rsidR="0055159D" w:rsidRPr="000E4567">
        <w:t xml:space="preserve">tain </w:t>
      </w:r>
      <w:r w:rsidR="00642AF1" w:rsidRPr="000E4567">
        <w:t xml:space="preserve">the </w:t>
      </w:r>
      <w:r w:rsidR="008177F7" w:rsidRPr="000E4567">
        <w:t>target chemical</w:t>
      </w:r>
      <w:r w:rsidR="00642AF1" w:rsidRPr="000E4567">
        <w:t>(s)</w:t>
      </w:r>
      <w:r w:rsidR="008177F7" w:rsidRPr="000E4567">
        <w:t xml:space="preserve"> </w:t>
      </w:r>
      <w:r w:rsidR="008177F7" w:rsidRPr="000E4567">
        <w:lastRenderedPageBreak/>
        <w:t>use</w:t>
      </w:r>
      <w:r w:rsidR="0055159D" w:rsidRPr="000E4567">
        <w:t>d</w:t>
      </w:r>
      <w:r w:rsidR="008177F7" w:rsidRPr="000E4567">
        <w:t xml:space="preserve"> as training aid mimics. </w:t>
      </w:r>
      <w:r w:rsidR="002303D7" w:rsidRPr="000E4567">
        <w:t xml:space="preserve">As shown in </w:t>
      </w:r>
      <w:r w:rsidR="002303D7" w:rsidRPr="000E4567">
        <w:fldChar w:fldCharType="begin"/>
      </w:r>
      <w:r w:rsidR="002303D7" w:rsidRPr="000E4567">
        <w:instrText xml:space="preserve"> REF _Ref455399282 \h </w:instrText>
      </w:r>
      <w:r w:rsidR="000E4567">
        <w:instrText xml:space="preserve"> \* MERGEFORMAT </w:instrText>
      </w:r>
      <w:r w:rsidR="002303D7" w:rsidRPr="000E4567">
        <w:fldChar w:fldCharType="separate"/>
      </w:r>
      <w:r w:rsidR="0053144D">
        <w:t xml:space="preserve">Figure </w:t>
      </w:r>
      <w:r w:rsidR="0053144D">
        <w:rPr>
          <w:noProof/>
        </w:rPr>
        <w:t>33</w:t>
      </w:r>
      <w:r w:rsidR="002303D7" w:rsidRPr="000E4567">
        <w:fldChar w:fldCharType="end"/>
      </w:r>
      <w:r w:rsidR="00642AF1">
        <w:t>,</w:t>
      </w:r>
      <w:r w:rsidR="002303D7">
        <w:t xml:space="preserve"> when 1 g of lemon peel was extracted for 1 min using DVB/CAR/PDMS SPME fiber, limonene was detected to be the greatest contributor </w:t>
      </w:r>
      <w:r w:rsidR="00642AF1">
        <w:t xml:space="preserve">of the headspace. When the abundance of the peak in lemon peel was compared to limonene in marijuana results reflected that lemon peel releases 210% of what marijuana does. </w:t>
      </w:r>
      <w:r w:rsidR="00E6088E">
        <w:t>B</w:t>
      </w:r>
      <w:r w:rsidR="00642AF1">
        <w:t>lack pepper was also evaluated, as seen in the figure</w:t>
      </w:r>
      <w:r w:rsidR="00E6088E">
        <w:t>, in this case</w:t>
      </w:r>
      <w:r w:rsidR="00642AF1">
        <w:t xml:space="preserve"> both limonene and caryophyllene </w:t>
      </w:r>
      <w:r w:rsidR="00E6088E">
        <w:t>were</w:t>
      </w:r>
      <w:r w:rsidR="00642AF1">
        <w:t xml:space="preserve"> obtained from the he</w:t>
      </w:r>
      <w:r w:rsidR="00E6088E">
        <w:t xml:space="preserve">adspace. But when compared to the same terpenes in the headspace of marijuana, the relative abundances are significantly different. Limonene is 55% and caryophyllene is 12% of what is found in the headspace of marijuana. </w:t>
      </w:r>
    </w:p>
    <w:p w14:paraId="75BB4A22" w14:textId="77777777" w:rsidR="00E6088E" w:rsidRDefault="00E6088E" w:rsidP="00612262"/>
    <w:p w14:paraId="2123EE78" w14:textId="77777777" w:rsidR="00E6088E" w:rsidRDefault="00E6088E" w:rsidP="00E6088E">
      <w:pPr>
        <w:ind w:firstLine="0"/>
      </w:pPr>
      <w:r>
        <w:rPr>
          <w:noProof/>
        </w:rPr>
        <w:lastRenderedPageBreak/>
        <mc:AlternateContent>
          <mc:Choice Requires="wps">
            <w:drawing>
              <wp:anchor distT="0" distB="0" distL="114300" distR="114300" simplePos="0" relativeHeight="251794432" behindDoc="0" locked="0" layoutInCell="1" allowOverlap="1" wp14:anchorId="780E77B5" wp14:editId="7F34D367">
                <wp:simplePos x="0" y="0"/>
                <wp:positionH relativeFrom="column">
                  <wp:posOffset>57150</wp:posOffset>
                </wp:positionH>
                <wp:positionV relativeFrom="paragraph">
                  <wp:posOffset>5924876</wp:posOffset>
                </wp:positionV>
                <wp:extent cx="5394960" cy="426720"/>
                <wp:effectExtent l="0" t="0" r="0" b="0"/>
                <wp:wrapSquare wrapText="bothSides"/>
                <wp:docPr id="1035" name="Text Box 1035"/>
                <wp:cNvGraphicFramePr/>
                <a:graphic xmlns:a="http://schemas.openxmlformats.org/drawingml/2006/main">
                  <a:graphicData uri="http://schemas.microsoft.com/office/word/2010/wordprocessingShape">
                    <wps:wsp>
                      <wps:cNvSpPr txBox="1"/>
                      <wps:spPr>
                        <a:xfrm>
                          <a:off x="0" y="0"/>
                          <a:ext cx="5394960" cy="426720"/>
                        </a:xfrm>
                        <a:prstGeom prst="rect">
                          <a:avLst/>
                        </a:prstGeom>
                        <a:solidFill>
                          <a:prstClr val="white"/>
                        </a:solidFill>
                        <a:ln>
                          <a:noFill/>
                        </a:ln>
                        <a:effectLst/>
                      </wps:spPr>
                      <wps:txbx>
                        <w:txbxContent>
                          <w:p w14:paraId="19B62E06" w14:textId="5F90367B" w:rsidR="00FA11DD" w:rsidRPr="00510EEA" w:rsidRDefault="00FA11DD" w:rsidP="00612262">
                            <w:pPr>
                              <w:pStyle w:val="Caption"/>
                              <w:rPr>
                                <w:noProof/>
                              </w:rPr>
                            </w:pPr>
                            <w:bookmarkStart w:id="215" w:name="_Ref455399282"/>
                            <w:bookmarkStart w:id="216" w:name="_Toc467151211"/>
                            <w:r>
                              <w:t xml:space="preserve">Figure </w:t>
                            </w:r>
                            <w:fldSimple w:instr=" SEQ Figure \* ARABIC ">
                              <w:r w:rsidR="0053144D">
                                <w:rPr>
                                  <w:noProof/>
                                </w:rPr>
                                <w:t>33</w:t>
                              </w:r>
                            </w:fldSimple>
                            <w:bookmarkEnd w:id="215"/>
                            <w:r>
                              <w:t>. Headspace of Marijuana and Different Comestible</w:t>
                            </w:r>
                            <w:r w:rsidRPr="00FC121D">
                              <w:t xml:space="preserve"> </w:t>
                            </w:r>
                            <w:r>
                              <w:t>Products Containing Limonene (Red) and/or Caryophyllene (Purple) as a Main Chemical C</w:t>
                            </w:r>
                            <w:r w:rsidRPr="00FC121D">
                              <w:t>ompound</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E77B5" id="Text Box 1035" o:spid="_x0000_s1047" type="#_x0000_t202" style="position:absolute;left:0;text-align:left;margin-left:4.5pt;margin-top:466.55pt;width:424.8pt;height:33.6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" stroked="f">
                <v:textbox style="mso-fit-shape-to-text:t" inset="0,0,0,0">
                  <w:txbxContent>
                    <w:p w14:paraId="19B62E06" w14:textId="5F90367B" w:rsidR="00FA11DD" w:rsidRPr="00510EEA" w:rsidRDefault="00FA11DD" w:rsidP="00612262">
                      <w:pPr>
                        <w:pStyle w:val="Caption"/>
                        <w:rPr>
                          <w:noProof/>
                        </w:rPr>
                      </w:pPr>
                      <w:bookmarkStart w:id="217" w:name="_Ref455399282"/>
                      <w:bookmarkStart w:id="218" w:name="_Toc467151211"/>
                      <w:r>
                        <w:t xml:space="preserve">Figure </w:t>
                      </w:r>
                      <w:fldSimple w:instr=" SEQ Figure \* ARABIC ">
                        <w:r w:rsidR="0053144D">
                          <w:rPr>
                            <w:noProof/>
                          </w:rPr>
                          <w:t>33</w:t>
                        </w:r>
                      </w:fldSimple>
                      <w:bookmarkEnd w:id="217"/>
                      <w:r>
                        <w:t>. Headspace of Marijuana and Different Comestible</w:t>
                      </w:r>
                      <w:r w:rsidRPr="00FC121D">
                        <w:t xml:space="preserve"> </w:t>
                      </w:r>
                      <w:r>
                        <w:t>Products Containing Limonene (Red) and/or Caryophyllene (Purple) as a Main Chemical C</w:t>
                      </w:r>
                      <w:r w:rsidRPr="00FC121D">
                        <w:t>ompound</w:t>
                      </w:r>
                      <w:bookmarkEnd w:id="218"/>
                    </w:p>
                  </w:txbxContent>
                </v:textbox>
                <w10:wrap type="square"/>
              </v:shape>
            </w:pict>
          </mc:Fallback>
        </mc:AlternateContent>
      </w:r>
      <w:r>
        <w:rPr>
          <w:noProof/>
        </w:rPr>
        <w:drawing>
          <wp:anchor distT="0" distB="0" distL="114300" distR="114300" simplePos="0" relativeHeight="251792384" behindDoc="0" locked="0" layoutInCell="1" allowOverlap="1" wp14:anchorId="2728FA00" wp14:editId="33092330">
            <wp:simplePos x="0" y="0"/>
            <wp:positionH relativeFrom="margin">
              <wp:posOffset>57595</wp:posOffset>
            </wp:positionH>
            <wp:positionV relativeFrom="paragraph">
              <wp:posOffset>3687</wp:posOffset>
            </wp:positionV>
            <wp:extent cx="5394960" cy="5716270"/>
            <wp:effectExtent l="19050" t="19050" r="15240" b="17780"/>
            <wp:wrapSquare wrapText="bothSides"/>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94960" cy="5716270"/>
                    </a:xfrm>
                    <a:prstGeom prst="rect">
                      <a:avLst/>
                    </a:prstGeom>
                    <a:noFill/>
                    <a:ln w="3175">
                      <a:solidFill>
                        <a:schemeClr val="bg1">
                          <a:lumMod val="85000"/>
                        </a:schemeClr>
                      </a:solidFill>
                    </a:ln>
                  </pic:spPr>
                </pic:pic>
              </a:graphicData>
            </a:graphic>
          </wp:anchor>
        </w:drawing>
      </w:r>
    </w:p>
    <w:p w14:paraId="13966053" w14:textId="18739545" w:rsidR="002F2E2F" w:rsidRDefault="00E6088E" w:rsidP="00E6088E">
      <w:r>
        <w:t xml:space="preserve">By performing a set of ORT, the discriminatory power of canines </w:t>
      </w:r>
      <w:r w:rsidR="006740F8">
        <w:t>was proven</w:t>
      </w:r>
      <w:r>
        <w:t xml:space="preserve">. </w:t>
      </w:r>
      <w:r w:rsidR="006740F8">
        <w:t>Although</w:t>
      </w:r>
      <w:r>
        <w:t xml:space="preserve"> substances may share </w:t>
      </w:r>
      <w:r w:rsidR="006740F8">
        <w:t xml:space="preserve">some </w:t>
      </w:r>
      <w:r>
        <w:t xml:space="preserve">compounds </w:t>
      </w:r>
      <w:r w:rsidR="006740F8">
        <w:t xml:space="preserve">it </w:t>
      </w:r>
      <w:r>
        <w:t>does not implicate that this substances will increase the false alert rate when</w:t>
      </w:r>
      <w:r w:rsidR="006740F8">
        <w:t xml:space="preserve"> present in a perimeter while</w:t>
      </w:r>
      <w:r>
        <w:t xml:space="preserve"> searching for illicit materials. Canines are known to discern between a single compound</w:t>
      </w:r>
      <w:r w:rsidR="006740F8">
        <w:t>s</w:t>
      </w:r>
      <w:r>
        <w:t xml:space="preserve"> versus </w:t>
      </w:r>
      <w:r w:rsidR="006740F8">
        <w:t xml:space="preserve">a pool of </w:t>
      </w:r>
      <w:r w:rsidR="006740F8">
        <w:lastRenderedPageBreak/>
        <w:t xml:space="preserve">compounds that makes up the headspace of the substance. When comestible products were included as hides for search none of the canines alerted or showed interest. </w:t>
      </w:r>
    </w:p>
    <w:p w14:paraId="2E2B121E" w14:textId="77777777" w:rsidR="006740F8" w:rsidRDefault="006740F8" w:rsidP="00E6088E"/>
    <w:p w14:paraId="6878F496" w14:textId="5D1DF241" w:rsidR="00F3797E" w:rsidRDefault="00F3797E" w:rsidP="00D412DA">
      <w:pPr>
        <w:pStyle w:val="Caption"/>
        <w:keepNext/>
      </w:pPr>
      <w:bookmarkStart w:id="219" w:name="_Toc467151316"/>
      <w:r>
        <w:t xml:space="preserve">Table </w:t>
      </w:r>
      <w:fldSimple w:instr=" SEQ Table \* ARABIC ">
        <w:r w:rsidR="0053144D">
          <w:rPr>
            <w:noProof/>
          </w:rPr>
          <w:t>18</w:t>
        </w:r>
      </w:fldSimple>
      <w:r>
        <w:t xml:space="preserve">. </w:t>
      </w:r>
      <w:r w:rsidRPr="000F6B2D">
        <w:t>Individ</w:t>
      </w:r>
      <w:r>
        <w:t xml:space="preserve">ual Canine Performance Table on 1 g </w:t>
      </w:r>
      <w:r w:rsidRPr="000F6B2D">
        <w:t>Comestible Products (n=5)</w:t>
      </w:r>
      <w:r w:rsidR="00D412DA">
        <w:t xml:space="preserve"> (Numerator=A, Denominator=No alert, Parenthesis=  Interest)</w:t>
      </w:r>
      <w:bookmarkEnd w:id="219"/>
    </w:p>
    <w:tbl>
      <w:tblPr>
        <w:tblStyle w:val="ListTable6Colorful1"/>
        <w:tblW w:w="5000" w:type="pct"/>
        <w:tblLook w:val="04A0" w:firstRow="1" w:lastRow="0" w:firstColumn="1" w:lastColumn="0" w:noHBand="0" w:noVBand="1"/>
      </w:tblPr>
      <w:tblGrid>
        <w:gridCol w:w="2160"/>
        <w:gridCol w:w="2160"/>
        <w:gridCol w:w="2160"/>
        <w:gridCol w:w="2160"/>
      </w:tblGrid>
      <w:tr w:rsidR="00F3797E" w14:paraId="746E8318" w14:textId="77777777" w:rsidTr="00556099">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12FF9156" w14:textId="77777777" w:rsidR="00F3797E" w:rsidRDefault="00F3797E" w:rsidP="00556099">
            <w:pPr>
              <w:tabs>
                <w:tab w:val="left" w:pos="6153"/>
              </w:tabs>
              <w:ind w:firstLine="0"/>
              <w:jc w:val="center"/>
            </w:pPr>
            <w:r>
              <w:t>Canine No.</w:t>
            </w:r>
          </w:p>
        </w:tc>
        <w:tc>
          <w:tcPr>
            <w:tcW w:w="1250" w:type="pct"/>
            <w:vAlign w:val="center"/>
          </w:tcPr>
          <w:p w14:paraId="717739C0" w14:textId="77777777" w:rsidR="00F3797E" w:rsidRDefault="00F3797E" w:rsidP="00556099">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PC</w:t>
            </w:r>
          </w:p>
        </w:tc>
        <w:tc>
          <w:tcPr>
            <w:tcW w:w="1250" w:type="pct"/>
            <w:vAlign w:val="center"/>
          </w:tcPr>
          <w:p w14:paraId="05EF6CB8" w14:textId="59D9A76C" w:rsidR="00F3797E" w:rsidRDefault="00F3797E" w:rsidP="00556099">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Lemon peel</w:t>
            </w:r>
          </w:p>
        </w:tc>
        <w:tc>
          <w:tcPr>
            <w:tcW w:w="1250" w:type="pct"/>
            <w:vAlign w:val="center"/>
          </w:tcPr>
          <w:p w14:paraId="4D2A8CF5" w14:textId="5597F0FE" w:rsidR="00F3797E" w:rsidRDefault="00F3797E" w:rsidP="00556099">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Black pepper</w:t>
            </w:r>
          </w:p>
        </w:tc>
      </w:tr>
      <w:tr w:rsidR="00F3797E" w14:paraId="14454864" w14:textId="77777777" w:rsidTr="0055609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4EA825BB" w14:textId="77777777" w:rsidR="00F3797E" w:rsidRDefault="00F3797E" w:rsidP="00556099">
            <w:pPr>
              <w:tabs>
                <w:tab w:val="left" w:pos="6153"/>
              </w:tabs>
              <w:ind w:firstLine="0"/>
              <w:jc w:val="center"/>
            </w:pPr>
            <w:r>
              <w:t>31</w:t>
            </w:r>
          </w:p>
        </w:tc>
        <w:tc>
          <w:tcPr>
            <w:tcW w:w="1250" w:type="pct"/>
            <w:shd w:val="clear" w:color="auto" w:fill="F2F2F2" w:themeFill="background1" w:themeFillShade="F2"/>
            <w:vAlign w:val="center"/>
          </w:tcPr>
          <w:p w14:paraId="23BC5412"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t>1/1</w:t>
            </w:r>
          </w:p>
        </w:tc>
        <w:tc>
          <w:tcPr>
            <w:tcW w:w="1250" w:type="pct"/>
            <w:shd w:val="clear" w:color="auto" w:fill="F2F2F2" w:themeFill="background1" w:themeFillShade="F2"/>
            <w:vAlign w:val="center"/>
          </w:tcPr>
          <w:p w14:paraId="0AF207EA"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t>0/1</w:t>
            </w:r>
          </w:p>
        </w:tc>
        <w:tc>
          <w:tcPr>
            <w:tcW w:w="1250" w:type="pct"/>
            <w:shd w:val="clear" w:color="auto" w:fill="F2F2F2" w:themeFill="background1" w:themeFillShade="F2"/>
            <w:vAlign w:val="center"/>
          </w:tcPr>
          <w:p w14:paraId="02265987" w14:textId="410518C4" w:rsidR="00F3797E" w:rsidRDefault="00F3797E" w:rsidP="00F3797E">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p>
        </w:tc>
      </w:tr>
      <w:tr w:rsidR="00F3797E" w14:paraId="7EF24E4C" w14:textId="77777777" w:rsidTr="00556099">
        <w:trPr>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0F6EE96" w14:textId="77777777" w:rsidR="00F3797E" w:rsidRDefault="00F3797E" w:rsidP="00556099">
            <w:pPr>
              <w:tabs>
                <w:tab w:val="left" w:pos="6153"/>
              </w:tabs>
              <w:ind w:firstLine="0"/>
              <w:jc w:val="center"/>
            </w:pPr>
            <w:r>
              <w:t>21</w:t>
            </w:r>
          </w:p>
        </w:tc>
        <w:tc>
          <w:tcPr>
            <w:tcW w:w="1250" w:type="pct"/>
            <w:vAlign w:val="center"/>
          </w:tcPr>
          <w:p w14:paraId="5C2BBB32"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612BD1">
              <w:t>1/1</w:t>
            </w:r>
          </w:p>
        </w:tc>
        <w:tc>
          <w:tcPr>
            <w:tcW w:w="1250" w:type="pct"/>
            <w:vAlign w:val="center"/>
          </w:tcPr>
          <w:p w14:paraId="14B94AAD"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1F2136">
              <w:t>0/1</w:t>
            </w:r>
          </w:p>
        </w:tc>
        <w:tc>
          <w:tcPr>
            <w:tcW w:w="1250" w:type="pct"/>
            <w:vAlign w:val="center"/>
          </w:tcPr>
          <w:p w14:paraId="23729CB3"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5C5CE3">
              <w:t>0/1</w:t>
            </w:r>
          </w:p>
        </w:tc>
      </w:tr>
      <w:tr w:rsidR="00F3797E" w14:paraId="44D8B8FF" w14:textId="77777777" w:rsidTr="0055609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30B2C08E" w14:textId="77777777" w:rsidR="00F3797E" w:rsidRDefault="00F3797E" w:rsidP="00556099">
            <w:pPr>
              <w:tabs>
                <w:tab w:val="left" w:pos="6153"/>
              </w:tabs>
              <w:ind w:firstLine="0"/>
              <w:jc w:val="center"/>
            </w:pPr>
            <w:r>
              <w:t>13</w:t>
            </w:r>
          </w:p>
        </w:tc>
        <w:tc>
          <w:tcPr>
            <w:tcW w:w="1250" w:type="pct"/>
            <w:shd w:val="clear" w:color="auto" w:fill="F2F2F2" w:themeFill="background1" w:themeFillShade="F2"/>
            <w:vAlign w:val="center"/>
          </w:tcPr>
          <w:p w14:paraId="5491E6AB"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612BD1">
              <w:t>1/1</w:t>
            </w:r>
          </w:p>
        </w:tc>
        <w:tc>
          <w:tcPr>
            <w:tcW w:w="1250" w:type="pct"/>
            <w:shd w:val="clear" w:color="auto" w:fill="F2F2F2" w:themeFill="background1" w:themeFillShade="F2"/>
            <w:vAlign w:val="center"/>
          </w:tcPr>
          <w:p w14:paraId="7C4B1B37"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1F2136">
              <w:t>0/1</w:t>
            </w:r>
          </w:p>
        </w:tc>
        <w:tc>
          <w:tcPr>
            <w:tcW w:w="1250" w:type="pct"/>
            <w:shd w:val="clear" w:color="auto" w:fill="F2F2F2" w:themeFill="background1" w:themeFillShade="F2"/>
            <w:vAlign w:val="center"/>
          </w:tcPr>
          <w:p w14:paraId="685FF8CD"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p>
        </w:tc>
      </w:tr>
      <w:tr w:rsidR="00F3797E" w14:paraId="37AF9ABB" w14:textId="77777777" w:rsidTr="00556099">
        <w:trPr>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93DF763" w14:textId="77777777" w:rsidR="00F3797E" w:rsidRDefault="00F3797E" w:rsidP="00556099">
            <w:pPr>
              <w:tabs>
                <w:tab w:val="left" w:pos="6153"/>
              </w:tabs>
              <w:ind w:firstLine="0"/>
              <w:jc w:val="center"/>
            </w:pPr>
            <w:r>
              <w:t>30</w:t>
            </w:r>
          </w:p>
        </w:tc>
        <w:tc>
          <w:tcPr>
            <w:tcW w:w="1250" w:type="pct"/>
            <w:vAlign w:val="center"/>
          </w:tcPr>
          <w:p w14:paraId="69486841"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612BD1">
              <w:t>1/1</w:t>
            </w:r>
          </w:p>
        </w:tc>
        <w:tc>
          <w:tcPr>
            <w:tcW w:w="1250" w:type="pct"/>
            <w:vAlign w:val="center"/>
          </w:tcPr>
          <w:p w14:paraId="19D476E8"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1F2136">
              <w:t>0/1</w:t>
            </w:r>
          </w:p>
        </w:tc>
        <w:tc>
          <w:tcPr>
            <w:tcW w:w="1250" w:type="pct"/>
            <w:vAlign w:val="center"/>
          </w:tcPr>
          <w:p w14:paraId="06E26E56" w14:textId="77777777" w:rsidR="00F3797E" w:rsidRDefault="00F3797E" w:rsidP="00556099">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5C5CE3">
              <w:t>0/1</w:t>
            </w:r>
          </w:p>
        </w:tc>
      </w:tr>
      <w:tr w:rsidR="00F3797E" w14:paraId="15FB3ADB" w14:textId="77777777" w:rsidTr="0055609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66CFC854" w14:textId="77777777" w:rsidR="00F3797E" w:rsidRDefault="00F3797E" w:rsidP="00556099">
            <w:pPr>
              <w:tabs>
                <w:tab w:val="left" w:pos="6153"/>
              </w:tabs>
              <w:ind w:firstLine="0"/>
              <w:jc w:val="center"/>
            </w:pPr>
            <w:r>
              <w:t>35</w:t>
            </w:r>
          </w:p>
        </w:tc>
        <w:tc>
          <w:tcPr>
            <w:tcW w:w="1250" w:type="pct"/>
            <w:shd w:val="clear" w:color="auto" w:fill="F2F2F2" w:themeFill="background1" w:themeFillShade="F2"/>
            <w:vAlign w:val="center"/>
          </w:tcPr>
          <w:p w14:paraId="4C453AE5"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612BD1">
              <w:t>1/1</w:t>
            </w:r>
          </w:p>
        </w:tc>
        <w:tc>
          <w:tcPr>
            <w:tcW w:w="1250" w:type="pct"/>
            <w:shd w:val="clear" w:color="auto" w:fill="F2F2F2" w:themeFill="background1" w:themeFillShade="F2"/>
            <w:vAlign w:val="center"/>
          </w:tcPr>
          <w:p w14:paraId="16F1511D"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1F2136">
              <w:t>0/1</w:t>
            </w:r>
          </w:p>
        </w:tc>
        <w:tc>
          <w:tcPr>
            <w:tcW w:w="1250" w:type="pct"/>
            <w:shd w:val="clear" w:color="auto" w:fill="F2F2F2" w:themeFill="background1" w:themeFillShade="F2"/>
            <w:vAlign w:val="center"/>
          </w:tcPr>
          <w:p w14:paraId="42C18AEB" w14:textId="77777777" w:rsidR="00F3797E" w:rsidRDefault="00F3797E" w:rsidP="00556099">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p>
        </w:tc>
      </w:tr>
    </w:tbl>
    <w:p w14:paraId="18593FD4" w14:textId="77777777" w:rsidR="002F2E2F" w:rsidRDefault="002F2E2F" w:rsidP="00477446"/>
    <w:p w14:paraId="2FCEF025" w14:textId="1CB79011" w:rsidR="00FF7416" w:rsidRDefault="000530FE" w:rsidP="00477446">
      <w:r w:rsidRPr="000530FE">
        <w:t xml:space="preserve">The significant difference between the odor profiles of the </w:t>
      </w:r>
      <w:r>
        <w:t>lemon peel</w:t>
      </w:r>
      <w:r w:rsidRPr="000530FE">
        <w:t xml:space="preserve">, </w:t>
      </w:r>
      <w:r>
        <w:t>black pepper</w:t>
      </w:r>
      <w:r w:rsidRPr="000530FE">
        <w:t xml:space="preserve">, and </w:t>
      </w:r>
      <w:r>
        <w:t>marijuana</w:t>
      </w:r>
      <w:r w:rsidRPr="000530FE">
        <w:t xml:space="preserve">, </w:t>
      </w:r>
      <w:r>
        <w:t>and the fact that no alert response or interest was obtained,</w:t>
      </w:r>
      <w:r w:rsidRPr="000530FE">
        <w:t xml:space="preserve"> supports the canines' ability to differentiate between com</w:t>
      </w:r>
      <w:r>
        <w:t>estible</w:t>
      </w:r>
      <w:r w:rsidRPr="000530FE">
        <w:t xml:space="preserve"> products and </w:t>
      </w:r>
      <w:r>
        <w:t>marijuana</w:t>
      </w:r>
      <w:r w:rsidRPr="000530FE">
        <w:t xml:space="preserve">, even if the </w:t>
      </w:r>
      <w:r>
        <w:t>target</w:t>
      </w:r>
      <w:r w:rsidRPr="000530FE">
        <w:t xml:space="preserve"> odor is present in </w:t>
      </w:r>
      <w:r>
        <w:t>any</w:t>
      </w:r>
      <w:r w:rsidRPr="000530FE">
        <w:t xml:space="preserve"> samples.</w:t>
      </w:r>
      <w:r>
        <w:t xml:space="preserve"> Additionally, the fact that canines alerted to the positive control (marijuana) shows how proficient detector canines are when performing their work. </w:t>
      </w:r>
    </w:p>
    <w:p w14:paraId="451C38D3" w14:textId="77777777" w:rsidR="00F3797E" w:rsidRDefault="00F3797E" w:rsidP="00477446"/>
    <w:p w14:paraId="2776E87A" w14:textId="60E398AE" w:rsidR="00F3797E" w:rsidRDefault="00F3797E" w:rsidP="00F3797E">
      <w:pPr>
        <w:pStyle w:val="Caption"/>
        <w:keepNext/>
      </w:pPr>
      <w:bookmarkStart w:id="220" w:name="_Toc467151317"/>
      <w:r>
        <w:t xml:space="preserve">Table </w:t>
      </w:r>
      <w:fldSimple w:instr=" SEQ Table \* ARABIC ">
        <w:r w:rsidR="0053144D">
          <w:rPr>
            <w:noProof/>
          </w:rPr>
          <w:t>19</w:t>
        </w:r>
      </w:fldSimple>
      <w:r>
        <w:t xml:space="preserve">. </w:t>
      </w:r>
      <w:r w:rsidRPr="002D3B5B">
        <w:t>Odor Recognition Test</w:t>
      </w:r>
      <w:r w:rsidR="00D412DA">
        <w:t xml:space="preserve"> (Average)</w:t>
      </w:r>
      <w:r w:rsidRPr="002D3B5B">
        <w:t>: Comestible Products (n=5)</w:t>
      </w:r>
      <w:bookmarkEnd w:id="220"/>
    </w:p>
    <w:tbl>
      <w:tblPr>
        <w:tblW w:w="5000" w:type="pct"/>
        <w:tblLook w:val="04A0" w:firstRow="1" w:lastRow="0" w:firstColumn="1" w:lastColumn="0" w:noHBand="0" w:noVBand="1"/>
      </w:tblPr>
      <w:tblGrid>
        <w:gridCol w:w="1464"/>
        <w:gridCol w:w="1664"/>
        <w:gridCol w:w="1980"/>
        <w:gridCol w:w="1394"/>
        <w:gridCol w:w="2138"/>
      </w:tblGrid>
      <w:tr w:rsidR="00F3797E" w:rsidRPr="00E528EC" w14:paraId="41A6444F" w14:textId="77777777" w:rsidTr="00556099">
        <w:trPr>
          <w:trHeight w:val="634"/>
        </w:trPr>
        <w:tc>
          <w:tcPr>
            <w:tcW w:w="847" w:type="pct"/>
            <w:tcBorders>
              <w:top w:val="single" w:sz="4" w:space="0" w:color="auto"/>
              <w:bottom w:val="single" w:sz="4" w:space="0" w:color="auto"/>
            </w:tcBorders>
            <w:shd w:val="clear" w:color="auto" w:fill="auto"/>
            <w:noWrap/>
            <w:vAlign w:val="center"/>
            <w:hideMark/>
          </w:tcPr>
          <w:p w14:paraId="73A2F9E6" w14:textId="77777777" w:rsidR="00F3797E" w:rsidRPr="00E528EC" w:rsidRDefault="00F3797E" w:rsidP="00556099">
            <w:pPr>
              <w:spacing w:line="240" w:lineRule="auto"/>
              <w:ind w:firstLine="0"/>
              <w:jc w:val="center"/>
              <w:rPr>
                <w:rFonts w:eastAsia="Times New Roman" w:cs="Times New Roman"/>
                <w:szCs w:val="24"/>
              </w:rPr>
            </w:pPr>
            <w:r>
              <w:rPr>
                <w:rFonts w:eastAsia="Times New Roman" w:cs="Times New Roman"/>
                <w:szCs w:val="24"/>
              </w:rPr>
              <w:t>Hide</w:t>
            </w:r>
          </w:p>
        </w:tc>
        <w:tc>
          <w:tcPr>
            <w:tcW w:w="963" w:type="pct"/>
            <w:tcBorders>
              <w:top w:val="single" w:sz="4" w:space="0" w:color="auto"/>
              <w:bottom w:val="single" w:sz="4" w:space="0" w:color="auto"/>
            </w:tcBorders>
            <w:shd w:val="clear" w:color="auto" w:fill="auto"/>
            <w:noWrap/>
            <w:vAlign w:val="center"/>
            <w:hideMark/>
          </w:tcPr>
          <w:p w14:paraId="4E59E94F" w14:textId="77777777" w:rsidR="00F3797E" w:rsidRPr="00E528EC" w:rsidRDefault="00F3797E" w:rsidP="00556099">
            <w:pPr>
              <w:spacing w:line="240" w:lineRule="auto"/>
              <w:ind w:firstLine="0"/>
              <w:jc w:val="center"/>
              <w:rPr>
                <w:rFonts w:eastAsia="Times New Roman" w:cs="Times New Roman"/>
                <w:szCs w:val="24"/>
              </w:rPr>
            </w:pPr>
            <w:r w:rsidRPr="00E528EC">
              <w:rPr>
                <w:rFonts w:eastAsia="Times New Roman" w:cs="Times New Roman"/>
                <w:szCs w:val="24"/>
              </w:rPr>
              <w:t>Alert Rate (%)</w:t>
            </w:r>
          </w:p>
        </w:tc>
        <w:tc>
          <w:tcPr>
            <w:tcW w:w="1146" w:type="pct"/>
            <w:tcBorders>
              <w:top w:val="single" w:sz="4" w:space="0" w:color="auto"/>
              <w:bottom w:val="single" w:sz="4" w:space="0" w:color="auto"/>
            </w:tcBorders>
            <w:shd w:val="clear" w:color="auto" w:fill="auto"/>
            <w:noWrap/>
            <w:vAlign w:val="center"/>
            <w:hideMark/>
          </w:tcPr>
          <w:p w14:paraId="6A58662C" w14:textId="77777777" w:rsidR="00F3797E" w:rsidRPr="00E528EC" w:rsidRDefault="00F3797E" w:rsidP="00556099">
            <w:pPr>
              <w:spacing w:line="240" w:lineRule="auto"/>
              <w:ind w:firstLine="0"/>
              <w:jc w:val="center"/>
              <w:rPr>
                <w:rFonts w:eastAsia="Times New Roman" w:cs="Times New Roman"/>
                <w:szCs w:val="24"/>
              </w:rPr>
            </w:pPr>
            <w:r w:rsidRPr="00E528EC">
              <w:rPr>
                <w:rFonts w:eastAsia="Times New Roman" w:cs="Times New Roman"/>
                <w:szCs w:val="24"/>
              </w:rPr>
              <w:t>Interest Rate (%)</w:t>
            </w:r>
          </w:p>
        </w:tc>
        <w:tc>
          <w:tcPr>
            <w:tcW w:w="807" w:type="pct"/>
            <w:tcBorders>
              <w:top w:val="single" w:sz="4" w:space="0" w:color="auto"/>
              <w:bottom w:val="single" w:sz="4" w:space="0" w:color="auto"/>
            </w:tcBorders>
            <w:shd w:val="clear" w:color="auto" w:fill="auto"/>
            <w:vAlign w:val="center"/>
            <w:hideMark/>
          </w:tcPr>
          <w:p w14:paraId="5C548418" w14:textId="77777777" w:rsidR="00F3797E" w:rsidRPr="00E528EC" w:rsidRDefault="00F3797E" w:rsidP="00556099">
            <w:pPr>
              <w:spacing w:line="240" w:lineRule="auto"/>
              <w:ind w:firstLine="0"/>
              <w:jc w:val="center"/>
              <w:rPr>
                <w:rFonts w:eastAsia="Times New Roman" w:cs="Times New Roman"/>
                <w:szCs w:val="24"/>
              </w:rPr>
            </w:pPr>
            <w:r w:rsidRPr="00E528EC">
              <w:rPr>
                <w:rFonts w:eastAsia="Times New Roman" w:cs="Times New Roman"/>
                <w:szCs w:val="24"/>
              </w:rPr>
              <w:t>No Alert Rate (%)</w:t>
            </w:r>
          </w:p>
        </w:tc>
        <w:tc>
          <w:tcPr>
            <w:tcW w:w="1237" w:type="pct"/>
            <w:tcBorders>
              <w:top w:val="single" w:sz="4" w:space="0" w:color="auto"/>
              <w:bottom w:val="single" w:sz="4" w:space="0" w:color="auto"/>
            </w:tcBorders>
            <w:shd w:val="clear" w:color="auto" w:fill="auto"/>
            <w:vAlign w:val="center"/>
            <w:hideMark/>
          </w:tcPr>
          <w:p w14:paraId="315C6BF4" w14:textId="77777777" w:rsidR="00F3797E" w:rsidRPr="00E528EC" w:rsidRDefault="00F3797E" w:rsidP="00556099">
            <w:pPr>
              <w:spacing w:line="240" w:lineRule="auto"/>
              <w:ind w:firstLine="0"/>
              <w:jc w:val="center"/>
              <w:rPr>
                <w:rFonts w:eastAsia="Times New Roman" w:cs="Times New Roman"/>
                <w:szCs w:val="24"/>
              </w:rPr>
            </w:pPr>
            <w:r w:rsidRPr="00E528EC">
              <w:rPr>
                <w:rFonts w:eastAsia="Times New Roman" w:cs="Times New Roman"/>
                <w:szCs w:val="24"/>
              </w:rPr>
              <w:t>Combined Rate of Detection (%)</w:t>
            </w:r>
          </w:p>
        </w:tc>
      </w:tr>
      <w:tr w:rsidR="00F3797E" w:rsidRPr="00E528EC" w14:paraId="35191A58" w14:textId="77777777" w:rsidTr="00556099">
        <w:trPr>
          <w:trHeight w:val="432"/>
        </w:trPr>
        <w:tc>
          <w:tcPr>
            <w:tcW w:w="847" w:type="pct"/>
            <w:tcBorders>
              <w:top w:val="single" w:sz="4" w:space="0" w:color="auto"/>
            </w:tcBorders>
            <w:shd w:val="clear" w:color="auto" w:fill="F2F2F2" w:themeFill="background1" w:themeFillShade="F2"/>
            <w:vAlign w:val="center"/>
            <w:hideMark/>
          </w:tcPr>
          <w:p w14:paraId="22976E48" w14:textId="77777777"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PC</w:t>
            </w:r>
          </w:p>
        </w:tc>
        <w:tc>
          <w:tcPr>
            <w:tcW w:w="963" w:type="pct"/>
            <w:tcBorders>
              <w:top w:val="single" w:sz="4" w:space="0" w:color="auto"/>
            </w:tcBorders>
            <w:shd w:val="clear" w:color="auto" w:fill="F2F2F2" w:themeFill="background1" w:themeFillShade="F2"/>
            <w:noWrap/>
            <w:vAlign w:val="center"/>
            <w:hideMark/>
          </w:tcPr>
          <w:p w14:paraId="266E82FF"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tcBorders>
              <w:top w:val="single" w:sz="4" w:space="0" w:color="auto"/>
            </w:tcBorders>
            <w:shd w:val="clear" w:color="auto" w:fill="F2F2F2" w:themeFill="background1" w:themeFillShade="F2"/>
            <w:noWrap/>
            <w:vAlign w:val="center"/>
            <w:hideMark/>
          </w:tcPr>
          <w:p w14:paraId="78A42502"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top w:val="single" w:sz="4" w:space="0" w:color="auto"/>
            </w:tcBorders>
            <w:shd w:val="clear" w:color="auto" w:fill="F2F2F2" w:themeFill="background1" w:themeFillShade="F2"/>
            <w:noWrap/>
            <w:vAlign w:val="center"/>
            <w:hideMark/>
          </w:tcPr>
          <w:p w14:paraId="4C2CBCA8"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tcBorders>
              <w:top w:val="single" w:sz="4" w:space="0" w:color="auto"/>
            </w:tcBorders>
            <w:shd w:val="clear" w:color="auto" w:fill="F2F2F2" w:themeFill="background1" w:themeFillShade="F2"/>
            <w:noWrap/>
            <w:vAlign w:val="center"/>
            <w:hideMark/>
          </w:tcPr>
          <w:p w14:paraId="6B4E477B"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r w:rsidR="00F3797E" w:rsidRPr="00E528EC" w14:paraId="67340E17" w14:textId="77777777" w:rsidTr="00556099">
        <w:trPr>
          <w:trHeight w:val="432"/>
        </w:trPr>
        <w:tc>
          <w:tcPr>
            <w:tcW w:w="847" w:type="pct"/>
            <w:shd w:val="clear" w:color="auto" w:fill="auto"/>
            <w:vAlign w:val="center"/>
            <w:hideMark/>
          </w:tcPr>
          <w:p w14:paraId="1F1461BC" w14:textId="73122B0B"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Lemon peel</w:t>
            </w:r>
          </w:p>
        </w:tc>
        <w:tc>
          <w:tcPr>
            <w:tcW w:w="963" w:type="pct"/>
            <w:shd w:val="clear" w:color="auto" w:fill="auto"/>
            <w:noWrap/>
            <w:vAlign w:val="center"/>
            <w:hideMark/>
          </w:tcPr>
          <w:p w14:paraId="6BF632E0" w14:textId="77777777"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0.0</w:t>
            </w:r>
          </w:p>
        </w:tc>
        <w:tc>
          <w:tcPr>
            <w:tcW w:w="1146" w:type="pct"/>
            <w:shd w:val="clear" w:color="auto" w:fill="auto"/>
            <w:noWrap/>
            <w:vAlign w:val="center"/>
            <w:hideMark/>
          </w:tcPr>
          <w:p w14:paraId="5F0AA373"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shd w:val="clear" w:color="auto" w:fill="auto"/>
            <w:noWrap/>
            <w:vAlign w:val="center"/>
            <w:hideMark/>
          </w:tcPr>
          <w:p w14:paraId="362D5828"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shd w:val="clear" w:color="auto" w:fill="auto"/>
            <w:noWrap/>
            <w:vAlign w:val="center"/>
            <w:hideMark/>
          </w:tcPr>
          <w:p w14:paraId="049BC728" w14:textId="77777777"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0.0</w:t>
            </w:r>
          </w:p>
        </w:tc>
      </w:tr>
      <w:tr w:rsidR="00F3797E" w:rsidRPr="00E528EC" w14:paraId="25FD80A9" w14:textId="77777777" w:rsidTr="00F3797E">
        <w:trPr>
          <w:trHeight w:val="432"/>
        </w:trPr>
        <w:tc>
          <w:tcPr>
            <w:tcW w:w="847" w:type="pct"/>
            <w:tcBorders>
              <w:bottom w:val="single" w:sz="4" w:space="0" w:color="auto"/>
            </w:tcBorders>
            <w:shd w:val="clear" w:color="auto" w:fill="F2F2F2" w:themeFill="background1" w:themeFillShade="F2"/>
            <w:vAlign w:val="center"/>
            <w:hideMark/>
          </w:tcPr>
          <w:p w14:paraId="530D69E9" w14:textId="600EEA49"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Black pepper</w:t>
            </w:r>
          </w:p>
        </w:tc>
        <w:tc>
          <w:tcPr>
            <w:tcW w:w="963" w:type="pct"/>
            <w:tcBorders>
              <w:bottom w:val="single" w:sz="4" w:space="0" w:color="auto"/>
            </w:tcBorders>
            <w:shd w:val="clear" w:color="auto" w:fill="F2F2F2" w:themeFill="background1" w:themeFillShade="F2"/>
            <w:noWrap/>
            <w:vAlign w:val="center"/>
            <w:hideMark/>
          </w:tcPr>
          <w:p w14:paraId="44A4FC84"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146" w:type="pct"/>
            <w:tcBorders>
              <w:bottom w:val="single" w:sz="4" w:space="0" w:color="auto"/>
            </w:tcBorders>
            <w:shd w:val="clear" w:color="auto" w:fill="F2F2F2" w:themeFill="background1" w:themeFillShade="F2"/>
            <w:noWrap/>
            <w:vAlign w:val="center"/>
            <w:hideMark/>
          </w:tcPr>
          <w:p w14:paraId="08782AE0" w14:textId="77777777" w:rsidR="00F3797E" w:rsidRPr="00E528EC" w:rsidRDefault="00F3797E" w:rsidP="00556099">
            <w:pPr>
              <w:spacing w:line="240" w:lineRule="auto"/>
              <w:ind w:firstLine="0"/>
              <w:jc w:val="center"/>
              <w:rPr>
                <w:rFonts w:eastAsia="Times New Roman" w:cs="Times New Roman"/>
                <w:color w:val="000000"/>
                <w:sz w:val="22"/>
              </w:rPr>
            </w:pPr>
            <w:r>
              <w:rPr>
                <w:rFonts w:eastAsia="Times New Roman" w:cs="Times New Roman"/>
                <w:color w:val="000000"/>
                <w:sz w:val="22"/>
              </w:rPr>
              <w:t>2</w:t>
            </w:r>
            <w:r w:rsidRPr="00E528EC">
              <w:rPr>
                <w:rFonts w:eastAsia="Times New Roman" w:cs="Times New Roman"/>
                <w:color w:val="000000"/>
                <w:sz w:val="22"/>
              </w:rPr>
              <w:t>0.0</w:t>
            </w:r>
          </w:p>
        </w:tc>
        <w:tc>
          <w:tcPr>
            <w:tcW w:w="807" w:type="pct"/>
            <w:tcBorders>
              <w:bottom w:val="single" w:sz="4" w:space="0" w:color="auto"/>
            </w:tcBorders>
            <w:shd w:val="clear" w:color="auto" w:fill="F2F2F2" w:themeFill="background1" w:themeFillShade="F2"/>
            <w:noWrap/>
            <w:vAlign w:val="center"/>
            <w:hideMark/>
          </w:tcPr>
          <w:p w14:paraId="05117B77"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tcBorders>
              <w:bottom w:val="single" w:sz="4" w:space="0" w:color="auto"/>
            </w:tcBorders>
            <w:shd w:val="clear" w:color="auto" w:fill="F2F2F2" w:themeFill="background1" w:themeFillShade="F2"/>
            <w:noWrap/>
            <w:vAlign w:val="center"/>
            <w:hideMark/>
          </w:tcPr>
          <w:p w14:paraId="0ABA3E87" w14:textId="77777777" w:rsidR="00F3797E" w:rsidRPr="00E528EC" w:rsidRDefault="00F3797E" w:rsidP="00556099">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r>
    </w:tbl>
    <w:p w14:paraId="66BCCA1F" w14:textId="77777777" w:rsidR="00F3797E" w:rsidRDefault="00F3797E" w:rsidP="00477446"/>
    <w:p w14:paraId="30DF7596" w14:textId="77777777" w:rsidR="00FF7416" w:rsidRPr="00477446" w:rsidRDefault="00FF7416" w:rsidP="00477446"/>
    <w:p w14:paraId="0ACD5A85" w14:textId="0FABFFCB" w:rsidR="00643587" w:rsidRDefault="00643587" w:rsidP="00643587">
      <w:pPr>
        <w:pStyle w:val="Heading3"/>
      </w:pPr>
      <w:bookmarkStart w:id="221" w:name="_Toc467151417"/>
      <w:r>
        <w:lastRenderedPageBreak/>
        <w:t>Heroin</w:t>
      </w:r>
      <w:bookmarkEnd w:id="221"/>
    </w:p>
    <w:p w14:paraId="787632A0" w14:textId="5F24867B" w:rsidR="00534878" w:rsidRDefault="0001438C" w:rsidP="0008216C">
      <w:r>
        <w:t>Canines from different law enforcement</w:t>
      </w:r>
      <w:r w:rsidR="00876EC2">
        <w:t xml:space="preserve"> officers</w:t>
      </w:r>
      <w:r>
        <w:t xml:space="preserve"> in South Florida participated in various ORTs that varied in location, date and quantity of aids hidden</w:t>
      </w:r>
      <w:r w:rsidR="00534878">
        <w:t>.</w:t>
      </w:r>
      <w:r w:rsidR="00534878" w:rsidRPr="00534878">
        <w:t xml:space="preserve"> The handlers were instructed to have their canines sample the odor in each scenario and identify a response of alert, no-alert, or interest. The change of behavior towards a specific location without giving a final response was considered for the study as interest, but was only recorded following the handler’s indication. The total number of trials per canines is represented in the denominator of the fraction while the number of alerts was recorded in the numerator. All canines alerted to the heroin </w:t>
      </w:r>
      <w:r w:rsidR="00534878">
        <w:t xml:space="preserve">mimic </w:t>
      </w:r>
      <w:r w:rsidR="00534878" w:rsidRPr="00534878">
        <w:t>samples regardless of the</w:t>
      </w:r>
      <w:r w:rsidR="00534878">
        <w:t xml:space="preserve"> quantity,</w:t>
      </w:r>
      <w:r w:rsidR="00534878" w:rsidRPr="00534878">
        <w:t xml:space="preserve"> location and/or environmental conditions, indicating the proficiency of their work.</w:t>
      </w:r>
      <w:r w:rsidR="00534878">
        <w:t xml:space="preserve"> </w:t>
      </w:r>
    </w:p>
    <w:p w14:paraId="4C7A95E5" w14:textId="69812DC4" w:rsidR="00E528EC" w:rsidRPr="0008216C" w:rsidRDefault="0001438C" w:rsidP="0008216C">
      <w:r>
        <w:t xml:space="preserve">  </w:t>
      </w:r>
    </w:p>
    <w:p w14:paraId="0E6F08D6" w14:textId="18C681BA" w:rsidR="00E528EC" w:rsidRDefault="00E528EC" w:rsidP="00D412DA">
      <w:pPr>
        <w:pStyle w:val="Caption"/>
        <w:keepNext/>
      </w:pPr>
      <w:bookmarkStart w:id="222" w:name="_Toc467151318"/>
      <w:r>
        <w:t xml:space="preserve">Table </w:t>
      </w:r>
      <w:fldSimple w:instr=" SEQ Table \* ARABIC ">
        <w:r w:rsidR="0053144D">
          <w:rPr>
            <w:noProof/>
          </w:rPr>
          <w:t>20</w:t>
        </w:r>
      </w:fldSimple>
      <w:r>
        <w:t xml:space="preserve">. </w:t>
      </w:r>
      <w:r w:rsidR="00EA0FD1">
        <w:t>Individual C</w:t>
      </w:r>
      <w:r w:rsidRPr="0076489E">
        <w:t>anin</w:t>
      </w:r>
      <w:r w:rsidR="00EA0FD1">
        <w:t>e Performance T</w:t>
      </w:r>
      <w:r>
        <w:t>able on</w:t>
      </w:r>
      <w:r w:rsidR="00EA0FD1">
        <w:t xml:space="preserve"> Pseudo Heroin Training A</w:t>
      </w:r>
      <w:r w:rsidRPr="0076489E">
        <w:t>id</w:t>
      </w:r>
      <w:r w:rsidR="00D412DA">
        <w:t xml:space="preserve"> (Numerator=A, Denominator=No alert, Parenthesis=  Interest)</w:t>
      </w:r>
      <w:bookmarkEnd w:id="222"/>
    </w:p>
    <w:tbl>
      <w:tblPr>
        <w:tblW w:w="5000" w:type="pct"/>
        <w:tblLook w:val="04A0" w:firstRow="1" w:lastRow="0" w:firstColumn="1" w:lastColumn="0" w:noHBand="0" w:noVBand="1"/>
      </w:tblPr>
      <w:tblGrid>
        <w:gridCol w:w="1440"/>
        <w:gridCol w:w="1440"/>
        <w:gridCol w:w="1440"/>
        <w:gridCol w:w="1440"/>
        <w:gridCol w:w="1440"/>
        <w:gridCol w:w="1440"/>
      </w:tblGrid>
      <w:tr w:rsidR="00E528EC" w:rsidRPr="00E528EC" w14:paraId="3BF64315" w14:textId="77777777" w:rsidTr="00E528EC">
        <w:trPr>
          <w:trHeight w:val="432"/>
        </w:trPr>
        <w:tc>
          <w:tcPr>
            <w:tcW w:w="833" w:type="pct"/>
            <w:tcBorders>
              <w:top w:val="single" w:sz="4" w:space="0" w:color="auto"/>
              <w:bottom w:val="single" w:sz="4" w:space="0" w:color="auto"/>
            </w:tcBorders>
            <w:shd w:val="clear" w:color="auto" w:fill="auto"/>
            <w:noWrap/>
            <w:vAlign w:val="center"/>
            <w:hideMark/>
          </w:tcPr>
          <w:p w14:paraId="15D552DA"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Canine No.</w:t>
            </w:r>
          </w:p>
        </w:tc>
        <w:tc>
          <w:tcPr>
            <w:tcW w:w="833" w:type="pct"/>
            <w:tcBorders>
              <w:top w:val="single" w:sz="4" w:space="0" w:color="auto"/>
              <w:bottom w:val="single" w:sz="4" w:space="0" w:color="auto"/>
            </w:tcBorders>
            <w:shd w:val="clear" w:color="auto" w:fill="auto"/>
            <w:noWrap/>
            <w:vAlign w:val="center"/>
            <w:hideMark/>
          </w:tcPr>
          <w:p w14:paraId="33D834CF" w14:textId="73F5FBC5"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0 g</w:t>
            </w:r>
          </w:p>
        </w:tc>
        <w:tc>
          <w:tcPr>
            <w:tcW w:w="833" w:type="pct"/>
            <w:tcBorders>
              <w:top w:val="single" w:sz="4" w:space="0" w:color="auto"/>
              <w:bottom w:val="single" w:sz="4" w:space="0" w:color="auto"/>
            </w:tcBorders>
            <w:shd w:val="clear" w:color="auto" w:fill="auto"/>
            <w:noWrap/>
            <w:vAlign w:val="center"/>
            <w:hideMark/>
          </w:tcPr>
          <w:p w14:paraId="086ECB3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0/30 g</w:t>
            </w:r>
          </w:p>
        </w:tc>
        <w:tc>
          <w:tcPr>
            <w:tcW w:w="833" w:type="pct"/>
            <w:tcBorders>
              <w:top w:val="single" w:sz="4" w:space="0" w:color="auto"/>
              <w:bottom w:val="single" w:sz="4" w:space="0" w:color="auto"/>
            </w:tcBorders>
            <w:shd w:val="clear" w:color="auto" w:fill="auto"/>
            <w:noWrap/>
            <w:vAlign w:val="center"/>
            <w:hideMark/>
          </w:tcPr>
          <w:p w14:paraId="1D767A3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0 g</w:t>
            </w:r>
          </w:p>
        </w:tc>
        <w:tc>
          <w:tcPr>
            <w:tcW w:w="833" w:type="pct"/>
            <w:tcBorders>
              <w:top w:val="single" w:sz="4" w:space="0" w:color="auto"/>
              <w:bottom w:val="single" w:sz="4" w:space="0" w:color="auto"/>
            </w:tcBorders>
            <w:shd w:val="clear" w:color="auto" w:fill="auto"/>
            <w:noWrap/>
            <w:vAlign w:val="center"/>
            <w:hideMark/>
          </w:tcPr>
          <w:p w14:paraId="653B27CE"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0 g</w:t>
            </w:r>
          </w:p>
        </w:tc>
        <w:tc>
          <w:tcPr>
            <w:tcW w:w="833" w:type="pct"/>
            <w:tcBorders>
              <w:top w:val="single" w:sz="4" w:space="0" w:color="auto"/>
              <w:bottom w:val="single" w:sz="4" w:space="0" w:color="auto"/>
            </w:tcBorders>
            <w:shd w:val="clear" w:color="auto" w:fill="auto"/>
            <w:noWrap/>
            <w:vAlign w:val="center"/>
            <w:hideMark/>
          </w:tcPr>
          <w:p w14:paraId="297300E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0 g</w:t>
            </w:r>
          </w:p>
        </w:tc>
      </w:tr>
      <w:tr w:rsidR="00E528EC" w:rsidRPr="00E528EC" w14:paraId="3452B01E" w14:textId="77777777" w:rsidTr="00E528EC">
        <w:trPr>
          <w:trHeight w:val="432"/>
        </w:trPr>
        <w:tc>
          <w:tcPr>
            <w:tcW w:w="833" w:type="pct"/>
            <w:tcBorders>
              <w:top w:val="single" w:sz="4" w:space="0" w:color="auto"/>
            </w:tcBorders>
            <w:shd w:val="clear" w:color="auto" w:fill="F2F2F2" w:themeFill="background1" w:themeFillShade="F2"/>
            <w:noWrap/>
            <w:vAlign w:val="center"/>
            <w:hideMark/>
          </w:tcPr>
          <w:p w14:paraId="71785A10"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2</w:t>
            </w:r>
          </w:p>
        </w:tc>
        <w:tc>
          <w:tcPr>
            <w:tcW w:w="833" w:type="pct"/>
            <w:tcBorders>
              <w:top w:val="single" w:sz="4" w:space="0" w:color="auto"/>
            </w:tcBorders>
            <w:shd w:val="clear" w:color="auto" w:fill="F2F2F2" w:themeFill="background1" w:themeFillShade="F2"/>
            <w:noWrap/>
            <w:vAlign w:val="center"/>
            <w:hideMark/>
          </w:tcPr>
          <w:p w14:paraId="3124050F"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tcBorders>
              <w:top w:val="single" w:sz="4" w:space="0" w:color="auto"/>
            </w:tcBorders>
            <w:shd w:val="clear" w:color="auto" w:fill="F2F2F2" w:themeFill="background1" w:themeFillShade="F2"/>
            <w:noWrap/>
            <w:vAlign w:val="center"/>
            <w:hideMark/>
          </w:tcPr>
          <w:p w14:paraId="4DE2E3FE"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tcBorders>
              <w:top w:val="single" w:sz="4" w:space="0" w:color="auto"/>
            </w:tcBorders>
            <w:shd w:val="clear" w:color="auto" w:fill="F2F2F2" w:themeFill="background1" w:themeFillShade="F2"/>
            <w:noWrap/>
            <w:vAlign w:val="center"/>
            <w:hideMark/>
          </w:tcPr>
          <w:p w14:paraId="1451756C" w14:textId="3EC8A69C"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top w:val="single" w:sz="4" w:space="0" w:color="auto"/>
            </w:tcBorders>
            <w:shd w:val="clear" w:color="auto" w:fill="F2F2F2" w:themeFill="background1" w:themeFillShade="F2"/>
            <w:noWrap/>
            <w:vAlign w:val="center"/>
            <w:hideMark/>
          </w:tcPr>
          <w:p w14:paraId="1412642A" w14:textId="32AC73D5"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top w:val="single" w:sz="4" w:space="0" w:color="auto"/>
            </w:tcBorders>
            <w:shd w:val="clear" w:color="auto" w:fill="F2F2F2" w:themeFill="background1" w:themeFillShade="F2"/>
            <w:noWrap/>
            <w:vAlign w:val="center"/>
            <w:hideMark/>
          </w:tcPr>
          <w:p w14:paraId="20994E04"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r w:rsidR="00E528EC" w:rsidRPr="00E528EC" w14:paraId="54C5DF78" w14:textId="77777777" w:rsidTr="00E528EC">
        <w:trPr>
          <w:trHeight w:val="432"/>
        </w:trPr>
        <w:tc>
          <w:tcPr>
            <w:tcW w:w="833" w:type="pct"/>
            <w:shd w:val="clear" w:color="auto" w:fill="auto"/>
            <w:noWrap/>
            <w:vAlign w:val="center"/>
            <w:hideMark/>
          </w:tcPr>
          <w:p w14:paraId="633B3F5F"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9</w:t>
            </w:r>
          </w:p>
        </w:tc>
        <w:tc>
          <w:tcPr>
            <w:tcW w:w="833" w:type="pct"/>
            <w:shd w:val="clear" w:color="auto" w:fill="auto"/>
            <w:noWrap/>
            <w:vAlign w:val="center"/>
            <w:hideMark/>
          </w:tcPr>
          <w:p w14:paraId="72FAFC7F"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21B57DF0" w14:textId="1CE47EF5"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4AAD25F2" w14:textId="5E9444CD"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6F9592DF" w14:textId="7920681A"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58306CAC" w14:textId="6B46A268"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223B3BFD" w14:textId="77777777" w:rsidTr="00E528EC">
        <w:trPr>
          <w:trHeight w:val="432"/>
        </w:trPr>
        <w:tc>
          <w:tcPr>
            <w:tcW w:w="833" w:type="pct"/>
            <w:shd w:val="clear" w:color="auto" w:fill="F2F2F2" w:themeFill="background1" w:themeFillShade="F2"/>
            <w:noWrap/>
            <w:vAlign w:val="center"/>
            <w:hideMark/>
          </w:tcPr>
          <w:p w14:paraId="461AE864"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9</w:t>
            </w:r>
          </w:p>
        </w:tc>
        <w:tc>
          <w:tcPr>
            <w:tcW w:w="833" w:type="pct"/>
            <w:shd w:val="clear" w:color="auto" w:fill="F2F2F2" w:themeFill="background1" w:themeFillShade="F2"/>
            <w:noWrap/>
            <w:vAlign w:val="center"/>
            <w:hideMark/>
          </w:tcPr>
          <w:p w14:paraId="11523074"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191989BD" w14:textId="04E748E9"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03C5E8F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F2F2F2" w:themeFill="background1" w:themeFillShade="F2"/>
            <w:noWrap/>
            <w:vAlign w:val="center"/>
            <w:hideMark/>
          </w:tcPr>
          <w:p w14:paraId="5A86DBEA"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F2F2F2" w:themeFill="background1" w:themeFillShade="F2"/>
            <w:noWrap/>
            <w:vAlign w:val="center"/>
            <w:hideMark/>
          </w:tcPr>
          <w:p w14:paraId="02AF82D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r w:rsidR="00E528EC" w:rsidRPr="00E528EC" w14:paraId="0ED471EB" w14:textId="77777777" w:rsidTr="00E528EC">
        <w:trPr>
          <w:trHeight w:val="432"/>
        </w:trPr>
        <w:tc>
          <w:tcPr>
            <w:tcW w:w="833" w:type="pct"/>
            <w:shd w:val="clear" w:color="auto" w:fill="auto"/>
            <w:noWrap/>
            <w:vAlign w:val="center"/>
            <w:hideMark/>
          </w:tcPr>
          <w:p w14:paraId="55791022"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1</w:t>
            </w:r>
          </w:p>
        </w:tc>
        <w:tc>
          <w:tcPr>
            <w:tcW w:w="833" w:type="pct"/>
            <w:shd w:val="clear" w:color="auto" w:fill="auto"/>
            <w:noWrap/>
            <w:vAlign w:val="center"/>
            <w:hideMark/>
          </w:tcPr>
          <w:p w14:paraId="206CD42D"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0A148470" w14:textId="37E4C632"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5029781B"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auto"/>
            <w:noWrap/>
            <w:vAlign w:val="center"/>
            <w:hideMark/>
          </w:tcPr>
          <w:p w14:paraId="61F17F3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auto"/>
            <w:noWrap/>
            <w:vAlign w:val="center"/>
            <w:hideMark/>
          </w:tcPr>
          <w:p w14:paraId="08AA7844"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r w:rsidR="00E528EC" w:rsidRPr="00E528EC" w14:paraId="6D4D04B6" w14:textId="77777777" w:rsidTr="00E528EC">
        <w:trPr>
          <w:trHeight w:val="432"/>
        </w:trPr>
        <w:tc>
          <w:tcPr>
            <w:tcW w:w="833" w:type="pct"/>
            <w:shd w:val="clear" w:color="auto" w:fill="F2F2F2" w:themeFill="background1" w:themeFillShade="F2"/>
            <w:noWrap/>
            <w:vAlign w:val="center"/>
            <w:hideMark/>
          </w:tcPr>
          <w:p w14:paraId="0722F41B"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62FB57F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5F6AACB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1A70F0B4"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F2F2F2" w:themeFill="background1" w:themeFillShade="F2"/>
            <w:noWrap/>
            <w:vAlign w:val="center"/>
            <w:hideMark/>
          </w:tcPr>
          <w:p w14:paraId="79CEE56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F2F2F2" w:themeFill="background1" w:themeFillShade="F2"/>
            <w:noWrap/>
            <w:vAlign w:val="center"/>
            <w:hideMark/>
          </w:tcPr>
          <w:p w14:paraId="1143B395"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r w:rsidR="00E528EC" w:rsidRPr="00E528EC" w14:paraId="15FB9116" w14:textId="77777777" w:rsidTr="00E528EC">
        <w:trPr>
          <w:trHeight w:val="432"/>
        </w:trPr>
        <w:tc>
          <w:tcPr>
            <w:tcW w:w="833" w:type="pct"/>
            <w:shd w:val="clear" w:color="auto" w:fill="auto"/>
            <w:noWrap/>
            <w:vAlign w:val="center"/>
            <w:hideMark/>
          </w:tcPr>
          <w:p w14:paraId="3EBAB30D"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0</w:t>
            </w:r>
          </w:p>
        </w:tc>
        <w:tc>
          <w:tcPr>
            <w:tcW w:w="833" w:type="pct"/>
            <w:shd w:val="clear" w:color="auto" w:fill="auto"/>
            <w:noWrap/>
            <w:vAlign w:val="center"/>
            <w:hideMark/>
          </w:tcPr>
          <w:p w14:paraId="1B73DA28"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4685019B"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779B5F50"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auto"/>
            <w:noWrap/>
            <w:vAlign w:val="center"/>
            <w:hideMark/>
          </w:tcPr>
          <w:p w14:paraId="1EA46F42" w14:textId="42ED6090"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254CFFBC" w14:textId="0FD15E74"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61EB6D2A" w14:textId="77777777" w:rsidTr="00E528EC">
        <w:trPr>
          <w:trHeight w:val="432"/>
        </w:trPr>
        <w:tc>
          <w:tcPr>
            <w:tcW w:w="833" w:type="pct"/>
            <w:shd w:val="clear" w:color="auto" w:fill="F2F2F2" w:themeFill="background1" w:themeFillShade="F2"/>
            <w:noWrap/>
            <w:vAlign w:val="center"/>
            <w:hideMark/>
          </w:tcPr>
          <w:p w14:paraId="6EF9BEE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7</w:t>
            </w:r>
          </w:p>
        </w:tc>
        <w:tc>
          <w:tcPr>
            <w:tcW w:w="833" w:type="pct"/>
            <w:shd w:val="clear" w:color="auto" w:fill="F2F2F2" w:themeFill="background1" w:themeFillShade="F2"/>
            <w:noWrap/>
            <w:vAlign w:val="center"/>
            <w:hideMark/>
          </w:tcPr>
          <w:p w14:paraId="7E1D6973"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49635032" w14:textId="6E95B0CC" w:rsidR="00E528EC" w:rsidRPr="00E528EC" w:rsidRDefault="00E528EC" w:rsidP="00E528EC">
            <w:pPr>
              <w:spacing w:line="240" w:lineRule="auto"/>
              <w:ind w:firstLine="0"/>
              <w:jc w:val="center"/>
              <w:rPr>
                <w:rFonts w:eastAsia="Times New Roman" w:cs="Times New Roman"/>
                <w:color w:val="000000"/>
                <w:szCs w:val="24"/>
              </w:rPr>
            </w:pPr>
          </w:p>
        </w:tc>
        <w:tc>
          <w:tcPr>
            <w:tcW w:w="833" w:type="pct"/>
            <w:shd w:val="clear" w:color="auto" w:fill="F2F2F2" w:themeFill="background1" w:themeFillShade="F2"/>
            <w:noWrap/>
            <w:vAlign w:val="center"/>
            <w:hideMark/>
          </w:tcPr>
          <w:p w14:paraId="02086BE7" w14:textId="59DB3FFC"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18203950" w14:textId="6026934A"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274374FA" w14:textId="6E21468E"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0CEAA3B9" w14:textId="77777777" w:rsidTr="00E528EC">
        <w:trPr>
          <w:trHeight w:val="432"/>
        </w:trPr>
        <w:tc>
          <w:tcPr>
            <w:tcW w:w="833" w:type="pct"/>
            <w:shd w:val="clear" w:color="auto" w:fill="auto"/>
            <w:noWrap/>
            <w:vAlign w:val="center"/>
            <w:hideMark/>
          </w:tcPr>
          <w:p w14:paraId="1FC7D600"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1</w:t>
            </w:r>
          </w:p>
        </w:tc>
        <w:tc>
          <w:tcPr>
            <w:tcW w:w="833" w:type="pct"/>
            <w:shd w:val="clear" w:color="auto" w:fill="auto"/>
            <w:noWrap/>
            <w:vAlign w:val="center"/>
            <w:hideMark/>
          </w:tcPr>
          <w:p w14:paraId="50698D80"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7C66369F"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auto"/>
            <w:noWrap/>
            <w:vAlign w:val="center"/>
            <w:hideMark/>
          </w:tcPr>
          <w:p w14:paraId="784A6AC5" w14:textId="4B6E19A9"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59EEEEE4" w14:textId="4BFA65F7"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3E4F8D40" w14:textId="0D9C9B31"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25452009" w14:textId="77777777" w:rsidTr="00E528EC">
        <w:trPr>
          <w:trHeight w:val="432"/>
        </w:trPr>
        <w:tc>
          <w:tcPr>
            <w:tcW w:w="833" w:type="pct"/>
            <w:shd w:val="clear" w:color="auto" w:fill="F2F2F2" w:themeFill="background1" w:themeFillShade="F2"/>
            <w:noWrap/>
            <w:vAlign w:val="center"/>
            <w:hideMark/>
          </w:tcPr>
          <w:p w14:paraId="2097B106"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3</w:t>
            </w:r>
          </w:p>
        </w:tc>
        <w:tc>
          <w:tcPr>
            <w:tcW w:w="833" w:type="pct"/>
            <w:shd w:val="clear" w:color="auto" w:fill="F2F2F2" w:themeFill="background1" w:themeFillShade="F2"/>
            <w:noWrap/>
            <w:vAlign w:val="center"/>
            <w:hideMark/>
          </w:tcPr>
          <w:p w14:paraId="766EEB39"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1842E4D1"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2</w:t>
            </w:r>
          </w:p>
        </w:tc>
        <w:tc>
          <w:tcPr>
            <w:tcW w:w="833" w:type="pct"/>
            <w:shd w:val="clear" w:color="auto" w:fill="F2F2F2" w:themeFill="background1" w:themeFillShade="F2"/>
            <w:noWrap/>
            <w:vAlign w:val="center"/>
            <w:hideMark/>
          </w:tcPr>
          <w:p w14:paraId="5950EA2F" w14:textId="48ADB7B9"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1034F920" w14:textId="279E569F"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5B45F141"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r w:rsidR="00E528EC" w:rsidRPr="00E528EC" w14:paraId="403F27F6" w14:textId="77777777" w:rsidTr="00E528EC">
        <w:trPr>
          <w:trHeight w:val="432"/>
        </w:trPr>
        <w:tc>
          <w:tcPr>
            <w:tcW w:w="833" w:type="pct"/>
            <w:shd w:val="clear" w:color="auto" w:fill="auto"/>
            <w:noWrap/>
            <w:vAlign w:val="center"/>
            <w:hideMark/>
          </w:tcPr>
          <w:p w14:paraId="67EAAF71"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4</w:t>
            </w:r>
          </w:p>
        </w:tc>
        <w:tc>
          <w:tcPr>
            <w:tcW w:w="833" w:type="pct"/>
            <w:shd w:val="clear" w:color="auto" w:fill="auto"/>
            <w:noWrap/>
            <w:vAlign w:val="center"/>
            <w:hideMark/>
          </w:tcPr>
          <w:p w14:paraId="31596867" w14:textId="4A99A0BE"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4E0715E7" w14:textId="72A248C2"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00E01AA2" w14:textId="1762E9BD"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auto"/>
            <w:noWrap/>
            <w:vAlign w:val="center"/>
            <w:hideMark/>
          </w:tcPr>
          <w:p w14:paraId="306A78EB"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auto"/>
            <w:noWrap/>
            <w:vAlign w:val="center"/>
            <w:hideMark/>
          </w:tcPr>
          <w:p w14:paraId="7FAD8E75" w14:textId="7C27A146"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1FC6997E" w14:textId="77777777" w:rsidTr="00E528EC">
        <w:trPr>
          <w:trHeight w:val="432"/>
        </w:trPr>
        <w:tc>
          <w:tcPr>
            <w:tcW w:w="833" w:type="pct"/>
            <w:shd w:val="clear" w:color="auto" w:fill="F2F2F2" w:themeFill="background1" w:themeFillShade="F2"/>
            <w:noWrap/>
            <w:vAlign w:val="center"/>
            <w:hideMark/>
          </w:tcPr>
          <w:p w14:paraId="51ECD791"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24</w:t>
            </w:r>
          </w:p>
        </w:tc>
        <w:tc>
          <w:tcPr>
            <w:tcW w:w="833" w:type="pct"/>
            <w:shd w:val="clear" w:color="auto" w:fill="F2F2F2" w:themeFill="background1" w:themeFillShade="F2"/>
            <w:noWrap/>
            <w:vAlign w:val="center"/>
            <w:hideMark/>
          </w:tcPr>
          <w:p w14:paraId="0616AF4B" w14:textId="57253CC8"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2F4F8D04" w14:textId="67B700B0"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19E191D8" w14:textId="6D657143"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shd w:val="clear" w:color="auto" w:fill="F2F2F2" w:themeFill="background1" w:themeFillShade="F2"/>
            <w:noWrap/>
            <w:vAlign w:val="center"/>
            <w:hideMark/>
          </w:tcPr>
          <w:p w14:paraId="7DA4D891"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c>
          <w:tcPr>
            <w:tcW w:w="833" w:type="pct"/>
            <w:shd w:val="clear" w:color="auto" w:fill="F2F2F2" w:themeFill="background1" w:themeFillShade="F2"/>
            <w:noWrap/>
            <w:vAlign w:val="center"/>
            <w:hideMark/>
          </w:tcPr>
          <w:p w14:paraId="38152F5B" w14:textId="10007225"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E528EC" w:rsidRPr="00E528EC" w14:paraId="0C786B6F" w14:textId="77777777" w:rsidTr="00E528EC">
        <w:trPr>
          <w:trHeight w:val="432"/>
        </w:trPr>
        <w:tc>
          <w:tcPr>
            <w:tcW w:w="833" w:type="pct"/>
            <w:tcBorders>
              <w:bottom w:val="single" w:sz="4" w:space="0" w:color="auto"/>
            </w:tcBorders>
            <w:shd w:val="clear" w:color="auto" w:fill="auto"/>
            <w:noWrap/>
            <w:vAlign w:val="center"/>
            <w:hideMark/>
          </w:tcPr>
          <w:p w14:paraId="20FB2BAD"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35</w:t>
            </w:r>
          </w:p>
        </w:tc>
        <w:tc>
          <w:tcPr>
            <w:tcW w:w="833" w:type="pct"/>
            <w:tcBorders>
              <w:bottom w:val="single" w:sz="4" w:space="0" w:color="auto"/>
            </w:tcBorders>
            <w:shd w:val="clear" w:color="auto" w:fill="auto"/>
            <w:noWrap/>
            <w:vAlign w:val="center"/>
            <w:hideMark/>
          </w:tcPr>
          <w:p w14:paraId="5EC74877" w14:textId="41578F67"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bottom w:val="single" w:sz="4" w:space="0" w:color="auto"/>
            </w:tcBorders>
            <w:shd w:val="clear" w:color="auto" w:fill="auto"/>
            <w:noWrap/>
            <w:vAlign w:val="center"/>
            <w:hideMark/>
          </w:tcPr>
          <w:p w14:paraId="1E33D50C" w14:textId="56CE3F19"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bottom w:val="single" w:sz="4" w:space="0" w:color="auto"/>
            </w:tcBorders>
            <w:shd w:val="clear" w:color="auto" w:fill="auto"/>
            <w:noWrap/>
            <w:vAlign w:val="center"/>
            <w:hideMark/>
          </w:tcPr>
          <w:p w14:paraId="458102B4" w14:textId="4B328D59"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bottom w:val="single" w:sz="4" w:space="0" w:color="auto"/>
            </w:tcBorders>
            <w:shd w:val="clear" w:color="auto" w:fill="auto"/>
            <w:noWrap/>
            <w:vAlign w:val="center"/>
            <w:hideMark/>
          </w:tcPr>
          <w:p w14:paraId="015188F6" w14:textId="006DD13B" w:rsidR="00E528EC" w:rsidRPr="00E528EC" w:rsidRDefault="00E528EC" w:rsidP="00E528EC">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bottom w:val="single" w:sz="4" w:space="0" w:color="auto"/>
            </w:tcBorders>
            <w:shd w:val="clear" w:color="auto" w:fill="auto"/>
            <w:noWrap/>
            <w:vAlign w:val="center"/>
            <w:hideMark/>
          </w:tcPr>
          <w:p w14:paraId="3000097A" w14:textId="77777777" w:rsidR="00E528EC" w:rsidRPr="00E528EC" w:rsidRDefault="00E528EC" w:rsidP="00E528EC">
            <w:pPr>
              <w:spacing w:line="240" w:lineRule="auto"/>
              <w:ind w:firstLine="0"/>
              <w:jc w:val="center"/>
              <w:rPr>
                <w:rFonts w:eastAsia="Times New Roman" w:cs="Times New Roman"/>
                <w:color w:val="000000"/>
                <w:szCs w:val="24"/>
              </w:rPr>
            </w:pPr>
            <w:r w:rsidRPr="00E528EC">
              <w:rPr>
                <w:rFonts w:eastAsia="Times New Roman" w:cs="Times New Roman"/>
                <w:color w:val="000000"/>
                <w:szCs w:val="24"/>
              </w:rPr>
              <w:t>1/1</w:t>
            </w:r>
          </w:p>
        </w:tc>
      </w:tr>
    </w:tbl>
    <w:p w14:paraId="60D6DFDE" w14:textId="60CA918D" w:rsidR="00BE33D5" w:rsidRDefault="00BE33D5" w:rsidP="00D34848">
      <w:r>
        <w:lastRenderedPageBreak/>
        <w:t xml:space="preserve">Real heroin was also included </w:t>
      </w:r>
      <w:r w:rsidR="00A66A0F">
        <w:t>as a hide in the search to which all canines successfully</w:t>
      </w:r>
      <w:r>
        <w:t xml:space="preserve"> alerted. </w:t>
      </w:r>
      <w:r w:rsidR="00D34848">
        <w:t>A 90% or higher combined rate of detection is preferable for novel t</w:t>
      </w:r>
      <w:r w:rsidR="00A66A0F">
        <w:t>raining mimic and</w:t>
      </w:r>
      <w:r w:rsidR="00D34848">
        <w:t xml:space="preserve"> since all of the heroin mimics achieved this response</w:t>
      </w:r>
      <w:r w:rsidR="007E0F16">
        <w:t xml:space="preserve"> (</w:t>
      </w:r>
      <w:r w:rsidR="007E0F16">
        <w:fldChar w:fldCharType="begin"/>
      </w:r>
      <w:r w:rsidR="007E0F16">
        <w:instrText xml:space="preserve"> REF _Ref455307660 \h </w:instrText>
      </w:r>
      <w:r w:rsidR="007E0F16">
        <w:fldChar w:fldCharType="separate"/>
      </w:r>
      <w:r w:rsidR="0053144D">
        <w:t xml:space="preserve">Table </w:t>
      </w:r>
      <w:r w:rsidR="0053144D">
        <w:rPr>
          <w:noProof/>
        </w:rPr>
        <w:t>21</w:t>
      </w:r>
      <w:r w:rsidR="007E0F16">
        <w:fldChar w:fldCharType="end"/>
      </w:r>
      <w:r w:rsidR="007E0F16">
        <w:t>)</w:t>
      </w:r>
      <w:r w:rsidR="00D34848">
        <w:t>, the aids could be accepted as</w:t>
      </w:r>
      <w:r w:rsidR="007E0F16">
        <w:t xml:space="preserve"> a</w:t>
      </w:r>
      <w:r w:rsidR="00D34848">
        <w:t xml:space="preserve"> valid </w:t>
      </w:r>
      <w:r w:rsidR="007E0F16">
        <w:t>odor</w:t>
      </w:r>
      <w:r w:rsidR="00D34848">
        <w:t xml:space="preserve"> </w:t>
      </w:r>
      <w:r w:rsidR="007E0F16">
        <w:t xml:space="preserve">to be included along with the drugs mimics that have already been validated. </w:t>
      </w:r>
    </w:p>
    <w:p w14:paraId="37BFC190" w14:textId="77777777" w:rsidR="00534878" w:rsidRPr="0008216C" w:rsidRDefault="00534878" w:rsidP="007E0F16">
      <w:pPr>
        <w:ind w:firstLine="0"/>
      </w:pPr>
    </w:p>
    <w:p w14:paraId="40BA8D6E" w14:textId="126B76CB" w:rsidR="00534878" w:rsidRDefault="00534878" w:rsidP="00534878">
      <w:pPr>
        <w:pStyle w:val="Caption"/>
        <w:keepNext/>
      </w:pPr>
      <w:bookmarkStart w:id="223" w:name="_Ref455307660"/>
      <w:bookmarkStart w:id="224" w:name="_Toc467151319"/>
      <w:r>
        <w:t xml:space="preserve">Table </w:t>
      </w:r>
      <w:fldSimple w:instr=" SEQ Table \* ARABIC ">
        <w:r w:rsidR="0053144D">
          <w:rPr>
            <w:noProof/>
          </w:rPr>
          <w:t>21</w:t>
        </w:r>
      </w:fldSimple>
      <w:bookmarkEnd w:id="223"/>
      <w:r>
        <w:t xml:space="preserve">. </w:t>
      </w:r>
      <w:r w:rsidRPr="00D6018A">
        <w:t>Odor Recognition Test</w:t>
      </w:r>
      <w:r w:rsidR="00D412DA">
        <w:t xml:space="preserve"> (Average)</w:t>
      </w:r>
      <w:r w:rsidRPr="00D6018A">
        <w:t>: Pseudo Heroi</w:t>
      </w:r>
      <w:r>
        <w:t>n (n=12</w:t>
      </w:r>
      <w:r w:rsidRPr="00D6018A">
        <w:t>)</w:t>
      </w:r>
      <w:bookmarkEnd w:id="224"/>
    </w:p>
    <w:tbl>
      <w:tblPr>
        <w:tblW w:w="5000" w:type="pct"/>
        <w:tblLook w:val="04A0" w:firstRow="1" w:lastRow="0" w:firstColumn="1" w:lastColumn="0" w:noHBand="0" w:noVBand="1"/>
      </w:tblPr>
      <w:tblGrid>
        <w:gridCol w:w="1464"/>
        <w:gridCol w:w="1664"/>
        <w:gridCol w:w="1980"/>
        <w:gridCol w:w="1394"/>
        <w:gridCol w:w="2138"/>
      </w:tblGrid>
      <w:tr w:rsidR="00534878" w:rsidRPr="00E528EC" w14:paraId="1ED425A5" w14:textId="77777777" w:rsidTr="00534878">
        <w:trPr>
          <w:trHeight w:val="634"/>
        </w:trPr>
        <w:tc>
          <w:tcPr>
            <w:tcW w:w="847" w:type="pct"/>
            <w:tcBorders>
              <w:top w:val="single" w:sz="4" w:space="0" w:color="auto"/>
              <w:bottom w:val="single" w:sz="4" w:space="0" w:color="auto"/>
            </w:tcBorders>
            <w:shd w:val="clear" w:color="auto" w:fill="auto"/>
            <w:noWrap/>
            <w:vAlign w:val="center"/>
            <w:hideMark/>
          </w:tcPr>
          <w:p w14:paraId="23E0E1A7" w14:textId="77777777" w:rsidR="00E528EC" w:rsidRPr="00E528EC" w:rsidRDefault="00E528EC" w:rsidP="0001051A">
            <w:pPr>
              <w:spacing w:line="240" w:lineRule="auto"/>
              <w:ind w:firstLine="0"/>
              <w:jc w:val="center"/>
              <w:rPr>
                <w:rFonts w:eastAsia="Times New Roman" w:cs="Times New Roman"/>
                <w:szCs w:val="24"/>
              </w:rPr>
            </w:pPr>
            <w:r w:rsidRPr="00E528EC">
              <w:rPr>
                <w:rFonts w:eastAsia="Times New Roman" w:cs="Times New Roman"/>
                <w:szCs w:val="24"/>
              </w:rPr>
              <w:t>Training Aid</w:t>
            </w:r>
          </w:p>
        </w:tc>
        <w:tc>
          <w:tcPr>
            <w:tcW w:w="963" w:type="pct"/>
            <w:tcBorders>
              <w:top w:val="single" w:sz="4" w:space="0" w:color="auto"/>
              <w:bottom w:val="single" w:sz="4" w:space="0" w:color="auto"/>
            </w:tcBorders>
            <w:shd w:val="clear" w:color="auto" w:fill="auto"/>
            <w:noWrap/>
            <w:vAlign w:val="center"/>
            <w:hideMark/>
          </w:tcPr>
          <w:p w14:paraId="053D774C" w14:textId="77777777" w:rsidR="00E528EC" w:rsidRPr="00E528EC" w:rsidRDefault="00E528EC" w:rsidP="0001051A">
            <w:pPr>
              <w:spacing w:line="240" w:lineRule="auto"/>
              <w:ind w:firstLine="0"/>
              <w:jc w:val="center"/>
              <w:rPr>
                <w:rFonts w:eastAsia="Times New Roman" w:cs="Times New Roman"/>
                <w:szCs w:val="24"/>
              </w:rPr>
            </w:pPr>
            <w:r w:rsidRPr="00E528EC">
              <w:rPr>
                <w:rFonts w:eastAsia="Times New Roman" w:cs="Times New Roman"/>
                <w:szCs w:val="24"/>
              </w:rPr>
              <w:t>Alert Rate (%)</w:t>
            </w:r>
          </w:p>
        </w:tc>
        <w:tc>
          <w:tcPr>
            <w:tcW w:w="1146" w:type="pct"/>
            <w:tcBorders>
              <w:top w:val="single" w:sz="4" w:space="0" w:color="auto"/>
              <w:bottom w:val="single" w:sz="4" w:space="0" w:color="auto"/>
            </w:tcBorders>
            <w:shd w:val="clear" w:color="auto" w:fill="auto"/>
            <w:noWrap/>
            <w:vAlign w:val="center"/>
            <w:hideMark/>
          </w:tcPr>
          <w:p w14:paraId="221657DB" w14:textId="77777777" w:rsidR="00E528EC" w:rsidRPr="00E528EC" w:rsidRDefault="00E528EC" w:rsidP="0001051A">
            <w:pPr>
              <w:spacing w:line="240" w:lineRule="auto"/>
              <w:ind w:firstLine="0"/>
              <w:jc w:val="center"/>
              <w:rPr>
                <w:rFonts w:eastAsia="Times New Roman" w:cs="Times New Roman"/>
                <w:szCs w:val="24"/>
              </w:rPr>
            </w:pPr>
            <w:r w:rsidRPr="00E528EC">
              <w:rPr>
                <w:rFonts w:eastAsia="Times New Roman" w:cs="Times New Roman"/>
                <w:szCs w:val="24"/>
              </w:rPr>
              <w:t>Interest Rate (%)</w:t>
            </w:r>
          </w:p>
        </w:tc>
        <w:tc>
          <w:tcPr>
            <w:tcW w:w="807" w:type="pct"/>
            <w:tcBorders>
              <w:top w:val="single" w:sz="4" w:space="0" w:color="auto"/>
              <w:bottom w:val="single" w:sz="4" w:space="0" w:color="auto"/>
            </w:tcBorders>
            <w:shd w:val="clear" w:color="auto" w:fill="auto"/>
            <w:vAlign w:val="center"/>
            <w:hideMark/>
          </w:tcPr>
          <w:p w14:paraId="4E353DB5" w14:textId="77777777" w:rsidR="00E528EC" w:rsidRPr="00E528EC" w:rsidRDefault="00E528EC" w:rsidP="0001051A">
            <w:pPr>
              <w:spacing w:line="240" w:lineRule="auto"/>
              <w:ind w:firstLine="0"/>
              <w:jc w:val="center"/>
              <w:rPr>
                <w:rFonts w:eastAsia="Times New Roman" w:cs="Times New Roman"/>
                <w:szCs w:val="24"/>
              </w:rPr>
            </w:pPr>
            <w:r w:rsidRPr="00E528EC">
              <w:rPr>
                <w:rFonts w:eastAsia="Times New Roman" w:cs="Times New Roman"/>
                <w:szCs w:val="24"/>
              </w:rPr>
              <w:t>No Alert Rate (%)</w:t>
            </w:r>
          </w:p>
        </w:tc>
        <w:tc>
          <w:tcPr>
            <w:tcW w:w="1238" w:type="pct"/>
            <w:tcBorders>
              <w:top w:val="single" w:sz="4" w:space="0" w:color="auto"/>
              <w:bottom w:val="single" w:sz="4" w:space="0" w:color="auto"/>
            </w:tcBorders>
            <w:shd w:val="clear" w:color="auto" w:fill="auto"/>
            <w:vAlign w:val="center"/>
            <w:hideMark/>
          </w:tcPr>
          <w:p w14:paraId="6B8D17BA" w14:textId="77777777" w:rsidR="00E528EC" w:rsidRPr="00E528EC" w:rsidRDefault="00E528EC" w:rsidP="0001051A">
            <w:pPr>
              <w:spacing w:line="240" w:lineRule="auto"/>
              <w:ind w:firstLine="0"/>
              <w:jc w:val="center"/>
              <w:rPr>
                <w:rFonts w:eastAsia="Times New Roman" w:cs="Times New Roman"/>
                <w:szCs w:val="24"/>
              </w:rPr>
            </w:pPr>
            <w:r w:rsidRPr="00E528EC">
              <w:rPr>
                <w:rFonts w:eastAsia="Times New Roman" w:cs="Times New Roman"/>
                <w:szCs w:val="24"/>
              </w:rPr>
              <w:t>Combined Rate of Detection (%)</w:t>
            </w:r>
          </w:p>
        </w:tc>
      </w:tr>
      <w:tr w:rsidR="00534878" w:rsidRPr="00E528EC" w14:paraId="10FCA6D3" w14:textId="77777777" w:rsidTr="00534878">
        <w:trPr>
          <w:trHeight w:val="432"/>
        </w:trPr>
        <w:tc>
          <w:tcPr>
            <w:tcW w:w="847" w:type="pct"/>
            <w:tcBorders>
              <w:top w:val="single" w:sz="4" w:space="0" w:color="auto"/>
            </w:tcBorders>
            <w:shd w:val="clear" w:color="auto" w:fill="F2F2F2" w:themeFill="background1" w:themeFillShade="F2"/>
            <w:vAlign w:val="center"/>
            <w:hideMark/>
          </w:tcPr>
          <w:p w14:paraId="4BB4F425"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 g</w:t>
            </w:r>
          </w:p>
        </w:tc>
        <w:tc>
          <w:tcPr>
            <w:tcW w:w="963" w:type="pct"/>
            <w:tcBorders>
              <w:top w:val="single" w:sz="4" w:space="0" w:color="auto"/>
            </w:tcBorders>
            <w:shd w:val="clear" w:color="auto" w:fill="F2F2F2" w:themeFill="background1" w:themeFillShade="F2"/>
            <w:noWrap/>
            <w:vAlign w:val="center"/>
            <w:hideMark/>
          </w:tcPr>
          <w:p w14:paraId="78071B09"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tcBorders>
              <w:top w:val="single" w:sz="4" w:space="0" w:color="auto"/>
            </w:tcBorders>
            <w:shd w:val="clear" w:color="auto" w:fill="F2F2F2" w:themeFill="background1" w:themeFillShade="F2"/>
            <w:noWrap/>
            <w:vAlign w:val="center"/>
            <w:hideMark/>
          </w:tcPr>
          <w:p w14:paraId="43A5222E"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top w:val="single" w:sz="4" w:space="0" w:color="auto"/>
            </w:tcBorders>
            <w:shd w:val="clear" w:color="auto" w:fill="F2F2F2" w:themeFill="background1" w:themeFillShade="F2"/>
            <w:noWrap/>
            <w:vAlign w:val="center"/>
            <w:hideMark/>
          </w:tcPr>
          <w:p w14:paraId="311D0692"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8" w:type="pct"/>
            <w:tcBorders>
              <w:top w:val="single" w:sz="4" w:space="0" w:color="auto"/>
            </w:tcBorders>
            <w:shd w:val="clear" w:color="auto" w:fill="F2F2F2" w:themeFill="background1" w:themeFillShade="F2"/>
            <w:noWrap/>
            <w:vAlign w:val="center"/>
            <w:hideMark/>
          </w:tcPr>
          <w:p w14:paraId="4191C9EF"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r w:rsidR="00E528EC" w:rsidRPr="00E528EC" w14:paraId="22FBBDA0" w14:textId="77777777" w:rsidTr="00534878">
        <w:trPr>
          <w:trHeight w:val="432"/>
        </w:trPr>
        <w:tc>
          <w:tcPr>
            <w:tcW w:w="847" w:type="pct"/>
            <w:shd w:val="clear" w:color="auto" w:fill="auto"/>
            <w:vAlign w:val="center"/>
            <w:hideMark/>
          </w:tcPr>
          <w:p w14:paraId="4798ADB1"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20 g</w:t>
            </w:r>
          </w:p>
        </w:tc>
        <w:tc>
          <w:tcPr>
            <w:tcW w:w="963" w:type="pct"/>
            <w:shd w:val="clear" w:color="auto" w:fill="auto"/>
            <w:noWrap/>
            <w:vAlign w:val="center"/>
            <w:hideMark/>
          </w:tcPr>
          <w:p w14:paraId="474C2C41"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shd w:val="clear" w:color="auto" w:fill="auto"/>
            <w:noWrap/>
            <w:vAlign w:val="center"/>
            <w:hideMark/>
          </w:tcPr>
          <w:p w14:paraId="504A81FE"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shd w:val="clear" w:color="auto" w:fill="auto"/>
            <w:noWrap/>
            <w:vAlign w:val="center"/>
            <w:hideMark/>
          </w:tcPr>
          <w:p w14:paraId="5569D8F2"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8" w:type="pct"/>
            <w:shd w:val="clear" w:color="auto" w:fill="auto"/>
            <w:noWrap/>
            <w:vAlign w:val="center"/>
            <w:hideMark/>
          </w:tcPr>
          <w:p w14:paraId="58B4966D"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r w:rsidR="00534878" w:rsidRPr="00E528EC" w14:paraId="480419B2" w14:textId="77777777" w:rsidTr="00534878">
        <w:trPr>
          <w:trHeight w:val="432"/>
        </w:trPr>
        <w:tc>
          <w:tcPr>
            <w:tcW w:w="847" w:type="pct"/>
            <w:shd w:val="clear" w:color="auto" w:fill="F2F2F2" w:themeFill="background1" w:themeFillShade="F2"/>
            <w:vAlign w:val="center"/>
            <w:hideMark/>
          </w:tcPr>
          <w:p w14:paraId="2EA6576D"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30 g</w:t>
            </w:r>
          </w:p>
        </w:tc>
        <w:tc>
          <w:tcPr>
            <w:tcW w:w="963" w:type="pct"/>
            <w:shd w:val="clear" w:color="auto" w:fill="F2F2F2" w:themeFill="background1" w:themeFillShade="F2"/>
            <w:noWrap/>
            <w:vAlign w:val="center"/>
            <w:hideMark/>
          </w:tcPr>
          <w:p w14:paraId="3E74C232"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shd w:val="clear" w:color="auto" w:fill="F2F2F2" w:themeFill="background1" w:themeFillShade="F2"/>
            <w:noWrap/>
            <w:vAlign w:val="center"/>
            <w:hideMark/>
          </w:tcPr>
          <w:p w14:paraId="204ACA96"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shd w:val="clear" w:color="auto" w:fill="F2F2F2" w:themeFill="background1" w:themeFillShade="F2"/>
            <w:noWrap/>
            <w:vAlign w:val="center"/>
            <w:hideMark/>
          </w:tcPr>
          <w:p w14:paraId="704AAED6"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8" w:type="pct"/>
            <w:shd w:val="clear" w:color="auto" w:fill="F2F2F2" w:themeFill="background1" w:themeFillShade="F2"/>
            <w:noWrap/>
            <w:vAlign w:val="center"/>
            <w:hideMark/>
          </w:tcPr>
          <w:p w14:paraId="7C22397B"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r w:rsidR="00E528EC" w:rsidRPr="00E528EC" w14:paraId="7FB2274F" w14:textId="77777777" w:rsidTr="00534878">
        <w:trPr>
          <w:trHeight w:val="432"/>
        </w:trPr>
        <w:tc>
          <w:tcPr>
            <w:tcW w:w="847" w:type="pct"/>
            <w:tcBorders>
              <w:bottom w:val="single" w:sz="4" w:space="0" w:color="auto"/>
            </w:tcBorders>
            <w:shd w:val="clear" w:color="auto" w:fill="auto"/>
            <w:vAlign w:val="center"/>
            <w:hideMark/>
          </w:tcPr>
          <w:p w14:paraId="605A9ECC"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PC</w:t>
            </w:r>
          </w:p>
        </w:tc>
        <w:tc>
          <w:tcPr>
            <w:tcW w:w="963" w:type="pct"/>
            <w:tcBorders>
              <w:bottom w:val="single" w:sz="4" w:space="0" w:color="auto"/>
            </w:tcBorders>
            <w:shd w:val="clear" w:color="auto" w:fill="auto"/>
            <w:noWrap/>
            <w:vAlign w:val="center"/>
            <w:hideMark/>
          </w:tcPr>
          <w:p w14:paraId="0F8AEFD9"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tcBorders>
              <w:bottom w:val="single" w:sz="4" w:space="0" w:color="auto"/>
            </w:tcBorders>
            <w:shd w:val="clear" w:color="auto" w:fill="auto"/>
            <w:noWrap/>
            <w:vAlign w:val="center"/>
            <w:hideMark/>
          </w:tcPr>
          <w:p w14:paraId="60201559"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bottom w:val="single" w:sz="4" w:space="0" w:color="auto"/>
            </w:tcBorders>
            <w:shd w:val="clear" w:color="auto" w:fill="auto"/>
            <w:noWrap/>
            <w:vAlign w:val="center"/>
            <w:hideMark/>
          </w:tcPr>
          <w:p w14:paraId="49DFD60B"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8" w:type="pct"/>
            <w:tcBorders>
              <w:bottom w:val="single" w:sz="4" w:space="0" w:color="auto"/>
            </w:tcBorders>
            <w:shd w:val="clear" w:color="auto" w:fill="auto"/>
            <w:noWrap/>
            <w:vAlign w:val="center"/>
            <w:hideMark/>
          </w:tcPr>
          <w:p w14:paraId="2B232E40" w14:textId="77777777" w:rsidR="00E528EC" w:rsidRPr="00E528EC" w:rsidRDefault="00E528EC" w:rsidP="0001051A">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bl>
    <w:p w14:paraId="2C36CEFA" w14:textId="62FC1DC8" w:rsidR="00B252BC" w:rsidRDefault="00534878" w:rsidP="00B252BC">
      <w:r>
        <w:t>Note: PC= positive control (heroin)</w:t>
      </w:r>
    </w:p>
    <w:p w14:paraId="51624CE5" w14:textId="77777777" w:rsidR="007E0F16" w:rsidRDefault="007E0F16" w:rsidP="00B252BC"/>
    <w:p w14:paraId="43AD0FB9" w14:textId="58B2E0DB" w:rsidR="00D47330" w:rsidRDefault="00D47330" w:rsidP="00B252BC">
      <w:r>
        <w:t xml:space="preserve">To support the validity of training aid mimic developed PPV and NPV values were calculated based on the canines responses in </w:t>
      </w:r>
      <w:r>
        <w:fldChar w:fldCharType="begin"/>
      </w:r>
      <w:r>
        <w:instrText xml:space="preserve"> REF _Ref455307660 \h </w:instrText>
      </w:r>
      <w:r>
        <w:fldChar w:fldCharType="separate"/>
      </w:r>
      <w:r w:rsidR="0053144D">
        <w:t xml:space="preserve">Table </w:t>
      </w:r>
      <w:r w:rsidR="0053144D">
        <w:rPr>
          <w:noProof/>
        </w:rPr>
        <w:t>21</w:t>
      </w:r>
      <w:r>
        <w:fldChar w:fldCharType="end"/>
      </w:r>
      <w:r>
        <w:t>. The PPV values was 100%,  in other words, this value indicates that all canines correctly alerted when in fact there was a training aid mimic hidden.</w:t>
      </w:r>
      <w:r w:rsidR="0036698E" w:rsidRPr="0036698E">
        <w:t xml:space="preserve"> </w:t>
      </w:r>
      <w:r w:rsidR="0036698E">
        <w:t xml:space="preserve">The </w:t>
      </w:r>
      <w:r w:rsidR="0036698E" w:rsidRPr="0036698E">
        <w:t>correct positive alert (PPV)</w:t>
      </w:r>
      <w:r w:rsidR="0036698E">
        <w:t xml:space="preserve"> value therefore, highlights the efficiency of the training aid mimic as suitable alternative for detection canine. On the other hand</w:t>
      </w:r>
      <w:r w:rsidR="0036698E" w:rsidRPr="0036698E">
        <w:t>,</w:t>
      </w:r>
      <w:r w:rsidR="0036698E">
        <w:t xml:space="preserve"> canines ga</w:t>
      </w:r>
      <w:r w:rsidR="0036698E" w:rsidRPr="0036698E">
        <w:t xml:space="preserve">ve a </w:t>
      </w:r>
      <w:r w:rsidR="0036698E">
        <w:t xml:space="preserve">100% </w:t>
      </w:r>
      <w:r w:rsidR="0036698E" w:rsidRPr="0036698E">
        <w:t xml:space="preserve">correct non-response (NPV) </w:t>
      </w:r>
      <w:r w:rsidR="0036698E">
        <w:t xml:space="preserve">which also explains the </w:t>
      </w:r>
      <w:r w:rsidR="0036698E" w:rsidRPr="0036698E">
        <w:t>success</w:t>
      </w:r>
      <w:r w:rsidR="0036698E">
        <w:t xml:space="preserve"> training aid mimic (does </w:t>
      </w:r>
      <w:r w:rsidR="0036698E" w:rsidRPr="0036698E">
        <w:t>contain an odor of interest)</w:t>
      </w:r>
      <w:r w:rsidR="0036698E">
        <w:t xml:space="preserve"> and the fact that if training aids are storage appropriately contamination of these are the least of concerns</w:t>
      </w:r>
      <w:r w:rsidR="0036698E" w:rsidRPr="0036698E">
        <w:t xml:space="preserve">. A </w:t>
      </w:r>
      <w:r w:rsidR="0036698E" w:rsidRPr="000E4567">
        <w:t xml:space="preserve">PPV </w:t>
      </w:r>
      <w:r w:rsidR="000E4567" w:rsidRPr="000E4567">
        <w:t>of 100</w:t>
      </w:r>
      <w:r w:rsidR="0036698E" w:rsidRPr="000E4567">
        <w:t>%</w:t>
      </w:r>
      <w:r w:rsidR="0036698E" w:rsidRPr="0036698E">
        <w:t xml:space="preserve"> indicates that odors from the training aids created in this study were reasonably recognizable to narcotic canines.</w:t>
      </w:r>
      <w:r w:rsidR="0036698E">
        <w:t xml:space="preserve"> </w:t>
      </w:r>
    </w:p>
    <w:p w14:paraId="74695166" w14:textId="42D3D05D" w:rsidR="00FF7416" w:rsidRDefault="007E0F16" w:rsidP="008A3E42">
      <w:r>
        <w:lastRenderedPageBreak/>
        <w:t xml:space="preserve">The second set of ORTs included the evaluation of comestible and commercially available products that are known to contain VOCs such as acetic </w:t>
      </w:r>
      <w:r w:rsidR="00A009CF">
        <w:t xml:space="preserve">acid </w:t>
      </w:r>
      <w:r>
        <w:t xml:space="preserve">and acetic salicylic acid. </w:t>
      </w:r>
      <w:r w:rsidR="00E972F4">
        <w:t xml:space="preserve">For instance, acetic acid is commonly used for food preservation </w:t>
      </w:r>
      <w:r w:rsidR="00A21C54">
        <w:t xml:space="preserve">as what is known as distilled vinegar which is essentially diluted synthetic acetic acid </w:t>
      </w:r>
      <w:r w:rsidR="00A21C54">
        <w:fldChar w:fldCharType="begin"/>
      </w:r>
      <w:r w:rsidR="00310601">
        <w:instrText xml:space="preserve"> ADDIN REFMGR.CITE &lt;Refman&gt;&lt;Cite&gt;&lt;Author&gt;Lueck&lt;/Author&gt;&lt;Year&gt;1980&lt;/Year&gt;&lt;RecNum&gt;148&lt;/RecNum&gt;&lt;IDText&gt;Acetic acid&lt;/IDText&gt;&lt;MDL Ref_Type="Book Chapter"&gt;&lt;Ref_Type&gt;Book Chapter&lt;/Ref_Type&gt;&lt;Ref_ID&gt;148&lt;/Ref_ID&gt;&lt;Title_Primary&gt;Acetic acid&lt;/Title_Primary&gt;&lt;Authors_Primary&gt;Lueck,E.&lt;/Authors_Primary&gt;&lt;Date_Primary&gt;1980&lt;/Date_Primary&gt;&lt;Reprint&gt;Not in File&lt;/Reprint&gt;&lt;Start_Page&gt;167&lt;/Start_Page&gt;&lt;End_Page&gt;174&lt;/End_Page&gt;&lt;Title_Secondary&gt;Antimicrobial food additives, characteristics, uses, effects&lt;/Title_Secondary&gt;&lt;Publisher&gt;Springer&lt;/Publisher&gt;&lt;ZZ_WorkformID&gt;3&lt;/ZZ_WorkformID&gt;&lt;/MDL&gt;&lt;/Cite&gt;&lt;/Refman&gt;</w:instrText>
      </w:r>
      <w:r w:rsidR="00A21C54">
        <w:fldChar w:fldCharType="separate"/>
      </w:r>
      <w:r w:rsidR="003F5D42">
        <w:rPr>
          <w:noProof/>
        </w:rPr>
        <w:t>(160)</w:t>
      </w:r>
      <w:r w:rsidR="00A21C54">
        <w:fldChar w:fldCharType="end"/>
      </w:r>
      <w:r w:rsidR="00A21C54">
        <w:t xml:space="preserve">. </w:t>
      </w:r>
      <w:r w:rsidR="008A3E42">
        <w:t xml:space="preserve">On the other hand there is aspirin which is synthesized from salicylic acid using the same chemical compound that is used for the synthesis of heroin; acetic anhydride and conversely releases acetic acid to the headspace. The previous statements were confirmed instrumentally by adding 1 g of each product to a 10 ml </w:t>
      </w:r>
      <w:r w:rsidR="00D015AB">
        <w:t>glass</w:t>
      </w:r>
      <w:r w:rsidR="008A3E42">
        <w:t xml:space="preserve"> vial that was later tightly closed with a cap containing a septum. Triplicates extractions were performed for 1 min using DVB/CAR/PDMS fiber as were used for heroin samples.</w:t>
      </w:r>
    </w:p>
    <w:p w14:paraId="0764B882" w14:textId="7E5624E8" w:rsidR="00FF7416" w:rsidRDefault="00FF7416" w:rsidP="00B252BC">
      <w:r>
        <w:rPr>
          <w:noProof/>
        </w:rPr>
        <w:lastRenderedPageBreak/>
        <mc:AlternateContent>
          <mc:Choice Requires="wps">
            <w:drawing>
              <wp:anchor distT="0" distB="0" distL="114300" distR="114300" simplePos="0" relativeHeight="251791360" behindDoc="0" locked="0" layoutInCell="1" allowOverlap="1" wp14:anchorId="49D2CA2C" wp14:editId="1371769E">
                <wp:simplePos x="0" y="0"/>
                <wp:positionH relativeFrom="margin">
                  <wp:posOffset>45720</wp:posOffset>
                </wp:positionH>
                <wp:positionV relativeFrom="paragraph">
                  <wp:posOffset>5797687</wp:posOffset>
                </wp:positionV>
                <wp:extent cx="5394960" cy="426720"/>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5394960" cy="426720"/>
                        </a:xfrm>
                        <a:prstGeom prst="rect">
                          <a:avLst/>
                        </a:prstGeom>
                        <a:solidFill>
                          <a:prstClr val="white"/>
                        </a:solidFill>
                        <a:ln>
                          <a:noFill/>
                        </a:ln>
                        <a:effectLst/>
                      </wps:spPr>
                      <wps:txbx>
                        <w:txbxContent>
                          <w:p w14:paraId="585635AD" w14:textId="71EBC370" w:rsidR="00FA11DD" w:rsidRPr="006D2FD6" w:rsidRDefault="00FA11DD" w:rsidP="00FF7416">
                            <w:pPr>
                              <w:pStyle w:val="Caption"/>
                              <w:rPr>
                                <w:noProof/>
                              </w:rPr>
                            </w:pPr>
                            <w:bookmarkStart w:id="225" w:name="_Ref455335677"/>
                            <w:bookmarkStart w:id="226" w:name="_Ref455335667"/>
                            <w:bookmarkStart w:id="227" w:name="_Toc467151212"/>
                            <w:r>
                              <w:t xml:space="preserve">Figure </w:t>
                            </w:r>
                            <w:fldSimple w:instr=" SEQ Figure \* ARABIC ">
                              <w:r w:rsidR="0053144D">
                                <w:rPr>
                                  <w:noProof/>
                                </w:rPr>
                                <w:t>34</w:t>
                              </w:r>
                            </w:fldSimple>
                            <w:bookmarkEnd w:id="225"/>
                            <w:r>
                              <w:t>. Headspace of Heroin and Different Commercially Available Products Containing Acetic Acid (Red) as a Main Chemical C</w:t>
                            </w:r>
                            <w:r w:rsidRPr="00C37A53">
                              <w:t>ompound</w:t>
                            </w:r>
                            <w:bookmarkEnd w:id="226"/>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2CA2C" id="Text Box 116" o:spid="_x0000_s1048" type="#_x0000_t202" style="position:absolute;left:0;text-align:left;margin-left:3.6pt;margin-top:456.5pt;width:424.8pt;height:33.6pt;z-index:251791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" stroked="f">
                <v:textbox style="mso-fit-shape-to-text:t" inset="0,0,0,0">
                  <w:txbxContent>
                    <w:p w14:paraId="585635AD" w14:textId="71EBC370" w:rsidR="00FA11DD" w:rsidRPr="006D2FD6" w:rsidRDefault="00FA11DD" w:rsidP="00FF7416">
                      <w:pPr>
                        <w:pStyle w:val="Caption"/>
                        <w:rPr>
                          <w:noProof/>
                        </w:rPr>
                      </w:pPr>
                      <w:bookmarkStart w:id="228" w:name="_Ref455335677"/>
                      <w:bookmarkStart w:id="229" w:name="_Ref455335667"/>
                      <w:bookmarkStart w:id="230" w:name="_Toc467151212"/>
                      <w:r>
                        <w:t xml:space="preserve">Figure </w:t>
                      </w:r>
                      <w:fldSimple w:instr=" SEQ Figure \* ARABIC ">
                        <w:r w:rsidR="0053144D">
                          <w:rPr>
                            <w:noProof/>
                          </w:rPr>
                          <w:t>34</w:t>
                        </w:r>
                      </w:fldSimple>
                      <w:bookmarkEnd w:id="228"/>
                      <w:r>
                        <w:t>. Headspace of Heroin and Different Commercially Available Products Containing Acetic Acid (Red) as a Main Chemical C</w:t>
                      </w:r>
                      <w:r w:rsidRPr="00C37A53">
                        <w:t>ompound</w:t>
                      </w:r>
                      <w:bookmarkEnd w:id="229"/>
                      <w:bookmarkEnd w:id="230"/>
                    </w:p>
                  </w:txbxContent>
                </v:textbox>
                <w10:wrap type="square" anchorx="margin"/>
              </v:shape>
            </w:pict>
          </mc:Fallback>
        </mc:AlternateContent>
      </w:r>
      <w:r>
        <w:rPr>
          <w:noProof/>
        </w:rPr>
        <w:drawing>
          <wp:anchor distT="0" distB="0" distL="114300" distR="114300" simplePos="0" relativeHeight="251786240" behindDoc="0" locked="0" layoutInCell="1" allowOverlap="1" wp14:anchorId="2E21446D" wp14:editId="1EF0C693">
            <wp:simplePos x="0" y="0"/>
            <wp:positionH relativeFrom="margin">
              <wp:align>center</wp:align>
            </wp:positionH>
            <wp:positionV relativeFrom="paragraph">
              <wp:posOffset>32518</wp:posOffset>
            </wp:positionV>
            <wp:extent cx="5394960" cy="5622056"/>
            <wp:effectExtent l="19050" t="19050" r="15240" b="17145"/>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94960" cy="5622056"/>
                    </a:xfrm>
                    <a:prstGeom prst="rect">
                      <a:avLst/>
                    </a:prstGeom>
                    <a:noFill/>
                    <a:ln w="3175">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3E070FD8" w14:textId="03BEB258" w:rsidR="00FF7416" w:rsidRDefault="00FF7416" w:rsidP="00B252BC"/>
    <w:p w14:paraId="2E522813" w14:textId="09B347A0" w:rsidR="00FF7416" w:rsidRDefault="008A3E42" w:rsidP="00744191">
      <w:pPr>
        <w:ind w:firstLine="0"/>
      </w:pPr>
      <w:r>
        <w:t xml:space="preserve">As depicted in </w:t>
      </w:r>
      <w:r>
        <w:fldChar w:fldCharType="begin"/>
      </w:r>
      <w:r>
        <w:instrText xml:space="preserve"> REF _Ref455335677 \h </w:instrText>
      </w:r>
      <w:r>
        <w:fldChar w:fldCharType="separate"/>
      </w:r>
      <w:r w:rsidR="0053144D">
        <w:t xml:space="preserve">Figure </w:t>
      </w:r>
      <w:r w:rsidR="0053144D">
        <w:rPr>
          <w:noProof/>
        </w:rPr>
        <w:t>34</w:t>
      </w:r>
      <w:r>
        <w:fldChar w:fldCharType="end"/>
      </w:r>
      <w:r w:rsidR="00171044">
        <w:t>,</w:t>
      </w:r>
      <w:r>
        <w:t xml:space="preserve"> although all the products analyzed had acetic acid in common the percentages </w:t>
      </w:r>
      <w:r w:rsidR="00171044">
        <w:t>in com</w:t>
      </w:r>
      <w:r>
        <w:t>parison with heroin where significantly diffe</w:t>
      </w:r>
      <w:r w:rsidR="00171044">
        <w:t>rent</w:t>
      </w:r>
      <w:r>
        <w:t>. Bayer</w:t>
      </w:r>
      <w:r>
        <w:rPr>
          <w:rFonts w:cs="Times New Roman"/>
        </w:rPr>
        <w:t>®</w:t>
      </w:r>
      <w:r>
        <w:t xml:space="preserve"> caplets only contained 2% of the acetic acid contained in heroin</w:t>
      </w:r>
      <w:r w:rsidR="00171044">
        <w:t xml:space="preserve"> while distilled vinegar contained </w:t>
      </w:r>
      <w:r w:rsidR="00171044">
        <w:lastRenderedPageBreak/>
        <w:t>11% of what heroin has.</w:t>
      </w:r>
      <w:r w:rsidR="00744191">
        <w:t xml:space="preserve"> </w:t>
      </w:r>
      <w:r w:rsidR="00171044">
        <w:t xml:space="preserve">When ORTs were performed, none of the canines but one showed interest (a quick change of behavior after passing by the hide the first time). </w:t>
      </w:r>
    </w:p>
    <w:p w14:paraId="192675A6" w14:textId="77777777" w:rsidR="007362B8" w:rsidRDefault="007362B8" w:rsidP="00744191">
      <w:pPr>
        <w:tabs>
          <w:tab w:val="left" w:pos="6153"/>
        </w:tabs>
        <w:ind w:firstLine="0"/>
      </w:pPr>
    </w:p>
    <w:p w14:paraId="6F468E3A" w14:textId="3487FE16" w:rsidR="007362B8" w:rsidRDefault="007362B8" w:rsidP="00D412DA">
      <w:pPr>
        <w:pStyle w:val="Caption"/>
        <w:keepNext/>
      </w:pPr>
      <w:bookmarkStart w:id="231" w:name="_Toc467151320"/>
      <w:r>
        <w:t xml:space="preserve">Table </w:t>
      </w:r>
      <w:fldSimple w:instr=" SEQ Table \* ARABIC ">
        <w:r w:rsidR="0053144D">
          <w:rPr>
            <w:noProof/>
          </w:rPr>
          <w:t>22</w:t>
        </w:r>
      </w:fldSimple>
      <w:r>
        <w:rPr>
          <w:noProof/>
        </w:rPr>
        <w:t xml:space="preserve">. </w:t>
      </w:r>
      <w:r w:rsidR="00B75F42">
        <w:t>Individual C</w:t>
      </w:r>
      <w:r w:rsidR="00B75F42" w:rsidRPr="0076489E">
        <w:t>anin</w:t>
      </w:r>
      <w:r w:rsidR="00B75F42">
        <w:t>e Performance Table on Commercially and Comestible Products (n=5)</w:t>
      </w:r>
      <w:r w:rsidR="00D412DA">
        <w:t xml:space="preserve"> (Numerator=A, Denominator=No alert, Parenthesis=  Interest)</w:t>
      </w:r>
      <w:bookmarkEnd w:id="231"/>
    </w:p>
    <w:tbl>
      <w:tblPr>
        <w:tblStyle w:val="ListTable6Colorful1"/>
        <w:tblW w:w="5000" w:type="pct"/>
        <w:tblLook w:val="04A0" w:firstRow="1" w:lastRow="0" w:firstColumn="1" w:lastColumn="0" w:noHBand="0" w:noVBand="1"/>
      </w:tblPr>
      <w:tblGrid>
        <w:gridCol w:w="2160"/>
        <w:gridCol w:w="2160"/>
        <w:gridCol w:w="2160"/>
        <w:gridCol w:w="2160"/>
      </w:tblGrid>
      <w:tr w:rsidR="007362B8" w14:paraId="6D43B2C1" w14:textId="77777777" w:rsidTr="007362B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1AA3D66F" w14:textId="5FD41573" w:rsidR="007362B8" w:rsidRDefault="007362B8" w:rsidP="007362B8">
            <w:pPr>
              <w:tabs>
                <w:tab w:val="left" w:pos="6153"/>
              </w:tabs>
              <w:ind w:firstLine="0"/>
              <w:jc w:val="center"/>
            </w:pPr>
            <w:r>
              <w:t>Canine No.</w:t>
            </w:r>
          </w:p>
        </w:tc>
        <w:tc>
          <w:tcPr>
            <w:tcW w:w="1250" w:type="pct"/>
            <w:vAlign w:val="center"/>
          </w:tcPr>
          <w:p w14:paraId="1A660E42" w14:textId="6647BA70" w:rsidR="007362B8" w:rsidRDefault="007362B8" w:rsidP="007362B8">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PC</w:t>
            </w:r>
          </w:p>
        </w:tc>
        <w:tc>
          <w:tcPr>
            <w:tcW w:w="1250" w:type="pct"/>
            <w:vAlign w:val="center"/>
          </w:tcPr>
          <w:p w14:paraId="583DBAB7" w14:textId="63DEAD5A" w:rsidR="007362B8" w:rsidRDefault="007362B8" w:rsidP="007362B8">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Bayer</w:t>
            </w:r>
            <w:r>
              <w:rPr>
                <w:rFonts w:cs="Times New Roman"/>
              </w:rPr>
              <w:t>®</w:t>
            </w:r>
          </w:p>
        </w:tc>
        <w:tc>
          <w:tcPr>
            <w:tcW w:w="1250" w:type="pct"/>
            <w:vAlign w:val="center"/>
          </w:tcPr>
          <w:p w14:paraId="5330D5EC" w14:textId="70AD3706" w:rsidR="007362B8" w:rsidRDefault="007362B8" w:rsidP="007362B8">
            <w:pPr>
              <w:tabs>
                <w:tab w:val="left" w:pos="6153"/>
              </w:tabs>
              <w:ind w:firstLine="0"/>
              <w:jc w:val="center"/>
              <w:cnfStyle w:val="100000000000" w:firstRow="1" w:lastRow="0" w:firstColumn="0" w:lastColumn="0" w:oddVBand="0" w:evenVBand="0" w:oddHBand="0" w:evenHBand="0" w:firstRowFirstColumn="0" w:firstRowLastColumn="0" w:lastRowFirstColumn="0" w:lastRowLastColumn="0"/>
            </w:pPr>
            <w:r>
              <w:t>Distilled vinegar</w:t>
            </w:r>
          </w:p>
        </w:tc>
      </w:tr>
      <w:tr w:rsidR="007362B8" w14:paraId="0D2D4678" w14:textId="77777777" w:rsidTr="007362B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592D7EB6" w14:textId="70987E86" w:rsidR="007362B8" w:rsidRDefault="00B21DAF" w:rsidP="007362B8">
            <w:pPr>
              <w:tabs>
                <w:tab w:val="left" w:pos="6153"/>
              </w:tabs>
              <w:ind w:firstLine="0"/>
              <w:jc w:val="center"/>
            </w:pPr>
            <w:r>
              <w:t>31</w:t>
            </w:r>
          </w:p>
        </w:tc>
        <w:tc>
          <w:tcPr>
            <w:tcW w:w="1250" w:type="pct"/>
            <w:shd w:val="clear" w:color="auto" w:fill="F2F2F2" w:themeFill="background1" w:themeFillShade="F2"/>
            <w:vAlign w:val="center"/>
          </w:tcPr>
          <w:p w14:paraId="4162FBD6" w14:textId="66CEB175"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t>1/1</w:t>
            </w:r>
          </w:p>
        </w:tc>
        <w:tc>
          <w:tcPr>
            <w:tcW w:w="1250" w:type="pct"/>
            <w:shd w:val="clear" w:color="auto" w:fill="F2F2F2" w:themeFill="background1" w:themeFillShade="F2"/>
            <w:vAlign w:val="center"/>
          </w:tcPr>
          <w:p w14:paraId="0D6413EA" w14:textId="0B46F4D9"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t>0/1</w:t>
            </w:r>
          </w:p>
        </w:tc>
        <w:tc>
          <w:tcPr>
            <w:tcW w:w="1250" w:type="pct"/>
            <w:shd w:val="clear" w:color="auto" w:fill="F2F2F2" w:themeFill="background1" w:themeFillShade="F2"/>
            <w:vAlign w:val="center"/>
          </w:tcPr>
          <w:p w14:paraId="535CC34F" w14:textId="784E0A8F"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r>
              <w:t>(1)</w:t>
            </w:r>
          </w:p>
        </w:tc>
      </w:tr>
      <w:tr w:rsidR="007362B8" w14:paraId="733DED3A" w14:textId="77777777" w:rsidTr="007362B8">
        <w:trPr>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1CF51581" w14:textId="253AC6A7" w:rsidR="007362B8" w:rsidRDefault="00B21DAF" w:rsidP="007362B8">
            <w:pPr>
              <w:tabs>
                <w:tab w:val="left" w:pos="6153"/>
              </w:tabs>
              <w:ind w:firstLine="0"/>
              <w:jc w:val="center"/>
            </w:pPr>
            <w:r>
              <w:t>21</w:t>
            </w:r>
          </w:p>
        </w:tc>
        <w:tc>
          <w:tcPr>
            <w:tcW w:w="1250" w:type="pct"/>
            <w:vAlign w:val="center"/>
          </w:tcPr>
          <w:p w14:paraId="0146BA47" w14:textId="733114F0"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612BD1">
              <w:t>1/1</w:t>
            </w:r>
          </w:p>
        </w:tc>
        <w:tc>
          <w:tcPr>
            <w:tcW w:w="1250" w:type="pct"/>
            <w:vAlign w:val="center"/>
          </w:tcPr>
          <w:p w14:paraId="1164E30E" w14:textId="1CC5355C"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1F2136">
              <w:t>0/1</w:t>
            </w:r>
          </w:p>
        </w:tc>
        <w:tc>
          <w:tcPr>
            <w:tcW w:w="1250" w:type="pct"/>
            <w:vAlign w:val="center"/>
          </w:tcPr>
          <w:p w14:paraId="66673879" w14:textId="1F7BE0F5"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5C5CE3">
              <w:t>0/1</w:t>
            </w:r>
          </w:p>
        </w:tc>
      </w:tr>
      <w:tr w:rsidR="007362B8" w14:paraId="58558EE5" w14:textId="77777777" w:rsidTr="007362B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29C2BDB0" w14:textId="5AE3C4C4" w:rsidR="007362B8" w:rsidRDefault="00B21DAF" w:rsidP="007362B8">
            <w:pPr>
              <w:tabs>
                <w:tab w:val="left" w:pos="6153"/>
              </w:tabs>
              <w:ind w:firstLine="0"/>
              <w:jc w:val="center"/>
            </w:pPr>
            <w:r>
              <w:t>13</w:t>
            </w:r>
          </w:p>
        </w:tc>
        <w:tc>
          <w:tcPr>
            <w:tcW w:w="1250" w:type="pct"/>
            <w:shd w:val="clear" w:color="auto" w:fill="F2F2F2" w:themeFill="background1" w:themeFillShade="F2"/>
            <w:vAlign w:val="center"/>
          </w:tcPr>
          <w:p w14:paraId="2EF3C6E8" w14:textId="3CFD24E9"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612BD1">
              <w:t>1/1</w:t>
            </w:r>
          </w:p>
        </w:tc>
        <w:tc>
          <w:tcPr>
            <w:tcW w:w="1250" w:type="pct"/>
            <w:shd w:val="clear" w:color="auto" w:fill="F2F2F2" w:themeFill="background1" w:themeFillShade="F2"/>
            <w:vAlign w:val="center"/>
          </w:tcPr>
          <w:p w14:paraId="59226E13" w14:textId="549CD832"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1F2136">
              <w:t>0/1</w:t>
            </w:r>
          </w:p>
        </w:tc>
        <w:tc>
          <w:tcPr>
            <w:tcW w:w="1250" w:type="pct"/>
            <w:shd w:val="clear" w:color="auto" w:fill="F2F2F2" w:themeFill="background1" w:themeFillShade="F2"/>
            <w:vAlign w:val="center"/>
          </w:tcPr>
          <w:p w14:paraId="18E5A6CC" w14:textId="6E71CEAC"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p>
        </w:tc>
      </w:tr>
      <w:tr w:rsidR="007362B8" w14:paraId="0F78DD2D" w14:textId="77777777" w:rsidTr="007362B8">
        <w:trPr>
          <w:trHeight w:val="432"/>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6557D20A" w14:textId="6F0073B5" w:rsidR="007362B8" w:rsidRDefault="00B21DAF" w:rsidP="007362B8">
            <w:pPr>
              <w:tabs>
                <w:tab w:val="left" w:pos="6153"/>
              </w:tabs>
              <w:ind w:firstLine="0"/>
              <w:jc w:val="center"/>
            </w:pPr>
            <w:r>
              <w:t>30</w:t>
            </w:r>
          </w:p>
        </w:tc>
        <w:tc>
          <w:tcPr>
            <w:tcW w:w="1250" w:type="pct"/>
            <w:vAlign w:val="center"/>
          </w:tcPr>
          <w:p w14:paraId="7521A438" w14:textId="567DE3DF"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612BD1">
              <w:t>1/1</w:t>
            </w:r>
          </w:p>
        </w:tc>
        <w:tc>
          <w:tcPr>
            <w:tcW w:w="1250" w:type="pct"/>
            <w:vAlign w:val="center"/>
          </w:tcPr>
          <w:p w14:paraId="26A5E956" w14:textId="201EE4D6"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1F2136">
              <w:t>0/1</w:t>
            </w:r>
          </w:p>
        </w:tc>
        <w:tc>
          <w:tcPr>
            <w:tcW w:w="1250" w:type="pct"/>
            <w:vAlign w:val="center"/>
          </w:tcPr>
          <w:p w14:paraId="45F55EC9" w14:textId="1F129B1E" w:rsidR="007362B8" w:rsidRDefault="007362B8" w:rsidP="007362B8">
            <w:pPr>
              <w:tabs>
                <w:tab w:val="left" w:pos="6153"/>
              </w:tabs>
              <w:ind w:firstLine="0"/>
              <w:jc w:val="center"/>
              <w:cnfStyle w:val="000000000000" w:firstRow="0" w:lastRow="0" w:firstColumn="0" w:lastColumn="0" w:oddVBand="0" w:evenVBand="0" w:oddHBand="0" w:evenHBand="0" w:firstRowFirstColumn="0" w:firstRowLastColumn="0" w:lastRowFirstColumn="0" w:lastRowLastColumn="0"/>
            </w:pPr>
            <w:r w:rsidRPr="005C5CE3">
              <w:t>0/1</w:t>
            </w:r>
          </w:p>
        </w:tc>
      </w:tr>
      <w:tr w:rsidR="007362B8" w14:paraId="34DAEF82" w14:textId="77777777" w:rsidTr="007362B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0" w:type="pct"/>
            <w:shd w:val="clear" w:color="auto" w:fill="F2F2F2" w:themeFill="background1" w:themeFillShade="F2"/>
            <w:vAlign w:val="center"/>
          </w:tcPr>
          <w:p w14:paraId="2AC9C52A" w14:textId="7F63E528" w:rsidR="007362B8" w:rsidRDefault="00B21DAF" w:rsidP="007362B8">
            <w:pPr>
              <w:tabs>
                <w:tab w:val="left" w:pos="6153"/>
              </w:tabs>
              <w:ind w:firstLine="0"/>
              <w:jc w:val="center"/>
            </w:pPr>
            <w:r>
              <w:t>35</w:t>
            </w:r>
          </w:p>
        </w:tc>
        <w:tc>
          <w:tcPr>
            <w:tcW w:w="1250" w:type="pct"/>
            <w:shd w:val="clear" w:color="auto" w:fill="F2F2F2" w:themeFill="background1" w:themeFillShade="F2"/>
            <w:vAlign w:val="center"/>
          </w:tcPr>
          <w:p w14:paraId="199DB07B" w14:textId="369BCB10"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612BD1">
              <w:t>1/1</w:t>
            </w:r>
          </w:p>
        </w:tc>
        <w:tc>
          <w:tcPr>
            <w:tcW w:w="1250" w:type="pct"/>
            <w:shd w:val="clear" w:color="auto" w:fill="F2F2F2" w:themeFill="background1" w:themeFillShade="F2"/>
            <w:vAlign w:val="center"/>
          </w:tcPr>
          <w:p w14:paraId="51881874" w14:textId="5C3DA415"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1F2136">
              <w:t>0/1</w:t>
            </w:r>
          </w:p>
        </w:tc>
        <w:tc>
          <w:tcPr>
            <w:tcW w:w="1250" w:type="pct"/>
            <w:shd w:val="clear" w:color="auto" w:fill="F2F2F2" w:themeFill="background1" w:themeFillShade="F2"/>
            <w:vAlign w:val="center"/>
          </w:tcPr>
          <w:p w14:paraId="6D1EF5B3" w14:textId="27D5807A" w:rsidR="007362B8" w:rsidRDefault="007362B8" w:rsidP="007362B8">
            <w:pPr>
              <w:tabs>
                <w:tab w:val="left" w:pos="6153"/>
              </w:tabs>
              <w:ind w:firstLine="0"/>
              <w:jc w:val="center"/>
              <w:cnfStyle w:val="000000100000" w:firstRow="0" w:lastRow="0" w:firstColumn="0" w:lastColumn="0" w:oddVBand="0" w:evenVBand="0" w:oddHBand="1" w:evenHBand="0" w:firstRowFirstColumn="0" w:firstRowLastColumn="0" w:lastRowFirstColumn="0" w:lastRowLastColumn="0"/>
            </w:pPr>
            <w:r w:rsidRPr="005C5CE3">
              <w:t>0/1</w:t>
            </w:r>
          </w:p>
        </w:tc>
      </w:tr>
    </w:tbl>
    <w:p w14:paraId="3F6C65C2" w14:textId="77777777" w:rsidR="00B75F42" w:rsidRDefault="00B75F42" w:rsidP="00B75F42">
      <w:pPr>
        <w:tabs>
          <w:tab w:val="left" w:pos="6153"/>
        </w:tabs>
        <w:ind w:firstLine="0"/>
      </w:pPr>
    </w:p>
    <w:p w14:paraId="3C889560" w14:textId="1FE55477" w:rsidR="00B75F42" w:rsidRDefault="00744191" w:rsidP="00744191">
      <w:pPr>
        <w:tabs>
          <w:tab w:val="left" w:pos="6153"/>
        </w:tabs>
        <w:ind w:firstLine="0"/>
      </w:pPr>
      <w:r>
        <w:t xml:space="preserve">Canines’ ability to discriminate between a single odor versus a pool of odor containing traces of the target odor is a </w:t>
      </w:r>
      <w:r w:rsidR="00E85B0C">
        <w:t>subject</w:t>
      </w:r>
      <w:r>
        <w:t xml:space="preserve"> that is continuously brought </w:t>
      </w:r>
      <w:r w:rsidR="00E85B0C">
        <w:t xml:space="preserve">when validity of canines performance is debated </w:t>
      </w:r>
      <w:r w:rsidR="00E85B0C">
        <w:fldChar w:fldCharType="begin"/>
      </w:r>
      <w:r w:rsidR="00310601">
        <w:instrText xml:space="preserve"> ADDIN REFMGR.CITE &lt;Refman&gt;&lt;Cite&gt;&lt;Author&gt;Schoon&lt;/Author&gt;&lt;Year&gt;2002&lt;/Year&gt;&lt;RecNum&gt;143&lt;/RecNum&gt;&lt;IDText&gt;How do dogs smell? Odor Perception&lt;/IDText&gt;&lt;MDL Ref_Type="Book Chapter"&gt;&lt;Ref_Type&gt;Book Chapter&lt;/Ref_Type&gt;&lt;Ref_ID&gt;143&lt;/Ref_ID&gt;&lt;Title_Primary&gt;How do dogs smell? Odor Perception&lt;/Title_Primary&gt;&lt;Authors_Primary&gt;Schoon,A.&lt;/Authors_Primary&gt;&lt;Authors_Primary&gt;Haak,R.&lt;/Authors_Primary&gt;&lt;Date_Primary&gt;2002&lt;/Date_Primary&gt;&lt;Reprint&gt;Not in File&lt;/Reprint&gt;&lt;Title_Secondary&gt;K9 Suspect Discrimination: Training and Practicing Scent Identification Line-Ups&lt;/Title_Secondary&gt;&lt;Publisher&gt;Brush Education&lt;/Publisher&gt;&lt;ISSN_ISBN&gt;9781550592337&lt;/ISSN_ISBN&gt;&lt;Web_URL&gt;https://books.google.com/books?id=sSP5AAAAQBAJ&lt;/Web_URL&gt;&lt;ZZ_WorkformID&gt;3&lt;/ZZ_WorkformID&gt;&lt;/MDL&gt;&lt;/Cite&gt;&lt;/Refman&gt;</w:instrText>
      </w:r>
      <w:r w:rsidR="00E85B0C">
        <w:fldChar w:fldCharType="separate"/>
      </w:r>
      <w:r w:rsidR="003F5D42">
        <w:rPr>
          <w:noProof/>
        </w:rPr>
        <w:t>(119)</w:t>
      </w:r>
      <w:r w:rsidR="00E85B0C">
        <w:fldChar w:fldCharType="end"/>
      </w:r>
      <w:r w:rsidR="00E85B0C">
        <w:t xml:space="preserve">. </w:t>
      </w:r>
      <w:r w:rsidRPr="00744191">
        <w:t>This set of recognition test suggest that the amount of target odorant</w:t>
      </w:r>
      <w:r w:rsidR="00E85B0C">
        <w:t>, and what make up the headspace of a substance</w:t>
      </w:r>
      <w:r w:rsidRPr="00744191">
        <w:t xml:space="preserve"> does play an important role in regard to what a canines alerts to.</w:t>
      </w:r>
      <w:r w:rsidR="00E85B0C" w:rsidRPr="00E85B0C">
        <w:t xml:space="preserve"> The significant difference between the odor profiles of the </w:t>
      </w:r>
      <w:r w:rsidR="00A61515">
        <w:t>Bayer</w:t>
      </w:r>
      <w:r w:rsidR="00E85B0C">
        <w:rPr>
          <w:rFonts w:cs="Times New Roman"/>
        </w:rPr>
        <w:t>®</w:t>
      </w:r>
      <w:r w:rsidR="00E85B0C">
        <w:t>, distilled vinegar</w:t>
      </w:r>
      <w:r w:rsidR="00A61515">
        <w:t>,</w:t>
      </w:r>
      <w:r w:rsidR="00E85B0C">
        <w:t xml:space="preserve"> and heroin,</w:t>
      </w:r>
      <w:r w:rsidR="00E85B0C" w:rsidRPr="00E85B0C">
        <w:t xml:space="preserve"> suggests that the pool of odor released from </w:t>
      </w:r>
      <w:r w:rsidR="00E85B0C">
        <w:t>Bayer</w:t>
      </w:r>
      <w:r w:rsidR="00A61515">
        <w:rPr>
          <w:rFonts w:cs="Times New Roman"/>
        </w:rPr>
        <w:t>®</w:t>
      </w:r>
      <w:r w:rsidR="00E85B0C">
        <w:t xml:space="preserve"> or vinegar supports</w:t>
      </w:r>
      <w:r w:rsidR="00E85B0C" w:rsidRPr="00E85B0C">
        <w:t xml:space="preserve"> the canines' ability to differentiate between </w:t>
      </w:r>
      <w:r w:rsidR="00A61515">
        <w:t>commercial products and heroin</w:t>
      </w:r>
      <w:r w:rsidR="00E85B0C" w:rsidRPr="00E85B0C">
        <w:t>, even if the active odor is present in both samples</w:t>
      </w:r>
      <w:r w:rsidR="00A61515">
        <w:t>.</w:t>
      </w:r>
      <w:r w:rsidRPr="00744191">
        <w:t xml:space="preserve"> Th</w:t>
      </w:r>
      <w:r w:rsidR="00A61515">
        <w:t>us, the</w:t>
      </w:r>
      <w:r w:rsidRPr="00744191">
        <w:t xml:space="preserve"> fact that several commercially available product may contain chemicals associated with the target compound(s) in training aids does not implicate that canines will alert to every product that releases it to the headspac</w:t>
      </w:r>
      <w:r>
        <w:t xml:space="preserve">e. </w:t>
      </w:r>
    </w:p>
    <w:p w14:paraId="7359F04C" w14:textId="77777777" w:rsidR="00744191" w:rsidRDefault="00744191" w:rsidP="00171044">
      <w:pPr>
        <w:tabs>
          <w:tab w:val="left" w:pos="6153"/>
        </w:tabs>
      </w:pPr>
    </w:p>
    <w:p w14:paraId="0D9345A0" w14:textId="793705B1" w:rsidR="00744191" w:rsidRDefault="00744191" w:rsidP="00744191">
      <w:pPr>
        <w:pStyle w:val="Caption"/>
        <w:keepNext/>
      </w:pPr>
      <w:bookmarkStart w:id="232" w:name="_Toc467151321"/>
      <w:r>
        <w:lastRenderedPageBreak/>
        <w:t xml:space="preserve">Table </w:t>
      </w:r>
      <w:fldSimple w:instr=" SEQ Table \* ARABIC ">
        <w:r w:rsidR="0053144D">
          <w:rPr>
            <w:noProof/>
          </w:rPr>
          <w:t>23</w:t>
        </w:r>
      </w:fldSimple>
      <w:r>
        <w:t xml:space="preserve">. </w:t>
      </w:r>
      <w:r w:rsidRPr="008620D3">
        <w:t xml:space="preserve">Odor Recognition Test: </w:t>
      </w:r>
      <w:r>
        <w:t>Commercial and Comestible Products (n=5</w:t>
      </w:r>
      <w:r w:rsidRPr="008620D3">
        <w:t>)</w:t>
      </w:r>
      <w:bookmarkEnd w:id="232"/>
    </w:p>
    <w:tbl>
      <w:tblPr>
        <w:tblW w:w="5000" w:type="pct"/>
        <w:tblLook w:val="04A0" w:firstRow="1" w:lastRow="0" w:firstColumn="1" w:lastColumn="0" w:noHBand="0" w:noVBand="1"/>
      </w:tblPr>
      <w:tblGrid>
        <w:gridCol w:w="1464"/>
        <w:gridCol w:w="1664"/>
        <w:gridCol w:w="1980"/>
        <w:gridCol w:w="1394"/>
        <w:gridCol w:w="2138"/>
      </w:tblGrid>
      <w:tr w:rsidR="00B75F42" w:rsidRPr="00E528EC" w14:paraId="53475CFB" w14:textId="77777777" w:rsidTr="00B75F42">
        <w:trPr>
          <w:trHeight w:val="634"/>
        </w:trPr>
        <w:tc>
          <w:tcPr>
            <w:tcW w:w="847" w:type="pct"/>
            <w:tcBorders>
              <w:top w:val="single" w:sz="4" w:space="0" w:color="auto"/>
              <w:bottom w:val="single" w:sz="4" w:space="0" w:color="auto"/>
            </w:tcBorders>
            <w:shd w:val="clear" w:color="auto" w:fill="auto"/>
            <w:noWrap/>
            <w:vAlign w:val="center"/>
            <w:hideMark/>
          </w:tcPr>
          <w:p w14:paraId="7B714560" w14:textId="7BF80C75" w:rsidR="00B75F42" w:rsidRPr="00E528EC" w:rsidRDefault="00B75F42" w:rsidP="00E85B0C">
            <w:pPr>
              <w:spacing w:line="240" w:lineRule="auto"/>
              <w:ind w:firstLine="0"/>
              <w:jc w:val="center"/>
              <w:rPr>
                <w:rFonts w:eastAsia="Times New Roman" w:cs="Times New Roman"/>
                <w:szCs w:val="24"/>
              </w:rPr>
            </w:pPr>
            <w:r>
              <w:rPr>
                <w:rFonts w:eastAsia="Times New Roman" w:cs="Times New Roman"/>
                <w:szCs w:val="24"/>
              </w:rPr>
              <w:t>Hide</w:t>
            </w:r>
          </w:p>
        </w:tc>
        <w:tc>
          <w:tcPr>
            <w:tcW w:w="963" w:type="pct"/>
            <w:tcBorders>
              <w:top w:val="single" w:sz="4" w:space="0" w:color="auto"/>
              <w:bottom w:val="single" w:sz="4" w:space="0" w:color="auto"/>
            </w:tcBorders>
            <w:shd w:val="clear" w:color="auto" w:fill="auto"/>
            <w:noWrap/>
            <w:vAlign w:val="center"/>
            <w:hideMark/>
          </w:tcPr>
          <w:p w14:paraId="437F6252" w14:textId="77777777" w:rsidR="00B75F42" w:rsidRPr="00E528EC" w:rsidRDefault="00B75F42" w:rsidP="00E85B0C">
            <w:pPr>
              <w:spacing w:line="240" w:lineRule="auto"/>
              <w:ind w:firstLine="0"/>
              <w:jc w:val="center"/>
              <w:rPr>
                <w:rFonts w:eastAsia="Times New Roman" w:cs="Times New Roman"/>
                <w:szCs w:val="24"/>
              </w:rPr>
            </w:pPr>
            <w:r w:rsidRPr="00E528EC">
              <w:rPr>
                <w:rFonts w:eastAsia="Times New Roman" w:cs="Times New Roman"/>
                <w:szCs w:val="24"/>
              </w:rPr>
              <w:t>Alert Rate (%)</w:t>
            </w:r>
          </w:p>
        </w:tc>
        <w:tc>
          <w:tcPr>
            <w:tcW w:w="1146" w:type="pct"/>
            <w:tcBorders>
              <w:top w:val="single" w:sz="4" w:space="0" w:color="auto"/>
              <w:bottom w:val="single" w:sz="4" w:space="0" w:color="auto"/>
            </w:tcBorders>
            <w:shd w:val="clear" w:color="auto" w:fill="auto"/>
            <w:noWrap/>
            <w:vAlign w:val="center"/>
            <w:hideMark/>
          </w:tcPr>
          <w:p w14:paraId="08EBB3BE" w14:textId="77777777" w:rsidR="00B75F42" w:rsidRPr="00E528EC" w:rsidRDefault="00B75F42" w:rsidP="00E85B0C">
            <w:pPr>
              <w:spacing w:line="240" w:lineRule="auto"/>
              <w:ind w:firstLine="0"/>
              <w:jc w:val="center"/>
              <w:rPr>
                <w:rFonts w:eastAsia="Times New Roman" w:cs="Times New Roman"/>
                <w:szCs w:val="24"/>
              </w:rPr>
            </w:pPr>
            <w:r w:rsidRPr="00E528EC">
              <w:rPr>
                <w:rFonts w:eastAsia="Times New Roman" w:cs="Times New Roman"/>
                <w:szCs w:val="24"/>
              </w:rPr>
              <w:t>Interest Rate (%)</w:t>
            </w:r>
          </w:p>
        </w:tc>
        <w:tc>
          <w:tcPr>
            <w:tcW w:w="807" w:type="pct"/>
            <w:tcBorders>
              <w:top w:val="single" w:sz="4" w:space="0" w:color="auto"/>
              <w:bottom w:val="single" w:sz="4" w:space="0" w:color="auto"/>
            </w:tcBorders>
            <w:shd w:val="clear" w:color="auto" w:fill="auto"/>
            <w:vAlign w:val="center"/>
            <w:hideMark/>
          </w:tcPr>
          <w:p w14:paraId="555B2C3B" w14:textId="77777777" w:rsidR="00B75F42" w:rsidRPr="00E528EC" w:rsidRDefault="00B75F42" w:rsidP="00E85B0C">
            <w:pPr>
              <w:spacing w:line="240" w:lineRule="auto"/>
              <w:ind w:firstLine="0"/>
              <w:jc w:val="center"/>
              <w:rPr>
                <w:rFonts w:eastAsia="Times New Roman" w:cs="Times New Roman"/>
                <w:szCs w:val="24"/>
              </w:rPr>
            </w:pPr>
            <w:r w:rsidRPr="00E528EC">
              <w:rPr>
                <w:rFonts w:eastAsia="Times New Roman" w:cs="Times New Roman"/>
                <w:szCs w:val="24"/>
              </w:rPr>
              <w:t>No Alert Rate (%)</w:t>
            </w:r>
          </w:p>
        </w:tc>
        <w:tc>
          <w:tcPr>
            <w:tcW w:w="1237" w:type="pct"/>
            <w:tcBorders>
              <w:top w:val="single" w:sz="4" w:space="0" w:color="auto"/>
              <w:bottom w:val="single" w:sz="4" w:space="0" w:color="auto"/>
            </w:tcBorders>
            <w:shd w:val="clear" w:color="auto" w:fill="auto"/>
            <w:vAlign w:val="center"/>
            <w:hideMark/>
          </w:tcPr>
          <w:p w14:paraId="25BCB3B8" w14:textId="77777777" w:rsidR="00B75F42" w:rsidRPr="00E528EC" w:rsidRDefault="00B75F42" w:rsidP="00E85B0C">
            <w:pPr>
              <w:spacing w:line="240" w:lineRule="auto"/>
              <w:ind w:firstLine="0"/>
              <w:jc w:val="center"/>
              <w:rPr>
                <w:rFonts w:eastAsia="Times New Roman" w:cs="Times New Roman"/>
                <w:szCs w:val="24"/>
              </w:rPr>
            </w:pPr>
            <w:r w:rsidRPr="00E528EC">
              <w:rPr>
                <w:rFonts w:eastAsia="Times New Roman" w:cs="Times New Roman"/>
                <w:szCs w:val="24"/>
              </w:rPr>
              <w:t>Combined Rate of Detection (%)</w:t>
            </w:r>
          </w:p>
        </w:tc>
      </w:tr>
      <w:tr w:rsidR="00B75F42" w:rsidRPr="00E528EC" w14:paraId="42C575AF" w14:textId="77777777" w:rsidTr="00B75F42">
        <w:trPr>
          <w:trHeight w:val="432"/>
        </w:trPr>
        <w:tc>
          <w:tcPr>
            <w:tcW w:w="847" w:type="pct"/>
            <w:tcBorders>
              <w:top w:val="single" w:sz="4" w:space="0" w:color="auto"/>
            </w:tcBorders>
            <w:shd w:val="clear" w:color="auto" w:fill="F2F2F2" w:themeFill="background1" w:themeFillShade="F2"/>
            <w:vAlign w:val="center"/>
            <w:hideMark/>
          </w:tcPr>
          <w:p w14:paraId="73C6D96E" w14:textId="676BCCBE"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PC</w:t>
            </w:r>
          </w:p>
        </w:tc>
        <w:tc>
          <w:tcPr>
            <w:tcW w:w="963" w:type="pct"/>
            <w:tcBorders>
              <w:top w:val="single" w:sz="4" w:space="0" w:color="auto"/>
            </w:tcBorders>
            <w:shd w:val="clear" w:color="auto" w:fill="F2F2F2" w:themeFill="background1" w:themeFillShade="F2"/>
            <w:noWrap/>
            <w:vAlign w:val="center"/>
            <w:hideMark/>
          </w:tcPr>
          <w:p w14:paraId="2E903F68"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c>
          <w:tcPr>
            <w:tcW w:w="1146" w:type="pct"/>
            <w:tcBorders>
              <w:top w:val="single" w:sz="4" w:space="0" w:color="auto"/>
            </w:tcBorders>
            <w:shd w:val="clear" w:color="auto" w:fill="F2F2F2" w:themeFill="background1" w:themeFillShade="F2"/>
            <w:noWrap/>
            <w:vAlign w:val="center"/>
            <w:hideMark/>
          </w:tcPr>
          <w:p w14:paraId="6EDD48BA"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tcBorders>
              <w:top w:val="single" w:sz="4" w:space="0" w:color="auto"/>
            </w:tcBorders>
            <w:shd w:val="clear" w:color="auto" w:fill="F2F2F2" w:themeFill="background1" w:themeFillShade="F2"/>
            <w:noWrap/>
            <w:vAlign w:val="center"/>
            <w:hideMark/>
          </w:tcPr>
          <w:p w14:paraId="3A3C0081"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tcBorders>
              <w:top w:val="single" w:sz="4" w:space="0" w:color="auto"/>
            </w:tcBorders>
            <w:shd w:val="clear" w:color="auto" w:fill="F2F2F2" w:themeFill="background1" w:themeFillShade="F2"/>
            <w:noWrap/>
            <w:vAlign w:val="center"/>
            <w:hideMark/>
          </w:tcPr>
          <w:p w14:paraId="2AEC354C"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100.0</w:t>
            </w:r>
          </w:p>
        </w:tc>
      </w:tr>
      <w:tr w:rsidR="00B75F42" w:rsidRPr="00E528EC" w14:paraId="3D1CFF68" w14:textId="77777777" w:rsidTr="00B75F42">
        <w:trPr>
          <w:trHeight w:val="432"/>
        </w:trPr>
        <w:tc>
          <w:tcPr>
            <w:tcW w:w="847" w:type="pct"/>
            <w:shd w:val="clear" w:color="auto" w:fill="auto"/>
            <w:vAlign w:val="center"/>
            <w:hideMark/>
          </w:tcPr>
          <w:p w14:paraId="2C408295" w14:textId="0A3976E7"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Bayer®</w:t>
            </w:r>
          </w:p>
        </w:tc>
        <w:tc>
          <w:tcPr>
            <w:tcW w:w="963" w:type="pct"/>
            <w:shd w:val="clear" w:color="auto" w:fill="auto"/>
            <w:noWrap/>
            <w:vAlign w:val="center"/>
            <w:hideMark/>
          </w:tcPr>
          <w:p w14:paraId="41DE56F6" w14:textId="2B6075D9"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0.0</w:t>
            </w:r>
          </w:p>
        </w:tc>
        <w:tc>
          <w:tcPr>
            <w:tcW w:w="1146" w:type="pct"/>
            <w:shd w:val="clear" w:color="auto" w:fill="auto"/>
            <w:noWrap/>
            <w:vAlign w:val="center"/>
            <w:hideMark/>
          </w:tcPr>
          <w:p w14:paraId="09BAE420"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807" w:type="pct"/>
            <w:shd w:val="clear" w:color="auto" w:fill="auto"/>
            <w:noWrap/>
            <w:vAlign w:val="center"/>
            <w:hideMark/>
          </w:tcPr>
          <w:p w14:paraId="61CE6169"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shd w:val="clear" w:color="auto" w:fill="auto"/>
            <w:noWrap/>
            <w:vAlign w:val="center"/>
            <w:hideMark/>
          </w:tcPr>
          <w:p w14:paraId="457BE56A" w14:textId="0C782EA0"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0.0</w:t>
            </w:r>
          </w:p>
        </w:tc>
      </w:tr>
      <w:tr w:rsidR="00B75F42" w:rsidRPr="00E528EC" w14:paraId="3E446B29" w14:textId="77777777" w:rsidTr="00B75F42">
        <w:trPr>
          <w:trHeight w:val="432"/>
        </w:trPr>
        <w:tc>
          <w:tcPr>
            <w:tcW w:w="847" w:type="pct"/>
            <w:tcBorders>
              <w:bottom w:val="single" w:sz="4" w:space="0" w:color="auto"/>
            </w:tcBorders>
            <w:shd w:val="clear" w:color="auto" w:fill="F2F2F2" w:themeFill="background1" w:themeFillShade="F2"/>
            <w:vAlign w:val="center"/>
            <w:hideMark/>
          </w:tcPr>
          <w:p w14:paraId="1C7F01D7" w14:textId="76947ACD"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Distilled Vinegar</w:t>
            </w:r>
          </w:p>
        </w:tc>
        <w:tc>
          <w:tcPr>
            <w:tcW w:w="963" w:type="pct"/>
            <w:tcBorders>
              <w:bottom w:val="single" w:sz="4" w:space="0" w:color="auto"/>
            </w:tcBorders>
            <w:shd w:val="clear" w:color="auto" w:fill="F2F2F2" w:themeFill="background1" w:themeFillShade="F2"/>
            <w:noWrap/>
            <w:vAlign w:val="center"/>
            <w:hideMark/>
          </w:tcPr>
          <w:p w14:paraId="4F764C67" w14:textId="2E95E165"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146" w:type="pct"/>
            <w:tcBorders>
              <w:bottom w:val="single" w:sz="4" w:space="0" w:color="auto"/>
            </w:tcBorders>
            <w:shd w:val="clear" w:color="auto" w:fill="F2F2F2" w:themeFill="background1" w:themeFillShade="F2"/>
            <w:noWrap/>
            <w:vAlign w:val="center"/>
            <w:hideMark/>
          </w:tcPr>
          <w:p w14:paraId="085DE735" w14:textId="0CAD039F" w:rsidR="00B75F42" w:rsidRPr="00E528EC" w:rsidRDefault="00B75F42" w:rsidP="00E85B0C">
            <w:pPr>
              <w:spacing w:line="240" w:lineRule="auto"/>
              <w:ind w:firstLine="0"/>
              <w:jc w:val="center"/>
              <w:rPr>
                <w:rFonts w:eastAsia="Times New Roman" w:cs="Times New Roman"/>
                <w:color w:val="000000"/>
                <w:sz w:val="22"/>
              </w:rPr>
            </w:pPr>
            <w:r>
              <w:rPr>
                <w:rFonts w:eastAsia="Times New Roman" w:cs="Times New Roman"/>
                <w:color w:val="000000"/>
                <w:sz w:val="22"/>
              </w:rPr>
              <w:t>2</w:t>
            </w:r>
            <w:r w:rsidRPr="00E528EC">
              <w:rPr>
                <w:rFonts w:eastAsia="Times New Roman" w:cs="Times New Roman"/>
                <w:color w:val="000000"/>
                <w:sz w:val="22"/>
              </w:rPr>
              <w:t>0.0</w:t>
            </w:r>
          </w:p>
        </w:tc>
        <w:tc>
          <w:tcPr>
            <w:tcW w:w="807" w:type="pct"/>
            <w:tcBorders>
              <w:bottom w:val="single" w:sz="4" w:space="0" w:color="auto"/>
            </w:tcBorders>
            <w:shd w:val="clear" w:color="auto" w:fill="F2F2F2" w:themeFill="background1" w:themeFillShade="F2"/>
            <w:noWrap/>
            <w:vAlign w:val="center"/>
            <w:hideMark/>
          </w:tcPr>
          <w:p w14:paraId="157BA34A" w14:textId="77777777"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c>
          <w:tcPr>
            <w:tcW w:w="1237" w:type="pct"/>
            <w:tcBorders>
              <w:bottom w:val="single" w:sz="4" w:space="0" w:color="auto"/>
            </w:tcBorders>
            <w:shd w:val="clear" w:color="auto" w:fill="F2F2F2" w:themeFill="background1" w:themeFillShade="F2"/>
            <w:noWrap/>
            <w:vAlign w:val="center"/>
            <w:hideMark/>
          </w:tcPr>
          <w:p w14:paraId="433408DA" w14:textId="79A1779A" w:rsidR="00B75F42" w:rsidRPr="00E528EC" w:rsidRDefault="00B75F42" w:rsidP="00E85B0C">
            <w:pPr>
              <w:spacing w:line="240" w:lineRule="auto"/>
              <w:ind w:firstLine="0"/>
              <w:jc w:val="center"/>
              <w:rPr>
                <w:rFonts w:eastAsia="Times New Roman" w:cs="Times New Roman"/>
                <w:color w:val="000000"/>
                <w:sz w:val="22"/>
              </w:rPr>
            </w:pPr>
            <w:r w:rsidRPr="00E528EC">
              <w:rPr>
                <w:rFonts w:eastAsia="Times New Roman" w:cs="Times New Roman"/>
                <w:color w:val="000000"/>
                <w:sz w:val="22"/>
              </w:rPr>
              <w:t>0.0</w:t>
            </w:r>
          </w:p>
        </w:tc>
      </w:tr>
    </w:tbl>
    <w:p w14:paraId="3156C2E7" w14:textId="77777777" w:rsidR="00171044" w:rsidRPr="00B252BC" w:rsidRDefault="00171044" w:rsidP="00744191">
      <w:pPr>
        <w:tabs>
          <w:tab w:val="left" w:pos="6153"/>
        </w:tabs>
        <w:ind w:firstLine="0"/>
      </w:pPr>
    </w:p>
    <w:p w14:paraId="0ABE7912" w14:textId="2E535F0E" w:rsidR="00643587" w:rsidRDefault="00643587" w:rsidP="00643587">
      <w:pPr>
        <w:pStyle w:val="Heading2"/>
      </w:pPr>
      <w:bookmarkStart w:id="233" w:name="_Toc467151418"/>
      <w:r>
        <w:t>Conclusion</w:t>
      </w:r>
      <w:bookmarkEnd w:id="233"/>
    </w:p>
    <w:p w14:paraId="78CC2F60" w14:textId="61209C00" w:rsidR="00A61515" w:rsidRPr="005A6EA3" w:rsidRDefault="006B1A13" w:rsidP="001E5ADF">
      <w:pPr>
        <w:rPr>
          <w:i/>
        </w:rPr>
      </w:pPr>
      <w:r>
        <w:t xml:space="preserve">Field trial validation </w:t>
      </w:r>
      <w:r w:rsidR="005144A3">
        <w:t>was used to</w:t>
      </w:r>
      <w:r>
        <w:t xml:space="preserve"> e</w:t>
      </w:r>
      <w:r w:rsidRPr="006B1A13">
        <w:t xml:space="preserve">stablish documented evidence </w:t>
      </w:r>
      <w:r>
        <w:t>to</w:t>
      </w:r>
      <w:r w:rsidRPr="006B1A13">
        <w:t xml:space="preserve"> provide a high degree of assurance</w:t>
      </w:r>
      <w:r w:rsidR="005144A3">
        <w:t xml:space="preserve"> of t</w:t>
      </w:r>
      <w:r w:rsidR="00ED629F">
        <w:t>raining aid</w:t>
      </w:r>
      <w:r w:rsidRPr="006B1A13">
        <w:t xml:space="preserve"> </w:t>
      </w:r>
      <w:r w:rsidR="005144A3">
        <w:t xml:space="preserve">quality and functionality </w:t>
      </w:r>
      <w:r>
        <w:t xml:space="preserve">by demonstrating </w:t>
      </w:r>
      <w:r w:rsidR="005144A3">
        <w:t>canines</w:t>
      </w:r>
      <w:r w:rsidRPr="006B1A13">
        <w:t xml:space="preserve"> consistently produce </w:t>
      </w:r>
      <w:r>
        <w:t xml:space="preserve">the desired response. </w:t>
      </w:r>
      <w:r w:rsidR="005144A3">
        <w:t>Therefore, f</w:t>
      </w:r>
      <w:r w:rsidR="000530FE">
        <w:t>ield trial validation tests</w:t>
      </w:r>
      <w:r w:rsidR="00ED629F">
        <w:t xml:space="preserve"> were performed as ORTs to prove</w:t>
      </w:r>
      <w:r w:rsidR="000530FE">
        <w:t xml:space="preserve"> how feasible training aids are for detection canines</w:t>
      </w:r>
      <w:r w:rsidR="001E5ADF">
        <w:t>. Training aid mimics are</w:t>
      </w:r>
      <w:r w:rsidR="000530FE">
        <w:t xml:space="preserve"> meant </w:t>
      </w:r>
      <w:r w:rsidR="000530FE" w:rsidRPr="00903AE2">
        <w:t>to be used as a universal system to improve and keep consistent work done</w:t>
      </w:r>
      <w:r w:rsidR="001E5ADF">
        <w:t xml:space="preserve"> when real drugs are not available</w:t>
      </w:r>
      <w:r w:rsidR="000530FE">
        <w:t>.</w:t>
      </w:r>
      <w:r w:rsidR="001E5ADF">
        <w:t xml:space="preserve"> </w:t>
      </w:r>
      <w:r w:rsidR="00F57362">
        <w:t xml:space="preserve">Although limonene and caryophyllene have both been suggested to be two of the most odorous components in marijuana samples </w:t>
      </w:r>
      <w:r w:rsidR="00F57362">
        <w:fldChar w:fldCharType="begin"/>
      </w:r>
      <w:r w:rsidR="00310601">
        <w:instrText xml:space="preserve"> ADDIN REFMGR.CITE &lt;Refman&gt;&lt;Cite&gt;&lt;Author&gt;Rice&lt;/Author&gt;&lt;Year&gt;2015&lt;/Year&gt;&lt;RecNum&gt;149&lt;/RecNum&gt;&lt;IDText&gt;Investigating the aroma of marijuana, cocaine, and heroin for forensic applications using simultaneous multidimensional gas chromatography-mass spectrometry-olfactometry&lt;/IDText&gt;&lt;MDL Ref_Type="Thesis/Dissertation"&gt;&lt;Ref_Type&gt;Thesis/Dissertation&lt;/Ref_Type&gt;&lt;Ref_ID&gt;149&lt;/Ref_ID&gt;&lt;Title_Primary&gt;Investigating the aroma of marijuana, cocaine, and heroin for forensic applications using simultaneous multidimensional gas chromatography-mass spectrometry-olfactometry&lt;/Title_Primary&gt;&lt;Authors_Primary&gt;Rice,S.&lt;/Authors_Primary&gt;&lt;Date_Primary&gt;2015&lt;/Date_Primary&gt;&lt;Reprint&gt;Not in File&lt;/Reprint&gt;&lt;Publisher&gt;Iowa State University&lt;/Publisher&gt;&lt;ZZ_WorkformID&gt;29&lt;/ZZ_WorkformID&gt;&lt;/MDL&gt;&lt;/Cite&gt;&lt;/Refman&gt;</w:instrText>
      </w:r>
      <w:r w:rsidR="00F57362">
        <w:fldChar w:fldCharType="separate"/>
      </w:r>
      <w:r w:rsidR="003F5D42">
        <w:rPr>
          <w:noProof/>
        </w:rPr>
        <w:t>(132)</w:t>
      </w:r>
      <w:r w:rsidR="00F57362">
        <w:fldChar w:fldCharType="end"/>
      </w:r>
      <w:r w:rsidR="00F57362">
        <w:t>, w</w:t>
      </w:r>
      <w:r w:rsidR="001E5ADF">
        <w:t xml:space="preserve">hen </w:t>
      </w:r>
      <w:r w:rsidR="00D015AB">
        <w:t xml:space="preserve">the </w:t>
      </w:r>
      <w:r w:rsidR="001E5ADF">
        <w:t>marijuana training aid mimic, composed of a 1:1 mixture of limonene</w:t>
      </w:r>
      <w:r w:rsidR="002F4349">
        <w:t xml:space="preserve"> and caryophyllene, was hidden f</w:t>
      </w:r>
      <w:r w:rsidR="001E5ADF">
        <w:t>o</w:t>
      </w:r>
      <w:r w:rsidR="002F4349">
        <w:t>r</w:t>
      </w:r>
      <w:r w:rsidR="001E5ADF">
        <w:t xml:space="preserve"> certified detection canines to search, 66% either alerted or showed interest. Since marijuana is a natural harvested product, there are variables that were not considered due to unavailability on origins information. </w:t>
      </w:r>
      <w:r w:rsidR="0020407D" w:rsidRPr="0020407D">
        <w:t>Although plants can be identical in color and shape they may not produce the same odor because of the large diversity of volatile compounds, and their relative abundance and interactions that vary depending on where it is grown and the environmental conditions associated with it</w:t>
      </w:r>
      <w:r w:rsidR="00837A80">
        <w:t xml:space="preserve"> </w:t>
      </w:r>
      <w:r w:rsidR="00837A80">
        <w:fldChar w:fldCharType="begin"/>
      </w:r>
      <w:r w:rsidR="00310601">
        <w:instrText xml:space="preserve"> ADDIN REFMGR.CITE &lt;Refman&gt;&lt;Cite&gt;&lt;Author&gt;Scientific America&lt;/Author&gt;&lt;Year&gt;2016&lt;/Year&gt;&lt;RecNum&gt;179&lt;/RecNum&gt;&lt;IDText&gt;Why do flowers have scent?&lt;/IDText&gt;&lt;MDL Ref_Type="Online Source"&gt;&lt;Ref_Type&gt;Online Source&lt;/Ref_Type&gt;&lt;Ref_ID&gt;179&lt;/Ref_ID&gt;&lt;Title_Primary&gt;Why do flowers have scent?&lt;/Title_Primary&gt;&lt;Authors_Primary&gt;Scientific America&lt;/Authors_Primary&gt;&lt;Date_Primary&gt;2016&lt;/Date_Primary&gt;&lt;Reprint&gt;Not in File&lt;/Reprint&gt;&lt;Web_URL&gt;&lt;f name="Times New Roman"&gt;&lt;u&gt;www.scientificamerican.com/article/why-do-flowers-have-scent&lt;/u&gt;&lt;/f&gt;&lt;/Web_URL&gt;&lt;ZZ_WorkformID&gt;31&lt;/ZZ_WorkformID&gt;&lt;/MDL&gt;&lt;/Cite&gt;&lt;/Refman&gt;</w:instrText>
      </w:r>
      <w:r w:rsidR="00837A80">
        <w:fldChar w:fldCharType="separate"/>
      </w:r>
      <w:r w:rsidR="00CD6E4D">
        <w:rPr>
          <w:noProof/>
        </w:rPr>
        <w:t>(161)</w:t>
      </w:r>
      <w:r w:rsidR="00837A80">
        <w:fldChar w:fldCharType="end"/>
      </w:r>
      <w:r w:rsidR="0020407D" w:rsidRPr="0020407D">
        <w:t xml:space="preserve">. </w:t>
      </w:r>
      <w:r w:rsidR="001E5ADF" w:rsidRPr="0020407D">
        <w:t xml:space="preserve">In </w:t>
      </w:r>
      <w:r w:rsidR="001E5ADF">
        <w:t xml:space="preserve">the past a mixture of 50 µL each of five compounds: α-pinene, β-pinene, myrcene, limonene, and β-caryophyllene was presented to canines for </w:t>
      </w:r>
      <w:r w:rsidR="00ED629F">
        <w:t>detection</w:t>
      </w:r>
      <w:r w:rsidR="001E5ADF">
        <w:t xml:space="preserve"> </w:t>
      </w:r>
      <w:r w:rsidR="00ED629F">
        <w:t>but no alert</w:t>
      </w:r>
      <w:r w:rsidR="005A6EA3">
        <w:t xml:space="preserve"> was </w:t>
      </w:r>
      <w:r w:rsidR="005A6EA3">
        <w:lastRenderedPageBreak/>
        <w:t xml:space="preserve">accomplished </w:t>
      </w:r>
      <w:r w:rsidR="005A6EA3">
        <w:fldChar w:fldCharType="begin"/>
      </w:r>
      <w:r w:rsidR="00310601">
        <w:instrText xml:space="preserve"> ADDIN REFMGR.CITE &lt;Refman&gt;&lt;Cite&gt;&lt;Author&gt;Macias&lt;/Author&gt;&lt;Year&gt;2008&lt;/Year&gt;&lt;RecNum&gt;7&lt;/RecNum&gt;&lt;IDText&gt;A comparison of real versus simulated contraband VOCs for reliable detector dog training utilizing SPME-GC-MS&lt;/IDText&gt;&lt;MDL Ref_Type="Journal"&gt;&lt;Ref_Type&gt;Journal&lt;/Ref_Type&gt;&lt;Ref_ID&gt;7&lt;/Ref_ID&gt;&lt;Title_Primary&gt;A comparison of real versus simulated contraband VOCs for reliable detector dog training utilizing SPME-GC-MS&lt;/Title_Primary&gt;&lt;Authors_Primary&gt;Macias,M.S.&lt;/Authors_Primary&gt;&lt;Authors_Primary&gt;Harper,R.J.&lt;/Authors_Primary&gt;&lt;Authors_Primary&gt;Furton,K.G.&lt;/Authors_Primary&gt;&lt;Date_Primary&gt;2008&lt;/Date_Primary&gt;&lt;Reprint&gt;Not in File&lt;/Reprint&gt;&lt;Start_Page&gt;16&lt;/Start_Page&gt;&lt;Periodical&gt;American laboratory&lt;/Periodical&gt;&lt;Volume&gt;40&lt;/Volume&gt;&lt;Issue&gt;1&lt;/Issue&gt;&lt;Publisher&gt;THE ROYAL SOCIETY OF CHEMISTRY&lt;/Publisher&gt;&lt;ISSN_ISBN&gt;0044-7749&lt;/ISSN_ISBN&gt;&lt;ZZ_JournalStdAbbrev&gt;&lt;f name="System"&gt;American laboratory&lt;/f&gt;&lt;/ZZ_JournalStdAbbrev&gt;&lt;ZZ_WorkformID&gt;1&lt;/ZZ_WorkformID&gt;&lt;/MDL&gt;&lt;/Cite&gt;&lt;/Refman&gt;</w:instrText>
      </w:r>
      <w:r w:rsidR="005A6EA3">
        <w:fldChar w:fldCharType="separate"/>
      </w:r>
      <w:r w:rsidR="00540861">
        <w:rPr>
          <w:noProof/>
        </w:rPr>
        <w:t>(9)</w:t>
      </w:r>
      <w:r w:rsidR="005A6EA3">
        <w:fldChar w:fldCharType="end"/>
      </w:r>
      <w:r w:rsidR="005A6EA3">
        <w:t>. It has a</w:t>
      </w:r>
      <w:r w:rsidR="002F4349">
        <w:t>lso been suggested that caryophy</w:t>
      </w:r>
      <w:r w:rsidR="005A6EA3">
        <w:t>llene could be responsible for the alert response of canines but when this compound by itself was tested</w:t>
      </w:r>
      <w:r w:rsidR="00785EE6">
        <w:t>,</w:t>
      </w:r>
      <w:r w:rsidR="005A6EA3">
        <w:t xml:space="preserve"> less than 90% was also obtained. </w:t>
      </w:r>
      <w:r w:rsidR="00935701">
        <w:t>Therefore, modification on the ratios</w:t>
      </w:r>
      <w:r w:rsidR="004212CA">
        <w:t>,</w:t>
      </w:r>
      <w:r w:rsidR="00935701">
        <w:t xml:space="preserve"> recipe </w:t>
      </w:r>
      <w:r w:rsidR="004212CA">
        <w:t xml:space="preserve">and compounds that are not terpenes but may contribute to the odor released from marijuana </w:t>
      </w:r>
      <w:r w:rsidR="00935701">
        <w:t>must be considered. Now, different comestible products known to release</w:t>
      </w:r>
      <w:r w:rsidR="004212CA">
        <w:t xml:space="preserve"> similar</w:t>
      </w:r>
      <w:r w:rsidR="00935701">
        <w:t xml:space="preserve"> terpenes as marijuana were tested to discard the statement that canines may alert to comestible products since some share the same compounds as </w:t>
      </w:r>
      <w:r w:rsidR="004212CA">
        <w:t>the illicit substance.</w:t>
      </w:r>
      <w:r w:rsidR="00935701">
        <w:t xml:space="preserve"> But canines discrimination power is high enough to differentiate between a single compound and a pool of compound containing the target chemical. For this reason, when canines’ proficiency was evaluated, none of the canines who participated demonstrated any sort of interest on lemon peel or ground pepper both known to release terpenes. </w:t>
      </w:r>
    </w:p>
    <w:p w14:paraId="5F894C0F" w14:textId="3C162362" w:rsidR="00477446" w:rsidRPr="00477446" w:rsidRDefault="004212CA" w:rsidP="00733966">
      <w:r>
        <w:t xml:space="preserve">The same approach was considered for heroin. To validate the </w:t>
      </w:r>
      <w:r w:rsidR="006B1A13">
        <w:t>training aid mimic for heroin, a</w:t>
      </w:r>
      <w:r w:rsidR="005144A3">
        <w:t xml:space="preserve"> set of ORTs</w:t>
      </w:r>
      <w:r w:rsidR="00FB0A1E">
        <w:t xml:space="preserve"> varying in the location, date, and amount of training aid,</w:t>
      </w:r>
      <w:r w:rsidR="005144A3">
        <w:t xml:space="preserve"> were performed to demonstrate the functionality when presented to </w:t>
      </w:r>
      <w:r w:rsidR="00971D46">
        <w:t>canines</w:t>
      </w:r>
      <w:r w:rsidR="005144A3">
        <w:t xml:space="preserve">. </w:t>
      </w:r>
      <w:r w:rsidR="00971D46">
        <w:t>Thirty grams of heroin training aid mimic were separated into 3 bags containing 10 g each. To simulate canine training scenarios, d</w:t>
      </w:r>
      <w:r w:rsidR="00E3134E">
        <w:t>ifferent amounts</w:t>
      </w:r>
      <w:r w:rsidR="00971D46">
        <w:t xml:space="preserve"> of heroin training aid mimic</w:t>
      </w:r>
      <w:r w:rsidR="00E3134E">
        <w:t xml:space="preserve"> were</w:t>
      </w:r>
      <w:r w:rsidR="00971D46">
        <w:t xml:space="preserve"> presented to the canines. When searching, detector canines showed no problem in finding the aids regardless of the amount (10, 20 or 30 g)</w:t>
      </w:r>
      <w:r w:rsidR="00FB0A1E">
        <w:t xml:space="preserve"> over a 9 </w:t>
      </w:r>
      <w:r w:rsidR="00ED629F">
        <w:t>week</w:t>
      </w:r>
      <w:r w:rsidR="00FB0A1E">
        <w:t xml:space="preserve"> period w</w:t>
      </w:r>
      <w:r w:rsidR="00ED629F">
        <w:t>h</w:t>
      </w:r>
      <w:r w:rsidR="00FB0A1E">
        <w:t xml:space="preserve">ere the training aids were never changed but kept in a 8 oz jar to avoid any sort of contamination and to preserve the odor. Out of 12 canines, an average of 100% alerted to the aid as well as the positive control (heroin). This demonstrates that the combination of odorants suggested to be responsible of the alert response from canines have been satisfactory. Also, to demonstrate that the use of a target compound that is shared by commercially available product does not implicate </w:t>
      </w:r>
      <w:r w:rsidR="00FB0A1E">
        <w:lastRenderedPageBreak/>
        <w:t>that canines will false alert, a second set of ORTs were performed. Bayer</w:t>
      </w:r>
      <w:r w:rsidR="00FB0A1E">
        <w:rPr>
          <w:rFonts w:cs="Times New Roman"/>
        </w:rPr>
        <w:t>®</w:t>
      </w:r>
      <w:r w:rsidR="00FB0A1E">
        <w:t xml:space="preserve"> and distilled vinegar were tested for this purpose and no canines alerted to any of them while only one canines showed interest. This pro</w:t>
      </w:r>
      <w:r w:rsidR="00ED629F">
        <w:t>ves</w:t>
      </w:r>
      <w:r w:rsidR="00FB0A1E">
        <w:t xml:space="preserve"> once again, canines</w:t>
      </w:r>
      <w:r w:rsidR="00E8237F">
        <w:t>’</w:t>
      </w:r>
      <w:r w:rsidR="00601448">
        <w:t xml:space="preserve"> field accuracy and</w:t>
      </w:r>
      <w:r w:rsidR="00FB0A1E">
        <w:t xml:space="preserve"> discrimination power</w:t>
      </w:r>
      <w:r w:rsidR="00E8237F">
        <w:t>.</w:t>
      </w:r>
    </w:p>
    <w:p w14:paraId="27C6A970" w14:textId="06C97555" w:rsidR="009C6342" w:rsidRPr="00927CC8" w:rsidRDefault="0013461B" w:rsidP="009C6342">
      <w:pPr>
        <w:pStyle w:val="Heading1"/>
      </w:pPr>
      <w:bookmarkStart w:id="234" w:name="_Toc467151419"/>
      <w:r w:rsidRPr="00927CC8">
        <w:t xml:space="preserve">TASK 6. </w:t>
      </w:r>
      <w:r w:rsidR="009C6342" w:rsidRPr="00927CC8">
        <w:t>TRAINING AIDS DEVELOPMENT ALTERNATIVE</w:t>
      </w:r>
      <w:r w:rsidRPr="00927CC8">
        <w:t xml:space="preserve"> FOR NEWLY DESIGN SUBSTANCES</w:t>
      </w:r>
      <w:bookmarkEnd w:id="234"/>
    </w:p>
    <w:p w14:paraId="64F6586C" w14:textId="77777777" w:rsidR="009C6342" w:rsidRDefault="009C6342" w:rsidP="00E402B1">
      <w:pPr>
        <w:pStyle w:val="Heading2"/>
      </w:pPr>
      <w:bookmarkStart w:id="235" w:name="_Toc467151420"/>
      <w:r>
        <w:t>Introduction</w:t>
      </w:r>
      <w:bookmarkEnd w:id="235"/>
    </w:p>
    <w:p w14:paraId="411DE537" w14:textId="012D49EF" w:rsidR="005D10C4" w:rsidRDefault="005D10C4" w:rsidP="007D2EC4">
      <w:r>
        <w:t>Despite advantages of instrumental detection to date, canines continue to be an essential and primary source for the rapid detection of explosives since there is nothing as yet that compar</w:t>
      </w:r>
      <w:r w:rsidR="004A1AC1">
        <w:t xml:space="preserve">es to canines’ </w:t>
      </w:r>
      <w:r w:rsidR="002106DA">
        <w:t xml:space="preserve">olfactory </w:t>
      </w:r>
      <w:r w:rsidR="004A1AC1">
        <w:t xml:space="preserve">capabilities </w:t>
      </w:r>
      <w:r w:rsidR="004A1AC1">
        <w:fldChar w:fldCharType="begin">
          <w:fldData xml:space="preserve">PFJlZm1hbj48Q2l0ZT48QXV0aG9yPk1vb3JlPC9BdXRob3I+PFllYXI+MjAwNDwvWWVhcj48UmVj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</w:fldData>
        </w:fldChar>
      </w:r>
      <w:r w:rsidR="00310601">
        <w:instrText xml:space="preserve"> ADDIN REFMGR.CITE </w:instrText>
      </w:r>
      <w:r w:rsidR="00310601">
        <w:fldChar w:fldCharType="begin">
          <w:fldData xml:space="preserve">PFJlZm1hbj48Q2l0ZT48QXV0aG9yPk1vb3JlPC9BdXRob3I+PFllYXI+MjAwNDwvWWVhcj48UmVj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</w:fldData>
        </w:fldChar>
      </w:r>
      <w:r w:rsidR="00310601">
        <w:instrText xml:space="preserve"> ADDIN EN.CITE.DATA </w:instrText>
      </w:r>
      <w:r w:rsidR="00310601">
        <w:fldChar w:fldCharType="end"/>
      </w:r>
      <w:r w:rsidR="004A1AC1">
        <w:fldChar w:fldCharType="separate"/>
      </w:r>
      <w:r w:rsidR="00CD6E4D">
        <w:rPr>
          <w:noProof/>
        </w:rPr>
        <w:t>(7,8,162)</w:t>
      </w:r>
      <w:r w:rsidR="004A1AC1">
        <w:fldChar w:fldCharType="end"/>
      </w:r>
      <w:r>
        <w:t>. The growing threat of improvised explosives has created a worldwide concern and emphasized the requirement of a greater spectra of training aids that cover a wider range of currently available explosives. High sensitive methods that have potential to alleviate this issue are observed in the area of rem</w:t>
      </w:r>
      <w:r w:rsidR="004A1AC1">
        <w:t xml:space="preserve">ote detection of explosives </w:t>
      </w:r>
      <w:r w:rsidR="004A1AC1">
        <w:fldChar w:fldCharType="begin"/>
      </w:r>
      <w:r w:rsidR="00310601">
        <w:instrText xml:space="preserve"> ADDIN REFMGR.CITE &lt;Refman&gt;&lt;Cite&gt;&lt;Author&gt;Pastel&lt;/Author&gt;&lt;Year&gt;2000&lt;/Year&gt;&lt;RecNum&gt;31&lt;/RecNum&gt;&lt;IDText&gt;Spectral differentiation of trace concentrations of NO2 from NO by laser photofragmentation with fragment ionization at 226 and 452 nm: quantitative analysis of NO-NO 2 mixtures&lt;/IDText&gt;&lt;MDL Ref_Type="Journal"&gt;&lt;Ref_Type&gt;Journal&lt;/Ref_Type&gt;&lt;Ref_ID&gt;31&lt;/Ref_ID&gt;&lt;Title_Primary&gt;Spectral differentiation of trace concentrations of NO2 from NO by laser photofragmentation with fragment ionization at 226 and 452 nm: quantitative analysis of NO&lt;f name="Symbol"&gt;-&lt;/f&gt;NO 2 mixtures&lt;/Title_Primary&gt;&lt;Authors_Primary&gt;Pastel,R.L.&lt;/Authors_Primary&gt;&lt;Authors_Primary&gt;Sausa,R.C.&lt;/Authors_Primary&gt;&lt;Date_Primary&gt;2000&lt;/Date_Primary&gt;&lt;Reprint&gt;Not in File&lt;/Reprint&gt;&lt;Start_Page&gt;2487&lt;/Start_Page&gt;&lt;End_Page&gt;2495&lt;/End_Page&gt;&lt;Periodical&gt;Applied optics&lt;/Periodical&gt;&lt;Volume&gt;39&lt;/Volume&gt;&lt;Issue&gt;15&lt;/Issue&gt;&lt;Publisher&gt;Optical Society of America&lt;/Publisher&gt;&lt;ISSN_ISBN&gt;1539-4522&lt;/ISSN_ISBN&gt;&lt;ZZ_JournalStdAbbrev&gt;&lt;f name="System"&gt;Applied optics&lt;/f&gt;&lt;/ZZ_JournalStdAbbrev&gt;&lt;ZZ_WorkformID&gt;1&lt;/ZZ_WorkformID&gt;&lt;/MDL&gt;&lt;/Cite&gt;&lt;Cite&gt;&lt;Author&gt;Ledingham&lt;/Author&gt;&lt;Year&gt;1995&lt;/Year&gt;&lt;RecNum&gt;28&lt;/RecNum&gt;&lt;IDText&gt;The use of lasers to detect strategic and environmentally sensitive materials&lt;/IDText&gt;&lt;MDL Ref_Type="Journal"&gt;&lt;Ref_Type&gt;Journal&lt;/Ref_Type&gt;&lt;Ref_ID&gt;28&lt;/Ref_ID&gt;&lt;Title_Primary&gt;The use of lasers to detect strategic and environmentally sensitive materials&lt;/Title_Primary&gt;&lt;Authors_Primary&gt;Ledingham,K.W.D.&lt;/Authors_Primary&gt;&lt;Date_Primary&gt;1995&lt;/Date_Primary&gt;&lt;Reprint&gt;Not in File&lt;/Reprint&gt;&lt;Start_Page&gt;100&lt;/Start_Page&gt;&lt;Periodical&gt;Physica Scripta&lt;/Periodical&gt;&lt;Volume&gt;1995&lt;/Volume&gt;&lt;Issue&gt;T58&lt;/Issue&gt;&lt;Publisher&gt;IOP Publishing&lt;/Publisher&gt;&lt;ISSN_ISBN&gt;1402-4896&lt;/ISSN_ISBN&gt;&lt;ZZ_JournalStdAbbrev&gt;&lt;f name="System"&gt;Physica Scripta&lt;/f&gt;&lt;/ZZ_JournalStdAbbrev&gt;&lt;ZZ_WorkformID&gt;1&lt;/ZZ_WorkformID&gt;&lt;/MDL&gt;&lt;/Cite&gt;&lt;/Refman&gt;</w:instrText>
      </w:r>
      <w:r w:rsidR="004A1AC1">
        <w:fldChar w:fldCharType="separate"/>
      </w:r>
      <w:r w:rsidR="003F5D42">
        <w:rPr>
          <w:noProof/>
        </w:rPr>
        <w:t>(44,127)</w:t>
      </w:r>
      <w:r w:rsidR="004A1AC1">
        <w:fldChar w:fldCharType="end"/>
      </w:r>
      <w:r>
        <w:t>. In remote detection, the personnel performing explosives screening maintain a safe distance from the item being screened, but the</w:t>
      </w:r>
      <w:r w:rsidR="004A1AC1">
        <w:t xml:space="preserve"> screening equipment does not </w:t>
      </w:r>
      <w:r w:rsidR="004A1AC1">
        <w:fldChar w:fldCharType="begin"/>
      </w:r>
      <w:r w:rsidR="00310601">
        <w:instrText xml:space="preserve"> ADDIN REFMGR.CITE &lt;Refman&gt;&lt;Cite&gt;&lt;Author&gt;Parmeter&lt;/Author&gt;&lt;Year&gt;2004&lt;/Year&gt;&lt;RecNum&gt;32&lt;/RecNum&gt;&lt;IDText&gt;The challenge of standoff explosives detection&lt;/IDText&gt;&lt;MDL Ref_Type="Conference Proceeding"&gt;&lt;Ref_Type&gt;Conference Proceeding&lt;/Ref_Type&gt;&lt;Ref_ID&gt;32&lt;/Ref_ID&gt;&lt;Title_Primary&gt;The challenge of standoff explosives detection&lt;/Title_Primary&gt;&lt;Authors_Primary&gt;Parmeter,J.E.&lt;/Authors_Primary&gt;&lt;Date_Primary&gt;2004&lt;/Date_Primary&gt;&lt;Reprint&gt;Not in File&lt;/Reprint&gt;&lt;Start_Page&gt;355&lt;/Start_Page&gt;&lt;End_Page&gt;358&lt;/End_Page&gt;&lt;Periodical&gt;Security Technology, 2004.38th Annual 2004 International Carnahan Conference on&lt;/Periodical&gt;&lt;Publisher&gt;IEEE&lt;/Publisher&gt;&lt;ISSN_ISBN&gt;0780385063&lt;/ISSN_ISBN&gt;&lt;ZZ_JournalStdAbbrev&gt;&lt;f name="System"&gt;Security Technology, 2004.38th Annual 2004 International Carnahan Conference on&lt;/f&gt;&lt;/ZZ_JournalStdAbbrev&gt;&lt;ZZ_WorkformID&gt;12&lt;/ZZ_WorkformID&gt;&lt;/MDL&gt;&lt;/Cite&gt;&lt;/Refman&gt;</w:instrText>
      </w:r>
      <w:r w:rsidR="004A1AC1">
        <w:fldChar w:fldCharType="separate"/>
      </w:r>
      <w:r w:rsidR="003F5D42">
        <w:rPr>
          <w:noProof/>
        </w:rPr>
        <w:t>(128)</w:t>
      </w:r>
      <w:r w:rsidR="004A1AC1">
        <w:fldChar w:fldCharType="end"/>
      </w:r>
      <w:r>
        <w:t xml:space="preserve">. The technique is more commonly applied for explosive scent tracing in landmines and has witnessed a fruitful area of research. The </w:t>
      </w:r>
      <w:r w:rsidR="002106DA">
        <w:t>uses of various pumping systems to extract</w:t>
      </w:r>
      <w:r>
        <w:t xml:space="preserve"> the air above sus</w:t>
      </w:r>
      <w:r w:rsidR="002106DA">
        <w:t>pected explosive-containing substance</w:t>
      </w:r>
      <w:r>
        <w:t xml:space="preserve"> has allowed </w:t>
      </w:r>
      <w:r w:rsidR="002106DA">
        <w:t>these samples to then</w:t>
      </w:r>
      <w:r>
        <w:t xml:space="preserve"> be presented to trained canines </w:t>
      </w:r>
      <w:r w:rsidR="000A1294">
        <w:fldChar w:fldCharType="begin"/>
      </w:r>
      <w:r w:rsidR="00310601">
        <w:instrText xml:space="preserve"> ADDIN REFMGR.CITE &lt;Refman&gt;&lt;Cite&gt;&lt;Author&gt;Verhagen&lt;/Author&gt;&lt;Year&gt;2003&lt;/Year&gt;&lt;RecNum&gt;127&lt;/RecNum&gt;&lt;IDText&gt;Preliminary results on the use of Cricetomys rats as indicators of buried explosives in field conditions&lt;/IDText&gt;&lt;MDL Ref_Type="Journal"&gt;&lt;Ref_Type&gt;Journal&lt;/Ref_Type&gt;&lt;Ref_ID&gt;127&lt;/Ref_ID&gt;&lt;Title_Primary&gt;Preliminary results on the use of Cricetomys rats as indicators of buried explosives in field conditions&lt;/Title_Primary&gt;&lt;Authors_Primary&gt;Verhagen,R.&lt;/Authors_Primary&gt;&lt;Authors_Primary&gt;Cox,C.&lt;/Authors_Primary&gt;&lt;Authors_Primary&gt;Machangu,R.&lt;/Authors_Primary&gt;&lt;Authors_Primary&gt;Weetjens,B.&lt;/Authors_Primary&gt;&lt;Authors_Primary&gt;Billet,M.&lt;/Authors_Primary&gt;&lt;Date_Primary&gt;2003&lt;/Date_Primary&gt;&lt;Keywords&gt;Explosives&lt;/Keywords&gt;&lt;Reprint&gt;Not in File&lt;/Reprint&gt;&lt;Start_Page&gt;175&lt;/Start_Page&gt;&lt;End_Page&gt;193&lt;/End_Page&gt;&lt;Periodical&gt;Mine detection dogs: training operations and odour detection.Geneva: Geneva International Centre for Humanitarian Demining&lt;/Periodical&gt;&lt;ZZ_JournalStdAbbrev&gt;&lt;f name="System"&gt;Mine detection dogs: training operations and odour detection.Geneva: Geneva International Centre for Humanitarian Demining&lt;/f&gt;&lt;/ZZ_JournalStdAbbrev&gt;&lt;ZZ_WorkformID&gt;1&lt;/ZZ_WorkformID&gt;&lt;/MDL&gt;&lt;/Cite&gt;&lt;/Refman&gt;</w:instrText>
      </w:r>
      <w:r w:rsidR="000A1294">
        <w:fldChar w:fldCharType="separate"/>
      </w:r>
      <w:r w:rsidR="003F5D42">
        <w:rPr>
          <w:noProof/>
        </w:rPr>
        <w:t>(90)</w:t>
      </w:r>
      <w:r w:rsidR="000A1294">
        <w:fldChar w:fldCharType="end"/>
      </w:r>
      <w:r w:rsidR="007D2EC4">
        <w:t xml:space="preserve"> for detection purposes </w:t>
      </w:r>
      <w:r w:rsidR="004A1AC1">
        <w:fldChar w:fldCharType="begin"/>
      </w:r>
      <w:r w:rsidR="00310601">
        <w:instrText xml:space="preserve"> ADDIN REFMGR.CITE &lt;Refman&gt;&lt;Cite&gt;&lt;Author&gt;Fjellanger&lt;/Author&gt;&lt;Year&gt;2002&lt;/Year&gt;&lt;RecNum&gt;34&lt;/RecNum&gt;&lt;IDText&gt;A training program for filter-search mine detection dogs&lt;/IDText&gt;&lt;MDL Ref_Type="Journal"&gt;&lt;Ref_Type&gt;Journal&lt;/Ref_Type&gt;&lt;Ref_ID&gt;34&lt;/Ref_ID&gt;&lt;Title_Primary&gt;A training program for filter-search mine detection dogs&lt;/Title_Primary&gt;&lt;Authors_Primary&gt;Fjellanger,R.&lt;/Authors_Primary&gt;&lt;Authors_Primary&gt;Andersen,E.K.&lt;/Authors_Primary&gt;&lt;Authors_Primary&gt;McLean,I.&lt;/Authors_Primary&gt;&lt;Date_Primary&gt;2002&lt;/Date_Primary&gt;&lt;Reprint&gt;Not in File&lt;/Reprint&gt;&lt;Periodical&gt;International Journal of Comparative Psychology&lt;/Periodical&gt;&lt;Volume&gt;15&lt;/Volume&gt;&lt;Issue&gt;4&lt;/Issue&gt;&lt;ISSN_ISBN&gt;2168-3344&lt;/ISSN_ISBN&gt;&lt;ZZ_JournalStdAbbrev&gt;&lt;f name="System"&gt;International Journal of Comparative Psychology&lt;/f&gt;&lt;/ZZ_JournalStdAbbrev&gt;&lt;ZZ_WorkformID&gt;1&lt;/ZZ_WorkformID&gt;&lt;/MDL&gt;&lt;/Cite&gt;&lt;/Refman&gt;</w:instrText>
      </w:r>
      <w:r w:rsidR="004A1AC1">
        <w:fldChar w:fldCharType="separate"/>
      </w:r>
      <w:r w:rsidR="00CD6E4D">
        <w:rPr>
          <w:noProof/>
        </w:rPr>
        <w:t>(163)</w:t>
      </w:r>
      <w:r w:rsidR="004A1AC1">
        <w:fldChar w:fldCharType="end"/>
      </w:r>
      <w:r>
        <w:t>. Based on the biological detector response, responders can then search more thoroughly for security controls. Of importance in this line of work then, is the concept of optimal odor availability in any given situation when perfor</w:t>
      </w:r>
      <w:r w:rsidR="007D2EC4">
        <w:t xml:space="preserve">ming these sampling methods </w:t>
      </w:r>
      <w:r w:rsidR="007D2EC4">
        <w:fldChar w:fldCharType="begin">
          <w:fldData xml:space="preserve">PFJlZm1hbj48Q2l0ZT48QXV0aG9yPkxvdHNwZWljaDwvQXV0aG9yPjxZZWFyPjIwMTI8L1llYXI+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</w:fldData>
        </w:fldChar>
      </w:r>
      <w:r w:rsidR="00310601">
        <w:instrText xml:space="preserve"> ADDIN REFMGR.CITE </w:instrText>
      </w:r>
      <w:r w:rsidR="00310601">
        <w:fldChar w:fldCharType="begin">
          <w:fldData xml:space="preserve">PFJlZm1hbj48Q2l0ZT48QXV0aG9yPkxvdHNwZWljaDwvQXV0aG9yPjxZZWFyPjIwMTI8L1llYXI+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</w:fldData>
        </w:fldChar>
      </w:r>
      <w:r w:rsidR="00310601">
        <w:instrText xml:space="preserve"> ADDIN EN.CITE.DATA </w:instrText>
      </w:r>
      <w:r w:rsidR="00310601">
        <w:fldChar w:fldCharType="end"/>
      </w:r>
      <w:r w:rsidR="007D2EC4">
        <w:fldChar w:fldCharType="separate"/>
      </w:r>
      <w:r w:rsidR="00CD6E4D">
        <w:rPr>
          <w:noProof/>
        </w:rPr>
        <w:t>(164,165)</w:t>
      </w:r>
      <w:r w:rsidR="007D2EC4">
        <w:fldChar w:fldCharType="end"/>
      </w:r>
      <w:r>
        <w:t xml:space="preserve">. It is crucial to effectively optimize the collection method in </w:t>
      </w:r>
      <w:r>
        <w:lastRenderedPageBreak/>
        <w:t xml:space="preserve">addition to monitor and measure the amounts of detectable explosive vapors in remote sampling schemes and further yet monitor confinement in terms of dissipation and persistence rates. Very little work has investigated how long a target explosive volatile lasts on the collection medium after the material has been exposed via a non-contact approach to the explosive odor source. </w:t>
      </w:r>
    </w:p>
    <w:p w14:paraId="32EF3BA2" w14:textId="77777777" w:rsidR="005D10C4" w:rsidRDefault="005D10C4" w:rsidP="005D10C4">
      <w:r>
        <w:t xml:space="preserve">The collection device in this study is a non-commercially available prototype that includes a user-friendly interface, a durable lightweight body, internal power supply and a design to minimize cross contamination. The system includes a leaf attached mechanism, allowing the user to open and close the attachment to hold the gauze pad in place. The device contains a digital display that allows the user to monitor the battery life, control the airflow speed and collection time by navigating the selection menu using a keyboard. The device is a portable vacuum that, when swept over the explosive of interest, draws air toward the device, collecting any volatile organic compounds (VOCs) present onto the adsorbent material. The collection material can then be potentially presented to the canine for training or returned to a laboratory for analysis. The ease of use and portability of the system allows for its deployment in field operations, which yields to the potential expansion of its use in other areas of critical need for homeland security and national interest. The use of a portable non-contact collection system seeks to facilitate the creation of training aids not only for those explosives that are currently available but also for the ever evolving explosive recipes encountered in military operations.  </w:t>
      </w:r>
    </w:p>
    <w:p w14:paraId="1ECF88B9" w14:textId="6618A784" w:rsidR="005D10C4" w:rsidRDefault="005D10C4" w:rsidP="005D10C4">
      <w:r>
        <w:t>The exact composition of canine training aids is a pivotal area in optimal explosive detection efforts and has thus seen an a</w:t>
      </w:r>
      <w:r w:rsidR="007D2EC4">
        <w:t xml:space="preserve">ctive growth in research </w:t>
      </w:r>
      <w:r w:rsidR="007D2EC4">
        <w:fldChar w:fldCharType="begin">
          <w:fldData xml:space="preserve">PFJlZm1hbj48Q2l0ZT48QXV0aG9yPk94bGV5PC9BdXRob3I+PFllYXI+MjAxNTwvWWVhcj48UmVj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</w:fldData>
        </w:fldChar>
      </w:r>
      <w:r w:rsidR="00310601">
        <w:instrText xml:space="preserve"> ADDIN REFMGR.CITE </w:instrText>
      </w:r>
      <w:r w:rsidR="00310601">
        <w:fldChar w:fldCharType="begin">
          <w:fldData xml:space="preserve">PFJlZm1hbj48Q2l0ZT48QXV0aG9yPk94bGV5PC9BdXRob3I+PFllYXI+MjAxNTwvWWVhcj48UmVj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</w:fldData>
        </w:fldChar>
      </w:r>
      <w:r w:rsidR="00310601">
        <w:instrText xml:space="preserve"> ADDIN EN.CITE.DATA </w:instrText>
      </w:r>
      <w:r w:rsidR="00310601">
        <w:fldChar w:fldCharType="end"/>
      </w:r>
      <w:r w:rsidR="007D2EC4">
        <w:fldChar w:fldCharType="separate"/>
      </w:r>
      <w:r w:rsidR="00CD6E4D">
        <w:rPr>
          <w:noProof/>
        </w:rPr>
        <w:t>(56,166-168)</w:t>
      </w:r>
      <w:r w:rsidR="007D2EC4">
        <w:fldChar w:fldCharType="end"/>
      </w:r>
      <w:r>
        <w:t>. The target compounds considered unique to identify each explosive family are detailed in (</w:t>
      </w:r>
      <w:r>
        <w:fldChar w:fldCharType="begin"/>
      </w:r>
      <w:r>
        <w:instrText xml:space="preserve"> REF _Ref454187882 \h </w:instrText>
      </w:r>
      <w:r>
        <w:fldChar w:fldCharType="separate"/>
      </w:r>
      <w:r w:rsidR="0053144D">
        <w:t xml:space="preserve">Table </w:t>
      </w:r>
      <w:r w:rsidR="0053144D">
        <w:rPr>
          <w:noProof/>
        </w:rPr>
        <w:t>24</w:t>
      </w:r>
      <w:r>
        <w:fldChar w:fldCharType="end"/>
      </w:r>
      <w:r>
        <w:t xml:space="preserve">). </w:t>
      </w:r>
      <w:r>
        <w:lastRenderedPageBreak/>
        <w:t xml:space="preserve">Depending on the volatility and chemical structure is the ease of collection however, after the collection the persistence of odor is known to change over the time scale of minutes (14). Therefore, dynamic monitoring of these compounds can help determine the dissipation of the scent but also, how different storage containers impact the preservation of odor after having been dynamically collected. </w:t>
      </w:r>
    </w:p>
    <w:p w14:paraId="1ABCF701" w14:textId="77777777" w:rsidR="005D10C4" w:rsidRDefault="005D10C4" w:rsidP="005D10C4"/>
    <w:p w14:paraId="5E5C9403" w14:textId="29C7AB13" w:rsidR="005D10C4" w:rsidRDefault="005D10C4" w:rsidP="005D10C4">
      <w:pPr>
        <w:pStyle w:val="Caption"/>
        <w:keepNext/>
      </w:pPr>
      <w:bookmarkStart w:id="236" w:name="_Ref454187882"/>
      <w:bookmarkStart w:id="237" w:name="_Toc467151322"/>
      <w:r>
        <w:t xml:space="preserve">Table </w:t>
      </w:r>
      <w:fldSimple w:instr=" SEQ Table \* ARABIC ">
        <w:r w:rsidR="0053144D">
          <w:rPr>
            <w:noProof/>
          </w:rPr>
          <w:t>24</w:t>
        </w:r>
      </w:fldSimple>
      <w:bookmarkEnd w:id="236"/>
      <w:r w:rsidR="00EA0FD1">
        <w:t>. Target Compound per Explosive F</w:t>
      </w:r>
      <w:r>
        <w:t>amily</w:t>
      </w:r>
      <w:bookmarkEnd w:id="237"/>
    </w:p>
    <w:tbl>
      <w:tblPr>
        <w:tblStyle w:val="TableGrid"/>
        <w:tblW w:w="891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664"/>
        <w:gridCol w:w="2250"/>
      </w:tblGrid>
      <w:tr w:rsidR="005D10C4" w:rsidRPr="00DC75B1" w14:paraId="4F43122A" w14:textId="77777777" w:rsidTr="005D10C4">
        <w:trPr>
          <w:trHeight w:val="432"/>
        </w:trPr>
        <w:tc>
          <w:tcPr>
            <w:tcW w:w="2996" w:type="dxa"/>
            <w:tcBorders>
              <w:top w:val="single" w:sz="4" w:space="0" w:color="auto"/>
              <w:bottom w:val="single" w:sz="4" w:space="0" w:color="auto"/>
            </w:tcBorders>
            <w:vAlign w:val="center"/>
          </w:tcPr>
          <w:p w14:paraId="20A72F34" w14:textId="77777777" w:rsidR="005D10C4" w:rsidRPr="00DC75B1" w:rsidRDefault="005D10C4" w:rsidP="005D10C4">
            <w:pPr>
              <w:pStyle w:val="ListParagraph"/>
              <w:spacing w:after="0" w:line="276" w:lineRule="auto"/>
              <w:ind w:left="180"/>
              <w:rPr>
                <w:b/>
                <w:szCs w:val="24"/>
              </w:rPr>
            </w:pPr>
            <w:r w:rsidRPr="00DC75B1">
              <w:rPr>
                <w:b/>
                <w:szCs w:val="24"/>
              </w:rPr>
              <w:t>Explosive family</w:t>
            </w:r>
          </w:p>
        </w:tc>
        <w:tc>
          <w:tcPr>
            <w:tcW w:w="3664" w:type="dxa"/>
            <w:tcBorders>
              <w:top w:val="single" w:sz="4" w:space="0" w:color="auto"/>
              <w:bottom w:val="single" w:sz="4" w:space="0" w:color="auto"/>
            </w:tcBorders>
            <w:vAlign w:val="center"/>
          </w:tcPr>
          <w:p w14:paraId="48CA97E3" w14:textId="77777777" w:rsidR="005D10C4" w:rsidRPr="00DC75B1" w:rsidRDefault="005D10C4" w:rsidP="005D10C4">
            <w:pPr>
              <w:pStyle w:val="ListParagraph"/>
              <w:spacing w:after="0" w:line="276" w:lineRule="auto"/>
              <w:ind w:left="244"/>
              <w:rPr>
                <w:b/>
                <w:szCs w:val="24"/>
              </w:rPr>
            </w:pPr>
            <w:r w:rsidRPr="00DC75B1">
              <w:rPr>
                <w:b/>
                <w:szCs w:val="24"/>
              </w:rPr>
              <w:t>Target compound</w:t>
            </w:r>
          </w:p>
        </w:tc>
        <w:tc>
          <w:tcPr>
            <w:tcW w:w="2250" w:type="dxa"/>
            <w:tcBorders>
              <w:top w:val="single" w:sz="4" w:space="0" w:color="auto"/>
              <w:bottom w:val="single" w:sz="4" w:space="0" w:color="auto"/>
            </w:tcBorders>
            <w:vAlign w:val="center"/>
          </w:tcPr>
          <w:p w14:paraId="1F31A992" w14:textId="77777777" w:rsidR="005D10C4" w:rsidRPr="00DC75B1" w:rsidRDefault="005D10C4" w:rsidP="005D10C4">
            <w:pPr>
              <w:pStyle w:val="ListParagraph"/>
              <w:spacing w:after="0" w:line="276" w:lineRule="auto"/>
              <w:ind w:left="180"/>
              <w:rPr>
                <w:b/>
                <w:szCs w:val="24"/>
              </w:rPr>
            </w:pPr>
            <w:r w:rsidRPr="00DC75B1">
              <w:rPr>
                <w:b/>
                <w:szCs w:val="24"/>
              </w:rPr>
              <w:t>Formula</w:t>
            </w:r>
          </w:p>
        </w:tc>
      </w:tr>
      <w:tr w:rsidR="005D10C4" w:rsidRPr="00DC75B1" w14:paraId="1F9AE7F1" w14:textId="77777777" w:rsidTr="00704F51">
        <w:trPr>
          <w:trHeight w:val="432"/>
        </w:trPr>
        <w:tc>
          <w:tcPr>
            <w:tcW w:w="2996" w:type="dxa"/>
            <w:shd w:val="clear" w:color="auto" w:fill="F2F2F2" w:themeFill="background1" w:themeFillShade="F2"/>
            <w:vAlign w:val="center"/>
          </w:tcPr>
          <w:p w14:paraId="5B1CC413" w14:textId="77777777" w:rsidR="005D10C4" w:rsidRPr="00DC75B1" w:rsidRDefault="005D10C4" w:rsidP="005D10C4">
            <w:pPr>
              <w:pStyle w:val="ListParagraph"/>
              <w:spacing w:after="0" w:line="276" w:lineRule="auto"/>
              <w:ind w:left="180"/>
              <w:rPr>
                <w:szCs w:val="24"/>
              </w:rPr>
            </w:pPr>
            <w:r w:rsidRPr="00DC75B1">
              <w:rPr>
                <w:szCs w:val="24"/>
              </w:rPr>
              <w:t>Peroxides</w:t>
            </w:r>
          </w:p>
        </w:tc>
        <w:tc>
          <w:tcPr>
            <w:tcW w:w="3664" w:type="dxa"/>
            <w:shd w:val="clear" w:color="auto" w:fill="F2F2F2" w:themeFill="background1" w:themeFillShade="F2"/>
            <w:vAlign w:val="center"/>
          </w:tcPr>
          <w:p w14:paraId="799AFF8A" w14:textId="77777777" w:rsidR="005D10C4" w:rsidRPr="00DC75B1" w:rsidRDefault="005D10C4" w:rsidP="005D10C4">
            <w:pPr>
              <w:pStyle w:val="ListParagraph"/>
              <w:spacing w:after="0" w:line="276" w:lineRule="auto"/>
              <w:ind w:left="244"/>
              <w:rPr>
                <w:szCs w:val="24"/>
              </w:rPr>
            </w:pPr>
            <w:r w:rsidRPr="00DC75B1">
              <w:rPr>
                <w:szCs w:val="24"/>
              </w:rPr>
              <w:t>Triacetone triperoxide</w:t>
            </w:r>
          </w:p>
        </w:tc>
        <w:tc>
          <w:tcPr>
            <w:tcW w:w="2250" w:type="dxa"/>
            <w:shd w:val="clear" w:color="auto" w:fill="F2F2F2" w:themeFill="background1" w:themeFillShade="F2"/>
            <w:vAlign w:val="center"/>
          </w:tcPr>
          <w:p w14:paraId="4A4A4DE3" w14:textId="77777777" w:rsidR="005D10C4" w:rsidRPr="00DC75B1" w:rsidRDefault="005D10C4" w:rsidP="005D10C4">
            <w:pPr>
              <w:pStyle w:val="ListParagraph"/>
              <w:spacing w:after="0" w:line="276" w:lineRule="auto"/>
              <w:ind w:left="180"/>
              <w:rPr>
                <w:szCs w:val="24"/>
              </w:rPr>
            </w:pPr>
            <w:r w:rsidRPr="00DC75B1">
              <w:rPr>
                <w:szCs w:val="24"/>
              </w:rPr>
              <w:t>TATP</w:t>
            </w:r>
          </w:p>
        </w:tc>
      </w:tr>
      <w:tr w:rsidR="005D10C4" w:rsidRPr="00DC75B1" w14:paraId="5A993B4B" w14:textId="77777777" w:rsidTr="005D10C4">
        <w:trPr>
          <w:trHeight w:val="432"/>
        </w:trPr>
        <w:tc>
          <w:tcPr>
            <w:tcW w:w="2996" w:type="dxa"/>
            <w:tcBorders>
              <w:bottom w:val="single" w:sz="4" w:space="0" w:color="auto"/>
            </w:tcBorders>
            <w:vAlign w:val="center"/>
          </w:tcPr>
          <w:p w14:paraId="14C0C04D" w14:textId="77777777" w:rsidR="005D10C4" w:rsidRPr="00DC75B1" w:rsidRDefault="005D10C4" w:rsidP="005D10C4">
            <w:pPr>
              <w:pStyle w:val="ListParagraph"/>
              <w:spacing w:after="0" w:line="276" w:lineRule="auto"/>
              <w:ind w:left="180"/>
              <w:rPr>
                <w:szCs w:val="24"/>
              </w:rPr>
            </w:pPr>
            <w:r w:rsidRPr="00DC75B1">
              <w:rPr>
                <w:szCs w:val="24"/>
              </w:rPr>
              <w:t>Acid salt</w:t>
            </w:r>
            <w:r>
              <w:rPr>
                <w:szCs w:val="24"/>
              </w:rPr>
              <w:t>s</w:t>
            </w:r>
          </w:p>
        </w:tc>
        <w:tc>
          <w:tcPr>
            <w:tcW w:w="3664" w:type="dxa"/>
            <w:tcBorders>
              <w:bottom w:val="single" w:sz="4" w:space="0" w:color="auto"/>
            </w:tcBorders>
            <w:vAlign w:val="center"/>
          </w:tcPr>
          <w:p w14:paraId="419E02D8" w14:textId="77777777" w:rsidR="005D10C4" w:rsidRPr="00DC75B1" w:rsidRDefault="005D10C4" w:rsidP="005D10C4">
            <w:pPr>
              <w:pStyle w:val="ListParagraph"/>
              <w:spacing w:after="0" w:line="276" w:lineRule="auto"/>
              <w:ind w:left="244"/>
              <w:rPr>
                <w:szCs w:val="24"/>
              </w:rPr>
            </w:pPr>
            <w:r>
              <w:rPr>
                <w:szCs w:val="24"/>
              </w:rPr>
              <w:t>Carbamate</w:t>
            </w:r>
            <w:r w:rsidRPr="00DC75B1">
              <w:rPr>
                <w:szCs w:val="24"/>
              </w:rPr>
              <w:t xml:space="preserve"> derivative</w:t>
            </w:r>
          </w:p>
        </w:tc>
        <w:tc>
          <w:tcPr>
            <w:tcW w:w="2250" w:type="dxa"/>
            <w:tcBorders>
              <w:bottom w:val="single" w:sz="4" w:space="0" w:color="auto"/>
            </w:tcBorders>
            <w:vAlign w:val="center"/>
          </w:tcPr>
          <w:p w14:paraId="65DFED23" w14:textId="77777777" w:rsidR="005D10C4" w:rsidRPr="00DC75B1" w:rsidRDefault="005D10C4" w:rsidP="005D10C4">
            <w:pPr>
              <w:pStyle w:val="ListParagraph"/>
              <w:spacing w:after="0" w:line="276" w:lineRule="auto"/>
              <w:ind w:left="180"/>
              <w:rPr>
                <w:szCs w:val="24"/>
              </w:rPr>
            </w:pPr>
            <w:r w:rsidRPr="00DC75B1">
              <w:rPr>
                <w:szCs w:val="24"/>
              </w:rPr>
              <w:t>AN</w:t>
            </w:r>
          </w:p>
        </w:tc>
      </w:tr>
    </w:tbl>
    <w:p w14:paraId="43849572" w14:textId="77777777" w:rsidR="005D10C4" w:rsidRDefault="005D10C4" w:rsidP="005D10C4">
      <w:pPr>
        <w:ind w:firstLine="0"/>
      </w:pPr>
    </w:p>
    <w:p w14:paraId="2E3BE6FF" w14:textId="06308430" w:rsidR="005D10C4" w:rsidRPr="005D10C4" w:rsidRDefault="005D10C4" w:rsidP="005D10C4">
      <w:r>
        <w:t>Characteristics of ideal training aids include: inertness for safe handling, harmlessness to the canine; generation of detectable levels of key odorant(s) with high effectiveness relative to real explosives and possesses suitable longevity with minimal storage considerations (15,20,21). Thus, optimization of the collection method will be assessed in addition to the evaluation of storage containment systems of the VOCs. The purpose of this study is the to optimize the non-contact collection method, to evaluate a variety of storage containment systems, and to determine how these affect the preservation of target explosive odor samples over time. The optimal storage container and preservation time range will be determined based on the least amount of background as well as the maximum odor contained in any given sample after instrumental analysis.</w:t>
      </w:r>
    </w:p>
    <w:p w14:paraId="59AB19CC" w14:textId="77777777" w:rsidR="009C6342" w:rsidRDefault="009C6342" w:rsidP="00E402B1">
      <w:pPr>
        <w:pStyle w:val="Heading2"/>
      </w:pPr>
      <w:bookmarkStart w:id="238" w:name="_Toc467151421"/>
      <w:r>
        <w:lastRenderedPageBreak/>
        <w:t>Materials</w:t>
      </w:r>
      <w:bookmarkEnd w:id="238"/>
    </w:p>
    <w:p w14:paraId="200849F3" w14:textId="0E4BDDDD" w:rsidR="005D10C4" w:rsidRPr="005D10C4" w:rsidRDefault="005D10C4" w:rsidP="005D10C4">
      <w:r w:rsidRPr="000811E1">
        <w:t>Dukal ® sterile 4” x 4” gauze pads (Dukal Corporation, Ronkonkoma, NY) were used as the collection material. Compounds used as target chemicals to monitor the persistence over time included: TATP (The Bureau of Alcohol, Tobacco, Firearms and Explosives, ATF) and ammonium nitrate (Acros Organics, Morris, NJ). The derivatizing reagent for AN was n-butylchloroformate (Sigma-aldrich, St. Louis, MO). Three different storage containers will be evaluated to determine which one preserves samples the best, these are: Ziploc ® 1.2 Mil resealable sandwich bags (Johnson &amp; Son, Inc., USA), 6” x 5.5” ID Barrier foil ziplock bags (Ted Pella, Inc., Redding, CA), and 40 mL clear glass screw top vials with Polytetrafluoroethylene (PTFE)⁄Silicone septa (Sigma-aldrich, St. Louis, MO). For the extraction of target compounds, the fibers used for solid phase microextraction (SPME) were polydimethylsiloxane/Divinylbenzene (PDMS/DVB) and polyacrylate (PA) (Supelco, Sigma-aldrich, St. Louis, MO).</w:t>
      </w:r>
    </w:p>
    <w:p w14:paraId="14099CE6" w14:textId="77777777" w:rsidR="009C6342" w:rsidRDefault="009C6342" w:rsidP="00E402B1">
      <w:pPr>
        <w:pStyle w:val="Heading2"/>
      </w:pPr>
      <w:bookmarkStart w:id="239" w:name="_Toc467151422"/>
      <w:r>
        <w:t>Methods</w:t>
      </w:r>
      <w:bookmarkEnd w:id="239"/>
    </w:p>
    <w:p w14:paraId="40276C14" w14:textId="77777777" w:rsidR="005D10C4" w:rsidRDefault="005D10C4" w:rsidP="005D10C4">
      <w:r>
        <w:t xml:space="preserve">Departing from the premise that ammonium nitrate (AN) is an inorganic salt having thus a low volatility, it is fundamental to note that unless derivatization is conducted the compound is not possible to be detected by gas chromatography mass spectrometry (GC-MS). Derivatization is the process by which a compound is transformed into a new compound amenable to the analysis. Therefore, for the analysis of AN, a derivatization was performed using n-butylchloroformate as a derivatizing reagent. Sample preparation was needed thus; based on Brown et al. published studies for the analysis of ammonium based explosives using SPME-GC/MS, a solution of ammonium nitrate in water (1mg/mL) was </w:t>
      </w:r>
      <w:r>
        <w:lastRenderedPageBreak/>
        <w:t xml:space="preserve">treated with equal quantity of a solution of sodium hydroxide in water (1mg/mL). Upon completion of the sample preparation, Polyacrylate (PA) SPME fiber was exposed for 30sec to the headspace of the derivatizing reagent followed by the exposure of the fiber to the analyte solution for 20 minutes. After derivatization process was completed, the sample was desorbed in the GC-MS for 5min. </w:t>
      </w:r>
    </w:p>
    <w:p w14:paraId="436A0B4A" w14:textId="1C19E7BF" w:rsidR="005D10C4" w:rsidRDefault="005D10C4" w:rsidP="005D10C4">
      <w:r>
        <w:t xml:space="preserve">The Bureau of Alcohol, Tobacco, Firearms and Explosives (ATF) provided three samples of individually sealed peroxide based explosive triacetone triperoxide </w:t>
      </w:r>
      <w:r w:rsidR="001C20FD">
        <w:fldChar w:fldCharType="begin"/>
      </w:r>
      <w:r w:rsidR="00310601">
        <w:instrText xml:space="preserve"> ADDIN REFMGR.CITE &lt;Refman&gt;&lt;Cite&gt;&lt;Author&gt;Oxley&lt;/Author&gt;&lt;Year&gt;2015&lt;/Year&gt;&lt;RecNum&gt;35&lt;/RecNum&gt;&lt;IDText&gt;Insensitive TATP Training Aid by Microencapsulation&lt;/IDText&gt;&lt;MDL Ref_Type="Journal"&gt;&lt;Ref_Type&gt;Journal&lt;/Ref_Type&gt;&lt;Ref_ID&gt;35&lt;/Ref_ID&gt;&lt;Title_Primary&gt;Insensitive TATP Training Aid by Microencapsulation&lt;/Title_Primary&gt;&lt;Authors_Primary&gt;Oxley,J.C.&lt;/Authors_Primary&gt;&lt;Authors_Primary&gt;Smith,J.L.&lt;/Authors_Primary&gt;&lt;Authors_Primary&gt;Canino,J.N.&lt;/Authors_Primary&gt;&lt;Date_Primary&gt;2015&lt;/Date_Primary&gt;&lt;Reprint&gt;Not in File&lt;/Reprint&gt;&lt;Start_Page&gt;215&lt;/Start_Page&gt;&lt;End_Page&gt;228&lt;/End_Page&gt;&lt;Periodical&gt;Journal of Energetic Materials&lt;/Periodical&gt;&lt;Volume&gt;33&lt;/Volume&gt;&lt;Issue&gt;3&lt;/Issue&gt;&lt;Publisher&gt;Taylor &amp;amp; Francis&lt;/Publisher&gt;&lt;ISSN_ISBN&gt;0737-0652&lt;/ISSN_ISBN&gt;&lt;ZZ_JournalStdAbbrev&gt;&lt;f name="System"&gt;Journal of Energetic Materials&lt;/f&gt;&lt;/ZZ_JournalStdAbbrev&gt;&lt;ZZ_WorkformID&gt;1&lt;/ZZ_WorkformID&gt;&lt;/MDL&gt;&lt;/Cite&gt;&lt;/Refman&gt;</w:instrText>
      </w:r>
      <w:r w:rsidR="001C20FD">
        <w:fldChar w:fldCharType="separate"/>
      </w:r>
      <w:r w:rsidR="003F5D42">
        <w:rPr>
          <w:noProof/>
        </w:rPr>
        <w:t>(56)</w:t>
      </w:r>
      <w:r w:rsidR="001C20FD">
        <w:fldChar w:fldCharType="end"/>
      </w:r>
      <w:r>
        <w:t>. Each pack included a sniffer tin containing 7 mg of TATP dried on a glass microfiber pad. After the samples were received they were immediately placed in the refrigerator at 2˚C in order to preserve the integrity of the samples.  To ensure the quality of the explosive samples, the headspace of each was analyzed using SPME prior to the sampling with the dynamic collection system. Sam</w:t>
      </w:r>
      <w:r w:rsidR="002106DA">
        <w:t>ples were placed in 8 oz glass</w:t>
      </w:r>
      <w:r>
        <w:t xml:space="preserve"> jars for the extraction of VOCs from the headspace using SPME. After being placed in jars, samples were allowed to reach equilibrium for only 10 min as the ATF reported the lifetime of each sample as being approximately 4 hr. Immediately after equilibrium was reached, triplicate ext</w:t>
      </w:r>
      <w:r w:rsidR="002106DA">
        <w:t xml:space="preserve">ractions were performed using </w:t>
      </w:r>
      <w:r>
        <w:t>65um PDMS/DVB SPME fibers exposed for 30 min to extract the VOCs from each individual sample along with a blank. According to the standard compound purchased from AccuStandard®, the retention time (RT) for TATP was 11.015 minutes using the developed GC analysis method. Since the compound is not included in the NIST Mass Spectral library, the unique fragmentation pattern characteristic of the compound was used to adequately identify TATP, this pattern includes the following ions: 43, 59, 75, 101 and 117 m/z.</w:t>
      </w:r>
    </w:p>
    <w:p w14:paraId="563FEF6C" w14:textId="77777777" w:rsidR="005D10C4" w:rsidRDefault="005D10C4" w:rsidP="005D10C4"/>
    <w:p w14:paraId="2091AC51" w14:textId="159D165C" w:rsidR="00BE111C" w:rsidRDefault="00BE111C" w:rsidP="005D10C4">
      <w:pPr>
        <w:ind w:firstLine="0"/>
        <w:rPr>
          <w:rStyle w:val="SubtleEmphasis"/>
        </w:rPr>
      </w:pPr>
      <w:r>
        <w:rPr>
          <w:rStyle w:val="SubtleEmphasis"/>
        </w:rPr>
        <w:lastRenderedPageBreak/>
        <w:t>Collection Method Scheme</w:t>
      </w:r>
    </w:p>
    <w:p w14:paraId="0F8C54C7" w14:textId="770D803C" w:rsidR="00BE111C" w:rsidRDefault="00BE111C" w:rsidP="005D10C4">
      <w:pPr>
        <w:ind w:firstLine="0"/>
        <w:rPr>
          <w:rStyle w:val="SubtleEmphasis"/>
        </w:rPr>
      </w:pPr>
      <w:r>
        <w:rPr>
          <w:rStyle w:val="SubtleEmphasis"/>
          <w:noProof/>
        </w:rPr>
        <w:drawing>
          <wp:anchor distT="0" distB="0" distL="114300" distR="114300" simplePos="0" relativeHeight="251827200" behindDoc="0" locked="0" layoutInCell="1" allowOverlap="1" wp14:anchorId="5AE52B6B" wp14:editId="24CF4F3B">
            <wp:simplePos x="0" y="0"/>
            <wp:positionH relativeFrom="margin">
              <wp:align>center</wp:align>
            </wp:positionH>
            <wp:positionV relativeFrom="paragraph">
              <wp:posOffset>1905</wp:posOffset>
            </wp:positionV>
            <wp:extent cx="2858521" cy="2476500"/>
            <wp:effectExtent l="0" t="0" r="0" b="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58521" cy="2476500"/>
                    </a:xfrm>
                    <a:prstGeom prst="rect">
                      <a:avLst/>
                    </a:prstGeom>
                    <a:noFill/>
                  </pic:spPr>
                </pic:pic>
              </a:graphicData>
            </a:graphic>
            <wp14:sizeRelH relativeFrom="page">
              <wp14:pctWidth>0</wp14:pctWidth>
            </wp14:sizeRelH>
            <wp14:sizeRelV relativeFrom="page">
              <wp14:pctHeight>0</wp14:pctHeight>
            </wp14:sizeRelV>
          </wp:anchor>
        </w:drawing>
      </w:r>
    </w:p>
    <w:p w14:paraId="43367EAE" w14:textId="77777777" w:rsidR="00BE111C" w:rsidRDefault="00BE111C" w:rsidP="005D10C4">
      <w:pPr>
        <w:ind w:firstLine="0"/>
        <w:rPr>
          <w:rStyle w:val="SubtleEmphasis"/>
        </w:rPr>
      </w:pPr>
    </w:p>
    <w:p w14:paraId="1CA6B753" w14:textId="77777777" w:rsidR="00BE111C" w:rsidRDefault="00BE111C" w:rsidP="005D10C4">
      <w:pPr>
        <w:ind w:firstLine="0"/>
        <w:rPr>
          <w:rStyle w:val="SubtleEmphasis"/>
        </w:rPr>
      </w:pPr>
    </w:p>
    <w:p w14:paraId="42D3A406" w14:textId="77777777" w:rsidR="00BE111C" w:rsidRDefault="00BE111C" w:rsidP="005D10C4">
      <w:pPr>
        <w:ind w:firstLine="0"/>
        <w:rPr>
          <w:rStyle w:val="SubtleEmphasis"/>
        </w:rPr>
      </w:pPr>
    </w:p>
    <w:p w14:paraId="4C484ED9" w14:textId="77777777" w:rsidR="00BE111C" w:rsidRDefault="00BE111C" w:rsidP="005D10C4">
      <w:pPr>
        <w:ind w:firstLine="0"/>
        <w:rPr>
          <w:rStyle w:val="SubtleEmphasis"/>
        </w:rPr>
      </w:pPr>
    </w:p>
    <w:p w14:paraId="0D05BE6A" w14:textId="1DDE28E4" w:rsidR="00BE111C" w:rsidRDefault="00BE111C" w:rsidP="005D10C4">
      <w:pPr>
        <w:ind w:firstLine="0"/>
        <w:rPr>
          <w:rStyle w:val="SubtleEmphasis"/>
        </w:rPr>
      </w:pPr>
    </w:p>
    <w:p w14:paraId="3066AB58" w14:textId="77C65DE9" w:rsidR="00BE111C" w:rsidRDefault="00BE111C" w:rsidP="005D10C4">
      <w:pPr>
        <w:ind w:firstLine="0"/>
        <w:rPr>
          <w:rStyle w:val="SubtleEmphasis"/>
        </w:rPr>
      </w:pPr>
    </w:p>
    <w:p w14:paraId="28D5F631" w14:textId="100D9B33" w:rsidR="00BE111C" w:rsidRDefault="00BE111C" w:rsidP="005D10C4">
      <w:pPr>
        <w:ind w:firstLine="0"/>
        <w:rPr>
          <w:rStyle w:val="SubtleEmphasis"/>
        </w:rPr>
      </w:pPr>
      <w:r>
        <w:rPr>
          <w:noProof/>
        </w:rPr>
        <mc:AlternateContent>
          <mc:Choice Requires="wps">
            <w:drawing>
              <wp:anchor distT="0" distB="0" distL="114300" distR="114300" simplePos="0" relativeHeight="251829248" behindDoc="0" locked="0" layoutInCell="1" allowOverlap="1" wp14:anchorId="1F4A8124" wp14:editId="7EFF5732">
                <wp:simplePos x="0" y="0"/>
                <wp:positionH relativeFrom="column">
                  <wp:posOffset>86360</wp:posOffset>
                </wp:positionH>
                <wp:positionV relativeFrom="paragraph">
                  <wp:posOffset>86995</wp:posOffset>
                </wp:positionV>
                <wp:extent cx="5029200" cy="666750"/>
                <wp:effectExtent l="0" t="0" r="0" b="0"/>
                <wp:wrapSquare wrapText="bothSides"/>
                <wp:docPr id="125" name="Text Box 125"/>
                <wp:cNvGraphicFramePr/>
                <a:graphic xmlns:a="http://schemas.openxmlformats.org/drawingml/2006/main">
                  <a:graphicData uri="http://schemas.microsoft.com/office/word/2010/wordprocessingShape">
                    <wps:wsp>
                      <wps:cNvSpPr txBox="1"/>
                      <wps:spPr>
                        <a:xfrm>
                          <a:off x="0" y="0"/>
                          <a:ext cx="5029200" cy="666750"/>
                        </a:xfrm>
                        <a:prstGeom prst="rect">
                          <a:avLst/>
                        </a:prstGeom>
                        <a:solidFill>
                          <a:prstClr val="white"/>
                        </a:solidFill>
                        <a:ln>
                          <a:noFill/>
                        </a:ln>
                        <a:effectLst/>
                      </wps:spPr>
                      <wps:txbx>
                        <w:txbxContent>
                          <w:p w14:paraId="302ACC80" w14:textId="67AD6053" w:rsidR="00FA11DD" w:rsidRPr="0028100A" w:rsidRDefault="00FA11DD" w:rsidP="00A40BE1">
                            <w:pPr>
                              <w:pStyle w:val="Caption"/>
                              <w:rPr>
                                <w:i/>
                                <w:iCs/>
                                <w:noProof/>
                              </w:rPr>
                            </w:pPr>
                            <w:bookmarkStart w:id="240" w:name="_Toc467151213"/>
                            <w:r>
                              <w:t xml:space="preserve">Figure </w:t>
                            </w:r>
                            <w:fldSimple w:instr=" SEQ Figure \* ARABIC ">
                              <w:r w:rsidR="0053144D">
                                <w:rPr>
                                  <w:noProof/>
                                </w:rPr>
                                <w:t>35</w:t>
                              </w:r>
                            </w:fldSimple>
                            <w:r>
                              <w:t xml:space="preserve">. </w:t>
                            </w:r>
                            <w:r w:rsidRPr="00DA592D">
                              <w:t>(A). Optimized parameters are selected using the drop down menu on the screen (B). Gauze pad is inserted and clipped in the instrument (C). The instrument is positioned upside down facing the sample for collection</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A8124" id="Text Box 125" o:spid="_x0000_s1049" type="#_x0000_t202" style="position:absolute;left:0;text-align:left;margin-left:6.8pt;margin-top:6.85pt;width:396pt;height:5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" stroked="f">
                <v:textbox inset="0,0,0,0">
                  <w:txbxContent>
                    <w:p w14:paraId="302ACC80" w14:textId="67AD6053" w:rsidR="00FA11DD" w:rsidRPr="0028100A" w:rsidRDefault="00FA11DD" w:rsidP="00A40BE1">
                      <w:pPr>
                        <w:pStyle w:val="Caption"/>
                        <w:rPr>
                          <w:i/>
                          <w:iCs/>
                          <w:noProof/>
                        </w:rPr>
                      </w:pPr>
                      <w:bookmarkStart w:id="241" w:name="_Toc467151213"/>
                      <w:r>
                        <w:t xml:space="preserve">Figure </w:t>
                      </w:r>
                      <w:fldSimple w:instr=" SEQ Figure \* ARABIC ">
                        <w:r w:rsidR="0053144D">
                          <w:rPr>
                            <w:noProof/>
                          </w:rPr>
                          <w:t>35</w:t>
                        </w:r>
                      </w:fldSimple>
                      <w:r>
                        <w:t xml:space="preserve">. </w:t>
                      </w:r>
                      <w:r w:rsidRPr="00DA592D">
                        <w:t>(A). Optimized parameters are selected using the drop down menu on the screen (B). Gauze pad is inserted and clipped in the instrument (C). The instrument is positioned upside down facing the sample for collection</w:t>
                      </w:r>
                      <w:bookmarkEnd w:id="241"/>
                    </w:p>
                  </w:txbxContent>
                </v:textbox>
                <w10:wrap type="square"/>
              </v:shape>
            </w:pict>
          </mc:Fallback>
        </mc:AlternateContent>
      </w:r>
    </w:p>
    <w:p w14:paraId="24C11BD8" w14:textId="77777777" w:rsidR="00BE111C" w:rsidRDefault="00BE111C" w:rsidP="005D10C4">
      <w:pPr>
        <w:ind w:firstLine="0"/>
        <w:rPr>
          <w:rStyle w:val="SubtleEmphasis"/>
        </w:rPr>
      </w:pPr>
    </w:p>
    <w:p w14:paraId="1F55E6F1" w14:textId="77777777" w:rsidR="00BE111C" w:rsidRDefault="00BE111C" w:rsidP="005D10C4">
      <w:pPr>
        <w:ind w:firstLine="0"/>
        <w:rPr>
          <w:rStyle w:val="SubtleEmphasis"/>
        </w:rPr>
      </w:pPr>
    </w:p>
    <w:p w14:paraId="6DD0DE65" w14:textId="3730359C" w:rsidR="005D10C4" w:rsidRDefault="005D10C4" w:rsidP="005D10C4">
      <w:pPr>
        <w:ind w:firstLine="0"/>
        <w:rPr>
          <w:rStyle w:val="SubtleEmphasis"/>
        </w:rPr>
      </w:pPr>
      <w:r w:rsidRPr="00CD28A6">
        <w:rPr>
          <w:rStyle w:val="SubtleEmphasis"/>
        </w:rPr>
        <w:t>GC-MS Methods</w:t>
      </w:r>
    </w:p>
    <w:p w14:paraId="373D54B1" w14:textId="77777777" w:rsidR="003A093C" w:rsidRDefault="003A093C" w:rsidP="005D10C4">
      <w:pPr>
        <w:ind w:firstLine="0"/>
        <w:rPr>
          <w:rStyle w:val="SubtleEmphasis"/>
        </w:rPr>
      </w:pPr>
    </w:p>
    <w:p w14:paraId="3862BE09" w14:textId="5FC82452" w:rsidR="003A093C" w:rsidRPr="00CD28A6" w:rsidRDefault="003A093C" w:rsidP="003A093C">
      <w:pPr>
        <w:pStyle w:val="Caption"/>
        <w:rPr>
          <w:rStyle w:val="SubtleEmphasis"/>
        </w:rPr>
      </w:pPr>
      <w:bookmarkStart w:id="242" w:name="_Toc467151323"/>
      <w:r>
        <w:t xml:space="preserve">Table </w:t>
      </w:r>
      <w:fldSimple w:instr=" SEQ Table \* ARABIC ">
        <w:r w:rsidR="0053144D">
          <w:rPr>
            <w:noProof/>
          </w:rPr>
          <w:t>25</w:t>
        </w:r>
      </w:fldSimple>
      <w:r w:rsidR="00EA0FD1">
        <w:rPr>
          <w:noProof/>
        </w:rPr>
        <w:t>. GC-MS Methods for Target Compounds D</w:t>
      </w:r>
      <w:r>
        <w:rPr>
          <w:noProof/>
        </w:rPr>
        <w:t>etection</w:t>
      </w:r>
      <w:bookmarkEnd w:id="24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6"/>
        <w:gridCol w:w="2326"/>
        <w:gridCol w:w="4088"/>
      </w:tblGrid>
      <w:tr w:rsidR="005D10C4" w:rsidRPr="00DC75B1" w14:paraId="6004290A" w14:textId="77777777" w:rsidTr="005D10C4">
        <w:trPr>
          <w:cantSplit/>
          <w:trHeight w:val="432"/>
        </w:trPr>
        <w:tc>
          <w:tcPr>
            <w:tcW w:w="1288" w:type="pct"/>
            <w:tcBorders>
              <w:top w:val="single" w:sz="4" w:space="0" w:color="auto"/>
              <w:bottom w:val="single" w:sz="4" w:space="0" w:color="auto"/>
            </w:tcBorders>
            <w:vAlign w:val="center"/>
          </w:tcPr>
          <w:p w14:paraId="00F0B292" w14:textId="77777777" w:rsidR="005D10C4" w:rsidRPr="00DC75B1" w:rsidRDefault="005D10C4" w:rsidP="005D10C4">
            <w:pPr>
              <w:pStyle w:val="ListParagraph"/>
              <w:spacing w:after="0"/>
              <w:rPr>
                <w:szCs w:val="24"/>
              </w:rPr>
            </w:pPr>
            <w:r w:rsidRPr="00DC75B1">
              <w:rPr>
                <w:szCs w:val="24"/>
              </w:rPr>
              <w:t>Target Compound</w:t>
            </w:r>
          </w:p>
        </w:tc>
        <w:tc>
          <w:tcPr>
            <w:tcW w:w="1346" w:type="pct"/>
            <w:tcBorders>
              <w:top w:val="single" w:sz="4" w:space="0" w:color="auto"/>
              <w:bottom w:val="single" w:sz="4" w:space="0" w:color="auto"/>
            </w:tcBorders>
            <w:vAlign w:val="center"/>
          </w:tcPr>
          <w:p w14:paraId="2CFF317B" w14:textId="77777777" w:rsidR="005D10C4" w:rsidRPr="00DC75B1" w:rsidRDefault="005D10C4" w:rsidP="005D10C4">
            <w:pPr>
              <w:pStyle w:val="ListParagraph"/>
              <w:spacing w:after="0"/>
              <w:rPr>
                <w:szCs w:val="24"/>
              </w:rPr>
            </w:pPr>
            <w:r w:rsidRPr="00DC75B1">
              <w:rPr>
                <w:szCs w:val="24"/>
              </w:rPr>
              <w:t>SPME coating</w:t>
            </w:r>
          </w:p>
        </w:tc>
        <w:tc>
          <w:tcPr>
            <w:tcW w:w="2366" w:type="pct"/>
            <w:tcBorders>
              <w:top w:val="single" w:sz="4" w:space="0" w:color="auto"/>
              <w:bottom w:val="single" w:sz="4" w:space="0" w:color="auto"/>
            </w:tcBorders>
            <w:vAlign w:val="center"/>
          </w:tcPr>
          <w:p w14:paraId="5519F621" w14:textId="77777777" w:rsidR="005D10C4" w:rsidRPr="00DC75B1" w:rsidRDefault="005D10C4" w:rsidP="005D10C4">
            <w:pPr>
              <w:pStyle w:val="ListParagraph"/>
              <w:spacing w:after="0"/>
              <w:rPr>
                <w:szCs w:val="24"/>
              </w:rPr>
            </w:pPr>
            <w:r w:rsidRPr="00DC75B1">
              <w:rPr>
                <w:szCs w:val="24"/>
              </w:rPr>
              <w:t>Programming</w:t>
            </w:r>
          </w:p>
        </w:tc>
      </w:tr>
      <w:tr w:rsidR="005D10C4" w:rsidRPr="00DC75B1" w14:paraId="1D250B71" w14:textId="77777777" w:rsidTr="00704F51">
        <w:trPr>
          <w:cantSplit/>
          <w:trHeight w:val="1872"/>
        </w:trPr>
        <w:tc>
          <w:tcPr>
            <w:tcW w:w="1288" w:type="pct"/>
            <w:shd w:val="clear" w:color="auto" w:fill="F2F2F2" w:themeFill="background1" w:themeFillShade="F2"/>
            <w:vAlign w:val="center"/>
          </w:tcPr>
          <w:p w14:paraId="1AA74D16" w14:textId="77777777" w:rsidR="005D10C4" w:rsidRPr="00DC75B1" w:rsidRDefault="005D10C4" w:rsidP="005D10C4">
            <w:pPr>
              <w:pStyle w:val="ListParagraph"/>
              <w:spacing w:after="0"/>
              <w:rPr>
                <w:szCs w:val="24"/>
              </w:rPr>
            </w:pPr>
            <w:r w:rsidRPr="00DC75B1">
              <w:rPr>
                <w:szCs w:val="24"/>
              </w:rPr>
              <w:t>TATP</w:t>
            </w:r>
          </w:p>
        </w:tc>
        <w:tc>
          <w:tcPr>
            <w:tcW w:w="1346" w:type="pct"/>
            <w:shd w:val="clear" w:color="auto" w:fill="F2F2F2" w:themeFill="background1" w:themeFillShade="F2"/>
            <w:vAlign w:val="center"/>
          </w:tcPr>
          <w:p w14:paraId="1F45006A" w14:textId="77777777" w:rsidR="005D10C4" w:rsidRPr="00DC75B1" w:rsidRDefault="005D10C4" w:rsidP="005D10C4">
            <w:pPr>
              <w:pStyle w:val="ListParagraph"/>
              <w:spacing w:after="0"/>
              <w:rPr>
                <w:szCs w:val="24"/>
              </w:rPr>
            </w:pPr>
            <w:r w:rsidRPr="00DC75B1">
              <w:rPr>
                <w:szCs w:val="24"/>
              </w:rPr>
              <w:t>PDMS/DVB</w:t>
            </w:r>
          </w:p>
        </w:tc>
        <w:tc>
          <w:tcPr>
            <w:tcW w:w="2366" w:type="pct"/>
            <w:shd w:val="clear" w:color="auto" w:fill="F2F2F2" w:themeFill="background1" w:themeFillShade="F2"/>
            <w:vAlign w:val="center"/>
          </w:tcPr>
          <w:p w14:paraId="311C1381" w14:textId="2DFC1923" w:rsidR="005D10C4" w:rsidRPr="00DC75B1" w:rsidRDefault="005D10C4" w:rsidP="00D35AAA">
            <w:pPr>
              <w:rPr>
                <w:rFonts w:cs="Times New Roman"/>
                <w:szCs w:val="24"/>
              </w:rPr>
            </w:pPr>
            <w:r w:rsidRPr="00DC75B1">
              <w:rPr>
                <w:rFonts w:cs="Times New Roman"/>
                <w:szCs w:val="24"/>
              </w:rPr>
              <w:t>The GC injection method was splitless with a constant helium flow of 1 mL/min. The oven program was set initially at 50 °C (3 min hold) and increased to 180 °C at 8.00 °C/min. The inlet temperature was held constant at 250 °C.</w:t>
            </w:r>
          </w:p>
        </w:tc>
      </w:tr>
      <w:tr w:rsidR="005D10C4" w:rsidRPr="00DC75B1" w14:paraId="3BC33119" w14:textId="77777777" w:rsidTr="00D35AAA">
        <w:trPr>
          <w:cantSplit/>
          <w:trHeight w:val="1872"/>
        </w:trPr>
        <w:tc>
          <w:tcPr>
            <w:tcW w:w="1288" w:type="pct"/>
            <w:tcBorders>
              <w:bottom w:val="single" w:sz="4" w:space="0" w:color="auto"/>
            </w:tcBorders>
            <w:vAlign w:val="center"/>
          </w:tcPr>
          <w:p w14:paraId="31349DC8" w14:textId="77777777" w:rsidR="005D10C4" w:rsidRPr="00DC75B1" w:rsidRDefault="005D10C4" w:rsidP="005D10C4">
            <w:pPr>
              <w:pStyle w:val="ListParagraph"/>
              <w:spacing w:after="0"/>
              <w:rPr>
                <w:szCs w:val="24"/>
              </w:rPr>
            </w:pPr>
            <w:r w:rsidRPr="00DC75B1">
              <w:rPr>
                <w:szCs w:val="24"/>
              </w:rPr>
              <w:t>AN</w:t>
            </w:r>
          </w:p>
        </w:tc>
        <w:tc>
          <w:tcPr>
            <w:tcW w:w="1346" w:type="pct"/>
            <w:tcBorders>
              <w:bottom w:val="single" w:sz="4" w:space="0" w:color="auto"/>
            </w:tcBorders>
            <w:vAlign w:val="center"/>
          </w:tcPr>
          <w:p w14:paraId="4A95D02E" w14:textId="77777777" w:rsidR="005D10C4" w:rsidRPr="00DC75B1" w:rsidRDefault="005D10C4" w:rsidP="005D10C4">
            <w:pPr>
              <w:pStyle w:val="ListParagraph"/>
              <w:spacing w:after="0"/>
              <w:rPr>
                <w:szCs w:val="24"/>
              </w:rPr>
            </w:pPr>
            <w:r w:rsidRPr="00DC75B1">
              <w:rPr>
                <w:szCs w:val="24"/>
              </w:rPr>
              <w:t>PA</w:t>
            </w:r>
          </w:p>
        </w:tc>
        <w:tc>
          <w:tcPr>
            <w:tcW w:w="2366" w:type="pct"/>
            <w:tcBorders>
              <w:bottom w:val="single" w:sz="4" w:space="0" w:color="auto"/>
            </w:tcBorders>
            <w:vAlign w:val="center"/>
          </w:tcPr>
          <w:p w14:paraId="70605C56" w14:textId="77777777" w:rsidR="005D10C4" w:rsidRPr="00DC75B1" w:rsidRDefault="005D10C4" w:rsidP="005D10C4">
            <w:pPr>
              <w:rPr>
                <w:rFonts w:cs="Times New Roman"/>
                <w:szCs w:val="24"/>
              </w:rPr>
            </w:pPr>
            <w:r w:rsidRPr="00DC75B1">
              <w:rPr>
                <w:rFonts w:cs="Times New Roman"/>
                <w:color w:val="111111"/>
                <w:szCs w:val="24"/>
              </w:rPr>
              <w:t xml:space="preserve">The GC method was splitless with a constant helium flow of 1 mL/min. The oven was initially set at 40 °C (3 min hold), then increased to 280 °C (2.5 min hold) at </w:t>
            </w:r>
            <w:r w:rsidRPr="00DC75B1">
              <w:rPr>
                <w:rFonts w:cs="Times New Roman"/>
                <w:szCs w:val="24"/>
              </w:rPr>
              <w:t>10 °C/min</w:t>
            </w:r>
            <w:r w:rsidRPr="00DC75B1">
              <w:rPr>
                <w:rFonts w:cs="Times New Roman"/>
                <w:color w:val="111111"/>
                <w:szCs w:val="24"/>
              </w:rPr>
              <w:t>. The inlet temperature was held constant at 250 °C.</w:t>
            </w:r>
          </w:p>
        </w:tc>
      </w:tr>
    </w:tbl>
    <w:p w14:paraId="083E1218" w14:textId="7E835167" w:rsidR="005D10C4" w:rsidRPr="005D10C4" w:rsidRDefault="005D10C4" w:rsidP="005D10C4">
      <w:r w:rsidRPr="00CD28A6">
        <w:t>* All samples were desorbed for 5 min</w:t>
      </w:r>
    </w:p>
    <w:p w14:paraId="573226B8" w14:textId="75DA48E9" w:rsidR="009C6342" w:rsidRDefault="009C6342" w:rsidP="00841CD8">
      <w:pPr>
        <w:pStyle w:val="Heading2"/>
      </w:pPr>
      <w:bookmarkStart w:id="243" w:name="_Toc467151423"/>
      <w:r>
        <w:lastRenderedPageBreak/>
        <w:t>Results</w:t>
      </w:r>
      <w:r w:rsidR="00841CD8">
        <w:t xml:space="preserve"> and Discussion</w:t>
      </w:r>
      <w:bookmarkEnd w:id="243"/>
      <w:r>
        <w:t xml:space="preserve"> </w:t>
      </w:r>
    </w:p>
    <w:p w14:paraId="17EB5B88" w14:textId="22BCE73D" w:rsidR="005D10C4" w:rsidRDefault="00224D51" w:rsidP="005D10C4">
      <w:pPr>
        <w:rPr>
          <w:rStyle w:val="SubtleEmphasis"/>
        </w:rPr>
      </w:pPr>
      <w:r w:rsidRPr="001F6020">
        <w:rPr>
          <w:rStyle w:val="SubtleEmphasis"/>
        </w:rPr>
        <w:t>Evaluation of explosives using GC-MS</w:t>
      </w:r>
    </w:p>
    <w:p w14:paraId="71B4E54A" w14:textId="5B3B4D7B" w:rsidR="00E468A7" w:rsidRPr="00CD2DBD" w:rsidRDefault="001C0BB4" w:rsidP="00CD2DBD">
      <w:pPr>
        <w:rPr>
          <w:i/>
          <w:iCs/>
        </w:rPr>
      </w:pPr>
      <w:r>
        <w:rPr>
          <w:rStyle w:val="SubtleEmphasis"/>
        </w:rPr>
        <w:t>Ammonium Nitrate</w:t>
      </w:r>
    </w:p>
    <w:p w14:paraId="127BA89C" w14:textId="591F2F66" w:rsidR="00E468A7" w:rsidRPr="007877AE" w:rsidRDefault="00E468A7" w:rsidP="007877AE">
      <w:pPr>
        <w:rPr>
          <w:iCs/>
        </w:rPr>
        <w:sectPr w:rsidR="00E468A7" w:rsidRPr="007877AE" w:rsidSect="004267F0">
          <w:pgSz w:w="12240" w:h="15840"/>
          <w:pgMar w:top="1440" w:right="1440" w:bottom="1800" w:left="2160" w:header="720" w:footer="720" w:gutter="0"/>
          <w:cols w:space="720"/>
          <w:docGrid w:linePitch="360"/>
        </w:sectPr>
      </w:pPr>
      <w:r w:rsidRPr="008736F6">
        <w:rPr>
          <w:rStyle w:val="SubtleEmphasis"/>
          <w:i w:val="0"/>
        </w:rPr>
        <w:t xml:space="preserve">Ammonium nitrate is a salt thus having chemical characteristics not suitable for GC-MS. </w:t>
      </w:r>
      <w:r w:rsidR="00837A80" w:rsidRPr="00CD6E4D">
        <w:rPr>
          <w:rStyle w:val="SubtleEmphasis"/>
          <w:i w:val="0"/>
          <w:vanish/>
        </w:rPr>
        <w:t xml:space="preserve">However, by performing on-fiber derivatization the </w:t>
      </w:r>
      <w:r w:rsidRPr="00CD6E4D">
        <w:rPr>
          <w:rStyle w:val="SubtleEmphasis"/>
          <w:i w:val="0"/>
          <w:vanish/>
        </w:rPr>
        <w:t>AN</w:t>
      </w:r>
      <w:r w:rsidR="00837A80" w:rsidRPr="00CD6E4D">
        <w:rPr>
          <w:rStyle w:val="SubtleEmphasis"/>
          <w:i w:val="0"/>
          <w:vanish/>
        </w:rPr>
        <w:t xml:space="preserve"> derivatization product, </w:t>
      </w:r>
      <w:r w:rsidRPr="00CD6E4D">
        <w:rPr>
          <w:rStyle w:val="SubtleEmphasis"/>
          <w:i w:val="0"/>
          <w:vanish/>
        </w:rPr>
        <w:t>carbamate</w:t>
      </w:r>
      <w:r w:rsidR="00CD6E4D" w:rsidRPr="00CD6E4D">
        <w:rPr>
          <w:rStyle w:val="SubtleEmphasis"/>
          <w:i w:val="0"/>
          <w:vanish/>
        </w:rPr>
        <w:t xml:space="preserve"> </w:t>
      </w:r>
      <w:r w:rsidR="007877AE">
        <w:rPr>
          <w:rStyle w:val="SubtleEmphasis"/>
          <w:i w:val="0"/>
        </w:rPr>
        <w:t>was detectable. First, n-butylchloroformate</w:t>
      </w:r>
      <w:r w:rsidR="007877AE" w:rsidRPr="007877AE">
        <w:rPr>
          <w:rStyle w:val="SubtleEmphasis"/>
          <w:i w:val="0"/>
        </w:rPr>
        <w:t xml:space="preserve"> was loaded on a PA fiber by sampling the </w:t>
      </w:r>
      <w:r w:rsidR="007B1029">
        <w:rPr>
          <w:rStyle w:val="SubtleEmphasis"/>
          <w:i w:val="0"/>
        </w:rPr>
        <w:t>headspace through a septa seal vial for 30 seconds followed by the headspace extraction of the sample for 20 min</w:t>
      </w:r>
      <w:r w:rsidR="007877AE" w:rsidRPr="007877AE">
        <w:rPr>
          <w:rStyle w:val="SubtleEmphasis"/>
          <w:i w:val="0"/>
        </w:rPr>
        <w:t>.</w:t>
      </w:r>
      <w:r w:rsidR="007B1029">
        <w:rPr>
          <w:rStyle w:val="SubtleEmphasis"/>
          <w:i w:val="0"/>
        </w:rPr>
        <w:t xml:space="preserve">  After the derivatization process was completed, the sample was desorbed in the GC-MS inlet for 5 min. As depicted in </w:t>
      </w:r>
      <w:r w:rsidR="007B1029">
        <w:rPr>
          <w:rStyle w:val="SubtleEmphasis"/>
          <w:i w:val="0"/>
        </w:rPr>
        <w:fldChar w:fldCharType="begin"/>
      </w:r>
      <w:r w:rsidR="007B1029">
        <w:rPr>
          <w:rStyle w:val="SubtleEmphasis"/>
          <w:i w:val="0"/>
        </w:rPr>
        <w:instrText xml:space="preserve"> REF _Ref455833640 \h </w:instrText>
      </w:r>
      <w:r w:rsidR="007B1029">
        <w:rPr>
          <w:rStyle w:val="SubtleEmphasis"/>
          <w:i w:val="0"/>
        </w:rPr>
      </w:r>
      <w:r w:rsidR="007B1029">
        <w:rPr>
          <w:rStyle w:val="SubtleEmphasis"/>
          <w:i w:val="0"/>
        </w:rPr>
        <w:fldChar w:fldCharType="separate"/>
      </w:r>
      <w:r w:rsidR="0053144D">
        <w:t xml:space="preserve">Figure </w:t>
      </w:r>
      <w:r w:rsidR="0053144D">
        <w:rPr>
          <w:noProof/>
        </w:rPr>
        <w:t>36</w:t>
      </w:r>
      <w:r w:rsidR="007B1029">
        <w:rPr>
          <w:rStyle w:val="SubtleEmphasis"/>
          <w:i w:val="0"/>
        </w:rPr>
        <w:fldChar w:fldCharType="end"/>
      </w:r>
      <w:r w:rsidR="007B1029">
        <w:rPr>
          <w:rStyle w:val="SubtleEmphasis"/>
          <w:i w:val="0"/>
        </w:rPr>
        <w:t xml:space="preserve">, the n-butylchloroformate derivative of ammonia is obtained at 9.267 minutes and it has been confirmed directly from its mass spectrum below. </w:t>
      </w:r>
    </w:p>
    <w:p w14:paraId="7A1C1A44" w14:textId="2EA5A43F" w:rsidR="00E468A7" w:rsidRDefault="00747DDF" w:rsidP="00E468A7">
      <w:pPr>
        <w:ind w:firstLine="0"/>
        <w:sectPr w:rsidR="00E468A7" w:rsidSect="00E468A7">
          <w:pgSz w:w="15840" w:h="12240" w:orient="landscape"/>
          <w:pgMar w:top="2160" w:right="1440" w:bottom="1440" w:left="1800" w:header="720" w:footer="720" w:gutter="0"/>
          <w:cols w:space="720"/>
          <w:docGrid w:linePitch="360"/>
        </w:sectPr>
      </w:pPr>
      <w:r>
        <w:rPr>
          <w:noProof/>
        </w:rPr>
        <w:lastRenderedPageBreak/>
        <mc:AlternateContent>
          <mc:Choice Requires="wps">
            <w:drawing>
              <wp:anchor distT="0" distB="0" distL="114300" distR="114300" simplePos="0" relativeHeight="251746304" behindDoc="0" locked="0" layoutInCell="1" allowOverlap="1" wp14:anchorId="3A24CE6B" wp14:editId="1227ADE1">
                <wp:simplePos x="0" y="0"/>
                <wp:positionH relativeFrom="column">
                  <wp:posOffset>171838</wp:posOffset>
                </wp:positionH>
                <wp:positionV relativeFrom="margin">
                  <wp:posOffset>4913556</wp:posOffset>
                </wp:positionV>
                <wp:extent cx="7657465" cy="251460"/>
                <wp:effectExtent l="0" t="0" r="635" b="0"/>
                <wp:wrapThrough wrapText="bothSides">
                  <wp:wrapPolygon edited="0">
                    <wp:start x="0" y="0"/>
                    <wp:lineTo x="0" y="19636"/>
                    <wp:lineTo x="21548" y="19636"/>
                    <wp:lineTo x="21548"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7657465" cy="251460"/>
                        </a:xfrm>
                        <a:prstGeom prst="rect">
                          <a:avLst/>
                        </a:prstGeom>
                        <a:solidFill>
                          <a:prstClr val="white"/>
                        </a:solidFill>
                        <a:ln>
                          <a:noFill/>
                        </a:ln>
                        <a:effectLst/>
                      </wps:spPr>
                      <wps:txbx>
                        <w:txbxContent>
                          <w:p w14:paraId="2311090E" w14:textId="189F3040" w:rsidR="00FA11DD" w:rsidRPr="00AE2609" w:rsidRDefault="00FA11DD" w:rsidP="00D35AAA">
                            <w:pPr>
                              <w:pStyle w:val="Caption"/>
                              <w:rPr>
                                <w:noProof/>
                              </w:rPr>
                            </w:pPr>
                            <w:bookmarkStart w:id="244" w:name="_Ref455833640"/>
                            <w:bookmarkStart w:id="245" w:name="_Toc467151214"/>
                            <w:r>
                              <w:t xml:space="preserve">Figure </w:t>
                            </w:r>
                            <w:fldSimple w:instr=" SEQ Figure \* ARABIC ">
                              <w:r w:rsidR="0053144D">
                                <w:rPr>
                                  <w:noProof/>
                                </w:rPr>
                                <w:t>36</w:t>
                              </w:r>
                            </w:fldSimple>
                            <w:bookmarkEnd w:id="244"/>
                            <w:r>
                              <w:t>. Ammonium Nitrate Derivatization Product Headspace Using SPME-GC-M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4CE6B" id="Text Box 18" o:spid="_x0000_s1050" type="#_x0000_t202" style="position:absolute;left:0;text-align:left;margin-left:13.55pt;margin-top:386.9pt;width:602.95pt;height:19.8pt;z-index:251746304;visibility:visible;mso-wrap-style:square;mso-wrap-distance-left:9pt;mso-wrap-distance-top:0;mso-wrap-distance-right:9pt;mso-wrap-distance-bottom:0;mso-position-horizontal:absolute;mso-position-horizontal-relative:text;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" stroked="f">
                <v:textbox style="mso-fit-shape-to-text:t" inset="0,0,0,0">
                  <w:txbxContent>
                    <w:p w14:paraId="2311090E" w14:textId="189F3040" w:rsidR="00FA11DD" w:rsidRPr="00AE2609" w:rsidRDefault="00FA11DD" w:rsidP="00D35AAA">
                      <w:pPr>
                        <w:pStyle w:val="Caption"/>
                        <w:rPr>
                          <w:noProof/>
                        </w:rPr>
                      </w:pPr>
                      <w:bookmarkStart w:id="246" w:name="_Ref455833640"/>
                      <w:bookmarkStart w:id="247" w:name="_Toc467151214"/>
                      <w:r>
                        <w:t xml:space="preserve">Figure </w:t>
                      </w:r>
                      <w:fldSimple w:instr=" SEQ Figure \* ARABIC ">
                        <w:r w:rsidR="0053144D">
                          <w:rPr>
                            <w:noProof/>
                          </w:rPr>
                          <w:t>36</w:t>
                        </w:r>
                      </w:fldSimple>
                      <w:bookmarkEnd w:id="246"/>
                      <w:r>
                        <w:t>. Ammonium Nitrate Derivatization Product Headspace Using SPME-GC-MS</w:t>
                      </w:r>
                      <w:bookmarkEnd w:id="247"/>
                    </w:p>
                  </w:txbxContent>
                </v:textbox>
                <w10:wrap type="through" anchory="margin"/>
              </v:shape>
            </w:pict>
          </mc:Fallback>
        </mc:AlternateContent>
      </w:r>
      <w:r>
        <w:rPr>
          <w:noProof/>
        </w:rPr>
        <w:drawing>
          <wp:anchor distT="0" distB="0" distL="114300" distR="114300" simplePos="0" relativeHeight="251737088" behindDoc="0" locked="0" layoutInCell="1" allowOverlap="1" wp14:anchorId="0455A976" wp14:editId="1D168B1D">
            <wp:simplePos x="0" y="0"/>
            <wp:positionH relativeFrom="margin">
              <wp:align>center</wp:align>
            </wp:positionH>
            <wp:positionV relativeFrom="margin">
              <wp:align>top</wp:align>
            </wp:positionV>
            <wp:extent cx="7657828" cy="4800600"/>
            <wp:effectExtent l="0" t="0" r="635" b="0"/>
            <wp:wrapThrough wrapText="bothSides">
              <wp:wrapPolygon edited="0">
                <wp:start x="0" y="0"/>
                <wp:lineTo x="0" y="21514"/>
                <wp:lineTo x="21548" y="21514"/>
                <wp:lineTo x="21548" y="0"/>
                <wp:lineTo x="0" y="0"/>
              </wp:wrapPolygon>
            </wp:wrapThrough>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657828" cy="4800600"/>
                    </a:xfrm>
                    <a:prstGeom prst="rect">
                      <a:avLst/>
                    </a:prstGeom>
                    <a:noFill/>
                  </pic:spPr>
                </pic:pic>
              </a:graphicData>
            </a:graphic>
            <wp14:sizeRelH relativeFrom="page">
              <wp14:pctWidth>0</wp14:pctWidth>
            </wp14:sizeRelH>
            <wp14:sizeRelV relativeFrom="page">
              <wp14:pctHeight>0</wp14:pctHeight>
            </wp14:sizeRelV>
          </wp:anchor>
        </w:drawing>
      </w:r>
    </w:p>
    <w:p w14:paraId="4452D3E2" w14:textId="77777777" w:rsidR="00E468A7" w:rsidRPr="001C0BB4" w:rsidRDefault="00E468A7" w:rsidP="00E468A7">
      <w:pPr>
        <w:ind w:firstLine="0"/>
        <w:rPr>
          <w:rStyle w:val="SubtleEmphasis"/>
        </w:rPr>
      </w:pPr>
      <w:r w:rsidRPr="001C0BB4">
        <w:rPr>
          <w:rStyle w:val="SubtleEmphasis"/>
        </w:rPr>
        <w:lastRenderedPageBreak/>
        <w:t>Triacetone Triperoxide</w:t>
      </w:r>
    </w:p>
    <w:p w14:paraId="59075B38" w14:textId="68EF1680" w:rsidR="00E468A7" w:rsidRDefault="00E468A7" w:rsidP="00E468A7">
      <w:pPr>
        <w:ind w:firstLine="0"/>
        <w:sectPr w:rsidR="00E468A7" w:rsidSect="00E468A7">
          <w:pgSz w:w="12240" w:h="15840"/>
          <w:pgMar w:top="1440" w:right="1440" w:bottom="1800" w:left="2160" w:header="720" w:footer="720" w:gutter="0"/>
          <w:cols w:space="720"/>
          <w:docGrid w:linePitch="360"/>
        </w:sectPr>
      </w:pPr>
      <w:r>
        <w:t xml:space="preserve">To ensure the quality and detection of TATP </w:t>
      </w:r>
      <w:r w:rsidRPr="0039305A">
        <w:t>samples, the headspace of each was analyzed using SPME</w:t>
      </w:r>
      <w:r>
        <w:t xml:space="preserve"> prior to its dynamic collection.</w:t>
      </w:r>
      <w:r w:rsidRPr="0039305A">
        <w:t xml:space="preserve"> According to the standard compound purchased from AccuStandard®, the retention time (RT) for TATP was 11.015 min. Since the </w:t>
      </w:r>
      <w:r>
        <w:t>compound is not included in the</w:t>
      </w:r>
      <w:r w:rsidRPr="0039305A">
        <w:t xml:space="preserve"> National Institute of Standards and Technology</w:t>
      </w:r>
      <w:r>
        <w:t xml:space="preserve"> </w:t>
      </w:r>
      <w:r>
        <w:fldChar w:fldCharType="begin"/>
      </w:r>
      <w:r w:rsidR="00310601">
        <w:instrText xml:space="preserve"> ADDIN REFMGR.CITE &lt;Refman&gt;&lt;Cite&gt;&lt;Author&gt;United State Drug Enforcement Administration&lt;/Author&gt;&lt;Year&gt;2015&lt;/Year&gt;&lt;RecNum&gt;23&lt;/RecNum&gt;&lt;IDText&gt;Drug Schedueling&lt;/IDText&gt;&lt;MDL Ref_Type="Online Source"&gt;&lt;Ref_Type&gt;Online Source&lt;/Ref_Type&gt;&lt;Ref_ID&gt;23&lt;/Ref_ID&gt;&lt;Title_Primary&gt;Drug Schedueling&lt;/Title_Primary&gt;&lt;Authors_Primary&gt;United State Drug Enforcement Administration&lt;/Authors_Primary&gt;&lt;Date_Primary&gt;2015&lt;/Date_Primary&gt;&lt;Reprint&gt;Not in File&lt;/Reprint&gt;&lt;Date_Secondary&gt;2015/11/10&lt;/Date_Secondary&gt;&lt;Web_URL&gt;&lt;u&gt;http://www.dea.gov/druginfo/ds.shtml&lt;/u&gt;&lt;/Web_URL&gt;&lt;ZZ_WorkformID&gt;31&lt;/ZZ_WorkformID&gt;&lt;/MDL&gt;&lt;/Cite&gt;&lt;/Refman&gt;</w:instrText>
      </w:r>
      <w:r>
        <w:fldChar w:fldCharType="separate"/>
      </w:r>
      <w:r w:rsidR="00163641">
        <w:rPr>
          <w:noProof/>
        </w:rPr>
        <w:t>(21)</w:t>
      </w:r>
      <w:r>
        <w:fldChar w:fldCharType="end"/>
      </w:r>
      <w:r w:rsidRPr="0039305A">
        <w:t xml:space="preserve"> Mass Spectral library, the unique fragmentation pattern characteristic of the compound was used to adequately identify TATP, this pattern includes the following ions: 43, 59, 75, 101 and 117 m/z</w:t>
      </w:r>
      <w:r>
        <w:t xml:space="preserve"> (</w:t>
      </w:r>
      <w:r>
        <w:fldChar w:fldCharType="begin"/>
      </w:r>
      <w:r>
        <w:instrText xml:space="preserve"> REF _Ref456979644 \h </w:instrText>
      </w:r>
      <w:r>
        <w:fldChar w:fldCharType="separate"/>
      </w:r>
      <w:r w:rsidR="0053144D">
        <w:t xml:space="preserve">Figure </w:t>
      </w:r>
      <w:r w:rsidR="0053144D">
        <w:rPr>
          <w:noProof/>
        </w:rPr>
        <w:t>37</w:t>
      </w:r>
      <w:r>
        <w:fldChar w:fldCharType="end"/>
      </w:r>
      <w:r>
        <w:t>)</w:t>
      </w:r>
      <w:r w:rsidRPr="0039305A">
        <w:t>.</w:t>
      </w:r>
    </w:p>
    <w:p w14:paraId="56B4EA8D" w14:textId="46C8A70A" w:rsidR="00E468A7" w:rsidRDefault="00747DDF" w:rsidP="00E468A7">
      <w:pPr>
        <w:ind w:firstLine="0"/>
        <w:sectPr w:rsidR="00E468A7" w:rsidSect="00015729">
          <w:pgSz w:w="15840" w:h="12240" w:orient="landscape"/>
          <w:pgMar w:top="2160" w:right="1440" w:bottom="1440" w:left="1800" w:header="720" w:footer="720" w:gutter="0"/>
          <w:cols w:space="720"/>
          <w:docGrid w:linePitch="360"/>
        </w:sectPr>
      </w:pPr>
      <w:r>
        <w:rPr>
          <w:noProof/>
        </w:rPr>
        <w:lastRenderedPageBreak/>
        <mc:AlternateContent>
          <mc:Choice Requires="wps">
            <w:drawing>
              <wp:anchor distT="0" distB="0" distL="114300" distR="114300" simplePos="0" relativeHeight="251811840" behindDoc="0" locked="0" layoutInCell="1" allowOverlap="1" wp14:anchorId="0942717B" wp14:editId="136853E2">
                <wp:simplePos x="0" y="0"/>
                <wp:positionH relativeFrom="column">
                  <wp:posOffset>349250</wp:posOffset>
                </wp:positionH>
                <wp:positionV relativeFrom="margin">
                  <wp:posOffset>4913745</wp:posOffset>
                </wp:positionV>
                <wp:extent cx="7241540" cy="251460"/>
                <wp:effectExtent l="0" t="0" r="0" b="0"/>
                <wp:wrapSquare wrapText="bothSides"/>
                <wp:docPr id="110" name="Text Box 110"/>
                <wp:cNvGraphicFramePr/>
                <a:graphic xmlns:a="http://schemas.openxmlformats.org/drawingml/2006/main">
                  <a:graphicData uri="http://schemas.microsoft.com/office/word/2010/wordprocessingShape">
                    <wps:wsp>
                      <wps:cNvSpPr txBox="1"/>
                      <wps:spPr>
                        <a:xfrm>
                          <a:off x="0" y="0"/>
                          <a:ext cx="7241540" cy="251460"/>
                        </a:xfrm>
                        <a:prstGeom prst="rect">
                          <a:avLst/>
                        </a:prstGeom>
                        <a:solidFill>
                          <a:prstClr val="white"/>
                        </a:solidFill>
                        <a:ln>
                          <a:noFill/>
                        </a:ln>
                        <a:effectLst/>
                      </wps:spPr>
                      <wps:txbx>
                        <w:txbxContent>
                          <w:p w14:paraId="3FA8EB18" w14:textId="77777777" w:rsidR="00FA11DD" w:rsidRPr="00C56A42" w:rsidRDefault="00FA11DD" w:rsidP="00E468A7">
                            <w:pPr>
                              <w:pStyle w:val="Caption"/>
                              <w:rPr>
                                <w:noProof/>
                              </w:rPr>
                            </w:pPr>
                            <w:bookmarkStart w:id="248" w:name="_Ref456979644"/>
                            <w:bookmarkStart w:id="249" w:name="_Ref456979616"/>
                            <w:bookmarkStart w:id="250" w:name="_Toc467151215"/>
                            <w:r>
                              <w:t xml:space="preserve">Figure </w:t>
                            </w:r>
                            <w:fldSimple w:instr=" SEQ Figure \* ARABIC ">
                              <w:r w:rsidR="0053144D">
                                <w:rPr>
                                  <w:noProof/>
                                </w:rPr>
                                <w:t>37</w:t>
                              </w:r>
                            </w:fldSimple>
                            <w:bookmarkEnd w:id="248"/>
                            <w:r>
                              <w:t>. TATP Headspace U</w:t>
                            </w:r>
                            <w:r w:rsidRPr="0059209D">
                              <w:t>sing SPME-GC-MS</w:t>
                            </w:r>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2717B" id="Text Box 110" o:spid="_x0000_s1051" type="#_x0000_t202" style="position:absolute;left:0;text-align:left;margin-left:27.5pt;margin-top:386.9pt;width:570.2pt;height:19.8pt;z-index:251811840;visibility:visible;mso-wrap-style:square;mso-wrap-distance-left:9pt;mso-wrap-distance-top:0;mso-wrap-distance-right:9pt;mso-wrap-distance-bottom:0;mso-position-horizontal:absolute;mso-position-horizontal-relative:text;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" stroked="f">
                <v:textbox style="mso-fit-shape-to-text:t" inset="0,0,0,0">
                  <w:txbxContent>
                    <w:p w14:paraId="3FA8EB18" w14:textId="77777777" w:rsidR="00FA11DD" w:rsidRPr="00C56A42" w:rsidRDefault="00FA11DD" w:rsidP="00E468A7">
                      <w:pPr>
                        <w:pStyle w:val="Caption"/>
                        <w:rPr>
                          <w:noProof/>
                        </w:rPr>
                      </w:pPr>
                      <w:bookmarkStart w:id="251" w:name="_Ref456979644"/>
                      <w:bookmarkStart w:id="252" w:name="_Ref456979616"/>
                      <w:bookmarkStart w:id="253" w:name="_Toc467151215"/>
                      <w:r>
                        <w:t xml:space="preserve">Figure </w:t>
                      </w:r>
                      <w:fldSimple w:instr=" SEQ Figure \* ARABIC ">
                        <w:r w:rsidR="0053144D">
                          <w:rPr>
                            <w:noProof/>
                          </w:rPr>
                          <w:t>37</w:t>
                        </w:r>
                      </w:fldSimple>
                      <w:bookmarkEnd w:id="251"/>
                      <w:r>
                        <w:t>. TATP Headspace U</w:t>
                      </w:r>
                      <w:r w:rsidRPr="0059209D">
                        <w:t>sing SPME-GC-MS</w:t>
                      </w:r>
                      <w:bookmarkEnd w:id="252"/>
                      <w:bookmarkEnd w:id="253"/>
                    </w:p>
                  </w:txbxContent>
                </v:textbox>
                <w10:wrap type="square" anchory="margin"/>
              </v:shape>
            </w:pict>
          </mc:Fallback>
        </mc:AlternateContent>
      </w:r>
      <w:r>
        <w:rPr>
          <w:noProof/>
        </w:rPr>
        <w:drawing>
          <wp:anchor distT="0" distB="0" distL="114300" distR="114300" simplePos="0" relativeHeight="251810816" behindDoc="0" locked="0" layoutInCell="1" allowOverlap="1" wp14:anchorId="677D68BD" wp14:editId="7D326978">
            <wp:simplePos x="0" y="0"/>
            <wp:positionH relativeFrom="margin">
              <wp:align>center</wp:align>
            </wp:positionH>
            <wp:positionV relativeFrom="margin">
              <wp:align>top</wp:align>
            </wp:positionV>
            <wp:extent cx="7604283" cy="4800600"/>
            <wp:effectExtent l="0" t="0" r="0" b="0"/>
            <wp:wrapSquare wrapText="bothSides"/>
            <wp:docPr id="9147" name="Picture 9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7604283" cy="4800600"/>
                    </a:xfrm>
                    <a:prstGeom prst="rect">
                      <a:avLst/>
                    </a:prstGeom>
                    <a:noFill/>
                  </pic:spPr>
                </pic:pic>
              </a:graphicData>
            </a:graphic>
            <wp14:sizeRelH relativeFrom="page">
              <wp14:pctWidth>0</wp14:pctWidth>
            </wp14:sizeRelH>
            <wp14:sizeRelV relativeFrom="page">
              <wp14:pctHeight>0</wp14:pctHeight>
            </wp14:sizeRelV>
          </wp:anchor>
        </w:drawing>
      </w:r>
    </w:p>
    <w:p w14:paraId="1A3B6871" w14:textId="5F998A09" w:rsidR="00F65DD8" w:rsidRDefault="000852BA" w:rsidP="000852BA">
      <w:pPr>
        <w:rPr>
          <w:rStyle w:val="SubtleEmphasis"/>
        </w:rPr>
      </w:pPr>
      <w:r w:rsidRPr="00D571F7">
        <w:rPr>
          <w:rStyle w:val="SubtleEmphasis"/>
        </w:rPr>
        <w:lastRenderedPageBreak/>
        <w:t>Evaluation and Optimization of Flow Rate of the HSCS</w:t>
      </w:r>
    </w:p>
    <w:p w14:paraId="62924D7E" w14:textId="21B3B60A" w:rsidR="001C0BB4" w:rsidRPr="00D571F7" w:rsidRDefault="001C0BB4" w:rsidP="000852BA">
      <w:pPr>
        <w:rPr>
          <w:rStyle w:val="SubtleEmphasis"/>
        </w:rPr>
      </w:pPr>
      <w:r>
        <w:rPr>
          <w:rStyle w:val="SubtleEmphasis"/>
        </w:rPr>
        <w:t>Ammonium Nitrate</w:t>
      </w:r>
    </w:p>
    <w:p w14:paraId="47409147" w14:textId="3C3DB263" w:rsidR="00D571F7" w:rsidRDefault="00D571F7" w:rsidP="00D571F7">
      <w:pPr>
        <w:rPr>
          <w:rStyle w:val="SubtleEmphasis"/>
          <w:i w:val="0"/>
          <w:iCs w:val="0"/>
        </w:rPr>
      </w:pPr>
      <w:r>
        <w:rPr>
          <w:rStyle w:val="SubtleEmphasis"/>
          <w:i w:val="0"/>
          <w:iCs w:val="0"/>
        </w:rPr>
        <w:t>Prior to the collection of ammonium nitrate samples</w:t>
      </w:r>
      <w:r w:rsidRPr="00D571F7">
        <w:rPr>
          <w:rStyle w:val="SubtleEmphasis"/>
          <w:i w:val="0"/>
          <w:iCs w:val="0"/>
        </w:rPr>
        <w:t xml:space="preserve"> preparation</w:t>
      </w:r>
      <w:r>
        <w:rPr>
          <w:rStyle w:val="SubtleEmphasis"/>
          <w:i w:val="0"/>
          <w:iCs w:val="0"/>
        </w:rPr>
        <w:t xml:space="preserve"> was required </w:t>
      </w:r>
      <w:r w:rsidRPr="00D571F7">
        <w:rPr>
          <w:rStyle w:val="SubtleEmphasis"/>
          <w:i w:val="0"/>
          <w:iCs w:val="0"/>
        </w:rPr>
        <w:t>to determine the proper way of collecting</w:t>
      </w:r>
      <w:r>
        <w:rPr>
          <w:rStyle w:val="SubtleEmphasis"/>
          <w:i w:val="0"/>
          <w:iCs w:val="0"/>
        </w:rPr>
        <w:t xml:space="preserve"> the sample. A total of four</w:t>
      </w:r>
      <w:r w:rsidRPr="00D571F7">
        <w:rPr>
          <w:rStyle w:val="SubtleEmphasis"/>
          <w:i w:val="0"/>
          <w:iCs w:val="0"/>
        </w:rPr>
        <w:t xml:space="preserve"> different experiments were performed. Three (3) mL of ammonium nitrate solution was spiked onto 2”x2” cotton gauze.</w:t>
      </w:r>
      <w:r>
        <w:rPr>
          <w:rStyle w:val="SubtleEmphasis"/>
          <w:i w:val="0"/>
          <w:iCs w:val="0"/>
        </w:rPr>
        <w:t xml:space="preserve"> It was allowed 3 and 30 min</w:t>
      </w:r>
      <w:r w:rsidRPr="00D571F7">
        <w:rPr>
          <w:rStyle w:val="SubtleEmphasis"/>
          <w:i w:val="0"/>
          <w:iCs w:val="0"/>
        </w:rPr>
        <w:t xml:space="preserve"> to reach equilibrium. </w:t>
      </w:r>
      <w:r>
        <w:rPr>
          <w:rStyle w:val="SubtleEmphasis"/>
          <w:i w:val="0"/>
          <w:iCs w:val="0"/>
        </w:rPr>
        <w:t>Upon completion,</w:t>
      </w:r>
      <w:r w:rsidRPr="00D571F7">
        <w:rPr>
          <w:rStyle w:val="SubtleEmphasis"/>
          <w:i w:val="0"/>
          <w:iCs w:val="0"/>
        </w:rPr>
        <w:t xml:space="preserve"> the VOCs were collected using different flow rates and collection times. </w:t>
      </w:r>
      <w:r>
        <w:rPr>
          <w:rStyle w:val="SubtleEmphasis"/>
          <w:i w:val="0"/>
          <w:iCs w:val="0"/>
        </w:rPr>
        <w:t xml:space="preserve">Polyacrylate </w:t>
      </w:r>
      <w:r w:rsidRPr="00D571F7">
        <w:rPr>
          <w:rStyle w:val="SubtleEmphasis"/>
          <w:i w:val="0"/>
          <w:iCs w:val="0"/>
        </w:rPr>
        <w:t>SP</w:t>
      </w:r>
      <w:r>
        <w:rPr>
          <w:rStyle w:val="SubtleEmphasis"/>
          <w:i w:val="0"/>
          <w:iCs w:val="0"/>
        </w:rPr>
        <w:t>ME fiber was exposed for 30 sec</w:t>
      </w:r>
      <w:r w:rsidR="0020407D">
        <w:rPr>
          <w:rStyle w:val="SubtleEmphasis"/>
          <w:i w:val="0"/>
          <w:iCs w:val="0"/>
        </w:rPr>
        <w:t xml:space="preserve"> to</w:t>
      </w:r>
      <w:r w:rsidR="0020407D" w:rsidRPr="0020407D">
        <w:rPr>
          <w:rStyle w:val="SubtleEmphasis"/>
          <w:i w:val="0"/>
          <w:iCs w:val="0"/>
        </w:rPr>
        <w:t xml:space="preserve"> 10μL of n-butylchloroformate</w:t>
      </w:r>
      <w:r w:rsidR="0020407D">
        <w:rPr>
          <w:rStyle w:val="SubtleEmphasis"/>
          <w:i w:val="0"/>
          <w:iCs w:val="0"/>
        </w:rPr>
        <w:t xml:space="preserve"> </w:t>
      </w:r>
      <w:r w:rsidRPr="00D571F7">
        <w:rPr>
          <w:rStyle w:val="SubtleEmphasis"/>
          <w:i w:val="0"/>
          <w:iCs w:val="0"/>
        </w:rPr>
        <w:t>followed by the exposure of the fiber to the analyte solution for 20 min at room temperature and 56˚C. Subsequently the sample was desorbed in the GC-MS inlet for 5min. (</w:t>
      </w:r>
      <w:r>
        <w:rPr>
          <w:rStyle w:val="SubtleEmphasis"/>
          <w:i w:val="0"/>
          <w:iCs w:val="0"/>
        </w:rPr>
        <w:fldChar w:fldCharType="begin"/>
      </w:r>
      <w:r>
        <w:rPr>
          <w:rStyle w:val="SubtleEmphasis"/>
          <w:i w:val="0"/>
          <w:iCs w:val="0"/>
        </w:rPr>
        <w:instrText xml:space="preserve"> REF _Ref454272655 \h </w:instrText>
      </w:r>
      <w:r>
        <w:rPr>
          <w:rStyle w:val="SubtleEmphasis"/>
          <w:i w:val="0"/>
          <w:iCs w:val="0"/>
        </w:rPr>
      </w:r>
      <w:r>
        <w:rPr>
          <w:rStyle w:val="SubtleEmphasis"/>
          <w:i w:val="0"/>
          <w:iCs w:val="0"/>
        </w:rPr>
        <w:fldChar w:fldCharType="separate"/>
      </w:r>
      <w:r w:rsidR="0053144D">
        <w:t xml:space="preserve">Figure </w:t>
      </w:r>
      <w:r w:rsidR="0053144D">
        <w:rPr>
          <w:noProof/>
        </w:rPr>
        <w:t>38</w:t>
      </w:r>
      <w:r>
        <w:rPr>
          <w:rStyle w:val="SubtleEmphasis"/>
          <w:i w:val="0"/>
          <w:iCs w:val="0"/>
        </w:rPr>
        <w:fldChar w:fldCharType="end"/>
      </w:r>
      <w:r w:rsidRPr="00D571F7">
        <w:rPr>
          <w:rStyle w:val="SubtleEmphasis"/>
          <w:i w:val="0"/>
          <w:iCs w:val="0"/>
        </w:rPr>
        <w:t>)</w:t>
      </w:r>
    </w:p>
    <w:p w14:paraId="25880EF2" w14:textId="77777777" w:rsidR="00D571F7" w:rsidRDefault="00D571F7" w:rsidP="00D571F7">
      <w:pPr>
        <w:keepNext/>
      </w:pPr>
      <w:r>
        <w:rPr>
          <w:rStyle w:val="SubtleEmphasis"/>
          <w:i w:val="0"/>
          <w:iCs w:val="0"/>
          <w:noProof/>
        </w:rPr>
        <w:drawing>
          <wp:anchor distT="0" distB="0" distL="114300" distR="114300" simplePos="0" relativeHeight="251744256" behindDoc="0" locked="0" layoutInCell="1" allowOverlap="1" wp14:anchorId="67B83DEE" wp14:editId="1B8F689A">
            <wp:simplePos x="0" y="0"/>
            <wp:positionH relativeFrom="margin">
              <wp:align>center</wp:align>
            </wp:positionH>
            <wp:positionV relativeFrom="paragraph">
              <wp:posOffset>-1979</wp:posOffset>
            </wp:positionV>
            <wp:extent cx="6301966" cy="3657600"/>
            <wp:effectExtent l="0" t="0" r="0" b="0"/>
            <wp:wrapSquare wrapText="bothSides"/>
            <wp:docPr id="9149" name="Picture 9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301966" cy="3657600"/>
                    </a:xfrm>
                    <a:prstGeom prst="rect">
                      <a:avLst/>
                    </a:prstGeom>
                    <a:noFill/>
                  </pic:spPr>
                </pic:pic>
              </a:graphicData>
            </a:graphic>
            <wp14:sizeRelH relativeFrom="page">
              <wp14:pctWidth>0</wp14:pctWidth>
            </wp14:sizeRelH>
            <wp14:sizeRelV relativeFrom="page">
              <wp14:pctHeight>0</wp14:pctHeight>
            </wp14:sizeRelV>
          </wp:anchor>
        </w:drawing>
      </w:r>
    </w:p>
    <w:p w14:paraId="75D67829" w14:textId="0CEBADEC" w:rsidR="00D571F7" w:rsidRPr="00D571F7" w:rsidRDefault="00D571F7" w:rsidP="00D571F7">
      <w:pPr>
        <w:pStyle w:val="Caption"/>
        <w:jc w:val="both"/>
        <w:rPr>
          <w:rStyle w:val="SubtleEmphasis"/>
          <w:i w:val="0"/>
          <w:iCs w:val="0"/>
        </w:rPr>
      </w:pPr>
      <w:bookmarkStart w:id="254" w:name="_Ref454272655"/>
      <w:bookmarkStart w:id="255" w:name="_Toc467151216"/>
      <w:r>
        <w:t xml:space="preserve">Figure </w:t>
      </w:r>
      <w:fldSimple w:instr=" SEQ Figure \* ARABIC ">
        <w:r w:rsidR="0053144D">
          <w:rPr>
            <w:noProof/>
          </w:rPr>
          <w:t>38</w:t>
        </w:r>
      </w:fldSimple>
      <w:bookmarkEnd w:id="254"/>
      <w:r>
        <w:t xml:space="preserve">. </w:t>
      </w:r>
      <w:r w:rsidR="00EA0FD1">
        <w:t>Equilibrium Time and Extraction Temperature Experiments for the C</w:t>
      </w:r>
      <w:r w:rsidRPr="00977348">
        <w:t>ollection of Ammonium Nitrate</w:t>
      </w:r>
      <w:bookmarkEnd w:id="255"/>
    </w:p>
    <w:p w14:paraId="20515F4D" w14:textId="2B446484" w:rsidR="000852BA" w:rsidRDefault="00D571F7" w:rsidP="00D571F7">
      <w:pPr>
        <w:rPr>
          <w:rStyle w:val="SubtleEmphasis"/>
          <w:i w:val="0"/>
          <w:iCs w:val="0"/>
        </w:rPr>
      </w:pPr>
      <w:r w:rsidRPr="00D571F7">
        <w:rPr>
          <w:rStyle w:val="SubtleEmphasis"/>
          <w:i w:val="0"/>
          <w:iCs w:val="0"/>
        </w:rPr>
        <w:lastRenderedPageBreak/>
        <w:t>After the analyses were performed, the data collected was analyzed. It is important to note that although the derivative product of ammonium nitrate was detected by SPME-GC-MS it was n</w:t>
      </w:r>
      <w:r w:rsidR="008736F6">
        <w:rPr>
          <w:rStyle w:val="SubtleEmphasis"/>
          <w:i w:val="0"/>
          <w:iCs w:val="0"/>
        </w:rPr>
        <w:t>ot possible to be quantified. There were inconsistencies that did not allow a reliable calibration curve to be obtained, these discrepancies can be result of instrument sensitivity for this particular compound</w:t>
      </w:r>
      <w:r w:rsidRPr="00D571F7">
        <w:rPr>
          <w:rStyle w:val="SubtleEmphasis"/>
          <w:i w:val="0"/>
          <w:iCs w:val="0"/>
        </w:rPr>
        <w:t xml:space="preserve"> </w:t>
      </w:r>
      <w:r w:rsidR="008736F6">
        <w:rPr>
          <w:rStyle w:val="SubtleEmphasis"/>
          <w:i w:val="0"/>
          <w:iCs w:val="0"/>
        </w:rPr>
        <w:t>and/</w:t>
      </w:r>
      <w:r w:rsidRPr="00D571F7">
        <w:rPr>
          <w:rStyle w:val="SubtleEmphasis"/>
          <w:i w:val="0"/>
          <w:iCs w:val="0"/>
        </w:rPr>
        <w:t>or</w:t>
      </w:r>
      <w:r w:rsidR="008736F6">
        <w:rPr>
          <w:rStyle w:val="SubtleEmphasis"/>
          <w:i w:val="0"/>
          <w:iCs w:val="0"/>
        </w:rPr>
        <w:t xml:space="preserve"> breakthrough of the VOC target compound</w:t>
      </w:r>
      <w:r w:rsidRPr="00D571F7">
        <w:rPr>
          <w:rStyle w:val="SubtleEmphasis"/>
          <w:i w:val="0"/>
          <w:iCs w:val="0"/>
        </w:rPr>
        <w:t xml:space="preserve"> </w:t>
      </w:r>
      <w:r w:rsidR="008736F6">
        <w:rPr>
          <w:rStyle w:val="SubtleEmphasis"/>
          <w:i w:val="0"/>
          <w:iCs w:val="0"/>
        </w:rPr>
        <w:t>across</w:t>
      </w:r>
      <w:r w:rsidRPr="00D571F7">
        <w:rPr>
          <w:rStyle w:val="SubtleEmphasis"/>
          <w:i w:val="0"/>
          <w:iCs w:val="0"/>
        </w:rPr>
        <w:t xml:space="preserve"> the absorbent material</w:t>
      </w:r>
      <w:r>
        <w:rPr>
          <w:rStyle w:val="SubtleEmphasis"/>
          <w:i w:val="0"/>
          <w:iCs w:val="0"/>
        </w:rPr>
        <w:t xml:space="preserve">. </w:t>
      </w:r>
      <w:r w:rsidR="002D43CB">
        <w:rPr>
          <w:rStyle w:val="SubtleEmphasis"/>
          <w:i w:val="0"/>
          <w:iCs w:val="0"/>
        </w:rPr>
        <w:t>The p</w:t>
      </w:r>
      <w:r w:rsidRPr="00D571F7">
        <w:rPr>
          <w:rStyle w:val="SubtleEmphasis"/>
          <w:i w:val="0"/>
          <w:iCs w:val="0"/>
        </w:rPr>
        <w:t>arameters</w:t>
      </w:r>
      <w:r w:rsidR="002D43CB">
        <w:rPr>
          <w:rStyle w:val="SubtleEmphasis"/>
          <w:i w:val="0"/>
          <w:iCs w:val="0"/>
        </w:rPr>
        <w:t xml:space="preserve"> that showed promising</w:t>
      </w:r>
      <w:r>
        <w:rPr>
          <w:rStyle w:val="SubtleEmphasis"/>
          <w:i w:val="0"/>
          <w:iCs w:val="0"/>
        </w:rPr>
        <w:t xml:space="preserve"> results</w:t>
      </w:r>
      <w:r w:rsidRPr="00D571F7">
        <w:rPr>
          <w:rStyle w:val="SubtleEmphasis"/>
          <w:i w:val="0"/>
          <w:iCs w:val="0"/>
        </w:rPr>
        <w:t xml:space="preserve"> are summarized in Method 3 (</w:t>
      </w:r>
      <w:r>
        <w:rPr>
          <w:rStyle w:val="SubtleEmphasis"/>
          <w:i w:val="0"/>
          <w:iCs w:val="0"/>
        </w:rPr>
        <w:fldChar w:fldCharType="begin"/>
      </w:r>
      <w:r>
        <w:rPr>
          <w:rStyle w:val="SubtleEmphasis"/>
          <w:i w:val="0"/>
          <w:iCs w:val="0"/>
        </w:rPr>
        <w:instrText xml:space="preserve"> REF _Ref454272655 \h </w:instrText>
      </w:r>
      <w:r>
        <w:rPr>
          <w:rStyle w:val="SubtleEmphasis"/>
          <w:i w:val="0"/>
          <w:iCs w:val="0"/>
        </w:rPr>
      </w:r>
      <w:r>
        <w:rPr>
          <w:rStyle w:val="SubtleEmphasis"/>
          <w:i w:val="0"/>
          <w:iCs w:val="0"/>
        </w:rPr>
        <w:fldChar w:fldCharType="separate"/>
      </w:r>
      <w:r w:rsidR="0053144D">
        <w:t xml:space="preserve">Figure </w:t>
      </w:r>
      <w:r w:rsidR="0053144D">
        <w:rPr>
          <w:noProof/>
        </w:rPr>
        <w:t>38</w:t>
      </w:r>
      <w:r>
        <w:rPr>
          <w:rStyle w:val="SubtleEmphasis"/>
          <w:i w:val="0"/>
          <w:iCs w:val="0"/>
        </w:rPr>
        <w:fldChar w:fldCharType="end"/>
      </w:r>
      <w:r w:rsidRPr="00D571F7">
        <w:rPr>
          <w:rStyle w:val="SubtleEmphasis"/>
          <w:i w:val="0"/>
          <w:iCs w:val="0"/>
        </w:rPr>
        <w:t>).</w:t>
      </w:r>
    </w:p>
    <w:p w14:paraId="578CC141" w14:textId="77777777" w:rsidR="0053144D" w:rsidRDefault="00053633" w:rsidP="00B5665C">
      <w:pPr>
        <w:pStyle w:val="Caption"/>
        <w:spacing w:after="0"/>
        <w:jc w:val="both"/>
      </w:pPr>
      <w:r>
        <w:rPr>
          <w:noProof/>
        </w:rPr>
        <w:drawing>
          <wp:anchor distT="0" distB="0" distL="114300" distR="114300" simplePos="0" relativeHeight="251743232" behindDoc="0" locked="0" layoutInCell="1" allowOverlap="1" wp14:anchorId="19D93C4E" wp14:editId="0FA7E45F">
            <wp:simplePos x="0" y="0"/>
            <wp:positionH relativeFrom="margin">
              <wp:posOffset>93980</wp:posOffset>
            </wp:positionH>
            <wp:positionV relativeFrom="page">
              <wp:posOffset>5372209</wp:posOffset>
            </wp:positionV>
            <wp:extent cx="5282565" cy="3175635"/>
            <wp:effectExtent l="0" t="0" r="0" b="5715"/>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82565" cy="3175635"/>
                    </a:xfrm>
                    <a:prstGeom prst="rect">
                      <a:avLst/>
                    </a:prstGeom>
                    <a:noFill/>
                  </pic:spPr>
                </pic:pic>
              </a:graphicData>
            </a:graphic>
            <wp14:sizeRelH relativeFrom="page">
              <wp14:pctWidth>0</wp14:pctWidth>
            </wp14:sizeRelH>
            <wp14:sizeRelV relativeFrom="page">
              <wp14:pctHeight>0</wp14:pctHeight>
            </wp14:sizeRelV>
          </wp:anchor>
        </w:drawing>
      </w:r>
      <w:r w:rsidR="00097026" w:rsidRPr="00097026">
        <w:t>Samples were collected onto 4” x 4” cotton gauze pads, stored in 40 mL glass vials</w:t>
      </w:r>
      <w:r w:rsidR="00097026">
        <w:t xml:space="preserve"> immediately after</w:t>
      </w:r>
      <w:r w:rsidR="00097026" w:rsidRPr="00097026">
        <w:t>. As shown in</w:t>
      </w:r>
      <w:r w:rsidR="00097026">
        <w:t xml:space="preserve"> </w:t>
      </w:r>
      <w:r w:rsidR="0078789A">
        <w:fldChar w:fldCharType="begin"/>
      </w:r>
      <w:r w:rsidR="0078789A">
        <w:instrText xml:space="preserve"> REF _Ref454452402 \h </w:instrText>
      </w:r>
      <w:r w:rsidR="0078789A">
        <w:fldChar w:fldCharType="separate"/>
      </w:r>
    </w:p>
    <w:p w14:paraId="74227C82" w14:textId="69FE3F64" w:rsidR="00F65DD8" w:rsidRDefault="0053144D" w:rsidP="00224D51">
      <w:r>
        <w:t xml:space="preserve">Figure </w:t>
      </w:r>
      <w:r>
        <w:rPr>
          <w:noProof/>
        </w:rPr>
        <w:t>39</w:t>
      </w:r>
      <w:r w:rsidR="0078789A">
        <w:fldChar w:fldCharType="end"/>
      </w:r>
      <w:r w:rsidR="00097026" w:rsidRPr="00097026">
        <w:t>, medium</w:t>
      </w:r>
      <w:r w:rsidR="002106DA">
        <w:t xml:space="preserve"> flow rate</w:t>
      </w:r>
      <w:r w:rsidR="00097026" w:rsidRPr="00097026">
        <w:t xml:space="preserve"> 30 sec showed the greatest peak area (proportional to abundance). The selection was also based and supported by calculating the relative standard deviation (%RSD), which represents the extent of variation in relation to the mean of a population. When using medium 30 sec the least %RSD (55.4%)</w:t>
      </w:r>
      <w:r w:rsidR="00097026">
        <w:t xml:space="preserve"> is obtained</w:t>
      </w:r>
      <w:r w:rsidR="00097026" w:rsidRPr="00097026">
        <w:t xml:space="preserve"> therefore, it was selected to be the optimal flow rate to be use.</w:t>
      </w:r>
    </w:p>
    <w:p w14:paraId="6E9C80C4" w14:textId="77777777" w:rsidR="00B5665C" w:rsidRDefault="00B5665C" w:rsidP="00B5665C">
      <w:pPr>
        <w:pStyle w:val="Caption"/>
        <w:spacing w:after="0"/>
        <w:jc w:val="both"/>
      </w:pPr>
      <w:bookmarkStart w:id="256" w:name="_Ref454452402"/>
      <w:bookmarkStart w:id="257" w:name="_Toc467151217"/>
    </w:p>
    <w:p w14:paraId="487BE6C3" w14:textId="5E34AB7E" w:rsidR="00EA0FD1" w:rsidRPr="000F7A0D" w:rsidRDefault="00097026" w:rsidP="00053633">
      <w:pPr>
        <w:pStyle w:val="Caption"/>
        <w:rPr>
          <w:rStyle w:val="SubtleEmphasis"/>
          <w:i w:val="0"/>
          <w:iCs w:val="0"/>
        </w:rPr>
      </w:pPr>
      <w:r>
        <w:t xml:space="preserve">Figure </w:t>
      </w:r>
      <w:fldSimple w:instr=" SEQ Figure \* ARABIC ">
        <w:r w:rsidR="0053144D">
          <w:rPr>
            <w:noProof/>
          </w:rPr>
          <w:t>39</w:t>
        </w:r>
      </w:fldSimple>
      <w:bookmarkEnd w:id="256"/>
      <w:r>
        <w:t xml:space="preserve">. </w:t>
      </w:r>
      <w:r w:rsidRPr="009C3C5F">
        <w:t>Flow Rate Optimization for AN at 30 second</w:t>
      </w:r>
      <w:r w:rsidR="000F7A0D">
        <w:t>s</w:t>
      </w:r>
      <w:bookmarkEnd w:id="257"/>
    </w:p>
    <w:p w14:paraId="065B5A41" w14:textId="79A22110" w:rsidR="001C0BB4" w:rsidRPr="001C0BB4" w:rsidRDefault="001C0BB4" w:rsidP="00224D51">
      <w:pPr>
        <w:rPr>
          <w:rStyle w:val="SubtleEmphasis"/>
        </w:rPr>
      </w:pPr>
      <w:r w:rsidRPr="001C0BB4">
        <w:rPr>
          <w:rStyle w:val="SubtleEmphasis"/>
        </w:rPr>
        <w:lastRenderedPageBreak/>
        <w:t>Triacetone Triperoxide</w:t>
      </w:r>
    </w:p>
    <w:p w14:paraId="36E8B8A5" w14:textId="71B7747E" w:rsidR="00F65DD8" w:rsidRDefault="001C0BB4" w:rsidP="00224D51">
      <w:r>
        <w:t>Triacetone triperoxide</w:t>
      </w:r>
      <w:r w:rsidRPr="001C0BB4">
        <w:t xml:space="preserve"> samples were collected at indoor laboratory conditions (21.1 °C with a relative humidity of 52.5%). After the data was collected and analyzed, based on peak area (proportional to abundance), it was determined that even though low for 30 seconds was the parameter where most TATP was collected, reproducibility at this setting was poor.</w:t>
      </w:r>
      <w:r w:rsidR="00704F51">
        <w:t xml:space="preserve"> As a result, high for 30 sec</w:t>
      </w:r>
      <w:r w:rsidRPr="001C0BB4">
        <w:t xml:space="preserve"> was considered a better flow rate for the collection of TATP. This is supported by calculating the relative standard deviation (%RSD), which represents the extent of variation in relation to the mean of a population.  As depicted in </w:t>
      </w:r>
      <w:r w:rsidR="00704F51">
        <w:fldChar w:fldCharType="begin"/>
      </w:r>
      <w:r w:rsidR="00704F51">
        <w:instrText xml:space="preserve"> REF _Ref454460733 \h </w:instrText>
      </w:r>
      <w:r w:rsidR="00704F51">
        <w:fldChar w:fldCharType="separate"/>
      </w:r>
      <w:r w:rsidR="0053144D">
        <w:t xml:space="preserve">Figure </w:t>
      </w:r>
      <w:r w:rsidR="0053144D">
        <w:rPr>
          <w:noProof/>
        </w:rPr>
        <w:t>40</w:t>
      </w:r>
      <w:r w:rsidR="00704F51">
        <w:fldChar w:fldCharType="end"/>
      </w:r>
      <w:r w:rsidRPr="001C0BB4">
        <w:t>, when samples are col</w:t>
      </w:r>
      <w:r w:rsidR="00704F51">
        <w:t>lected using medium 30 sec</w:t>
      </w:r>
      <w:r w:rsidRPr="001C0BB4">
        <w:t>, the %RSD is the greatest at 98.2%. However, when high flow rate is used the %RSD is less at 21.8%. The high setting was therefore considered to be the most appropriate parameter when compared with the others. In relation to the actual amount of TATP collected, analysis of variance (ANOVA) showed no significant difference in the amounts collected using different flow rates for 30 seconds. However, the results from the high setting produced the lowest standard deviation and the most reproducible data.</w:t>
      </w:r>
    </w:p>
    <w:p w14:paraId="19005468" w14:textId="77777777" w:rsidR="00F65DD8" w:rsidRDefault="00F65DD8" w:rsidP="00224D51"/>
    <w:p w14:paraId="3B4D4D95" w14:textId="77777777" w:rsidR="00193766" w:rsidRDefault="00193766" w:rsidP="00053633">
      <w:pPr>
        <w:keepNext/>
        <w:ind w:firstLine="0"/>
      </w:pPr>
      <w:r>
        <w:rPr>
          <w:noProof/>
        </w:rPr>
        <w:lastRenderedPageBreak/>
        <w:drawing>
          <wp:inline distT="0" distB="0" distL="0" distR="0" wp14:anchorId="69FFE549" wp14:editId="2FA84AFE">
            <wp:extent cx="5308956" cy="3191256"/>
            <wp:effectExtent l="0" t="0" r="635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08956" cy="3191256"/>
                    </a:xfrm>
                    <a:prstGeom prst="rect">
                      <a:avLst/>
                    </a:prstGeom>
                    <a:noFill/>
                  </pic:spPr>
                </pic:pic>
              </a:graphicData>
            </a:graphic>
          </wp:inline>
        </w:drawing>
      </w:r>
    </w:p>
    <w:p w14:paraId="3322C705" w14:textId="025C8401" w:rsidR="00F65DD8" w:rsidRDefault="00193766" w:rsidP="00053633">
      <w:pPr>
        <w:pStyle w:val="Caption"/>
      </w:pPr>
      <w:bookmarkStart w:id="258" w:name="_Ref454460733"/>
      <w:bookmarkStart w:id="259" w:name="_Toc467151218"/>
      <w:r>
        <w:t xml:space="preserve">Figure </w:t>
      </w:r>
      <w:fldSimple w:instr=" SEQ Figure \* ARABIC ">
        <w:r w:rsidR="0053144D">
          <w:rPr>
            <w:noProof/>
          </w:rPr>
          <w:t>40</w:t>
        </w:r>
      </w:fldSimple>
      <w:bookmarkEnd w:id="258"/>
      <w:r>
        <w:t xml:space="preserve">. </w:t>
      </w:r>
      <w:r w:rsidRPr="00283E97">
        <w:t>Flow Rate Opt</w:t>
      </w:r>
      <w:r>
        <w:t>imization for TATP at 30 sec</w:t>
      </w:r>
      <w:bookmarkEnd w:id="259"/>
    </w:p>
    <w:p w14:paraId="5839D73E" w14:textId="77777777" w:rsidR="00F65DD8" w:rsidRDefault="00F65DD8" w:rsidP="00224D51"/>
    <w:p w14:paraId="3995BECA" w14:textId="5C45281A" w:rsidR="00AB6A9B" w:rsidRPr="00AB6A9B" w:rsidRDefault="00AB6A9B" w:rsidP="00224D51">
      <w:pPr>
        <w:rPr>
          <w:rStyle w:val="SubtleEmphasis"/>
        </w:rPr>
      </w:pPr>
      <w:r w:rsidRPr="00AB6A9B">
        <w:rPr>
          <w:rStyle w:val="SubtleEmphasis"/>
        </w:rPr>
        <w:t xml:space="preserve">Evaluation and optimization of dynamic sampling time </w:t>
      </w:r>
    </w:p>
    <w:p w14:paraId="64204D47" w14:textId="464182D8" w:rsidR="00AB6A9B" w:rsidRPr="00AB6A9B" w:rsidRDefault="00AB6A9B" w:rsidP="00224D51">
      <w:pPr>
        <w:rPr>
          <w:rStyle w:val="SubtleEmphasis"/>
        </w:rPr>
      </w:pPr>
      <w:r w:rsidRPr="00AB6A9B">
        <w:rPr>
          <w:rStyle w:val="SubtleEmphasis"/>
        </w:rPr>
        <w:t>Ammonium Nitrate</w:t>
      </w:r>
    </w:p>
    <w:p w14:paraId="51B825B7" w14:textId="00C50CF8" w:rsidR="00193766" w:rsidRDefault="00193766" w:rsidP="00193766">
      <w:r>
        <w:t>For the optimization of the sampling time for AN, a semi-quantitative analysis using the peak area;  proportional to the abundance of the target compound, was utilized for comparison purpo</w:t>
      </w:r>
      <w:r w:rsidR="00AB6A9B">
        <w:t xml:space="preserve">ses, </w:t>
      </w:r>
      <w:r>
        <w:t>using the best flow rate 30 sec</w:t>
      </w:r>
      <w:r w:rsidR="00AB6A9B">
        <w:t xml:space="preserve"> and 60 sec collection time were compared and evaluated to determine the most suitable parameter</w:t>
      </w:r>
      <w:r>
        <w:t xml:space="preserve">. In order to select the best parameter for the collection of AN, the greatest peak area of the target VOC collected as well as the reproducibility of the sampling was considered. </w:t>
      </w:r>
    </w:p>
    <w:p w14:paraId="3E0349DA" w14:textId="38ABED65" w:rsidR="00F65DD8" w:rsidRDefault="00193766" w:rsidP="00193766">
      <w:r>
        <w:t>According to the analysis on the data collected, there was significant difference between both samples shown below in</w:t>
      </w:r>
      <w:r w:rsidR="00AB6A9B">
        <w:t xml:space="preserve"> </w:t>
      </w:r>
      <w:r w:rsidR="003E2DC1">
        <w:fldChar w:fldCharType="begin"/>
      </w:r>
      <w:r w:rsidR="003E2DC1">
        <w:instrText xml:space="preserve"> REF _Ref462738079 \h </w:instrText>
      </w:r>
      <w:r w:rsidR="003E2DC1">
        <w:fldChar w:fldCharType="separate"/>
      </w:r>
      <w:r w:rsidR="0053144D">
        <w:t xml:space="preserve">Figure </w:t>
      </w:r>
      <w:r w:rsidR="0053144D">
        <w:rPr>
          <w:noProof/>
        </w:rPr>
        <w:t>41</w:t>
      </w:r>
      <w:r w:rsidR="003E2DC1">
        <w:fldChar w:fldCharType="end"/>
      </w:r>
      <w:r w:rsidR="00704F51">
        <w:t>, medium for 60 sec</w:t>
      </w:r>
      <w:r>
        <w:t xml:space="preserve"> showed to collected more and be more rep</w:t>
      </w:r>
      <w:r w:rsidR="00704F51">
        <w:t>roducible than medium 30 sec. Therefore, medium 60 sec</w:t>
      </w:r>
      <w:r>
        <w:t xml:space="preserve"> was the </w:t>
      </w:r>
      <w:r>
        <w:lastRenderedPageBreak/>
        <w:t xml:space="preserve">parameter selected to be most suitable for the collection of carbamate derivative from AN </w:t>
      </w:r>
      <w:r w:rsidR="00173EA2" w:rsidRPr="00173EA2">
        <w:rPr>
          <w:noProof/>
        </w:rPr>
        <mc:AlternateContent>
          <mc:Choice Requires="wpg">
            <w:drawing>
              <wp:anchor distT="0" distB="0" distL="114300" distR="114300" simplePos="0" relativeHeight="251831296" behindDoc="0" locked="0" layoutInCell="1" allowOverlap="1" wp14:anchorId="72DFF505" wp14:editId="6B9F6F34">
                <wp:simplePos x="0" y="0"/>
                <wp:positionH relativeFrom="margin">
                  <wp:align>center</wp:align>
                </wp:positionH>
                <wp:positionV relativeFrom="paragraph">
                  <wp:posOffset>614724</wp:posOffset>
                </wp:positionV>
                <wp:extent cx="5308600" cy="3190875"/>
                <wp:effectExtent l="0" t="0" r="6350" b="9525"/>
                <wp:wrapSquare wrapText="bothSides"/>
                <wp:docPr id="192" name="Group 5"/>
                <wp:cNvGraphicFramePr/>
                <a:graphic xmlns:a="http://schemas.openxmlformats.org/drawingml/2006/main">
                  <a:graphicData uri="http://schemas.microsoft.com/office/word/2010/wordprocessingGroup">
                    <wpg:wgp>
                      <wpg:cNvGrpSpPr/>
                      <wpg:grpSpPr>
                        <a:xfrm>
                          <a:off x="0" y="0"/>
                          <a:ext cx="5308600" cy="3190875"/>
                          <a:chOff x="0" y="0"/>
                          <a:chExt cx="5308600" cy="3190875"/>
                        </a:xfrm>
                      </wpg:grpSpPr>
                      <pic:pic xmlns:pic="http://schemas.openxmlformats.org/drawingml/2006/picture">
                        <pic:nvPicPr>
                          <pic:cNvPr id="194" name="Picture 194"/>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08600" cy="3190875"/>
                          </a:xfrm>
                          <a:prstGeom prst="rect">
                            <a:avLst/>
                          </a:prstGeom>
                          <a:noFill/>
                        </pic:spPr>
                      </pic:pic>
                      <wps:wsp>
                        <wps:cNvPr id="195" name="Rectangle 195"/>
                        <wps:cNvSpPr/>
                        <wps:spPr>
                          <a:xfrm>
                            <a:off x="2481305" y="2771389"/>
                            <a:ext cx="749644" cy="2306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89F524F" id="Group 5" o:spid="_x0000_s1026" style="position:absolute;margin-left:0;margin-top:48.4pt;width:418pt;height:251.25pt;z-index:251831296;mso-position-horizontal:center;mso-position-horizontal-relative:margin" coordsize="5308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7" type="#_x0000_t75" style="position:absolute;width:53086;height:3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Idd/EAAAA3AAAAA8AAABkcnMvZG93bnJldi54bWxET99rwjAQfh/4P4QT9jI0VURm11REGHSg&#10;g1UnezyaW1tsLiXJtP73ZjDY2318Py9bD6YTF3K+taxgNk1AEFdWt1wrOB5eJ88gfEDW2FkmBTfy&#10;sM5HDxmm2l75gy5lqEUMYZ+igiaEPpXSVw0Z9FPbE0fu2zqDIUJXS+3wGsNNJ+dJspQGW44NDfa0&#10;bag6lz9GwWn+5nF2ftq73fvpq1i4z6UuOqUex8PmBUSgIfyL/9yFjvNXC/h9Jl4g8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Idd/EAAAA3AAAAA8AAAAAAAAAAAAAAAAA&#10;nwIAAGRycy9kb3ducmV2LnhtbFBLBQYAAAAABAAEAPcAAACQAwAAAAA=&#10;">
                  <v:imagedata r:id="rId91" o:title=""/>
                </v:shape>
                <v:rect id="Rectangle 195" o:spid="_x0000_s1028" style="position:absolute;left:24813;top:27713;width:7496;height:2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W5MIA&#10;AADcAAAADwAAAGRycy9kb3ducmV2LnhtbERPS2vCQBC+F/wPywi91Y1KqkZXkWLFevMRz0N2TILZ&#10;2TS7avz3bqHgbT6+58wWranEjRpXWlbQ70UgiDOrS84VHA/fH2MQziNrrCyTggc5WMw7bzNMtL3z&#10;jm57n4sQwi5BBYX3dSKlywoy6Hq2Jg7c2TYGfYBNLnWD9xBuKjmIok9psOTQUGBNXwVll/3VKLjG&#10;o59Ve/pdD9MoHW3TKt74da3Ue7ddTkF4av1L/O/e6DB/EsPfM+EC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AhbkwgAAANwAAAAPAAAAAAAAAAAAAAAAAJgCAABkcnMvZG93&#10;bnJldi54bWxQSwUGAAAAAAQABAD1AAAAhwMAAAAA&#10;" fillcolor="white [3212]" stroked="f" strokeweight="2pt"/>
                <w10:wrap type="square" anchorx="margin"/>
              </v:group>
            </w:pict>
          </mc:Fallback>
        </mc:AlternateContent>
      </w:r>
      <w:r>
        <w:t>in the headspace of the samples using HSCS.</w:t>
      </w:r>
    </w:p>
    <w:p w14:paraId="03EDAA4E" w14:textId="77777777" w:rsidR="00053633" w:rsidRDefault="00053633" w:rsidP="00053633">
      <w:pPr>
        <w:pStyle w:val="Caption"/>
        <w:spacing w:before="240"/>
      </w:pPr>
      <w:bookmarkStart w:id="260" w:name="_Ref454366099"/>
      <w:bookmarkStart w:id="261" w:name="_Ref462738079"/>
      <w:bookmarkStart w:id="262" w:name="_Toc467151219"/>
      <w:r>
        <w:t xml:space="preserve">Figure </w:t>
      </w:r>
      <w:fldSimple w:instr=" SEQ Figure \* ARABIC ">
        <w:r w:rsidR="0053144D">
          <w:rPr>
            <w:noProof/>
          </w:rPr>
          <w:t>41</w:t>
        </w:r>
      </w:fldSimple>
      <w:bookmarkEnd w:id="260"/>
      <w:bookmarkEnd w:id="261"/>
      <w:r>
        <w:t>. AN Derivative Product: Sampling Time optimization</w:t>
      </w:r>
      <w:bookmarkEnd w:id="262"/>
    </w:p>
    <w:p w14:paraId="4A22F174" w14:textId="77777777" w:rsidR="00AB6A9B" w:rsidRDefault="00AB6A9B" w:rsidP="00F83A23">
      <w:pPr>
        <w:ind w:firstLine="0"/>
        <w:rPr>
          <w:rStyle w:val="SubtleEmphasis"/>
        </w:rPr>
      </w:pPr>
    </w:p>
    <w:p w14:paraId="503179BA" w14:textId="1517B90D" w:rsidR="00AB6A9B" w:rsidRPr="00AB6A9B" w:rsidRDefault="00AB6A9B" w:rsidP="00AB6A9B">
      <w:pPr>
        <w:rPr>
          <w:rStyle w:val="SubtleEmphasis"/>
        </w:rPr>
      </w:pPr>
      <w:r w:rsidRPr="00AB6A9B">
        <w:rPr>
          <w:rStyle w:val="SubtleEmphasis"/>
        </w:rPr>
        <w:t>Triacetone Triperoxide</w:t>
      </w:r>
    </w:p>
    <w:p w14:paraId="4CBB12BC" w14:textId="19E548DF" w:rsidR="00AB6A9B" w:rsidRDefault="00AB6A9B" w:rsidP="00AB6A9B">
      <w:r>
        <w:t xml:space="preserve">For the optimization of the sampling time, a quantitative analysis for the collection of triacetone </w:t>
      </w:r>
      <w:r w:rsidR="00704F51">
        <w:t xml:space="preserve">triperoxide </w:t>
      </w:r>
      <w:r w:rsidR="001C20FD">
        <w:fldChar w:fldCharType="begin"/>
      </w:r>
      <w:r w:rsidR="00310601">
        <w:instrText xml:space="preserve"> ADDIN REFMGR.CITE &lt;Refman&gt;&lt;Cite&gt;&lt;Author&gt;Oxley&lt;/Author&gt;&lt;Year&gt;2015&lt;/Year&gt;&lt;RecNum&gt;35&lt;/RecNum&gt;&lt;IDText&gt;Insensitive TATP Training Aid by Microencapsulation&lt;/IDText&gt;&lt;MDL Ref_Type="Journal"&gt;&lt;Ref_Type&gt;Journal&lt;/Ref_Type&gt;&lt;Ref_ID&gt;35&lt;/Ref_ID&gt;&lt;Title_Primary&gt;Insensitive TATP Training Aid by Microencapsulation&lt;/Title_Primary&gt;&lt;Authors_Primary&gt;Oxley,J.C.&lt;/Authors_Primary&gt;&lt;Authors_Primary&gt;Smith,J.L.&lt;/Authors_Primary&gt;&lt;Authors_Primary&gt;Canino,J.N.&lt;/Authors_Primary&gt;&lt;Date_Primary&gt;2015&lt;/Date_Primary&gt;&lt;Reprint&gt;Not in File&lt;/Reprint&gt;&lt;Start_Page&gt;215&lt;/Start_Page&gt;&lt;End_Page&gt;228&lt;/End_Page&gt;&lt;Periodical&gt;Journal of Energetic Materials&lt;/Periodical&gt;&lt;Volume&gt;33&lt;/Volume&gt;&lt;Issue&gt;3&lt;/Issue&gt;&lt;Publisher&gt;Taylor &amp;amp; Francis&lt;/Publisher&gt;&lt;ISSN_ISBN&gt;0737-0652&lt;/ISSN_ISBN&gt;&lt;ZZ_JournalStdAbbrev&gt;&lt;f name="System"&gt;Journal of Energetic Materials&lt;/f&gt;&lt;/ZZ_JournalStdAbbrev&gt;&lt;ZZ_WorkformID&gt;1&lt;/ZZ_WorkformID&gt;&lt;/MDL&gt;&lt;/Cite&gt;&lt;/Refman&gt;</w:instrText>
      </w:r>
      <w:r w:rsidR="001C20FD">
        <w:fldChar w:fldCharType="separate"/>
      </w:r>
      <w:r w:rsidR="003F5D42">
        <w:rPr>
          <w:noProof/>
        </w:rPr>
        <w:t>(56)</w:t>
      </w:r>
      <w:r w:rsidR="001C20FD">
        <w:fldChar w:fldCharType="end"/>
      </w:r>
      <w:r w:rsidR="00704F51">
        <w:t xml:space="preserve"> for 60 sec</w:t>
      </w:r>
      <w:r>
        <w:t xml:space="preserve"> using HSCS was also performed following the same protocol as that f</w:t>
      </w:r>
      <w:r w:rsidR="00704F51">
        <w:t>or the collection for 30 sec</w:t>
      </w:r>
      <w:r>
        <w:t xml:space="preserve">. </w:t>
      </w:r>
    </w:p>
    <w:p w14:paraId="39F6A35F" w14:textId="75102C23" w:rsidR="00053633" w:rsidRDefault="00AB6A9B" w:rsidP="00053633">
      <w:r>
        <w:t xml:space="preserve">After the optimal flow rates were selected for each sampling time, a comparison between them was performed. In order to select the best parameter for the collection of TATP, the greatest amount of VOC collected as well as the reproducibility of the sampling was considered. Even though based on the analysis on the data collected, there was no significant difference between both samples shown below </w:t>
      </w:r>
      <w:r w:rsidR="00704F51">
        <w:t xml:space="preserve">in </w:t>
      </w:r>
      <w:r w:rsidR="00704F51">
        <w:fldChar w:fldCharType="begin"/>
      </w:r>
      <w:r w:rsidR="00704F51">
        <w:instrText xml:space="preserve"> REF _Ref454460822 \h </w:instrText>
      </w:r>
      <w:r w:rsidR="00704F51">
        <w:fldChar w:fldCharType="separate"/>
      </w:r>
      <w:r w:rsidR="0053144D">
        <w:t xml:space="preserve">Figure </w:t>
      </w:r>
      <w:r w:rsidR="0053144D">
        <w:rPr>
          <w:noProof/>
        </w:rPr>
        <w:t>42</w:t>
      </w:r>
      <w:r w:rsidR="00704F51">
        <w:fldChar w:fldCharType="end"/>
      </w:r>
      <w:r w:rsidR="00704F51">
        <w:t>, high for 30 sec</w:t>
      </w:r>
      <w:r>
        <w:t xml:space="preserve"> showed to collect more and with higher reproducible th</w:t>
      </w:r>
      <w:r w:rsidR="00704F51">
        <w:t>an high collection at 60 sec</w:t>
      </w:r>
      <w:r>
        <w:t xml:space="preserve">. </w:t>
      </w:r>
      <w:r>
        <w:lastRenderedPageBreak/>
        <w:t>Therefo</w:t>
      </w:r>
      <w:r w:rsidR="00704F51">
        <w:t>re, high flow rate at 30 sec</w:t>
      </w:r>
      <w:r>
        <w:t xml:space="preserve"> was the parameter selected to be the most suitable for the collection </w:t>
      </w:r>
      <w:r w:rsidR="00053633">
        <w:t>of TATP odorant using the HSCS.</w:t>
      </w:r>
    </w:p>
    <w:p w14:paraId="13B51C98" w14:textId="087A421D" w:rsidR="009E1510" w:rsidRDefault="00173EA2" w:rsidP="00053633">
      <w:r w:rsidRPr="00173EA2">
        <w:rPr>
          <w:noProof/>
        </w:rPr>
        <mc:AlternateContent>
          <mc:Choice Requires="wpg">
            <w:drawing>
              <wp:anchor distT="0" distB="0" distL="114300" distR="114300" simplePos="0" relativeHeight="251833344" behindDoc="0" locked="0" layoutInCell="1" allowOverlap="1" wp14:anchorId="35D57078" wp14:editId="5D7D02F3">
                <wp:simplePos x="0" y="0"/>
                <wp:positionH relativeFrom="column">
                  <wp:posOffset>0</wp:posOffset>
                </wp:positionH>
                <wp:positionV relativeFrom="paragraph">
                  <wp:posOffset>213732</wp:posOffset>
                </wp:positionV>
                <wp:extent cx="5300980" cy="3190875"/>
                <wp:effectExtent l="0" t="0" r="0" b="9525"/>
                <wp:wrapSquare wrapText="bothSides"/>
                <wp:docPr id="196" name="Group 8"/>
                <wp:cNvGraphicFramePr/>
                <a:graphic xmlns:a="http://schemas.openxmlformats.org/drawingml/2006/main">
                  <a:graphicData uri="http://schemas.microsoft.com/office/word/2010/wordprocessingGroup">
                    <wpg:wgp>
                      <wpg:cNvGrpSpPr/>
                      <wpg:grpSpPr>
                        <a:xfrm>
                          <a:off x="0" y="0"/>
                          <a:ext cx="5300980" cy="3190875"/>
                          <a:chOff x="0" y="0"/>
                          <a:chExt cx="5300980" cy="3190875"/>
                        </a:xfrm>
                      </wpg:grpSpPr>
                      <pic:pic xmlns:pic="http://schemas.openxmlformats.org/drawingml/2006/picture">
                        <pic:nvPicPr>
                          <pic:cNvPr id="197" name="Picture 197"/>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00980" cy="3190875"/>
                          </a:xfrm>
                          <a:prstGeom prst="rect">
                            <a:avLst/>
                          </a:prstGeom>
                          <a:noFill/>
                        </pic:spPr>
                      </pic:pic>
                      <wps:wsp>
                        <wps:cNvPr id="198" name="Rectangle 198"/>
                        <wps:cNvSpPr/>
                        <wps:spPr>
                          <a:xfrm>
                            <a:off x="2559874" y="2771388"/>
                            <a:ext cx="733167" cy="2306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5A9C2F" id="Group 8" o:spid="_x0000_s1026" style="position:absolute;margin-left:0;margin-top:16.85pt;width:417.4pt;height:251.25pt;z-index:251833344" coordsize="53009,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">
                <v:shape id="Picture 197" o:spid="_x0000_s1027" type="#_x0000_t75" style="position:absolute;width:53009;height:3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2pavDAAAA3AAAAA8AAABkcnMvZG93bnJldi54bWxET01rwkAQvQv+h2UK3nRjFa2pq5SAIsWD&#10;WvU8zU6T2Oxsml01/nu3IHibx/uc6bwxpbhQ7QrLCvq9CARxanXBmYL916L7BsJ5ZI2lZVJwIwfz&#10;Wbs1xVjbK2/psvOZCCHsYlSQe1/FUro0J4OuZyviwP3Y2qAPsM6krvEawk0pX6NoJA0WHBpyrCjJ&#10;Kf3dnY2C03Gd+MPn4LZZ/SXj/uT7vDwOSanOS/PxDsJT45/ih3ulw/zJGP6fCRfI2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alq8MAAADcAAAADwAAAAAAAAAAAAAAAACf&#10;AgAAZHJzL2Rvd25yZXYueG1sUEsFBgAAAAAEAAQA9wAAAI8DAAAAAA==&#10;">
                  <v:imagedata r:id="rId93" o:title=""/>
                </v:shape>
                <v:rect id="Rectangle 198" o:spid="_x0000_s1028" style="position:absolute;left:25598;top:27713;width:7332;height:2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O5esUA&#10;AADcAAAADwAAAGRycy9kb3ducmV2LnhtbESPS2/CQAyE75X6H1au1FvZUMQrsKCqogi48QhnK2uS&#10;iKw3zS6Q/vv6UKk3WzOe+Txfdq5Wd2pD5dlAv5eAIs69rbgwcDp+vU1AhYhssfZMBn4owHLx/DTH&#10;1PoH7+l+iIWSEA4pGihjbFKtQ16Sw9DzDbFoF986jLK2hbYtPiTc1fo9SUbaYcXSUGJDnyXl18PN&#10;GbgNx9tVd/5eD7IkG++yeriJ68aY15fuYwYqUhf/zX/XGyv4U6GVZ2QC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7l6xQAAANwAAAAPAAAAAAAAAAAAAAAAAJgCAABkcnMv&#10;ZG93bnJldi54bWxQSwUGAAAAAAQABAD1AAAAigMAAAAA&#10;" fillcolor="white [3212]" stroked="f" strokeweight="2pt"/>
                <w10:wrap type="square"/>
              </v:group>
            </w:pict>
          </mc:Fallback>
        </mc:AlternateContent>
      </w:r>
    </w:p>
    <w:p w14:paraId="77DC5FE2" w14:textId="77777777" w:rsidR="00CB2549" w:rsidRPr="009E1510" w:rsidRDefault="00CB2549" w:rsidP="00CB2549">
      <w:pPr>
        <w:spacing w:line="240" w:lineRule="auto"/>
        <w:ind w:firstLine="0"/>
      </w:pPr>
    </w:p>
    <w:p w14:paraId="04FA6549" w14:textId="559D9EB4" w:rsidR="00AB6A9B" w:rsidRDefault="00AB6A9B" w:rsidP="00AB6A9B">
      <w:pPr>
        <w:pStyle w:val="Caption"/>
      </w:pPr>
      <w:bookmarkStart w:id="263" w:name="_Ref454460822"/>
      <w:bookmarkStart w:id="264" w:name="_Toc467151220"/>
      <w:r>
        <w:t xml:space="preserve">Figure </w:t>
      </w:r>
      <w:fldSimple w:instr=" SEQ Figure \* ARABIC ">
        <w:r w:rsidR="0053144D">
          <w:rPr>
            <w:noProof/>
          </w:rPr>
          <w:t>42</w:t>
        </w:r>
      </w:fldSimple>
      <w:bookmarkEnd w:id="263"/>
      <w:r w:rsidR="00EA0FD1">
        <w:t>. TATP: Sampling Time O</w:t>
      </w:r>
      <w:r>
        <w:t>ptimization</w:t>
      </w:r>
      <w:bookmarkEnd w:id="264"/>
    </w:p>
    <w:p w14:paraId="2DBF6889" w14:textId="77777777" w:rsidR="00AB6A9B" w:rsidRDefault="00AB6A9B" w:rsidP="00AB6A9B"/>
    <w:p w14:paraId="715C96F8" w14:textId="77777777" w:rsidR="0020407D" w:rsidRDefault="00247FCD" w:rsidP="00247FCD">
      <w:r>
        <w:t>In an effort to determine the optimal method for the collection of VOCs contained in ammonium nitrate (AN) different static collection times were analyzed. For static collection gauze pads were placed on the HSCS with the collection system powered off.</w:t>
      </w:r>
      <w:r w:rsidR="00D87B07">
        <w:t xml:space="preserve"> The unit was setup similarly</w:t>
      </w:r>
      <w:r>
        <w:t xml:space="preserve"> for dynamic collection but instead none of the parameters were used. The times analyzed included 0.5, 1, 5, 15, 30 and 45 min. Upon completion of the sample preparation, Polyacrylate (PA) SPME fiber was exposed for 30 sec </w:t>
      </w:r>
      <w:r w:rsidR="0020407D" w:rsidRPr="0020407D">
        <w:t>to the headspace of n-butylchloroformate (10 μL) contained in a 1 ml sealed vial followed by the exposure to the analyte solution (1mg/mL) contained in a separate vial for 20 min at an average of 21.5 °C with a 47.6% relative humidity.</w:t>
      </w:r>
    </w:p>
    <w:p w14:paraId="307813B7" w14:textId="018E360E" w:rsidR="007A0420" w:rsidRDefault="00053633" w:rsidP="00F83A23">
      <w:r>
        <w:rPr>
          <w:noProof/>
        </w:rPr>
        <w:lastRenderedPageBreak/>
        <w:drawing>
          <wp:anchor distT="0" distB="0" distL="114300" distR="114300" simplePos="0" relativeHeight="251826176" behindDoc="0" locked="0" layoutInCell="1" allowOverlap="1" wp14:anchorId="75A6983B" wp14:editId="4C7A8356">
            <wp:simplePos x="0" y="0"/>
            <wp:positionH relativeFrom="margin">
              <wp:align>center</wp:align>
            </wp:positionH>
            <wp:positionV relativeFrom="paragraph">
              <wp:posOffset>1753870</wp:posOffset>
            </wp:positionV>
            <wp:extent cx="5385816" cy="3191256"/>
            <wp:effectExtent l="0" t="0" r="5715" b="9525"/>
            <wp:wrapSquare wrapText="bothSides"/>
            <wp:docPr id="126" name="Pictur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85816" cy="3191256"/>
                    </a:xfrm>
                    <a:prstGeom prst="rect">
                      <a:avLst/>
                    </a:prstGeom>
                    <a:noFill/>
                  </pic:spPr>
                </pic:pic>
              </a:graphicData>
            </a:graphic>
            <wp14:sizeRelH relativeFrom="page">
              <wp14:pctWidth>0</wp14:pctWidth>
            </wp14:sizeRelH>
            <wp14:sizeRelV relativeFrom="page">
              <wp14:pctHeight>0</wp14:pctHeight>
            </wp14:sizeRelV>
          </wp:anchor>
        </w:drawing>
      </w:r>
      <w:r w:rsidR="00247FCD">
        <w:t>Several static collection times were analyzed for the determination of the most suitable time to be later compared to different collection methods. After the collection of triplicate samples was completed, based on the amount collected and the standard deviation among samples it was determined that the best time for the static collection of AN was 45 min (</w:t>
      </w:r>
      <w:bookmarkStart w:id="265" w:name="_Ref454367156"/>
      <w:r w:rsidR="00BE111C">
        <w:t>Figure 43</w:t>
      </w:r>
      <w:r w:rsidR="00F83A23">
        <w:t>).</w:t>
      </w:r>
    </w:p>
    <w:p w14:paraId="42A6F377" w14:textId="0E4CC28C" w:rsidR="00165350" w:rsidRDefault="00247FCD" w:rsidP="00F83A23">
      <w:pPr>
        <w:pStyle w:val="Caption"/>
        <w:spacing w:before="240"/>
      </w:pPr>
      <w:bookmarkStart w:id="266" w:name="_Toc467151221"/>
      <w:r>
        <w:t xml:space="preserve">Figure </w:t>
      </w:r>
      <w:fldSimple w:instr=" SEQ Figure \* ARABIC ">
        <w:r w:rsidR="0053144D">
          <w:rPr>
            <w:noProof/>
          </w:rPr>
          <w:t>43</w:t>
        </w:r>
      </w:fldSimple>
      <w:bookmarkEnd w:id="265"/>
      <w:r w:rsidR="00EA0FD1">
        <w:t>. AN Carbamate P</w:t>
      </w:r>
      <w:r>
        <w:t>rodu</w:t>
      </w:r>
      <w:r w:rsidR="00EA0FD1">
        <w:t>ct: Static Collection of VOC O</w:t>
      </w:r>
      <w:r>
        <w:t>ver</w:t>
      </w:r>
      <w:r w:rsidR="00EA0FD1">
        <w:t xml:space="preserve"> T</w:t>
      </w:r>
      <w:r>
        <w:t>ime</w:t>
      </w:r>
      <w:bookmarkEnd w:id="266"/>
    </w:p>
    <w:p w14:paraId="6D51283A" w14:textId="77777777" w:rsidR="0085631F" w:rsidRDefault="0085631F" w:rsidP="0085631F"/>
    <w:p w14:paraId="5D8134DA" w14:textId="1D826313" w:rsidR="0085631F" w:rsidRDefault="0085631F" w:rsidP="0085631F">
      <w:r w:rsidRPr="0085631F">
        <w:t>When the sampling time as included in the HSCS (30 and 60 seconds) is analyzed a graph as the one shown below is obtained showing that static collection provides greater collection of the target odorant (</w:t>
      </w:r>
      <w:r>
        <w:fldChar w:fldCharType="begin"/>
      </w:r>
      <w:r>
        <w:instrText xml:space="preserve"> REF _Ref454368368 \h </w:instrText>
      </w:r>
      <w:r>
        <w:fldChar w:fldCharType="separate"/>
      </w:r>
      <w:r w:rsidR="0053144D">
        <w:t xml:space="preserve">Figure </w:t>
      </w:r>
      <w:r w:rsidR="0053144D">
        <w:rPr>
          <w:noProof/>
        </w:rPr>
        <w:t>44</w:t>
      </w:r>
      <w:r>
        <w:fldChar w:fldCharType="end"/>
      </w:r>
      <w:r w:rsidRPr="0085631F">
        <w:t>).</w:t>
      </w:r>
    </w:p>
    <w:p w14:paraId="22DD78EA" w14:textId="5FAECFC8" w:rsidR="0085631F" w:rsidRDefault="0085631F" w:rsidP="00053633">
      <w:pPr>
        <w:keepNext/>
        <w:ind w:firstLine="0"/>
      </w:pPr>
      <w:r>
        <w:rPr>
          <w:noProof/>
        </w:rPr>
        <w:lastRenderedPageBreak/>
        <w:drawing>
          <wp:anchor distT="0" distB="0" distL="114300" distR="114300" simplePos="0" relativeHeight="251732992" behindDoc="0" locked="0" layoutInCell="1" allowOverlap="1" wp14:anchorId="022AD7CE" wp14:editId="6D5CD5A1">
            <wp:simplePos x="0" y="0"/>
            <wp:positionH relativeFrom="margin">
              <wp:posOffset>47625</wp:posOffset>
            </wp:positionH>
            <wp:positionV relativeFrom="paragraph">
              <wp:posOffset>98854</wp:posOffset>
            </wp:positionV>
            <wp:extent cx="5385816" cy="3191256"/>
            <wp:effectExtent l="0" t="0" r="5715" b="9525"/>
            <wp:wrapSquare wrapText="bothSides"/>
            <wp:docPr id="105"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85816" cy="3191256"/>
                    </a:xfrm>
                    <a:prstGeom prst="rect">
                      <a:avLst/>
                    </a:prstGeom>
                    <a:noFill/>
                  </pic:spPr>
                </pic:pic>
              </a:graphicData>
            </a:graphic>
            <wp14:sizeRelH relativeFrom="page">
              <wp14:pctWidth>0</wp14:pctWidth>
            </wp14:sizeRelH>
            <wp14:sizeRelV relativeFrom="page">
              <wp14:pctHeight>0</wp14:pctHeight>
            </wp14:sizeRelV>
          </wp:anchor>
        </w:drawing>
      </w:r>
    </w:p>
    <w:p w14:paraId="2A77EAD6" w14:textId="1744D4BE" w:rsidR="0085631F" w:rsidRDefault="0085631F" w:rsidP="0085631F">
      <w:pPr>
        <w:pStyle w:val="Caption"/>
      </w:pPr>
      <w:bookmarkStart w:id="267" w:name="_Ref454368368"/>
      <w:bookmarkStart w:id="268" w:name="_Toc467151222"/>
      <w:r>
        <w:t xml:space="preserve">Figure </w:t>
      </w:r>
      <w:fldSimple w:instr=" SEQ Figure \* ARABIC ">
        <w:r w:rsidR="0053144D">
          <w:rPr>
            <w:noProof/>
          </w:rPr>
          <w:t>44</w:t>
        </w:r>
      </w:fldSimple>
      <w:bookmarkEnd w:id="267"/>
      <w:r>
        <w:t xml:space="preserve">. </w:t>
      </w:r>
      <w:r w:rsidRPr="00DF1938">
        <w:t>Static vs. Dynamic of Ammonium Nitrate Derivative</w:t>
      </w:r>
      <w:bookmarkEnd w:id="268"/>
    </w:p>
    <w:p w14:paraId="3D770256" w14:textId="6BDF61B3" w:rsidR="0085631F" w:rsidRDefault="0085631F" w:rsidP="0085631F"/>
    <w:p w14:paraId="6D2D6A9A" w14:textId="7351F6D0" w:rsidR="00B827DC" w:rsidRDefault="0085631F" w:rsidP="000D565B">
      <w:r w:rsidRPr="0085631F">
        <w:t>When both optimal times are analyzed and compared using different collection methods it can be seen (</w:t>
      </w:r>
      <w:r w:rsidR="00CF0D7B">
        <w:fldChar w:fldCharType="begin"/>
      </w:r>
      <w:r w:rsidR="00CF0D7B">
        <w:instrText xml:space="preserve"> REF _Ref454368985 \h </w:instrText>
      </w:r>
      <w:r w:rsidR="00CF0D7B">
        <w:fldChar w:fldCharType="separate"/>
      </w:r>
      <w:r w:rsidR="0053144D">
        <w:t xml:space="preserve">Figure </w:t>
      </w:r>
      <w:r w:rsidR="0053144D">
        <w:rPr>
          <w:noProof/>
        </w:rPr>
        <w:t>45</w:t>
      </w:r>
      <w:r w:rsidR="00CF0D7B">
        <w:fldChar w:fldCharType="end"/>
      </w:r>
      <w:r w:rsidRPr="0085631F">
        <w:t>) that each method is able to collect the target AN analyte, however, not in the same proportion. The purpose of this task relies on determining the ideal time for an optimal instrumental response. Therefore, it is concluded that when a gauze pad is placed in close proximity to the odor source for 45 min (static mode), the instrument shows a better response than when dynamic collection mode</w:t>
      </w:r>
      <w:r w:rsidR="00CF0D7B">
        <w:t xml:space="preserve"> is performed</w:t>
      </w:r>
      <w:r w:rsidRPr="0085631F">
        <w:t xml:space="preserve">.  </w:t>
      </w:r>
    </w:p>
    <w:p w14:paraId="56C0EF57" w14:textId="61CDB674" w:rsidR="00B827DC" w:rsidRDefault="00B827DC" w:rsidP="0085631F"/>
    <w:p w14:paraId="15338578" w14:textId="4CE0488B" w:rsidR="00B827DC" w:rsidRDefault="00B827DC" w:rsidP="0085631F"/>
    <w:p w14:paraId="74940EE7" w14:textId="77777777" w:rsidR="00B827DC" w:rsidRDefault="00B827DC" w:rsidP="0085631F"/>
    <w:p w14:paraId="6F0CAA9A" w14:textId="77777777" w:rsidR="00B827DC" w:rsidRDefault="00B827DC" w:rsidP="0085631F"/>
    <w:p w14:paraId="53F9CB5B" w14:textId="77777777" w:rsidR="00B827DC" w:rsidRDefault="00B827DC" w:rsidP="0085631F"/>
    <w:p w14:paraId="30FB542D" w14:textId="24B994DB" w:rsidR="00B827DC" w:rsidRDefault="00676CDE" w:rsidP="0085631F">
      <w:r>
        <w:rPr>
          <w:noProof/>
        </w:rPr>
        <w:lastRenderedPageBreak/>
        <mc:AlternateContent>
          <mc:Choice Requires="wps">
            <w:drawing>
              <wp:anchor distT="0" distB="0" distL="114300" distR="114300" simplePos="0" relativeHeight="251736064" behindDoc="0" locked="0" layoutInCell="1" allowOverlap="1" wp14:anchorId="5A9635C5" wp14:editId="7C96963B">
                <wp:simplePos x="0" y="0"/>
                <wp:positionH relativeFrom="column">
                  <wp:posOffset>252577</wp:posOffset>
                </wp:positionH>
                <wp:positionV relativeFrom="paragraph">
                  <wp:posOffset>3462940</wp:posOffset>
                </wp:positionV>
                <wp:extent cx="4584700" cy="426720"/>
                <wp:effectExtent l="0" t="0" r="6350" b="0"/>
                <wp:wrapSquare wrapText="bothSides"/>
                <wp:docPr id="107" name="Text Box 107"/>
                <wp:cNvGraphicFramePr/>
                <a:graphic xmlns:a="http://schemas.openxmlformats.org/drawingml/2006/main">
                  <a:graphicData uri="http://schemas.microsoft.com/office/word/2010/wordprocessingShape">
                    <wps:wsp>
                      <wps:cNvSpPr txBox="1"/>
                      <wps:spPr>
                        <a:xfrm>
                          <a:off x="0" y="0"/>
                          <a:ext cx="4584700" cy="426720"/>
                        </a:xfrm>
                        <a:prstGeom prst="rect">
                          <a:avLst/>
                        </a:prstGeom>
                        <a:solidFill>
                          <a:prstClr val="white"/>
                        </a:solidFill>
                        <a:ln>
                          <a:noFill/>
                        </a:ln>
                        <a:effectLst/>
                      </wps:spPr>
                      <wps:txbx>
                        <w:txbxContent>
                          <w:p w14:paraId="5E76EFC1" w14:textId="4156ABAB" w:rsidR="00FA11DD" w:rsidRPr="00CF0D7B" w:rsidRDefault="00FA11DD" w:rsidP="00B827DC">
                            <w:pPr>
                              <w:pStyle w:val="Caption"/>
                            </w:pPr>
                            <w:bookmarkStart w:id="269" w:name="_Ref454368985"/>
                            <w:bookmarkStart w:id="270" w:name="_Toc467151223"/>
                            <w:r>
                              <w:t xml:space="preserve">Figure </w:t>
                            </w:r>
                            <w:fldSimple w:instr=" SEQ Figure \* ARABIC ">
                              <w:r w:rsidR="0053144D">
                                <w:rPr>
                                  <w:noProof/>
                                </w:rPr>
                                <w:t>45</w:t>
                              </w:r>
                            </w:fldSimple>
                            <w:bookmarkEnd w:id="269"/>
                            <w:r>
                              <w:t>. Comparison Between D</w:t>
                            </w:r>
                            <w:r w:rsidRPr="00E63AEC">
                              <w:t xml:space="preserve">ifferent </w:t>
                            </w:r>
                            <w:r>
                              <w:t>Dynamic and Atatic Collection M</w:t>
                            </w:r>
                            <w:r w:rsidRPr="00E63AEC">
                              <w:t>odes for Carbamate Derivative from AN</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635C5" id="Text Box 107" o:spid="_x0000_s1052" type="#_x0000_t202" style="position:absolute;left:0;text-align:left;margin-left:19.9pt;margin-top:272.65pt;width:361pt;height:33.6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" stroked="f">
                <v:textbox style="mso-fit-shape-to-text:t" inset="0,0,0,0">
                  <w:txbxContent>
                    <w:p w14:paraId="5E76EFC1" w14:textId="4156ABAB" w:rsidR="00FA11DD" w:rsidRPr="00CF0D7B" w:rsidRDefault="00FA11DD" w:rsidP="00B827DC">
                      <w:pPr>
                        <w:pStyle w:val="Caption"/>
                      </w:pPr>
                      <w:bookmarkStart w:id="271" w:name="_Ref454368985"/>
                      <w:bookmarkStart w:id="272" w:name="_Toc467151223"/>
                      <w:r>
                        <w:t xml:space="preserve">Figure </w:t>
                      </w:r>
                      <w:fldSimple w:instr=" SEQ Figure \* ARABIC ">
                        <w:r w:rsidR="0053144D">
                          <w:rPr>
                            <w:noProof/>
                          </w:rPr>
                          <w:t>45</w:t>
                        </w:r>
                      </w:fldSimple>
                      <w:bookmarkEnd w:id="271"/>
                      <w:r>
                        <w:t>. Comparison Between D</w:t>
                      </w:r>
                      <w:r w:rsidRPr="00E63AEC">
                        <w:t xml:space="preserve">ifferent </w:t>
                      </w:r>
                      <w:r>
                        <w:t>Dynamic and Atatic Collection M</w:t>
                      </w:r>
                      <w:r w:rsidRPr="00E63AEC">
                        <w:t>odes for Carbamate Derivative from AN</w:t>
                      </w:r>
                      <w:bookmarkEnd w:id="272"/>
                    </w:p>
                  </w:txbxContent>
                </v:textbox>
                <w10:wrap type="square"/>
              </v:shape>
            </w:pict>
          </mc:Fallback>
        </mc:AlternateContent>
      </w:r>
      <w:r>
        <w:rPr>
          <w:noProof/>
        </w:rPr>
        <w:drawing>
          <wp:anchor distT="0" distB="0" distL="114300" distR="114300" simplePos="0" relativeHeight="251735040" behindDoc="0" locked="0" layoutInCell="1" allowOverlap="1" wp14:anchorId="7BB7C909" wp14:editId="1F4355EE">
            <wp:simplePos x="0" y="0"/>
            <wp:positionH relativeFrom="margin">
              <wp:posOffset>-125226</wp:posOffset>
            </wp:positionH>
            <wp:positionV relativeFrom="paragraph">
              <wp:posOffset>125971</wp:posOffset>
            </wp:positionV>
            <wp:extent cx="5323840" cy="3200400"/>
            <wp:effectExtent l="19050" t="19050" r="10160" b="1905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23840" cy="3200400"/>
                    </a:xfrm>
                    <a:prstGeom prst="rect">
                      <a:avLst/>
                    </a:prstGeom>
                    <a:noFill/>
                    <a:ln>
                      <a:solidFill>
                        <a:schemeClr val="bg1">
                          <a:lumMod val="85000"/>
                        </a:schemeClr>
                      </a:solidFill>
                    </a:ln>
                  </pic:spPr>
                </pic:pic>
              </a:graphicData>
            </a:graphic>
            <wp14:sizeRelH relativeFrom="page">
              <wp14:pctWidth>0</wp14:pctWidth>
            </wp14:sizeRelH>
            <wp14:sizeRelV relativeFrom="page">
              <wp14:pctHeight>0</wp14:pctHeight>
            </wp14:sizeRelV>
          </wp:anchor>
        </w:drawing>
      </w:r>
    </w:p>
    <w:p w14:paraId="73AFFE9E" w14:textId="77777777" w:rsidR="00B827DC" w:rsidRDefault="00B827DC" w:rsidP="00676CDE">
      <w:pPr>
        <w:ind w:firstLine="0"/>
      </w:pPr>
    </w:p>
    <w:p w14:paraId="380E4FF1" w14:textId="77777777" w:rsidR="00676CDE" w:rsidRDefault="00676CDE" w:rsidP="00676CDE">
      <w:pPr>
        <w:ind w:firstLine="0"/>
      </w:pPr>
    </w:p>
    <w:p w14:paraId="383E7A08" w14:textId="26329AE9" w:rsidR="00B827DC" w:rsidRDefault="00B827DC" w:rsidP="00B827DC">
      <w:pPr>
        <w:tabs>
          <w:tab w:val="left" w:pos="0"/>
        </w:tabs>
      </w:pPr>
      <w:r>
        <w:t xml:space="preserve">Though static collection using the </w:t>
      </w:r>
      <w:r w:rsidR="00D1005C">
        <w:t>dynamic collection</w:t>
      </w:r>
      <w:r>
        <w:t xml:space="preserve"> shows greater accumulation of target VOCs, this was as a result of the extended exposure time of 45 min used versus the maximum time of 60 sec used for collection in the dynamic mode. When comparing static and dynamic modes for the exact same extraction time, dynamic mode outperforms static collection by providing higher amounts of the target VOC.</w:t>
      </w:r>
    </w:p>
    <w:p w14:paraId="41C7F3C0" w14:textId="77777777" w:rsidR="00B827DC" w:rsidRDefault="00B827DC" w:rsidP="0085631F">
      <w:pPr>
        <w:rPr>
          <w:rStyle w:val="SubtleEmphasis"/>
        </w:rPr>
      </w:pPr>
    </w:p>
    <w:p w14:paraId="2A767F80" w14:textId="7614F74B" w:rsidR="000D565B" w:rsidRDefault="00D1005C" w:rsidP="00BE39C0">
      <w:pPr>
        <w:rPr>
          <w:rStyle w:val="SubtleEmphasis"/>
        </w:rPr>
      </w:pPr>
      <w:r>
        <w:rPr>
          <w:rStyle w:val="SubtleEmphasis"/>
        </w:rPr>
        <w:t>Field evaluati</w:t>
      </w:r>
      <w:r w:rsidR="00BE39C0">
        <w:rPr>
          <w:rStyle w:val="SubtleEmphasis"/>
        </w:rPr>
        <w:t>on of dynamically collected VOC</w:t>
      </w:r>
    </w:p>
    <w:p w14:paraId="2EDEEC6F" w14:textId="1D2870C8" w:rsidR="00B827DC" w:rsidRDefault="001425CD" w:rsidP="0085631F">
      <w:r>
        <w:t>Field trial w</w:t>
      </w:r>
      <w:r w:rsidR="00704F51">
        <w:t>ere performed,</w:t>
      </w:r>
      <w:r w:rsidR="001E2DE1" w:rsidRPr="001E2DE1">
        <w:t xml:space="preserve"> canines</w:t>
      </w:r>
      <w:r w:rsidR="00704F51">
        <w:t xml:space="preserve"> were presented</w:t>
      </w:r>
      <w:r w:rsidR="001E2DE1" w:rsidRPr="001E2DE1">
        <w:t xml:space="preserve"> to samples that had been aged </w:t>
      </w:r>
      <w:r>
        <w:t xml:space="preserve">(collected and preserved) </w:t>
      </w:r>
      <w:r w:rsidR="001E2DE1" w:rsidRPr="001E2DE1">
        <w:t xml:space="preserve">for </w:t>
      </w:r>
      <w:r w:rsidR="00704F51">
        <w:t>the</w:t>
      </w:r>
      <w:r w:rsidR="001E2DE1" w:rsidRPr="001E2DE1">
        <w:t xml:space="preserve"> specific period of time where volatiles were no longer </w:t>
      </w:r>
      <w:r>
        <w:t xml:space="preserve">instrumentally </w:t>
      </w:r>
      <w:r w:rsidR="001E2DE1" w:rsidRPr="001E2DE1">
        <w:t>detected</w:t>
      </w:r>
      <w:r w:rsidR="00704F51">
        <w:t>. Aged samples were collected two</w:t>
      </w:r>
      <w:r w:rsidR="001E2DE1" w:rsidRPr="001E2DE1">
        <w:t xml:space="preserve"> weeks prior to the field trial</w:t>
      </w:r>
      <w:r w:rsidR="00704F51">
        <w:t xml:space="preserve">. </w:t>
      </w:r>
      <w:r w:rsidR="00704F51">
        <w:lastRenderedPageBreak/>
        <w:t>Water gel was utilized as the material containing AN as it is an explosive material consisting</w:t>
      </w:r>
      <w:r w:rsidR="00704F51" w:rsidRPr="00704F51">
        <w:t xml:space="preserve"> of an aqueous ammonium nitrate solution</w:t>
      </w:r>
      <w:r w:rsidR="00704F51">
        <w:t>.</w:t>
      </w:r>
      <w:r w:rsidR="001E2DE1" w:rsidRPr="001E2DE1">
        <w:t xml:space="preserve"> After samples were collected, they were labeled, kept in a box at ambient temperature, stored in glass vials, and sealed with parafilm to guarantee the greatest preservation of volatiles. The purpose of this task was to evaluate canines’ ability to recognize the odor even though VOCs were no longer detectable through laboratory instrumentation. This phase included the search of </w:t>
      </w:r>
      <w:r w:rsidR="00704F51">
        <w:t>3 rooms out of which one included</w:t>
      </w:r>
      <w:r w:rsidR="001E2DE1" w:rsidRPr="001E2DE1">
        <w:t xml:space="preserve"> a positive control (1 lb. single based smokeless powder) and a blank room. For confi</w:t>
      </w:r>
      <w:r>
        <w:t xml:space="preserve">rmatory purposes a canine that is certified but not participating in the trial (proofing dog) </w:t>
      </w:r>
      <w:r w:rsidR="001E2DE1" w:rsidRPr="001E2DE1">
        <w:t xml:space="preserve">was used to run the searches areas before the trial to ensure rooms were clear of any unwanted interfering odors. Hides were placed in their designated location after the dice roll was followed and then left for at least 30 min prior to the beginning of the trial to guarantee the volatiles have been released. Data collected showed 50% and above combined rate of detection to water gel, while </w:t>
      </w:r>
      <w:r w:rsidR="00704F51">
        <w:t>100%</w:t>
      </w:r>
      <w:r w:rsidR="001E2DE1" w:rsidRPr="001E2DE1">
        <w:t xml:space="preserve"> combined alert rate for </w:t>
      </w:r>
      <w:r w:rsidR="00704F51">
        <w:t>the positive control</w:t>
      </w:r>
      <w:r w:rsidR="001E2DE1" w:rsidRPr="001E2DE1">
        <w:t>. Note that for the combined alert rate both alerts and interest responses have been considered (</w:t>
      </w:r>
      <w:r w:rsidR="008F76D1">
        <w:fldChar w:fldCharType="begin"/>
      </w:r>
      <w:r w:rsidR="008F76D1">
        <w:instrText xml:space="preserve"> REF _Ref454461289 \h </w:instrText>
      </w:r>
      <w:r w:rsidR="008F76D1">
        <w:fldChar w:fldCharType="separate"/>
      </w:r>
      <w:r w:rsidR="0053144D">
        <w:t xml:space="preserve">Table </w:t>
      </w:r>
      <w:r w:rsidR="0053144D">
        <w:rPr>
          <w:noProof/>
        </w:rPr>
        <w:t>26</w:t>
      </w:r>
      <w:r w:rsidR="008F76D1">
        <w:fldChar w:fldCharType="end"/>
      </w:r>
      <w:r w:rsidR="001E2DE1" w:rsidRPr="001E2DE1">
        <w:t>).</w:t>
      </w:r>
    </w:p>
    <w:p w14:paraId="25A3E747" w14:textId="77777777" w:rsidR="000F7A0D" w:rsidRDefault="000F7A0D" w:rsidP="0085631F"/>
    <w:p w14:paraId="37C6D4D3" w14:textId="77777777" w:rsidR="008F76D1" w:rsidRDefault="008F76D1" w:rsidP="008F76D1">
      <w:pPr>
        <w:pStyle w:val="Caption"/>
        <w:keepNext/>
      </w:pPr>
      <w:bookmarkStart w:id="273" w:name="_Ref454461289"/>
      <w:bookmarkStart w:id="274" w:name="_Toc467151324"/>
      <w:r>
        <w:t xml:space="preserve">Table </w:t>
      </w:r>
      <w:fldSimple w:instr=" SEQ Table \* ARABIC ">
        <w:r w:rsidR="0053144D">
          <w:rPr>
            <w:noProof/>
          </w:rPr>
          <w:t>26</w:t>
        </w:r>
      </w:fldSimple>
      <w:bookmarkEnd w:id="273"/>
      <w:r>
        <w:rPr>
          <w:noProof/>
        </w:rPr>
        <w:t>. Odor Recognition Test: Aged Samples (n=12)</w:t>
      </w:r>
      <w:bookmarkEnd w:id="274"/>
    </w:p>
    <w:tbl>
      <w:tblPr>
        <w:tblStyle w:val="ListTable6Colorful1"/>
        <w:tblpPr w:leftFromText="180" w:rightFromText="180" w:vertAnchor="text" w:horzAnchor="margin" w:tblpXSpec="center" w:tblpY="-22"/>
        <w:tblW w:w="5000" w:type="pct"/>
        <w:tblLook w:val="04A0" w:firstRow="1" w:lastRow="0" w:firstColumn="1" w:lastColumn="0" w:noHBand="0" w:noVBand="1"/>
      </w:tblPr>
      <w:tblGrid>
        <w:gridCol w:w="1221"/>
        <w:gridCol w:w="1621"/>
        <w:gridCol w:w="1903"/>
        <w:gridCol w:w="1903"/>
        <w:gridCol w:w="1992"/>
      </w:tblGrid>
      <w:tr w:rsidR="008F76D1" w:rsidRPr="00D1005C" w14:paraId="7C713E3C" w14:textId="77777777" w:rsidTr="002152F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1DF6C01" w14:textId="77777777" w:rsidR="008F76D1" w:rsidRPr="00D1005C" w:rsidRDefault="008F76D1" w:rsidP="002152F1">
            <w:pPr>
              <w:overflowPunct w:val="0"/>
              <w:autoSpaceDE w:val="0"/>
              <w:autoSpaceDN w:val="0"/>
              <w:adjustRightInd w:val="0"/>
              <w:ind w:firstLine="0"/>
              <w:jc w:val="center"/>
              <w:textAlignment w:val="baseline"/>
              <w:rPr>
                <w:rFonts w:eastAsia="Times New Roman" w:cs="Times New Roman"/>
                <w:sz w:val="22"/>
              </w:rPr>
            </w:pPr>
            <w:r w:rsidRPr="00D1005C">
              <w:rPr>
                <w:rFonts w:eastAsia="Times New Roman" w:cs="Times New Roman"/>
                <w:sz w:val="22"/>
              </w:rPr>
              <w:t>Explosive</w:t>
            </w:r>
          </w:p>
        </w:tc>
        <w:tc>
          <w:tcPr>
            <w:tcW w:w="908" w:type="pct"/>
            <w:noWrap/>
            <w:vAlign w:val="center"/>
            <w:hideMark/>
          </w:tcPr>
          <w:p w14:paraId="533F5BE5" w14:textId="77777777" w:rsidR="008F76D1" w:rsidRPr="00D1005C"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D1005C">
              <w:rPr>
                <w:rFonts w:eastAsia="Times New Roman" w:cs="Times New Roman"/>
                <w:sz w:val="22"/>
              </w:rPr>
              <w:t>Alert Rate (%)</w:t>
            </w:r>
          </w:p>
        </w:tc>
        <w:tc>
          <w:tcPr>
            <w:tcW w:w="1109" w:type="pct"/>
            <w:noWrap/>
            <w:vAlign w:val="center"/>
            <w:hideMark/>
          </w:tcPr>
          <w:p w14:paraId="40B551DC" w14:textId="77777777" w:rsidR="008F76D1" w:rsidRPr="00D1005C"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D1005C">
              <w:rPr>
                <w:rFonts w:eastAsia="Times New Roman" w:cs="Times New Roman"/>
                <w:sz w:val="22"/>
              </w:rPr>
              <w:t>Interest Rate (%)</w:t>
            </w:r>
          </w:p>
        </w:tc>
        <w:tc>
          <w:tcPr>
            <w:tcW w:w="1109" w:type="pct"/>
            <w:vAlign w:val="center"/>
            <w:hideMark/>
          </w:tcPr>
          <w:p w14:paraId="07122D75" w14:textId="77777777" w:rsidR="008F76D1" w:rsidRPr="00D1005C"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D1005C">
              <w:rPr>
                <w:rFonts w:eastAsia="Times New Roman" w:cs="Times New Roman"/>
                <w:sz w:val="22"/>
              </w:rPr>
              <w:t>No Alert Rate (%)</w:t>
            </w:r>
          </w:p>
        </w:tc>
        <w:tc>
          <w:tcPr>
            <w:tcW w:w="1160" w:type="pct"/>
            <w:vAlign w:val="center"/>
            <w:hideMark/>
          </w:tcPr>
          <w:p w14:paraId="5F668E62" w14:textId="77777777" w:rsidR="008F76D1" w:rsidRPr="00D1005C"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D1005C">
              <w:rPr>
                <w:rFonts w:eastAsia="Times New Roman" w:cs="Times New Roman"/>
                <w:sz w:val="22"/>
              </w:rPr>
              <w:t>Combined Rate of Detection (%)</w:t>
            </w:r>
          </w:p>
        </w:tc>
      </w:tr>
      <w:tr w:rsidR="008F76D1" w:rsidRPr="00D1005C" w14:paraId="3F114122" w14:textId="77777777" w:rsidTr="002152F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14" w:type="pct"/>
            <w:shd w:val="clear" w:color="auto" w:fill="F2F2F2" w:themeFill="background1" w:themeFillShade="F2"/>
            <w:noWrap/>
            <w:vAlign w:val="center"/>
            <w:hideMark/>
          </w:tcPr>
          <w:p w14:paraId="1F6D6E92" w14:textId="77777777" w:rsidR="008F76D1" w:rsidRPr="00D1005C" w:rsidRDefault="008F76D1" w:rsidP="002152F1">
            <w:pPr>
              <w:overflowPunct w:val="0"/>
              <w:autoSpaceDE w:val="0"/>
              <w:autoSpaceDN w:val="0"/>
              <w:adjustRightInd w:val="0"/>
              <w:ind w:firstLine="0"/>
              <w:jc w:val="center"/>
              <w:textAlignment w:val="baseline"/>
              <w:rPr>
                <w:rFonts w:eastAsia="Times New Roman" w:cs="Times New Roman"/>
                <w:sz w:val="22"/>
              </w:rPr>
            </w:pPr>
            <w:r w:rsidRPr="00D1005C">
              <w:rPr>
                <w:rFonts w:eastAsia="Times New Roman" w:cs="Times New Roman"/>
                <w:sz w:val="22"/>
              </w:rPr>
              <w:t>Control</w:t>
            </w:r>
          </w:p>
        </w:tc>
        <w:tc>
          <w:tcPr>
            <w:tcW w:w="908" w:type="pct"/>
            <w:shd w:val="clear" w:color="auto" w:fill="F2F2F2" w:themeFill="background1" w:themeFillShade="F2"/>
            <w:noWrap/>
            <w:vAlign w:val="center"/>
            <w:hideMark/>
          </w:tcPr>
          <w:p w14:paraId="4437AABC"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100.0</w:t>
            </w:r>
          </w:p>
        </w:tc>
        <w:tc>
          <w:tcPr>
            <w:tcW w:w="1109" w:type="pct"/>
            <w:shd w:val="clear" w:color="auto" w:fill="F2F2F2" w:themeFill="background1" w:themeFillShade="F2"/>
            <w:noWrap/>
            <w:vAlign w:val="center"/>
            <w:hideMark/>
          </w:tcPr>
          <w:p w14:paraId="269DC404"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0.0</w:t>
            </w:r>
          </w:p>
        </w:tc>
        <w:tc>
          <w:tcPr>
            <w:tcW w:w="1109" w:type="pct"/>
            <w:shd w:val="clear" w:color="auto" w:fill="F2F2F2" w:themeFill="background1" w:themeFillShade="F2"/>
            <w:noWrap/>
            <w:vAlign w:val="center"/>
            <w:hideMark/>
          </w:tcPr>
          <w:p w14:paraId="0D759F81"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0.0</w:t>
            </w:r>
          </w:p>
        </w:tc>
        <w:tc>
          <w:tcPr>
            <w:tcW w:w="1160" w:type="pct"/>
            <w:shd w:val="clear" w:color="auto" w:fill="F2F2F2" w:themeFill="background1" w:themeFillShade="F2"/>
            <w:noWrap/>
            <w:vAlign w:val="center"/>
            <w:hideMark/>
          </w:tcPr>
          <w:p w14:paraId="7474C75D"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100.0</w:t>
            </w:r>
          </w:p>
        </w:tc>
      </w:tr>
      <w:tr w:rsidR="008F76D1" w:rsidRPr="00D1005C" w14:paraId="4AF1EA44" w14:textId="77777777" w:rsidTr="002152F1">
        <w:trPr>
          <w:trHeight w:val="432"/>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3FC830E" w14:textId="77777777" w:rsidR="008F76D1" w:rsidRPr="00D1005C" w:rsidRDefault="008F76D1" w:rsidP="002152F1">
            <w:pPr>
              <w:overflowPunct w:val="0"/>
              <w:autoSpaceDE w:val="0"/>
              <w:autoSpaceDN w:val="0"/>
              <w:adjustRightInd w:val="0"/>
              <w:ind w:firstLine="0"/>
              <w:jc w:val="center"/>
              <w:textAlignment w:val="baseline"/>
              <w:rPr>
                <w:rFonts w:eastAsia="Times New Roman" w:cs="Times New Roman"/>
                <w:color w:val="000000"/>
                <w:sz w:val="22"/>
              </w:rPr>
            </w:pPr>
            <w:r w:rsidRPr="00D1005C">
              <w:rPr>
                <w:rFonts w:eastAsia="Times New Roman" w:cs="Times New Roman"/>
                <w:color w:val="000000"/>
                <w:sz w:val="22"/>
              </w:rPr>
              <w:t>Water Gel</w:t>
            </w:r>
          </w:p>
        </w:tc>
        <w:tc>
          <w:tcPr>
            <w:tcW w:w="908" w:type="pct"/>
            <w:noWrap/>
            <w:vAlign w:val="center"/>
            <w:hideMark/>
          </w:tcPr>
          <w:p w14:paraId="593C716C" w14:textId="77777777" w:rsidR="008F76D1" w:rsidRPr="00D1005C"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25.0</w:t>
            </w:r>
          </w:p>
        </w:tc>
        <w:tc>
          <w:tcPr>
            <w:tcW w:w="1109" w:type="pct"/>
            <w:noWrap/>
            <w:vAlign w:val="center"/>
            <w:hideMark/>
          </w:tcPr>
          <w:p w14:paraId="7ED8250E" w14:textId="77777777" w:rsidR="008F76D1" w:rsidRPr="00D1005C"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33.3</w:t>
            </w:r>
          </w:p>
        </w:tc>
        <w:tc>
          <w:tcPr>
            <w:tcW w:w="1109" w:type="pct"/>
            <w:noWrap/>
            <w:vAlign w:val="center"/>
            <w:hideMark/>
          </w:tcPr>
          <w:p w14:paraId="45128EB6" w14:textId="77777777" w:rsidR="008F76D1" w:rsidRPr="00D1005C"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41.7</w:t>
            </w:r>
          </w:p>
        </w:tc>
        <w:tc>
          <w:tcPr>
            <w:tcW w:w="1160" w:type="pct"/>
            <w:noWrap/>
            <w:vAlign w:val="center"/>
            <w:hideMark/>
          </w:tcPr>
          <w:p w14:paraId="73F9A312" w14:textId="77777777" w:rsidR="008F76D1" w:rsidRPr="00D1005C"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58.3</w:t>
            </w:r>
          </w:p>
        </w:tc>
      </w:tr>
      <w:tr w:rsidR="008F76D1" w:rsidRPr="00D1005C" w14:paraId="517102B2" w14:textId="77777777" w:rsidTr="002152F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14" w:type="pct"/>
            <w:shd w:val="clear" w:color="auto" w:fill="F2F2F2" w:themeFill="background1" w:themeFillShade="F2"/>
            <w:vAlign w:val="center"/>
            <w:hideMark/>
          </w:tcPr>
          <w:p w14:paraId="3DB50EF1" w14:textId="77777777" w:rsidR="008F76D1" w:rsidRPr="00D1005C" w:rsidRDefault="008F76D1" w:rsidP="002152F1">
            <w:pPr>
              <w:overflowPunct w:val="0"/>
              <w:autoSpaceDE w:val="0"/>
              <w:autoSpaceDN w:val="0"/>
              <w:adjustRightInd w:val="0"/>
              <w:ind w:firstLine="0"/>
              <w:jc w:val="center"/>
              <w:textAlignment w:val="baseline"/>
              <w:rPr>
                <w:rFonts w:eastAsia="Times New Roman" w:cs="Times New Roman"/>
                <w:color w:val="000000"/>
                <w:sz w:val="22"/>
              </w:rPr>
            </w:pPr>
            <w:r w:rsidRPr="00D1005C">
              <w:rPr>
                <w:rFonts w:eastAsia="Times New Roman" w:cs="Times New Roman"/>
                <w:color w:val="000000"/>
                <w:sz w:val="22"/>
              </w:rPr>
              <w:t>Blank</w:t>
            </w:r>
          </w:p>
        </w:tc>
        <w:tc>
          <w:tcPr>
            <w:tcW w:w="908" w:type="pct"/>
            <w:shd w:val="clear" w:color="auto" w:fill="F2F2F2" w:themeFill="background1" w:themeFillShade="F2"/>
            <w:noWrap/>
            <w:vAlign w:val="center"/>
            <w:hideMark/>
          </w:tcPr>
          <w:p w14:paraId="660AFE07"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8.3</w:t>
            </w:r>
          </w:p>
        </w:tc>
        <w:tc>
          <w:tcPr>
            <w:tcW w:w="1109" w:type="pct"/>
            <w:shd w:val="clear" w:color="auto" w:fill="F2F2F2" w:themeFill="background1" w:themeFillShade="F2"/>
            <w:noWrap/>
            <w:vAlign w:val="center"/>
            <w:hideMark/>
          </w:tcPr>
          <w:p w14:paraId="4EC04183"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8.3</w:t>
            </w:r>
          </w:p>
        </w:tc>
        <w:tc>
          <w:tcPr>
            <w:tcW w:w="1109" w:type="pct"/>
            <w:shd w:val="clear" w:color="auto" w:fill="F2F2F2" w:themeFill="background1" w:themeFillShade="F2"/>
            <w:noWrap/>
            <w:vAlign w:val="center"/>
            <w:hideMark/>
          </w:tcPr>
          <w:p w14:paraId="409E18CE"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83.4</w:t>
            </w:r>
          </w:p>
        </w:tc>
        <w:tc>
          <w:tcPr>
            <w:tcW w:w="1160" w:type="pct"/>
            <w:shd w:val="clear" w:color="auto" w:fill="F2F2F2" w:themeFill="background1" w:themeFillShade="F2"/>
            <w:noWrap/>
            <w:vAlign w:val="center"/>
            <w:hideMark/>
          </w:tcPr>
          <w:p w14:paraId="0C2A64FD" w14:textId="77777777" w:rsidR="008F76D1" w:rsidRPr="00D1005C"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1005C">
              <w:rPr>
                <w:rFonts w:eastAsia="Times New Roman" w:cs="Times New Roman"/>
                <w:color w:val="000000"/>
                <w:sz w:val="22"/>
              </w:rPr>
              <w:t>16.7</w:t>
            </w:r>
          </w:p>
        </w:tc>
      </w:tr>
    </w:tbl>
    <w:p w14:paraId="39213671" w14:textId="77777777" w:rsidR="00B827DC" w:rsidRDefault="00B827DC" w:rsidP="008F76D1">
      <w:pPr>
        <w:ind w:firstLine="0"/>
      </w:pPr>
    </w:p>
    <w:p w14:paraId="0DCD36F5" w14:textId="3B5CB4F5" w:rsidR="001E2DE1" w:rsidRDefault="001E2DE1" w:rsidP="002A24B4">
      <w:r>
        <w:t xml:space="preserve">Fresh samples were collected the day before the trial. After collection, samples were kept in a box at ambient temperature, stored in glass vials and sealed with parafilm until </w:t>
      </w:r>
      <w:r>
        <w:lastRenderedPageBreak/>
        <w:t xml:space="preserve">the following day. The purpose of this task was to evaluate the performance of certified canine teams after being exposed to samples collected from a </w:t>
      </w:r>
      <w:r w:rsidR="008F76D1">
        <w:t>water gel</w:t>
      </w:r>
      <w:r>
        <w:t xml:space="preserve"> using the optimal collection parameters of the </w:t>
      </w:r>
      <w:r w:rsidR="008F76D1">
        <w:t>collection system</w:t>
      </w:r>
      <w:r>
        <w:t>. The number of</w:t>
      </w:r>
      <w:r w:rsidR="008F76D1">
        <w:t xml:space="preserve"> canines used in this trial was </w:t>
      </w:r>
      <w:r>
        <w:t xml:space="preserve">11. One canine from the proficiency test was eliminated </w:t>
      </w:r>
      <w:r w:rsidR="008F76D1">
        <w:t>due to he</w:t>
      </w:r>
      <w:r>
        <w:t>at exhaustion which disabled him to complete the tr</w:t>
      </w:r>
      <w:r w:rsidR="008F76D1">
        <w:t xml:space="preserve">ial. </w:t>
      </w:r>
      <w:r>
        <w:t xml:space="preserve">Data collected showed </w:t>
      </w:r>
      <w:r w:rsidR="008F76D1">
        <w:t>72.7</w:t>
      </w:r>
      <w:r>
        <w:t xml:space="preserve">% combined rate of detection for </w:t>
      </w:r>
      <w:r w:rsidR="008F76D1">
        <w:t>water gel while 100% for the positive control</w:t>
      </w:r>
      <w:r w:rsidR="00E831E3">
        <w:t xml:space="preserve"> indicating canines experience</w:t>
      </w:r>
      <w:r>
        <w:t xml:space="preserve">. </w:t>
      </w:r>
    </w:p>
    <w:p w14:paraId="77EFA9C6" w14:textId="77777777" w:rsidR="008F76D1" w:rsidRDefault="008F76D1" w:rsidP="002A24B4"/>
    <w:p w14:paraId="2C420A94" w14:textId="0992C7E4" w:rsidR="008F76D1" w:rsidRDefault="008F76D1" w:rsidP="008F76D1">
      <w:pPr>
        <w:pStyle w:val="Caption"/>
        <w:keepNext/>
      </w:pPr>
      <w:bookmarkStart w:id="275" w:name="_Toc467151325"/>
      <w:r>
        <w:t xml:space="preserve">Table </w:t>
      </w:r>
      <w:fldSimple w:instr=" SEQ Table \* ARABIC ">
        <w:r w:rsidR="0053144D">
          <w:rPr>
            <w:noProof/>
          </w:rPr>
          <w:t>27</w:t>
        </w:r>
      </w:fldSimple>
      <w:r w:rsidR="00F748BF">
        <w:t>. Odor R</w:t>
      </w:r>
      <w:r>
        <w:t>ecognition Test: Fresh Samples (n=11)</w:t>
      </w:r>
      <w:bookmarkEnd w:id="275"/>
    </w:p>
    <w:tbl>
      <w:tblPr>
        <w:tblStyle w:val="ListTable6Colorful1"/>
        <w:tblpPr w:leftFromText="180" w:rightFromText="180" w:vertAnchor="text" w:horzAnchor="margin" w:tblpXSpec="center" w:tblpY="134"/>
        <w:tblW w:w="5000" w:type="pct"/>
        <w:tblLook w:val="04A0" w:firstRow="1" w:lastRow="0" w:firstColumn="1" w:lastColumn="0" w:noHBand="0" w:noVBand="1"/>
      </w:tblPr>
      <w:tblGrid>
        <w:gridCol w:w="1221"/>
        <w:gridCol w:w="1621"/>
        <w:gridCol w:w="1903"/>
        <w:gridCol w:w="1903"/>
        <w:gridCol w:w="1992"/>
      </w:tblGrid>
      <w:tr w:rsidR="008F76D1" w:rsidRPr="001E2DE1" w14:paraId="1D82DFFE" w14:textId="77777777" w:rsidTr="002152F1">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C9C8C61" w14:textId="77777777" w:rsidR="008F76D1" w:rsidRPr="001E2DE1" w:rsidRDefault="008F76D1" w:rsidP="002152F1">
            <w:pPr>
              <w:overflowPunct w:val="0"/>
              <w:autoSpaceDE w:val="0"/>
              <w:autoSpaceDN w:val="0"/>
              <w:adjustRightInd w:val="0"/>
              <w:ind w:firstLine="0"/>
              <w:jc w:val="center"/>
              <w:textAlignment w:val="baseline"/>
              <w:rPr>
                <w:rFonts w:eastAsia="Times New Roman" w:cs="Times New Roman"/>
                <w:sz w:val="22"/>
              </w:rPr>
            </w:pPr>
            <w:r w:rsidRPr="001E2DE1">
              <w:rPr>
                <w:rFonts w:eastAsia="Times New Roman" w:cs="Times New Roman"/>
                <w:sz w:val="22"/>
              </w:rPr>
              <w:t>Explosive</w:t>
            </w:r>
          </w:p>
        </w:tc>
        <w:tc>
          <w:tcPr>
            <w:tcW w:w="908" w:type="pct"/>
            <w:noWrap/>
            <w:vAlign w:val="center"/>
            <w:hideMark/>
          </w:tcPr>
          <w:p w14:paraId="1CC2636C" w14:textId="77777777" w:rsidR="008F76D1" w:rsidRPr="001E2DE1"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1E2DE1">
              <w:rPr>
                <w:rFonts w:eastAsia="Times New Roman" w:cs="Times New Roman"/>
                <w:sz w:val="22"/>
              </w:rPr>
              <w:t>Alert Rate (%)</w:t>
            </w:r>
          </w:p>
        </w:tc>
        <w:tc>
          <w:tcPr>
            <w:tcW w:w="1109" w:type="pct"/>
            <w:noWrap/>
            <w:vAlign w:val="center"/>
            <w:hideMark/>
          </w:tcPr>
          <w:p w14:paraId="686CD536" w14:textId="77777777" w:rsidR="008F76D1" w:rsidRPr="001E2DE1"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1E2DE1">
              <w:rPr>
                <w:rFonts w:eastAsia="Times New Roman" w:cs="Times New Roman"/>
                <w:sz w:val="22"/>
              </w:rPr>
              <w:t>Interest Rate (%)</w:t>
            </w:r>
          </w:p>
        </w:tc>
        <w:tc>
          <w:tcPr>
            <w:tcW w:w="1109" w:type="pct"/>
            <w:vAlign w:val="center"/>
            <w:hideMark/>
          </w:tcPr>
          <w:p w14:paraId="323C748D" w14:textId="77777777" w:rsidR="008F76D1" w:rsidRPr="001E2DE1"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1E2DE1">
              <w:rPr>
                <w:rFonts w:eastAsia="Times New Roman" w:cs="Times New Roman"/>
                <w:sz w:val="22"/>
              </w:rPr>
              <w:t>No Alert Rate (%)</w:t>
            </w:r>
          </w:p>
        </w:tc>
        <w:tc>
          <w:tcPr>
            <w:tcW w:w="1160" w:type="pct"/>
            <w:vAlign w:val="center"/>
            <w:hideMark/>
          </w:tcPr>
          <w:p w14:paraId="54500955" w14:textId="77777777" w:rsidR="008F76D1" w:rsidRPr="001E2DE1" w:rsidRDefault="008F76D1" w:rsidP="002152F1">
            <w:pPr>
              <w:overflowPunct w:val="0"/>
              <w:autoSpaceDE w:val="0"/>
              <w:autoSpaceDN w:val="0"/>
              <w:adjustRightInd w:val="0"/>
              <w:ind w:firstLine="0"/>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1E2DE1">
              <w:rPr>
                <w:rFonts w:eastAsia="Times New Roman" w:cs="Times New Roman"/>
                <w:sz w:val="22"/>
              </w:rPr>
              <w:t>Combined Rate of Detection (%)</w:t>
            </w:r>
          </w:p>
        </w:tc>
      </w:tr>
      <w:tr w:rsidR="008F76D1" w:rsidRPr="001E2DE1" w14:paraId="0E56C619" w14:textId="77777777" w:rsidTr="002152F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14" w:type="pct"/>
            <w:shd w:val="clear" w:color="auto" w:fill="F2F2F2" w:themeFill="background1" w:themeFillShade="F2"/>
            <w:noWrap/>
            <w:vAlign w:val="center"/>
            <w:hideMark/>
          </w:tcPr>
          <w:p w14:paraId="40D7CC25" w14:textId="77777777" w:rsidR="008F76D1" w:rsidRPr="001E2DE1" w:rsidRDefault="008F76D1" w:rsidP="002152F1">
            <w:pPr>
              <w:overflowPunct w:val="0"/>
              <w:autoSpaceDE w:val="0"/>
              <w:autoSpaceDN w:val="0"/>
              <w:adjustRightInd w:val="0"/>
              <w:ind w:firstLine="0"/>
              <w:jc w:val="center"/>
              <w:textAlignment w:val="baseline"/>
              <w:rPr>
                <w:rFonts w:eastAsia="Times New Roman" w:cs="Times New Roman"/>
                <w:sz w:val="22"/>
              </w:rPr>
            </w:pPr>
            <w:r w:rsidRPr="001E2DE1">
              <w:rPr>
                <w:rFonts w:eastAsia="Times New Roman" w:cs="Times New Roman"/>
                <w:sz w:val="22"/>
              </w:rPr>
              <w:t>Control</w:t>
            </w:r>
          </w:p>
        </w:tc>
        <w:tc>
          <w:tcPr>
            <w:tcW w:w="908" w:type="pct"/>
            <w:shd w:val="clear" w:color="auto" w:fill="F2F2F2" w:themeFill="background1" w:themeFillShade="F2"/>
            <w:noWrap/>
            <w:vAlign w:val="center"/>
            <w:hideMark/>
          </w:tcPr>
          <w:p w14:paraId="31BF7C1D"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100.0</w:t>
            </w:r>
          </w:p>
        </w:tc>
        <w:tc>
          <w:tcPr>
            <w:tcW w:w="1109" w:type="pct"/>
            <w:shd w:val="clear" w:color="auto" w:fill="F2F2F2" w:themeFill="background1" w:themeFillShade="F2"/>
            <w:noWrap/>
            <w:vAlign w:val="center"/>
            <w:hideMark/>
          </w:tcPr>
          <w:p w14:paraId="1A0921C1"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0.0</w:t>
            </w:r>
          </w:p>
        </w:tc>
        <w:tc>
          <w:tcPr>
            <w:tcW w:w="1109" w:type="pct"/>
            <w:shd w:val="clear" w:color="auto" w:fill="F2F2F2" w:themeFill="background1" w:themeFillShade="F2"/>
            <w:noWrap/>
            <w:vAlign w:val="center"/>
            <w:hideMark/>
          </w:tcPr>
          <w:p w14:paraId="6B60ABF2"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0.0</w:t>
            </w:r>
          </w:p>
        </w:tc>
        <w:tc>
          <w:tcPr>
            <w:tcW w:w="1160" w:type="pct"/>
            <w:shd w:val="clear" w:color="auto" w:fill="F2F2F2" w:themeFill="background1" w:themeFillShade="F2"/>
            <w:noWrap/>
            <w:vAlign w:val="center"/>
            <w:hideMark/>
          </w:tcPr>
          <w:p w14:paraId="76B16403"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100.0</w:t>
            </w:r>
          </w:p>
        </w:tc>
      </w:tr>
      <w:tr w:rsidR="008F76D1" w:rsidRPr="001E2DE1" w14:paraId="679118E5" w14:textId="77777777" w:rsidTr="002152F1">
        <w:trPr>
          <w:trHeight w:val="432"/>
        </w:trPr>
        <w:tc>
          <w:tcPr>
            <w:cnfStyle w:val="001000000000" w:firstRow="0" w:lastRow="0" w:firstColumn="1" w:lastColumn="0" w:oddVBand="0" w:evenVBand="0" w:oddHBand="0" w:evenHBand="0" w:firstRowFirstColumn="0" w:firstRowLastColumn="0" w:lastRowFirstColumn="0" w:lastRowLastColumn="0"/>
            <w:tcW w:w="714" w:type="pct"/>
            <w:vAlign w:val="center"/>
          </w:tcPr>
          <w:p w14:paraId="31FA5C10" w14:textId="77777777" w:rsidR="008F76D1" w:rsidRPr="001E2DE1" w:rsidRDefault="008F76D1" w:rsidP="002152F1">
            <w:pPr>
              <w:overflowPunct w:val="0"/>
              <w:autoSpaceDE w:val="0"/>
              <w:autoSpaceDN w:val="0"/>
              <w:adjustRightInd w:val="0"/>
              <w:ind w:firstLine="0"/>
              <w:jc w:val="center"/>
              <w:textAlignment w:val="baseline"/>
              <w:rPr>
                <w:rFonts w:eastAsia="Times New Roman" w:cs="Times New Roman"/>
                <w:color w:val="000000"/>
                <w:sz w:val="22"/>
              </w:rPr>
            </w:pPr>
            <w:r w:rsidRPr="001E2DE1">
              <w:rPr>
                <w:rFonts w:eastAsia="Times New Roman" w:cs="Times New Roman"/>
                <w:color w:val="000000"/>
                <w:sz w:val="22"/>
              </w:rPr>
              <w:t>Water Gel</w:t>
            </w:r>
          </w:p>
        </w:tc>
        <w:tc>
          <w:tcPr>
            <w:tcW w:w="908" w:type="pct"/>
            <w:noWrap/>
            <w:vAlign w:val="center"/>
          </w:tcPr>
          <w:p w14:paraId="6CAAA761" w14:textId="77777777" w:rsidR="008F76D1" w:rsidRPr="001E2DE1"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63.6</w:t>
            </w:r>
          </w:p>
        </w:tc>
        <w:tc>
          <w:tcPr>
            <w:tcW w:w="1109" w:type="pct"/>
            <w:noWrap/>
            <w:vAlign w:val="center"/>
          </w:tcPr>
          <w:p w14:paraId="69E41EB6" w14:textId="77777777" w:rsidR="008F76D1" w:rsidRPr="001E2DE1"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14.3</w:t>
            </w:r>
          </w:p>
        </w:tc>
        <w:tc>
          <w:tcPr>
            <w:tcW w:w="1109" w:type="pct"/>
            <w:noWrap/>
            <w:vAlign w:val="center"/>
          </w:tcPr>
          <w:p w14:paraId="6F7B0A4D" w14:textId="77777777" w:rsidR="008F76D1" w:rsidRPr="001E2DE1"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27.3</w:t>
            </w:r>
          </w:p>
        </w:tc>
        <w:tc>
          <w:tcPr>
            <w:tcW w:w="1160" w:type="pct"/>
            <w:noWrap/>
            <w:vAlign w:val="center"/>
          </w:tcPr>
          <w:p w14:paraId="5E47122C" w14:textId="77777777" w:rsidR="008F76D1" w:rsidRPr="001E2DE1" w:rsidRDefault="008F76D1" w:rsidP="002152F1">
            <w:pPr>
              <w:overflowPunct w:val="0"/>
              <w:autoSpaceDE w:val="0"/>
              <w:autoSpaceDN w:val="0"/>
              <w:adjustRightInd w:val="0"/>
              <w:ind w:firstLine="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72.7</w:t>
            </w:r>
          </w:p>
        </w:tc>
      </w:tr>
      <w:tr w:rsidR="008F76D1" w:rsidRPr="001E2DE1" w14:paraId="19A94BC8" w14:textId="77777777" w:rsidTr="002152F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14" w:type="pct"/>
            <w:shd w:val="clear" w:color="auto" w:fill="F2F2F2" w:themeFill="background1" w:themeFillShade="F2"/>
            <w:vAlign w:val="center"/>
            <w:hideMark/>
          </w:tcPr>
          <w:p w14:paraId="4474ED25" w14:textId="77777777" w:rsidR="008F76D1" w:rsidRPr="001E2DE1" w:rsidRDefault="008F76D1" w:rsidP="002152F1">
            <w:pPr>
              <w:overflowPunct w:val="0"/>
              <w:autoSpaceDE w:val="0"/>
              <w:autoSpaceDN w:val="0"/>
              <w:adjustRightInd w:val="0"/>
              <w:ind w:firstLine="0"/>
              <w:jc w:val="center"/>
              <w:textAlignment w:val="baseline"/>
              <w:rPr>
                <w:rFonts w:eastAsia="Times New Roman" w:cs="Times New Roman"/>
                <w:color w:val="000000"/>
                <w:sz w:val="22"/>
              </w:rPr>
            </w:pPr>
            <w:r w:rsidRPr="001E2DE1">
              <w:rPr>
                <w:rFonts w:eastAsia="Times New Roman" w:cs="Times New Roman"/>
                <w:color w:val="000000"/>
                <w:sz w:val="22"/>
              </w:rPr>
              <w:t>Blank</w:t>
            </w:r>
          </w:p>
        </w:tc>
        <w:tc>
          <w:tcPr>
            <w:tcW w:w="908" w:type="pct"/>
            <w:shd w:val="clear" w:color="auto" w:fill="F2F2F2" w:themeFill="background1" w:themeFillShade="F2"/>
            <w:noWrap/>
            <w:vAlign w:val="center"/>
            <w:hideMark/>
          </w:tcPr>
          <w:p w14:paraId="54BA8A1E"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54.5</w:t>
            </w:r>
          </w:p>
        </w:tc>
        <w:tc>
          <w:tcPr>
            <w:tcW w:w="1109" w:type="pct"/>
            <w:shd w:val="clear" w:color="auto" w:fill="F2F2F2" w:themeFill="background1" w:themeFillShade="F2"/>
            <w:noWrap/>
            <w:vAlign w:val="center"/>
            <w:hideMark/>
          </w:tcPr>
          <w:p w14:paraId="13518D66"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0.0</w:t>
            </w:r>
          </w:p>
        </w:tc>
        <w:tc>
          <w:tcPr>
            <w:tcW w:w="1109" w:type="pct"/>
            <w:shd w:val="clear" w:color="auto" w:fill="F2F2F2" w:themeFill="background1" w:themeFillShade="F2"/>
            <w:noWrap/>
            <w:vAlign w:val="center"/>
            <w:hideMark/>
          </w:tcPr>
          <w:p w14:paraId="3AAA3621"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45.5</w:t>
            </w:r>
          </w:p>
        </w:tc>
        <w:tc>
          <w:tcPr>
            <w:tcW w:w="1160" w:type="pct"/>
            <w:shd w:val="clear" w:color="auto" w:fill="F2F2F2" w:themeFill="background1" w:themeFillShade="F2"/>
            <w:noWrap/>
            <w:vAlign w:val="center"/>
            <w:hideMark/>
          </w:tcPr>
          <w:p w14:paraId="2EEB730B" w14:textId="77777777" w:rsidR="008F76D1" w:rsidRPr="001E2DE1" w:rsidRDefault="008F76D1" w:rsidP="002152F1">
            <w:pPr>
              <w:overflowPunct w:val="0"/>
              <w:autoSpaceDE w:val="0"/>
              <w:autoSpaceDN w:val="0"/>
              <w:adjustRightInd w:val="0"/>
              <w:ind w:firstLine="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2DE1">
              <w:rPr>
                <w:rFonts w:eastAsia="Times New Roman" w:cs="Times New Roman"/>
                <w:color w:val="000000"/>
                <w:sz w:val="22"/>
              </w:rPr>
              <w:t>54.5</w:t>
            </w:r>
          </w:p>
        </w:tc>
      </w:tr>
    </w:tbl>
    <w:p w14:paraId="670E5790" w14:textId="77777777" w:rsidR="008F76D1" w:rsidRDefault="008F76D1" w:rsidP="002A24B4"/>
    <w:p w14:paraId="088984C4" w14:textId="5E63DD25" w:rsidR="001E2DE1" w:rsidRDefault="001E2DE1" w:rsidP="002A24B4">
      <w:r>
        <w:t>As a complement of what has been already presented, statistical analysis was conducted to calculate the positive predictive value (PPV) and the ne</w:t>
      </w:r>
      <w:r w:rsidR="002A24B4">
        <w:t xml:space="preserve">gative predictive value (NPV). </w:t>
      </w:r>
    </w:p>
    <w:p w14:paraId="1EB6FCB7" w14:textId="77777777" w:rsidR="001E2DE1" w:rsidRDefault="001E2DE1" w:rsidP="001E2DE1">
      <w:r>
        <w:t>The PPV gives the percentage of canines that alerted, when in fact, there was an aid present. In other words, what percentage of the alerts was correct? This is calculated by dividing the true positive responses by the addition of the true positives and the false positives.</w:t>
      </w:r>
    </w:p>
    <w:p w14:paraId="6D09C415" w14:textId="6D602CBA" w:rsidR="001E2DE1" w:rsidRDefault="00BE39C0" w:rsidP="001E2DE1">
      <m:oMathPara>
        <m:oMath>
          <m:r>
            <w:rPr>
              <w:rFonts w:ascii="Cambria Math" w:hAnsi="Cambria Math"/>
            </w:rPr>
            <m:t>PPV=</m:t>
          </m:r>
          <m:f>
            <m:fPr>
              <m:ctrlPr>
                <w:rPr>
                  <w:rFonts w:ascii="Cambria Math" w:hAnsi="Cambria Math"/>
                  <w:i/>
                </w:rPr>
              </m:ctrlPr>
            </m:fPr>
            <m:num>
              <m:r>
                <w:rPr>
                  <w:rFonts w:ascii="Cambria Math" w:hAnsi="Cambria Math"/>
                </w:rPr>
                <m:t>True Positive</m:t>
              </m:r>
            </m:num>
            <m:den>
              <m:r>
                <w:rPr>
                  <w:rFonts w:ascii="Cambria Math" w:hAnsi="Cambria Math"/>
                </w:rPr>
                <m:t>True Positive+False Positive</m:t>
              </m:r>
            </m:den>
          </m:f>
        </m:oMath>
      </m:oMathPara>
    </w:p>
    <w:p w14:paraId="5FBCA207" w14:textId="77777777" w:rsidR="001E2DE1" w:rsidRDefault="001E2DE1" w:rsidP="00BE39C0">
      <w:pPr>
        <w:ind w:firstLine="0"/>
      </w:pPr>
    </w:p>
    <w:p w14:paraId="50D82989" w14:textId="5CFF9C4A" w:rsidR="001E2DE1" w:rsidRDefault="001E2DE1" w:rsidP="00BE39C0">
      <w:r>
        <w:lastRenderedPageBreak/>
        <w:t xml:space="preserve">The PPV was calculated based on the canine’s responses for each task. The PPV for </w:t>
      </w:r>
      <w:r w:rsidR="00A77413">
        <w:t>fresh samples was 57%. This means that 57</w:t>
      </w:r>
      <w:r>
        <w:t xml:space="preserve">% of the time the canine’s alert </w:t>
      </w:r>
      <w:r w:rsidR="00A77413">
        <w:t>was correct while the other 43</w:t>
      </w:r>
      <w:r>
        <w:t>% were false positive. However, for aged sampl</w:t>
      </w:r>
      <w:r w:rsidR="00A77413">
        <w:t>es PPV was calculated to be 77</w:t>
      </w:r>
      <w:r>
        <w:t>% which corresponds for those c</w:t>
      </w:r>
      <w:r w:rsidR="00A77413">
        <w:t>orrect alert responses while 23</w:t>
      </w:r>
      <w:r>
        <w:t xml:space="preserve">% of the responses </w:t>
      </w:r>
      <w:r w:rsidR="00BE39C0">
        <w:t xml:space="preserve">are considered false positive. </w:t>
      </w:r>
    </w:p>
    <w:p w14:paraId="0FBE3AB3" w14:textId="77777777" w:rsidR="001E2DE1" w:rsidRDefault="001E2DE1" w:rsidP="001E2DE1">
      <w:r>
        <w:t>On the other hand, the NPV is the percentage of canines that did not alert when there was no aid present. This percentage tells us how many of the no alert responses were correct. This is calculated by dividing the number of true negatives by the addition of true negatives and false positives.</w:t>
      </w:r>
    </w:p>
    <w:p w14:paraId="0FDE94E9" w14:textId="5E3C23B0" w:rsidR="001E2DE1" w:rsidRDefault="001960DB" w:rsidP="001E2DE1">
      <m:oMathPara>
        <m:oMath>
          <m:r>
            <w:rPr>
              <w:rFonts w:ascii="Cambria Math" w:hAnsi="Cambria Math"/>
            </w:rPr>
            <m:t>NPV=</m:t>
          </m:r>
          <m:f>
            <m:fPr>
              <m:ctrlPr>
                <w:rPr>
                  <w:rFonts w:ascii="Cambria Math" w:hAnsi="Cambria Math"/>
                </w:rPr>
              </m:ctrlPr>
            </m:fPr>
            <m:num>
              <m:r>
                <m:rPr>
                  <m:sty m:val="p"/>
                </m:rPr>
                <w:rPr>
                  <w:rFonts w:ascii="Cambria Math" w:hAnsi="Cambria Math"/>
                </w:rPr>
                <m:t>True Negative</m:t>
              </m:r>
            </m:num>
            <m:den>
              <m:r>
                <w:rPr>
                  <w:rFonts w:ascii="Cambria Math" w:hAnsi="Cambria Math"/>
                </w:rPr>
                <m:t>True Negative+False Negative</m:t>
              </m:r>
            </m:den>
          </m:f>
        </m:oMath>
      </m:oMathPara>
    </w:p>
    <w:p w14:paraId="423CAC68" w14:textId="77777777" w:rsidR="001E2DE1" w:rsidRDefault="001E2DE1" w:rsidP="001E2DE1"/>
    <w:p w14:paraId="387D76A7" w14:textId="238E6833" w:rsidR="007265F1" w:rsidRDefault="001E2DE1" w:rsidP="00676CDE">
      <w:r>
        <w:t xml:space="preserve">NPV percentages were calculated based on the individual canines’ response per task. For the </w:t>
      </w:r>
      <w:r w:rsidR="00A77413">
        <w:t>fresh samples</w:t>
      </w:r>
      <w:r>
        <w:t xml:space="preserve"> test the N</w:t>
      </w:r>
      <w:r w:rsidR="00A77413">
        <w:t>PV was 63</w:t>
      </w:r>
      <w:r>
        <w:t xml:space="preserve">% accounting for those non responses that were </w:t>
      </w:r>
      <w:r w:rsidR="00A77413">
        <w:t>correct. While t</w:t>
      </w:r>
      <w:r>
        <w:t>he percentage calculated for aged samples</w:t>
      </w:r>
      <w:r w:rsidR="00A77413">
        <w:t xml:space="preserve"> was 67%</w:t>
      </w:r>
      <w:r>
        <w:t xml:space="preserve">. Negative Predictive Values should be as close to 100% as possible indicating that the canines are not alerting falsely to items that do not pose a threat. High rates of false alert for explosive detection canines are expensive as they result in unnecessary deployments of qualified bomb detection and disposal experts. The high false alert rates observed resulted from </w:t>
      </w:r>
      <w:r w:rsidR="00E831E3">
        <w:t>the dynamic collection of blank</w:t>
      </w:r>
      <w:r>
        <w:t xml:space="preserve"> pads, indicating that though the </w:t>
      </w:r>
      <w:r w:rsidR="00E831E3">
        <w:t>dynamic collection</w:t>
      </w:r>
      <w:r>
        <w:t xml:space="preserve"> can be effective in collecting VOCs from explosive materials, it may also be contributing substantial amounts of odor found in the atmosphere that may be interfering with canine </w:t>
      </w:r>
      <w:r>
        <w:lastRenderedPageBreak/>
        <w:t>responses to the blanks. T</w:t>
      </w:r>
      <w:r w:rsidR="00E831E3">
        <w:t xml:space="preserve">hus, extra precaution must be considered </w:t>
      </w:r>
      <w:r>
        <w:t>to prevent any cross-contamination</w:t>
      </w:r>
      <w:r w:rsidR="00C94E3C">
        <w:t xml:space="preserve"> </w:t>
      </w:r>
      <w:r w:rsidR="00C94E3C">
        <w:fldChar w:fldCharType="begin"/>
      </w:r>
      <w:r w:rsidR="00310601">
        <w:instrText xml:space="preserve"> ADDIN REFMGR.CITE &lt;Refman&gt;&lt;Cite&gt;&lt;Author&gt;Cerreta&lt;/Author&gt;&lt;Year&gt;2015&lt;/Year&gt;&lt;RecNum&gt;93&lt;/RecNum&gt;&lt;IDText&gt;An assessment of detection canine alerts using flowers that release methyl benzoate, the cocaine odorant, and an evaluation of their behavior in terms of the VOCs produced&lt;/IDText&gt;&lt;MDL Ref_Type="Journal"&gt;&lt;Ref_Type&gt;Journal&lt;/Ref_Type&gt;&lt;Ref_ID&gt;93&lt;/Ref_ID&gt;&lt;Title_Primary&gt;An assessment of detection canine alerts using flowers that release methyl benzoate, the cocaine odorant, and an evaluation of their behavior in terms of the VOCs produced&lt;/Title_Primary&gt;&lt;Authors_Primary&gt;Cerreta,M.M.&lt;/Authors_Primary&gt;&lt;Authors_Primary&gt;Furton,K.G.&lt;/Authors_Primary&gt;&lt;Date_Primary&gt;2015&lt;/Date_Primary&gt;&lt;Reprint&gt;Not in File&lt;/Reprint&gt;&lt;Start_Page&gt;107&lt;/Start_Page&gt;&lt;End_Page&gt;114&lt;/End_Page&gt;&lt;Periodical&gt;Forensic science international&lt;/Periodical&gt;&lt;Volume&gt;251&lt;/Volume&gt;&lt;Publisher&gt;Elsevier&lt;/Publisher&gt;&lt;ISSN_ISBN&gt;0379-0738&lt;/ISSN_ISBN&gt;&lt;ZZ_JournalStdAbbrev&gt;&lt;f name="System"&gt;Forensic science international&lt;/f&gt;&lt;/ZZ_JournalStdAbbrev&gt;&lt;ZZ_WorkformID&gt;1&lt;/ZZ_WorkformID&gt;&lt;/MDL&gt;&lt;/Cite&gt;&lt;/Refman&gt;</w:instrText>
      </w:r>
      <w:r w:rsidR="00C94E3C">
        <w:fldChar w:fldCharType="separate"/>
      </w:r>
      <w:r w:rsidR="003F5D42">
        <w:rPr>
          <w:noProof/>
        </w:rPr>
        <w:t>(149)</w:t>
      </w:r>
      <w:r w:rsidR="00C94E3C">
        <w:fldChar w:fldCharType="end"/>
      </w:r>
      <w:r>
        <w:t>.</w:t>
      </w:r>
    </w:p>
    <w:p w14:paraId="5D861CD5" w14:textId="4311D283" w:rsidR="00B440A9" w:rsidRPr="00B440A9" w:rsidRDefault="00B440A9" w:rsidP="00B440A9">
      <w:pPr>
        <w:rPr>
          <w:rStyle w:val="SubtleEmphasis"/>
        </w:rPr>
      </w:pPr>
      <w:r w:rsidRPr="00B440A9">
        <w:rPr>
          <w:rStyle w:val="SubtleEmphasis"/>
        </w:rPr>
        <w:t>Transfer validation a storage containment system evaluation</w:t>
      </w:r>
    </w:p>
    <w:p w14:paraId="7D0D04B2" w14:textId="613D2726" w:rsidR="00B440A9" w:rsidRDefault="00B440A9" w:rsidP="00B440A9">
      <w:r w:rsidRPr="00B440A9">
        <w:t>An optimization and in-depth evaluation of storage container type is an important aspect to determine optimized canine training aids for explosive detection. The dissipation of target compounds from different explosives was evaluated for up to a one month.</w:t>
      </w:r>
      <w:r w:rsidR="005E1597" w:rsidRPr="005E1597">
        <w:t xml:space="preserve"> </w:t>
      </w:r>
      <w:r w:rsidR="005E1597">
        <w:t>Th</w:t>
      </w:r>
      <w:r w:rsidR="005E1597" w:rsidRPr="005E1597">
        <w:t>e tendency for a compound to partition into the atmosphere is determined</w:t>
      </w:r>
      <w:r w:rsidR="005E1597">
        <w:t xml:space="preserve"> largely by its vapor pressure and must be considered. </w:t>
      </w:r>
      <w:r w:rsidRPr="00B440A9">
        <w:t>The vapor pressure can be regarded as a measurement of the maximum achievable amount or solubility of the substanc</w:t>
      </w:r>
      <w:r w:rsidR="002152F1">
        <w:t xml:space="preserve">e in the vapor of air phase </w:t>
      </w:r>
      <w:r w:rsidR="002152F1">
        <w:fldChar w:fldCharType="begin"/>
      </w:r>
      <w:r w:rsidR="00310601">
        <w:instrText xml:space="preserve"> ADDIN REFMGR.CITE &lt;Refman&gt;&lt;Cite&gt;&lt;Author&gt;Dionne&lt;/Author&gt;&lt;Year&gt;1986&lt;/Year&gt;&lt;RecNum&gt;20&lt;/RecNum&gt;&lt;IDText&gt;Vapor pressure of explosives&lt;/IDText&gt;&lt;MDL Ref_Type="Journal"&gt;&lt;Ref_Type&gt;Journal&lt;/Ref_Type&gt;&lt;Ref_ID&gt;20&lt;/Ref_ID&gt;&lt;Title_Primary&gt;Vapor pressure of explosives&lt;/Title_Primary&gt;&lt;Authors_Primary&gt;Dionne,B.C.&lt;/Authors_Primary&gt;&lt;Authors_Primary&gt;Rounbehler,D.P.&lt;/Authors_Primary&gt;&lt;Authors_Primary&gt;Achter,E.K.&lt;/Authors_Primary&gt;&lt;Authors_Primary&gt;Hobbs,J.R.&lt;/Authors_Primary&gt;&lt;Authors_Primary&gt;Fine,D.H.&lt;/Authors_Primary&gt;&lt;Date_Primary&gt;1986&lt;/Date_Primary&gt;&lt;Reprint&gt;Not in File&lt;/Reprint&gt;&lt;Start_Page&gt;447&lt;/Start_Page&gt;&lt;End_Page&gt;472&lt;/End_Page&gt;&lt;Periodical&gt;Journal of Energetic Materials&lt;/Periodical&gt;&lt;Volume&gt;4&lt;/Volume&gt;&lt;Issue&gt;1-4&lt;/Issue&gt;&lt;Publisher&gt;Taylor &amp;amp; Francis&lt;/Publisher&gt;&lt;ISSN_ISBN&gt;0737-0652&lt;/ISSN_ISBN&gt;&lt;ZZ_JournalStdAbbrev&gt;&lt;f name="System"&gt;Journal of Energetic Materials&lt;/f&gt;&lt;/ZZ_JournalStdAbbrev&gt;&lt;ZZ_WorkformID&gt;1&lt;/ZZ_WorkformID&gt;&lt;/MDL&gt;&lt;/Cite&gt;&lt;/Refman&gt;</w:instrText>
      </w:r>
      <w:r w:rsidR="002152F1">
        <w:fldChar w:fldCharType="separate"/>
      </w:r>
      <w:r w:rsidR="00CD6E4D">
        <w:rPr>
          <w:noProof/>
        </w:rPr>
        <w:t>(169)</w:t>
      </w:r>
      <w:r w:rsidR="002152F1">
        <w:fldChar w:fldCharType="end"/>
      </w:r>
      <w:r w:rsidRPr="00B440A9">
        <w:t xml:space="preserve">. </w:t>
      </w:r>
      <w:r w:rsidR="005E1597">
        <w:t>Additionally</w:t>
      </w:r>
      <w:r w:rsidRPr="00B440A9">
        <w:t xml:space="preserve">, </w:t>
      </w:r>
      <w:r w:rsidR="005E1597">
        <w:t xml:space="preserve">the collection material is </w:t>
      </w:r>
      <w:r w:rsidRPr="00B440A9">
        <w:t>of importance and must be considered when explaining the dissipation of the target compounds. A comparison of the absorbent material’s performance has been previously studied by L.E. DeGreeff et al. (2011) and it has been determined that the breakthrough of compounds through the material during sampling likely plays a role in the amount of compound collected. In the same peer-reviewed article, the authors evaluated different sorbent materials from which macroscopically, Dukal® gauze had the most open weave allowin</w:t>
      </w:r>
      <w:r w:rsidR="002152F1">
        <w:t>g compounds to breakthrough</w:t>
      </w:r>
      <w:r w:rsidR="00CA57BC">
        <w:t xml:space="preserve"> </w:t>
      </w:r>
      <w:r w:rsidR="00CA57BC">
        <w:fldChar w:fldCharType="begin"/>
      </w:r>
      <w:r w:rsidR="00310601">
        <w:instrText xml:space="preserve"> ADDIN REFMGR.CITE &lt;Refman&gt;&lt;Cite&gt;&lt;Author&gt;Curran&lt;/Author&gt;&lt;Year&gt;2005&lt;/Year&gt;&lt;RecNum&gt;9&lt;/RecNum&gt;&lt;IDText&gt;The analytical determination of the uniqueness and persistence of the volatile components of human scent using optimized collection methods&lt;/IDText&gt;&lt;MDL Ref_Type="Thesis/Dissertation"&gt;&lt;Ref_Type&gt;Thesis/Dissertation&lt;/Ref_Type&gt;&lt;Ref_ID&gt;9&lt;/Ref_ID&gt;&lt;Title_Primary&gt;The analytical determination of the uniqueness and persistence of the volatile components of human scent using optimized collection methods&lt;/Title_Primary&gt;&lt;Authors_Primary&gt;Curran,A.M.&lt;/Authors_Primary&gt;&lt;Date_Primary&gt;2005&lt;/Date_Primary&gt;&lt;Reprint&gt;Not in File&lt;/Reprint&gt;&lt;Publisher&gt;Florida International University&lt;/Publisher&gt;&lt;Address&gt;Miami, FL&lt;/Address&gt;&lt;ZZ_WorkformID&gt;29&lt;/ZZ_WorkformID&gt;&lt;/MDL&gt;&lt;/Cite&gt;&lt;/Refman&gt;</w:instrText>
      </w:r>
      <w:r w:rsidR="00CA57BC">
        <w:fldChar w:fldCharType="separate"/>
      </w:r>
      <w:r w:rsidR="00CD6E4D">
        <w:rPr>
          <w:noProof/>
        </w:rPr>
        <w:t>(170)</w:t>
      </w:r>
      <w:r w:rsidR="00CA57BC">
        <w:fldChar w:fldCharType="end"/>
      </w:r>
      <w:r w:rsidRPr="00B440A9">
        <w:t>. The compounds that pass through the collection material (Dukal® gauze) will therefore be considered to ‘breakthrough’.</w:t>
      </w:r>
    </w:p>
    <w:p w14:paraId="7140C9AE" w14:textId="1A017247" w:rsidR="00B440A9" w:rsidRDefault="00B440A9" w:rsidP="00B440A9">
      <w:r>
        <w:t xml:space="preserve">Determination of the optimal storage containment for AN was determined based on the peak area which is proportional to the amount of the compound that was present. Since the derivative product is not included in the NIST Mass Spectral library, the unique fragmentation pattern characteristic of the compound was used to adequately identify AN, this pattern includes the following ions: 44, 56, 62, 74, 88 m/z. It is important to note that </w:t>
      </w:r>
      <w:r>
        <w:lastRenderedPageBreak/>
        <w:t>although the derivative product of ammonium nitrate was detected by SPME-GC-MS it was difficult to accurately quantify as a result of the low abundance of volatile derivatized product detected.</w:t>
      </w:r>
    </w:p>
    <w:p w14:paraId="74AE3B64" w14:textId="7DD7CF9F" w:rsidR="00B440A9" w:rsidRDefault="00B440A9" w:rsidP="00B440A9">
      <w:r w:rsidRPr="00B440A9">
        <w:t xml:space="preserve">L.E. DeGreeff et al. (2011) concluded that the molecular structure as well as the weave of the collection material has a major effect on the ability to trap and release volatile compounds. After a close evaluation of the data in </w:t>
      </w:r>
      <w:r w:rsidR="00944482">
        <w:rPr>
          <w:highlight w:val="yellow"/>
        </w:rPr>
        <w:fldChar w:fldCharType="begin"/>
      </w:r>
      <w:r w:rsidR="00944482">
        <w:instrText xml:space="preserve"> REF _Ref454463825 \h </w:instrText>
      </w:r>
      <w:r w:rsidR="00944482">
        <w:rPr>
          <w:highlight w:val="yellow"/>
        </w:rPr>
      </w:r>
      <w:r w:rsidR="00944482">
        <w:rPr>
          <w:highlight w:val="yellow"/>
        </w:rPr>
        <w:fldChar w:fldCharType="separate"/>
      </w:r>
      <w:r w:rsidR="0053144D">
        <w:t xml:space="preserve">Figure </w:t>
      </w:r>
      <w:r w:rsidR="0053144D">
        <w:rPr>
          <w:noProof/>
        </w:rPr>
        <w:t>46</w:t>
      </w:r>
      <w:r w:rsidR="00944482">
        <w:rPr>
          <w:highlight w:val="yellow"/>
        </w:rPr>
        <w:fldChar w:fldCharType="end"/>
      </w:r>
      <w:r w:rsidRPr="00B440A9">
        <w:t xml:space="preserve">, it can be concluded that the trap and release capabilities of a collection material do in fact depend on its physical characteristics, but they also depend on the molecular structure of the compound(s) being collected. </w:t>
      </w:r>
    </w:p>
    <w:p w14:paraId="7DC33F97" w14:textId="2C7A9CA6" w:rsidR="002152F1" w:rsidRDefault="00944482" w:rsidP="00B440A9">
      <w:r>
        <w:rPr>
          <w:noProof/>
        </w:rPr>
        <mc:AlternateContent>
          <mc:Choice Requires="wps">
            <w:drawing>
              <wp:anchor distT="0" distB="0" distL="114300" distR="114300" simplePos="0" relativeHeight="251742208" behindDoc="0" locked="0" layoutInCell="1" allowOverlap="1" wp14:anchorId="76D854E8" wp14:editId="1E1BE3EB">
                <wp:simplePos x="0" y="0"/>
                <wp:positionH relativeFrom="column">
                  <wp:posOffset>0</wp:posOffset>
                </wp:positionH>
                <wp:positionV relativeFrom="paragraph">
                  <wp:posOffset>3355975</wp:posOffset>
                </wp:positionV>
                <wp:extent cx="5486400" cy="426720"/>
                <wp:effectExtent l="0" t="0" r="0" b="0"/>
                <wp:wrapSquare wrapText="bothSides"/>
                <wp:docPr id="102" name="Text Box 102"/>
                <wp:cNvGraphicFramePr/>
                <a:graphic xmlns:a="http://schemas.openxmlformats.org/drawingml/2006/main">
                  <a:graphicData uri="http://schemas.microsoft.com/office/word/2010/wordprocessingShape">
                    <wps:wsp>
                      <wps:cNvSpPr txBox="1"/>
                      <wps:spPr>
                        <a:xfrm>
                          <a:off x="0" y="0"/>
                          <a:ext cx="5486400" cy="426720"/>
                        </a:xfrm>
                        <a:prstGeom prst="rect">
                          <a:avLst/>
                        </a:prstGeom>
                        <a:solidFill>
                          <a:prstClr val="white"/>
                        </a:solidFill>
                        <a:ln>
                          <a:noFill/>
                        </a:ln>
                        <a:effectLst/>
                      </wps:spPr>
                      <wps:txbx>
                        <w:txbxContent>
                          <w:p w14:paraId="69F98AF1" w14:textId="1CA4C6EF" w:rsidR="00FA11DD" w:rsidRPr="00DD173A" w:rsidRDefault="00FA11DD" w:rsidP="00944482">
                            <w:pPr>
                              <w:pStyle w:val="Caption"/>
                            </w:pPr>
                            <w:bookmarkStart w:id="276" w:name="_Ref454463825"/>
                            <w:bookmarkStart w:id="277" w:name="_Toc467151224"/>
                            <w:r>
                              <w:t xml:space="preserve">Figure </w:t>
                            </w:r>
                            <w:fldSimple w:instr=" SEQ Figure \* ARABIC ">
                              <w:r w:rsidR="0053144D">
                                <w:rPr>
                                  <w:noProof/>
                                </w:rPr>
                                <w:t>46</w:t>
                              </w:r>
                            </w:fldSimple>
                            <w:bookmarkEnd w:id="276"/>
                            <w:r>
                              <w:rPr>
                                <w:noProof/>
                              </w:rPr>
                              <w:t>. Peresistence of Target Volatile Over Time Using Different Containment System</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854E8" id="Text Box 102" o:spid="_x0000_s1053" type="#_x0000_t202" style="position:absolute;left:0;text-align:left;margin-left:0;margin-top:264.25pt;width:6in;height:33.6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" stroked="f">
                <v:textbox style="mso-fit-shape-to-text:t" inset="0,0,0,0">
                  <w:txbxContent>
                    <w:p w14:paraId="69F98AF1" w14:textId="1CA4C6EF" w:rsidR="00FA11DD" w:rsidRPr="00DD173A" w:rsidRDefault="00FA11DD" w:rsidP="00944482">
                      <w:pPr>
                        <w:pStyle w:val="Caption"/>
                      </w:pPr>
                      <w:bookmarkStart w:id="278" w:name="_Ref454463825"/>
                      <w:bookmarkStart w:id="279" w:name="_Toc467151224"/>
                      <w:r>
                        <w:t xml:space="preserve">Figure </w:t>
                      </w:r>
                      <w:fldSimple w:instr=" SEQ Figure \* ARABIC ">
                        <w:r w:rsidR="0053144D">
                          <w:rPr>
                            <w:noProof/>
                          </w:rPr>
                          <w:t>46</w:t>
                        </w:r>
                      </w:fldSimple>
                      <w:bookmarkEnd w:id="278"/>
                      <w:r>
                        <w:rPr>
                          <w:noProof/>
                        </w:rPr>
                        <w:t>. Peresistence of Target Volatile Over Time Using Different Containment System</w:t>
                      </w:r>
                      <w:bookmarkEnd w:id="279"/>
                    </w:p>
                  </w:txbxContent>
                </v:textbox>
                <w10:wrap type="square"/>
              </v:shape>
            </w:pict>
          </mc:Fallback>
        </mc:AlternateContent>
      </w:r>
      <w:r w:rsidRPr="00944482">
        <w:rPr>
          <w:noProof/>
        </w:rPr>
        <w:drawing>
          <wp:anchor distT="0" distB="0" distL="114300" distR="114300" simplePos="0" relativeHeight="251740160" behindDoc="0" locked="0" layoutInCell="1" allowOverlap="1" wp14:anchorId="01B71722" wp14:editId="03067A48">
            <wp:simplePos x="0" y="0"/>
            <wp:positionH relativeFrom="margin">
              <wp:align>center</wp:align>
            </wp:positionH>
            <wp:positionV relativeFrom="paragraph">
              <wp:posOffset>0</wp:posOffset>
            </wp:positionV>
            <wp:extent cx="5307184" cy="3191256"/>
            <wp:effectExtent l="19050" t="19050" r="27305" b="28575"/>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07184" cy="3191256"/>
                    </a:xfrm>
                    <a:prstGeom prst="rect">
                      <a:avLst/>
                    </a:prstGeom>
                    <a:noFill/>
                    <a:ln>
                      <a:solidFill>
                        <a:schemeClr val="bg1">
                          <a:lumMod val="85000"/>
                        </a:schemeClr>
                      </a:solidFill>
                    </a:ln>
                  </pic:spPr>
                </pic:pic>
              </a:graphicData>
            </a:graphic>
            <wp14:sizeRelH relativeFrom="page">
              <wp14:pctWidth>0</wp14:pctWidth>
            </wp14:sizeRelH>
            <wp14:sizeRelV relativeFrom="page">
              <wp14:pctHeight>0</wp14:pctHeight>
            </wp14:sizeRelV>
          </wp:anchor>
        </w:drawing>
      </w:r>
    </w:p>
    <w:p w14:paraId="4489C743" w14:textId="6C57B13D" w:rsidR="00B440A9" w:rsidRPr="0085631F" w:rsidRDefault="00B440A9" w:rsidP="00944482">
      <w:r>
        <w:t xml:space="preserve">Results of the persistence of ammonium nitrate over time are included in </w:t>
      </w:r>
      <w:r w:rsidR="00944482">
        <w:fldChar w:fldCharType="begin"/>
      </w:r>
      <w:r w:rsidR="00944482">
        <w:instrText xml:space="preserve"> REF _Ref454463825 \h </w:instrText>
      </w:r>
      <w:r w:rsidR="00944482">
        <w:fldChar w:fldCharType="separate"/>
      </w:r>
      <w:r w:rsidR="0053144D">
        <w:t xml:space="preserve">Figure </w:t>
      </w:r>
      <w:r w:rsidR="0053144D">
        <w:rPr>
          <w:noProof/>
        </w:rPr>
        <w:t>46</w:t>
      </w:r>
      <w:r w:rsidR="00944482">
        <w:fldChar w:fldCharType="end"/>
      </w:r>
      <w:r>
        <w:t xml:space="preserve">. As can be seen, the containment that was able to hold the volatile for the longest time was </w:t>
      </w:r>
      <w:r>
        <w:lastRenderedPageBreak/>
        <w:t xml:space="preserve">the </w:t>
      </w:r>
      <w:r w:rsidR="00E169F5">
        <w:t xml:space="preserve">sealed </w:t>
      </w:r>
      <w:r>
        <w:t>glass vial (</w:t>
      </w:r>
      <w:r w:rsidR="00944482">
        <w:t>3</w:t>
      </w:r>
      <w:r>
        <w:t xml:space="preserve"> weeks) while, for both aluminum and ziploc bags the volatile did not last longer than one week. The inconsistency of the volati</w:t>
      </w:r>
      <w:r w:rsidR="00944482">
        <w:t>le decrease for the first 4</w:t>
      </w:r>
      <w:r>
        <w:t xml:space="preserve"> </w:t>
      </w:r>
      <w:r w:rsidR="00E169F5">
        <w:t xml:space="preserve">recorded times </w:t>
      </w:r>
      <w:r>
        <w:t>can be explain by its lost, since the gauze pads were being exposed to the environment for each extraction,</w:t>
      </w:r>
      <w:r w:rsidR="00944482">
        <w:t xml:space="preserve"> while its increase after 4</w:t>
      </w:r>
      <w:r>
        <w:t xml:space="preserve"> hr can be explained by equilibrium, since the time frame given to the volatiles to get accumulated onto the gauze pads was 24 hr which </w:t>
      </w:r>
      <w:r w:rsidR="00E169F5">
        <w:t xml:space="preserve">led </w:t>
      </w:r>
      <w:r>
        <w:t>to greater collection of volatile and impregnation on gauze pads. However, the aluminum bag showed that during the first few hours of analysis, the volatile was only partially released into the headspace of each storage container. This is believed to be as a result of the volatile adsorbing strongly on the cotton gauze and only being partially released over time. However, as more time was allowed, the volatile was released at a greater amount which then later decreased due to d</w:t>
      </w:r>
      <w:r w:rsidR="00944482">
        <w:t>issipation into the atmosphere.</w:t>
      </w:r>
    </w:p>
    <w:p w14:paraId="510608B6" w14:textId="3B9B7AC0" w:rsidR="00CF0D7B" w:rsidRDefault="009C6342" w:rsidP="0078789A">
      <w:pPr>
        <w:pStyle w:val="Heading2"/>
      </w:pPr>
      <w:bookmarkStart w:id="280" w:name="_Toc467151424"/>
      <w:r>
        <w:t>Conclusion</w:t>
      </w:r>
      <w:bookmarkEnd w:id="280"/>
    </w:p>
    <w:p w14:paraId="585FA9BF" w14:textId="23D6A17A" w:rsidR="0078789A" w:rsidRDefault="0078789A" w:rsidP="0078789A">
      <w:r>
        <w:t>The dynamic collection of target odorants directly from explosive materials have proven to be an alternative for the newly IEDs as training aids developed using this method have shown promising results. Many commonly available materials such as gunpowder, salts, and hydrogen peroxide, can be used as explosive materials in IEDs. Common examples of explosive mixtures are ANFO and TATP both composed of a mixture of fuel and oxidizer, which fulfill the requirements to sustain a reaction as an explosive. But, concerns in regards to the transportation of these materials in a stable form have restricted daily training practices when detection teams are deployed. Additionally, the vast variety of IEDs that are developed recurrently requires a faster method to develop training aids to cover a wider range of explosives available. Therefore, this task focus</w:t>
      </w:r>
      <w:r w:rsidR="006D2A53">
        <w:t>ed</w:t>
      </w:r>
      <w:r>
        <w:t xml:space="preserve"> on the </w:t>
      </w:r>
      <w:r>
        <w:lastRenderedPageBreak/>
        <w:t>optimization of the dynamic collection method of two explosive classes</w:t>
      </w:r>
      <w:r w:rsidR="00834243">
        <w:t xml:space="preserve">: salts and peroxides. </w:t>
      </w:r>
    </w:p>
    <w:p w14:paraId="7BF0733B" w14:textId="3FE731F5" w:rsidR="009D64B0" w:rsidRDefault="0078789A" w:rsidP="009D64B0">
      <w:r>
        <w:t>The dynamic system allows the collection of target volatiles through a suction mechanism onto a gauze pad. The system provides different parameters that are adaptable depending on the explosive family target volatile to be collected. These parameters include the fl</w:t>
      </w:r>
      <w:r w:rsidR="0058339D">
        <w:t>ow rate and sampling time and w</w:t>
      </w:r>
      <w:r>
        <w:t xml:space="preserve">ere therefore evaluated to develop a suitable method per explosive family. </w:t>
      </w:r>
      <w:r w:rsidR="00375D34">
        <w:t xml:space="preserve">As presented on </w:t>
      </w:r>
      <w:r w:rsidR="00375D34">
        <w:fldChar w:fldCharType="begin"/>
      </w:r>
      <w:r w:rsidR="00375D34">
        <w:instrText xml:space="preserve"> REF _Ref454454565 \h </w:instrText>
      </w:r>
      <w:r w:rsidR="00375D34">
        <w:fldChar w:fldCharType="separate"/>
      </w:r>
      <w:r w:rsidR="0053144D">
        <w:t xml:space="preserve">Table </w:t>
      </w:r>
      <w:r w:rsidR="0053144D">
        <w:rPr>
          <w:noProof/>
        </w:rPr>
        <w:t>28</w:t>
      </w:r>
      <w:r w:rsidR="00375D34">
        <w:fldChar w:fldCharType="end"/>
      </w:r>
      <w:r w:rsidR="00375D34">
        <w:t xml:space="preserve"> the greatest abundance for carbamate product was obtained when the VOC was collected medium for 60 sec, while TATP was most suitable collected when high for 60 sec was used. </w:t>
      </w:r>
      <w:r w:rsidR="005E1597" w:rsidRPr="00B618B4">
        <w:t>The difference in parameters used for the collection of samples is highly dependent on the medium used to collect a target compound. Dukal</w:t>
      </w:r>
      <w:r w:rsidR="00B618B4" w:rsidRPr="00B618B4">
        <w:rPr>
          <w:rFonts w:cs="Times New Roman"/>
        </w:rPr>
        <w:t>®</w:t>
      </w:r>
      <w:r w:rsidR="005E1597" w:rsidRPr="00B618B4">
        <w:t xml:space="preserve"> gauzes have been shown to have open weave allowing for compounds to breakthrough depending on the flow and time used for its collection</w:t>
      </w:r>
      <w:r w:rsidR="00CD6E4D">
        <w:t xml:space="preserve"> </w:t>
      </w:r>
      <w:r w:rsidR="00CD6E4D">
        <w:fldChar w:fldCharType="begin"/>
      </w:r>
      <w:r w:rsidR="00310601">
        <w:instrText xml:space="preserve"> ADDIN REFMGR.CITE &lt;Refman&gt;&lt;Cite&gt;&lt;Author&gt;DeGreeff&lt;/Author&gt;&lt;Year&gt;2011&lt;/Year&gt;&lt;RecNum&gt;8&lt;/RecNum&gt;&lt;IDText&gt;Evaluation of selected sorbent materials for the collection of volatile organic compounds related to human scent using non-contact sampling mode&lt;/IDText&gt;&lt;MDL Ref_Type="Journal"&gt;&lt;Ref_Type&gt;Journal&lt;/Ref_Type&gt;&lt;Ref_ID&gt;8&lt;/Ref_ID&gt;&lt;Title_Primary&gt;Evaluation of selected sorbent materials for the collection of volatile organic compounds related to human scent using non-contact sampling mode&lt;/Title_Primary&gt;&lt;Authors_Primary&gt;DeGreeff,L.E.&lt;/Authors_Primary&gt;&lt;Authors_Primary&gt;Curran,A.M.&lt;/Authors_Primary&gt;&lt;Authors_Primary&gt;Furton,K.G.&lt;/Authors_Primary&gt;&lt;Date_Primary&gt;2011&lt;/Date_Primary&gt;&lt;Reprint&gt;Not in File&lt;/Reprint&gt;&lt;Start_Page&gt;133&lt;/Start_Page&gt;&lt;End_Page&gt;142&lt;/End_Page&gt;&lt;Periodical&gt;Forensic science international&lt;/Periodical&gt;&lt;Volume&gt;209&lt;/Volume&gt;&lt;Issue&gt;1&lt;/Issue&gt;&lt;Publisher&gt;Elsevier&lt;/Publisher&gt;&lt;ISSN_ISBN&gt;0379-0738&lt;/ISSN_ISBN&gt;&lt;ZZ_JournalStdAbbrev&gt;&lt;f name="System"&gt;Forensic science international&lt;/f&gt;&lt;/ZZ_JournalStdAbbrev&gt;&lt;ZZ_WorkformID&gt;1&lt;/ZZ_WorkformID&gt;&lt;/MDL&gt;&lt;/Cite&gt;&lt;/Refman&gt;</w:instrText>
      </w:r>
      <w:r w:rsidR="00CD6E4D">
        <w:fldChar w:fldCharType="separate"/>
      </w:r>
      <w:r w:rsidR="00CD6E4D">
        <w:rPr>
          <w:noProof/>
        </w:rPr>
        <w:t>(171)</w:t>
      </w:r>
      <w:r w:rsidR="00CD6E4D">
        <w:fldChar w:fldCharType="end"/>
      </w:r>
      <w:r w:rsidR="005E1597" w:rsidRPr="00B618B4">
        <w:t>. Additionally, Dukal</w:t>
      </w:r>
      <w:r w:rsidR="00B618B4" w:rsidRPr="00B618B4">
        <w:rPr>
          <w:rFonts w:cs="Times New Roman"/>
        </w:rPr>
        <w:t>®</w:t>
      </w:r>
      <w:r w:rsidR="005E1597" w:rsidRPr="00B618B4">
        <w:t xml:space="preserve"> gauzes are entirely made of cotton, which has a cellular backbone containing free hydroxyl groups capable of</w:t>
      </w:r>
      <w:r w:rsidR="00B618B4" w:rsidRPr="00B618B4">
        <w:t xml:space="preserve"> retaining polar compounds best</w:t>
      </w:r>
      <w:r w:rsidR="00CD6E4D">
        <w:t xml:space="preserve"> </w:t>
      </w:r>
      <w:r w:rsidR="00CD6E4D">
        <w:fldChar w:fldCharType="begin"/>
      </w:r>
      <w:r w:rsidR="00310601">
        <w:instrText xml:space="preserve"> ADDIN REFMGR.CITE &lt;Refman&gt;&lt;Cite&gt;&lt;Author&gt;DeGreeff&lt;/Author&gt;&lt;Year&gt;2011&lt;/Year&gt;&lt;RecNum&gt;5&lt;/RecNum&gt;&lt;IDText&gt;Collection and identification of human remains volatiles by non-contact, dynamic airflow sampling and SPME-GC/MS using various sorbent materials&lt;/IDText&gt;&lt;MDL Ref_Type="Journal"&gt;&lt;Ref_Type&gt;Journal&lt;/Ref_Type&gt;&lt;Ref_ID&gt;5&lt;/Ref_ID&gt;&lt;Title_Primary&gt;Collection and identification of human remains volatiles by non-contact, dynamic airflow sampling and SPME-GC/MS using various sorbent materials&lt;/Title_Primary&gt;&lt;Authors_Primary&gt;DeGreeff,L.E.&lt;/Authors_Primary&gt;&lt;Authors_Primary&gt;Furton,K.G.&lt;/Authors_Primary&gt;&lt;Date_Primary&gt;2011&lt;/Date_Primary&gt;&lt;Reprint&gt;Not in File&lt;/Reprint&gt;&lt;Start_Page&gt;1295&lt;/Start_Page&gt;&lt;End_Page&gt;1307&lt;/End_Page&gt;&lt;Periodical&gt;Analytical and bioanalytical chemistry&lt;/Periodical&gt;&lt;Volume&gt;401&lt;/Volume&gt;&lt;Issue&gt;4&lt;/Issue&gt;&lt;Publisher&gt;Springer&lt;/Publisher&gt;&lt;ISSN_ISBN&gt;1618-2642&lt;/ISSN_ISBN&gt;&lt;ZZ_JournalStdAbbrev&gt;&lt;f name="System"&gt;Analytical and bioanalytical chemistry&lt;/f&gt;&lt;/ZZ_JournalStdAbbrev&gt;&lt;ZZ_WorkformID&gt;1&lt;/ZZ_WorkformID&gt;&lt;/MDL&gt;&lt;/Cite&gt;&lt;/Refman&gt;</w:instrText>
      </w:r>
      <w:r w:rsidR="00CD6E4D">
        <w:fldChar w:fldCharType="separate"/>
      </w:r>
      <w:r w:rsidR="00CD6E4D">
        <w:rPr>
          <w:noProof/>
        </w:rPr>
        <w:t>(172)</w:t>
      </w:r>
      <w:r w:rsidR="00CD6E4D">
        <w:fldChar w:fldCharType="end"/>
      </w:r>
      <w:r w:rsidR="005E1597" w:rsidRPr="00B618B4">
        <w:t>. Topological polar surface area (TPSA) of a compound is associated with the distribution of polar atoms in a molecule, carbamates have a TPSA of 66.2 Å</w:t>
      </w:r>
      <w:r w:rsidR="005E1597" w:rsidRPr="00B618B4">
        <w:rPr>
          <w:vertAlign w:val="superscript"/>
        </w:rPr>
        <w:t>2</w:t>
      </w:r>
      <w:r w:rsidR="005E1597" w:rsidRPr="00B618B4">
        <w:t>, this suggests the facility to which this compound will be retained by the medium in comparison with a compounds like TATP (55.4 Å</w:t>
      </w:r>
      <w:r w:rsidR="005E1597" w:rsidRPr="00B618B4">
        <w:rPr>
          <w:vertAlign w:val="superscript"/>
        </w:rPr>
        <w:t>2</w:t>
      </w:r>
      <w:r w:rsidR="005E1597" w:rsidRPr="00B618B4">
        <w:t>)</w:t>
      </w:r>
      <w:r w:rsidR="00310601">
        <w:t xml:space="preserve"> </w:t>
      </w:r>
      <w:r w:rsidR="00310601">
        <w:fldChar w:fldCharType="begin"/>
      </w:r>
      <w:r w:rsidR="00310601">
        <w:instrText xml:space="preserve"> ADDIN REFMGR.CITE &lt;Refman&gt;&lt;Cite&gt;&lt;Author&gt;Pubchem&lt;/Author&gt;&lt;Year&gt;2016&lt;/Year&gt;&lt;RecNum&gt;180&lt;/RecNum&gt;&lt;IDText&gt;Carbamate&lt;/IDText&gt;&lt;MDL Ref_Type="Online Source"&gt;&lt;Ref_Type&gt;Online Source&lt;/Ref_Type&gt;&lt;Ref_ID&gt;180&lt;/Ref_ID&gt;&lt;Title_Primary&gt;Carbamate&lt;/Title_Primary&gt;&lt;Authors_Primary&gt;Pubchem&lt;/Authors_Primary&gt;&lt;Date_Primary&gt;2016&lt;/Date_Primary&gt;&lt;Reprint&gt;Not in File&lt;/Reprint&gt;&lt;Web_URL&gt;&lt;f name="Times New Roman"&gt;Pubchem.ncbi.nlm.nih.gov&lt;/f&gt;&lt;/Web_URL&gt;&lt;ZZ_WorkformID&gt;31&lt;/ZZ_WorkformID&gt;&lt;/MDL&gt;&lt;/Cite&gt;&lt;Cite&gt;&lt;Author&gt;Pubchem&lt;/Author&gt;&lt;Year&gt;2016&lt;/Year&gt;&lt;RecNum&gt;181&lt;/RecNum&gt;&lt;IDText&gt;Triacetone Triperoxide&lt;/IDText&gt;&lt;MDL Ref_Type="Online Source"&gt;&lt;Ref_Type&gt;Online Source&lt;/Ref_Type&gt;&lt;Ref_ID&gt;181&lt;/Ref_ID&gt;&lt;Title_Primary&gt;Triacetone Triperoxide&lt;/Title_Primary&gt;&lt;Authors_Primary&gt;Pubchem&lt;/Authors_Primary&gt;&lt;Date_Primary&gt;2016&lt;/Date_Primary&gt;&lt;Reprint&gt;Not in File&lt;/Reprint&gt;&lt;Web_URL&gt;&lt;f name="Times New Roman"&gt;Pubchem.ncbi.nlm.nih.gov&lt;/f&gt;&lt;/Web_URL&gt;&lt;ZZ_WorkformID&gt;31&lt;/ZZ_WorkformID&gt;&lt;/MDL&gt;&lt;/Cite&gt;&lt;/Refman&gt;</w:instrText>
      </w:r>
      <w:r w:rsidR="00310601">
        <w:fldChar w:fldCharType="separate"/>
      </w:r>
      <w:r w:rsidR="00310601">
        <w:rPr>
          <w:noProof/>
        </w:rPr>
        <w:t>(173,174)</w:t>
      </w:r>
      <w:r w:rsidR="00310601">
        <w:fldChar w:fldCharType="end"/>
      </w:r>
      <w:r w:rsidR="005E1597" w:rsidRPr="00B618B4">
        <w:t>. Furthermore, vapor pressure is directly proportional to volatility, the higher the vapor pressure, the higher the volatility. Thus, the vapor pressure is of importance as depending on its magnitude is the facility in which the compound will</w:t>
      </w:r>
      <w:r w:rsidR="00FC4A64">
        <w:t xml:space="preserve"> reach the headspace. In fact, f</w:t>
      </w:r>
      <w:r w:rsidR="005E1597" w:rsidRPr="00B618B4">
        <w:t xml:space="preserve">or TATP less sampling time is enough, while AN requires more time to be collected successfully. These results supports the trend reported by Sanchez (2015) where the most volatile compounds required less time to get retained by the </w:t>
      </w:r>
      <w:r w:rsidR="005E1597" w:rsidRPr="00B618B4">
        <w:lastRenderedPageBreak/>
        <w:t>collection material nitroglycerine (NG) ≈ (2,4-dinitrotoluene) 2,4-DNT &lt; (2-ethyl-1-hexanol) 2E1H ≈ DMNB (2,3-dimethyl-dinitrobutane)</w:t>
      </w:r>
      <w:r w:rsidR="00310601">
        <w:t xml:space="preserve"> </w:t>
      </w:r>
      <w:r w:rsidR="00310601">
        <w:fldChar w:fldCharType="begin"/>
      </w:r>
      <w:r w:rsidR="00310601">
        <w:instrText xml:space="preserve"> ADDIN REFMGR.CITE &lt;Refman&gt;&lt;Cite&gt;&lt;Author&gt;Sanchez&lt;/Author&gt;&lt;Year&gt;2015&lt;/Year&gt;&lt;RecNum&gt;182&lt;/RecNum&gt;&lt;IDText&gt;Evaluation of the Scent Collection System for Its Effectiveness in Volatile Organic Compound Collection and Use in Canine Training&lt;/IDText&gt;&lt;MDL Ref_Type="Thesis/Dissertation"&gt;&lt;Ref_Type&gt;Thesis/Dissertation&lt;/Ref_Type&gt;&lt;Ref_ID&gt;182&lt;/Ref_ID&gt;&lt;Title_Primary&gt;Evaluation of the Scent Collection System for Its Effectiveness in Volatile Organic Compound Collection and Use in Canine Training&lt;/Title_Primary&gt;&lt;Authors_Primary&gt;Sanchez,C.L.&lt;/Authors_Primary&gt;&lt;Date_Primary&gt;2015&lt;/Date_Primary&gt;&lt;Reprint&gt;Not in File&lt;/Reprint&gt;&lt;ZZ_WorkformID&gt;29&lt;/ZZ_WorkformID&gt;&lt;/MDL&gt;&lt;/Cite&gt;&lt;/Refman&gt;</w:instrText>
      </w:r>
      <w:r w:rsidR="00310601">
        <w:fldChar w:fldCharType="separate"/>
      </w:r>
      <w:r w:rsidR="00310601">
        <w:rPr>
          <w:noProof/>
        </w:rPr>
        <w:t>(175)</w:t>
      </w:r>
      <w:r w:rsidR="00310601">
        <w:fldChar w:fldCharType="end"/>
      </w:r>
      <w:r w:rsidR="005E1597" w:rsidRPr="00B618B4">
        <w:t xml:space="preserve">.  </w:t>
      </w:r>
    </w:p>
    <w:p w14:paraId="1BEC54DA" w14:textId="77777777" w:rsidR="000F7A0D" w:rsidRDefault="000F7A0D" w:rsidP="009D64B0"/>
    <w:p w14:paraId="272CA214" w14:textId="06C72C21" w:rsidR="0078789A" w:rsidRDefault="0078789A" w:rsidP="0078789A">
      <w:pPr>
        <w:pStyle w:val="Caption"/>
        <w:keepNext/>
      </w:pPr>
      <w:bookmarkStart w:id="281" w:name="_Ref454454565"/>
      <w:bookmarkStart w:id="282" w:name="_Toc467151326"/>
      <w:r>
        <w:t xml:space="preserve">Table </w:t>
      </w:r>
      <w:fldSimple w:instr=" SEQ Table \* ARABIC ">
        <w:r w:rsidR="0053144D">
          <w:rPr>
            <w:noProof/>
          </w:rPr>
          <w:t>28</w:t>
        </w:r>
      </w:fldSimple>
      <w:bookmarkEnd w:id="281"/>
      <w:r w:rsidR="00F748BF">
        <w:t>. Suitable Parameters for the Dynamic C</w:t>
      </w:r>
      <w:r>
        <w:t>ollection of VOCs</w:t>
      </w:r>
      <w:bookmarkEnd w:id="282"/>
    </w:p>
    <w:tbl>
      <w:tblPr>
        <w:tblStyle w:val="ListTable6Colorful1"/>
        <w:tblW w:w="5000" w:type="pct"/>
        <w:tblLook w:val="04A0" w:firstRow="1" w:lastRow="0" w:firstColumn="1" w:lastColumn="0" w:noHBand="0" w:noVBand="1"/>
      </w:tblPr>
      <w:tblGrid>
        <w:gridCol w:w="2878"/>
        <w:gridCol w:w="2881"/>
        <w:gridCol w:w="2881"/>
      </w:tblGrid>
      <w:tr w:rsidR="0078789A" w14:paraId="3EE9D345" w14:textId="77777777" w:rsidTr="0078789A">
        <w:trPr>
          <w:cnfStyle w:val="100000000000" w:firstRow="1" w:lastRow="0" w:firstColumn="0" w:lastColumn="0" w:oddVBand="0" w:evenVBand="0" w:oddHBand="0"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4B8825A3" w14:textId="2912AAAC" w:rsidR="0078789A" w:rsidRDefault="0078789A" w:rsidP="0078789A">
            <w:pPr>
              <w:ind w:firstLine="0"/>
              <w:jc w:val="center"/>
            </w:pPr>
            <w:r>
              <w:t>Target VOC</w:t>
            </w:r>
          </w:p>
        </w:tc>
        <w:tc>
          <w:tcPr>
            <w:tcW w:w="1667" w:type="pct"/>
            <w:vAlign w:val="center"/>
          </w:tcPr>
          <w:p w14:paraId="4118B19C" w14:textId="4C2A4780" w:rsidR="0078789A" w:rsidRDefault="0078789A" w:rsidP="0078789A">
            <w:pPr>
              <w:ind w:firstLine="0"/>
              <w:jc w:val="center"/>
              <w:cnfStyle w:val="100000000000" w:firstRow="1" w:lastRow="0" w:firstColumn="0" w:lastColumn="0" w:oddVBand="0" w:evenVBand="0" w:oddHBand="0" w:evenHBand="0" w:firstRowFirstColumn="0" w:firstRowLastColumn="0" w:lastRowFirstColumn="0" w:lastRowLastColumn="0"/>
            </w:pPr>
            <w:r>
              <w:t>Flow Rate</w:t>
            </w:r>
          </w:p>
        </w:tc>
        <w:tc>
          <w:tcPr>
            <w:tcW w:w="1667" w:type="pct"/>
            <w:vAlign w:val="center"/>
          </w:tcPr>
          <w:p w14:paraId="6B628DE1" w14:textId="0D05CA20" w:rsidR="0078789A" w:rsidRDefault="0078789A" w:rsidP="0078789A">
            <w:pPr>
              <w:ind w:firstLine="0"/>
              <w:jc w:val="center"/>
              <w:cnfStyle w:val="100000000000" w:firstRow="1" w:lastRow="0" w:firstColumn="0" w:lastColumn="0" w:oddVBand="0" w:evenVBand="0" w:oddHBand="0" w:evenHBand="0" w:firstRowFirstColumn="0" w:firstRowLastColumn="0" w:lastRowFirstColumn="0" w:lastRowLastColumn="0"/>
            </w:pPr>
            <w:r>
              <w:t>Sampling Time</w:t>
            </w:r>
          </w:p>
        </w:tc>
      </w:tr>
      <w:tr w:rsidR="0078789A" w14:paraId="0E622489" w14:textId="77777777" w:rsidTr="0078789A">
        <w:trPr>
          <w:cnfStyle w:val="000000100000" w:firstRow="0" w:lastRow="0" w:firstColumn="0" w:lastColumn="0" w:oddVBand="0" w:evenVBand="0" w:oddHBand="1"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1666" w:type="pct"/>
            <w:shd w:val="clear" w:color="auto" w:fill="F2F2F2" w:themeFill="background1" w:themeFillShade="F2"/>
            <w:vAlign w:val="center"/>
          </w:tcPr>
          <w:p w14:paraId="2B5AD283" w14:textId="2A5608BF" w:rsidR="0078789A" w:rsidRDefault="0078789A" w:rsidP="0078789A">
            <w:pPr>
              <w:ind w:firstLine="0"/>
              <w:jc w:val="center"/>
            </w:pPr>
            <w:r>
              <w:t>Carbamate product</w:t>
            </w:r>
          </w:p>
        </w:tc>
        <w:tc>
          <w:tcPr>
            <w:tcW w:w="1667" w:type="pct"/>
            <w:shd w:val="clear" w:color="auto" w:fill="F2F2F2" w:themeFill="background1" w:themeFillShade="F2"/>
            <w:vAlign w:val="center"/>
          </w:tcPr>
          <w:p w14:paraId="564ABA43" w14:textId="419A4700" w:rsidR="0078789A" w:rsidRDefault="0078789A" w:rsidP="0078789A">
            <w:pPr>
              <w:ind w:firstLine="0"/>
              <w:jc w:val="center"/>
              <w:cnfStyle w:val="000000100000" w:firstRow="0" w:lastRow="0" w:firstColumn="0" w:lastColumn="0" w:oddVBand="0" w:evenVBand="0" w:oddHBand="1" w:evenHBand="0" w:firstRowFirstColumn="0" w:firstRowLastColumn="0" w:lastRowFirstColumn="0" w:lastRowLastColumn="0"/>
            </w:pPr>
            <w:r>
              <w:t>Medium</w:t>
            </w:r>
          </w:p>
        </w:tc>
        <w:tc>
          <w:tcPr>
            <w:tcW w:w="1667" w:type="pct"/>
            <w:shd w:val="clear" w:color="auto" w:fill="F2F2F2" w:themeFill="background1" w:themeFillShade="F2"/>
            <w:vAlign w:val="center"/>
          </w:tcPr>
          <w:p w14:paraId="0BD891E8" w14:textId="129ECAC5" w:rsidR="0078789A" w:rsidRDefault="0078789A" w:rsidP="0078789A">
            <w:pPr>
              <w:ind w:firstLine="0"/>
              <w:jc w:val="center"/>
              <w:cnfStyle w:val="000000100000" w:firstRow="0" w:lastRow="0" w:firstColumn="0" w:lastColumn="0" w:oddVBand="0" w:evenVBand="0" w:oddHBand="1" w:evenHBand="0" w:firstRowFirstColumn="0" w:firstRowLastColumn="0" w:lastRowFirstColumn="0" w:lastRowLastColumn="0"/>
            </w:pPr>
            <w:r>
              <w:t>60 sec</w:t>
            </w:r>
          </w:p>
        </w:tc>
      </w:tr>
      <w:tr w:rsidR="0078789A" w14:paraId="709BD8F9" w14:textId="77777777" w:rsidTr="0078789A">
        <w:trPr>
          <w:cantSplit/>
          <w:trHeight w:val="432"/>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66205889" w14:textId="25F45B0F" w:rsidR="0078789A" w:rsidRDefault="0078789A" w:rsidP="0078789A">
            <w:pPr>
              <w:ind w:firstLine="0"/>
              <w:jc w:val="center"/>
            </w:pPr>
            <w:r>
              <w:t>TATP</w:t>
            </w:r>
          </w:p>
        </w:tc>
        <w:tc>
          <w:tcPr>
            <w:tcW w:w="1667" w:type="pct"/>
            <w:vAlign w:val="center"/>
          </w:tcPr>
          <w:p w14:paraId="01F16587" w14:textId="56A2AD01" w:rsidR="0078789A" w:rsidRDefault="0078789A" w:rsidP="0078789A">
            <w:pPr>
              <w:ind w:firstLine="0"/>
              <w:jc w:val="center"/>
              <w:cnfStyle w:val="000000000000" w:firstRow="0" w:lastRow="0" w:firstColumn="0" w:lastColumn="0" w:oddVBand="0" w:evenVBand="0" w:oddHBand="0" w:evenHBand="0" w:firstRowFirstColumn="0" w:firstRowLastColumn="0" w:lastRowFirstColumn="0" w:lastRowLastColumn="0"/>
            </w:pPr>
            <w:r>
              <w:t>High</w:t>
            </w:r>
          </w:p>
        </w:tc>
        <w:tc>
          <w:tcPr>
            <w:tcW w:w="1667" w:type="pct"/>
            <w:vAlign w:val="center"/>
          </w:tcPr>
          <w:p w14:paraId="24D092C8" w14:textId="39D3EFAE" w:rsidR="0078789A" w:rsidRDefault="0078789A" w:rsidP="0078789A">
            <w:pPr>
              <w:ind w:firstLine="0"/>
              <w:jc w:val="center"/>
              <w:cnfStyle w:val="000000000000" w:firstRow="0" w:lastRow="0" w:firstColumn="0" w:lastColumn="0" w:oddVBand="0" w:evenVBand="0" w:oddHBand="0" w:evenHBand="0" w:firstRowFirstColumn="0" w:firstRowLastColumn="0" w:lastRowFirstColumn="0" w:lastRowLastColumn="0"/>
            </w:pPr>
            <w:r>
              <w:t>30 sec</w:t>
            </w:r>
          </w:p>
        </w:tc>
      </w:tr>
    </w:tbl>
    <w:p w14:paraId="1E2ACAAF" w14:textId="77777777" w:rsidR="0078789A" w:rsidRPr="00AA38B7" w:rsidRDefault="0078789A" w:rsidP="0078789A"/>
    <w:p w14:paraId="79A3597F" w14:textId="3CC30A68" w:rsidR="009D64B0" w:rsidRDefault="00AA38B7" w:rsidP="00CF0D7B">
      <w:r w:rsidRPr="00AA38B7">
        <w:t>From this work, it was</w:t>
      </w:r>
      <w:r w:rsidR="009D64B0">
        <w:t xml:space="preserve"> </w:t>
      </w:r>
      <w:r w:rsidR="00AF388F">
        <w:t xml:space="preserve">also </w:t>
      </w:r>
      <w:r w:rsidRPr="00AA38B7">
        <w:t xml:space="preserve">concluded that the dissipation of </w:t>
      </w:r>
      <w:r w:rsidR="007B7267">
        <w:t xml:space="preserve">a </w:t>
      </w:r>
      <w:r w:rsidRPr="00AA38B7">
        <w:t xml:space="preserve">target compound is influenced by </w:t>
      </w:r>
      <w:r w:rsidR="007B7267">
        <w:t>the container in which samples are save after collection</w:t>
      </w:r>
      <w:r w:rsidRPr="00AA38B7">
        <w:t xml:space="preserve">. </w:t>
      </w:r>
      <w:r w:rsidR="00AF388F">
        <w:t xml:space="preserve">The carbamate product from ammonium nitrate derivatization was collected for 20 days after collection which </w:t>
      </w:r>
      <w:r w:rsidR="007B7267">
        <w:t>highlights the difference a container plays in sample preservation</w:t>
      </w:r>
      <w:r w:rsidR="00AF388F">
        <w:t xml:space="preserve">. </w:t>
      </w:r>
      <w:r w:rsidRPr="00AA38B7">
        <w:t xml:space="preserve"> Overall, the glass vials </w:t>
      </w:r>
      <w:r w:rsidR="00AF388F">
        <w:t>can retain a</w:t>
      </w:r>
      <w:r w:rsidRPr="00AA38B7">
        <w:t xml:space="preserve"> the target compounds for the longest time as it is the only non-permeable container, avoiding the fast release of </w:t>
      </w:r>
      <w:r w:rsidR="00AF388F">
        <w:t>a compound</w:t>
      </w:r>
      <w:r w:rsidRPr="00AA38B7">
        <w:t xml:space="preserve"> from the container, concentrating the headspace, and avoiding contamination that coul</w:t>
      </w:r>
      <w:r w:rsidR="00AF388F">
        <w:t>d potentially mask the compound</w:t>
      </w:r>
      <w:r w:rsidRPr="00AA38B7">
        <w:t xml:space="preserve"> in the headspace. Since this collection system approach yielded instrumental reliable results, samples certainly have the potential to be used as training aids, not only for those explosives that are currently available but also for the ever evolving improvised explosives encountered in military operations, as long as samples are well preserved. </w:t>
      </w:r>
    </w:p>
    <w:p w14:paraId="1997A44D" w14:textId="198AE23C" w:rsidR="00187959" w:rsidRPr="00CF0D7B" w:rsidRDefault="009D64B0" w:rsidP="00AC49F9">
      <w:r>
        <w:t>T</w:t>
      </w:r>
      <w:r w:rsidR="00AA38B7" w:rsidRPr="00AA38B7">
        <w:t xml:space="preserve">o </w:t>
      </w:r>
      <w:r w:rsidR="00AC49F9">
        <w:t>validate</w:t>
      </w:r>
      <w:r w:rsidR="00AA38B7" w:rsidRPr="00AA38B7">
        <w:t xml:space="preserve"> this</w:t>
      </w:r>
      <w:r w:rsidR="006D2A53">
        <w:t xml:space="preserve"> new</w:t>
      </w:r>
      <w:r w:rsidR="00AA38B7" w:rsidRPr="00AA38B7">
        <w:t xml:space="preserve"> approach </w:t>
      </w:r>
      <w:r w:rsidR="00AC49F9">
        <w:t>ORTs</w:t>
      </w:r>
      <w:r w:rsidR="00AA38B7" w:rsidRPr="00AA38B7">
        <w:t xml:space="preserve"> </w:t>
      </w:r>
      <w:r>
        <w:t>were performed</w:t>
      </w:r>
      <w:r w:rsidR="00AA38B7" w:rsidRPr="00AA38B7">
        <w:t>.</w:t>
      </w:r>
      <w:r w:rsidR="00AC49F9">
        <w:t xml:space="preserve"> The PPV value</w:t>
      </w:r>
      <w:r w:rsidR="00AC49F9" w:rsidRPr="00AC49F9">
        <w:t xml:space="preserve"> </w:t>
      </w:r>
      <w:r w:rsidR="00AC49F9">
        <w:t xml:space="preserve">was </w:t>
      </w:r>
      <w:r w:rsidR="00AC49F9" w:rsidRPr="00AC49F9">
        <w:t xml:space="preserve">57% </w:t>
      </w:r>
      <w:r w:rsidR="00AC49F9">
        <w:t xml:space="preserve">meaning that 57% </w:t>
      </w:r>
      <w:r w:rsidR="00AC49F9" w:rsidRPr="00AC49F9">
        <w:t>of the time</w:t>
      </w:r>
      <w:r w:rsidR="00AC49F9">
        <w:t xml:space="preserve"> the canine’s alert was correct. </w:t>
      </w:r>
      <w:r w:rsidR="00AC49F9" w:rsidRPr="00AC49F9">
        <w:t>However, for aged samples PPV was calculated to be 77% which corresponds for those correct alert responses while 23% of the responses are considered false positive.</w:t>
      </w:r>
      <w:r w:rsidR="00AF388F">
        <w:t xml:space="preserve"> The</w:t>
      </w:r>
      <w:r w:rsidR="00AC49F9">
        <w:t>s</w:t>
      </w:r>
      <w:r w:rsidR="00AF388F">
        <w:t>e</w:t>
      </w:r>
      <w:r w:rsidR="00AC49F9">
        <w:t xml:space="preserve"> results highlight the potential use </w:t>
      </w:r>
      <w:r w:rsidR="00AC49F9">
        <w:lastRenderedPageBreak/>
        <w:t xml:space="preserve">of this sort of training aids but requires different collection materials to be considered as it might improved the capacity and longevity of volatiles to be retained. </w:t>
      </w:r>
    </w:p>
    <w:p w14:paraId="0F35B3A6" w14:textId="6E72E644" w:rsidR="00AE1F9F" w:rsidRDefault="00E11059" w:rsidP="00EB671B">
      <w:pPr>
        <w:pStyle w:val="Heading1"/>
      </w:pPr>
      <w:bookmarkStart w:id="283" w:name="_Toc467151425"/>
      <w:r>
        <w:t>CONCLUSIONS</w:t>
      </w:r>
      <w:bookmarkEnd w:id="283"/>
    </w:p>
    <w:p w14:paraId="73603FDB" w14:textId="3D982B15" w:rsidR="00FD668E" w:rsidRDefault="00206F1D" w:rsidP="00F96690">
      <w:r>
        <w:t>There are several parameters known to affect the extraction of compounds when using SPME</w:t>
      </w:r>
      <w:r w:rsidR="00426CFB">
        <w:t xml:space="preserve"> technique for the extraction of v</w:t>
      </w:r>
      <w:r w:rsidR="00F96690">
        <w:t>olatiles</w:t>
      </w:r>
      <w:r>
        <w:t xml:space="preserve">. </w:t>
      </w:r>
      <w:r w:rsidR="00F96690">
        <w:t>Therefore</w:t>
      </w:r>
      <w:r w:rsidR="001F1E3C">
        <w:t>, the goal for the first task was</w:t>
      </w:r>
      <w:r w:rsidR="00F96690">
        <w:t xml:space="preserve"> to evaluate different</w:t>
      </w:r>
      <w:r w:rsidR="001F1E3C">
        <w:t xml:space="preserve"> factors that could</w:t>
      </w:r>
      <w:r w:rsidR="00F96690">
        <w:t xml:space="preserve"> </w:t>
      </w:r>
      <w:r w:rsidR="001F1E3C">
        <w:t>help</w:t>
      </w:r>
      <w:r w:rsidR="00FD668E">
        <w:t xml:space="preserve"> obtain high extraction conditions within a reasonable time. </w:t>
      </w:r>
      <w:r w:rsidR="001F1E3C">
        <w:t xml:space="preserve">Two different </w:t>
      </w:r>
      <w:r w:rsidR="00FD668E">
        <w:t>SPME method</w:t>
      </w:r>
      <w:r w:rsidR="001F1E3C">
        <w:t>s have been</w:t>
      </w:r>
      <w:r w:rsidR="00FD668E">
        <w:t xml:space="preserve"> developed to extract VOCs from marijuana and heroin samples.</w:t>
      </w:r>
      <w:r w:rsidR="00FD668E" w:rsidRPr="00DC3DB8">
        <w:t xml:space="preserve"> Coupled </w:t>
      </w:r>
      <w:r w:rsidR="00FD668E">
        <w:t>with GC–MS, this SPME method showed</w:t>
      </w:r>
      <w:r w:rsidR="00FD668E" w:rsidRPr="00DC3DB8">
        <w:t xml:space="preserve"> high sensitivity and satisfactory reproducibility.</w:t>
      </w:r>
      <w:r w:rsidR="00FD668E">
        <w:t xml:space="preserve"> </w:t>
      </w:r>
    </w:p>
    <w:p w14:paraId="4E7EA9E5" w14:textId="3017EC9B" w:rsidR="00FD668E" w:rsidRDefault="001F1E3C" w:rsidP="00FD668E">
      <w:r>
        <w:t>Advantages of SPME technique allows for a simple and rapid extraction,</w:t>
      </w:r>
      <w:r w:rsidR="00FD668E">
        <w:t xml:space="preserve"> which</w:t>
      </w:r>
      <w:r>
        <w:t xml:space="preserve"> can be later coupled to GC-MS</w:t>
      </w:r>
      <w:r w:rsidR="00FD668E">
        <w:t xml:space="preserve"> </w:t>
      </w:r>
      <w:r>
        <w:t>to quantify</w:t>
      </w:r>
      <w:r w:rsidR="00FD668E">
        <w:t xml:space="preserve"> VOCs from different illicit substances. </w:t>
      </w:r>
      <w:r>
        <w:t>P</w:t>
      </w:r>
      <w:r w:rsidR="00FD668E">
        <w:t xml:space="preserve">arameters </w:t>
      </w:r>
      <w:r>
        <w:t xml:space="preserve">such as </w:t>
      </w:r>
      <w:r w:rsidR="00FD668E">
        <w:t>fiber chemistry, extraction time, eq</w:t>
      </w:r>
      <w:r>
        <w:t xml:space="preserve">uilibrium time, and temperature </w:t>
      </w:r>
      <w:r w:rsidR="00FD668E">
        <w:t>were investigated</w:t>
      </w:r>
      <w:r>
        <w:t xml:space="preserve"> an optimized to obtain the best recovery of volatiles from different illicit substances</w:t>
      </w:r>
      <w:r w:rsidR="00FD668E">
        <w:t xml:space="preserve">. </w:t>
      </w:r>
      <w:r>
        <w:t>Upon completion, differences were denoted by performing ANOVA followed by Tukey’s HSD if significant difference was encountered.</w:t>
      </w:r>
      <w:r w:rsidR="00FD668E">
        <w:t xml:space="preserve"> </w:t>
      </w:r>
    </w:p>
    <w:p w14:paraId="6C48A169" w14:textId="37479858" w:rsidR="00FD668E" w:rsidRDefault="00FD668E" w:rsidP="00FD668E">
      <w:r>
        <w:t>Fiber chemistries varying in polarity and thickness were evaluated to identi</w:t>
      </w:r>
      <w:r w:rsidR="00DC4DCE">
        <w:t>fy the fiber with  the best capacity for characterization of</w:t>
      </w:r>
      <w:r>
        <w:t xml:space="preserve"> the VOCs present in the headspace of marijuana and heroin samples. </w:t>
      </w:r>
      <w:r w:rsidR="00DC4DCE">
        <w:t>The n</w:t>
      </w:r>
      <w:r>
        <w:t>umber of compounds, abundance and chemistry families extracted</w:t>
      </w:r>
      <w:r w:rsidR="00DC4DCE">
        <w:t xml:space="preserve"> per fiber</w:t>
      </w:r>
      <w:r>
        <w:t xml:space="preserve"> were considered to select the best. The 30/50-µm DVB/CAR</w:t>
      </w:r>
      <w:r w:rsidRPr="0022599D">
        <w:t>/PDMS fiber gave the be</w:t>
      </w:r>
      <w:r>
        <w:t xml:space="preserve">st combined sensitivity to establish the VOC makeup of both illicit substances headspace. </w:t>
      </w:r>
      <w:r w:rsidR="00DC4DCE">
        <w:t>D</w:t>
      </w:r>
      <w:r>
        <w:t>ifferent extraction times were evaluated from which 60 and 30 min for marijuana and heroin respectively</w:t>
      </w:r>
      <w:r w:rsidR="00DC4DCE">
        <w:t>, were concluded</w:t>
      </w:r>
      <w:r>
        <w:t xml:space="preserve"> as the most suitable </w:t>
      </w:r>
      <w:r>
        <w:lastRenderedPageBreak/>
        <w:t xml:space="preserve">considering, number of compounds and variety of chemical families extracted at a reasonable time. Equilibrium time; the time after which the amount of analyte extracted remains constant, have also being considered in this study </w:t>
      </w:r>
      <w:r>
        <w:fldChar w:fldCharType="begin"/>
      </w:r>
      <w:r w:rsidR="00310601">
        <w:instrText xml:space="preserve"> ADDIN REFMGR.CITE &lt;Refman&gt;&lt;Cite&gt;&lt;Author&gt;Pawliszyn&lt;/Author&gt;&lt;Year&gt;1999&lt;/Year&gt;&lt;RecNum&gt;8&lt;/RecNum&gt;&lt;IDText&gt;Applications of solid phase microextraction&lt;/IDText&gt;&lt;MDL Ref_Type="Book, Whole"&gt;&lt;Ref_Type&gt;Book, Whole&lt;/Ref_Type&gt;&lt;Ref_ID&gt;8&lt;/Ref_ID&gt;&lt;Title_Primary&gt;Applications of solid phase microextraction&lt;/Title_Primary&gt;&lt;Authors_Primary&gt;Pawliszyn,J.&lt;/Authors_Primary&gt;&lt;Date_Primary&gt;1999&lt;/Date_Primary&gt;&lt;Reprint&gt;Not in File&lt;/Reprint&gt;&lt;Volume&gt;5&lt;/Volume&gt;&lt;Publisher&gt;Royal Society of Chemistry&lt;/Publisher&gt;&lt;ISSN_ISBN&gt;0854045252&lt;/ISSN_ISBN&gt;&lt;ZZ_WorkformID&gt;2&lt;/ZZ_WorkformID&gt;&lt;/MDL&gt;&lt;/Cite&gt;&lt;/Refman&gt;</w:instrText>
      </w:r>
      <w:r>
        <w:fldChar w:fldCharType="separate"/>
      </w:r>
      <w:r w:rsidR="00540861">
        <w:rPr>
          <w:noProof/>
        </w:rPr>
        <w:t>(12)</w:t>
      </w:r>
      <w:r>
        <w:fldChar w:fldCharType="end"/>
      </w:r>
      <w:r>
        <w:t>. After completing a throughout analysis, 15 and 45 min were selected as suitable time for samples of marijuana and heroin to reach equilibrium. Additionally,</w:t>
      </w:r>
      <w:r w:rsidR="00DC4DCE">
        <w:t xml:space="preserve"> </w:t>
      </w:r>
      <w:r w:rsidR="00914EE3">
        <w:t xml:space="preserve">marijuana samples analyzed in the research were later destroyed therefore, </w:t>
      </w:r>
      <w:r w:rsidR="00DC4DCE">
        <w:t xml:space="preserve">extraction </w:t>
      </w:r>
      <w:r>
        <w:t>temperature</w:t>
      </w:r>
      <w:r w:rsidR="00DC4DCE">
        <w:t xml:space="preserve"> was also considered as</w:t>
      </w:r>
      <w:r>
        <w:t xml:space="preserve"> </w:t>
      </w:r>
      <w:r w:rsidR="00914EE3">
        <w:t xml:space="preserve">it </w:t>
      </w:r>
      <w:r>
        <w:t xml:space="preserve">is </w:t>
      </w:r>
      <w:r w:rsidR="00DC4DCE">
        <w:t>known to increase</w:t>
      </w:r>
      <w:r>
        <w:t xml:space="preserve"> the partition constant of the </w:t>
      </w:r>
      <w:r w:rsidR="00C27B79">
        <w:t>analyte, and can be used to drive the equilibrium in favor of the gas phase</w:t>
      </w:r>
      <w:r>
        <w:t xml:space="preserve">. Different temperatures were evaluated, including room temperature, 30 </w:t>
      </w:r>
      <w:r>
        <w:rPr>
          <w:rFonts w:cs="Times New Roman"/>
        </w:rPr>
        <w:t>°</w:t>
      </w:r>
      <w:r>
        <w:t xml:space="preserve">C, 40 </w:t>
      </w:r>
      <w:r>
        <w:rPr>
          <w:rFonts w:cs="Times New Roman"/>
        </w:rPr>
        <w:t>°</w:t>
      </w:r>
      <w:r>
        <w:t xml:space="preserve">C and 50 </w:t>
      </w:r>
      <w:r>
        <w:rPr>
          <w:rFonts w:cs="Times New Roman"/>
        </w:rPr>
        <w:t>°</w:t>
      </w:r>
      <w:r w:rsidR="00DC4DCE">
        <w:t>C. Although</w:t>
      </w:r>
      <w:r>
        <w:t xml:space="preserve"> increments in temperature were in fact improving the number of compounds been extracted</w:t>
      </w:r>
      <w:r w:rsidR="00914EE3">
        <w:t>,</w:t>
      </w:r>
      <w:r>
        <w:t xml:space="preserve"> at higher temperatures terpenes were been comprised which lead </w:t>
      </w:r>
      <w:r w:rsidR="00C27B79">
        <w:t xml:space="preserve">to </w:t>
      </w:r>
      <w:r>
        <w:t xml:space="preserve">the selection of 40 </w:t>
      </w:r>
      <w:r>
        <w:rPr>
          <w:rFonts w:cs="Times New Roman"/>
        </w:rPr>
        <w:t>°</w:t>
      </w:r>
      <w:r>
        <w:t xml:space="preserve">C. </w:t>
      </w:r>
    </w:p>
    <w:p w14:paraId="5CB43F61" w14:textId="5669237C" w:rsidR="00FD668E" w:rsidRDefault="00914EE3" w:rsidP="00FD668E">
      <w:r>
        <w:t>After having successfully determined the suitable parameters for the evaluation of the volatiles in the headspace of marijuana and heroin, both substances provided</w:t>
      </w:r>
      <w:r w:rsidR="00FD668E">
        <w:t xml:space="preserve"> by authorized personnel in South Florida w</w:t>
      </w:r>
      <w:r>
        <w:t>ere</w:t>
      </w:r>
      <w:r w:rsidR="00FD668E">
        <w:t xml:space="preserve"> evaluated</w:t>
      </w:r>
      <w:r>
        <w:t>. The goal of the second task was</w:t>
      </w:r>
      <w:r w:rsidR="00FD668E">
        <w:t xml:space="preserve"> to determine VOCs constituting the profile of these substances</w:t>
      </w:r>
      <w:r>
        <w:t xml:space="preserve"> to later determine the volatiles responsible for the alert response of detection canines. </w:t>
      </w:r>
      <w:r w:rsidR="00C27B79">
        <w:t>Fibers</w:t>
      </w:r>
      <w:r w:rsidR="00FD668E">
        <w:t xml:space="preserve"> (DVB/CAR/PDMS) were injected </w:t>
      </w:r>
      <w:r w:rsidR="00C27B79">
        <w:t xml:space="preserve">in triplicates </w:t>
      </w:r>
      <w:r w:rsidR="00FD668E">
        <w:t>to the headspace above the sample and to a blank after vials were let sit to rea</w:t>
      </w:r>
      <w:r w:rsidR="00C27B79">
        <w:t>ch equilibrium. Once the extraction was completed</w:t>
      </w:r>
      <w:r w:rsidR="00FD668E">
        <w:t>, one fiber was desorbed through the inlet of the GC-M</w:t>
      </w:r>
      <w:r w:rsidR="00C27B79">
        <w:t>S while the rest were caped to</w:t>
      </w:r>
      <w:r w:rsidR="00FD668E">
        <w:t xml:space="preserve"> preserved</w:t>
      </w:r>
      <w:r w:rsidR="00C27B79">
        <w:t xml:space="preserve"> the extracted volatiles</w:t>
      </w:r>
      <w:r w:rsidR="00FD668E">
        <w:t xml:space="preserve">. </w:t>
      </w:r>
      <w:r w:rsidR="00C27B79">
        <w:t>Although time and quantity were limitations in this process, SPME provided reliable results</w:t>
      </w:r>
      <w:r w:rsidR="00FD668E">
        <w:t xml:space="preserve">, as SPME it is a simple, fast and sensitive technique. Also, it is feasible to obtain promising results without having to alter the sample, as it is a non-destructive, not invasive extraction technique. </w:t>
      </w:r>
    </w:p>
    <w:p w14:paraId="09F05285" w14:textId="06485F2C" w:rsidR="00FD668E" w:rsidRDefault="00FD668E" w:rsidP="00FD668E">
      <w:r>
        <w:lastRenderedPageBreak/>
        <w:t xml:space="preserve">As expected, </w:t>
      </w:r>
      <w:r w:rsidR="00914EE3">
        <w:t xml:space="preserve">the majority of the compounds found in </w:t>
      </w:r>
      <w:r>
        <w:t xml:space="preserve">marijuana headspace </w:t>
      </w:r>
      <w:r w:rsidR="00914EE3">
        <w:t>were</w:t>
      </w:r>
      <w:r>
        <w:t xml:space="preserve"> terpenes; organic hydrocarbons produced by a wide variety of plants and that </w:t>
      </w:r>
      <w:r w:rsidR="004B784F">
        <w:t>are suspected</w:t>
      </w:r>
      <w:r>
        <w:t xml:space="preserve"> to be responsible of the scent </w:t>
      </w:r>
      <w:r w:rsidR="004B784F">
        <w:t>released</w:t>
      </w:r>
      <w:r>
        <w:t xml:space="preserve"> by the product. From the terpenes that were obtained, sesquiterpenes predomin</w:t>
      </w:r>
      <w:r w:rsidR="007A547D">
        <w:t>ated the headspace</w:t>
      </w:r>
      <w:r w:rsidR="00914EE3">
        <w:t xml:space="preserve"> </w:t>
      </w:r>
      <w:r w:rsidR="007A547D">
        <w:t xml:space="preserve">of the dried samples. </w:t>
      </w:r>
      <w:r w:rsidR="004B784F">
        <w:t>Specifically</w:t>
      </w:r>
      <w:r>
        <w:t>, caryophyllene, β-myrcene, linalool and limonene dominated not only in frequency of occurrence but also in abundance in the headspace giving of a pointer of what could be use</w:t>
      </w:r>
      <w:r w:rsidR="007A547D">
        <w:t>d</w:t>
      </w:r>
      <w:r>
        <w:t xml:space="preserve"> as potential training aids for detection canines. </w:t>
      </w:r>
    </w:p>
    <w:p w14:paraId="639A6978" w14:textId="63DACDB7" w:rsidR="00FD668E" w:rsidRDefault="007A547D" w:rsidP="00FD668E">
      <w:r>
        <w:t>T</w:t>
      </w:r>
      <w:r w:rsidR="00FD668E">
        <w:t xml:space="preserve">he headspace of heroin samples </w:t>
      </w:r>
      <w:r w:rsidR="004B784F">
        <w:t>was also</w:t>
      </w:r>
      <w:r w:rsidR="00FD668E">
        <w:t xml:space="preserve"> evaluated to determine those compounds that are most frequently found as well as those that are more abundant</w:t>
      </w:r>
      <w:r>
        <w:t xml:space="preserve"> to fit the same purpose, the determination of the compounds responsible of the alert rate from detection canines</w:t>
      </w:r>
      <w:r w:rsidR="00FD668E">
        <w:t xml:space="preserve">. Acetic acid greatly predominated in the headspace, although acetic acid was not widely used initially when heroin was first developed, its presence can be explained by the deacetylation of acetic anhydride, </w:t>
      </w:r>
      <w:r w:rsidR="004B784F">
        <w:t xml:space="preserve">the </w:t>
      </w:r>
      <w:r w:rsidR="00FD668E">
        <w:t xml:space="preserve">common precursor compound used for the synthesis of heroin. </w:t>
      </w:r>
      <w:r w:rsidR="004B784F">
        <w:t xml:space="preserve">However, authorities started monitoring the trafficking of </w:t>
      </w:r>
      <w:r w:rsidR="00FD668E">
        <w:t xml:space="preserve">such precursor compound </w:t>
      </w:r>
      <w:r w:rsidR="004B784F">
        <w:t>which leading</w:t>
      </w:r>
      <w:r w:rsidR="00FD668E">
        <w:t xml:space="preserve"> the use of acetic acid instead. Although </w:t>
      </w:r>
      <w:r w:rsidR="004B784F">
        <w:t xml:space="preserve">the use of acetic acid </w:t>
      </w:r>
      <w:r w:rsidR="00FD668E">
        <w:t xml:space="preserve">requires a much more complex synthesis, studies have shown its potential to get high yields of heroin. Finally, regardless of the type of heroin studied, acetic acid prevailed as the most abundant compound in heroin, which highlights its importance in heroin, but also the need for </w:t>
      </w:r>
      <w:r w:rsidR="004B784F">
        <w:t xml:space="preserve">additional ORTs </w:t>
      </w:r>
      <w:r w:rsidR="00FD668E">
        <w:t xml:space="preserve">to address its potential means for the development of detector canine training aids. </w:t>
      </w:r>
    </w:p>
    <w:p w14:paraId="0C20D464" w14:textId="33605921" w:rsidR="00FD668E" w:rsidRDefault="004732F4" w:rsidP="00871340">
      <w:r>
        <w:t>The ORTs</w:t>
      </w:r>
      <w:r w:rsidR="007A547D">
        <w:t xml:space="preserve"> </w:t>
      </w:r>
      <w:r>
        <w:t>goal was</w:t>
      </w:r>
      <w:r w:rsidR="007A547D">
        <w:t xml:space="preserve"> </w:t>
      </w:r>
      <w:r>
        <w:t xml:space="preserve">to test the </w:t>
      </w:r>
      <w:r w:rsidRPr="004732F4">
        <w:t>dog's abili</w:t>
      </w:r>
      <w:r>
        <w:t>ty to recognize</w:t>
      </w:r>
      <w:r w:rsidRPr="004732F4">
        <w:t xml:space="preserve"> </w:t>
      </w:r>
      <w:r>
        <w:t xml:space="preserve">some volatile </w:t>
      </w:r>
      <w:r w:rsidRPr="004732F4">
        <w:t>odors</w:t>
      </w:r>
      <w:r>
        <w:t xml:space="preserve"> presented for sea</w:t>
      </w:r>
      <w:r w:rsidR="004B784F">
        <w:t>rch. This practice will then le</w:t>
      </w:r>
      <w:r>
        <w:t>d to the development of training aids that are</w:t>
      </w:r>
      <w:r w:rsidR="00FD668E">
        <w:t xml:space="preserve"> safer to use, easy to acquire and provide consistent levels of chemicals. Compounds found in the </w:t>
      </w:r>
      <w:r w:rsidR="00FD668E">
        <w:lastRenderedPageBreak/>
        <w:t>headspace o</w:t>
      </w:r>
      <w:r w:rsidR="00AC359E">
        <w:t xml:space="preserve">f both illicit substances will </w:t>
      </w:r>
      <w:r w:rsidR="007A547D">
        <w:t>be used to</w:t>
      </w:r>
      <w:r w:rsidR="00FD668E">
        <w:t xml:space="preserve"> determine the compound and/or mixture of compounds responsible for the alert response </w:t>
      </w:r>
      <w:r w:rsidR="00AC359E">
        <w:t xml:space="preserve">by presenting them to </w:t>
      </w:r>
      <w:r w:rsidR="00FD668E">
        <w:t>canines</w:t>
      </w:r>
      <w:r w:rsidR="00AC359E">
        <w:t>.</w:t>
      </w:r>
      <w:r w:rsidR="00FD668E">
        <w:t xml:space="preserve"> </w:t>
      </w:r>
      <w:r w:rsidR="00AC359E">
        <w:t>The use of training aids</w:t>
      </w:r>
      <w:r w:rsidR="00FD668E">
        <w:t xml:space="preserve"> is essential to </w:t>
      </w:r>
      <w:r>
        <w:t>maintain consistent training, which will in turn improve canines’</w:t>
      </w:r>
      <w:r w:rsidR="00FD668E">
        <w:t xml:space="preserve"> performance and reliability.</w:t>
      </w:r>
      <w:r w:rsidR="00871340">
        <w:t xml:space="preserve"> </w:t>
      </w:r>
      <w:r w:rsidR="00FD668E">
        <w:t>Odor recognition tests were used to determine if there was any compound(s) that stimulate an alert response when presented to the canines. Additionally</w:t>
      </w:r>
      <w:r>
        <w:t>,</w:t>
      </w:r>
      <w:r w:rsidR="00AC359E">
        <w:t xml:space="preserve"> to evaluate whether or not</w:t>
      </w:r>
      <w:r w:rsidR="00FD668E">
        <w:t xml:space="preserve"> </w:t>
      </w:r>
      <w:r w:rsidR="00AC359E">
        <w:t xml:space="preserve">a canine evaluated is </w:t>
      </w:r>
      <w:r w:rsidR="00FD668E">
        <w:t xml:space="preserve">in </w:t>
      </w:r>
      <w:r w:rsidR="00AC359E">
        <w:t xml:space="preserve">satisfactory working condition to perform </w:t>
      </w:r>
      <w:r>
        <w:t>the test,</w:t>
      </w:r>
      <w:r w:rsidR="00FD668E">
        <w:t xml:space="preserve"> </w:t>
      </w:r>
      <w:r w:rsidR="00AC359E">
        <w:t>substances</w:t>
      </w:r>
      <w:r w:rsidR="00FD668E">
        <w:t xml:space="preserve"> that they </w:t>
      </w:r>
      <w:r>
        <w:t>regularly</w:t>
      </w:r>
      <w:r w:rsidR="00FD668E">
        <w:t xml:space="preserve"> trained and certified on, </w:t>
      </w:r>
      <w:r>
        <w:t xml:space="preserve">were </w:t>
      </w:r>
      <w:r w:rsidR="00FD668E">
        <w:t xml:space="preserve">included as positive controls. A satisfactory work condition was considered when canines successfully alerted to the positive control. </w:t>
      </w:r>
    </w:p>
    <w:p w14:paraId="6280B30E" w14:textId="7598CF26" w:rsidR="00FD668E" w:rsidRDefault="00FD668E" w:rsidP="00FD668E">
      <w:r>
        <w:t xml:space="preserve">The use of VOC(s) as training aids has been suggested </w:t>
      </w:r>
      <w:r w:rsidR="00871340">
        <w:t xml:space="preserve">after research </w:t>
      </w:r>
      <w:r w:rsidR="00AD7571">
        <w:t xml:space="preserve">that </w:t>
      </w:r>
      <w:r w:rsidR="00871340">
        <w:t>have demonstrated the ability of</w:t>
      </w:r>
      <w:r>
        <w:t xml:space="preserve"> canines to alert to a chemical associated with the drugs rather than the parent drug</w:t>
      </w:r>
      <w:r w:rsidR="00871340">
        <w:t xml:space="preserve"> itself</w:t>
      </w:r>
      <w:r>
        <w:t xml:space="preserve">. However, </w:t>
      </w:r>
      <w:r w:rsidR="00871340">
        <w:t>no research hav</w:t>
      </w:r>
      <w:r>
        <w:t xml:space="preserve">e been </w:t>
      </w:r>
      <w:r w:rsidR="00871340">
        <w:t xml:space="preserve">able to establish anything </w:t>
      </w:r>
      <w:r>
        <w:t xml:space="preserve">in regards to the number of compounds or the ratio at which compounds could be use to mimic the scent of an illicit substance. </w:t>
      </w:r>
      <w:r w:rsidR="00871340">
        <w:t>Therefore, s</w:t>
      </w:r>
      <w:r>
        <w:t xml:space="preserve">ingle compounds and/or mixture of compounds suspected to have great potential to be used as training aids </w:t>
      </w:r>
      <w:r w:rsidR="00871340">
        <w:t xml:space="preserve">due to their frequency in appearance or abundance in the headspace </w:t>
      </w:r>
      <w:r>
        <w:t>for detection canines were evaluated followi</w:t>
      </w:r>
      <w:r w:rsidR="009B068E">
        <w:t>ng SWGDOGs guideline for narcotic detection</w:t>
      </w:r>
      <w:r>
        <w:t xml:space="preserve">. </w:t>
      </w:r>
      <w:r w:rsidR="00871340">
        <w:t>In addition to the suspected target compound, n</w:t>
      </w:r>
      <w:r>
        <w:t>egative control (bla</w:t>
      </w:r>
      <w:r w:rsidR="00871340">
        <w:t xml:space="preserve">nks) and positive control </w:t>
      </w:r>
      <w:r w:rsidR="0019471E">
        <w:fldChar w:fldCharType="begin"/>
      </w:r>
      <w:r w:rsidR="00310601">
        <w:instrText xml:space="preserve"> ADDIN REFMGR.CITE &lt;Refman&gt;&lt;Cite&gt;&lt;Author&gt;Marshall&lt;/Author&gt;&lt;Year&gt;2010&lt;/Year&gt;&lt;RecNum&gt;138&lt;/RecNum&gt;&lt;IDText&gt;Detection of volatile indicators of illicit substances by the olfactory receptors of Drosophila melanogaster&lt;/IDText&gt;&lt;MDL Ref_Type="Journal"&gt;&lt;Ref_Type&gt;Journal&lt;/Ref_Type&gt;&lt;Ref_ID&gt;138&lt;/Ref_ID&gt;&lt;Title_Primary&gt;Detection of volatile indicators of illicit substances by the olfactory receptors of Drosophila melanogaster&lt;/Title_Primary&gt;&lt;Authors_Primary&gt;Marshall,B.&lt;/Authors_Primary&gt;&lt;Authors_Primary&gt;Warr,C.G.&lt;/Authors_Primary&gt;&lt;Authors_Primary&gt;De Bruyne,M.&lt;/Authors_Primary&gt;&lt;Date_Primary&gt;2010&lt;/Date_Primary&gt;&lt;Reprint&gt;Not in File&lt;/Reprint&gt;&lt;Start_Page&gt;613&lt;/Start_Page&gt;&lt;End_Page&gt;625&lt;/End_Page&gt;&lt;Periodical&gt;Chemical senses&lt;/Periodical&gt;&lt;Volume&gt;35&lt;/Volume&gt;&lt;Issue&gt;7&lt;/Issue&gt;&lt;Publisher&gt;Oxford Univ Press&lt;/Publisher&gt;&lt;ISSN_ISBN&gt;0379-864X&lt;/ISSN_ISBN&gt;&lt;ZZ_JournalStdAbbrev&gt;&lt;f name="System"&gt;Chemical senses&lt;/f&gt;&lt;/ZZ_JournalStdAbbrev&gt;&lt;ZZ_WorkformID&gt;1&lt;/ZZ_WorkformID&gt;&lt;/MDL&gt;&lt;/Cite&gt;&lt;/Refman&gt;</w:instrText>
      </w:r>
      <w:r w:rsidR="0019471E">
        <w:fldChar w:fldCharType="separate"/>
      </w:r>
      <w:r w:rsidR="003F5D42">
        <w:rPr>
          <w:noProof/>
        </w:rPr>
        <w:t>(91)</w:t>
      </w:r>
      <w:r w:rsidR="0019471E">
        <w:fldChar w:fldCharType="end"/>
      </w:r>
      <w:r w:rsidR="009B068E">
        <w:t xml:space="preserve"> were</w:t>
      </w:r>
      <w:r>
        <w:t xml:space="preserve"> available separately</w:t>
      </w:r>
      <w:r w:rsidR="00871340">
        <w:t xml:space="preserve"> for canines to search</w:t>
      </w:r>
      <w:r>
        <w:t>. The ORTs revealed that there are compounds capable to elicit an alert respo</w:t>
      </w:r>
      <w:r w:rsidR="00A720B9">
        <w:t>nse from detector canines. The tested</w:t>
      </w:r>
      <w:r>
        <w:t xml:space="preserve"> compound</w:t>
      </w:r>
      <w:r w:rsidR="00A720B9">
        <w:t>s not only were</w:t>
      </w:r>
      <w:r>
        <w:t xml:space="preserve"> frequently </w:t>
      </w:r>
      <w:r w:rsidR="00A720B9">
        <w:t>found</w:t>
      </w:r>
      <w:r>
        <w:t xml:space="preserve"> in the headspace of the samples, but were also the most abundant</w:t>
      </w:r>
      <w:r w:rsidR="00A720B9">
        <w:t xml:space="preserve">. </w:t>
      </w:r>
      <w:r>
        <w:t>Single compounds training aids were evaluated from which limonene was the most assertive, making 100% of the canines</w:t>
      </w:r>
      <w:r w:rsidR="00A720B9">
        <w:t xml:space="preserve"> combined alert to it</w:t>
      </w:r>
      <w:r>
        <w:t>. However, to have a training aid that</w:t>
      </w:r>
      <w:r w:rsidR="00A720B9">
        <w:t xml:space="preserve"> is more representative</w:t>
      </w:r>
      <w:r>
        <w:t xml:space="preserve"> </w:t>
      </w:r>
      <w:r w:rsidR="00A720B9">
        <w:t>of</w:t>
      </w:r>
      <w:r>
        <w:t xml:space="preserve"> </w:t>
      </w:r>
      <w:r>
        <w:lastRenderedPageBreak/>
        <w:t xml:space="preserve">the headspace of the marijuana samples, </w:t>
      </w:r>
      <w:r w:rsidR="00A720B9">
        <w:t>different pool of compounds together with</w:t>
      </w:r>
      <w:r>
        <w:t xml:space="preserve"> the use of limonene where also evaluated. As it was previously stated the best average response was obtained for mixture C (1:1 limonene: caryophyllene) with a combined alert rate of 75%.</w:t>
      </w:r>
    </w:p>
    <w:p w14:paraId="7E61F8CC" w14:textId="3FA0EB50" w:rsidR="00FD668E" w:rsidRPr="0093206E" w:rsidRDefault="00A720B9" w:rsidP="00FD668E">
      <w:r>
        <w:t>For the determination of volatiles responsible for the alert response of detection canines towards heroin, th</w:t>
      </w:r>
      <w:r w:rsidR="00FD668E">
        <w:t>e same protocol was followed</w:t>
      </w:r>
      <w:r>
        <w:t>.</w:t>
      </w:r>
      <w:r w:rsidR="006C0F83">
        <w:t xml:space="preserve"> Single-compound training aids </w:t>
      </w:r>
      <w:r w:rsidR="00FD668E">
        <w:t>have already been evaluated therefore, the ORTs for this particular drug was focus on the evaluation of mixture of compounds</w:t>
      </w:r>
      <w:r>
        <w:t xml:space="preserve"> </w:t>
      </w:r>
      <w:r w:rsidR="006C0F83">
        <w:t>that</w:t>
      </w:r>
      <w:r>
        <w:t xml:space="preserve"> has not been evaluated before</w:t>
      </w:r>
      <w:r w:rsidR="006C0F83">
        <w:t>. T</w:t>
      </w:r>
      <w:r w:rsidR="00FD668E">
        <w:t>he mixture of compounds with the best response was for 3:1 acetic acid mixture with acetyl salicylic acid with an average response of 90%. Acetic acid was frequently found in heroin headspace while acetic salicylic acid is known to be commonly used as cutting agent</w:t>
      </w:r>
      <w:r w:rsidR="006C0F83">
        <w:t xml:space="preserve"> in the preparation of heroin</w:t>
      </w:r>
      <w:r w:rsidR="00FD668E">
        <w:t xml:space="preserve">. </w:t>
      </w:r>
    </w:p>
    <w:p w14:paraId="4F774F86" w14:textId="37AF7EE8" w:rsidR="00FD668E" w:rsidRDefault="003E6A26" w:rsidP="003E6A26">
      <w:r>
        <w:t xml:space="preserve">The identification of </w:t>
      </w:r>
      <w:r w:rsidR="004E5C60">
        <w:t xml:space="preserve"> the target odor responsible for alert response is not the only factor that need</w:t>
      </w:r>
      <w:r w:rsidR="007836AE">
        <w:t>s</w:t>
      </w:r>
      <w:r w:rsidR="004E5C60">
        <w:t xml:space="preserve"> to be considered when creating a training aid. </w:t>
      </w:r>
      <w:r w:rsidR="00FD668E">
        <w:t xml:space="preserve">When a training aid is been developed there are several parameters that need to </w:t>
      </w:r>
      <w:r>
        <w:t>taken into account</w:t>
      </w:r>
      <w:r w:rsidR="00FD668E">
        <w:t xml:space="preserve"> for the maintenance of potency, efficacy, and functional i</w:t>
      </w:r>
      <w:r w:rsidR="007836AE">
        <w:t>ntegrity of a canine. P</w:t>
      </w:r>
      <w:r w:rsidR="00FD668E">
        <w:t>revious research have suggest</w:t>
      </w:r>
      <w:r w:rsidR="004E5C60">
        <w:t>ed</w:t>
      </w:r>
      <w:r w:rsidR="00FD668E">
        <w:t xml:space="preserve"> </w:t>
      </w:r>
      <w:r w:rsidR="007836AE">
        <w:t>alternatives fo</w:t>
      </w:r>
      <w:r w:rsidR="0030780A">
        <w:t>r preservation of the training aids</w:t>
      </w:r>
      <w:r w:rsidR="007836AE">
        <w:t xml:space="preserve"> however,</w:t>
      </w:r>
      <w:r w:rsidR="00FD668E">
        <w:t xml:space="preserve"> things such as the absorbent material efficiency, depends on the target c</w:t>
      </w:r>
      <w:r w:rsidR="007836AE">
        <w:t>hemical been used as target compound</w:t>
      </w:r>
      <w:r w:rsidR="00FD668E">
        <w:t>. Pseudo marijuana compounds were analyzed using gravimetric analysis. Results over time suggest a steadily dissipatio</w:t>
      </w:r>
      <w:r w:rsidR="00933347">
        <w:t>n over a week period when alumina is used as</w:t>
      </w:r>
      <w:r w:rsidR="00FD668E">
        <w:t xml:space="preserve"> the absorbent material. </w:t>
      </w:r>
      <w:r>
        <w:t>However, when p</w:t>
      </w:r>
      <w:r w:rsidR="00FD668E">
        <w:t xml:space="preserve">seudo heroin </w:t>
      </w:r>
      <w:r>
        <w:t xml:space="preserve">was evaluated over time, the </w:t>
      </w:r>
      <w:r w:rsidR="00FD668E">
        <w:t xml:space="preserve">target </w:t>
      </w:r>
      <w:r w:rsidR="0030780A">
        <w:t>volatile compounds stability was</w:t>
      </w:r>
      <w:r w:rsidR="00FD668E">
        <w:t xml:space="preserve"> greatly affected by variations in humidity and temperature impact in the laboratory. Therefore, </w:t>
      </w:r>
      <w:r w:rsidR="0030780A">
        <w:t xml:space="preserve">a different approach for the study of odor dissipation was </w:t>
      </w:r>
      <w:r>
        <w:lastRenderedPageBreak/>
        <w:t>considered</w:t>
      </w:r>
      <w:r w:rsidR="0030780A">
        <w:t>. Pseudo heroin training aid was thus</w:t>
      </w:r>
      <w:r w:rsidR="00FD668E">
        <w:t xml:space="preserve"> analyzed using ESIS (hexanal) which</w:t>
      </w:r>
      <w:r w:rsidR="0030780A">
        <w:t xml:space="preserve"> mechanism</w:t>
      </w:r>
      <w:r w:rsidR="00FD668E">
        <w:t xml:space="preserve"> recompense for these </w:t>
      </w:r>
      <w:r w:rsidR="0030780A">
        <w:t>inconsistencies</w:t>
      </w:r>
      <w:r>
        <w:t xml:space="preserve"> and</w:t>
      </w:r>
      <w:r w:rsidR="00FD668E">
        <w:t xml:space="preserve"> </w:t>
      </w:r>
      <w:r>
        <w:t xml:space="preserve">a </w:t>
      </w:r>
      <w:r w:rsidR="00FD668E">
        <w:t>more accu</w:t>
      </w:r>
      <w:r w:rsidR="0030780A">
        <w:t xml:space="preserve">rate data </w:t>
      </w:r>
      <w:r>
        <w:t>set was</w:t>
      </w:r>
      <w:r w:rsidR="0030780A">
        <w:t xml:space="preserve"> obtained. For this particular case both</w:t>
      </w:r>
      <w:r w:rsidR="00FD668E">
        <w:t xml:space="preserve"> cellulose and alumina were evaluated to determine the longevity effect as response to different </w:t>
      </w:r>
      <w:r w:rsidR="0030780A">
        <w:t xml:space="preserve">absorbent </w:t>
      </w:r>
      <w:r w:rsidR="00FD668E">
        <w:t xml:space="preserve">materials. </w:t>
      </w:r>
      <w:r w:rsidR="003741F6">
        <w:t>Cellulose</w:t>
      </w:r>
      <w:r w:rsidR="00FD668E">
        <w:t xml:space="preserve"> creates a more complex polymer chain,</w:t>
      </w:r>
      <w:r w:rsidR="003741F6">
        <w:t xml:space="preserve"> thus</w:t>
      </w:r>
      <w:r w:rsidR="00D76615">
        <w:t xml:space="preserve"> there is</w:t>
      </w:r>
      <w:r w:rsidR="00FD668E">
        <w:t xml:space="preserve"> less space between molecu</w:t>
      </w:r>
      <w:r w:rsidR="00D76615">
        <w:t>les creating</w:t>
      </w:r>
      <w:r w:rsidR="00FD668E">
        <w:t xml:space="preserve"> a better trapping source for the target compounds therefore, when compared to alumina, molecules in cellulose were retain</w:t>
      </w:r>
      <w:r w:rsidR="0030780A">
        <w:t>ed for a longer time (2 weeks). It is important to note that regardless of the constitution of the pseudo training aids, when these are taken to the field, aids must not be exposed to extreme temperatures</w:t>
      </w:r>
      <w:r w:rsidR="00D76615">
        <w:t xml:space="preserve"> as</w:t>
      </w:r>
      <w:r w:rsidR="004752C6">
        <w:t xml:space="preserve"> it will have a faster permeation, but when instead training is conducted in a low temperature scenario, the dissipation of odor will reduce.</w:t>
      </w:r>
    </w:p>
    <w:p w14:paraId="361FB3CE" w14:textId="696C138A" w:rsidR="004752C6" w:rsidRPr="005A6EA3" w:rsidRDefault="001362CA" w:rsidP="004752C6">
      <w:pPr>
        <w:rPr>
          <w:i/>
        </w:rPr>
      </w:pPr>
      <w:r w:rsidRPr="00D763C8">
        <w:t>After having optimized the mimic training aids for detection canines, a f</w:t>
      </w:r>
      <w:r w:rsidR="004752C6" w:rsidRPr="00D763C8">
        <w:t>ield trial validation</w:t>
      </w:r>
      <w:r>
        <w:t xml:space="preserve"> was performed</w:t>
      </w:r>
      <w:r w:rsidR="004752C6">
        <w:t xml:space="preserve"> to e</w:t>
      </w:r>
      <w:r w:rsidR="004752C6" w:rsidRPr="006B1A13">
        <w:t xml:space="preserve">stablish documented evidence </w:t>
      </w:r>
      <w:r>
        <w:t>that will</w:t>
      </w:r>
      <w:r w:rsidR="004752C6" w:rsidRPr="006B1A13">
        <w:t xml:space="preserve"> provide a high degree of assurance</w:t>
      </w:r>
      <w:r w:rsidR="004752C6">
        <w:t xml:space="preserve"> of training aids</w:t>
      </w:r>
      <w:r w:rsidR="004752C6" w:rsidRPr="006B1A13">
        <w:t xml:space="preserve"> </w:t>
      </w:r>
      <w:r w:rsidR="004752C6">
        <w:t>quality and functionality by demonstrating canines</w:t>
      </w:r>
      <w:r w:rsidR="00D76615">
        <w:t xml:space="preserve">’ ability to </w:t>
      </w:r>
      <w:r w:rsidR="004752C6" w:rsidRPr="006B1A13">
        <w:t xml:space="preserve"> produce </w:t>
      </w:r>
      <w:r w:rsidR="004752C6">
        <w:t>the desired response</w:t>
      </w:r>
      <w:r w:rsidR="00D76615">
        <w:t xml:space="preserve"> consistently</w:t>
      </w:r>
      <w:r w:rsidR="004752C6">
        <w:t xml:space="preserve">. </w:t>
      </w:r>
      <w:r>
        <w:t>F</w:t>
      </w:r>
      <w:r w:rsidR="004752C6">
        <w:t>ield trial validation tests were performed as ORTs to proof how feasible training aids are for detection canines</w:t>
      </w:r>
      <w:r>
        <w:t>. W</w:t>
      </w:r>
      <w:r w:rsidR="004752C6">
        <w:t xml:space="preserve">hen marijuana training aid mimic, composed of a 1:1 mixture of limonene and caryophyllene, was hidden for certified detection canines to search, 66% either alerted or showed interest. </w:t>
      </w:r>
      <w:r>
        <w:t>M</w:t>
      </w:r>
      <w:r w:rsidR="00D76615">
        <w:t>odification of</w:t>
      </w:r>
      <w:r w:rsidR="004752C6">
        <w:t xml:space="preserve"> the ratios, recipe and compounds that are not terpenes but may contribute to the odor released from m</w:t>
      </w:r>
      <w:r>
        <w:t xml:space="preserve">arijuana must be considered. </w:t>
      </w:r>
      <w:r w:rsidR="00D76615">
        <w:t>For</w:t>
      </w:r>
      <w:r>
        <w:t xml:space="preserve"> validation purposes,</w:t>
      </w:r>
      <w:r w:rsidR="004752C6">
        <w:t xml:space="preserve"> different comestible products known to release similar terpenes as marijuana were tested to discard the statement </w:t>
      </w:r>
      <w:r w:rsidR="00D76615">
        <w:t>relating</w:t>
      </w:r>
      <w:r w:rsidR="004752C6">
        <w:t xml:space="preserve"> canines</w:t>
      </w:r>
      <w:r w:rsidR="00D76615">
        <w:t>’</w:t>
      </w:r>
      <w:r w:rsidR="004752C6">
        <w:t xml:space="preserve"> </w:t>
      </w:r>
      <w:r w:rsidR="00D76615">
        <w:t xml:space="preserve">possibility to </w:t>
      </w:r>
      <w:r w:rsidR="004752C6">
        <w:t xml:space="preserve">alert </w:t>
      </w:r>
      <w:r w:rsidR="00D76615">
        <w:t xml:space="preserve">response </w:t>
      </w:r>
      <w:r w:rsidR="004752C6">
        <w:t xml:space="preserve">to comestible products since some share the same compounds as the </w:t>
      </w:r>
      <w:r w:rsidR="00D76615">
        <w:t>training aid would</w:t>
      </w:r>
      <w:r w:rsidR="004752C6">
        <w:t xml:space="preserve">. </w:t>
      </w:r>
      <w:r w:rsidR="00D76615">
        <w:t xml:space="preserve">To proof </w:t>
      </w:r>
      <w:r w:rsidR="004752C6">
        <w:t>canines</w:t>
      </w:r>
      <w:r w:rsidR="00D76615">
        <w:t>’</w:t>
      </w:r>
      <w:r w:rsidR="004752C6">
        <w:t xml:space="preserve"> discrimination power is high enough to differentiate between a single compound and a pool </w:t>
      </w:r>
      <w:r w:rsidR="004752C6">
        <w:lastRenderedPageBreak/>
        <w:t>of compound containing the target chemical</w:t>
      </w:r>
      <w:r w:rsidR="00BF1DA4">
        <w:t xml:space="preserve"> ORTs where performed</w:t>
      </w:r>
      <w:r w:rsidR="004752C6">
        <w:t xml:space="preserve">. </w:t>
      </w:r>
      <w:r w:rsidR="00BF1DA4">
        <w:t>W</w:t>
      </w:r>
      <w:r w:rsidR="004752C6">
        <w:t xml:space="preserve">hen canines’ proficiency was evaluated, none of the canines who participated demonstrated any sort of interest on lemon peel or ground pepper both known to release terpenes. </w:t>
      </w:r>
    </w:p>
    <w:p w14:paraId="48606C18" w14:textId="70050BA9" w:rsidR="004752C6" w:rsidRDefault="004752C6" w:rsidP="004752C6">
      <w:r>
        <w:t>To validate the training aid mimic for heroin, a set of ORTs varying in the location, date, and amount of training aid, were performed to demonstrate the functionality when presented to canines. Thirty grams o</w:t>
      </w:r>
      <w:r w:rsidR="00657B82">
        <w:t>f heroin training aid mimic</w:t>
      </w:r>
      <w:r>
        <w:t xml:space="preserve"> separated into 3 bags containing 10 g each</w:t>
      </w:r>
      <w:r w:rsidR="00657B82">
        <w:t xml:space="preserve"> were presented to the canines for search</w:t>
      </w:r>
      <w:r>
        <w:t>. T</w:t>
      </w:r>
      <w:r w:rsidR="00657B82">
        <w:t>he idea was to</w:t>
      </w:r>
      <w:r>
        <w:t xml:space="preserve"> sim</w:t>
      </w:r>
      <w:r w:rsidR="00657B82">
        <w:t>ulate canine training scenarios</w:t>
      </w:r>
      <w:r>
        <w:t xml:space="preserve"> </w:t>
      </w:r>
      <w:r w:rsidR="00657B82">
        <w:t xml:space="preserve">therefore, </w:t>
      </w:r>
      <w:r>
        <w:t>different amounts of heroin training aid mimic were presented t</w:t>
      </w:r>
      <w:r w:rsidR="00BF1DA4">
        <w:t xml:space="preserve">o the canines. Out of 12 canines. none showed </w:t>
      </w:r>
      <w:r w:rsidR="00657B82">
        <w:t>difficulty</w:t>
      </w:r>
      <w:r>
        <w:t xml:space="preserve"> in finding the aids regardless</w:t>
      </w:r>
      <w:r w:rsidR="00657B82">
        <w:t xml:space="preserve"> </w:t>
      </w:r>
      <w:r w:rsidR="00BF1DA4">
        <w:t>of the amount (10, 20 or 30 g)</w:t>
      </w:r>
      <w:r>
        <w:t>, an average of 100% alerted to the aid as well as the</w:t>
      </w:r>
      <w:r w:rsidR="00657B82">
        <w:t xml:space="preserve"> positive control (heroin). Not only this demonstrates the capacity of the canines for detection but also</w:t>
      </w:r>
      <w:r>
        <w:t xml:space="preserve"> </w:t>
      </w:r>
      <w:r w:rsidR="00657B82">
        <w:t>exhibits</w:t>
      </w:r>
      <w:r>
        <w:t xml:space="preserve"> that the combination of odorants suggested to be responsible of the alert response from canines have been satisfactory</w:t>
      </w:r>
      <w:r w:rsidR="00657B82">
        <w:t xml:space="preserve"> determined</w:t>
      </w:r>
      <w:r w:rsidR="00BF1DA4">
        <w:t>. Additionally</w:t>
      </w:r>
      <w:r>
        <w:t>, to demonstrate that the use of a target compound that is shared by commercially available product does not implicate that canines will false alert, a second set of ORTs were performed. Bayer</w:t>
      </w:r>
      <w:r>
        <w:rPr>
          <w:rFonts w:cs="Times New Roman"/>
        </w:rPr>
        <w:t>®</w:t>
      </w:r>
      <w:r>
        <w:t xml:space="preserve"> and distilled vinegar were tested for this purpose and no canines alerted to any of them while only one canines s</w:t>
      </w:r>
      <w:r w:rsidR="00657B82">
        <w:t xml:space="preserve">howed interest. This validates </w:t>
      </w:r>
      <w:r>
        <w:t>once again, canines’ field accuracy and discrimination power</w:t>
      </w:r>
      <w:r w:rsidR="00657B82">
        <w:t xml:space="preserve"> is not compromised by the use of mimic training aids</w:t>
      </w:r>
      <w:r>
        <w:t>.</w:t>
      </w:r>
    </w:p>
    <w:p w14:paraId="290ECF69" w14:textId="73E2BDAD" w:rsidR="00FD668E" w:rsidRPr="00FC4A64" w:rsidRDefault="004752C6" w:rsidP="00FD668E">
      <w:r>
        <w:t>Lastly,</w:t>
      </w:r>
      <w:r w:rsidR="00657B82">
        <w:t xml:space="preserve"> as the use of IEDs have been </w:t>
      </w:r>
      <w:r w:rsidR="006D2A53">
        <w:t xml:space="preserve">the </w:t>
      </w:r>
      <w:r w:rsidR="00657B82">
        <w:t>source of national</w:t>
      </w:r>
      <w:r w:rsidR="006D2A53">
        <w:t xml:space="preserve"> security</w:t>
      </w:r>
      <w:r w:rsidR="00657B82">
        <w:t xml:space="preserve"> concern recently,</w:t>
      </w:r>
      <w:r>
        <w:t xml:space="preserve"> t</w:t>
      </w:r>
      <w:r w:rsidR="00FD668E">
        <w:t xml:space="preserve">he dynamic collection of target odorants directly from explosive materials have </w:t>
      </w:r>
      <w:r w:rsidR="00067051">
        <w:t xml:space="preserve">been considered as an </w:t>
      </w:r>
      <w:r w:rsidR="00FD668E">
        <w:t xml:space="preserve">alternative for </w:t>
      </w:r>
      <w:r w:rsidR="00067051">
        <w:t xml:space="preserve"> development of training aids mimic</w:t>
      </w:r>
      <w:r w:rsidR="00FD668E">
        <w:t>. Ma</w:t>
      </w:r>
      <w:r>
        <w:t>ny commercially</w:t>
      </w:r>
      <w:r w:rsidR="00FD668E">
        <w:t xml:space="preserve"> available materials such as gunpowder, salts, and hydrogen peroxide, can be used as </w:t>
      </w:r>
      <w:r w:rsidR="00FD668E">
        <w:lastRenderedPageBreak/>
        <w:t>explosive materials in IEDs</w:t>
      </w:r>
      <w:r>
        <w:t xml:space="preserve"> (e.g. ANFO and TATP)</w:t>
      </w:r>
      <w:r w:rsidR="00FD668E">
        <w:t xml:space="preserve">. </w:t>
      </w:r>
      <w:r>
        <w:t>However, the instability of these materials have limited their transportation which directly affect</w:t>
      </w:r>
      <w:r w:rsidR="00FD668E">
        <w:t xml:space="preserve"> daily training practices when detection teams are deployed. Additionally, the vast variety of IEDs that are </w:t>
      </w:r>
      <w:r w:rsidR="00067051">
        <w:t xml:space="preserve">been </w:t>
      </w:r>
      <w:r w:rsidR="00FD668E">
        <w:t>developed recurrently requires a faster method to develop training aids to cover a wider range of explosives available</w:t>
      </w:r>
      <w:r w:rsidR="00067051">
        <w:t xml:space="preserve"> for detector canines to be familiar with</w:t>
      </w:r>
      <w:r w:rsidR="00FD668E" w:rsidRPr="00FC4A64">
        <w:t xml:space="preserve">. Therefore, this task focus on the optimization of the dynamic collection method of two explosive classes that have unfortunately been used in well know terrorist </w:t>
      </w:r>
      <w:r w:rsidR="00FC4A64" w:rsidRPr="00FC4A64">
        <w:t>attacks;</w:t>
      </w:r>
      <w:r w:rsidR="00FD668E" w:rsidRPr="00FC4A64">
        <w:t xml:space="preserve"> Oklahoma City bombing (1995) and Bombings in London (2005). </w:t>
      </w:r>
    </w:p>
    <w:p w14:paraId="3837ADEF" w14:textId="05CEB02E" w:rsidR="00FD668E" w:rsidRDefault="00FD668E" w:rsidP="00674716">
      <w:r>
        <w:t>The dynamic system allows the collection of target vola</w:t>
      </w:r>
      <w:r w:rsidR="006D2A53">
        <w:t>tiles through a vacuum</w:t>
      </w:r>
      <w:r>
        <w:t xml:space="preserve"> mechanism onto a gauze pad. The system provides different parameters</w:t>
      </w:r>
      <w:r w:rsidR="00055450">
        <w:t xml:space="preserve"> (flow rate and sampling time)</w:t>
      </w:r>
      <w:r>
        <w:t xml:space="preserve"> that are adaptable depending on the explosive family target volatile to be collected. </w:t>
      </w:r>
      <w:r w:rsidR="00055450">
        <w:t>When the</w:t>
      </w:r>
      <w:r>
        <w:t xml:space="preserve"> carbamate product</w:t>
      </w:r>
      <w:r w:rsidR="00055450">
        <w:t xml:space="preserve"> from AN was collected the greatest abundance</w:t>
      </w:r>
      <w:r>
        <w:t xml:space="preserve"> was obtained when the VOC was collected </w:t>
      </w:r>
      <w:r w:rsidR="00055450">
        <w:t xml:space="preserve">using </w:t>
      </w:r>
      <w:r>
        <w:t xml:space="preserve">medium </w:t>
      </w:r>
      <w:r w:rsidR="00055450">
        <w:t xml:space="preserve">flow rate </w:t>
      </w:r>
      <w:r>
        <w:t>for 60 sec, while TATP was most suitable collected when high</w:t>
      </w:r>
      <w:r w:rsidR="006D2A53">
        <w:t xml:space="preserve"> flow rate</w:t>
      </w:r>
      <w:r>
        <w:t xml:space="preserve"> for 60 sec was used. The differences in parameters</w:t>
      </w:r>
      <w:r w:rsidR="00674716">
        <w:t xml:space="preserve"> used for the collection of</w:t>
      </w:r>
      <w:r>
        <w:t xml:space="preserve"> samples could be explained by the </w:t>
      </w:r>
      <w:r w:rsidR="00BF1DA4">
        <w:t xml:space="preserve">collection </w:t>
      </w:r>
      <w:r>
        <w:t>medium used to collect</w:t>
      </w:r>
      <w:r w:rsidR="00BF1DA4">
        <w:t xml:space="preserve">, Dukal gauzes have a </w:t>
      </w:r>
      <w:r w:rsidR="00BF1DA4" w:rsidRPr="00BF1DA4">
        <w:t xml:space="preserve">cellular backbone containing free hydroxyl groups capable of retaining polar compounds best </w:t>
      </w:r>
      <w:r w:rsidR="00BF1DA4">
        <w:t xml:space="preserve">and a </w:t>
      </w:r>
      <w:r w:rsidR="00674716">
        <w:t>great open weave allowing for small molecules to breakthrough. Additionally,</w:t>
      </w:r>
      <w:r w:rsidRPr="00AA38B7">
        <w:t xml:space="preserve"> </w:t>
      </w:r>
      <w:r>
        <w:t>the vapor pressure is of importance as depending on its magnitude is the facility in which the compound wi</w:t>
      </w:r>
      <w:r w:rsidR="00674716">
        <w:t>ll reach the headspace. In fact, f</w:t>
      </w:r>
      <w:r>
        <w:t xml:space="preserve">or TATP less sampling time is enough, while AN requires more time to be collected successfully.  </w:t>
      </w:r>
    </w:p>
    <w:p w14:paraId="41A3FCEC" w14:textId="5CB52587" w:rsidR="00FD668E" w:rsidRDefault="00FD668E" w:rsidP="00674716">
      <w:r w:rsidRPr="002B57F0">
        <w:t xml:space="preserve">From this </w:t>
      </w:r>
      <w:r w:rsidR="00BF1DA4">
        <w:t>section</w:t>
      </w:r>
      <w:r w:rsidRPr="002B57F0">
        <w:t>, it</w:t>
      </w:r>
      <w:r w:rsidRPr="00AA38B7">
        <w:t xml:space="preserve"> was</w:t>
      </w:r>
      <w:r w:rsidR="007B7267">
        <w:t xml:space="preserve"> also</w:t>
      </w:r>
      <w:r w:rsidRPr="00AA38B7">
        <w:t xml:space="preserve"> concluded that the dissipation of target compounds is influenced by </w:t>
      </w:r>
      <w:r w:rsidR="00FC4A64">
        <w:t xml:space="preserve">the </w:t>
      </w:r>
      <w:r w:rsidR="007B7267">
        <w:t>type of container a sample is preserved in</w:t>
      </w:r>
      <w:r w:rsidR="00AF388F">
        <w:t>.</w:t>
      </w:r>
      <w:r w:rsidR="00674716">
        <w:t xml:space="preserve"> </w:t>
      </w:r>
      <w:r w:rsidRPr="00AA38B7">
        <w:t xml:space="preserve">Overall, the glass vials retained </w:t>
      </w:r>
      <w:r w:rsidRPr="00AA38B7">
        <w:lastRenderedPageBreak/>
        <w:t xml:space="preserve">the target compounds for the longest time as it is the only non-permeable container, avoiding the fast release of the compounds from the container, concentrating the headspace of them, and avoiding contamination that could potentially mask the compounds in the headspace. </w:t>
      </w:r>
      <w:r w:rsidR="007B7267">
        <w:t>This new approach</w:t>
      </w:r>
      <w:r w:rsidRPr="00AA38B7">
        <w:t xml:space="preserve"> yielded</w:t>
      </w:r>
      <w:r w:rsidR="007B7267">
        <w:t xml:space="preserve"> instrumental reliable results therefore, </w:t>
      </w:r>
      <w:r w:rsidRPr="00AA38B7">
        <w:t>samples certainly have the potential to be used as training aids, not only for those explosives that are currently available but also for the ever evolving improvised explosives enc</w:t>
      </w:r>
      <w:r w:rsidR="007B7267">
        <w:t>ountered in military operations</w:t>
      </w:r>
      <w:r w:rsidRPr="00AA38B7">
        <w:t xml:space="preserve">. </w:t>
      </w:r>
    </w:p>
    <w:p w14:paraId="4B2AC5F9" w14:textId="5E74F9C1" w:rsidR="00FD668E" w:rsidRDefault="00674716" w:rsidP="00FD668E">
      <w:r>
        <w:t xml:space="preserve">Validation of this approach was performed </w:t>
      </w:r>
      <w:r w:rsidR="007B7267">
        <w:t>through</w:t>
      </w:r>
      <w:r>
        <w:t xml:space="preserve"> ORTs. Canines were presented to fresh and aged collected samples to determine the feasibility of this technique for the development of training aids for detection canines. </w:t>
      </w:r>
      <w:r w:rsidR="00AC49F9" w:rsidRPr="00AC49F9">
        <w:t xml:space="preserve">The PPV value </w:t>
      </w:r>
      <w:r w:rsidR="00AC49F9">
        <w:t xml:space="preserve">for the samples freshly collected </w:t>
      </w:r>
      <w:r w:rsidR="00AC49F9" w:rsidRPr="00AC49F9">
        <w:t xml:space="preserve">was 57% meaning that 57% of the time the canine’s alert was correct. However, for aged samples PPV was calculated to be 77% which </w:t>
      </w:r>
      <w:r w:rsidR="00AC49F9">
        <w:t xml:space="preserve">also </w:t>
      </w:r>
      <w:r w:rsidR="00AC49F9" w:rsidRPr="00AC49F9">
        <w:t>corresponds for those correct alert responses</w:t>
      </w:r>
      <w:r w:rsidR="00AC49F9">
        <w:t>.</w:t>
      </w:r>
      <w:r w:rsidR="00AC49F9" w:rsidRPr="00AC49F9">
        <w:t xml:space="preserve"> </w:t>
      </w:r>
      <w:r w:rsidR="007B7267">
        <w:t>Although t</w:t>
      </w:r>
      <w:r w:rsidR="00AC49F9">
        <w:t>hese</w:t>
      </w:r>
      <w:r w:rsidR="00AC49F9" w:rsidRPr="00AC49F9">
        <w:t xml:space="preserve"> results highlight the potential us</w:t>
      </w:r>
      <w:r w:rsidR="007B7267">
        <w:t xml:space="preserve">e of this sort of training aids, </w:t>
      </w:r>
      <w:r w:rsidR="00AC49F9" w:rsidRPr="00AC49F9">
        <w:t xml:space="preserve">different collection materials </w:t>
      </w:r>
      <w:r w:rsidR="007B7267">
        <w:t xml:space="preserve">should </w:t>
      </w:r>
      <w:r w:rsidR="00AC49F9" w:rsidRPr="00AC49F9">
        <w:t xml:space="preserve">be considered as </w:t>
      </w:r>
      <w:r w:rsidR="007B7267">
        <w:t xml:space="preserve">a way to improve </w:t>
      </w:r>
      <w:r w:rsidR="00AC49F9" w:rsidRPr="00AC49F9">
        <w:t>the capacity and longevity of volatiles to be retained</w:t>
      </w:r>
      <w:r w:rsidR="00AC49F9">
        <w:t xml:space="preserve"> over time</w:t>
      </w:r>
      <w:r w:rsidR="00AC49F9" w:rsidRPr="00AC49F9">
        <w:t>.</w:t>
      </w:r>
    </w:p>
    <w:p w14:paraId="489E5CAB" w14:textId="77777777" w:rsidR="007B7267" w:rsidRDefault="007B7267" w:rsidP="00FD668E"/>
    <w:p w14:paraId="2172FC58" w14:textId="77777777" w:rsidR="007B7267" w:rsidRDefault="007B7267" w:rsidP="00FD668E"/>
    <w:p w14:paraId="53477729" w14:textId="77777777" w:rsidR="007B7267" w:rsidRDefault="007B7267" w:rsidP="00FD668E"/>
    <w:p w14:paraId="77B34CC3" w14:textId="77777777" w:rsidR="007B7267" w:rsidRDefault="007B7267" w:rsidP="00FD668E"/>
    <w:p w14:paraId="3494D21F" w14:textId="77777777" w:rsidR="007B7267" w:rsidRDefault="007B7267" w:rsidP="00FD668E"/>
    <w:p w14:paraId="4C4DBDB6" w14:textId="77777777" w:rsidR="007B7267" w:rsidRPr="007B7267" w:rsidRDefault="007B7267" w:rsidP="00FD668E">
      <w:pPr>
        <w:rPr>
          <w:color w:val="FF0000"/>
        </w:rPr>
      </w:pPr>
    </w:p>
    <w:p w14:paraId="48F8B829" w14:textId="2ADB41E0" w:rsidR="00EB671B" w:rsidRPr="00EB671B" w:rsidRDefault="0020496F" w:rsidP="002F48F5">
      <w:pPr>
        <w:pStyle w:val="Style1"/>
        <w:numPr>
          <w:ilvl w:val="0"/>
          <w:numId w:val="0"/>
        </w:numPr>
        <w:jc w:val="center"/>
      </w:pPr>
      <w:bookmarkStart w:id="284" w:name="_Toc467151426"/>
      <w:r w:rsidRPr="002F48F5">
        <w:rPr>
          <w:b w:val="0"/>
        </w:rPr>
        <w:lastRenderedPageBreak/>
        <w:t>REFERENCES</w:t>
      </w:r>
      <w:bookmarkEnd w:id="284"/>
    </w:p>
    <w:p w14:paraId="322F0562" w14:textId="0AEB0EB0" w:rsidR="00310601" w:rsidRPr="00310601" w:rsidRDefault="00310D5C" w:rsidP="00310601">
      <w:pPr>
        <w:tabs>
          <w:tab w:val="right" w:pos="540"/>
          <w:tab w:val="left" w:pos="720"/>
        </w:tabs>
        <w:spacing w:after="480" w:line="240" w:lineRule="auto"/>
        <w:ind w:left="720" w:hanging="720"/>
        <w:jc w:val="left"/>
        <w:rPr>
          <w:rFonts w:cs="Times New Roman"/>
          <w:noProof/>
        </w:rPr>
      </w:pPr>
      <w:r>
        <w:rPr>
          <w:rFonts w:eastAsiaTheme="majorEastAsia" w:cstheme="majorBidi"/>
          <w:b/>
          <w:bCs/>
          <w:szCs w:val="28"/>
        </w:rPr>
        <w:fldChar w:fldCharType="begin"/>
      </w:r>
      <w:r>
        <w:instrText xml:space="preserve"> ADDIN REFMGR.REFLIST </w:instrText>
      </w:r>
      <w:r>
        <w:rPr>
          <w:rFonts w:eastAsiaTheme="majorEastAsia" w:cstheme="majorBidi"/>
          <w:b/>
          <w:bCs/>
          <w:szCs w:val="28"/>
        </w:rPr>
        <w:fldChar w:fldCharType="separate"/>
      </w:r>
      <w:r w:rsidR="00310601" w:rsidRPr="00310601">
        <w:rPr>
          <w:rFonts w:cs="Times New Roman"/>
          <w:noProof/>
        </w:rPr>
        <w:tab/>
        <w:t xml:space="preserve">1. </w:t>
      </w:r>
      <w:r w:rsidR="00310601" w:rsidRPr="00310601">
        <w:rPr>
          <w:rFonts w:cs="Times New Roman"/>
          <w:noProof/>
        </w:rPr>
        <w:tab/>
        <w:t xml:space="preserve">United Nations Office on Drugs and Crime. Drug trafficking. , </w:t>
      </w:r>
      <w:hyperlink r:id="rId98" w:history="1">
        <w:r w:rsidR="00310601" w:rsidRPr="00310601">
          <w:rPr>
            <w:rStyle w:val="Hyperlink"/>
            <w:rFonts w:cs="Times New Roman"/>
            <w:noProof/>
          </w:rPr>
          <w:t>http://www.unodc.org/unodc/en/drug-trafficking/index.html</w:t>
        </w:r>
      </w:hyperlink>
      <w:r w:rsidR="002B57F0">
        <w:rPr>
          <w:rFonts w:cs="Times New Roman"/>
          <w:noProof/>
        </w:rPr>
        <w:t xml:space="preserve"> (accessed on </w:t>
      </w:r>
      <w:r w:rsidR="00310601" w:rsidRPr="00310601">
        <w:rPr>
          <w:rFonts w:cs="Times New Roman"/>
          <w:noProof/>
        </w:rPr>
        <w:t>July</w:t>
      </w:r>
      <w:r w:rsidR="002B57F0">
        <w:rPr>
          <w:rFonts w:cs="Times New Roman"/>
          <w:noProof/>
        </w:rPr>
        <w:t xml:space="preserve"> 15,</w:t>
      </w:r>
      <w:r w:rsidR="00310601" w:rsidRPr="00310601">
        <w:rPr>
          <w:rFonts w:cs="Times New Roman"/>
          <w:noProof/>
        </w:rPr>
        <w:t xml:space="preserve"> 2015).</w:t>
      </w:r>
    </w:p>
    <w:p w14:paraId="5FB7D94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 </w:t>
      </w:r>
      <w:r w:rsidRPr="00310601">
        <w:rPr>
          <w:rFonts w:cs="Times New Roman"/>
          <w:noProof/>
        </w:rPr>
        <w:tab/>
        <w:t xml:space="preserve">Drug Enforcement Admininstration, U.S.Department of Justice. Drugs of Abuse.  2015. </w:t>
      </w:r>
    </w:p>
    <w:p w14:paraId="00B4E7F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 </w:t>
      </w:r>
      <w:r w:rsidRPr="00310601">
        <w:rPr>
          <w:rFonts w:cs="Times New Roman"/>
          <w:noProof/>
        </w:rPr>
        <w:tab/>
        <w:t>International Drug Control Programme. Economic and Social Consequences of Drug Abuse and Illicit Trafficking.  1998. Report No.: 15.</w:t>
      </w:r>
    </w:p>
    <w:p w14:paraId="7CA7380D" w14:textId="769F3061"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 </w:t>
      </w:r>
      <w:r w:rsidRPr="00310601">
        <w:rPr>
          <w:rFonts w:cs="Times New Roman"/>
          <w:noProof/>
        </w:rPr>
        <w:tab/>
        <w:t xml:space="preserve">Lowy, A. and McAlhany, P. Human Remain Detection with Cadaver Dogs. , </w:t>
      </w:r>
      <w:hyperlink r:id="rId99" w:history="1">
        <w:r w:rsidRPr="00310601">
          <w:rPr>
            <w:rStyle w:val="Hyperlink"/>
            <w:rFonts w:cs="Times New Roman"/>
            <w:noProof/>
          </w:rPr>
          <w:t>http://www.crime-scene-investigator.net/cadaverdogs.html</w:t>
        </w:r>
      </w:hyperlink>
      <w:r w:rsidRPr="00310601">
        <w:rPr>
          <w:rFonts w:cs="Times New Roman"/>
          <w:noProof/>
        </w:rPr>
        <w:t xml:space="preserve"> (accessed on </w:t>
      </w:r>
      <w:r w:rsidR="002B57F0">
        <w:rPr>
          <w:rFonts w:cs="Times New Roman"/>
          <w:noProof/>
        </w:rPr>
        <w:t>July 15, 2016)</w:t>
      </w:r>
    </w:p>
    <w:p w14:paraId="0D77432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 </w:t>
      </w:r>
      <w:r w:rsidRPr="00310601">
        <w:rPr>
          <w:rFonts w:cs="Times New Roman"/>
          <w:noProof/>
        </w:rPr>
        <w:tab/>
        <w:t>Lorenzo N, Watson SJ, Harper RJ, Hsu YL, Chow M, Rose S, Furton KG. Laboratory and field experiments used to identify Canis lupus var. familiaris active odor signature chemicals from drugs, explosives, and humans. Analytical and bioanalytical chemistry 2003;376(8):1212-24.</w:t>
      </w:r>
    </w:p>
    <w:p w14:paraId="3F170CF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 </w:t>
      </w:r>
      <w:r w:rsidRPr="00310601">
        <w:rPr>
          <w:rFonts w:cs="Times New Roman"/>
          <w:noProof/>
        </w:rPr>
        <w:tab/>
        <w:t>Komar D. The use of cadaver dogs in locating scattered, scavenged human remains: preliminary field test results. Journal of Forensic Sciences 1999;44(2):405-8.</w:t>
      </w:r>
    </w:p>
    <w:p w14:paraId="05641B1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 </w:t>
      </w:r>
      <w:r w:rsidRPr="00310601">
        <w:rPr>
          <w:rFonts w:cs="Times New Roman"/>
          <w:noProof/>
        </w:rPr>
        <w:tab/>
        <w:t>Harper RJ, Furton KG. Biological Detection of Explosives. In: Yinon J, editor. Counterterrorist Detection Techniques of Explosives. Elsevier; 2007.</w:t>
      </w:r>
    </w:p>
    <w:p w14:paraId="0BF33DE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 </w:t>
      </w:r>
      <w:r w:rsidRPr="00310601">
        <w:rPr>
          <w:rFonts w:cs="Times New Roman"/>
          <w:noProof/>
        </w:rPr>
        <w:tab/>
        <w:t>Furton KG, Myers LJ. The scientific foundation and efficacy of the use of canines as chemical detectors for explosives. Talanta 2001 May 10;54(3):487-500.</w:t>
      </w:r>
    </w:p>
    <w:p w14:paraId="228057C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 </w:t>
      </w:r>
      <w:r w:rsidRPr="00310601">
        <w:rPr>
          <w:rFonts w:cs="Times New Roman"/>
          <w:noProof/>
        </w:rPr>
        <w:tab/>
        <w:t>Macias MS, Harper RJ, Furton KG. A comparison of real versus simulated contraband VOCs for reliable detector dog training utilizing SPME-GC-MS. American laboratory 2008;40(1):16.</w:t>
      </w:r>
    </w:p>
    <w:p w14:paraId="7732250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 </w:t>
      </w:r>
      <w:r w:rsidRPr="00310601">
        <w:rPr>
          <w:rFonts w:cs="Times New Roman"/>
          <w:noProof/>
        </w:rPr>
        <w:tab/>
        <w:t>Pandey SK, Kim KH. Comparative analysis of odorous volatile organic compounds between direct injection and solid-phase microextraction: Development and validation of a gas chromatography</w:t>
      </w:r>
      <w:r w:rsidRPr="00310601">
        <w:rPr>
          <w:rFonts w:ascii="Symbol" w:hAnsi="Symbol" w:cs="Times New Roman"/>
          <w:noProof/>
        </w:rPr>
        <w:t xml:space="preserve"> </w:t>
      </w:r>
      <w:r w:rsidRPr="00310601">
        <w:rPr>
          <w:rFonts w:cs="Times New Roman"/>
          <w:noProof/>
        </w:rPr>
        <w:t>mass spectrometry-based methodology. Journal of Chromatography A 2009;1216(28):5436-44.</w:t>
      </w:r>
    </w:p>
    <w:p w14:paraId="50EB748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1. </w:t>
      </w:r>
      <w:r w:rsidRPr="00310601">
        <w:rPr>
          <w:rFonts w:cs="Times New Roman"/>
          <w:noProof/>
        </w:rPr>
        <w:tab/>
        <w:t>Strano-Rossi S, Chiarotti M. Solid-phase microextraction for cannabinoids analysis in hair and its possible application to other drugs. Journal of analytical toxicology 1999;23(1):7-10.</w:t>
      </w:r>
    </w:p>
    <w:p w14:paraId="353CDB9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 </w:t>
      </w:r>
      <w:r w:rsidRPr="00310601">
        <w:rPr>
          <w:rFonts w:cs="Times New Roman"/>
          <w:noProof/>
        </w:rPr>
        <w:tab/>
        <w:t>Pawliszyn J. Applications of solid phase microextraction. 5 ed. Royal Society of Chemistry; 1999.</w:t>
      </w:r>
    </w:p>
    <w:p w14:paraId="699B36A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 </w:t>
      </w:r>
      <w:r w:rsidRPr="00310601">
        <w:rPr>
          <w:rFonts w:cs="Times New Roman"/>
          <w:noProof/>
        </w:rPr>
        <w:tab/>
        <w:t>Pawliszyn J. Handbook of Solid Phase Microextraction. Elsevier Science; 2011.</w:t>
      </w:r>
    </w:p>
    <w:p w14:paraId="14349AA5" w14:textId="540FED2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 </w:t>
      </w:r>
      <w:r w:rsidRPr="00310601">
        <w:rPr>
          <w:rFonts w:cs="Times New Roman"/>
          <w:noProof/>
        </w:rPr>
        <w:tab/>
        <w:t xml:space="preserve">United States Drug Enforcement Administration. Intelligence Topics at DEA. , </w:t>
      </w:r>
      <w:hyperlink r:id="rId100" w:history="1">
        <w:r w:rsidRPr="00310601">
          <w:rPr>
            <w:rStyle w:val="Hyperlink"/>
            <w:rFonts w:cs="Times New Roman"/>
            <w:noProof/>
          </w:rPr>
          <w:t>http://www.dea.gov/ops/intel.shtml</w:t>
        </w:r>
      </w:hyperlink>
      <w:r w:rsidRPr="00310601">
        <w:rPr>
          <w:rFonts w:cs="Times New Roman"/>
          <w:noProof/>
        </w:rPr>
        <w:t xml:space="preserve"> (accessed on</w:t>
      </w:r>
      <w:r w:rsidR="002B57F0">
        <w:rPr>
          <w:rFonts w:cs="Times New Roman"/>
          <w:noProof/>
        </w:rPr>
        <w:t xml:space="preserve"> July 15, 2016)</w:t>
      </w:r>
      <w:r w:rsidRPr="00310601">
        <w:rPr>
          <w:rFonts w:cs="Times New Roman"/>
          <w:noProof/>
        </w:rPr>
        <w:t xml:space="preserve"> </w:t>
      </w:r>
    </w:p>
    <w:p w14:paraId="4550F87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 </w:t>
      </w:r>
      <w:r w:rsidRPr="00310601">
        <w:rPr>
          <w:rFonts w:cs="Times New Roman"/>
          <w:noProof/>
        </w:rPr>
        <w:tab/>
        <w:t>Department of Justice U.S.Attorney's Office. Major Marijuana Trafficker Sentenced To More Than 10 Years. MIddle District of Florida. In press 2015.</w:t>
      </w:r>
    </w:p>
    <w:p w14:paraId="4B71027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 </w:t>
      </w:r>
      <w:r w:rsidRPr="00310601">
        <w:rPr>
          <w:rFonts w:cs="Times New Roman"/>
          <w:noProof/>
        </w:rPr>
        <w:tab/>
        <w:t>Schoon GAA. The effect of the ageing of crime scene objects on the results of scent identification line-ups using trained dogs. Forensic science international 2005;147(1):43-7.</w:t>
      </w:r>
    </w:p>
    <w:p w14:paraId="2F715A87"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7. </w:t>
      </w:r>
      <w:r w:rsidRPr="00310601">
        <w:rPr>
          <w:rFonts w:cs="Times New Roman"/>
          <w:noProof/>
        </w:rPr>
        <w:tab/>
        <w:t>Knox L. Drugs in Ancient Culture: A History of Drug Use and Effects. Ancient Origins 2016 June 9;</w:t>
      </w:r>
    </w:p>
    <w:p w14:paraId="41F8089A" w14:textId="2AE36B73"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8. </w:t>
      </w:r>
      <w:r w:rsidRPr="00310601">
        <w:rPr>
          <w:rFonts w:cs="Times New Roman"/>
          <w:noProof/>
        </w:rPr>
        <w:tab/>
        <w:t xml:space="preserve">Drug Policy Alliance. A Brief History of the Drug War. , </w:t>
      </w:r>
      <w:hyperlink r:id="rId101" w:history="1">
        <w:r w:rsidRPr="00310601">
          <w:rPr>
            <w:rStyle w:val="Hyperlink"/>
            <w:rFonts w:cs="Times New Roman"/>
            <w:noProof/>
          </w:rPr>
          <w:t>http://www.drugpolicy.org/new-solutions-drug-policy/brief-history-drug-war</w:t>
        </w:r>
      </w:hyperlink>
      <w:r w:rsidR="002B57F0">
        <w:rPr>
          <w:rFonts w:cs="Times New Roman"/>
          <w:noProof/>
        </w:rPr>
        <w:t xml:space="preserve"> (accessed on </w:t>
      </w:r>
      <w:r w:rsidRPr="00310601">
        <w:rPr>
          <w:rFonts w:cs="Times New Roman"/>
          <w:noProof/>
        </w:rPr>
        <w:t>November</w:t>
      </w:r>
      <w:r w:rsidR="002B57F0">
        <w:rPr>
          <w:rFonts w:cs="Times New Roman"/>
          <w:noProof/>
        </w:rPr>
        <w:t xml:space="preserve"> 24,</w:t>
      </w:r>
      <w:r w:rsidRPr="00310601">
        <w:rPr>
          <w:rFonts w:cs="Times New Roman"/>
          <w:noProof/>
        </w:rPr>
        <w:t xml:space="preserve"> 2015).</w:t>
      </w:r>
    </w:p>
    <w:p w14:paraId="2C90E2C4" w14:textId="719DD9A4"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9. </w:t>
      </w:r>
      <w:r w:rsidRPr="00310601">
        <w:rPr>
          <w:rFonts w:cs="Times New Roman"/>
          <w:noProof/>
        </w:rPr>
        <w:tab/>
        <w:t xml:space="preserve">Musto, D. F. The History of Legislative Control Over Opium, Cocaine and Their Derivatives. , </w:t>
      </w:r>
      <w:hyperlink r:id="rId102" w:history="1">
        <w:r w:rsidRPr="00310601">
          <w:rPr>
            <w:rStyle w:val="Hyperlink"/>
            <w:rFonts w:cs="Times New Roman"/>
            <w:noProof/>
          </w:rPr>
          <w:t>http://www.druglibrary.org/schaffer/history/ophs.htm</w:t>
        </w:r>
      </w:hyperlink>
      <w:r w:rsidRPr="00310601">
        <w:rPr>
          <w:rFonts w:cs="Times New Roman"/>
          <w:noProof/>
        </w:rPr>
        <w:t xml:space="preserve"> (accessed on</w:t>
      </w:r>
      <w:r w:rsidR="002B57F0">
        <w:rPr>
          <w:rFonts w:cs="Times New Roman"/>
          <w:noProof/>
        </w:rPr>
        <w:t xml:space="preserve"> November 24, 2015)</w:t>
      </w:r>
      <w:r w:rsidRPr="00310601">
        <w:rPr>
          <w:rFonts w:cs="Times New Roman"/>
          <w:noProof/>
        </w:rPr>
        <w:t xml:space="preserve"> </w:t>
      </w:r>
    </w:p>
    <w:p w14:paraId="7085AA1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0. </w:t>
      </w:r>
      <w:r w:rsidRPr="00310601">
        <w:rPr>
          <w:rFonts w:cs="Times New Roman"/>
          <w:noProof/>
        </w:rPr>
        <w:tab/>
        <w:t>Balster RL, Walsh S. Controlled Substances Act. Encyclopedia of Psychopharmacology. Springer; 2010. p. 354.</w:t>
      </w:r>
    </w:p>
    <w:p w14:paraId="361324A3" w14:textId="584D696E"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1. </w:t>
      </w:r>
      <w:r w:rsidRPr="00310601">
        <w:rPr>
          <w:rFonts w:cs="Times New Roman"/>
          <w:noProof/>
        </w:rPr>
        <w:tab/>
        <w:t xml:space="preserve">United State Drug Enforcement Administration. Drug Schedueling. , </w:t>
      </w:r>
      <w:hyperlink r:id="rId103" w:history="1">
        <w:r w:rsidRPr="00310601">
          <w:rPr>
            <w:rStyle w:val="Hyperlink"/>
            <w:rFonts w:cs="Times New Roman"/>
            <w:noProof/>
          </w:rPr>
          <w:t>http://www.dea.gov/druginfo/ds.shtml</w:t>
        </w:r>
      </w:hyperlink>
      <w:r w:rsidR="002B57F0">
        <w:rPr>
          <w:rFonts w:cs="Times New Roman"/>
          <w:noProof/>
        </w:rPr>
        <w:t xml:space="preserve"> (accessed on </w:t>
      </w:r>
      <w:r w:rsidRPr="00310601">
        <w:rPr>
          <w:rFonts w:cs="Times New Roman"/>
          <w:noProof/>
        </w:rPr>
        <w:t xml:space="preserve">November </w:t>
      </w:r>
      <w:r w:rsidR="002B57F0">
        <w:rPr>
          <w:rFonts w:cs="Times New Roman"/>
          <w:noProof/>
        </w:rPr>
        <w:t xml:space="preserve">10, </w:t>
      </w:r>
      <w:r w:rsidRPr="00310601">
        <w:rPr>
          <w:rFonts w:cs="Times New Roman"/>
          <w:noProof/>
        </w:rPr>
        <w:t>2015).</w:t>
      </w:r>
    </w:p>
    <w:p w14:paraId="5AD24178" w14:textId="6ADF5E5A"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22. </w:t>
      </w:r>
      <w:r w:rsidRPr="00310601">
        <w:rPr>
          <w:rFonts w:cs="Times New Roman"/>
          <w:noProof/>
        </w:rPr>
        <w:tab/>
        <w:t xml:space="preserve">Merriam-Webster. Narcotic. , </w:t>
      </w:r>
      <w:hyperlink r:id="rId104" w:history="1">
        <w:r w:rsidRPr="00310601">
          <w:rPr>
            <w:rStyle w:val="Hyperlink"/>
            <w:rFonts w:cs="Times New Roman"/>
            <w:noProof/>
          </w:rPr>
          <w:t>http://www.merriam-webster.com/dictionary/narcotic</w:t>
        </w:r>
      </w:hyperlink>
      <w:r w:rsidRPr="00310601">
        <w:rPr>
          <w:rFonts w:cs="Times New Roman"/>
          <w:noProof/>
        </w:rPr>
        <w:t xml:space="preserve"> (accessed on</w:t>
      </w:r>
      <w:r w:rsidR="00C67E60">
        <w:rPr>
          <w:rFonts w:cs="Times New Roman"/>
          <w:noProof/>
        </w:rPr>
        <w:t xml:space="preserve"> November 10,</w:t>
      </w:r>
      <w:r w:rsidRPr="00310601">
        <w:rPr>
          <w:rFonts w:cs="Times New Roman"/>
          <w:noProof/>
        </w:rPr>
        <w:t xml:space="preserve"> 2016).</w:t>
      </w:r>
    </w:p>
    <w:p w14:paraId="1550AC5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3. </w:t>
      </w:r>
      <w:r w:rsidRPr="00310601">
        <w:rPr>
          <w:rFonts w:cs="Times New Roman"/>
          <w:noProof/>
        </w:rPr>
        <w:tab/>
        <w:t>Isralowitz R, Myers PL. Illicit Drugs. Greenwood; 2011.</w:t>
      </w:r>
    </w:p>
    <w:p w14:paraId="1565720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4. </w:t>
      </w:r>
      <w:r w:rsidRPr="00310601">
        <w:rPr>
          <w:rFonts w:cs="Times New Roman"/>
          <w:noProof/>
        </w:rPr>
        <w:tab/>
        <w:t>Green G. The Cannabis Grow Bible: The Definitive Guide to Growing Marijuana for Recreational and Medical Use. Green Candy Press; 2003.</w:t>
      </w:r>
    </w:p>
    <w:p w14:paraId="2A59A06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5. </w:t>
      </w:r>
      <w:r w:rsidRPr="00310601">
        <w:rPr>
          <w:rFonts w:cs="Times New Roman"/>
          <w:noProof/>
        </w:rPr>
        <w:tab/>
        <w:t>Mechoulam R, Hanus L. A historical overview of chemical research on cannabinoids. Chemistry and physics of lipids 2000;108(1):1-13.</w:t>
      </w:r>
    </w:p>
    <w:p w14:paraId="6AB8F67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6. </w:t>
      </w:r>
      <w:r w:rsidRPr="00310601">
        <w:rPr>
          <w:rFonts w:cs="Times New Roman"/>
          <w:noProof/>
        </w:rPr>
        <w:tab/>
        <w:t>Iversen LL. The science of marijuana. Oxford University Press; 2001.</w:t>
      </w:r>
    </w:p>
    <w:p w14:paraId="01897B9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7. </w:t>
      </w:r>
      <w:r w:rsidRPr="00310601">
        <w:rPr>
          <w:rFonts w:cs="Times New Roman"/>
          <w:noProof/>
        </w:rPr>
        <w:tab/>
        <w:t>Herkenham M, Lynn AB, Little MD, Johnson MR, Melvin LS, de Costa BR, Rice KC. Cannabinoid receptor localization in brain. Proc Natl Acad Sci U S A 1990 March;87(5):1932-6.</w:t>
      </w:r>
    </w:p>
    <w:p w14:paraId="23080BD0" w14:textId="16338DC5"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8. </w:t>
      </w:r>
      <w:r w:rsidRPr="00310601">
        <w:rPr>
          <w:rFonts w:cs="Times New Roman"/>
          <w:noProof/>
        </w:rPr>
        <w:tab/>
        <w:t xml:space="preserve">Rabinski, G. Understanding Cannabinoid Receptors: Why Cannabis Affects Humans. , </w:t>
      </w:r>
      <w:r w:rsidRPr="00310601">
        <w:rPr>
          <w:rFonts w:cs="Times New Roman"/>
          <w:noProof/>
          <w:u w:val="single"/>
        </w:rPr>
        <w:t>https://</w:t>
      </w:r>
      <w:hyperlink r:id="rId105" w:history="1">
        <w:r w:rsidRPr="00310601">
          <w:rPr>
            <w:rStyle w:val="Hyperlink"/>
            <w:rFonts w:cs="Times New Roman"/>
            <w:noProof/>
          </w:rPr>
          <w:t>www.whaxy.com/learn/what-are-cannabinoid-receptors</w:t>
        </w:r>
      </w:hyperlink>
      <w:r w:rsidRPr="00310601">
        <w:rPr>
          <w:rFonts w:cs="Times New Roman"/>
          <w:noProof/>
        </w:rPr>
        <w:t xml:space="preserve"> (accessed on </w:t>
      </w:r>
      <w:r w:rsidR="00C67E60">
        <w:rPr>
          <w:rFonts w:cs="Times New Roman"/>
          <w:noProof/>
        </w:rPr>
        <w:t xml:space="preserve">July 15, </w:t>
      </w:r>
      <w:r w:rsidRPr="00310601">
        <w:rPr>
          <w:rFonts w:cs="Times New Roman"/>
          <w:noProof/>
        </w:rPr>
        <w:t>2016).</w:t>
      </w:r>
    </w:p>
    <w:p w14:paraId="23A795E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29. </w:t>
      </w:r>
      <w:r w:rsidRPr="00310601">
        <w:rPr>
          <w:rFonts w:cs="Times New Roman"/>
          <w:noProof/>
        </w:rPr>
        <w:tab/>
        <w:t xml:space="preserve">National Conference of State Legislatures. State Medical Marijuana Laws.  2015 Nov 9. </w:t>
      </w:r>
    </w:p>
    <w:p w14:paraId="6591DBF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0. </w:t>
      </w:r>
      <w:r w:rsidRPr="00310601">
        <w:rPr>
          <w:rFonts w:cs="Times New Roman"/>
          <w:noProof/>
        </w:rPr>
        <w:tab/>
        <w:t>Institute of Medicine. Marijuana and Medicine: Assessing the Science Base. National Academies Press; 1999.</w:t>
      </w:r>
    </w:p>
    <w:p w14:paraId="63BE82C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1. </w:t>
      </w:r>
      <w:r w:rsidRPr="00310601">
        <w:rPr>
          <w:rFonts w:cs="Times New Roman"/>
          <w:noProof/>
        </w:rPr>
        <w:tab/>
        <w:t>National Center for Natural Products Research (NCNPR) Research Institute of Pharmaceutical Sciences. Quarterly Report, Potency Monitoring Project.  2010 Jan 12. Report No.: 107.</w:t>
      </w:r>
    </w:p>
    <w:p w14:paraId="717BBBB1" w14:textId="77777777" w:rsidR="00310601" w:rsidRPr="00310601" w:rsidRDefault="00310601" w:rsidP="00310601">
      <w:pPr>
        <w:tabs>
          <w:tab w:val="right" w:pos="540"/>
          <w:tab w:val="left" w:pos="720"/>
        </w:tabs>
        <w:spacing w:line="240" w:lineRule="auto"/>
        <w:ind w:left="720" w:hanging="720"/>
        <w:jc w:val="left"/>
        <w:rPr>
          <w:rFonts w:cs="Times New Roman"/>
          <w:noProof/>
        </w:rPr>
      </w:pPr>
      <w:r w:rsidRPr="00310601">
        <w:rPr>
          <w:rFonts w:cs="Times New Roman"/>
          <w:noProof/>
        </w:rPr>
        <w:tab/>
        <w:t xml:space="preserve">32. </w:t>
      </w:r>
      <w:r w:rsidRPr="00310601">
        <w:rPr>
          <w:rFonts w:cs="Times New Roman"/>
          <w:noProof/>
        </w:rPr>
        <w:tab/>
        <w:t>Substance Abuse and Mental Health Services Administration. Results from the 2013 National Survey on Drug Use and Health: Summary of National Findings</w:t>
      </w:r>
    </w:p>
    <w:p w14:paraId="4D80B406" w14:textId="254A028C" w:rsidR="00310601" w:rsidRPr="00310601" w:rsidRDefault="00D12C94" w:rsidP="00310601">
      <w:pPr>
        <w:tabs>
          <w:tab w:val="right" w:pos="540"/>
          <w:tab w:val="left" w:pos="720"/>
        </w:tabs>
        <w:spacing w:after="480" w:line="240" w:lineRule="auto"/>
        <w:ind w:left="720" w:hanging="720"/>
        <w:jc w:val="left"/>
        <w:rPr>
          <w:rFonts w:cs="Times New Roman"/>
          <w:noProof/>
        </w:rPr>
      </w:pPr>
      <w:r>
        <w:rPr>
          <w:rFonts w:cs="Times New Roman"/>
          <w:noProof/>
        </w:rPr>
        <w:tab/>
      </w:r>
      <w:r>
        <w:rPr>
          <w:rFonts w:cs="Times New Roman"/>
          <w:noProof/>
        </w:rPr>
        <w:tab/>
      </w:r>
      <w:r w:rsidR="00310601" w:rsidRPr="00310601">
        <w:rPr>
          <w:rFonts w:cs="Times New Roman"/>
          <w:noProof/>
        </w:rPr>
        <w:t>Survey on Drug Use and Health: Summary of National Findings.  2014. Report No.: 14-4863.</w:t>
      </w:r>
    </w:p>
    <w:p w14:paraId="6932B0C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3. </w:t>
      </w:r>
      <w:r w:rsidRPr="00310601">
        <w:rPr>
          <w:rFonts w:cs="Times New Roman"/>
          <w:noProof/>
        </w:rPr>
        <w:tab/>
        <w:t xml:space="preserve">Office of National Drug Control Policy. Marijuana: Know the Facts.  2010. </w:t>
      </w:r>
    </w:p>
    <w:p w14:paraId="4CFC878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34. </w:t>
      </w:r>
      <w:r w:rsidRPr="00310601">
        <w:rPr>
          <w:rFonts w:cs="Times New Roman"/>
          <w:noProof/>
        </w:rPr>
        <w:tab/>
        <w:t>Odell LR, Skopec J, McCluskey A. A 'cold synthesis' of heroin and implications in heroin signature analysis: Utility of trifluoroacetic/acetic anhydride in the acetylation of morphine. Forensic science international 2006;164(2):221-9.</w:t>
      </w:r>
    </w:p>
    <w:p w14:paraId="75C384D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5. </w:t>
      </w:r>
      <w:r w:rsidRPr="00310601">
        <w:rPr>
          <w:rFonts w:cs="Times New Roman"/>
          <w:noProof/>
        </w:rPr>
        <w:tab/>
        <w:t>Wigal D. The Mystique of Opium in History and Art. Parkstone International; 2004.</w:t>
      </w:r>
    </w:p>
    <w:p w14:paraId="5C872CB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6. </w:t>
      </w:r>
      <w:r w:rsidRPr="00310601">
        <w:rPr>
          <w:rFonts w:cs="Times New Roman"/>
          <w:noProof/>
        </w:rPr>
        <w:tab/>
        <w:t>Fernandez H, Libby T. Heroin: Its History, Pharmacology &amp; Treatment. Hazelden Publishing; 2011.</w:t>
      </w:r>
    </w:p>
    <w:p w14:paraId="5909E9F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7. </w:t>
      </w:r>
      <w:r w:rsidRPr="00310601">
        <w:rPr>
          <w:rFonts w:cs="Times New Roman"/>
          <w:noProof/>
        </w:rPr>
        <w:tab/>
        <w:t>Interview by Humberto Fernandez:  Charon R, (1996).</w:t>
      </w:r>
    </w:p>
    <w:p w14:paraId="237D7A81" w14:textId="52D287C5"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8. </w:t>
      </w:r>
      <w:r w:rsidRPr="00310601">
        <w:rPr>
          <w:rFonts w:cs="Times New Roman"/>
          <w:noProof/>
        </w:rPr>
        <w:tab/>
        <w:t xml:space="preserve">National Institute on Drug Abuse. Localization of opiate binding sites within the brain and spinal cord. , </w:t>
      </w:r>
      <w:r w:rsidRPr="00310601">
        <w:rPr>
          <w:rFonts w:cs="Times New Roman"/>
          <w:noProof/>
          <w:u w:val="single"/>
        </w:rPr>
        <w:t>https://</w:t>
      </w:r>
      <w:hyperlink r:id="rId106" w:history="1">
        <w:r w:rsidRPr="00310601">
          <w:rPr>
            <w:rStyle w:val="Hyperlink"/>
            <w:rFonts w:cs="Times New Roman"/>
            <w:noProof/>
          </w:rPr>
          <w:t>www.drugabuse.gov/publications/teaching-packets/neurobiology-drug-addiction/section-iii-action-heroin-morphine/2-localization-opiate-binding-si</w:t>
        </w:r>
      </w:hyperlink>
      <w:r w:rsidRPr="00310601">
        <w:rPr>
          <w:rFonts w:cs="Times New Roman"/>
          <w:noProof/>
        </w:rPr>
        <w:t xml:space="preserve"> (accessed on</w:t>
      </w:r>
      <w:r w:rsidR="00C67E60">
        <w:rPr>
          <w:rFonts w:cs="Times New Roman"/>
          <w:noProof/>
        </w:rPr>
        <w:t xml:space="preserve"> July 16,</w:t>
      </w:r>
      <w:r w:rsidRPr="00310601">
        <w:rPr>
          <w:rFonts w:cs="Times New Roman"/>
          <w:noProof/>
        </w:rPr>
        <w:t xml:space="preserve"> 2016).</w:t>
      </w:r>
    </w:p>
    <w:p w14:paraId="40DF069C"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39. </w:t>
      </w:r>
      <w:r w:rsidRPr="00310601">
        <w:rPr>
          <w:rFonts w:cs="Times New Roman"/>
          <w:noProof/>
        </w:rPr>
        <w:tab/>
        <w:t xml:space="preserve">Rockville M. Results from the 2012 National Survey on Drug Use and Health: Summary of National Findings.  Substance Abuse and Mental Health Services Administration; 2013. </w:t>
      </w:r>
    </w:p>
    <w:p w14:paraId="31D39C0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0. </w:t>
      </w:r>
      <w:r w:rsidRPr="00310601">
        <w:rPr>
          <w:rFonts w:cs="Times New Roman"/>
          <w:noProof/>
        </w:rPr>
        <w:tab/>
        <w:t xml:space="preserve">U.S.Department of Justice. Drug Availability in the United States. , </w:t>
      </w:r>
    </w:p>
    <w:p w14:paraId="651AF8EC"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1. </w:t>
      </w:r>
      <w:r w:rsidRPr="00310601">
        <w:rPr>
          <w:rFonts w:cs="Times New Roman"/>
          <w:noProof/>
        </w:rPr>
        <w:tab/>
        <w:t>Gold MS, Eaton DH. Drugs and narcotics in history. JAMA 1996 May 1;275(17):1364-5.</w:t>
      </w:r>
    </w:p>
    <w:p w14:paraId="7AAD62B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2. </w:t>
      </w:r>
      <w:r w:rsidRPr="00310601">
        <w:rPr>
          <w:rFonts w:cs="Times New Roman"/>
          <w:noProof/>
        </w:rPr>
        <w:tab/>
        <w:t>Kelly RJ, Maghan J, Serio J. Illicit Trafficking: A Reference Handbook. ABC-CLIO; 2005.</w:t>
      </w:r>
    </w:p>
    <w:p w14:paraId="7E1580A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3. </w:t>
      </w:r>
      <w:r w:rsidRPr="00310601">
        <w:rPr>
          <w:rFonts w:cs="Times New Roman"/>
          <w:noProof/>
        </w:rPr>
        <w:tab/>
        <w:t xml:space="preserve">Lohr S. When the Money Washes Up: Offshore Banking in the Cayman Islands. The New York Times Magazine , 26-52. 3-9-1992. </w:t>
      </w:r>
    </w:p>
    <w:p w14:paraId="33FCF01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4. </w:t>
      </w:r>
      <w:r w:rsidRPr="00310601">
        <w:rPr>
          <w:rFonts w:cs="Times New Roman"/>
          <w:noProof/>
        </w:rPr>
        <w:tab/>
        <w:t>Pastel RL, Sausa RC. Spectral differentiation of trace concentrations of NO2 from NO by laser photofragmentation with fragment ionization at 226 and 452 nm: quantitative analysis of NO</w:t>
      </w:r>
      <w:r w:rsidRPr="00310601">
        <w:rPr>
          <w:rFonts w:ascii="Symbol" w:hAnsi="Symbol" w:cs="Times New Roman"/>
          <w:noProof/>
        </w:rPr>
        <w:t>-</w:t>
      </w:r>
      <w:r w:rsidRPr="00310601">
        <w:rPr>
          <w:rFonts w:cs="Times New Roman"/>
          <w:noProof/>
        </w:rPr>
        <w:t>NO 2 mixtures. Applied optics 2000;39(15):2487-95.</w:t>
      </w:r>
    </w:p>
    <w:p w14:paraId="04D7DFB0" w14:textId="71AF7C29"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45. </w:t>
      </w:r>
      <w:r w:rsidRPr="00310601">
        <w:rPr>
          <w:rFonts w:cs="Times New Roman"/>
          <w:noProof/>
        </w:rPr>
        <w:tab/>
        <w:t xml:space="preserve">U.S.Department of Justice. Drug Movement Into and Within the United States. , </w:t>
      </w:r>
      <w:r w:rsidRPr="00310601">
        <w:rPr>
          <w:rFonts w:cs="Times New Roman"/>
          <w:noProof/>
          <w:u w:val="single"/>
        </w:rPr>
        <w:t>https://</w:t>
      </w:r>
      <w:hyperlink r:id="rId107" w:history="1">
        <w:r w:rsidRPr="00310601">
          <w:rPr>
            <w:rStyle w:val="Hyperlink"/>
            <w:rFonts w:cs="Times New Roman"/>
            <w:noProof/>
          </w:rPr>
          <w:t>www.justice.gov/archive/ndic/pubs38/38661/movement.htm</w:t>
        </w:r>
      </w:hyperlink>
      <w:r w:rsidRPr="00310601">
        <w:rPr>
          <w:rFonts w:cs="Times New Roman"/>
          <w:noProof/>
        </w:rPr>
        <w:t xml:space="preserve"> (accessed on</w:t>
      </w:r>
      <w:r w:rsidR="00C67E60">
        <w:rPr>
          <w:rFonts w:cs="Times New Roman"/>
          <w:noProof/>
        </w:rPr>
        <w:t xml:space="preserve"> June 14, 2016)</w:t>
      </w:r>
      <w:r w:rsidRPr="00310601">
        <w:rPr>
          <w:rFonts w:cs="Times New Roman"/>
          <w:noProof/>
        </w:rPr>
        <w:t xml:space="preserve"> </w:t>
      </w:r>
    </w:p>
    <w:p w14:paraId="731C73C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6. </w:t>
      </w:r>
      <w:r w:rsidRPr="00310601">
        <w:rPr>
          <w:rFonts w:cs="Times New Roman"/>
          <w:noProof/>
        </w:rPr>
        <w:tab/>
        <w:t xml:space="preserve">Cronin M. 2015 Violence and Disruption Statistics: A dramatic scalation in hate speech, threats, and violence.  2016 Jun 2. </w:t>
      </w:r>
    </w:p>
    <w:p w14:paraId="5BED5D8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7. </w:t>
      </w:r>
      <w:r w:rsidRPr="00310601">
        <w:rPr>
          <w:rFonts w:cs="Times New Roman"/>
          <w:noProof/>
        </w:rPr>
        <w:tab/>
        <w:t xml:space="preserve">Klinger A, Klinger A. Bomb Incidents in Schools: An Analysis of 2015-2016 School Year.  2016. </w:t>
      </w:r>
    </w:p>
    <w:p w14:paraId="095D11E5" w14:textId="1D0394E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8. </w:t>
      </w:r>
      <w:r w:rsidRPr="00310601">
        <w:rPr>
          <w:rFonts w:cs="Times New Roman"/>
          <w:noProof/>
        </w:rPr>
        <w:tab/>
        <w:t xml:space="preserve">Johnson, R. The U.S. Finally Starts Regulating Sales Of Ammonium Nitrate. , </w:t>
      </w:r>
      <w:hyperlink r:id="rId108" w:history="1">
        <w:r w:rsidRPr="00310601">
          <w:rPr>
            <w:rStyle w:val="Hyperlink"/>
            <w:rFonts w:cs="Times New Roman"/>
            <w:noProof/>
          </w:rPr>
          <w:t>http://www.businessinsider.com/oklahoma-city-bombing-ammonium-nitrate-sales-regulated-2011-8</w:t>
        </w:r>
      </w:hyperlink>
      <w:r w:rsidRPr="00310601">
        <w:rPr>
          <w:rFonts w:cs="Times New Roman"/>
          <w:noProof/>
        </w:rPr>
        <w:t xml:space="preserve"> (accessed on 2 July 2016).</w:t>
      </w:r>
    </w:p>
    <w:p w14:paraId="6AF74431" w14:textId="743B2ACD"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49. </w:t>
      </w:r>
      <w:r w:rsidRPr="00310601">
        <w:rPr>
          <w:rFonts w:cs="Times New Roman"/>
          <w:noProof/>
        </w:rPr>
        <w:tab/>
        <w:t xml:space="preserve">Richard, E., Windrem, R., and Connor, T. Tools of Terror: Details of Brussels Bombs Revealed. , </w:t>
      </w:r>
      <w:hyperlink r:id="rId109" w:history="1">
        <w:r w:rsidRPr="00310601">
          <w:rPr>
            <w:rStyle w:val="Hyperlink"/>
            <w:rFonts w:cs="Times New Roman"/>
            <w:noProof/>
          </w:rPr>
          <w:t>http://www.nbcnews.com/storyline/brussels-attacks/tools-terror-details-brussels-bombs-revealed-n544141</w:t>
        </w:r>
      </w:hyperlink>
      <w:r w:rsidRPr="00310601">
        <w:rPr>
          <w:rFonts w:cs="Times New Roman"/>
          <w:noProof/>
        </w:rPr>
        <w:t xml:space="preserve"> (accessed on</w:t>
      </w:r>
      <w:r w:rsidR="00C67E60">
        <w:rPr>
          <w:rFonts w:cs="Times New Roman"/>
          <w:noProof/>
        </w:rPr>
        <w:t xml:space="preserve"> July 2, 2016)</w:t>
      </w:r>
      <w:r w:rsidRPr="00310601">
        <w:rPr>
          <w:rFonts w:cs="Times New Roman"/>
          <w:noProof/>
        </w:rPr>
        <w:t xml:space="preserve"> </w:t>
      </w:r>
    </w:p>
    <w:p w14:paraId="37196AB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0. </w:t>
      </w:r>
      <w:r w:rsidRPr="00310601">
        <w:rPr>
          <w:rFonts w:cs="Times New Roman"/>
          <w:noProof/>
        </w:rPr>
        <w:tab/>
        <w:t>Esposito, R., Windrem, R., and Connor, T. Tools of Terror: Details of Brussels Bombs Revealed. , 2016).</w:t>
      </w:r>
    </w:p>
    <w:p w14:paraId="650EA56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1. </w:t>
      </w:r>
      <w:r w:rsidRPr="00310601">
        <w:rPr>
          <w:rFonts w:cs="Times New Roman"/>
          <w:noProof/>
        </w:rPr>
        <w:tab/>
        <w:t>Akhavan J. The Chemistry of Explosives. Royal Society of Chemistry; 2011.</w:t>
      </w:r>
    </w:p>
    <w:p w14:paraId="11D0830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2. </w:t>
      </w:r>
      <w:r w:rsidRPr="00310601">
        <w:rPr>
          <w:rFonts w:cs="Times New Roman"/>
          <w:noProof/>
        </w:rPr>
        <w:tab/>
        <w:t>E2552 - 08. Assessing the Environmental and Human Health Impacts of New Energetic Compounds. ASTM 2014.</w:t>
      </w:r>
    </w:p>
    <w:p w14:paraId="0E6DBFD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3. </w:t>
      </w:r>
      <w:r w:rsidRPr="00310601">
        <w:rPr>
          <w:rFonts w:cs="Times New Roman"/>
          <w:noProof/>
        </w:rPr>
        <w:tab/>
        <w:t>Harper RJ, Almirall JR, Furton KG. Identification of dominant odor chemicals emanating from explosives for use in developing optimal training aid combinations and mimics for canine detection. Talanta 2005 August 15;67(2):313-27.</w:t>
      </w:r>
    </w:p>
    <w:p w14:paraId="1079240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4. </w:t>
      </w:r>
      <w:r w:rsidRPr="00310601">
        <w:rPr>
          <w:rFonts w:cs="Times New Roman"/>
          <w:noProof/>
        </w:rPr>
        <w:tab/>
        <w:t>Akhavan J. The Chemistry of Explosives. Cambridge, GBR: Royal Society of Chemistry; 2004.</w:t>
      </w:r>
    </w:p>
    <w:p w14:paraId="2892E0B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5. </w:t>
      </w:r>
      <w:r w:rsidRPr="00310601">
        <w:rPr>
          <w:rFonts w:cs="Times New Roman"/>
          <w:noProof/>
        </w:rPr>
        <w:tab/>
        <w:t>Akhavan J. Classification of Explosive Materials. The Chemistry of Explosives. Royal Society of Chemistry; 2011.</w:t>
      </w:r>
    </w:p>
    <w:p w14:paraId="3228604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56. </w:t>
      </w:r>
      <w:r w:rsidRPr="00310601">
        <w:rPr>
          <w:rFonts w:cs="Times New Roman"/>
          <w:noProof/>
        </w:rPr>
        <w:tab/>
        <w:t>Oxley JC, Smith JL, Canino JN. Insensitive TATP Training Aid by Microencapsulation. Journal of Energetic Materials 2015;33(3):215-28.</w:t>
      </w:r>
    </w:p>
    <w:p w14:paraId="438376D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7. </w:t>
      </w:r>
      <w:r w:rsidRPr="00310601">
        <w:rPr>
          <w:rFonts w:cs="Times New Roman"/>
          <w:noProof/>
        </w:rPr>
        <w:tab/>
        <w:t>Wolffenstein R. Ueber die Einwirkung von Wasserstoffsuperoxyd auf Aceton und Mesityloxyd. Ber Dtsch Chem Ges 1895 May 1;28(2):2265-9.</w:t>
      </w:r>
    </w:p>
    <w:p w14:paraId="4E4502A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8. </w:t>
      </w:r>
      <w:r w:rsidRPr="00310601">
        <w:rPr>
          <w:rFonts w:cs="Times New Roman"/>
          <w:noProof/>
        </w:rPr>
        <w:tab/>
        <w:t>Liebman JF, Greer A. The Chemistry of Peroxides. Wiley; 2015.</w:t>
      </w:r>
    </w:p>
    <w:p w14:paraId="000B800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59. </w:t>
      </w:r>
      <w:r w:rsidRPr="00310601">
        <w:rPr>
          <w:rFonts w:cs="Times New Roman"/>
          <w:noProof/>
        </w:rPr>
        <w:tab/>
        <w:t xml:space="preserve">Federoff BT, Sheffield OE, Kaye SM. Encyclopedia of Explosives and Related Items.  New Jersey, Picatinny Arsenal. </w:t>
      </w:r>
    </w:p>
    <w:p w14:paraId="2BA9DF4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0. </w:t>
      </w:r>
      <w:r w:rsidRPr="00310601">
        <w:rPr>
          <w:rFonts w:cs="Times New Roman"/>
          <w:noProof/>
        </w:rPr>
        <w:tab/>
        <w:t>Commision on Psysical Science MaA. Containing the threat from illegal bombings: An integrated national strategy for marking, tagging, rendering inert and licensing explosives and their precursors. National Academy Press, Washington DC. In press 1998.</w:t>
      </w:r>
    </w:p>
    <w:p w14:paraId="233BDC9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1. </w:t>
      </w:r>
      <w:r w:rsidRPr="00310601">
        <w:rPr>
          <w:rFonts w:cs="Times New Roman"/>
          <w:noProof/>
        </w:rPr>
        <w:tab/>
        <w:t>Belluck P, Chang K. A NATION CHALLENGED: THE INVESTIGATION; Shoes Were a 'Homemade Bomb,' F.B.I. Agent Says. The New York Times 2001 Dec 29.</w:t>
      </w:r>
    </w:p>
    <w:p w14:paraId="373D3311" w14:textId="568AB1D1"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2. </w:t>
      </w:r>
      <w:r w:rsidRPr="00310601">
        <w:rPr>
          <w:rFonts w:cs="Times New Roman"/>
          <w:noProof/>
        </w:rPr>
        <w:tab/>
        <w:t xml:space="preserve">Mosher, D. The homemade explosive used in the Paris attacks is a chemical nightmare. , </w:t>
      </w:r>
      <w:hyperlink r:id="rId110" w:history="1">
        <w:r w:rsidRPr="00310601">
          <w:rPr>
            <w:rStyle w:val="Hyperlink"/>
            <w:rFonts w:cs="Times New Roman"/>
            <w:noProof/>
          </w:rPr>
          <w:t>http://www.techinsider.io/paris-attack-tatp-chemical-bombs-2015-11</w:t>
        </w:r>
      </w:hyperlink>
      <w:r w:rsidRPr="00310601">
        <w:rPr>
          <w:rFonts w:cs="Times New Roman"/>
          <w:noProof/>
        </w:rPr>
        <w:t xml:space="preserve"> (accessed on </w:t>
      </w:r>
      <w:r w:rsidR="00C67E60">
        <w:rPr>
          <w:rFonts w:cs="Times New Roman"/>
          <w:noProof/>
        </w:rPr>
        <w:t xml:space="preserve">August 15, </w:t>
      </w:r>
      <w:r w:rsidRPr="00310601">
        <w:rPr>
          <w:rFonts w:cs="Times New Roman"/>
          <w:noProof/>
        </w:rPr>
        <w:t>2016).</w:t>
      </w:r>
    </w:p>
    <w:p w14:paraId="588648C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3. </w:t>
      </w:r>
      <w:r w:rsidRPr="00310601">
        <w:rPr>
          <w:rFonts w:cs="Times New Roman"/>
          <w:noProof/>
        </w:rPr>
        <w:tab/>
        <w:t>Mahadevan EG. Ammonium Nitrate Explosives for Civil Applications: Slurries, Emulsions and Ammonium Nitrate Fuel Oils. Wiley; 2013.</w:t>
      </w:r>
    </w:p>
    <w:p w14:paraId="2487008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4. </w:t>
      </w:r>
      <w:r w:rsidRPr="00310601">
        <w:rPr>
          <w:rFonts w:cs="Times New Roman"/>
          <w:noProof/>
        </w:rPr>
        <w:tab/>
        <w:t>Akhavan J. Introduction to Explosives. The Chemistry of Explosives. Royal Society of Chemistry; 2011.</w:t>
      </w:r>
    </w:p>
    <w:p w14:paraId="40EC0EE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5. </w:t>
      </w:r>
      <w:r w:rsidRPr="00310601">
        <w:rPr>
          <w:rFonts w:cs="Times New Roman"/>
          <w:noProof/>
        </w:rPr>
        <w:tab/>
        <w:t>Ledgard J. A Soldiers Handbook, Volume 1: Explosives Operations. Jared Ledgard; 2007.</w:t>
      </w:r>
    </w:p>
    <w:p w14:paraId="7A087D0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6. </w:t>
      </w:r>
      <w:r w:rsidRPr="00310601">
        <w:rPr>
          <w:rFonts w:cs="Times New Roman"/>
          <w:noProof/>
        </w:rPr>
        <w:tab/>
        <w:t>Horswell J. The Practice Of Crime Scene Investigation. CRC Press; 2004.</w:t>
      </w:r>
    </w:p>
    <w:p w14:paraId="4FBC2AF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7. </w:t>
      </w:r>
      <w:r w:rsidRPr="00310601">
        <w:rPr>
          <w:rFonts w:cs="Times New Roman"/>
          <w:noProof/>
        </w:rPr>
        <w:tab/>
        <w:t>Zhang Z, Yang MJ, Pawliszyn J. Solid-phase microextraction. A solvent-free alternative for sample preparation. Analytical chemistry 1994;66(17):844A-53A.</w:t>
      </w:r>
    </w:p>
    <w:p w14:paraId="5B8C5A4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68. </w:t>
      </w:r>
      <w:r w:rsidRPr="00310601">
        <w:rPr>
          <w:rFonts w:cs="Times New Roman"/>
          <w:noProof/>
        </w:rPr>
        <w:tab/>
        <w:t>Wercinski SA. Solid Phase Microextraction: A PRACTICAL GUIDE. CRC Press; 1999.</w:t>
      </w:r>
    </w:p>
    <w:p w14:paraId="0A67775A" w14:textId="77B430FC"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69. </w:t>
      </w:r>
      <w:r w:rsidRPr="00310601">
        <w:rPr>
          <w:rFonts w:cs="Times New Roman"/>
          <w:noProof/>
        </w:rPr>
        <w:tab/>
        <w:t xml:space="preserve">Shirey, R. E. and Mindrup, R. F. SPME-Adsoprtion versus Absorption: Which Fiber is Best for your Application. , </w:t>
      </w:r>
      <w:hyperlink r:id="rId111" w:history="1">
        <w:r w:rsidRPr="00310601">
          <w:rPr>
            <w:rStyle w:val="Hyperlink"/>
            <w:rFonts w:cs="Times New Roman"/>
            <w:noProof/>
          </w:rPr>
          <w:t>http://www.sigmaaldrich.com/Graphics/Supelco/objects/8000/7943.pdf</w:t>
        </w:r>
      </w:hyperlink>
      <w:r w:rsidR="00C67E60">
        <w:rPr>
          <w:rFonts w:cs="Times New Roman"/>
          <w:noProof/>
        </w:rPr>
        <w:t xml:space="preserve"> (accessed on </w:t>
      </w:r>
      <w:r w:rsidRPr="00310601">
        <w:rPr>
          <w:rFonts w:cs="Times New Roman"/>
          <w:noProof/>
        </w:rPr>
        <w:t xml:space="preserve">March </w:t>
      </w:r>
      <w:r w:rsidR="00C67E60">
        <w:rPr>
          <w:rFonts w:cs="Times New Roman"/>
          <w:noProof/>
        </w:rPr>
        <w:t xml:space="preserve">10, </w:t>
      </w:r>
      <w:r w:rsidRPr="00310601">
        <w:rPr>
          <w:rFonts w:cs="Times New Roman"/>
          <w:noProof/>
        </w:rPr>
        <w:t>2016).</w:t>
      </w:r>
    </w:p>
    <w:p w14:paraId="30F8E43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0. </w:t>
      </w:r>
      <w:r w:rsidRPr="00310601">
        <w:rPr>
          <w:rFonts w:cs="Times New Roman"/>
          <w:noProof/>
        </w:rPr>
        <w:tab/>
        <w:t>Smith F, Siegel JA. Handbook of Forensic Drug Analysis. Elsevier Science; 2004.</w:t>
      </w:r>
    </w:p>
    <w:p w14:paraId="39000CA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1. </w:t>
      </w:r>
      <w:r w:rsidRPr="00310601">
        <w:rPr>
          <w:rFonts w:cs="Times New Roman"/>
          <w:noProof/>
        </w:rPr>
        <w:tab/>
        <w:t>Smith BC. The Basics of Infrared Interpretation. Infrared Spectral Interpretation: A Systematic Approach. Taylor &amp; Francis; 1998.</w:t>
      </w:r>
    </w:p>
    <w:p w14:paraId="0C72EB1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2. </w:t>
      </w:r>
      <w:r w:rsidRPr="00310601">
        <w:rPr>
          <w:rFonts w:cs="Times New Roman"/>
          <w:noProof/>
        </w:rPr>
        <w:tab/>
        <w:t>Whatley H. Basic Principles and Modes of Capillary Electrophoresis. Clinical and Forensic Applications of Capillary Electrophoresis. Humana Press; 2001.</w:t>
      </w:r>
    </w:p>
    <w:p w14:paraId="17EA073B" w14:textId="56C8310D"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3. </w:t>
      </w:r>
      <w:r w:rsidRPr="00310601">
        <w:rPr>
          <w:rFonts w:cs="Times New Roman"/>
          <w:noProof/>
        </w:rPr>
        <w:tab/>
        <w:t xml:space="preserve">University of Toronto. Thin Layer ChromatographyTheory-Chemistry Online. , </w:t>
      </w:r>
      <w:hyperlink r:id="rId112" w:history="1">
        <w:r w:rsidRPr="00310601">
          <w:rPr>
            <w:rStyle w:val="Hyperlink"/>
            <w:rFonts w:cs="Times New Roman"/>
            <w:noProof/>
          </w:rPr>
          <w:t>http://www.utsc.utoronto.ca/webapps/chemistryonline/production/tlc.php</w:t>
        </w:r>
      </w:hyperlink>
      <w:r w:rsidRPr="00310601">
        <w:rPr>
          <w:rFonts w:cs="Times New Roman"/>
          <w:noProof/>
        </w:rPr>
        <w:t xml:space="preserve"> (accessed on </w:t>
      </w:r>
      <w:r w:rsidR="00C67E60">
        <w:rPr>
          <w:rFonts w:cs="Times New Roman"/>
          <w:noProof/>
        </w:rPr>
        <w:t xml:space="preserve">March 10, </w:t>
      </w:r>
      <w:r w:rsidRPr="00310601">
        <w:rPr>
          <w:rFonts w:cs="Times New Roman"/>
          <w:noProof/>
        </w:rPr>
        <w:t>2016).</w:t>
      </w:r>
    </w:p>
    <w:p w14:paraId="6A77E82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4. </w:t>
      </w:r>
      <w:r w:rsidRPr="00310601">
        <w:rPr>
          <w:rFonts w:cs="Times New Roman"/>
          <w:noProof/>
        </w:rPr>
        <w:tab/>
        <w:t>Techniques CREP, Technology BCS, Studies DEL, Council NR. Existing and Potential Standoff Explosives Detection Techniques. National Academies Press; 2004.</w:t>
      </w:r>
    </w:p>
    <w:p w14:paraId="277445E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5. </w:t>
      </w:r>
      <w:r w:rsidRPr="00310601">
        <w:rPr>
          <w:rFonts w:cs="Times New Roman"/>
          <w:noProof/>
        </w:rPr>
        <w:tab/>
        <w:t>Lai H, Corbin I, Almirall JR. Headspace sampling and detection of cocaine, MDMA, and marijuana via volatile markers in the presence of potential interferences by solid phase microextraction</w:t>
      </w:r>
      <w:r w:rsidRPr="00310601">
        <w:rPr>
          <w:rFonts w:ascii="Symbol" w:hAnsi="Symbol" w:cs="Times New Roman"/>
          <w:noProof/>
        </w:rPr>
        <w:t>-</w:t>
      </w:r>
      <w:r w:rsidRPr="00310601">
        <w:rPr>
          <w:rFonts w:cs="Times New Roman"/>
          <w:noProof/>
        </w:rPr>
        <w:t>ion mobility spectrometry (SPME-IMS). Analytical and bioanalytical chemistry 2008;392(1-2):105-13.</w:t>
      </w:r>
    </w:p>
    <w:p w14:paraId="4C0422F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6. </w:t>
      </w:r>
      <w:r w:rsidRPr="00310601">
        <w:rPr>
          <w:rFonts w:cs="Times New Roman"/>
          <w:noProof/>
        </w:rPr>
        <w:tab/>
        <w:t>Ewing RG, Atkinson DA, Eiceman GA, Ewing GJ. A critical review of ion mobility spectrometry for the detection of explosives and explosive related compounds. Talanta 2001;54(3):515-29.</w:t>
      </w:r>
    </w:p>
    <w:p w14:paraId="28BB3DE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7. </w:t>
      </w:r>
      <w:r w:rsidRPr="00310601">
        <w:rPr>
          <w:rFonts w:cs="Times New Roman"/>
          <w:noProof/>
        </w:rPr>
        <w:tab/>
        <w:t>Fatah AA, Arcilesi RD, McClintock JA, Lattin CH, Helinski M, Hutchings M. Guide for the Selection of Explosives Detection and Blast Mitigation Equipment for Emergency First Responders. U.S. Department of Homeland Security; 2008. Report No.: 105-07.</w:t>
      </w:r>
    </w:p>
    <w:p w14:paraId="2D89D4A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78. </w:t>
      </w:r>
      <w:r w:rsidRPr="00310601">
        <w:rPr>
          <w:rFonts w:cs="Times New Roman"/>
          <w:noProof/>
        </w:rPr>
        <w:tab/>
        <w:t>Ilias Y, Bieri S, Christen P, Veuthey JL. Evaluation of solid-phase microextraction desorption parameters for fast GC analysis of cocaine in coca leaves. Journal of chromatographic science 2006;44(7):394-8.</w:t>
      </w:r>
    </w:p>
    <w:p w14:paraId="3F3EB76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79. </w:t>
      </w:r>
      <w:r w:rsidRPr="00310601">
        <w:rPr>
          <w:rFonts w:cs="Times New Roman"/>
          <w:noProof/>
        </w:rPr>
        <w:tab/>
        <w:t>James AT, Martin AJP. Gas-liquid partition chromatography: the separation and micro-estimation of volatile fatty acids from formic acid to dodecanoic acid. Biochemical Journal 1952;50(5):679-90.</w:t>
      </w:r>
    </w:p>
    <w:p w14:paraId="22B9FA3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0. </w:t>
      </w:r>
      <w:r w:rsidRPr="00310601">
        <w:rPr>
          <w:rFonts w:cs="Times New Roman"/>
          <w:noProof/>
        </w:rPr>
        <w:tab/>
        <w:t>Martin AJP, Synge RM. A new form of chromatogram employing two liquid phases: A theory of chromatography. 2. Application to the micro-determination of the higher monoamino-acids in proteins. Biochemical Journal 1941;35(12):1358.</w:t>
      </w:r>
    </w:p>
    <w:p w14:paraId="10D411A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1. </w:t>
      </w:r>
      <w:r w:rsidRPr="00310601">
        <w:rPr>
          <w:rFonts w:cs="Times New Roman"/>
          <w:noProof/>
        </w:rPr>
        <w:tab/>
        <w:t>Rudnicka J, Buszewski B. The development of Gas Chromatography/Mass Spectrometry and Its Uses in Odor Analysis. Canine Olfaction Science and Law: Advances in Forensic Science, Medicine, Conservation, and Environmental Remediation. CRC Press; 2016.</w:t>
      </w:r>
    </w:p>
    <w:p w14:paraId="6F6CBCB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2. </w:t>
      </w:r>
      <w:r w:rsidRPr="00310601">
        <w:rPr>
          <w:rFonts w:cs="Times New Roman"/>
          <w:noProof/>
        </w:rPr>
        <w:tab/>
        <w:t>Keulemans AIM. Gas chromatography. 2nd ed. New York: Reinhold Publishing Corporation; 1959.</w:t>
      </w:r>
    </w:p>
    <w:p w14:paraId="4414245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3. </w:t>
      </w:r>
      <w:r w:rsidRPr="00310601">
        <w:rPr>
          <w:rFonts w:cs="Times New Roman"/>
          <w:noProof/>
        </w:rPr>
        <w:tab/>
        <w:t>Scott RPW, Perry JA. Introduction to Analytical Gas Chromatography. 2nd ed. CRC Press; 1998.</w:t>
      </w:r>
    </w:p>
    <w:p w14:paraId="1DD4C0E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4. </w:t>
      </w:r>
      <w:r w:rsidRPr="00310601">
        <w:rPr>
          <w:rFonts w:cs="Times New Roman"/>
          <w:noProof/>
        </w:rPr>
        <w:tab/>
        <w:t>Bielicka-Daszkiewicz K, Voelkel A, Szejner M, Osypiuk J. Extraction properties of new polymeric sorbents in SPE/GC analysis of phenol and hydroquinone from water samples. Chemosphere 2006;62(6):890-8.</w:t>
      </w:r>
    </w:p>
    <w:p w14:paraId="52292D2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5. </w:t>
      </w:r>
      <w:r w:rsidRPr="00310601">
        <w:rPr>
          <w:rFonts w:cs="Times New Roman"/>
          <w:noProof/>
        </w:rPr>
        <w:tab/>
        <w:t xml:space="preserve">Sidisky L, Baney G, Stenerson K, Desorcie JL. Carrier Gas Selection for Capillary Gas Chromatography.  2011. </w:t>
      </w:r>
    </w:p>
    <w:p w14:paraId="2CA144A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6. </w:t>
      </w:r>
      <w:r w:rsidRPr="00310601">
        <w:rPr>
          <w:rFonts w:cs="Times New Roman"/>
          <w:noProof/>
        </w:rPr>
        <w:tab/>
        <w:t xml:space="preserve">Chasteen TG. Split/Spliteless Gas Chromatography Injection.  Department of Chemistry Sam Houston State University; 2000. </w:t>
      </w:r>
    </w:p>
    <w:p w14:paraId="50718D0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7. </w:t>
      </w:r>
      <w:r w:rsidRPr="00310601">
        <w:rPr>
          <w:rFonts w:cs="Times New Roman"/>
          <w:noProof/>
        </w:rPr>
        <w:tab/>
        <w:t>Stashenko E, Martinez JR. Gas Chromatography - Mass Spectrometry.  Advances in Gas Chromatography. 2014.</w:t>
      </w:r>
    </w:p>
    <w:p w14:paraId="1CEC265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88. </w:t>
      </w:r>
      <w:r w:rsidRPr="00310601">
        <w:rPr>
          <w:rFonts w:cs="Times New Roman"/>
          <w:noProof/>
        </w:rPr>
        <w:tab/>
        <w:t>Soderberg T. Mass Spectrometry. Organic Chemistry With a Biological Emphasis. University of Minesota; 2012.</w:t>
      </w:r>
    </w:p>
    <w:p w14:paraId="6C0BCAB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89. </w:t>
      </w:r>
      <w:r w:rsidRPr="00310601">
        <w:rPr>
          <w:rFonts w:cs="Times New Roman"/>
          <w:noProof/>
        </w:rPr>
        <w:tab/>
        <w:t>Schmidt PL. Companion animals as sentinels for public health. Veterinary Clinics of North America: Small Animal Practice 2009;39(2):241-50.</w:t>
      </w:r>
    </w:p>
    <w:p w14:paraId="238B009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0. </w:t>
      </w:r>
      <w:r w:rsidRPr="00310601">
        <w:rPr>
          <w:rFonts w:cs="Times New Roman"/>
          <w:noProof/>
        </w:rPr>
        <w:tab/>
        <w:t>Verhagen R, Cox C, Machangu R, Weetjens B, Billet M. Preliminary results on the use of Cricetomys rats as indicators of buried explosives in field conditions. Mine detection dogs: training operations and odour detection Geneva: Geneva International Centre for Humanitarian Demining 2003;175-93.</w:t>
      </w:r>
    </w:p>
    <w:p w14:paraId="60EC200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1. </w:t>
      </w:r>
      <w:r w:rsidRPr="00310601">
        <w:rPr>
          <w:rFonts w:cs="Times New Roman"/>
          <w:noProof/>
        </w:rPr>
        <w:tab/>
        <w:t>Marshall B, Warr CG, De Bruyne M. Detection of volatile indicators of illicit substances by the olfactory receptors of Drosophila melanogaster. Chemical senses 2010;35(7):613-25.</w:t>
      </w:r>
    </w:p>
    <w:p w14:paraId="56695B0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2. </w:t>
      </w:r>
      <w:r w:rsidRPr="00310601">
        <w:rPr>
          <w:rFonts w:cs="Times New Roman"/>
          <w:noProof/>
        </w:rPr>
        <w:tab/>
        <w:t>Leitch O, Anderson A, Kirkbride KP, Lennard C. Biological organisms as volatile compound detectors: a review. Forensic science international 2013;232(1):92-103.</w:t>
      </w:r>
    </w:p>
    <w:p w14:paraId="248CC36F" w14:textId="590EA32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3. </w:t>
      </w:r>
      <w:r w:rsidRPr="00310601">
        <w:rPr>
          <w:rFonts w:cs="Times New Roman"/>
          <w:noProof/>
        </w:rPr>
        <w:tab/>
        <w:t xml:space="preserve">Dogs for law enforcement. Police Canines in History. , </w:t>
      </w:r>
      <w:hyperlink r:id="rId113" w:history="1">
        <w:r w:rsidRPr="00310601">
          <w:rPr>
            <w:rStyle w:val="Hyperlink"/>
            <w:rFonts w:cs="Times New Roman"/>
            <w:noProof/>
          </w:rPr>
          <w:t>http://www.dogsforlawenforcement.org/</w:t>
        </w:r>
      </w:hyperlink>
      <w:r w:rsidRPr="00310601">
        <w:rPr>
          <w:rFonts w:cs="Times New Roman"/>
          <w:noProof/>
        </w:rPr>
        <w:t xml:space="preserve"> (accessed on</w:t>
      </w:r>
      <w:r w:rsidR="00C67E60">
        <w:rPr>
          <w:rFonts w:cs="Times New Roman"/>
          <w:noProof/>
        </w:rPr>
        <w:t xml:space="preserve"> June 15, 2016)</w:t>
      </w:r>
      <w:r w:rsidRPr="00310601">
        <w:rPr>
          <w:rFonts w:cs="Times New Roman"/>
          <w:noProof/>
        </w:rPr>
        <w:t xml:space="preserve"> </w:t>
      </w:r>
    </w:p>
    <w:p w14:paraId="6F6B526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4. </w:t>
      </w:r>
      <w:r w:rsidRPr="00310601">
        <w:rPr>
          <w:rFonts w:cs="Times New Roman"/>
          <w:noProof/>
        </w:rPr>
        <w:tab/>
        <w:t>Furton K, Greb J, Holness H. The Scientific Working Group on Dog and Orthogonal Detector Guidelines (SWGDOG).  2010. Report No.: 231952.</w:t>
      </w:r>
    </w:p>
    <w:p w14:paraId="03C4C08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5. </w:t>
      </w:r>
      <w:r w:rsidRPr="00310601">
        <w:rPr>
          <w:rFonts w:cs="Times New Roman"/>
          <w:noProof/>
        </w:rPr>
        <w:tab/>
        <w:t>Clay H. A treatise on the law of evidence, with a discussion of the principles and rules which govern its presentation, reception and exclusion, and the examination of witnesses in court. 2014.</w:t>
      </w:r>
    </w:p>
    <w:p w14:paraId="75F1224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6. </w:t>
      </w:r>
      <w:r w:rsidRPr="00310601">
        <w:rPr>
          <w:rFonts w:cs="Times New Roman"/>
          <w:noProof/>
        </w:rPr>
        <w:tab/>
        <w:t>Williams M, Johnston JM. Training and maintaining the performance of dogs (Canis familiaris) on an increasing number of odor discriminations in a controlled setting. Applied Animal Behaviour Science 2002;78(1):55-65.</w:t>
      </w:r>
    </w:p>
    <w:p w14:paraId="5D2D717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7. </w:t>
      </w:r>
      <w:r w:rsidRPr="00310601">
        <w:rPr>
          <w:rFonts w:cs="Times New Roman"/>
          <w:noProof/>
        </w:rPr>
        <w:tab/>
        <w:t>Harvey LM, Harvey JW. Reliability of bloodhounds in criminal investigations. Journal of Forensic Sciences 2003;48(4):811-6.</w:t>
      </w:r>
    </w:p>
    <w:p w14:paraId="497BD67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98. </w:t>
      </w:r>
      <w:r w:rsidRPr="00310601">
        <w:rPr>
          <w:rFonts w:cs="Times New Roman"/>
          <w:noProof/>
        </w:rPr>
        <w:tab/>
        <w:t>Bird RC. Examination of the Training and Reliability of the Narcotics Detection Dog, An. Ky LJ 1996;85:405.</w:t>
      </w:r>
    </w:p>
    <w:p w14:paraId="162A00B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99. </w:t>
      </w:r>
      <w:r w:rsidRPr="00310601">
        <w:rPr>
          <w:rFonts w:cs="Times New Roman"/>
          <w:noProof/>
        </w:rPr>
        <w:tab/>
        <w:t>Gazit I, Lavner Y, Bloch G, Azulai O, Goldblatt A, Terkel J. A simple system for the remote detection and analysis of sniffing in explosives detection dogs. Behavior Research Methods, Instruments, &amp; Computers 2003;35(1):82-9.</w:t>
      </w:r>
    </w:p>
    <w:p w14:paraId="77C62AA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0. </w:t>
      </w:r>
      <w:r w:rsidRPr="00310601">
        <w:rPr>
          <w:rFonts w:cs="Times New Roman"/>
          <w:noProof/>
        </w:rPr>
        <w:tab/>
        <w:t>Audi T. Bones of Contention: Cadaver-sniffing canine's finds are under suspicion. Detroit Free Press. In press 2003.</w:t>
      </w:r>
    </w:p>
    <w:p w14:paraId="536239F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1. </w:t>
      </w:r>
      <w:r w:rsidRPr="00310601">
        <w:rPr>
          <w:rFonts w:cs="Times New Roman"/>
          <w:noProof/>
        </w:rPr>
        <w:tab/>
        <w:t>Markon J. Bomb-Dog Trainer Sentenced For Fraud; Md. Man Supplied Government With Ineffective Canines. The Washington Post. In press 2003.</w:t>
      </w:r>
    </w:p>
    <w:p w14:paraId="5D57636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2. </w:t>
      </w:r>
      <w:r w:rsidRPr="00310601">
        <w:rPr>
          <w:rFonts w:cs="Times New Roman"/>
          <w:noProof/>
        </w:rPr>
        <w:tab/>
        <w:t xml:space="preserve">District Court of Appeal of Florida SD. Matheson v. State, 870 So.2d 8.  2003. </w:t>
      </w:r>
    </w:p>
    <w:p w14:paraId="125EBB1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3. </w:t>
      </w:r>
      <w:r w:rsidRPr="00310601">
        <w:rPr>
          <w:rFonts w:cs="Times New Roman"/>
          <w:noProof/>
        </w:rPr>
        <w:tab/>
        <w:t>Beltz K. The Development of Calibrants through Characterization of Volatile Organic Compounds from Peroxide Based Explosives and a Non-target Chemical Calibration Compound 2013.</w:t>
      </w:r>
    </w:p>
    <w:p w14:paraId="7D3F8CD7"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4. </w:t>
      </w:r>
      <w:r w:rsidRPr="00310601">
        <w:rPr>
          <w:rFonts w:cs="Times New Roman"/>
          <w:noProof/>
        </w:rPr>
        <w:tab/>
        <w:t xml:space="preserve">Johnston JM. Canine Detection Capabilities: Operational Implications of Recent R &amp; D Findings.  1999.  Institute for Biological Detection Systems. </w:t>
      </w:r>
    </w:p>
    <w:p w14:paraId="6644EA6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5. </w:t>
      </w:r>
      <w:r w:rsidRPr="00310601">
        <w:rPr>
          <w:rFonts w:cs="Times New Roman"/>
          <w:noProof/>
        </w:rPr>
        <w:tab/>
        <w:t>Furton KG, Harper R. Detection of Ignitable Liquid Residues in Fire Scenes Accelerant Detection Canine (ADC) Teams and other Field Tests. Advances in Forensic Science Techniques: Interpretation of Fire Scene Evidence 2004;192.</w:t>
      </w:r>
    </w:p>
    <w:p w14:paraId="4F45726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6. </w:t>
      </w:r>
      <w:r w:rsidRPr="00310601">
        <w:rPr>
          <w:rFonts w:cs="Times New Roman"/>
          <w:noProof/>
        </w:rPr>
        <w:tab/>
        <w:t xml:space="preserve">SWGDOG. SWGDOG SC8– Substance Detector Dogs.  2007. </w:t>
      </w:r>
    </w:p>
    <w:p w14:paraId="106BE33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7. </w:t>
      </w:r>
      <w:r w:rsidRPr="00310601">
        <w:rPr>
          <w:rFonts w:cs="Times New Roman"/>
          <w:noProof/>
        </w:rPr>
        <w:tab/>
        <w:t xml:space="preserve">IFRI/NFSTC. IFRI/NFSTC Certification Guidelines.  </w:t>
      </w:r>
    </w:p>
    <w:p w14:paraId="79BB178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8. </w:t>
      </w:r>
      <w:r w:rsidRPr="00310601">
        <w:rPr>
          <w:rFonts w:cs="Times New Roman"/>
          <w:noProof/>
        </w:rPr>
        <w:tab/>
        <w:t>Papet LE. Narcotic and Explosive Odors: Volatile Organic Compounds as Training Aids for Olfactory Detection. Canine Olfaction Science and Law: Advances in Forensic Science, Medicine, Conservation, and Environmental Remediation. CRC Press; 2016.</w:t>
      </w:r>
    </w:p>
    <w:p w14:paraId="6D5BCAD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09. </w:t>
      </w:r>
      <w:r w:rsidRPr="00310601">
        <w:rPr>
          <w:rFonts w:cs="Times New Roman"/>
          <w:noProof/>
        </w:rPr>
        <w:tab/>
        <w:t>Strobel RRN, Noll R, Kury J. Nitromethane K-9 Detection Limit. 2001.</w:t>
      </w:r>
    </w:p>
    <w:p w14:paraId="46D690D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0. </w:t>
      </w:r>
      <w:r w:rsidRPr="00310601">
        <w:rPr>
          <w:rFonts w:cs="Times New Roman"/>
          <w:noProof/>
        </w:rPr>
        <w:tab/>
        <w:t>Kranz WD, Strange NA, Goodpaster JV. Fooling fido</w:t>
      </w:r>
      <w:r w:rsidRPr="00310601">
        <w:rPr>
          <w:rFonts w:ascii="Symbol" w:hAnsi="Symbol" w:cs="Times New Roman"/>
          <w:noProof/>
        </w:rPr>
        <w:t>-</w:t>
      </w:r>
      <w:r w:rsidRPr="00310601">
        <w:rPr>
          <w:rFonts w:cs="Times New Roman"/>
          <w:noProof/>
        </w:rPr>
        <w:t>Chemical and behavioral studies of pseudo-explosive canine training aids. Analytical and bioanalytical chemistry 2014;406(30):7817-25.</w:t>
      </w:r>
    </w:p>
    <w:p w14:paraId="25BB8E5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11. </w:t>
      </w:r>
      <w:r w:rsidRPr="00310601">
        <w:rPr>
          <w:rFonts w:cs="Times New Roman"/>
          <w:noProof/>
        </w:rPr>
        <w:tab/>
        <w:t>Kranz W, Kitts K, Strange N, Cummins J, Lotspeich E, Goodpaster J. On the smell of Composition C-4. Forensic science international 2014;236:157-63.</w:t>
      </w:r>
    </w:p>
    <w:p w14:paraId="294BD70C"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2. </w:t>
      </w:r>
      <w:r w:rsidRPr="00310601">
        <w:rPr>
          <w:rFonts w:cs="Times New Roman"/>
          <w:noProof/>
        </w:rPr>
        <w:tab/>
        <w:t xml:space="preserve">Furton KG, Harper RJ. Controlled Odor Mimic Permeation System.  7-18-2007.  Google Patents. </w:t>
      </w:r>
    </w:p>
    <w:p w14:paraId="6A0A8FF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3. </w:t>
      </w:r>
      <w:r w:rsidRPr="00310601">
        <w:rPr>
          <w:rFonts w:cs="Times New Roman"/>
          <w:noProof/>
        </w:rPr>
        <w:tab/>
        <w:t>Yinon J. Counterterrorist Detection Techniques of Explosives. Elsevier Science; 2011.</w:t>
      </w:r>
    </w:p>
    <w:p w14:paraId="27D726E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4. </w:t>
      </w:r>
      <w:r w:rsidRPr="00310601">
        <w:rPr>
          <w:rFonts w:cs="Times New Roman"/>
          <w:noProof/>
        </w:rPr>
        <w:tab/>
        <w:t>Harper RJ. Improving the scientific reliability of biological detection of explosives by Canis Familiaris: Active odour signatures and their implications 2005.</w:t>
      </w:r>
    </w:p>
    <w:p w14:paraId="424049B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5. </w:t>
      </w:r>
      <w:r w:rsidRPr="00310601">
        <w:rPr>
          <w:rFonts w:cs="Times New Roman"/>
          <w:noProof/>
        </w:rPr>
        <w:tab/>
        <w:t>Neuhaus W. Uber die Riechscharfe des Hundes fur Fettsauren. Journal of Comparative Physiology A: Neuroethology, Sensory, Neural, and Behavioral Physiology 1953;35(6):527-52.</w:t>
      </w:r>
    </w:p>
    <w:p w14:paraId="7C0B8B2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6. </w:t>
      </w:r>
      <w:r w:rsidRPr="00310601">
        <w:rPr>
          <w:rFonts w:cs="Times New Roman"/>
          <w:noProof/>
        </w:rPr>
        <w:tab/>
        <w:t>Syrotuck WG. Anatomy and Physiology. Scent and the Scenting Dog. Barkleigh Productions Incorporated; 2000.</w:t>
      </w:r>
    </w:p>
    <w:p w14:paraId="1F082EA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7. </w:t>
      </w:r>
      <w:r w:rsidRPr="00310601">
        <w:rPr>
          <w:rFonts w:cs="Times New Roman"/>
          <w:noProof/>
        </w:rPr>
        <w:tab/>
        <w:t>Lawson MJ, Craven BA, Paterson EG, Settles GS. A computational study of odorant transport and deposition in the canine nasal cavity: implications for olfaction. Chemical senses 2012;37(6):553-66.</w:t>
      </w:r>
    </w:p>
    <w:p w14:paraId="430F292C"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8. </w:t>
      </w:r>
      <w:r w:rsidRPr="00310601">
        <w:rPr>
          <w:rFonts w:cs="Times New Roman"/>
          <w:noProof/>
        </w:rPr>
        <w:tab/>
        <w:t>Bainbridge D. The Anatomy of the Canine Nose. Canine Olfaction Science and Law: Advances in Forensic Science, Medicine, Conservation, and Environmental Remediation. CRC Press; 2016.</w:t>
      </w:r>
    </w:p>
    <w:p w14:paraId="439EC94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19. </w:t>
      </w:r>
      <w:r w:rsidRPr="00310601">
        <w:rPr>
          <w:rFonts w:cs="Times New Roman"/>
          <w:noProof/>
        </w:rPr>
        <w:tab/>
        <w:t>Schoon A, Haak R. How do dogs smell? Odor Perception. K9 Suspect Discrimination: Training and Practicing Scent Identification Line-Ups. Brush Education; 2002.</w:t>
      </w:r>
    </w:p>
    <w:p w14:paraId="1185E55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0. </w:t>
      </w:r>
      <w:r w:rsidRPr="00310601">
        <w:rPr>
          <w:rFonts w:cs="Times New Roman"/>
          <w:noProof/>
        </w:rPr>
        <w:tab/>
        <w:t>Quignon P, Galibert F. Genetics of Canine Olfaction. Canine Olfaction Science and Law: Advances in Forensic Science, Medicine, Conservation, and Environmental Remediation. CRC Press; 2016.</w:t>
      </w:r>
    </w:p>
    <w:p w14:paraId="6EACC1B7"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21. </w:t>
      </w:r>
      <w:r w:rsidRPr="00310601">
        <w:rPr>
          <w:rFonts w:cs="Times New Roman"/>
          <w:noProof/>
        </w:rPr>
        <w:tab/>
        <w:t>Settles GS. Sniffers: fluid-dynamic sampling for olfactory trace detection in nature and homeland security</w:t>
      </w:r>
      <w:r w:rsidRPr="00310601">
        <w:rPr>
          <w:rFonts w:ascii="Symbol" w:hAnsi="Symbol" w:cs="Times New Roman"/>
          <w:noProof/>
        </w:rPr>
        <w:t>G</w:t>
      </w:r>
      <w:r w:rsidRPr="00310601">
        <w:rPr>
          <w:rFonts w:cs="Times New Roman"/>
          <w:noProof/>
        </w:rPr>
        <w:t>Çöthe 2004 freeman scholar lecture. Journal of Fluids Engineering 2005;127(2):189-218.</w:t>
      </w:r>
    </w:p>
    <w:p w14:paraId="6322286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2. </w:t>
      </w:r>
      <w:r w:rsidRPr="00310601">
        <w:rPr>
          <w:rFonts w:cs="Times New Roman"/>
          <w:noProof/>
        </w:rPr>
        <w:tab/>
        <w:t>Fisher RA. Statistical methods for research workers. Genesis Publishing Pvt Ltd; 1925.</w:t>
      </w:r>
    </w:p>
    <w:p w14:paraId="25ECE31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3. </w:t>
      </w:r>
      <w:r w:rsidRPr="00310601">
        <w:rPr>
          <w:rFonts w:cs="Times New Roman"/>
          <w:noProof/>
        </w:rPr>
        <w:tab/>
        <w:t>Roberts M, Russo R. A Student's Guide to Analysis of Variance. Taylor &amp; Francis; 2014.</w:t>
      </w:r>
    </w:p>
    <w:p w14:paraId="630E130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4. </w:t>
      </w:r>
      <w:r w:rsidRPr="00310601">
        <w:rPr>
          <w:rFonts w:cs="Times New Roman"/>
          <w:noProof/>
        </w:rPr>
        <w:tab/>
        <w:t>Statistics D. Statistical Primer for Cardiovascular Research. Circulation 2006;114:76-81.</w:t>
      </w:r>
    </w:p>
    <w:p w14:paraId="50D6DA0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5. </w:t>
      </w:r>
      <w:r w:rsidRPr="00310601">
        <w:rPr>
          <w:rFonts w:cs="Times New Roman"/>
          <w:noProof/>
        </w:rPr>
        <w:tab/>
        <w:t>Mayer D. Essential Evidence-Based Medicine. Cambridge University Press; 2004.</w:t>
      </w:r>
    </w:p>
    <w:p w14:paraId="2BDBA8C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6. </w:t>
      </w:r>
      <w:r w:rsidRPr="00310601">
        <w:rPr>
          <w:rFonts w:cs="Times New Roman"/>
          <w:noProof/>
        </w:rPr>
        <w:tab/>
        <w:t>DeGreeff LE, Weakley-Jones B, Furton KG. Creation of training aids for human remains detection canines utilizing a non-contact, dynamic airflow volatile concentration technique. Forensic science international 2012;217(1):32-8.</w:t>
      </w:r>
    </w:p>
    <w:p w14:paraId="78DE415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7. </w:t>
      </w:r>
      <w:r w:rsidRPr="00310601">
        <w:rPr>
          <w:rFonts w:cs="Times New Roman"/>
          <w:noProof/>
        </w:rPr>
        <w:tab/>
        <w:t>Ledingham KWD. The use of lasers to detect strategic and environmentally sensitive materials. Physica Scripta 1995;1995(T58):100.</w:t>
      </w:r>
    </w:p>
    <w:p w14:paraId="5CEE074C"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8. </w:t>
      </w:r>
      <w:r w:rsidRPr="00310601">
        <w:rPr>
          <w:rFonts w:cs="Times New Roman"/>
          <w:noProof/>
        </w:rPr>
        <w:tab/>
        <w:t>Parmeter JE. The challenge of standoff explosives detection.: IEEE; 2004 p. 355-8.</w:t>
      </w:r>
    </w:p>
    <w:p w14:paraId="13695DA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29. </w:t>
      </w:r>
      <w:r w:rsidRPr="00310601">
        <w:rPr>
          <w:rFonts w:cs="Times New Roman"/>
          <w:noProof/>
        </w:rPr>
        <w:tab/>
        <w:t xml:space="preserve">Robert Shirey. Selecting the Appropriate SPME Fiber Coating –Effect of Analyte Molecular Weight and Polarity.  2015. </w:t>
      </w:r>
    </w:p>
    <w:p w14:paraId="5F7FF9C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0. </w:t>
      </w:r>
      <w:r w:rsidRPr="00310601">
        <w:rPr>
          <w:rFonts w:cs="Times New Roman"/>
          <w:noProof/>
        </w:rPr>
        <w:tab/>
        <w:t>Hood LVS, Dames ME, Barry GT. Headspace volatiles of marijuana. 1973.</w:t>
      </w:r>
    </w:p>
    <w:p w14:paraId="23F6E7C7" w14:textId="7346D55D"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1. </w:t>
      </w:r>
      <w:r w:rsidRPr="00310601">
        <w:rPr>
          <w:rFonts w:cs="Times New Roman"/>
          <w:noProof/>
        </w:rPr>
        <w:tab/>
        <w:t xml:space="preserve">PerkinElmer, Inc. An Introduction to Headspace Sampling in Gas Chromatography. , </w:t>
      </w:r>
      <w:hyperlink r:id="rId114" w:history="1">
        <w:r w:rsidRPr="00310601">
          <w:rPr>
            <w:rStyle w:val="Hyperlink"/>
            <w:rFonts w:cs="Times New Roman"/>
            <w:noProof/>
          </w:rPr>
          <w:t>http://www.perkinelmer.com/PDFs/downloads/GDE_Intro_to_Headspace.pdf</w:t>
        </w:r>
      </w:hyperlink>
      <w:r w:rsidR="00C67E60">
        <w:rPr>
          <w:rFonts w:cs="Times New Roman"/>
          <w:noProof/>
        </w:rPr>
        <w:t xml:space="preserve"> (accessed on </w:t>
      </w:r>
      <w:r w:rsidRPr="00310601">
        <w:rPr>
          <w:rFonts w:cs="Times New Roman"/>
          <w:noProof/>
        </w:rPr>
        <w:t xml:space="preserve">July </w:t>
      </w:r>
      <w:r w:rsidR="00C67E60">
        <w:rPr>
          <w:rFonts w:cs="Times New Roman"/>
          <w:noProof/>
        </w:rPr>
        <w:t xml:space="preserve">13, </w:t>
      </w:r>
      <w:r w:rsidRPr="00310601">
        <w:rPr>
          <w:rFonts w:cs="Times New Roman"/>
          <w:noProof/>
        </w:rPr>
        <w:t>2015).</w:t>
      </w:r>
    </w:p>
    <w:p w14:paraId="4ACCE7F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32. </w:t>
      </w:r>
      <w:r w:rsidRPr="00310601">
        <w:rPr>
          <w:rFonts w:cs="Times New Roman"/>
          <w:noProof/>
        </w:rPr>
        <w:tab/>
        <w:t>Rice S. Investigating the aroma of marijuana, cocaine, and heroin for forensic applications using simultaneous multidimensional gas chromatography-mass spectrometry-olfactometry Iowa State University; 2015.</w:t>
      </w:r>
    </w:p>
    <w:p w14:paraId="3170017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3. </w:t>
      </w:r>
      <w:r w:rsidRPr="00310601">
        <w:rPr>
          <w:rFonts w:cs="Times New Roman"/>
          <w:noProof/>
        </w:rPr>
        <w:tab/>
        <w:t>Heidari HR, Shahtaheri SJ, Golbabaei F, Alimohammadi M, Rahimi-Froushani A. Optimization of headspace solid phase microextraction procedure for trace analysis of toluene. International Journal of Occupational Safety and Ergonomics 2008;14(4):395-405.</w:t>
      </w:r>
    </w:p>
    <w:p w14:paraId="33F6975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4. </w:t>
      </w:r>
      <w:r w:rsidRPr="00310601">
        <w:rPr>
          <w:rFonts w:cs="Times New Roman"/>
          <w:noProof/>
        </w:rPr>
        <w:tab/>
        <w:t>Vu DT. SPME/GC-MS characterization of volatiles associated with methamphetamine: Toward the development of a pseudomethamphetamine training material. Journal of Forensic Science 2001;46(5):1014-24.</w:t>
      </w:r>
    </w:p>
    <w:p w14:paraId="41D724E5"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5. </w:t>
      </w:r>
      <w:r w:rsidRPr="00310601">
        <w:rPr>
          <w:rFonts w:cs="Times New Roman"/>
          <w:noProof/>
        </w:rPr>
        <w:tab/>
        <w:t>Hoffman EM, Curran AM, Dulgerian N, Stockham RA, Eckenrode BA. Characterization of the volatile organic compounds present in the headspace of decomposing human remains. Forensic science international 2009;186(1):6-13.</w:t>
      </w:r>
    </w:p>
    <w:p w14:paraId="390F3DD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6. </w:t>
      </w:r>
      <w:r w:rsidRPr="00310601">
        <w:rPr>
          <w:rFonts w:cs="Times New Roman"/>
          <w:noProof/>
        </w:rPr>
        <w:tab/>
        <w:t>Hood LVS, Barry GT. Headspace volatiles of marihuana and hashish: gas chromatographic analysis of samples of different geographic origin. Journal of Chromatography A 1978;166(2):499-506.</w:t>
      </w:r>
    </w:p>
    <w:p w14:paraId="439253B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7. </w:t>
      </w:r>
      <w:r w:rsidRPr="00310601">
        <w:rPr>
          <w:rFonts w:cs="Times New Roman"/>
          <w:noProof/>
        </w:rPr>
        <w:tab/>
        <w:t>Larroque V, Desauziers V, Mocho P. Study of preservation of polydimethylsiloxane/Carboxen solid-phase microextraction fibres before and after sampling of volatile organic compounds in indoor air. Journal of Chromatography A 2006;1124(1):106-11.</w:t>
      </w:r>
    </w:p>
    <w:p w14:paraId="35C62F6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8. </w:t>
      </w:r>
      <w:r w:rsidRPr="00310601">
        <w:rPr>
          <w:rFonts w:cs="Times New Roman"/>
          <w:noProof/>
        </w:rPr>
        <w:tab/>
        <w:t>Green DE. Highly sensitive adaptable procedures for mass spectrometric real-time monitoring of drugs and other compounds. Intra Sci Chem Rep 1970;4:211-21.</w:t>
      </w:r>
    </w:p>
    <w:p w14:paraId="4383AA8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39. </w:t>
      </w:r>
      <w:r w:rsidRPr="00310601">
        <w:rPr>
          <w:rFonts w:cs="Times New Roman"/>
          <w:noProof/>
        </w:rPr>
        <w:tab/>
        <w:t>Cadola L, Broseus J, Esseiva P. Chemical profiling of different hashish seizures by gas chromatography</w:t>
      </w:r>
      <w:r w:rsidRPr="00310601">
        <w:rPr>
          <w:rFonts w:ascii="Symbol" w:hAnsi="Symbol" w:cs="Times New Roman"/>
          <w:noProof/>
        </w:rPr>
        <w:t>-</w:t>
      </w:r>
      <w:r w:rsidRPr="00310601">
        <w:rPr>
          <w:rFonts w:cs="Times New Roman"/>
          <w:noProof/>
        </w:rPr>
        <w:t>mass spectrometry and statistical methodology: A case report. Forensic science international 2013;232(1):e24-e27.</w:t>
      </w:r>
    </w:p>
    <w:p w14:paraId="0499C5A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0. </w:t>
      </w:r>
      <w:r w:rsidRPr="00310601">
        <w:rPr>
          <w:rFonts w:cs="Times New Roman"/>
          <w:noProof/>
        </w:rPr>
        <w:tab/>
        <w:t>Osman A, Thorpe JW, Caddy B. Comparison of Cannabis Samples from Different Origins by the Headspace Technique and an Assessment of Chromatographic Traces Using the r-Matrix. Journal of the Forensic Science Society 1985;25(6):427-33.</w:t>
      </w:r>
    </w:p>
    <w:p w14:paraId="5D1F060E"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41. </w:t>
      </w:r>
      <w:r w:rsidRPr="00310601">
        <w:rPr>
          <w:rFonts w:cs="Times New Roman"/>
          <w:noProof/>
        </w:rPr>
        <w:tab/>
        <w:t>Farooqi AHA, Samgwan NS, Sangwan RS. Effect of different photoperiodic regimes on growth, flowering and essential oil in Mentha species. Plant Growth Regulation 1999;29(3):181-7.</w:t>
      </w:r>
    </w:p>
    <w:p w14:paraId="31100402"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2. </w:t>
      </w:r>
      <w:r w:rsidRPr="00310601">
        <w:rPr>
          <w:rFonts w:cs="Times New Roman"/>
          <w:noProof/>
        </w:rPr>
        <w:tab/>
        <w:t>Osman A, Caddy B. Analysis of cannabis using Tenax-GC. Journal of the Forensic Science Society 1985;25(5):377-84.</w:t>
      </w:r>
    </w:p>
    <w:p w14:paraId="55F044E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3. </w:t>
      </w:r>
      <w:r w:rsidRPr="00310601">
        <w:rPr>
          <w:rFonts w:cs="Times New Roman"/>
          <w:noProof/>
        </w:rPr>
        <w:tab/>
        <w:t>Da Porto C, Decorti D, Natolino A. Ultrasound-assisted extraction of volatile compounds from industrial Cannabis sativa L. inflorescences. International Journal of Applied Research in Natural Products 2014;7(1):8-14.</w:t>
      </w:r>
    </w:p>
    <w:p w14:paraId="058A212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4. </w:t>
      </w:r>
      <w:r w:rsidRPr="00310601">
        <w:rPr>
          <w:rFonts w:cs="Times New Roman"/>
          <w:noProof/>
        </w:rPr>
        <w:tab/>
        <w:t>Rather MA, Dar BA, Sofi SN, Tauheeda H, Nasir A, Lone AH. Headspace solid phase microextraction (HS SPME) gas chromatography mass spectrometric analysis of the volatile constituents of Cannabis sativa L. from Kashmir. J Pharm Res 2011;4(8):2651-3.</w:t>
      </w:r>
    </w:p>
    <w:p w14:paraId="2A28D07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5. </w:t>
      </w:r>
      <w:r w:rsidRPr="00310601">
        <w:rPr>
          <w:rFonts w:cs="Times New Roman"/>
          <w:noProof/>
        </w:rPr>
        <w:tab/>
        <w:t>Graedel TE. Terpenoids in the atmosphere. Reviews of Geophysics 1979;17(5):937-47.</w:t>
      </w:r>
    </w:p>
    <w:p w14:paraId="1864681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6. </w:t>
      </w:r>
      <w:r w:rsidRPr="00310601">
        <w:rPr>
          <w:rFonts w:cs="Times New Roman"/>
          <w:noProof/>
        </w:rPr>
        <w:tab/>
        <w:t>Goggin C. Characterizing the Odor of Marijuana using Direct Analysis in Real Time Mass Spectrometry. UNIVERSITY OF CALIFORNIA, DAVIS; 2013.</w:t>
      </w:r>
    </w:p>
    <w:p w14:paraId="74AD6A6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7. </w:t>
      </w:r>
      <w:r w:rsidRPr="00310601">
        <w:rPr>
          <w:rFonts w:cs="Times New Roman"/>
          <w:noProof/>
        </w:rPr>
        <w:tab/>
        <w:t>Showbotham L. Brief of Amici Curiae, Fourth Amendment Scholars in Support of Respondent, Florida v. Jardines. Loy L Rev 2012;58:1101.</w:t>
      </w:r>
    </w:p>
    <w:p w14:paraId="57E9D2E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8. </w:t>
      </w:r>
      <w:r w:rsidRPr="00310601">
        <w:rPr>
          <w:rFonts w:cs="Times New Roman"/>
          <w:noProof/>
        </w:rPr>
        <w:tab/>
        <w:t>Dudareva N, Murfitt LM, Mann CJ, Gorenstein N, Kolosova N, Kish CM, Bonham C, Wood K. Developmental regulation of methyl benzoate biosynthesis and emission in snapdragon flowers. The Plant Cell 2000;12(6):949-61.</w:t>
      </w:r>
    </w:p>
    <w:p w14:paraId="6A7A208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49. </w:t>
      </w:r>
      <w:r w:rsidRPr="00310601">
        <w:rPr>
          <w:rFonts w:cs="Times New Roman"/>
          <w:noProof/>
        </w:rPr>
        <w:tab/>
        <w:t>Cerreta MM, Furton KG. An assessment of detection canine alerts using flowers that release methyl benzoate, the cocaine odorant, and an evaluation of their behavior in terms of the VOCs produced. Forensic science international 2015;251:107-14.</w:t>
      </w:r>
    </w:p>
    <w:p w14:paraId="28F53AE7"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0. </w:t>
      </w:r>
      <w:r w:rsidRPr="00310601">
        <w:rPr>
          <w:rFonts w:cs="Times New Roman"/>
          <w:noProof/>
        </w:rPr>
        <w:tab/>
        <w:t>Chiarotti M, Fucci N. Analysis of volatile compounds in heroin samples. Forensic science international 1988;37(1):47-53.</w:t>
      </w:r>
    </w:p>
    <w:p w14:paraId="1960DA1D"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51. </w:t>
      </w:r>
      <w:r w:rsidRPr="00310601">
        <w:rPr>
          <w:rFonts w:cs="Times New Roman"/>
          <w:noProof/>
        </w:rPr>
        <w:tab/>
        <w:t>Ciccarone D. Heroin in brown, black and white: Structural factors and medical consequences in the US heroin market. International Journal of Drug Policy 2009;20(3):277-82.</w:t>
      </w:r>
    </w:p>
    <w:p w14:paraId="0FA72F3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2. </w:t>
      </w:r>
      <w:r w:rsidRPr="00310601">
        <w:rPr>
          <w:rFonts w:cs="Times New Roman"/>
          <w:noProof/>
        </w:rPr>
        <w:tab/>
        <w:t>Flanary DH. Search, Seizure, and Dogs "Attacking K-9 Evidence". 2012.</w:t>
      </w:r>
    </w:p>
    <w:p w14:paraId="0141650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3. </w:t>
      </w:r>
      <w:r w:rsidRPr="00310601">
        <w:rPr>
          <w:rFonts w:cs="Times New Roman"/>
          <w:noProof/>
        </w:rPr>
        <w:tab/>
        <w:t>Jezierski T, Ensminger J, Papet LE. Narcotic and Explosive Odors: Volatile Organic Compounds as Training Aids for Olfactory Detection. Canine Olfaction Science and Law: Advances in Forensic Science, Medicine, Conservation, and Environmental Remediation. CRC Press; 2016.</w:t>
      </w:r>
    </w:p>
    <w:p w14:paraId="4C1F958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4. </w:t>
      </w:r>
      <w:r w:rsidRPr="00310601">
        <w:rPr>
          <w:rFonts w:cs="Times New Roman"/>
          <w:noProof/>
        </w:rPr>
        <w:tab/>
        <w:t>Macias MS. The development of an optimized system of narcotic and explosive contraband mimics for calibration and training of biological detectors 2009.</w:t>
      </w:r>
    </w:p>
    <w:p w14:paraId="3A38826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5. </w:t>
      </w:r>
      <w:r w:rsidRPr="00310601">
        <w:rPr>
          <w:rFonts w:cs="Times New Roman"/>
          <w:noProof/>
        </w:rPr>
        <w:tab/>
        <w:t xml:space="preserve">United Nations Publications. World Drug Report 2007.  2007. </w:t>
      </w:r>
    </w:p>
    <w:p w14:paraId="4C9526EB"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6. </w:t>
      </w:r>
      <w:r w:rsidRPr="00310601">
        <w:rPr>
          <w:rFonts w:cs="Times New Roman"/>
          <w:noProof/>
        </w:rPr>
        <w:tab/>
        <w:t>Harper RJ, Almirall JR, Furton KG. Identification of dominant odor chemicals emanating from explosives for use in developing optimal training aid combinations and mimics for canine detection. Talanta 2005;67(2):313-27.</w:t>
      </w:r>
    </w:p>
    <w:p w14:paraId="43D69D2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7. </w:t>
      </w:r>
      <w:r w:rsidRPr="00310601">
        <w:rPr>
          <w:rFonts w:cs="Times New Roman"/>
          <w:noProof/>
        </w:rPr>
        <w:tab/>
        <w:t>Furton KG, Harper RJ, Perr JM, Almirall JR. Optimization of biological and instrumental detection of explosives and ignitable liquid residues including canines, SPME/ITMS and GC/MSn.: International Society for Optics and Photonics; 2003 p. 183-92.</w:t>
      </w:r>
    </w:p>
    <w:p w14:paraId="5479CAE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8. </w:t>
      </w:r>
      <w:r w:rsidRPr="00310601">
        <w:rPr>
          <w:rFonts w:cs="Times New Roman"/>
          <w:noProof/>
        </w:rPr>
        <w:tab/>
        <w:t>Shah VP, Midha KK, Findlay JW, Hill HM, Hulse JD, McGilveray IJ, McKay G, Miller KJ, Patnaik RN, Powell ML. Bioanalytical method validation</w:t>
      </w:r>
      <w:r w:rsidRPr="00310601">
        <w:rPr>
          <w:rFonts w:ascii="Symbol" w:hAnsi="Symbol" w:cs="Times New Roman"/>
          <w:noProof/>
        </w:rPr>
        <w:t xml:space="preserve"> - </w:t>
      </w:r>
      <w:r w:rsidRPr="00310601">
        <w:rPr>
          <w:rFonts w:cs="Times New Roman"/>
          <w:noProof/>
        </w:rPr>
        <w:t>a revisit with a decade of progress. Pharmaceutical research 2000;17(12):1551-7.</w:t>
      </w:r>
    </w:p>
    <w:p w14:paraId="6A3298AE" w14:textId="7B5C2FE0"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59. </w:t>
      </w:r>
      <w:r w:rsidRPr="00310601">
        <w:rPr>
          <w:rFonts w:cs="Times New Roman"/>
          <w:noProof/>
        </w:rPr>
        <w:tab/>
        <w:t xml:space="preserve">Sigma Aldrich Co. Safety Data Sheet.  </w:t>
      </w:r>
    </w:p>
    <w:p w14:paraId="0D1E329A"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0. </w:t>
      </w:r>
      <w:r w:rsidRPr="00310601">
        <w:rPr>
          <w:rFonts w:cs="Times New Roman"/>
          <w:noProof/>
        </w:rPr>
        <w:tab/>
        <w:t>Lueck E. Acetic acid. Antimicrobial food additives, characteristics, uses, effects. Springer; 1980. p. 167-74.</w:t>
      </w:r>
    </w:p>
    <w:p w14:paraId="2CD54771" w14:textId="7F744C7D"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1. </w:t>
      </w:r>
      <w:r w:rsidRPr="00310601">
        <w:rPr>
          <w:rFonts w:cs="Times New Roman"/>
          <w:noProof/>
        </w:rPr>
        <w:tab/>
        <w:t xml:space="preserve">Scientific America. Why do flowers have scent? , </w:t>
      </w:r>
      <w:hyperlink r:id="rId115" w:history="1">
        <w:r w:rsidRPr="00310601">
          <w:rPr>
            <w:rStyle w:val="Hyperlink"/>
            <w:rFonts w:cs="Times New Roman"/>
            <w:noProof/>
          </w:rPr>
          <w:t>www.scientificamerican.com/article/why-do-flowers-have-scent</w:t>
        </w:r>
      </w:hyperlink>
      <w:r w:rsidRPr="00310601">
        <w:rPr>
          <w:rFonts w:cs="Times New Roman"/>
          <w:noProof/>
        </w:rPr>
        <w:t xml:space="preserve"> (accessed on</w:t>
      </w:r>
      <w:r w:rsidR="00C67E60">
        <w:rPr>
          <w:rFonts w:cs="Times New Roman"/>
          <w:noProof/>
        </w:rPr>
        <w:t xml:space="preserve"> July 18, 2016)</w:t>
      </w:r>
      <w:r w:rsidRPr="00310601">
        <w:rPr>
          <w:rFonts w:cs="Times New Roman"/>
          <w:noProof/>
        </w:rPr>
        <w:t xml:space="preserve"> </w:t>
      </w:r>
    </w:p>
    <w:p w14:paraId="0A5CEC53"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62. </w:t>
      </w:r>
      <w:r w:rsidRPr="00310601">
        <w:rPr>
          <w:rFonts w:cs="Times New Roman"/>
          <w:noProof/>
        </w:rPr>
        <w:tab/>
        <w:t>Moore DS. Instrumentation for trace detection of high explosives. Review of Scientific Instruments 2004;75(8):2499-512.</w:t>
      </w:r>
    </w:p>
    <w:p w14:paraId="7E6AF1E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3. </w:t>
      </w:r>
      <w:r w:rsidRPr="00310601">
        <w:rPr>
          <w:rFonts w:cs="Times New Roman"/>
          <w:noProof/>
        </w:rPr>
        <w:tab/>
        <w:t>Fjellanger R, Andersen EK, McLean I. A training program for filter-search mine detection dogs. International Journal of Comparative Psychology 2002;15(4).</w:t>
      </w:r>
    </w:p>
    <w:p w14:paraId="4E090021"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4. </w:t>
      </w:r>
      <w:r w:rsidRPr="00310601">
        <w:rPr>
          <w:rFonts w:cs="Times New Roman"/>
          <w:noProof/>
        </w:rPr>
        <w:tab/>
        <w:t>Lotspeich E, Kitts K, Goodpaster J. Headspace concentrations of explosive vapors in containers designed for canine testing and training: theory, experiment, and canine trials. Forensic science international 2012;220(1):130-4.</w:t>
      </w:r>
    </w:p>
    <w:p w14:paraId="0D6ECB34"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5. </w:t>
      </w:r>
      <w:r w:rsidRPr="00310601">
        <w:rPr>
          <w:rFonts w:cs="Times New Roman"/>
          <w:noProof/>
        </w:rPr>
        <w:tab/>
        <w:t>Hikal WM, Weeks BL. Determination of sublimation rate of 2, 4, 6-trinitrotoluene (TNT) nano thin films using UV-absorbance spectroscopy. Journal of thermal analysis and calorimetry 2011;110(2):955-60.</w:t>
      </w:r>
    </w:p>
    <w:p w14:paraId="7692AAE8"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6. </w:t>
      </w:r>
      <w:r w:rsidRPr="00310601">
        <w:rPr>
          <w:rFonts w:cs="Times New Roman"/>
          <w:noProof/>
        </w:rPr>
        <w:tab/>
        <w:t>Stefanuto PH, Perrault KA, Stadler S, Pesesse R, LeBlanc HN, Forbes SL, Focant JF. GC GC</w:t>
      </w:r>
      <w:r w:rsidRPr="00310601">
        <w:rPr>
          <w:rFonts w:ascii="Symbol" w:hAnsi="Symbol" w:cs="Times New Roman"/>
          <w:noProof/>
        </w:rPr>
        <w:t>-</w:t>
      </w:r>
      <w:r w:rsidRPr="00310601">
        <w:rPr>
          <w:rFonts w:cs="Times New Roman"/>
          <w:noProof/>
        </w:rPr>
        <w:t>TOFMS and supervised multivariate approaches to study human cadaveric decomposition olfactive signatures. Analytical and bioanalytical chemistry 2015;407(16):4767-78.</w:t>
      </w:r>
    </w:p>
    <w:p w14:paraId="78D4A917"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7. </w:t>
      </w:r>
      <w:r w:rsidRPr="00310601">
        <w:rPr>
          <w:rFonts w:cs="Times New Roman"/>
          <w:noProof/>
        </w:rPr>
        <w:tab/>
        <w:t>Stadler S, Stefanuto PH, Byer JD, Brokl M, Forbes S, Focant JF. Analysis of synthetic canine training aids by comprehensive two-dimensional gas chromatography</w:t>
      </w:r>
      <w:r w:rsidRPr="00310601">
        <w:rPr>
          <w:rFonts w:ascii="Symbol" w:hAnsi="Symbol" w:cs="Times New Roman"/>
          <w:noProof/>
        </w:rPr>
        <w:t>-</w:t>
      </w:r>
      <w:r w:rsidRPr="00310601">
        <w:rPr>
          <w:rFonts w:cs="Times New Roman"/>
          <w:noProof/>
        </w:rPr>
        <w:t>time of flight mass spectrometry. Journal of Chromatography A 2012;1255:202-6.</w:t>
      </w:r>
    </w:p>
    <w:p w14:paraId="35D5DEEF"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8. </w:t>
      </w:r>
      <w:r w:rsidRPr="00310601">
        <w:rPr>
          <w:rFonts w:cs="Times New Roman"/>
          <w:noProof/>
        </w:rPr>
        <w:tab/>
        <w:t>Tipple CA, Caldwell PT, Kile BM, Beussman DJ, Rushing B, Mitchell NJ, Whitchurch CJ, Grime M, Stockham R, Eckenrode BA. Comprehensive characterization of commercially available canine training aids. Forensic science international 2014;242:242-54.</w:t>
      </w:r>
    </w:p>
    <w:p w14:paraId="7256179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69. </w:t>
      </w:r>
      <w:r w:rsidRPr="00310601">
        <w:rPr>
          <w:rFonts w:cs="Times New Roman"/>
          <w:noProof/>
        </w:rPr>
        <w:tab/>
        <w:t>Dionne BC, Rounbehler DP, Achter EK, Hobbs JR, Fine DH. Vapor pressure of explosives. Journal of Energetic Materials 1986;4(1-4):447-72.</w:t>
      </w:r>
    </w:p>
    <w:p w14:paraId="16891786"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70. </w:t>
      </w:r>
      <w:r w:rsidRPr="00310601">
        <w:rPr>
          <w:rFonts w:cs="Times New Roman"/>
          <w:noProof/>
        </w:rPr>
        <w:tab/>
        <w:t>Curran AM. The analytical determination of the uniqueness and persistence of the volatile components of human scent using optimized collection methods Florida International University; 2005.</w:t>
      </w:r>
    </w:p>
    <w:p w14:paraId="32E13D40"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lastRenderedPageBreak/>
        <w:tab/>
        <w:t xml:space="preserve">171. </w:t>
      </w:r>
      <w:r w:rsidRPr="00310601">
        <w:rPr>
          <w:rFonts w:cs="Times New Roman"/>
          <w:noProof/>
        </w:rPr>
        <w:tab/>
        <w:t>DeGreeff LE, Curran AM, Furton KG. Evaluation of selected sorbent materials for the collection of volatile organic compounds related to human scent using non-contact sampling mode. Forensic science international 2011;209(1):133-42.</w:t>
      </w:r>
    </w:p>
    <w:p w14:paraId="32C52CB9" w14:textId="77777777"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72. </w:t>
      </w:r>
      <w:r w:rsidRPr="00310601">
        <w:rPr>
          <w:rFonts w:cs="Times New Roman"/>
          <w:noProof/>
        </w:rPr>
        <w:tab/>
        <w:t>DeGreeff LE, Furton KG. Collection and identification of human remains volatiles by non-contact, dynamic airflow sampling and SPME-GC/MS using various sorbent materials. Analytical and bioanalytical chemistry 2011;401(4):1295-307.</w:t>
      </w:r>
    </w:p>
    <w:p w14:paraId="01827839" w14:textId="6389D591" w:rsidR="00310601" w:rsidRPr="00310601" w:rsidRDefault="0080770A" w:rsidP="00310601">
      <w:pPr>
        <w:tabs>
          <w:tab w:val="right" w:pos="540"/>
          <w:tab w:val="left" w:pos="720"/>
        </w:tabs>
        <w:spacing w:after="480" w:line="240" w:lineRule="auto"/>
        <w:ind w:left="720" w:hanging="720"/>
        <w:jc w:val="left"/>
        <w:rPr>
          <w:rFonts w:cs="Times New Roman"/>
          <w:noProof/>
        </w:rPr>
      </w:pPr>
      <w:r>
        <w:rPr>
          <w:rFonts w:cs="Times New Roman"/>
          <w:noProof/>
        </w:rPr>
        <w:tab/>
        <w:t xml:space="preserve">173. </w:t>
      </w:r>
      <w:r>
        <w:rPr>
          <w:rFonts w:cs="Times New Roman"/>
          <w:noProof/>
        </w:rPr>
        <w:tab/>
        <w:t xml:space="preserve">Pubchem. Carbamate. </w:t>
      </w:r>
      <w:r w:rsidR="00310601" w:rsidRPr="00310601">
        <w:rPr>
          <w:rFonts w:cs="Times New Roman"/>
          <w:noProof/>
        </w:rPr>
        <w:t xml:space="preserve">Pubchem.ncbi.nlm.nih.gov (accessed on </w:t>
      </w:r>
      <w:r>
        <w:rPr>
          <w:rFonts w:cs="Times New Roman"/>
          <w:noProof/>
        </w:rPr>
        <w:t>September 24, 2016)</w:t>
      </w:r>
    </w:p>
    <w:p w14:paraId="244C6C23" w14:textId="6A481F36" w:rsidR="00310601" w:rsidRPr="00310601" w:rsidRDefault="00310601" w:rsidP="00310601">
      <w:pPr>
        <w:tabs>
          <w:tab w:val="right" w:pos="540"/>
          <w:tab w:val="left" w:pos="720"/>
        </w:tabs>
        <w:spacing w:after="480" w:line="240" w:lineRule="auto"/>
        <w:ind w:left="720" w:hanging="720"/>
        <w:jc w:val="left"/>
        <w:rPr>
          <w:rFonts w:cs="Times New Roman"/>
          <w:noProof/>
        </w:rPr>
      </w:pPr>
      <w:r w:rsidRPr="00310601">
        <w:rPr>
          <w:rFonts w:cs="Times New Roman"/>
          <w:noProof/>
        </w:rPr>
        <w:tab/>
        <w:t xml:space="preserve">174. </w:t>
      </w:r>
      <w:r w:rsidRPr="00310601">
        <w:rPr>
          <w:rFonts w:cs="Times New Roman"/>
          <w:noProof/>
        </w:rPr>
        <w:tab/>
        <w:t>Pubchem. Triacetone Triperox</w:t>
      </w:r>
      <w:r w:rsidR="0080770A">
        <w:rPr>
          <w:rFonts w:cs="Times New Roman"/>
          <w:noProof/>
        </w:rPr>
        <w:t xml:space="preserve">ide. </w:t>
      </w:r>
      <w:r w:rsidRPr="00310601">
        <w:rPr>
          <w:rFonts w:cs="Times New Roman"/>
          <w:noProof/>
        </w:rPr>
        <w:t xml:space="preserve">Pubchem.ncbi.nlm.nih.gov (accessed on </w:t>
      </w:r>
      <w:r w:rsidR="0080770A">
        <w:rPr>
          <w:rFonts w:cs="Times New Roman"/>
          <w:noProof/>
        </w:rPr>
        <w:t>September 24, 2016)</w:t>
      </w:r>
    </w:p>
    <w:p w14:paraId="594CB263" w14:textId="77777777" w:rsidR="00310601" w:rsidRPr="00310601" w:rsidRDefault="00310601" w:rsidP="00310601">
      <w:pPr>
        <w:tabs>
          <w:tab w:val="right" w:pos="540"/>
          <w:tab w:val="left" w:pos="720"/>
        </w:tabs>
        <w:spacing w:line="240" w:lineRule="auto"/>
        <w:ind w:left="720" w:hanging="720"/>
        <w:jc w:val="left"/>
        <w:rPr>
          <w:rFonts w:cs="Times New Roman"/>
          <w:noProof/>
        </w:rPr>
      </w:pPr>
      <w:r w:rsidRPr="00310601">
        <w:rPr>
          <w:rFonts w:cs="Times New Roman"/>
          <w:noProof/>
        </w:rPr>
        <w:tab/>
        <w:t xml:space="preserve">175. </w:t>
      </w:r>
      <w:r w:rsidRPr="00310601">
        <w:rPr>
          <w:rFonts w:cs="Times New Roman"/>
          <w:noProof/>
        </w:rPr>
        <w:tab/>
        <w:t>Sanchez CL. Evaluation of the Scent Collection System for Its Effectiveness in Volatile Organic Compound Collection and Use in Canine Training 2015.</w:t>
      </w:r>
    </w:p>
    <w:p w14:paraId="3972C866" w14:textId="1B1D9793" w:rsidR="00310601" w:rsidRDefault="00310601" w:rsidP="00310601">
      <w:pPr>
        <w:tabs>
          <w:tab w:val="right" w:pos="540"/>
          <w:tab w:val="left" w:pos="720"/>
        </w:tabs>
        <w:spacing w:line="240" w:lineRule="auto"/>
        <w:ind w:left="720" w:hanging="720"/>
        <w:jc w:val="left"/>
        <w:rPr>
          <w:rFonts w:cs="Times New Roman"/>
          <w:noProof/>
        </w:rPr>
      </w:pPr>
    </w:p>
    <w:p w14:paraId="5D4301F4" w14:textId="0B6193E1" w:rsidR="009C6342" w:rsidRDefault="00310D5C" w:rsidP="00E31035">
      <w:r>
        <w:fldChar w:fldCharType="end"/>
      </w:r>
    </w:p>
    <w:p w14:paraId="46A21803" w14:textId="77777777" w:rsidR="003A5CA9" w:rsidRDefault="003A5CA9" w:rsidP="00D41DF3">
      <w:pPr>
        <w:ind w:firstLine="0"/>
      </w:pPr>
    </w:p>
    <w:p w14:paraId="3021DB0D" w14:textId="77777777" w:rsidR="009D33CB" w:rsidRDefault="009D33CB" w:rsidP="00A831C6">
      <w:pPr>
        <w:ind w:firstLine="0"/>
        <w:sectPr w:rsidR="009D33CB" w:rsidSect="000D565B">
          <w:pgSz w:w="12240" w:h="15840"/>
          <w:pgMar w:top="1440" w:right="1440" w:bottom="1800" w:left="2160" w:header="720" w:footer="720" w:gutter="0"/>
          <w:cols w:space="720"/>
          <w:docGrid w:linePitch="360"/>
        </w:sectPr>
      </w:pPr>
    </w:p>
    <w:p w14:paraId="6A33CD84" w14:textId="7DAB1679" w:rsidR="002F48F5" w:rsidRPr="002F48F5" w:rsidRDefault="009C6342" w:rsidP="00A27B3B">
      <w:pPr>
        <w:pStyle w:val="Heading1"/>
        <w:numPr>
          <w:ilvl w:val="0"/>
          <w:numId w:val="0"/>
        </w:numPr>
        <w:spacing w:before="0"/>
        <w:jc w:val="center"/>
        <w:rPr>
          <w:b w:val="0"/>
        </w:rPr>
      </w:pPr>
      <w:bookmarkStart w:id="285" w:name="_Toc467151427"/>
      <w:r w:rsidRPr="002F48F5">
        <w:rPr>
          <w:b w:val="0"/>
        </w:rPr>
        <w:lastRenderedPageBreak/>
        <w:t>APPENDICES</w:t>
      </w:r>
      <w:bookmarkEnd w:id="285"/>
    </w:p>
    <w:p w14:paraId="35D30A03" w14:textId="77777777" w:rsidR="002F48F5" w:rsidRDefault="002F48F5" w:rsidP="002F48F5"/>
    <w:p w14:paraId="3BD62615" w14:textId="26335E53" w:rsidR="002F48F5" w:rsidRDefault="002F48F5" w:rsidP="002F48F5">
      <w:pPr>
        <w:pStyle w:val="Caption"/>
        <w:keepNext/>
      </w:pPr>
      <w:bookmarkStart w:id="286" w:name="_Toc467151327"/>
      <w:r>
        <w:t xml:space="preserve">Table </w:t>
      </w:r>
      <w:fldSimple w:instr=" SEQ Table \* ARABIC ">
        <w:r w:rsidR="0053144D">
          <w:rPr>
            <w:noProof/>
          </w:rPr>
          <w:t>29</w:t>
        </w:r>
      </w:fldSimple>
      <w:r>
        <w:rPr>
          <w:noProof/>
        </w:rPr>
        <w:t>. Chemical Product Physical and Chemical Properties</w:t>
      </w:r>
      <w:bookmarkEnd w:id="286"/>
    </w:p>
    <w:tbl>
      <w:tblPr>
        <w:tblStyle w:val="TableGrid"/>
        <w:tblW w:w="0" w:type="auto"/>
        <w:jc w:val="center"/>
        <w:tblLook w:val="04A0" w:firstRow="1" w:lastRow="0" w:firstColumn="1" w:lastColumn="0" w:noHBand="0" w:noVBand="1"/>
      </w:tblPr>
      <w:tblGrid>
        <w:gridCol w:w="2263"/>
        <w:gridCol w:w="1993"/>
        <w:gridCol w:w="2062"/>
        <w:gridCol w:w="2101"/>
        <w:gridCol w:w="2101"/>
        <w:gridCol w:w="1872"/>
        <w:gridCol w:w="208"/>
      </w:tblGrid>
      <w:tr w:rsidR="002F48F5" w:rsidRPr="002F48F5" w14:paraId="26446689" w14:textId="77777777" w:rsidTr="00015729">
        <w:trPr>
          <w:gridAfter w:val="1"/>
          <w:wAfter w:w="208" w:type="dxa"/>
          <w:trHeight w:val="432"/>
          <w:jc w:val="center"/>
        </w:trPr>
        <w:tc>
          <w:tcPr>
            <w:tcW w:w="2263" w:type="dxa"/>
            <w:tcBorders>
              <w:top w:val="single" w:sz="4" w:space="0" w:color="auto"/>
              <w:left w:val="nil"/>
              <w:bottom w:val="single" w:sz="4" w:space="0" w:color="auto"/>
              <w:right w:val="nil"/>
            </w:tcBorders>
            <w:vAlign w:val="center"/>
          </w:tcPr>
          <w:p w14:paraId="77A3BF62"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Compound</w:t>
            </w:r>
          </w:p>
        </w:tc>
        <w:tc>
          <w:tcPr>
            <w:tcW w:w="1993" w:type="dxa"/>
            <w:tcBorders>
              <w:top w:val="single" w:sz="4" w:space="0" w:color="auto"/>
              <w:left w:val="nil"/>
              <w:bottom w:val="single" w:sz="4" w:space="0" w:color="auto"/>
              <w:right w:val="nil"/>
            </w:tcBorders>
            <w:vAlign w:val="center"/>
          </w:tcPr>
          <w:p w14:paraId="5FF1FE6C"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CAS Number</w:t>
            </w:r>
          </w:p>
        </w:tc>
        <w:tc>
          <w:tcPr>
            <w:tcW w:w="2062" w:type="dxa"/>
            <w:tcBorders>
              <w:top w:val="single" w:sz="4" w:space="0" w:color="auto"/>
              <w:left w:val="nil"/>
              <w:bottom w:val="single" w:sz="4" w:space="0" w:color="auto"/>
              <w:right w:val="nil"/>
            </w:tcBorders>
            <w:vAlign w:val="center"/>
          </w:tcPr>
          <w:p w14:paraId="61BA5DC2"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Molecular Formula</w:t>
            </w:r>
          </w:p>
        </w:tc>
        <w:tc>
          <w:tcPr>
            <w:tcW w:w="2101" w:type="dxa"/>
            <w:tcBorders>
              <w:top w:val="single" w:sz="4" w:space="0" w:color="auto"/>
              <w:left w:val="nil"/>
              <w:bottom w:val="single" w:sz="4" w:space="0" w:color="auto"/>
              <w:right w:val="nil"/>
            </w:tcBorders>
            <w:vAlign w:val="center"/>
          </w:tcPr>
          <w:p w14:paraId="45ABC43A" w14:textId="6D316A82"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Formula Weight</w:t>
            </w:r>
            <w:r w:rsidR="00B92E28">
              <w:rPr>
                <w:rFonts w:eastAsiaTheme="majorEastAsia" w:cstheme="majorBidi"/>
                <w:bCs/>
                <w:szCs w:val="28"/>
              </w:rPr>
              <w:t xml:space="preserve"> (g/mol)</w:t>
            </w:r>
          </w:p>
        </w:tc>
        <w:tc>
          <w:tcPr>
            <w:tcW w:w="2101" w:type="dxa"/>
            <w:tcBorders>
              <w:top w:val="single" w:sz="4" w:space="0" w:color="auto"/>
              <w:left w:val="nil"/>
              <w:bottom w:val="single" w:sz="4" w:space="0" w:color="auto"/>
              <w:right w:val="nil"/>
            </w:tcBorders>
            <w:vAlign w:val="center"/>
          </w:tcPr>
          <w:p w14:paraId="6993BC5C" w14:textId="053CD580"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Vapor Pressure</w:t>
            </w:r>
            <w:r w:rsidR="008802FB">
              <w:rPr>
                <w:rFonts w:eastAsiaTheme="majorEastAsia" w:cstheme="majorBidi"/>
                <w:bCs/>
                <w:szCs w:val="28"/>
              </w:rPr>
              <w:t xml:space="preserve"> 25</w:t>
            </w:r>
            <w:r w:rsidR="008802FB">
              <w:rPr>
                <w:rFonts w:eastAsiaTheme="majorEastAsia" w:cs="Times New Roman"/>
                <w:bCs/>
                <w:szCs w:val="28"/>
              </w:rPr>
              <w:t>°</w:t>
            </w:r>
            <w:r w:rsidR="008802FB">
              <w:rPr>
                <w:rFonts w:eastAsiaTheme="majorEastAsia" w:cstheme="majorBidi"/>
                <w:bCs/>
                <w:szCs w:val="28"/>
              </w:rPr>
              <w:t>C (mmHg)</w:t>
            </w:r>
          </w:p>
        </w:tc>
        <w:tc>
          <w:tcPr>
            <w:tcW w:w="1872" w:type="dxa"/>
            <w:tcBorders>
              <w:top w:val="single" w:sz="4" w:space="0" w:color="auto"/>
              <w:left w:val="nil"/>
              <w:bottom w:val="single" w:sz="4" w:space="0" w:color="auto"/>
              <w:right w:val="nil"/>
            </w:tcBorders>
            <w:vAlign w:val="center"/>
          </w:tcPr>
          <w:p w14:paraId="63AE06B6" w14:textId="1BCFF33E" w:rsidR="002F48F5" w:rsidRPr="002F48F5" w:rsidRDefault="00B92E28" w:rsidP="00B92E28">
            <w:pPr>
              <w:keepNext/>
              <w:keepLines/>
              <w:ind w:firstLine="0"/>
              <w:jc w:val="left"/>
              <w:rPr>
                <w:rFonts w:eastAsiaTheme="majorEastAsia" w:cstheme="majorBidi"/>
                <w:bCs/>
                <w:szCs w:val="28"/>
              </w:rPr>
            </w:pPr>
            <w:r>
              <w:rPr>
                <w:rFonts w:eastAsiaTheme="majorEastAsia" w:cstheme="majorBidi"/>
                <w:bCs/>
                <w:szCs w:val="28"/>
              </w:rPr>
              <w:t xml:space="preserve">% </w:t>
            </w:r>
            <w:r w:rsidR="002F48F5" w:rsidRPr="002F48F5">
              <w:rPr>
                <w:rFonts w:eastAsiaTheme="majorEastAsia" w:cstheme="majorBidi"/>
                <w:bCs/>
                <w:szCs w:val="28"/>
              </w:rPr>
              <w:t>Purity</w:t>
            </w:r>
          </w:p>
        </w:tc>
      </w:tr>
      <w:tr w:rsidR="002F48F5" w:rsidRPr="002F48F5" w14:paraId="752EBC47" w14:textId="77777777" w:rsidTr="00015729">
        <w:trPr>
          <w:gridAfter w:val="1"/>
          <w:wAfter w:w="208" w:type="dxa"/>
          <w:trHeight w:val="432"/>
          <w:jc w:val="center"/>
        </w:trPr>
        <w:tc>
          <w:tcPr>
            <w:tcW w:w="2263" w:type="dxa"/>
            <w:tcBorders>
              <w:top w:val="single" w:sz="4" w:space="0" w:color="auto"/>
              <w:left w:val="nil"/>
              <w:bottom w:val="nil"/>
              <w:right w:val="nil"/>
            </w:tcBorders>
            <w:vAlign w:val="center"/>
          </w:tcPr>
          <w:p w14:paraId="291E5742"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imes New Roman"/>
                <w:bCs/>
                <w:szCs w:val="28"/>
              </w:rPr>
              <w:t>α</w:t>
            </w:r>
            <w:r w:rsidRPr="002F48F5">
              <w:rPr>
                <w:rFonts w:eastAsiaTheme="majorEastAsia" w:cstheme="majorBidi"/>
                <w:bCs/>
                <w:szCs w:val="28"/>
              </w:rPr>
              <w:t>-pinene</w:t>
            </w:r>
          </w:p>
        </w:tc>
        <w:tc>
          <w:tcPr>
            <w:tcW w:w="1993" w:type="dxa"/>
            <w:tcBorders>
              <w:top w:val="single" w:sz="4" w:space="0" w:color="auto"/>
              <w:left w:val="nil"/>
              <w:bottom w:val="nil"/>
              <w:right w:val="nil"/>
            </w:tcBorders>
            <w:vAlign w:val="center"/>
          </w:tcPr>
          <w:p w14:paraId="0C064F61" w14:textId="3B64C69A"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80-56-8</w:t>
            </w:r>
          </w:p>
        </w:tc>
        <w:tc>
          <w:tcPr>
            <w:tcW w:w="2062" w:type="dxa"/>
            <w:tcBorders>
              <w:top w:val="single" w:sz="4" w:space="0" w:color="auto"/>
              <w:left w:val="nil"/>
              <w:bottom w:val="nil"/>
              <w:right w:val="nil"/>
            </w:tcBorders>
            <w:vAlign w:val="center"/>
          </w:tcPr>
          <w:p w14:paraId="691FEBE4" w14:textId="0B5E3487" w:rsidR="002F48F5" w:rsidRPr="00F3036A" w:rsidRDefault="00F3036A" w:rsidP="00B92E28">
            <w:pPr>
              <w:keepNext/>
              <w:keepLines/>
              <w:ind w:firstLine="0"/>
              <w:jc w:val="left"/>
              <w:rPr>
                <w:rFonts w:eastAsiaTheme="majorEastAsia" w:cstheme="majorBidi"/>
                <w:bCs/>
                <w:szCs w:val="28"/>
                <w:vertAlign w:val="subscript"/>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6</w:t>
            </w:r>
          </w:p>
        </w:tc>
        <w:tc>
          <w:tcPr>
            <w:tcW w:w="2101" w:type="dxa"/>
            <w:tcBorders>
              <w:top w:val="single" w:sz="4" w:space="0" w:color="auto"/>
              <w:left w:val="nil"/>
              <w:bottom w:val="nil"/>
              <w:right w:val="nil"/>
            </w:tcBorders>
            <w:vAlign w:val="center"/>
          </w:tcPr>
          <w:p w14:paraId="08A977C0" w14:textId="1CFB7C3F"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36.24</w:t>
            </w:r>
          </w:p>
        </w:tc>
        <w:tc>
          <w:tcPr>
            <w:tcW w:w="2101" w:type="dxa"/>
            <w:tcBorders>
              <w:top w:val="single" w:sz="4" w:space="0" w:color="auto"/>
              <w:left w:val="nil"/>
              <w:bottom w:val="nil"/>
              <w:right w:val="nil"/>
            </w:tcBorders>
            <w:vAlign w:val="center"/>
          </w:tcPr>
          <w:p w14:paraId="6863C622" w14:textId="09D7374A"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4.75</w:t>
            </w:r>
          </w:p>
        </w:tc>
        <w:tc>
          <w:tcPr>
            <w:tcW w:w="1872" w:type="dxa"/>
            <w:tcBorders>
              <w:top w:val="single" w:sz="4" w:space="0" w:color="auto"/>
              <w:left w:val="nil"/>
              <w:bottom w:val="nil"/>
              <w:right w:val="nil"/>
            </w:tcBorders>
            <w:vAlign w:val="center"/>
          </w:tcPr>
          <w:p w14:paraId="56B4E7D5"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8</w:t>
            </w:r>
          </w:p>
        </w:tc>
      </w:tr>
      <w:tr w:rsidR="002F48F5" w:rsidRPr="002F48F5" w14:paraId="7067ED86" w14:textId="77777777" w:rsidTr="00015729">
        <w:trPr>
          <w:gridAfter w:val="1"/>
          <w:wAfter w:w="208" w:type="dxa"/>
          <w:trHeight w:val="432"/>
          <w:jc w:val="center"/>
        </w:trPr>
        <w:tc>
          <w:tcPr>
            <w:tcW w:w="2263" w:type="dxa"/>
            <w:tcBorders>
              <w:top w:val="nil"/>
              <w:left w:val="nil"/>
              <w:bottom w:val="nil"/>
              <w:right w:val="nil"/>
            </w:tcBorders>
            <w:vAlign w:val="center"/>
          </w:tcPr>
          <w:p w14:paraId="1CF9F132" w14:textId="77777777" w:rsidR="002F48F5" w:rsidRPr="002F48F5" w:rsidRDefault="002F48F5" w:rsidP="00B92E28">
            <w:pPr>
              <w:keepNext/>
              <w:keepLines/>
              <w:ind w:firstLine="0"/>
              <w:jc w:val="left"/>
              <w:rPr>
                <w:rFonts w:eastAsiaTheme="majorEastAsia" w:cstheme="majorBidi"/>
                <w:bCs/>
                <w:szCs w:val="28"/>
              </w:rPr>
            </w:pPr>
            <w:r w:rsidRPr="002F48F5">
              <w:rPr>
                <w:rFonts w:ascii="Calibri" w:eastAsiaTheme="majorEastAsia" w:hAnsi="Calibri" w:cstheme="majorBidi"/>
                <w:bCs/>
                <w:szCs w:val="28"/>
              </w:rPr>
              <w:t>β</w:t>
            </w:r>
            <w:r w:rsidRPr="002F48F5">
              <w:rPr>
                <w:rFonts w:eastAsiaTheme="majorEastAsia" w:cstheme="majorBidi"/>
                <w:bCs/>
                <w:szCs w:val="28"/>
              </w:rPr>
              <w:t>-pinene</w:t>
            </w:r>
          </w:p>
        </w:tc>
        <w:tc>
          <w:tcPr>
            <w:tcW w:w="1993" w:type="dxa"/>
            <w:tcBorders>
              <w:top w:val="nil"/>
              <w:left w:val="nil"/>
              <w:bottom w:val="nil"/>
              <w:right w:val="nil"/>
            </w:tcBorders>
            <w:vAlign w:val="center"/>
          </w:tcPr>
          <w:p w14:paraId="3BA6D951" w14:textId="2423DBC9"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18172-67-3</w:t>
            </w:r>
          </w:p>
        </w:tc>
        <w:tc>
          <w:tcPr>
            <w:tcW w:w="2062" w:type="dxa"/>
            <w:tcBorders>
              <w:top w:val="nil"/>
              <w:left w:val="nil"/>
              <w:bottom w:val="nil"/>
              <w:right w:val="nil"/>
            </w:tcBorders>
            <w:vAlign w:val="center"/>
          </w:tcPr>
          <w:p w14:paraId="0AEBBD37" w14:textId="6E7CBDBE"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6</w:t>
            </w:r>
          </w:p>
        </w:tc>
        <w:tc>
          <w:tcPr>
            <w:tcW w:w="2101" w:type="dxa"/>
            <w:tcBorders>
              <w:top w:val="nil"/>
              <w:left w:val="nil"/>
              <w:bottom w:val="nil"/>
              <w:right w:val="nil"/>
            </w:tcBorders>
            <w:vAlign w:val="center"/>
          </w:tcPr>
          <w:p w14:paraId="10C690B8" w14:textId="330EE104"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36.24</w:t>
            </w:r>
          </w:p>
        </w:tc>
        <w:tc>
          <w:tcPr>
            <w:tcW w:w="2101" w:type="dxa"/>
            <w:tcBorders>
              <w:top w:val="nil"/>
              <w:left w:val="nil"/>
              <w:bottom w:val="nil"/>
              <w:right w:val="nil"/>
            </w:tcBorders>
            <w:vAlign w:val="center"/>
          </w:tcPr>
          <w:p w14:paraId="2CAA9CFD" w14:textId="2070D6AB"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2.39</w:t>
            </w:r>
          </w:p>
        </w:tc>
        <w:tc>
          <w:tcPr>
            <w:tcW w:w="1872" w:type="dxa"/>
            <w:tcBorders>
              <w:top w:val="nil"/>
              <w:left w:val="nil"/>
              <w:bottom w:val="nil"/>
              <w:right w:val="nil"/>
            </w:tcBorders>
            <w:vAlign w:val="center"/>
          </w:tcPr>
          <w:p w14:paraId="28556DF4"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9</w:t>
            </w:r>
          </w:p>
        </w:tc>
      </w:tr>
      <w:tr w:rsidR="002F48F5" w:rsidRPr="002F48F5" w14:paraId="7B80C3EE" w14:textId="77777777" w:rsidTr="00015729">
        <w:trPr>
          <w:gridAfter w:val="1"/>
          <w:wAfter w:w="208" w:type="dxa"/>
          <w:trHeight w:val="432"/>
          <w:jc w:val="center"/>
        </w:trPr>
        <w:tc>
          <w:tcPr>
            <w:tcW w:w="2263" w:type="dxa"/>
            <w:tcBorders>
              <w:top w:val="nil"/>
              <w:left w:val="nil"/>
              <w:bottom w:val="nil"/>
              <w:right w:val="nil"/>
            </w:tcBorders>
            <w:vAlign w:val="center"/>
          </w:tcPr>
          <w:p w14:paraId="5E101D3F"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3-carene</w:t>
            </w:r>
          </w:p>
        </w:tc>
        <w:tc>
          <w:tcPr>
            <w:tcW w:w="1993" w:type="dxa"/>
            <w:tcBorders>
              <w:top w:val="nil"/>
              <w:left w:val="nil"/>
              <w:bottom w:val="nil"/>
              <w:right w:val="nil"/>
            </w:tcBorders>
            <w:vAlign w:val="center"/>
          </w:tcPr>
          <w:p w14:paraId="2B3EE58F" w14:textId="0EB37FB2"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13466-78-9</w:t>
            </w:r>
          </w:p>
        </w:tc>
        <w:tc>
          <w:tcPr>
            <w:tcW w:w="2062" w:type="dxa"/>
            <w:tcBorders>
              <w:top w:val="nil"/>
              <w:left w:val="nil"/>
              <w:bottom w:val="nil"/>
              <w:right w:val="nil"/>
            </w:tcBorders>
            <w:vAlign w:val="center"/>
          </w:tcPr>
          <w:p w14:paraId="26F97977" w14:textId="428821C7"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6</w:t>
            </w:r>
          </w:p>
        </w:tc>
        <w:tc>
          <w:tcPr>
            <w:tcW w:w="2101" w:type="dxa"/>
            <w:tcBorders>
              <w:top w:val="nil"/>
              <w:left w:val="nil"/>
              <w:bottom w:val="nil"/>
              <w:right w:val="nil"/>
            </w:tcBorders>
            <w:vAlign w:val="center"/>
          </w:tcPr>
          <w:p w14:paraId="4BB58DE4" w14:textId="5CDB1DC9"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36.24</w:t>
            </w:r>
          </w:p>
        </w:tc>
        <w:tc>
          <w:tcPr>
            <w:tcW w:w="2101" w:type="dxa"/>
            <w:tcBorders>
              <w:top w:val="nil"/>
              <w:left w:val="nil"/>
              <w:bottom w:val="nil"/>
              <w:right w:val="nil"/>
            </w:tcBorders>
            <w:vAlign w:val="center"/>
          </w:tcPr>
          <w:p w14:paraId="0F113E7F" w14:textId="1D41FADB"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3.72</w:t>
            </w:r>
          </w:p>
        </w:tc>
        <w:tc>
          <w:tcPr>
            <w:tcW w:w="1872" w:type="dxa"/>
            <w:tcBorders>
              <w:top w:val="nil"/>
              <w:left w:val="nil"/>
              <w:bottom w:val="nil"/>
              <w:right w:val="nil"/>
            </w:tcBorders>
            <w:vAlign w:val="center"/>
          </w:tcPr>
          <w:p w14:paraId="2397395F"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0</w:t>
            </w:r>
          </w:p>
        </w:tc>
      </w:tr>
      <w:tr w:rsidR="002F48F5" w:rsidRPr="002F48F5" w14:paraId="00DE6F34" w14:textId="77777777" w:rsidTr="00015729">
        <w:trPr>
          <w:gridAfter w:val="1"/>
          <w:wAfter w:w="208" w:type="dxa"/>
          <w:trHeight w:val="432"/>
          <w:jc w:val="center"/>
        </w:trPr>
        <w:tc>
          <w:tcPr>
            <w:tcW w:w="2263" w:type="dxa"/>
            <w:tcBorders>
              <w:top w:val="nil"/>
              <w:left w:val="nil"/>
              <w:bottom w:val="nil"/>
              <w:right w:val="nil"/>
            </w:tcBorders>
            <w:vAlign w:val="center"/>
          </w:tcPr>
          <w:p w14:paraId="15E97A2C"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Limonene</w:t>
            </w:r>
          </w:p>
        </w:tc>
        <w:tc>
          <w:tcPr>
            <w:tcW w:w="1993" w:type="dxa"/>
            <w:tcBorders>
              <w:top w:val="nil"/>
              <w:left w:val="nil"/>
              <w:bottom w:val="nil"/>
              <w:right w:val="nil"/>
            </w:tcBorders>
            <w:vAlign w:val="center"/>
          </w:tcPr>
          <w:p w14:paraId="3900B570" w14:textId="173682B1"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5989-27-5</w:t>
            </w:r>
          </w:p>
        </w:tc>
        <w:tc>
          <w:tcPr>
            <w:tcW w:w="2062" w:type="dxa"/>
            <w:tcBorders>
              <w:top w:val="nil"/>
              <w:left w:val="nil"/>
              <w:bottom w:val="nil"/>
              <w:right w:val="nil"/>
            </w:tcBorders>
            <w:vAlign w:val="center"/>
          </w:tcPr>
          <w:p w14:paraId="6B3D6027" w14:textId="7B849D97"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6</w:t>
            </w:r>
          </w:p>
        </w:tc>
        <w:tc>
          <w:tcPr>
            <w:tcW w:w="2101" w:type="dxa"/>
            <w:tcBorders>
              <w:top w:val="nil"/>
              <w:left w:val="nil"/>
              <w:bottom w:val="nil"/>
              <w:right w:val="nil"/>
            </w:tcBorders>
            <w:vAlign w:val="center"/>
          </w:tcPr>
          <w:p w14:paraId="2C9EA989" w14:textId="5D127EDC"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36.24</w:t>
            </w:r>
          </w:p>
        </w:tc>
        <w:tc>
          <w:tcPr>
            <w:tcW w:w="2101" w:type="dxa"/>
            <w:tcBorders>
              <w:top w:val="nil"/>
              <w:left w:val="nil"/>
              <w:bottom w:val="nil"/>
              <w:right w:val="nil"/>
            </w:tcBorders>
            <w:vAlign w:val="center"/>
          </w:tcPr>
          <w:p w14:paraId="5DDABFDD" w14:textId="0741553D"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1.98</w:t>
            </w:r>
          </w:p>
        </w:tc>
        <w:tc>
          <w:tcPr>
            <w:tcW w:w="1872" w:type="dxa"/>
            <w:tcBorders>
              <w:top w:val="nil"/>
              <w:left w:val="nil"/>
              <w:bottom w:val="nil"/>
              <w:right w:val="nil"/>
            </w:tcBorders>
            <w:vAlign w:val="center"/>
          </w:tcPr>
          <w:p w14:paraId="2BFF6BFC"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7</w:t>
            </w:r>
          </w:p>
        </w:tc>
      </w:tr>
      <w:tr w:rsidR="002F48F5" w:rsidRPr="002F48F5" w14:paraId="09AE7242" w14:textId="77777777" w:rsidTr="00015729">
        <w:trPr>
          <w:gridAfter w:val="1"/>
          <w:wAfter w:w="208" w:type="dxa"/>
          <w:trHeight w:val="432"/>
          <w:jc w:val="center"/>
        </w:trPr>
        <w:tc>
          <w:tcPr>
            <w:tcW w:w="2263" w:type="dxa"/>
            <w:tcBorders>
              <w:top w:val="nil"/>
              <w:left w:val="nil"/>
              <w:bottom w:val="nil"/>
              <w:right w:val="nil"/>
            </w:tcBorders>
            <w:vAlign w:val="center"/>
          </w:tcPr>
          <w:p w14:paraId="705CCA65"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Linalool</w:t>
            </w:r>
          </w:p>
        </w:tc>
        <w:tc>
          <w:tcPr>
            <w:tcW w:w="1993" w:type="dxa"/>
            <w:tcBorders>
              <w:top w:val="nil"/>
              <w:left w:val="nil"/>
              <w:bottom w:val="nil"/>
              <w:right w:val="nil"/>
            </w:tcBorders>
            <w:vAlign w:val="center"/>
          </w:tcPr>
          <w:p w14:paraId="32CD80DA" w14:textId="21408E87"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78-70-6</w:t>
            </w:r>
          </w:p>
        </w:tc>
        <w:tc>
          <w:tcPr>
            <w:tcW w:w="2062" w:type="dxa"/>
            <w:tcBorders>
              <w:top w:val="nil"/>
              <w:left w:val="nil"/>
              <w:bottom w:val="nil"/>
              <w:right w:val="nil"/>
            </w:tcBorders>
            <w:vAlign w:val="center"/>
          </w:tcPr>
          <w:p w14:paraId="10D4E977" w14:textId="402D82A1" w:rsidR="002F48F5" w:rsidRPr="00F3036A" w:rsidRDefault="00F3036A"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8</w:t>
            </w:r>
            <w:r>
              <w:rPr>
                <w:rFonts w:eastAsiaTheme="majorEastAsia" w:cstheme="majorBidi"/>
                <w:bCs/>
                <w:szCs w:val="28"/>
              </w:rPr>
              <w:t>O</w:t>
            </w:r>
          </w:p>
        </w:tc>
        <w:tc>
          <w:tcPr>
            <w:tcW w:w="2101" w:type="dxa"/>
            <w:tcBorders>
              <w:top w:val="nil"/>
              <w:left w:val="nil"/>
              <w:bottom w:val="nil"/>
              <w:right w:val="nil"/>
            </w:tcBorders>
            <w:vAlign w:val="center"/>
          </w:tcPr>
          <w:p w14:paraId="530D2B88" w14:textId="075F62FC"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54.25</w:t>
            </w:r>
          </w:p>
        </w:tc>
        <w:tc>
          <w:tcPr>
            <w:tcW w:w="2101" w:type="dxa"/>
            <w:tcBorders>
              <w:top w:val="nil"/>
              <w:left w:val="nil"/>
              <w:bottom w:val="nil"/>
              <w:right w:val="nil"/>
            </w:tcBorders>
            <w:vAlign w:val="center"/>
          </w:tcPr>
          <w:p w14:paraId="3B4BEE2D" w14:textId="706FC90B"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16</w:t>
            </w:r>
          </w:p>
        </w:tc>
        <w:tc>
          <w:tcPr>
            <w:tcW w:w="1872" w:type="dxa"/>
            <w:tcBorders>
              <w:top w:val="nil"/>
              <w:left w:val="nil"/>
              <w:bottom w:val="nil"/>
              <w:right w:val="nil"/>
            </w:tcBorders>
            <w:vAlign w:val="center"/>
          </w:tcPr>
          <w:p w14:paraId="6AFD1228"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7</w:t>
            </w:r>
          </w:p>
        </w:tc>
      </w:tr>
      <w:tr w:rsidR="002F48F5" w:rsidRPr="002F48F5" w14:paraId="0029840E" w14:textId="77777777" w:rsidTr="00015729">
        <w:trPr>
          <w:gridAfter w:val="1"/>
          <w:wAfter w:w="208" w:type="dxa"/>
          <w:trHeight w:val="432"/>
          <w:jc w:val="center"/>
        </w:trPr>
        <w:tc>
          <w:tcPr>
            <w:tcW w:w="2263" w:type="dxa"/>
            <w:tcBorders>
              <w:top w:val="nil"/>
              <w:left w:val="nil"/>
              <w:bottom w:val="nil"/>
              <w:right w:val="nil"/>
            </w:tcBorders>
            <w:vAlign w:val="center"/>
          </w:tcPr>
          <w:p w14:paraId="04620CD8"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Fenchyl alcohol</w:t>
            </w:r>
          </w:p>
        </w:tc>
        <w:tc>
          <w:tcPr>
            <w:tcW w:w="1993" w:type="dxa"/>
            <w:tcBorders>
              <w:top w:val="nil"/>
              <w:left w:val="nil"/>
              <w:bottom w:val="nil"/>
              <w:right w:val="nil"/>
            </w:tcBorders>
            <w:vAlign w:val="center"/>
          </w:tcPr>
          <w:p w14:paraId="40937D28" w14:textId="13940A17"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1632-73-1</w:t>
            </w:r>
          </w:p>
        </w:tc>
        <w:tc>
          <w:tcPr>
            <w:tcW w:w="2062" w:type="dxa"/>
            <w:tcBorders>
              <w:top w:val="nil"/>
              <w:left w:val="nil"/>
              <w:bottom w:val="nil"/>
              <w:right w:val="nil"/>
            </w:tcBorders>
            <w:vAlign w:val="center"/>
          </w:tcPr>
          <w:p w14:paraId="75353454" w14:textId="46D2C53F"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8</w:t>
            </w:r>
            <w:r>
              <w:rPr>
                <w:rFonts w:eastAsiaTheme="majorEastAsia" w:cstheme="majorBidi"/>
                <w:bCs/>
                <w:szCs w:val="28"/>
              </w:rPr>
              <w:t>O</w:t>
            </w:r>
          </w:p>
        </w:tc>
        <w:tc>
          <w:tcPr>
            <w:tcW w:w="2101" w:type="dxa"/>
            <w:tcBorders>
              <w:top w:val="nil"/>
              <w:left w:val="nil"/>
              <w:bottom w:val="nil"/>
              <w:right w:val="nil"/>
            </w:tcBorders>
            <w:vAlign w:val="center"/>
          </w:tcPr>
          <w:p w14:paraId="152581B0" w14:textId="71651CC9"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54.25</w:t>
            </w:r>
          </w:p>
        </w:tc>
        <w:tc>
          <w:tcPr>
            <w:tcW w:w="2101" w:type="dxa"/>
            <w:tcBorders>
              <w:top w:val="nil"/>
              <w:left w:val="nil"/>
              <w:bottom w:val="nil"/>
              <w:right w:val="nil"/>
            </w:tcBorders>
            <w:vAlign w:val="center"/>
          </w:tcPr>
          <w:p w14:paraId="5AED0A7D" w14:textId="0B809A91"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69</w:t>
            </w:r>
          </w:p>
        </w:tc>
        <w:tc>
          <w:tcPr>
            <w:tcW w:w="1872" w:type="dxa"/>
            <w:tcBorders>
              <w:top w:val="nil"/>
              <w:left w:val="nil"/>
              <w:bottom w:val="nil"/>
              <w:right w:val="nil"/>
            </w:tcBorders>
            <w:vAlign w:val="center"/>
          </w:tcPr>
          <w:p w14:paraId="52B8372C"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6</w:t>
            </w:r>
          </w:p>
        </w:tc>
      </w:tr>
      <w:tr w:rsidR="002F48F5" w:rsidRPr="002F48F5" w14:paraId="380824B9" w14:textId="77777777" w:rsidTr="00015729">
        <w:trPr>
          <w:gridAfter w:val="1"/>
          <w:wAfter w:w="208" w:type="dxa"/>
          <w:trHeight w:val="432"/>
          <w:jc w:val="center"/>
        </w:trPr>
        <w:tc>
          <w:tcPr>
            <w:tcW w:w="2263" w:type="dxa"/>
            <w:tcBorders>
              <w:top w:val="nil"/>
              <w:left w:val="nil"/>
              <w:bottom w:val="nil"/>
              <w:right w:val="nil"/>
            </w:tcBorders>
            <w:vAlign w:val="center"/>
          </w:tcPr>
          <w:p w14:paraId="53BBC43B"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Borneol</w:t>
            </w:r>
          </w:p>
        </w:tc>
        <w:tc>
          <w:tcPr>
            <w:tcW w:w="1993" w:type="dxa"/>
            <w:tcBorders>
              <w:top w:val="nil"/>
              <w:left w:val="nil"/>
              <w:bottom w:val="nil"/>
              <w:right w:val="nil"/>
            </w:tcBorders>
            <w:vAlign w:val="center"/>
          </w:tcPr>
          <w:p w14:paraId="6563FFA6" w14:textId="3153CEE0"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464-45-9</w:t>
            </w:r>
          </w:p>
        </w:tc>
        <w:tc>
          <w:tcPr>
            <w:tcW w:w="2062" w:type="dxa"/>
            <w:tcBorders>
              <w:top w:val="nil"/>
              <w:left w:val="nil"/>
              <w:bottom w:val="nil"/>
              <w:right w:val="nil"/>
            </w:tcBorders>
            <w:vAlign w:val="center"/>
          </w:tcPr>
          <w:p w14:paraId="485360F7" w14:textId="1EE5E984"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C</w:t>
            </w:r>
            <w:r>
              <w:rPr>
                <w:rFonts w:eastAsiaTheme="majorEastAsia" w:cstheme="majorBidi"/>
                <w:bCs/>
                <w:szCs w:val="28"/>
                <w:vertAlign w:val="subscript"/>
              </w:rPr>
              <w:t>10</w:t>
            </w:r>
            <w:r>
              <w:rPr>
                <w:rFonts w:eastAsiaTheme="majorEastAsia" w:cstheme="majorBidi"/>
                <w:bCs/>
                <w:szCs w:val="28"/>
              </w:rPr>
              <w:t>H</w:t>
            </w:r>
            <w:r>
              <w:rPr>
                <w:rFonts w:eastAsiaTheme="majorEastAsia" w:cstheme="majorBidi"/>
                <w:bCs/>
                <w:szCs w:val="28"/>
                <w:vertAlign w:val="subscript"/>
              </w:rPr>
              <w:t>18</w:t>
            </w:r>
            <w:r>
              <w:rPr>
                <w:rFonts w:eastAsiaTheme="majorEastAsia" w:cstheme="majorBidi"/>
                <w:bCs/>
                <w:szCs w:val="28"/>
              </w:rPr>
              <w:t>O</w:t>
            </w:r>
          </w:p>
        </w:tc>
        <w:tc>
          <w:tcPr>
            <w:tcW w:w="2101" w:type="dxa"/>
            <w:tcBorders>
              <w:top w:val="nil"/>
              <w:left w:val="nil"/>
              <w:bottom w:val="nil"/>
              <w:right w:val="nil"/>
            </w:tcBorders>
            <w:vAlign w:val="center"/>
          </w:tcPr>
          <w:p w14:paraId="41BBBF85" w14:textId="4F0E308C"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154.25</w:t>
            </w:r>
          </w:p>
        </w:tc>
        <w:tc>
          <w:tcPr>
            <w:tcW w:w="2101" w:type="dxa"/>
            <w:tcBorders>
              <w:top w:val="nil"/>
              <w:left w:val="nil"/>
              <w:bottom w:val="nil"/>
              <w:right w:val="nil"/>
            </w:tcBorders>
            <w:vAlign w:val="center"/>
          </w:tcPr>
          <w:p w14:paraId="5AAF1859" w14:textId="5FB671FC"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40</w:t>
            </w:r>
          </w:p>
        </w:tc>
        <w:tc>
          <w:tcPr>
            <w:tcW w:w="1872" w:type="dxa"/>
            <w:tcBorders>
              <w:top w:val="nil"/>
              <w:left w:val="nil"/>
              <w:bottom w:val="nil"/>
              <w:right w:val="nil"/>
            </w:tcBorders>
            <w:vAlign w:val="center"/>
          </w:tcPr>
          <w:p w14:paraId="0A45EFAB"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9</w:t>
            </w:r>
          </w:p>
        </w:tc>
      </w:tr>
      <w:tr w:rsidR="002F48F5" w:rsidRPr="002F48F5" w14:paraId="4C0C5F88" w14:textId="77777777" w:rsidTr="00015729">
        <w:trPr>
          <w:gridAfter w:val="1"/>
          <w:wAfter w:w="208" w:type="dxa"/>
          <w:trHeight w:val="432"/>
          <w:jc w:val="center"/>
        </w:trPr>
        <w:tc>
          <w:tcPr>
            <w:tcW w:w="2263" w:type="dxa"/>
            <w:tcBorders>
              <w:top w:val="nil"/>
              <w:left w:val="nil"/>
              <w:bottom w:val="nil"/>
              <w:right w:val="nil"/>
            </w:tcBorders>
            <w:vAlign w:val="center"/>
          </w:tcPr>
          <w:p w14:paraId="2B75B07D" w14:textId="77777777" w:rsidR="002F48F5" w:rsidRPr="002F48F5" w:rsidRDefault="002F48F5" w:rsidP="00B92E28">
            <w:pPr>
              <w:keepNext/>
              <w:keepLines/>
              <w:ind w:firstLine="0"/>
              <w:jc w:val="left"/>
              <w:rPr>
                <w:rFonts w:eastAsiaTheme="majorEastAsia" w:cstheme="majorBidi"/>
                <w:bCs/>
                <w:szCs w:val="28"/>
              </w:rPr>
            </w:pPr>
            <w:r w:rsidRPr="002F48F5">
              <w:rPr>
                <w:rFonts w:ascii="Calibri" w:eastAsiaTheme="majorEastAsia" w:hAnsi="Calibri" w:cstheme="majorBidi"/>
                <w:bCs/>
                <w:szCs w:val="28"/>
              </w:rPr>
              <w:t>β</w:t>
            </w:r>
            <w:r w:rsidRPr="002F48F5">
              <w:rPr>
                <w:rFonts w:eastAsiaTheme="majorEastAsia" w:cstheme="majorBidi"/>
                <w:bCs/>
                <w:szCs w:val="28"/>
              </w:rPr>
              <w:t>-caryophellene</w:t>
            </w:r>
          </w:p>
        </w:tc>
        <w:tc>
          <w:tcPr>
            <w:tcW w:w="1993" w:type="dxa"/>
            <w:tcBorders>
              <w:top w:val="nil"/>
              <w:left w:val="nil"/>
              <w:bottom w:val="nil"/>
              <w:right w:val="nil"/>
            </w:tcBorders>
            <w:vAlign w:val="center"/>
          </w:tcPr>
          <w:p w14:paraId="5D0078BC" w14:textId="77343BE4"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87-44-5</w:t>
            </w:r>
          </w:p>
        </w:tc>
        <w:tc>
          <w:tcPr>
            <w:tcW w:w="2062" w:type="dxa"/>
            <w:tcBorders>
              <w:top w:val="nil"/>
              <w:left w:val="nil"/>
              <w:bottom w:val="nil"/>
              <w:right w:val="nil"/>
            </w:tcBorders>
            <w:vAlign w:val="center"/>
          </w:tcPr>
          <w:p w14:paraId="7624AF84" w14:textId="6E31C436"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C</w:t>
            </w:r>
            <w:r w:rsidRPr="00952EDD">
              <w:rPr>
                <w:rFonts w:eastAsiaTheme="majorEastAsia" w:cstheme="majorBidi"/>
                <w:bCs/>
                <w:szCs w:val="28"/>
                <w:vertAlign w:val="subscript"/>
              </w:rPr>
              <w:t>15</w:t>
            </w:r>
            <w:r>
              <w:rPr>
                <w:rFonts w:eastAsiaTheme="majorEastAsia" w:cstheme="majorBidi"/>
                <w:bCs/>
                <w:szCs w:val="28"/>
              </w:rPr>
              <w:t>H</w:t>
            </w:r>
            <w:r>
              <w:rPr>
                <w:rFonts w:eastAsiaTheme="majorEastAsia" w:cstheme="majorBidi"/>
                <w:bCs/>
                <w:szCs w:val="28"/>
                <w:vertAlign w:val="subscript"/>
              </w:rPr>
              <w:t>24</w:t>
            </w:r>
          </w:p>
        </w:tc>
        <w:tc>
          <w:tcPr>
            <w:tcW w:w="2101" w:type="dxa"/>
            <w:tcBorders>
              <w:top w:val="nil"/>
              <w:left w:val="nil"/>
              <w:bottom w:val="nil"/>
              <w:right w:val="nil"/>
            </w:tcBorders>
            <w:vAlign w:val="center"/>
          </w:tcPr>
          <w:p w14:paraId="786E5861" w14:textId="5835506C"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204.35</w:t>
            </w:r>
          </w:p>
        </w:tc>
        <w:tc>
          <w:tcPr>
            <w:tcW w:w="2101" w:type="dxa"/>
            <w:tcBorders>
              <w:top w:val="nil"/>
              <w:left w:val="nil"/>
              <w:bottom w:val="nil"/>
              <w:right w:val="nil"/>
            </w:tcBorders>
            <w:vAlign w:val="center"/>
          </w:tcPr>
          <w:p w14:paraId="3C418423" w14:textId="54F324B2"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13</w:t>
            </w:r>
          </w:p>
        </w:tc>
        <w:tc>
          <w:tcPr>
            <w:tcW w:w="1872" w:type="dxa"/>
            <w:tcBorders>
              <w:top w:val="nil"/>
              <w:left w:val="nil"/>
              <w:bottom w:val="nil"/>
              <w:right w:val="nil"/>
            </w:tcBorders>
            <w:vAlign w:val="center"/>
          </w:tcPr>
          <w:p w14:paraId="38771925"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80+</w:t>
            </w:r>
          </w:p>
        </w:tc>
      </w:tr>
      <w:tr w:rsidR="002F48F5" w:rsidRPr="002F48F5" w14:paraId="6FD647C3" w14:textId="77777777" w:rsidTr="00015729">
        <w:trPr>
          <w:gridAfter w:val="1"/>
          <w:wAfter w:w="208" w:type="dxa"/>
          <w:trHeight w:val="432"/>
          <w:jc w:val="center"/>
        </w:trPr>
        <w:tc>
          <w:tcPr>
            <w:tcW w:w="2263" w:type="dxa"/>
            <w:tcBorders>
              <w:top w:val="nil"/>
              <w:left w:val="nil"/>
              <w:bottom w:val="nil"/>
              <w:right w:val="nil"/>
            </w:tcBorders>
            <w:vAlign w:val="center"/>
          </w:tcPr>
          <w:p w14:paraId="11B9BC00"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Alloaromadendrene</w:t>
            </w:r>
          </w:p>
        </w:tc>
        <w:tc>
          <w:tcPr>
            <w:tcW w:w="1993" w:type="dxa"/>
            <w:tcBorders>
              <w:top w:val="nil"/>
              <w:left w:val="nil"/>
              <w:bottom w:val="nil"/>
              <w:right w:val="nil"/>
            </w:tcBorders>
            <w:vAlign w:val="center"/>
          </w:tcPr>
          <w:p w14:paraId="1D6E0C71" w14:textId="29EA95D6"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25246-27-9</w:t>
            </w:r>
          </w:p>
        </w:tc>
        <w:tc>
          <w:tcPr>
            <w:tcW w:w="2062" w:type="dxa"/>
            <w:tcBorders>
              <w:top w:val="nil"/>
              <w:left w:val="nil"/>
              <w:bottom w:val="nil"/>
              <w:right w:val="nil"/>
            </w:tcBorders>
            <w:vAlign w:val="center"/>
          </w:tcPr>
          <w:p w14:paraId="21E0069F" w14:textId="3DC0B8DE"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C</w:t>
            </w:r>
            <w:r w:rsidRPr="00952EDD">
              <w:rPr>
                <w:rFonts w:eastAsiaTheme="majorEastAsia" w:cstheme="majorBidi"/>
                <w:bCs/>
                <w:szCs w:val="28"/>
                <w:vertAlign w:val="subscript"/>
              </w:rPr>
              <w:t>15</w:t>
            </w:r>
            <w:r>
              <w:rPr>
                <w:rFonts w:eastAsiaTheme="majorEastAsia" w:cstheme="majorBidi"/>
                <w:bCs/>
                <w:szCs w:val="28"/>
              </w:rPr>
              <w:t>H</w:t>
            </w:r>
            <w:r>
              <w:rPr>
                <w:rFonts w:eastAsiaTheme="majorEastAsia" w:cstheme="majorBidi"/>
                <w:bCs/>
                <w:szCs w:val="28"/>
                <w:vertAlign w:val="subscript"/>
              </w:rPr>
              <w:t>24</w:t>
            </w:r>
          </w:p>
        </w:tc>
        <w:tc>
          <w:tcPr>
            <w:tcW w:w="2101" w:type="dxa"/>
            <w:tcBorders>
              <w:top w:val="nil"/>
              <w:left w:val="nil"/>
              <w:bottom w:val="nil"/>
              <w:right w:val="nil"/>
            </w:tcBorders>
            <w:vAlign w:val="center"/>
          </w:tcPr>
          <w:p w14:paraId="2A6AC4C0" w14:textId="105B1D93"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204.35</w:t>
            </w:r>
          </w:p>
        </w:tc>
        <w:tc>
          <w:tcPr>
            <w:tcW w:w="2101" w:type="dxa"/>
            <w:tcBorders>
              <w:top w:val="nil"/>
              <w:left w:val="nil"/>
              <w:bottom w:val="nil"/>
              <w:right w:val="nil"/>
            </w:tcBorders>
            <w:vAlign w:val="center"/>
          </w:tcPr>
          <w:p w14:paraId="5D0ABC0F" w14:textId="0ED3993C"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23</w:t>
            </w:r>
          </w:p>
        </w:tc>
        <w:tc>
          <w:tcPr>
            <w:tcW w:w="1872" w:type="dxa"/>
            <w:tcBorders>
              <w:top w:val="nil"/>
              <w:left w:val="nil"/>
              <w:bottom w:val="nil"/>
              <w:right w:val="nil"/>
            </w:tcBorders>
            <w:vAlign w:val="center"/>
          </w:tcPr>
          <w:p w14:paraId="7FDD8222" w14:textId="5B8C153B"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98</w:t>
            </w:r>
          </w:p>
        </w:tc>
      </w:tr>
      <w:tr w:rsidR="002F48F5" w:rsidRPr="002F48F5" w14:paraId="39A88330" w14:textId="77777777" w:rsidTr="00015729">
        <w:trPr>
          <w:gridAfter w:val="1"/>
          <w:wAfter w:w="208" w:type="dxa"/>
          <w:trHeight w:val="432"/>
          <w:jc w:val="center"/>
        </w:trPr>
        <w:tc>
          <w:tcPr>
            <w:tcW w:w="2263" w:type="dxa"/>
            <w:tcBorders>
              <w:top w:val="nil"/>
              <w:left w:val="nil"/>
              <w:bottom w:val="single" w:sz="4" w:space="0" w:color="auto"/>
              <w:right w:val="nil"/>
            </w:tcBorders>
            <w:vAlign w:val="center"/>
          </w:tcPr>
          <w:p w14:paraId="0A8BF5F6"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Caryophellene oxide</w:t>
            </w:r>
          </w:p>
        </w:tc>
        <w:tc>
          <w:tcPr>
            <w:tcW w:w="1993" w:type="dxa"/>
            <w:tcBorders>
              <w:top w:val="nil"/>
              <w:left w:val="nil"/>
              <w:bottom w:val="single" w:sz="4" w:space="0" w:color="auto"/>
              <w:right w:val="nil"/>
            </w:tcBorders>
            <w:vAlign w:val="center"/>
          </w:tcPr>
          <w:p w14:paraId="3667840F" w14:textId="2782FDE6" w:rsidR="002F48F5" w:rsidRPr="002F48F5" w:rsidRDefault="00F3036A" w:rsidP="00B92E28">
            <w:pPr>
              <w:keepNext/>
              <w:keepLines/>
              <w:ind w:firstLine="0"/>
              <w:jc w:val="left"/>
              <w:rPr>
                <w:rFonts w:eastAsiaTheme="majorEastAsia" w:cstheme="majorBidi"/>
                <w:bCs/>
                <w:szCs w:val="28"/>
              </w:rPr>
            </w:pPr>
            <w:r>
              <w:rPr>
                <w:rFonts w:eastAsiaTheme="majorEastAsia" w:cstheme="majorBidi"/>
                <w:bCs/>
                <w:szCs w:val="28"/>
              </w:rPr>
              <w:t>1139-30-6</w:t>
            </w:r>
          </w:p>
        </w:tc>
        <w:tc>
          <w:tcPr>
            <w:tcW w:w="2062" w:type="dxa"/>
            <w:tcBorders>
              <w:top w:val="nil"/>
              <w:left w:val="nil"/>
              <w:bottom w:val="single" w:sz="4" w:space="0" w:color="auto"/>
              <w:right w:val="nil"/>
            </w:tcBorders>
            <w:vAlign w:val="center"/>
          </w:tcPr>
          <w:p w14:paraId="3C41F4F0" w14:textId="60E71AC9" w:rsidR="002F48F5" w:rsidRPr="00952EDD" w:rsidRDefault="00952EDD" w:rsidP="00B92E28">
            <w:pPr>
              <w:keepNext/>
              <w:keepLines/>
              <w:ind w:firstLine="0"/>
              <w:jc w:val="left"/>
              <w:rPr>
                <w:rFonts w:eastAsiaTheme="majorEastAsia" w:cstheme="majorBidi"/>
                <w:bCs/>
                <w:szCs w:val="28"/>
              </w:rPr>
            </w:pPr>
            <w:r>
              <w:rPr>
                <w:rFonts w:eastAsiaTheme="majorEastAsia" w:cstheme="majorBidi"/>
                <w:bCs/>
                <w:szCs w:val="28"/>
              </w:rPr>
              <w:t>C</w:t>
            </w:r>
            <w:r w:rsidRPr="00952EDD">
              <w:rPr>
                <w:rFonts w:eastAsiaTheme="majorEastAsia" w:cstheme="majorBidi"/>
                <w:bCs/>
                <w:szCs w:val="28"/>
                <w:vertAlign w:val="subscript"/>
              </w:rPr>
              <w:t>15</w:t>
            </w:r>
            <w:r>
              <w:rPr>
                <w:rFonts w:eastAsiaTheme="majorEastAsia" w:cstheme="majorBidi"/>
                <w:bCs/>
                <w:szCs w:val="28"/>
              </w:rPr>
              <w:t>H</w:t>
            </w:r>
            <w:r>
              <w:rPr>
                <w:rFonts w:eastAsiaTheme="majorEastAsia" w:cstheme="majorBidi"/>
                <w:bCs/>
                <w:szCs w:val="28"/>
                <w:vertAlign w:val="subscript"/>
              </w:rPr>
              <w:t>24</w:t>
            </w:r>
            <w:r>
              <w:rPr>
                <w:rFonts w:eastAsiaTheme="majorEastAsia" w:cstheme="majorBidi"/>
                <w:bCs/>
                <w:szCs w:val="28"/>
              </w:rPr>
              <w:t>O</w:t>
            </w:r>
          </w:p>
        </w:tc>
        <w:tc>
          <w:tcPr>
            <w:tcW w:w="2101" w:type="dxa"/>
            <w:tcBorders>
              <w:top w:val="nil"/>
              <w:left w:val="nil"/>
              <w:bottom w:val="single" w:sz="4" w:space="0" w:color="auto"/>
              <w:right w:val="nil"/>
            </w:tcBorders>
            <w:vAlign w:val="center"/>
          </w:tcPr>
          <w:p w14:paraId="495E6B96" w14:textId="128A37D1" w:rsidR="002F48F5" w:rsidRPr="002F48F5" w:rsidRDefault="00952EDD" w:rsidP="00B92E28">
            <w:pPr>
              <w:keepNext/>
              <w:keepLines/>
              <w:ind w:firstLine="0"/>
              <w:jc w:val="left"/>
              <w:rPr>
                <w:rFonts w:eastAsiaTheme="majorEastAsia" w:cstheme="majorBidi"/>
                <w:bCs/>
                <w:szCs w:val="28"/>
              </w:rPr>
            </w:pPr>
            <w:r>
              <w:rPr>
                <w:rFonts w:eastAsiaTheme="majorEastAsia" w:cstheme="majorBidi"/>
                <w:bCs/>
                <w:szCs w:val="28"/>
              </w:rPr>
              <w:t>220.35</w:t>
            </w:r>
          </w:p>
        </w:tc>
        <w:tc>
          <w:tcPr>
            <w:tcW w:w="2101" w:type="dxa"/>
            <w:tcBorders>
              <w:top w:val="nil"/>
              <w:left w:val="nil"/>
              <w:bottom w:val="single" w:sz="4" w:space="0" w:color="auto"/>
              <w:right w:val="nil"/>
            </w:tcBorders>
            <w:vAlign w:val="center"/>
          </w:tcPr>
          <w:p w14:paraId="46522F83" w14:textId="66AA3ABB" w:rsidR="002F48F5" w:rsidRPr="002F48F5" w:rsidRDefault="008802FB" w:rsidP="00B92E28">
            <w:pPr>
              <w:keepNext/>
              <w:keepLines/>
              <w:ind w:firstLine="0"/>
              <w:jc w:val="left"/>
              <w:rPr>
                <w:rFonts w:eastAsiaTheme="majorEastAsia" w:cstheme="majorBidi"/>
                <w:bCs/>
                <w:szCs w:val="28"/>
              </w:rPr>
            </w:pPr>
            <w:r>
              <w:rPr>
                <w:rFonts w:eastAsiaTheme="majorEastAsia" w:cstheme="majorBidi"/>
                <w:bCs/>
                <w:szCs w:val="28"/>
              </w:rPr>
              <w:t>0.007</w:t>
            </w:r>
          </w:p>
        </w:tc>
        <w:tc>
          <w:tcPr>
            <w:tcW w:w="1872" w:type="dxa"/>
            <w:tcBorders>
              <w:top w:val="nil"/>
              <w:left w:val="nil"/>
              <w:bottom w:val="single" w:sz="4" w:space="0" w:color="auto"/>
              <w:right w:val="nil"/>
            </w:tcBorders>
            <w:vAlign w:val="center"/>
          </w:tcPr>
          <w:p w14:paraId="59F57C25" w14:textId="77777777" w:rsidR="002F48F5" w:rsidRPr="002F48F5" w:rsidRDefault="002F48F5" w:rsidP="00B92E28">
            <w:pPr>
              <w:keepNext/>
              <w:keepLines/>
              <w:ind w:firstLine="0"/>
              <w:jc w:val="left"/>
              <w:rPr>
                <w:rFonts w:eastAsiaTheme="majorEastAsia" w:cstheme="majorBidi"/>
                <w:bCs/>
                <w:szCs w:val="28"/>
              </w:rPr>
            </w:pPr>
            <w:r w:rsidRPr="002F48F5">
              <w:rPr>
                <w:rFonts w:eastAsiaTheme="majorEastAsia" w:cstheme="majorBidi"/>
                <w:bCs/>
                <w:szCs w:val="28"/>
              </w:rPr>
              <w:t>95</w:t>
            </w:r>
          </w:p>
        </w:tc>
      </w:tr>
      <w:tr w:rsidR="002F48F5" w:rsidRPr="002F48F5" w14:paraId="4F5920EF" w14:textId="77777777" w:rsidTr="00015729">
        <w:trPr>
          <w:trHeight w:val="432"/>
          <w:jc w:val="center"/>
        </w:trPr>
        <w:tc>
          <w:tcPr>
            <w:tcW w:w="2263" w:type="dxa"/>
            <w:tcBorders>
              <w:top w:val="single" w:sz="4" w:space="0" w:color="auto"/>
              <w:left w:val="nil"/>
              <w:bottom w:val="nil"/>
              <w:right w:val="nil"/>
            </w:tcBorders>
            <w:vAlign w:val="center"/>
          </w:tcPr>
          <w:p w14:paraId="10BDA9EC" w14:textId="77777777" w:rsidR="002F48F5" w:rsidRPr="002F48F5" w:rsidRDefault="002F48F5" w:rsidP="002F48F5">
            <w:pPr>
              <w:keepNext/>
              <w:keepLines/>
              <w:ind w:firstLine="0"/>
              <w:jc w:val="right"/>
              <w:rPr>
                <w:rFonts w:eastAsiaTheme="majorEastAsia" w:cstheme="majorBidi"/>
                <w:bCs/>
                <w:szCs w:val="28"/>
              </w:rPr>
            </w:pPr>
          </w:p>
        </w:tc>
        <w:tc>
          <w:tcPr>
            <w:tcW w:w="1993" w:type="dxa"/>
            <w:tcBorders>
              <w:top w:val="single" w:sz="4" w:space="0" w:color="auto"/>
              <w:left w:val="nil"/>
              <w:bottom w:val="nil"/>
              <w:right w:val="nil"/>
            </w:tcBorders>
            <w:vAlign w:val="center"/>
          </w:tcPr>
          <w:p w14:paraId="572C8246" w14:textId="77777777" w:rsidR="002F48F5" w:rsidRPr="002F48F5" w:rsidRDefault="002F48F5" w:rsidP="002F48F5">
            <w:pPr>
              <w:keepNext/>
              <w:keepLines/>
              <w:ind w:firstLine="0"/>
              <w:jc w:val="right"/>
              <w:rPr>
                <w:rFonts w:eastAsiaTheme="majorEastAsia" w:cstheme="majorBidi"/>
                <w:bCs/>
                <w:szCs w:val="28"/>
              </w:rPr>
            </w:pPr>
          </w:p>
        </w:tc>
        <w:tc>
          <w:tcPr>
            <w:tcW w:w="2062" w:type="dxa"/>
            <w:tcBorders>
              <w:top w:val="single" w:sz="4" w:space="0" w:color="auto"/>
              <w:left w:val="nil"/>
              <w:bottom w:val="nil"/>
              <w:right w:val="nil"/>
            </w:tcBorders>
            <w:vAlign w:val="center"/>
          </w:tcPr>
          <w:p w14:paraId="618E9277" w14:textId="77777777" w:rsidR="002F48F5" w:rsidRPr="002F48F5" w:rsidRDefault="002F48F5" w:rsidP="002F48F5">
            <w:pPr>
              <w:keepNext/>
              <w:keepLines/>
              <w:ind w:firstLine="0"/>
              <w:jc w:val="right"/>
              <w:rPr>
                <w:rFonts w:eastAsiaTheme="majorEastAsia" w:cstheme="majorBidi"/>
                <w:bCs/>
                <w:szCs w:val="28"/>
              </w:rPr>
            </w:pPr>
          </w:p>
        </w:tc>
        <w:tc>
          <w:tcPr>
            <w:tcW w:w="2101" w:type="dxa"/>
            <w:tcBorders>
              <w:top w:val="single" w:sz="4" w:space="0" w:color="auto"/>
              <w:left w:val="nil"/>
              <w:bottom w:val="nil"/>
              <w:right w:val="nil"/>
            </w:tcBorders>
            <w:vAlign w:val="center"/>
          </w:tcPr>
          <w:p w14:paraId="3595D3AC" w14:textId="77777777" w:rsidR="002F48F5" w:rsidRPr="002F48F5" w:rsidRDefault="002F48F5" w:rsidP="002F48F5">
            <w:pPr>
              <w:keepNext/>
              <w:keepLines/>
              <w:ind w:firstLine="0"/>
              <w:jc w:val="right"/>
              <w:rPr>
                <w:rFonts w:eastAsiaTheme="majorEastAsia" w:cstheme="majorBidi"/>
                <w:bCs/>
                <w:szCs w:val="28"/>
              </w:rPr>
            </w:pPr>
          </w:p>
        </w:tc>
        <w:tc>
          <w:tcPr>
            <w:tcW w:w="2101" w:type="dxa"/>
            <w:tcBorders>
              <w:top w:val="single" w:sz="4" w:space="0" w:color="auto"/>
              <w:left w:val="nil"/>
              <w:bottom w:val="nil"/>
              <w:right w:val="nil"/>
            </w:tcBorders>
            <w:vAlign w:val="center"/>
          </w:tcPr>
          <w:p w14:paraId="4FE62B4D" w14:textId="77777777" w:rsidR="002F48F5" w:rsidRPr="002F48F5" w:rsidRDefault="002F48F5" w:rsidP="002F48F5">
            <w:pPr>
              <w:keepNext/>
              <w:keepLines/>
              <w:ind w:firstLine="0"/>
              <w:jc w:val="right"/>
              <w:rPr>
                <w:rFonts w:eastAsiaTheme="majorEastAsia" w:cstheme="majorBidi"/>
                <w:bCs/>
                <w:szCs w:val="28"/>
              </w:rPr>
            </w:pPr>
          </w:p>
        </w:tc>
        <w:tc>
          <w:tcPr>
            <w:tcW w:w="2080" w:type="dxa"/>
            <w:gridSpan w:val="2"/>
            <w:tcBorders>
              <w:top w:val="single" w:sz="4" w:space="0" w:color="auto"/>
              <w:left w:val="nil"/>
              <w:bottom w:val="nil"/>
              <w:right w:val="nil"/>
            </w:tcBorders>
            <w:vAlign w:val="center"/>
          </w:tcPr>
          <w:p w14:paraId="4C17FD31" w14:textId="77777777" w:rsidR="002F48F5" w:rsidRPr="002F48F5" w:rsidRDefault="002F48F5" w:rsidP="002F48F5">
            <w:pPr>
              <w:keepNext/>
              <w:keepLines/>
              <w:ind w:firstLine="0"/>
              <w:jc w:val="right"/>
              <w:rPr>
                <w:rFonts w:eastAsiaTheme="majorEastAsia" w:cstheme="majorBidi"/>
                <w:bCs/>
                <w:szCs w:val="28"/>
              </w:rPr>
            </w:pPr>
          </w:p>
        </w:tc>
      </w:tr>
    </w:tbl>
    <w:p w14:paraId="2F0238CA" w14:textId="77777777" w:rsidR="002F48F5" w:rsidRDefault="002F48F5" w:rsidP="002F48F5">
      <w:pPr>
        <w:ind w:firstLine="0"/>
        <w:sectPr w:rsidR="002F48F5" w:rsidSect="00806F95">
          <w:pgSz w:w="15840" w:h="12240" w:orient="landscape"/>
          <w:pgMar w:top="2160" w:right="1440" w:bottom="1440" w:left="1800" w:header="720" w:footer="720" w:gutter="0"/>
          <w:cols w:space="720"/>
          <w:docGrid w:linePitch="360"/>
        </w:sectPr>
      </w:pPr>
    </w:p>
    <w:p w14:paraId="1FC49316" w14:textId="0FD81800" w:rsidR="00CF09DC" w:rsidRDefault="00CF09DC" w:rsidP="00CF09DC">
      <w:pPr>
        <w:pStyle w:val="Caption"/>
        <w:keepNext/>
      </w:pPr>
      <w:bookmarkStart w:id="287" w:name="_Toc467151328"/>
      <w:r>
        <w:lastRenderedPageBreak/>
        <w:t xml:space="preserve">Table </w:t>
      </w:r>
      <w:fldSimple w:instr=" SEQ Table \* ARABIC ">
        <w:r w:rsidR="0053144D">
          <w:rPr>
            <w:noProof/>
          </w:rPr>
          <w:t>30</w:t>
        </w:r>
      </w:fldSimple>
      <w:r>
        <w:t>. Canine rooster and trials schedule (Marijuana)</w:t>
      </w:r>
      <w:bookmarkEnd w:id="287"/>
    </w:p>
    <w:tbl>
      <w:tblPr>
        <w:tblW w:w="5000" w:type="pct"/>
        <w:tblLook w:val="04A0" w:firstRow="1" w:lastRow="0" w:firstColumn="1" w:lastColumn="0" w:noHBand="0" w:noVBand="1"/>
      </w:tblPr>
      <w:tblGrid>
        <w:gridCol w:w="1882"/>
        <w:gridCol w:w="1961"/>
        <w:gridCol w:w="1640"/>
        <w:gridCol w:w="3157"/>
      </w:tblGrid>
      <w:tr w:rsidR="00435592" w:rsidRPr="00435592" w14:paraId="315255A2" w14:textId="77777777" w:rsidTr="00306218">
        <w:trPr>
          <w:trHeight w:val="432"/>
        </w:trPr>
        <w:tc>
          <w:tcPr>
            <w:tcW w:w="1089" w:type="pct"/>
            <w:tcBorders>
              <w:top w:val="single" w:sz="4" w:space="0" w:color="auto"/>
              <w:bottom w:val="single" w:sz="4" w:space="0" w:color="auto"/>
            </w:tcBorders>
            <w:shd w:val="clear" w:color="auto" w:fill="auto"/>
            <w:noWrap/>
            <w:vAlign w:val="center"/>
            <w:hideMark/>
          </w:tcPr>
          <w:p w14:paraId="647E6A21" w14:textId="77777777" w:rsidR="00435592" w:rsidRPr="00435592" w:rsidRDefault="00435592" w:rsidP="00306218">
            <w:pPr>
              <w:spacing w:line="240" w:lineRule="auto"/>
              <w:jc w:val="left"/>
            </w:pPr>
            <w:bookmarkStart w:id="288" w:name="OLE_LINK19"/>
            <w:bookmarkStart w:id="289" w:name="OLE_LINK20"/>
            <w:r w:rsidRPr="00435592">
              <w:t>FIU Number</w:t>
            </w:r>
          </w:p>
        </w:tc>
        <w:tc>
          <w:tcPr>
            <w:tcW w:w="1135" w:type="pct"/>
            <w:tcBorders>
              <w:top w:val="single" w:sz="4" w:space="0" w:color="auto"/>
              <w:bottom w:val="single" w:sz="4" w:space="0" w:color="auto"/>
            </w:tcBorders>
            <w:shd w:val="clear" w:color="auto" w:fill="auto"/>
            <w:noWrap/>
            <w:vAlign w:val="center"/>
            <w:hideMark/>
          </w:tcPr>
          <w:p w14:paraId="60BA4FA0" w14:textId="77777777" w:rsidR="00435592" w:rsidRPr="00435592" w:rsidRDefault="00435592" w:rsidP="00306218">
            <w:pPr>
              <w:spacing w:line="240" w:lineRule="auto"/>
              <w:jc w:val="left"/>
            </w:pPr>
            <w:r w:rsidRPr="00435592">
              <w:t>Canine Name</w:t>
            </w:r>
          </w:p>
        </w:tc>
        <w:tc>
          <w:tcPr>
            <w:tcW w:w="949" w:type="pct"/>
            <w:tcBorders>
              <w:top w:val="single" w:sz="4" w:space="0" w:color="auto"/>
              <w:bottom w:val="single" w:sz="4" w:space="0" w:color="auto"/>
            </w:tcBorders>
            <w:shd w:val="clear" w:color="auto" w:fill="auto"/>
            <w:noWrap/>
            <w:vAlign w:val="center"/>
            <w:hideMark/>
          </w:tcPr>
          <w:p w14:paraId="5F5719B4" w14:textId="77777777" w:rsidR="00435592" w:rsidRPr="00435592" w:rsidRDefault="00435592" w:rsidP="00306218">
            <w:pPr>
              <w:spacing w:line="240" w:lineRule="auto"/>
              <w:jc w:val="left"/>
            </w:pPr>
            <w:r w:rsidRPr="00435592">
              <w:t>Date</w:t>
            </w:r>
          </w:p>
        </w:tc>
        <w:tc>
          <w:tcPr>
            <w:tcW w:w="1827" w:type="pct"/>
            <w:tcBorders>
              <w:top w:val="single" w:sz="4" w:space="0" w:color="auto"/>
              <w:bottom w:val="single" w:sz="4" w:space="0" w:color="auto"/>
            </w:tcBorders>
            <w:shd w:val="clear" w:color="auto" w:fill="auto"/>
            <w:noWrap/>
            <w:vAlign w:val="center"/>
            <w:hideMark/>
          </w:tcPr>
          <w:p w14:paraId="2B81E59C" w14:textId="77777777" w:rsidR="00435592" w:rsidRPr="00435592" w:rsidRDefault="00435592" w:rsidP="00306218">
            <w:pPr>
              <w:spacing w:line="240" w:lineRule="auto"/>
              <w:jc w:val="left"/>
            </w:pPr>
            <w:r w:rsidRPr="00435592">
              <w:t>Location</w:t>
            </w:r>
          </w:p>
        </w:tc>
      </w:tr>
      <w:tr w:rsidR="00435592" w:rsidRPr="00435592" w14:paraId="4F9DCB16" w14:textId="77777777" w:rsidTr="00306218">
        <w:trPr>
          <w:trHeight w:val="432"/>
        </w:trPr>
        <w:tc>
          <w:tcPr>
            <w:tcW w:w="1089" w:type="pct"/>
            <w:tcBorders>
              <w:top w:val="single" w:sz="4" w:space="0" w:color="auto"/>
              <w:left w:val="nil"/>
              <w:bottom w:val="nil"/>
              <w:right w:val="nil"/>
            </w:tcBorders>
            <w:shd w:val="clear" w:color="auto" w:fill="auto"/>
            <w:noWrap/>
            <w:vAlign w:val="bottom"/>
            <w:hideMark/>
          </w:tcPr>
          <w:p w14:paraId="3EABF806" w14:textId="77777777" w:rsidR="00435592" w:rsidRPr="00435592" w:rsidRDefault="00435592" w:rsidP="00435592">
            <w:pPr>
              <w:spacing w:line="240" w:lineRule="auto"/>
            </w:pPr>
            <w:r w:rsidRPr="00435592">
              <w:t>12</w:t>
            </w:r>
          </w:p>
        </w:tc>
        <w:tc>
          <w:tcPr>
            <w:tcW w:w="1135" w:type="pct"/>
            <w:tcBorders>
              <w:top w:val="single" w:sz="4" w:space="0" w:color="auto"/>
              <w:left w:val="nil"/>
              <w:bottom w:val="nil"/>
              <w:right w:val="nil"/>
            </w:tcBorders>
            <w:shd w:val="clear" w:color="auto" w:fill="auto"/>
            <w:noWrap/>
            <w:vAlign w:val="bottom"/>
            <w:hideMark/>
          </w:tcPr>
          <w:p w14:paraId="6656E5A7" w14:textId="77777777" w:rsidR="00435592" w:rsidRPr="00435592" w:rsidRDefault="00435592" w:rsidP="00435592">
            <w:pPr>
              <w:spacing w:line="240" w:lineRule="auto"/>
            </w:pPr>
            <w:r w:rsidRPr="00435592">
              <w:t>Nina</w:t>
            </w:r>
          </w:p>
        </w:tc>
        <w:tc>
          <w:tcPr>
            <w:tcW w:w="949" w:type="pct"/>
            <w:tcBorders>
              <w:top w:val="single" w:sz="4" w:space="0" w:color="auto"/>
              <w:left w:val="nil"/>
              <w:bottom w:val="nil"/>
              <w:right w:val="nil"/>
            </w:tcBorders>
            <w:shd w:val="clear" w:color="auto" w:fill="auto"/>
            <w:noWrap/>
            <w:vAlign w:val="bottom"/>
            <w:hideMark/>
          </w:tcPr>
          <w:p w14:paraId="784A21E6" w14:textId="77777777" w:rsidR="00435592" w:rsidRPr="00435592" w:rsidRDefault="00435592" w:rsidP="00435592">
            <w:pPr>
              <w:spacing w:line="240" w:lineRule="auto"/>
            </w:pPr>
            <w:r w:rsidRPr="00435592">
              <w:t>2/2/2015</w:t>
            </w:r>
          </w:p>
        </w:tc>
        <w:tc>
          <w:tcPr>
            <w:tcW w:w="1827" w:type="pct"/>
            <w:tcBorders>
              <w:top w:val="single" w:sz="4" w:space="0" w:color="auto"/>
              <w:left w:val="nil"/>
              <w:bottom w:val="nil"/>
              <w:right w:val="nil"/>
            </w:tcBorders>
            <w:shd w:val="clear" w:color="auto" w:fill="auto"/>
            <w:noWrap/>
            <w:vAlign w:val="bottom"/>
            <w:hideMark/>
          </w:tcPr>
          <w:p w14:paraId="4F03609A" w14:textId="77777777" w:rsidR="00435592" w:rsidRPr="00435592" w:rsidRDefault="00435592" w:rsidP="00435592">
            <w:pPr>
              <w:spacing w:line="240" w:lineRule="auto"/>
            </w:pPr>
            <w:r w:rsidRPr="00435592">
              <w:t xml:space="preserve">Kendall Warehouse </w:t>
            </w:r>
          </w:p>
        </w:tc>
      </w:tr>
      <w:tr w:rsidR="00435592" w:rsidRPr="00435592" w14:paraId="733DBB84" w14:textId="77777777" w:rsidTr="00CF09DC">
        <w:trPr>
          <w:trHeight w:val="432"/>
        </w:trPr>
        <w:tc>
          <w:tcPr>
            <w:tcW w:w="1089" w:type="pct"/>
            <w:tcBorders>
              <w:top w:val="nil"/>
              <w:left w:val="nil"/>
              <w:bottom w:val="nil"/>
              <w:right w:val="nil"/>
            </w:tcBorders>
            <w:shd w:val="clear" w:color="auto" w:fill="auto"/>
            <w:noWrap/>
            <w:vAlign w:val="bottom"/>
            <w:hideMark/>
          </w:tcPr>
          <w:p w14:paraId="7384EE58" w14:textId="77777777" w:rsidR="00435592" w:rsidRPr="00435592" w:rsidRDefault="00435592" w:rsidP="00435592">
            <w:pPr>
              <w:spacing w:line="240" w:lineRule="auto"/>
            </w:pPr>
            <w:r w:rsidRPr="00435592">
              <w:t>21</w:t>
            </w:r>
          </w:p>
        </w:tc>
        <w:tc>
          <w:tcPr>
            <w:tcW w:w="1135" w:type="pct"/>
            <w:tcBorders>
              <w:top w:val="nil"/>
              <w:left w:val="nil"/>
              <w:bottom w:val="nil"/>
              <w:right w:val="nil"/>
            </w:tcBorders>
            <w:shd w:val="clear" w:color="auto" w:fill="auto"/>
            <w:noWrap/>
            <w:vAlign w:val="bottom"/>
            <w:hideMark/>
          </w:tcPr>
          <w:p w14:paraId="4DB8A0A0" w14:textId="77777777" w:rsidR="00435592" w:rsidRPr="00435592" w:rsidRDefault="00435592" w:rsidP="00435592">
            <w:pPr>
              <w:spacing w:line="240" w:lineRule="auto"/>
            </w:pPr>
            <w:r w:rsidRPr="00435592">
              <w:t>Sting</w:t>
            </w:r>
          </w:p>
        </w:tc>
        <w:tc>
          <w:tcPr>
            <w:tcW w:w="949" w:type="pct"/>
            <w:tcBorders>
              <w:top w:val="nil"/>
              <w:left w:val="nil"/>
              <w:bottom w:val="nil"/>
              <w:right w:val="nil"/>
            </w:tcBorders>
            <w:shd w:val="clear" w:color="auto" w:fill="auto"/>
            <w:noWrap/>
            <w:vAlign w:val="bottom"/>
            <w:hideMark/>
          </w:tcPr>
          <w:p w14:paraId="24F9C562" w14:textId="77777777" w:rsidR="00435592" w:rsidRPr="00435592" w:rsidRDefault="00435592" w:rsidP="00435592">
            <w:pPr>
              <w:spacing w:line="240" w:lineRule="auto"/>
            </w:pPr>
            <w:r w:rsidRPr="00435592">
              <w:t>2/2/2015</w:t>
            </w:r>
          </w:p>
        </w:tc>
        <w:tc>
          <w:tcPr>
            <w:tcW w:w="1827" w:type="pct"/>
            <w:tcBorders>
              <w:top w:val="nil"/>
              <w:left w:val="nil"/>
              <w:bottom w:val="nil"/>
              <w:right w:val="nil"/>
            </w:tcBorders>
            <w:shd w:val="clear" w:color="auto" w:fill="auto"/>
            <w:noWrap/>
            <w:vAlign w:val="bottom"/>
            <w:hideMark/>
          </w:tcPr>
          <w:p w14:paraId="1D161559" w14:textId="77777777" w:rsidR="00435592" w:rsidRPr="00435592" w:rsidRDefault="00435592" w:rsidP="00435592">
            <w:pPr>
              <w:spacing w:line="240" w:lineRule="auto"/>
            </w:pPr>
            <w:r w:rsidRPr="00435592">
              <w:t xml:space="preserve">Kendall Warehouse </w:t>
            </w:r>
          </w:p>
        </w:tc>
      </w:tr>
      <w:tr w:rsidR="00435592" w:rsidRPr="00435592" w14:paraId="76E02045" w14:textId="77777777" w:rsidTr="00CF09DC">
        <w:trPr>
          <w:trHeight w:val="432"/>
        </w:trPr>
        <w:tc>
          <w:tcPr>
            <w:tcW w:w="1089" w:type="pct"/>
            <w:tcBorders>
              <w:top w:val="nil"/>
              <w:left w:val="nil"/>
              <w:bottom w:val="nil"/>
              <w:right w:val="nil"/>
            </w:tcBorders>
            <w:shd w:val="clear" w:color="auto" w:fill="auto"/>
            <w:noWrap/>
            <w:vAlign w:val="bottom"/>
            <w:hideMark/>
          </w:tcPr>
          <w:p w14:paraId="224F9C09" w14:textId="77777777" w:rsidR="00435592" w:rsidRPr="00435592" w:rsidRDefault="00435592" w:rsidP="00435592">
            <w:pPr>
              <w:spacing w:line="240" w:lineRule="auto"/>
            </w:pPr>
            <w:r w:rsidRPr="00435592">
              <w:t>13</w:t>
            </w:r>
          </w:p>
        </w:tc>
        <w:tc>
          <w:tcPr>
            <w:tcW w:w="1135" w:type="pct"/>
            <w:tcBorders>
              <w:top w:val="nil"/>
              <w:left w:val="nil"/>
              <w:bottom w:val="nil"/>
              <w:right w:val="nil"/>
            </w:tcBorders>
            <w:shd w:val="clear" w:color="auto" w:fill="auto"/>
            <w:noWrap/>
            <w:vAlign w:val="bottom"/>
            <w:hideMark/>
          </w:tcPr>
          <w:p w14:paraId="6321BA18" w14:textId="77777777" w:rsidR="00435592" w:rsidRPr="00435592" w:rsidRDefault="00435592" w:rsidP="00435592">
            <w:pPr>
              <w:spacing w:line="240" w:lineRule="auto"/>
            </w:pPr>
            <w:r w:rsidRPr="00435592">
              <w:t>Thor</w:t>
            </w:r>
          </w:p>
        </w:tc>
        <w:tc>
          <w:tcPr>
            <w:tcW w:w="949" w:type="pct"/>
            <w:tcBorders>
              <w:top w:val="nil"/>
              <w:left w:val="nil"/>
              <w:bottom w:val="nil"/>
              <w:right w:val="nil"/>
            </w:tcBorders>
            <w:shd w:val="clear" w:color="auto" w:fill="auto"/>
            <w:noWrap/>
            <w:vAlign w:val="bottom"/>
            <w:hideMark/>
          </w:tcPr>
          <w:p w14:paraId="63280FDE" w14:textId="77777777" w:rsidR="00435592" w:rsidRPr="00435592" w:rsidRDefault="00435592" w:rsidP="00435592">
            <w:pPr>
              <w:spacing w:line="240" w:lineRule="auto"/>
            </w:pPr>
            <w:r w:rsidRPr="00435592">
              <w:t>2/2/2015</w:t>
            </w:r>
          </w:p>
        </w:tc>
        <w:tc>
          <w:tcPr>
            <w:tcW w:w="1827" w:type="pct"/>
            <w:tcBorders>
              <w:top w:val="nil"/>
              <w:left w:val="nil"/>
              <w:bottom w:val="nil"/>
              <w:right w:val="nil"/>
            </w:tcBorders>
            <w:shd w:val="clear" w:color="auto" w:fill="auto"/>
            <w:noWrap/>
            <w:vAlign w:val="bottom"/>
            <w:hideMark/>
          </w:tcPr>
          <w:p w14:paraId="12F5B2FC" w14:textId="77777777" w:rsidR="00435592" w:rsidRPr="00435592" w:rsidRDefault="00435592" w:rsidP="00435592">
            <w:pPr>
              <w:spacing w:line="240" w:lineRule="auto"/>
            </w:pPr>
            <w:r w:rsidRPr="00435592">
              <w:t xml:space="preserve">Kendall Warehouse </w:t>
            </w:r>
          </w:p>
        </w:tc>
      </w:tr>
      <w:tr w:rsidR="00435592" w:rsidRPr="00435592" w14:paraId="03D9A04A" w14:textId="77777777" w:rsidTr="00CF09DC">
        <w:trPr>
          <w:trHeight w:val="432"/>
        </w:trPr>
        <w:tc>
          <w:tcPr>
            <w:tcW w:w="1089" w:type="pct"/>
            <w:tcBorders>
              <w:top w:val="nil"/>
              <w:left w:val="nil"/>
              <w:bottom w:val="nil"/>
              <w:right w:val="nil"/>
            </w:tcBorders>
            <w:shd w:val="clear" w:color="auto" w:fill="auto"/>
            <w:noWrap/>
            <w:vAlign w:val="bottom"/>
            <w:hideMark/>
          </w:tcPr>
          <w:p w14:paraId="0F42F626"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16E9C5AE"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4C1044E8"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2730527F" w14:textId="77777777" w:rsidR="00435592" w:rsidRPr="00435592" w:rsidRDefault="00435592" w:rsidP="00435592">
            <w:pPr>
              <w:spacing w:line="240" w:lineRule="auto"/>
              <w:rPr>
                <w:sz w:val="20"/>
                <w:szCs w:val="20"/>
              </w:rPr>
            </w:pPr>
          </w:p>
        </w:tc>
      </w:tr>
      <w:tr w:rsidR="00435592" w:rsidRPr="00435592" w14:paraId="780FBB6F" w14:textId="77777777" w:rsidTr="00CF09DC">
        <w:trPr>
          <w:trHeight w:val="432"/>
        </w:trPr>
        <w:tc>
          <w:tcPr>
            <w:tcW w:w="1089" w:type="pct"/>
            <w:tcBorders>
              <w:top w:val="nil"/>
              <w:left w:val="nil"/>
              <w:bottom w:val="nil"/>
              <w:right w:val="nil"/>
            </w:tcBorders>
            <w:shd w:val="clear" w:color="auto" w:fill="auto"/>
            <w:noWrap/>
            <w:vAlign w:val="bottom"/>
            <w:hideMark/>
          </w:tcPr>
          <w:p w14:paraId="4EE6FBAB" w14:textId="77777777" w:rsidR="00435592" w:rsidRPr="00435592" w:rsidRDefault="00435592" w:rsidP="00435592">
            <w:pPr>
              <w:spacing w:line="240" w:lineRule="auto"/>
            </w:pPr>
            <w:r w:rsidRPr="00435592">
              <w:t>16</w:t>
            </w:r>
          </w:p>
        </w:tc>
        <w:tc>
          <w:tcPr>
            <w:tcW w:w="1135" w:type="pct"/>
            <w:tcBorders>
              <w:top w:val="nil"/>
              <w:left w:val="nil"/>
              <w:bottom w:val="nil"/>
              <w:right w:val="nil"/>
            </w:tcBorders>
            <w:shd w:val="clear" w:color="auto" w:fill="auto"/>
            <w:noWrap/>
            <w:vAlign w:val="bottom"/>
            <w:hideMark/>
          </w:tcPr>
          <w:p w14:paraId="0E519F39" w14:textId="77777777" w:rsidR="00435592" w:rsidRPr="00435592" w:rsidRDefault="00435592" w:rsidP="00435592">
            <w:pPr>
              <w:spacing w:line="240" w:lineRule="auto"/>
            </w:pPr>
            <w:r w:rsidRPr="00435592">
              <w:t>Ricco</w:t>
            </w:r>
          </w:p>
        </w:tc>
        <w:tc>
          <w:tcPr>
            <w:tcW w:w="949" w:type="pct"/>
            <w:tcBorders>
              <w:top w:val="nil"/>
              <w:left w:val="nil"/>
              <w:bottom w:val="nil"/>
              <w:right w:val="nil"/>
            </w:tcBorders>
            <w:shd w:val="clear" w:color="auto" w:fill="auto"/>
            <w:noWrap/>
            <w:vAlign w:val="bottom"/>
            <w:hideMark/>
          </w:tcPr>
          <w:p w14:paraId="3B780E3D"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07C6FE20" w14:textId="77777777" w:rsidR="00435592" w:rsidRPr="00435592" w:rsidRDefault="00435592" w:rsidP="00435592">
            <w:pPr>
              <w:spacing w:line="240" w:lineRule="auto"/>
            </w:pPr>
            <w:r w:rsidRPr="00435592">
              <w:t xml:space="preserve">Homestead Warehouse </w:t>
            </w:r>
          </w:p>
        </w:tc>
      </w:tr>
      <w:tr w:rsidR="00435592" w:rsidRPr="00435592" w14:paraId="55306B3A" w14:textId="77777777" w:rsidTr="00CF09DC">
        <w:trPr>
          <w:trHeight w:val="432"/>
        </w:trPr>
        <w:tc>
          <w:tcPr>
            <w:tcW w:w="1089" w:type="pct"/>
            <w:tcBorders>
              <w:top w:val="nil"/>
              <w:left w:val="nil"/>
              <w:bottom w:val="nil"/>
              <w:right w:val="nil"/>
            </w:tcBorders>
            <w:shd w:val="clear" w:color="auto" w:fill="auto"/>
            <w:noWrap/>
            <w:vAlign w:val="bottom"/>
            <w:hideMark/>
          </w:tcPr>
          <w:p w14:paraId="0E9678CE" w14:textId="77777777" w:rsidR="00435592" w:rsidRPr="00435592" w:rsidRDefault="00435592" w:rsidP="00435592">
            <w:pPr>
              <w:spacing w:line="240" w:lineRule="auto"/>
            </w:pPr>
            <w:r w:rsidRPr="00435592">
              <w:t>22</w:t>
            </w:r>
          </w:p>
        </w:tc>
        <w:tc>
          <w:tcPr>
            <w:tcW w:w="1135" w:type="pct"/>
            <w:tcBorders>
              <w:top w:val="nil"/>
              <w:left w:val="nil"/>
              <w:bottom w:val="nil"/>
              <w:right w:val="nil"/>
            </w:tcBorders>
            <w:shd w:val="clear" w:color="auto" w:fill="auto"/>
            <w:noWrap/>
            <w:vAlign w:val="bottom"/>
            <w:hideMark/>
          </w:tcPr>
          <w:p w14:paraId="3DA52478" w14:textId="77777777" w:rsidR="00435592" w:rsidRPr="00435592" w:rsidRDefault="00435592" w:rsidP="00435592">
            <w:pPr>
              <w:spacing w:line="240" w:lineRule="auto"/>
            </w:pPr>
            <w:r w:rsidRPr="00435592">
              <w:t>Jake</w:t>
            </w:r>
          </w:p>
        </w:tc>
        <w:tc>
          <w:tcPr>
            <w:tcW w:w="949" w:type="pct"/>
            <w:tcBorders>
              <w:top w:val="nil"/>
              <w:left w:val="nil"/>
              <w:bottom w:val="nil"/>
              <w:right w:val="nil"/>
            </w:tcBorders>
            <w:shd w:val="clear" w:color="auto" w:fill="auto"/>
            <w:noWrap/>
            <w:vAlign w:val="bottom"/>
            <w:hideMark/>
          </w:tcPr>
          <w:p w14:paraId="34FB9237"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32251F59" w14:textId="77777777" w:rsidR="00435592" w:rsidRPr="00435592" w:rsidRDefault="00435592" w:rsidP="00435592">
            <w:pPr>
              <w:spacing w:line="240" w:lineRule="auto"/>
            </w:pPr>
            <w:r w:rsidRPr="00435592">
              <w:t xml:space="preserve">Homestead Warehouse </w:t>
            </w:r>
          </w:p>
        </w:tc>
      </w:tr>
      <w:tr w:rsidR="00435592" w:rsidRPr="00435592" w14:paraId="4A69570A" w14:textId="77777777" w:rsidTr="00CF09DC">
        <w:trPr>
          <w:trHeight w:val="432"/>
        </w:trPr>
        <w:tc>
          <w:tcPr>
            <w:tcW w:w="1089" w:type="pct"/>
            <w:tcBorders>
              <w:top w:val="nil"/>
              <w:left w:val="nil"/>
              <w:bottom w:val="nil"/>
              <w:right w:val="nil"/>
            </w:tcBorders>
            <w:shd w:val="clear" w:color="auto" w:fill="auto"/>
            <w:noWrap/>
            <w:vAlign w:val="bottom"/>
            <w:hideMark/>
          </w:tcPr>
          <w:p w14:paraId="3D8E7E5D" w14:textId="77777777" w:rsidR="00435592" w:rsidRPr="00435592" w:rsidRDefault="00435592" w:rsidP="00435592">
            <w:pPr>
              <w:spacing w:line="240" w:lineRule="auto"/>
            </w:pPr>
            <w:r w:rsidRPr="00435592">
              <w:t>23</w:t>
            </w:r>
          </w:p>
        </w:tc>
        <w:tc>
          <w:tcPr>
            <w:tcW w:w="1135" w:type="pct"/>
            <w:tcBorders>
              <w:top w:val="nil"/>
              <w:left w:val="nil"/>
              <w:bottom w:val="nil"/>
              <w:right w:val="nil"/>
            </w:tcBorders>
            <w:shd w:val="clear" w:color="auto" w:fill="auto"/>
            <w:noWrap/>
            <w:vAlign w:val="bottom"/>
            <w:hideMark/>
          </w:tcPr>
          <w:p w14:paraId="1E929E03" w14:textId="77777777" w:rsidR="00435592" w:rsidRPr="00435592" w:rsidRDefault="00435592" w:rsidP="00435592">
            <w:pPr>
              <w:spacing w:line="240" w:lineRule="auto"/>
            </w:pPr>
            <w:r w:rsidRPr="00435592">
              <w:t>Milo</w:t>
            </w:r>
          </w:p>
        </w:tc>
        <w:tc>
          <w:tcPr>
            <w:tcW w:w="949" w:type="pct"/>
            <w:tcBorders>
              <w:top w:val="nil"/>
              <w:left w:val="nil"/>
              <w:bottom w:val="nil"/>
              <w:right w:val="nil"/>
            </w:tcBorders>
            <w:shd w:val="clear" w:color="auto" w:fill="auto"/>
            <w:noWrap/>
            <w:vAlign w:val="bottom"/>
            <w:hideMark/>
          </w:tcPr>
          <w:p w14:paraId="081FDC83"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495B30BB" w14:textId="77777777" w:rsidR="00435592" w:rsidRPr="00435592" w:rsidRDefault="00435592" w:rsidP="00435592">
            <w:pPr>
              <w:spacing w:line="240" w:lineRule="auto"/>
            </w:pPr>
            <w:r w:rsidRPr="00435592">
              <w:t xml:space="preserve">Homestead Warehouse </w:t>
            </w:r>
          </w:p>
        </w:tc>
      </w:tr>
      <w:tr w:rsidR="00435592" w:rsidRPr="00435592" w14:paraId="5DA78190" w14:textId="77777777" w:rsidTr="00CF09DC">
        <w:trPr>
          <w:trHeight w:val="432"/>
        </w:trPr>
        <w:tc>
          <w:tcPr>
            <w:tcW w:w="1089" w:type="pct"/>
            <w:tcBorders>
              <w:top w:val="nil"/>
              <w:left w:val="nil"/>
              <w:bottom w:val="nil"/>
              <w:right w:val="nil"/>
            </w:tcBorders>
            <w:shd w:val="clear" w:color="auto" w:fill="auto"/>
            <w:noWrap/>
            <w:vAlign w:val="bottom"/>
            <w:hideMark/>
          </w:tcPr>
          <w:p w14:paraId="463D040F" w14:textId="77777777" w:rsidR="00435592" w:rsidRPr="00435592" w:rsidRDefault="00435592" w:rsidP="00435592">
            <w:pPr>
              <w:spacing w:line="240" w:lineRule="auto"/>
            </w:pPr>
            <w:r w:rsidRPr="00435592">
              <w:t>24</w:t>
            </w:r>
          </w:p>
        </w:tc>
        <w:tc>
          <w:tcPr>
            <w:tcW w:w="1135" w:type="pct"/>
            <w:tcBorders>
              <w:top w:val="nil"/>
              <w:left w:val="nil"/>
              <w:bottom w:val="nil"/>
              <w:right w:val="nil"/>
            </w:tcBorders>
            <w:shd w:val="clear" w:color="auto" w:fill="auto"/>
            <w:noWrap/>
            <w:vAlign w:val="bottom"/>
            <w:hideMark/>
          </w:tcPr>
          <w:p w14:paraId="2DD17CBB" w14:textId="77777777" w:rsidR="00435592" w:rsidRPr="00435592" w:rsidRDefault="00435592" w:rsidP="00435592">
            <w:pPr>
              <w:spacing w:line="240" w:lineRule="auto"/>
            </w:pPr>
            <w:r w:rsidRPr="00435592">
              <w:t>Apache</w:t>
            </w:r>
          </w:p>
        </w:tc>
        <w:tc>
          <w:tcPr>
            <w:tcW w:w="949" w:type="pct"/>
            <w:tcBorders>
              <w:top w:val="nil"/>
              <w:left w:val="nil"/>
              <w:bottom w:val="nil"/>
              <w:right w:val="nil"/>
            </w:tcBorders>
            <w:shd w:val="clear" w:color="auto" w:fill="auto"/>
            <w:noWrap/>
            <w:vAlign w:val="bottom"/>
            <w:hideMark/>
          </w:tcPr>
          <w:p w14:paraId="2E18B424"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04C3913D" w14:textId="77777777" w:rsidR="00435592" w:rsidRPr="00435592" w:rsidRDefault="00435592" w:rsidP="00435592">
            <w:pPr>
              <w:spacing w:line="240" w:lineRule="auto"/>
            </w:pPr>
            <w:r w:rsidRPr="00435592">
              <w:t xml:space="preserve">Homestead Warehouse </w:t>
            </w:r>
          </w:p>
        </w:tc>
      </w:tr>
      <w:tr w:rsidR="00435592" w:rsidRPr="00435592" w14:paraId="03556593" w14:textId="77777777" w:rsidTr="00CF09DC">
        <w:trPr>
          <w:trHeight w:val="432"/>
        </w:trPr>
        <w:tc>
          <w:tcPr>
            <w:tcW w:w="1089" w:type="pct"/>
            <w:tcBorders>
              <w:top w:val="nil"/>
              <w:left w:val="nil"/>
              <w:bottom w:val="nil"/>
              <w:right w:val="nil"/>
            </w:tcBorders>
            <w:shd w:val="clear" w:color="auto" w:fill="auto"/>
            <w:noWrap/>
            <w:vAlign w:val="bottom"/>
            <w:hideMark/>
          </w:tcPr>
          <w:p w14:paraId="7E225830" w14:textId="77777777" w:rsidR="00435592" w:rsidRPr="00435592" w:rsidRDefault="00435592" w:rsidP="00435592">
            <w:pPr>
              <w:spacing w:line="240" w:lineRule="auto"/>
            </w:pPr>
            <w:r w:rsidRPr="00435592">
              <w:t>21</w:t>
            </w:r>
          </w:p>
        </w:tc>
        <w:tc>
          <w:tcPr>
            <w:tcW w:w="1135" w:type="pct"/>
            <w:tcBorders>
              <w:top w:val="nil"/>
              <w:left w:val="nil"/>
              <w:bottom w:val="nil"/>
              <w:right w:val="nil"/>
            </w:tcBorders>
            <w:shd w:val="clear" w:color="auto" w:fill="auto"/>
            <w:noWrap/>
            <w:vAlign w:val="bottom"/>
            <w:hideMark/>
          </w:tcPr>
          <w:p w14:paraId="069E1257" w14:textId="77777777" w:rsidR="00435592" w:rsidRPr="00435592" w:rsidRDefault="00435592" w:rsidP="00435592">
            <w:pPr>
              <w:spacing w:line="240" w:lineRule="auto"/>
            </w:pPr>
            <w:r w:rsidRPr="00435592">
              <w:t>Sting</w:t>
            </w:r>
          </w:p>
        </w:tc>
        <w:tc>
          <w:tcPr>
            <w:tcW w:w="949" w:type="pct"/>
            <w:tcBorders>
              <w:top w:val="nil"/>
              <w:left w:val="nil"/>
              <w:bottom w:val="nil"/>
              <w:right w:val="nil"/>
            </w:tcBorders>
            <w:shd w:val="clear" w:color="auto" w:fill="auto"/>
            <w:noWrap/>
            <w:vAlign w:val="bottom"/>
            <w:hideMark/>
          </w:tcPr>
          <w:p w14:paraId="1A92AEA5"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0842BCE6" w14:textId="77777777" w:rsidR="00435592" w:rsidRPr="00435592" w:rsidRDefault="00435592" w:rsidP="00435592">
            <w:pPr>
              <w:spacing w:line="240" w:lineRule="auto"/>
            </w:pPr>
            <w:r w:rsidRPr="00435592">
              <w:t xml:space="preserve">Homestead Warehouse </w:t>
            </w:r>
          </w:p>
        </w:tc>
      </w:tr>
      <w:tr w:rsidR="00435592" w:rsidRPr="00435592" w14:paraId="18F7C27E" w14:textId="77777777" w:rsidTr="00CF09DC">
        <w:trPr>
          <w:trHeight w:val="432"/>
        </w:trPr>
        <w:tc>
          <w:tcPr>
            <w:tcW w:w="1089" w:type="pct"/>
            <w:tcBorders>
              <w:top w:val="nil"/>
              <w:left w:val="nil"/>
              <w:bottom w:val="nil"/>
              <w:right w:val="nil"/>
            </w:tcBorders>
            <w:shd w:val="clear" w:color="auto" w:fill="auto"/>
            <w:noWrap/>
            <w:vAlign w:val="bottom"/>
            <w:hideMark/>
          </w:tcPr>
          <w:p w14:paraId="7E267DB5" w14:textId="77777777" w:rsidR="00435592" w:rsidRPr="00435592" w:rsidRDefault="00435592" w:rsidP="00435592">
            <w:pPr>
              <w:spacing w:line="240" w:lineRule="auto"/>
            </w:pPr>
            <w:r w:rsidRPr="00435592">
              <w:t>12</w:t>
            </w:r>
          </w:p>
        </w:tc>
        <w:tc>
          <w:tcPr>
            <w:tcW w:w="1135" w:type="pct"/>
            <w:tcBorders>
              <w:top w:val="nil"/>
              <w:left w:val="nil"/>
              <w:bottom w:val="nil"/>
              <w:right w:val="nil"/>
            </w:tcBorders>
            <w:shd w:val="clear" w:color="auto" w:fill="auto"/>
            <w:noWrap/>
            <w:vAlign w:val="bottom"/>
            <w:hideMark/>
          </w:tcPr>
          <w:p w14:paraId="25B189A3" w14:textId="77777777" w:rsidR="00435592" w:rsidRPr="00435592" w:rsidRDefault="00435592" w:rsidP="00435592">
            <w:pPr>
              <w:spacing w:line="240" w:lineRule="auto"/>
            </w:pPr>
            <w:r w:rsidRPr="00435592">
              <w:t>Nina</w:t>
            </w:r>
          </w:p>
        </w:tc>
        <w:tc>
          <w:tcPr>
            <w:tcW w:w="949" w:type="pct"/>
            <w:tcBorders>
              <w:top w:val="nil"/>
              <w:left w:val="nil"/>
              <w:bottom w:val="nil"/>
              <w:right w:val="nil"/>
            </w:tcBorders>
            <w:shd w:val="clear" w:color="auto" w:fill="auto"/>
            <w:noWrap/>
            <w:vAlign w:val="bottom"/>
            <w:hideMark/>
          </w:tcPr>
          <w:p w14:paraId="5C10076B" w14:textId="77777777" w:rsidR="00435592" w:rsidRPr="00435592" w:rsidRDefault="00435592" w:rsidP="00435592">
            <w:pPr>
              <w:spacing w:line="240" w:lineRule="auto"/>
            </w:pPr>
            <w:r w:rsidRPr="00435592">
              <w:t>2/3/2015</w:t>
            </w:r>
          </w:p>
        </w:tc>
        <w:tc>
          <w:tcPr>
            <w:tcW w:w="1827" w:type="pct"/>
            <w:tcBorders>
              <w:top w:val="nil"/>
              <w:left w:val="nil"/>
              <w:bottom w:val="nil"/>
              <w:right w:val="nil"/>
            </w:tcBorders>
            <w:shd w:val="clear" w:color="auto" w:fill="auto"/>
            <w:noWrap/>
            <w:vAlign w:val="bottom"/>
            <w:hideMark/>
          </w:tcPr>
          <w:p w14:paraId="6DF98888" w14:textId="77777777" w:rsidR="00435592" w:rsidRPr="00435592" w:rsidRDefault="00435592" w:rsidP="00435592">
            <w:pPr>
              <w:spacing w:line="240" w:lineRule="auto"/>
            </w:pPr>
            <w:r w:rsidRPr="00435592">
              <w:t xml:space="preserve">Homestead Warehouse </w:t>
            </w:r>
          </w:p>
        </w:tc>
      </w:tr>
      <w:tr w:rsidR="00435592" w:rsidRPr="00435592" w14:paraId="460C341A" w14:textId="77777777" w:rsidTr="00CF09DC">
        <w:trPr>
          <w:trHeight w:val="432"/>
        </w:trPr>
        <w:tc>
          <w:tcPr>
            <w:tcW w:w="1089" w:type="pct"/>
            <w:tcBorders>
              <w:top w:val="nil"/>
              <w:left w:val="nil"/>
              <w:bottom w:val="nil"/>
              <w:right w:val="nil"/>
            </w:tcBorders>
            <w:shd w:val="clear" w:color="auto" w:fill="auto"/>
            <w:noWrap/>
            <w:vAlign w:val="bottom"/>
            <w:hideMark/>
          </w:tcPr>
          <w:p w14:paraId="73ED23A0"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6B7CB8BE"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60937ED1"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157509F8" w14:textId="77777777" w:rsidR="00435592" w:rsidRPr="00435592" w:rsidRDefault="00435592" w:rsidP="00435592">
            <w:pPr>
              <w:spacing w:line="240" w:lineRule="auto"/>
              <w:rPr>
                <w:sz w:val="20"/>
                <w:szCs w:val="20"/>
              </w:rPr>
            </w:pPr>
          </w:p>
        </w:tc>
      </w:tr>
      <w:tr w:rsidR="00435592" w:rsidRPr="00435592" w14:paraId="2DEAACA6" w14:textId="77777777" w:rsidTr="00CF09DC">
        <w:trPr>
          <w:trHeight w:val="432"/>
        </w:trPr>
        <w:tc>
          <w:tcPr>
            <w:tcW w:w="1089" w:type="pct"/>
            <w:tcBorders>
              <w:top w:val="nil"/>
              <w:left w:val="nil"/>
              <w:bottom w:val="nil"/>
              <w:right w:val="nil"/>
            </w:tcBorders>
            <w:shd w:val="clear" w:color="auto" w:fill="auto"/>
            <w:noWrap/>
            <w:vAlign w:val="bottom"/>
            <w:hideMark/>
          </w:tcPr>
          <w:p w14:paraId="5D37AE72" w14:textId="77777777" w:rsidR="00435592" w:rsidRPr="00435592" w:rsidRDefault="00435592" w:rsidP="00435592">
            <w:pPr>
              <w:spacing w:line="240" w:lineRule="auto"/>
            </w:pPr>
            <w:r w:rsidRPr="00435592">
              <w:t>26</w:t>
            </w:r>
          </w:p>
        </w:tc>
        <w:tc>
          <w:tcPr>
            <w:tcW w:w="1135" w:type="pct"/>
            <w:tcBorders>
              <w:top w:val="nil"/>
              <w:left w:val="nil"/>
              <w:bottom w:val="nil"/>
              <w:right w:val="nil"/>
            </w:tcBorders>
            <w:shd w:val="clear" w:color="auto" w:fill="auto"/>
            <w:noWrap/>
            <w:vAlign w:val="bottom"/>
            <w:hideMark/>
          </w:tcPr>
          <w:p w14:paraId="3C2C45EC" w14:textId="77777777" w:rsidR="00435592" w:rsidRPr="00435592" w:rsidRDefault="00435592" w:rsidP="00435592">
            <w:pPr>
              <w:spacing w:line="240" w:lineRule="auto"/>
            </w:pPr>
            <w:r w:rsidRPr="00435592">
              <w:t xml:space="preserve">Chucky </w:t>
            </w:r>
          </w:p>
        </w:tc>
        <w:tc>
          <w:tcPr>
            <w:tcW w:w="949" w:type="pct"/>
            <w:tcBorders>
              <w:top w:val="nil"/>
              <w:left w:val="nil"/>
              <w:bottom w:val="nil"/>
              <w:right w:val="nil"/>
            </w:tcBorders>
            <w:shd w:val="clear" w:color="auto" w:fill="auto"/>
            <w:noWrap/>
            <w:vAlign w:val="bottom"/>
            <w:hideMark/>
          </w:tcPr>
          <w:p w14:paraId="0C6A223E" w14:textId="77777777" w:rsidR="00435592" w:rsidRPr="00435592" w:rsidRDefault="00435592" w:rsidP="00435592">
            <w:pPr>
              <w:spacing w:line="240" w:lineRule="auto"/>
            </w:pPr>
            <w:r w:rsidRPr="00435592">
              <w:t>2/25/2015</w:t>
            </w:r>
          </w:p>
        </w:tc>
        <w:tc>
          <w:tcPr>
            <w:tcW w:w="1827" w:type="pct"/>
            <w:tcBorders>
              <w:top w:val="nil"/>
              <w:left w:val="nil"/>
              <w:bottom w:val="nil"/>
              <w:right w:val="nil"/>
            </w:tcBorders>
            <w:shd w:val="clear" w:color="auto" w:fill="auto"/>
            <w:noWrap/>
            <w:vAlign w:val="bottom"/>
            <w:hideMark/>
          </w:tcPr>
          <w:p w14:paraId="5EB05646" w14:textId="77777777" w:rsidR="00435592" w:rsidRPr="00435592" w:rsidRDefault="00435592" w:rsidP="00435592">
            <w:pPr>
              <w:spacing w:line="240" w:lineRule="auto"/>
            </w:pPr>
            <w:r w:rsidRPr="00435592">
              <w:t>Miami Dade Corrections</w:t>
            </w:r>
          </w:p>
        </w:tc>
      </w:tr>
      <w:tr w:rsidR="00435592" w:rsidRPr="00435592" w14:paraId="4B26DC2D" w14:textId="77777777" w:rsidTr="00CF09DC">
        <w:trPr>
          <w:trHeight w:val="432"/>
        </w:trPr>
        <w:tc>
          <w:tcPr>
            <w:tcW w:w="1089" w:type="pct"/>
            <w:tcBorders>
              <w:top w:val="nil"/>
              <w:left w:val="nil"/>
              <w:bottom w:val="nil"/>
              <w:right w:val="nil"/>
            </w:tcBorders>
            <w:shd w:val="clear" w:color="auto" w:fill="auto"/>
            <w:noWrap/>
            <w:vAlign w:val="bottom"/>
            <w:hideMark/>
          </w:tcPr>
          <w:p w14:paraId="1EEE2164" w14:textId="77777777" w:rsidR="00435592" w:rsidRPr="00435592" w:rsidRDefault="00435592" w:rsidP="00435592">
            <w:pPr>
              <w:spacing w:line="240" w:lineRule="auto"/>
            </w:pPr>
            <w:r w:rsidRPr="00435592">
              <w:t>25</w:t>
            </w:r>
          </w:p>
        </w:tc>
        <w:tc>
          <w:tcPr>
            <w:tcW w:w="1135" w:type="pct"/>
            <w:tcBorders>
              <w:top w:val="nil"/>
              <w:left w:val="nil"/>
              <w:bottom w:val="nil"/>
              <w:right w:val="nil"/>
            </w:tcBorders>
            <w:shd w:val="clear" w:color="auto" w:fill="auto"/>
            <w:noWrap/>
            <w:vAlign w:val="bottom"/>
            <w:hideMark/>
          </w:tcPr>
          <w:p w14:paraId="3083BEF0" w14:textId="77777777" w:rsidR="00435592" w:rsidRPr="00435592" w:rsidRDefault="00435592" w:rsidP="00435592">
            <w:pPr>
              <w:spacing w:line="240" w:lineRule="auto"/>
            </w:pPr>
            <w:r w:rsidRPr="00435592">
              <w:t>Shadow</w:t>
            </w:r>
          </w:p>
        </w:tc>
        <w:tc>
          <w:tcPr>
            <w:tcW w:w="949" w:type="pct"/>
            <w:tcBorders>
              <w:top w:val="nil"/>
              <w:left w:val="nil"/>
              <w:bottom w:val="nil"/>
              <w:right w:val="nil"/>
            </w:tcBorders>
            <w:shd w:val="clear" w:color="auto" w:fill="auto"/>
            <w:noWrap/>
            <w:vAlign w:val="bottom"/>
            <w:hideMark/>
          </w:tcPr>
          <w:p w14:paraId="560D6A28" w14:textId="77777777" w:rsidR="00435592" w:rsidRPr="00435592" w:rsidRDefault="00435592" w:rsidP="00435592">
            <w:pPr>
              <w:spacing w:line="240" w:lineRule="auto"/>
            </w:pPr>
            <w:r w:rsidRPr="00435592">
              <w:t>2/25/2015</w:t>
            </w:r>
          </w:p>
        </w:tc>
        <w:tc>
          <w:tcPr>
            <w:tcW w:w="1827" w:type="pct"/>
            <w:tcBorders>
              <w:top w:val="nil"/>
              <w:left w:val="nil"/>
              <w:bottom w:val="nil"/>
              <w:right w:val="nil"/>
            </w:tcBorders>
            <w:shd w:val="clear" w:color="auto" w:fill="auto"/>
            <w:noWrap/>
            <w:vAlign w:val="bottom"/>
            <w:hideMark/>
          </w:tcPr>
          <w:p w14:paraId="5BAE5CB1" w14:textId="77777777" w:rsidR="00435592" w:rsidRPr="00435592" w:rsidRDefault="00435592" w:rsidP="00435592">
            <w:pPr>
              <w:spacing w:line="240" w:lineRule="auto"/>
            </w:pPr>
            <w:r w:rsidRPr="00435592">
              <w:t>Miami Dade Corrections</w:t>
            </w:r>
          </w:p>
        </w:tc>
      </w:tr>
      <w:tr w:rsidR="00435592" w:rsidRPr="00435592" w14:paraId="2A86D8D1" w14:textId="77777777" w:rsidTr="00CF09DC">
        <w:trPr>
          <w:trHeight w:val="432"/>
        </w:trPr>
        <w:tc>
          <w:tcPr>
            <w:tcW w:w="1089" w:type="pct"/>
            <w:tcBorders>
              <w:top w:val="nil"/>
              <w:left w:val="nil"/>
              <w:bottom w:val="nil"/>
              <w:right w:val="nil"/>
            </w:tcBorders>
            <w:shd w:val="clear" w:color="auto" w:fill="auto"/>
            <w:noWrap/>
            <w:vAlign w:val="bottom"/>
            <w:hideMark/>
          </w:tcPr>
          <w:p w14:paraId="2CD97713"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2DB9EDBE"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18177D0E"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5825504F" w14:textId="77777777" w:rsidR="00435592" w:rsidRPr="00435592" w:rsidRDefault="00435592" w:rsidP="00435592">
            <w:pPr>
              <w:spacing w:line="240" w:lineRule="auto"/>
              <w:rPr>
                <w:sz w:val="20"/>
                <w:szCs w:val="20"/>
              </w:rPr>
            </w:pPr>
          </w:p>
        </w:tc>
      </w:tr>
      <w:tr w:rsidR="00435592" w:rsidRPr="00435592" w14:paraId="156127C5" w14:textId="77777777" w:rsidTr="00CF09DC">
        <w:trPr>
          <w:trHeight w:val="432"/>
        </w:trPr>
        <w:tc>
          <w:tcPr>
            <w:tcW w:w="1089" w:type="pct"/>
            <w:tcBorders>
              <w:top w:val="nil"/>
              <w:left w:val="nil"/>
              <w:bottom w:val="nil"/>
              <w:right w:val="nil"/>
            </w:tcBorders>
            <w:shd w:val="clear" w:color="auto" w:fill="auto"/>
            <w:noWrap/>
            <w:vAlign w:val="bottom"/>
            <w:hideMark/>
          </w:tcPr>
          <w:p w14:paraId="123895E8" w14:textId="77777777" w:rsidR="00435592" w:rsidRPr="00435592" w:rsidRDefault="00435592" w:rsidP="00435592">
            <w:pPr>
              <w:spacing w:line="240" w:lineRule="auto"/>
            </w:pPr>
            <w:r w:rsidRPr="00435592">
              <w:t>22</w:t>
            </w:r>
          </w:p>
        </w:tc>
        <w:tc>
          <w:tcPr>
            <w:tcW w:w="1135" w:type="pct"/>
            <w:tcBorders>
              <w:top w:val="nil"/>
              <w:left w:val="nil"/>
              <w:bottom w:val="nil"/>
              <w:right w:val="nil"/>
            </w:tcBorders>
            <w:shd w:val="clear" w:color="auto" w:fill="auto"/>
            <w:noWrap/>
            <w:vAlign w:val="bottom"/>
            <w:hideMark/>
          </w:tcPr>
          <w:p w14:paraId="1FDB9FCD" w14:textId="77777777" w:rsidR="00435592" w:rsidRPr="00435592" w:rsidRDefault="00435592" w:rsidP="00435592">
            <w:pPr>
              <w:spacing w:line="240" w:lineRule="auto"/>
            </w:pPr>
            <w:r w:rsidRPr="00435592">
              <w:t>Jake</w:t>
            </w:r>
          </w:p>
        </w:tc>
        <w:tc>
          <w:tcPr>
            <w:tcW w:w="949" w:type="pct"/>
            <w:tcBorders>
              <w:top w:val="nil"/>
              <w:left w:val="nil"/>
              <w:bottom w:val="nil"/>
              <w:right w:val="nil"/>
            </w:tcBorders>
            <w:shd w:val="clear" w:color="auto" w:fill="auto"/>
            <w:noWrap/>
            <w:vAlign w:val="bottom"/>
            <w:hideMark/>
          </w:tcPr>
          <w:p w14:paraId="399F98EB" w14:textId="77777777" w:rsidR="00435592" w:rsidRPr="00435592" w:rsidRDefault="00435592" w:rsidP="00435592">
            <w:pPr>
              <w:spacing w:line="240" w:lineRule="auto"/>
            </w:pPr>
            <w:r w:rsidRPr="00435592">
              <w:t>3/25/2015</w:t>
            </w:r>
          </w:p>
        </w:tc>
        <w:tc>
          <w:tcPr>
            <w:tcW w:w="1827" w:type="pct"/>
            <w:tcBorders>
              <w:top w:val="nil"/>
              <w:left w:val="nil"/>
              <w:bottom w:val="nil"/>
              <w:right w:val="nil"/>
            </w:tcBorders>
            <w:shd w:val="clear" w:color="auto" w:fill="auto"/>
            <w:noWrap/>
            <w:vAlign w:val="bottom"/>
            <w:hideMark/>
          </w:tcPr>
          <w:p w14:paraId="3ABA3A73" w14:textId="77777777" w:rsidR="00435592" w:rsidRPr="00435592" w:rsidRDefault="00435592" w:rsidP="00435592">
            <w:pPr>
              <w:spacing w:line="240" w:lineRule="auto"/>
            </w:pPr>
            <w:r w:rsidRPr="00435592">
              <w:t>Schoolboard Warehouse</w:t>
            </w:r>
          </w:p>
        </w:tc>
      </w:tr>
      <w:tr w:rsidR="00435592" w:rsidRPr="00435592" w14:paraId="25BFC6FC" w14:textId="77777777" w:rsidTr="00CF09DC">
        <w:trPr>
          <w:trHeight w:val="432"/>
        </w:trPr>
        <w:tc>
          <w:tcPr>
            <w:tcW w:w="1089" w:type="pct"/>
            <w:tcBorders>
              <w:top w:val="nil"/>
              <w:left w:val="nil"/>
              <w:bottom w:val="nil"/>
              <w:right w:val="nil"/>
            </w:tcBorders>
            <w:shd w:val="clear" w:color="auto" w:fill="auto"/>
            <w:noWrap/>
            <w:vAlign w:val="bottom"/>
            <w:hideMark/>
          </w:tcPr>
          <w:p w14:paraId="4B3F69D0" w14:textId="77777777" w:rsidR="00435592" w:rsidRPr="00435592" w:rsidRDefault="00435592" w:rsidP="00435592">
            <w:pPr>
              <w:spacing w:line="240" w:lineRule="auto"/>
            </w:pPr>
            <w:r w:rsidRPr="00435592">
              <w:t>12</w:t>
            </w:r>
          </w:p>
        </w:tc>
        <w:tc>
          <w:tcPr>
            <w:tcW w:w="1135" w:type="pct"/>
            <w:tcBorders>
              <w:top w:val="nil"/>
              <w:left w:val="nil"/>
              <w:bottom w:val="nil"/>
              <w:right w:val="nil"/>
            </w:tcBorders>
            <w:shd w:val="clear" w:color="auto" w:fill="auto"/>
            <w:noWrap/>
            <w:vAlign w:val="bottom"/>
            <w:hideMark/>
          </w:tcPr>
          <w:p w14:paraId="5ACB21B5" w14:textId="77777777" w:rsidR="00435592" w:rsidRPr="00435592" w:rsidRDefault="00435592" w:rsidP="00435592">
            <w:pPr>
              <w:spacing w:line="240" w:lineRule="auto"/>
            </w:pPr>
            <w:r w:rsidRPr="00435592">
              <w:t>Nina</w:t>
            </w:r>
          </w:p>
        </w:tc>
        <w:tc>
          <w:tcPr>
            <w:tcW w:w="949" w:type="pct"/>
            <w:tcBorders>
              <w:top w:val="nil"/>
              <w:left w:val="nil"/>
              <w:bottom w:val="nil"/>
              <w:right w:val="nil"/>
            </w:tcBorders>
            <w:shd w:val="clear" w:color="auto" w:fill="auto"/>
            <w:noWrap/>
            <w:vAlign w:val="bottom"/>
            <w:hideMark/>
          </w:tcPr>
          <w:p w14:paraId="4B97E76D" w14:textId="77777777" w:rsidR="00435592" w:rsidRPr="00435592" w:rsidRDefault="00435592" w:rsidP="00435592">
            <w:pPr>
              <w:spacing w:line="240" w:lineRule="auto"/>
            </w:pPr>
            <w:r w:rsidRPr="00435592">
              <w:t>3/25/2015</w:t>
            </w:r>
          </w:p>
        </w:tc>
        <w:tc>
          <w:tcPr>
            <w:tcW w:w="1827" w:type="pct"/>
            <w:tcBorders>
              <w:top w:val="nil"/>
              <w:left w:val="nil"/>
              <w:bottom w:val="nil"/>
              <w:right w:val="nil"/>
            </w:tcBorders>
            <w:shd w:val="clear" w:color="auto" w:fill="auto"/>
            <w:noWrap/>
            <w:vAlign w:val="bottom"/>
            <w:hideMark/>
          </w:tcPr>
          <w:p w14:paraId="1D963018" w14:textId="77777777" w:rsidR="00435592" w:rsidRPr="00435592" w:rsidRDefault="00435592" w:rsidP="00435592">
            <w:pPr>
              <w:spacing w:line="240" w:lineRule="auto"/>
            </w:pPr>
            <w:r w:rsidRPr="00435592">
              <w:t>Schoolboard Warehouse</w:t>
            </w:r>
          </w:p>
        </w:tc>
      </w:tr>
      <w:tr w:rsidR="00435592" w:rsidRPr="00435592" w14:paraId="7E1B1F5E" w14:textId="77777777" w:rsidTr="00CF09DC">
        <w:trPr>
          <w:trHeight w:val="432"/>
        </w:trPr>
        <w:tc>
          <w:tcPr>
            <w:tcW w:w="1089" w:type="pct"/>
            <w:tcBorders>
              <w:top w:val="nil"/>
              <w:left w:val="nil"/>
              <w:bottom w:val="nil"/>
              <w:right w:val="nil"/>
            </w:tcBorders>
            <w:shd w:val="clear" w:color="auto" w:fill="auto"/>
            <w:noWrap/>
            <w:vAlign w:val="bottom"/>
            <w:hideMark/>
          </w:tcPr>
          <w:p w14:paraId="49418936" w14:textId="77777777" w:rsidR="00435592" w:rsidRPr="00435592" w:rsidRDefault="00435592" w:rsidP="00435592">
            <w:pPr>
              <w:spacing w:line="240" w:lineRule="auto"/>
            </w:pPr>
            <w:r w:rsidRPr="00435592">
              <w:t>24</w:t>
            </w:r>
          </w:p>
        </w:tc>
        <w:tc>
          <w:tcPr>
            <w:tcW w:w="1135" w:type="pct"/>
            <w:tcBorders>
              <w:top w:val="nil"/>
              <w:left w:val="nil"/>
              <w:bottom w:val="nil"/>
              <w:right w:val="nil"/>
            </w:tcBorders>
            <w:shd w:val="clear" w:color="auto" w:fill="auto"/>
            <w:noWrap/>
            <w:vAlign w:val="bottom"/>
            <w:hideMark/>
          </w:tcPr>
          <w:p w14:paraId="7239CA62" w14:textId="77777777" w:rsidR="00435592" w:rsidRPr="00435592" w:rsidRDefault="00435592" w:rsidP="00435592">
            <w:pPr>
              <w:spacing w:line="240" w:lineRule="auto"/>
            </w:pPr>
            <w:r w:rsidRPr="00435592">
              <w:t>Apache</w:t>
            </w:r>
          </w:p>
        </w:tc>
        <w:tc>
          <w:tcPr>
            <w:tcW w:w="949" w:type="pct"/>
            <w:tcBorders>
              <w:top w:val="nil"/>
              <w:left w:val="nil"/>
              <w:bottom w:val="nil"/>
              <w:right w:val="nil"/>
            </w:tcBorders>
            <w:shd w:val="clear" w:color="auto" w:fill="auto"/>
            <w:noWrap/>
            <w:vAlign w:val="bottom"/>
            <w:hideMark/>
          </w:tcPr>
          <w:p w14:paraId="204E36A8" w14:textId="77777777" w:rsidR="00435592" w:rsidRPr="00435592" w:rsidRDefault="00435592" w:rsidP="00435592">
            <w:pPr>
              <w:spacing w:line="240" w:lineRule="auto"/>
            </w:pPr>
            <w:r w:rsidRPr="00435592">
              <w:t>3/25/2015</w:t>
            </w:r>
          </w:p>
        </w:tc>
        <w:tc>
          <w:tcPr>
            <w:tcW w:w="1827" w:type="pct"/>
            <w:tcBorders>
              <w:top w:val="nil"/>
              <w:left w:val="nil"/>
              <w:bottom w:val="nil"/>
              <w:right w:val="nil"/>
            </w:tcBorders>
            <w:shd w:val="clear" w:color="auto" w:fill="auto"/>
            <w:noWrap/>
            <w:vAlign w:val="bottom"/>
            <w:hideMark/>
          </w:tcPr>
          <w:p w14:paraId="739389D1" w14:textId="77777777" w:rsidR="00435592" w:rsidRPr="00435592" w:rsidRDefault="00435592" w:rsidP="00435592">
            <w:pPr>
              <w:spacing w:line="240" w:lineRule="auto"/>
            </w:pPr>
            <w:r w:rsidRPr="00435592">
              <w:t>Schoolboard Warehouse</w:t>
            </w:r>
          </w:p>
        </w:tc>
      </w:tr>
      <w:tr w:rsidR="00435592" w:rsidRPr="00435592" w14:paraId="04A615F1" w14:textId="77777777" w:rsidTr="00CF09DC">
        <w:trPr>
          <w:trHeight w:val="432"/>
        </w:trPr>
        <w:tc>
          <w:tcPr>
            <w:tcW w:w="1089" w:type="pct"/>
            <w:tcBorders>
              <w:top w:val="nil"/>
              <w:left w:val="nil"/>
              <w:bottom w:val="nil"/>
              <w:right w:val="nil"/>
            </w:tcBorders>
            <w:shd w:val="clear" w:color="auto" w:fill="auto"/>
            <w:noWrap/>
            <w:vAlign w:val="bottom"/>
            <w:hideMark/>
          </w:tcPr>
          <w:p w14:paraId="718F5082" w14:textId="77777777" w:rsidR="00435592" w:rsidRPr="00435592" w:rsidRDefault="00435592" w:rsidP="00435592">
            <w:pPr>
              <w:spacing w:line="240" w:lineRule="auto"/>
            </w:pPr>
            <w:r w:rsidRPr="00435592">
              <w:t>21</w:t>
            </w:r>
          </w:p>
        </w:tc>
        <w:tc>
          <w:tcPr>
            <w:tcW w:w="1135" w:type="pct"/>
            <w:tcBorders>
              <w:top w:val="nil"/>
              <w:left w:val="nil"/>
              <w:bottom w:val="nil"/>
              <w:right w:val="nil"/>
            </w:tcBorders>
            <w:shd w:val="clear" w:color="auto" w:fill="auto"/>
            <w:noWrap/>
            <w:vAlign w:val="bottom"/>
            <w:hideMark/>
          </w:tcPr>
          <w:p w14:paraId="221072B4" w14:textId="77777777" w:rsidR="00435592" w:rsidRPr="00435592" w:rsidRDefault="00435592" w:rsidP="00435592">
            <w:pPr>
              <w:spacing w:line="240" w:lineRule="auto"/>
            </w:pPr>
            <w:r w:rsidRPr="00435592">
              <w:t>Sting</w:t>
            </w:r>
          </w:p>
        </w:tc>
        <w:tc>
          <w:tcPr>
            <w:tcW w:w="949" w:type="pct"/>
            <w:tcBorders>
              <w:top w:val="nil"/>
              <w:left w:val="nil"/>
              <w:bottom w:val="nil"/>
              <w:right w:val="nil"/>
            </w:tcBorders>
            <w:shd w:val="clear" w:color="auto" w:fill="auto"/>
            <w:noWrap/>
            <w:vAlign w:val="bottom"/>
            <w:hideMark/>
          </w:tcPr>
          <w:p w14:paraId="52129C31" w14:textId="77777777" w:rsidR="00435592" w:rsidRPr="00435592" w:rsidRDefault="00435592" w:rsidP="00435592">
            <w:pPr>
              <w:spacing w:line="240" w:lineRule="auto"/>
            </w:pPr>
            <w:r w:rsidRPr="00435592">
              <w:t>3/25/2015</w:t>
            </w:r>
          </w:p>
        </w:tc>
        <w:tc>
          <w:tcPr>
            <w:tcW w:w="1827" w:type="pct"/>
            <w:tcBorders>
              <w:top w:val="nil"/>
              <w:left w:val="nil"/>
              <w:bottom w:val="nil"/>
              <w:right w:val="nil"/>
            </w:tcBorders>
            <w:shd w:val="clear" w:color="auto" w:fill="auto"/>
            <w:noWrap/>
            <w:vAlign w:val="bottom"/>
            <w:hideMark/>
          </w:tcPr>
          <w:p w14:paraId="2EFEEBBA" w14:textId="77777777" w:rsidR="00435592" w:rsidRPr="00435592" w:rsidRDefault="00435592" w:rsidP="00435592">
            <w:pPr>
              <w:spacing w:line="240" w:lineRule="auto"/>
            </w:pPr>
            <w:r w:rsidRPr="00435592">
              <w:t>Schoolboard Warehouse</w:t>
            </w:r>
          </w:p>
        </w:tc>
      </w:tr>
      <w:tr w:rsidR="00435592" w:rsidRPr="00435592" w14:paraId="10C0F57B" w14:textId="77777777" w:rsidTr="00CF09DC">
        <w:trPr>
          <w:trHeight w:val="432"/>
        </w:trPr>
        <w:tc>
          <w:tcPr>
            <w:tcW w:w="1089" w:type="pct"/>
            <w:tcBorders>
              <w:top w:val="nil"/>
              <w:left w:val="nil"/>
              <w:bottom w:val="nil"/>
              <w:right w:val="nil"/>
            </w:tcBorders>
            <w:shd w:val="clear" w:color="auto" w:fill="auto"/>
            <w:noWrap/>
            <w:vAlign w:val="bottom"/>
            <w:hideMark/>
          </w:tcPr>
          <w:p w14:paraId="72A46A15" w14:textId="77777777" w:rsidR="00435592" w:rsidRPr="00435592" w:rsidRDefault="00435592" w:rsidP="00435592">
            <w:pPr>
              <w:spacing w:line="240" w:lineRule="auto"/>
            </w:pPr>
            <w:r w:rsidRPr="00435592">
              <w:t>27</w:t>
            </w:r>
          </w:p>
        </w:tc>
        <w:tc>
          <w:tcPr>
            <w:tcW w:w="1135" w:type="pct"/>
            <w:tcBorders>
              <w:top w:val="nil"/>
              <w:left w:val="nil"/>
              <w:bottom w:val="nil"/>
              <w:right w:val="nil"/>
            </w:tcBorders>
            <w:shd w:val="clear" w:color="auto" w:fill="auto"/>
            <w:noWrap/>
            <w:vAlign w:val="bottom"/>
            <w:hideMark/>
          </w:tcPr>
          <w:p w14:paraId="288695ED" w14:textId="77777777" w:rsidR="00435592" w:rsidRPr="00435592" w:rsidRDefault="00435592" w:rsidP="00435592">
            <w:pPr>
              <w:spacing w:line="240" w:lineRule="auto"/>
            </w:pPr>
            <w:r w:rsidRPr="00435592">
              <w:t>Loki</w:t>
            </w:r>
          </w:p>
        </w:tc>
        <w:tc>
          <w:tcPr>
            <w:tcW w:w="949" w:type="pct"/>
            <w:tcBorders>
              <w:top w:val="nil"/>
              <w:left w:val="nil"/>
              <w:bottom w:val="nil"/>
              <w:right w:val="nil"/>
            </w:tcBorders>
            <w:shd w:val="clear" w:color="auto" w:fill="auto"/>
            <w:noWrap/>
            <w:vAlign w:val="bottom"/>
            <w:hideMark/>
          </w:tcPr>
          <w:p w14:paraId="7EA4B83D" w14:textId="77777777" w:rsidR="00435592" w:rsidRPr="00435592" w:rsidRDefault="00435592" w:rsidP="00435592">
            <w:pPr>
              <w:spacing w:line="240" w:lineRule="auto"/>
            </w:pPr>
            <w:r w:rsidRPr="00435592">
              <w:t>3/25/2015</w:t>
            </w:r>
          </w:p>
        </w:tc>
        <w:tc>
          <w:tcPr>
            <w:tcW w:w="1827" w:type="pct"/>
            <w:tcBorders>
              <w:top w:val="nil"/>
              <w:left w:val="nil"/>
              <w:bottom w:val="nil"/>
              <w:right w:val="nil"/>
            </w:tcBorders>
            <w:shd w:val="clear" w:color="auto" w:fill="auto"/>
            <w:noWrap/>
            <w:vAlign w:val="bottom"/>
            <w:hideMark/>
          </w:tcPr>
          <w:p w14:paraId="103D0A4D" w14:textId="77777777" w:rsidR="00435592" w:rsidRPr="00435592" w:rsidRDefault="00435592" w:rsidP="00435592">
            <w:pPr>
              <w:spacing w:line="240" w:lineRule="auto"/>
            </w:pPr>
            <w:r w:rsidRPr="00435592">
              <w:t>Schoolboard Warehouse</w:t>
            </w:r>
          </w:p>
        </w:tc>
      </w:tr>
      <w:tr w:rsidR="00435592" w:rsidRPr="00435592" w14:paraId="7556CBD1" w14:textId="77777777" w:rsidTr="00CF09DC">
        <w:trPr>
          <w:trHeight w:val="432"/>
        </w:trPr>
        <w:tc>
          <w:tcPr>
            <w:tcW w:w="1089" w:type="pct"/>
            <w:tcBorders>
              <w:top w:val="nil"/>
              <w:left w:val="nil"/>
              <w:bottom w:val="nil"/>
              <w:right w:val="nil"/>
            </w:tcBorders>
            <w:shd w:val="clear" w:color="auto" w:fill="auto"/>
            <w:noWrap/>
            <w:vAlign w:val="bottom"/>
            <w:hideMark/>
          </w:tcPr>
          <w:p w14:paraId="55962A6D"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7CE68105"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74495737"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3CA3DCB4" w14:textId="77777777" w:rsidR="00435592" w:rsidRPr="00435592" w:rsidRDefault="00435592" w:rsidP="00435592">
            <w:pPr>
              <w:spacing w:line="240" w:lineRule="auto"/>
              <w:rPr>
                <w:sz w:val="20"/>
                <w:szCs w:val="20"/>
              </w:rPr>
            </w:pPr>
          </w:p>
        </w:tc>
      </w:tr>
      <w:tr w:rsidR="00435592" w:rsidRPr="00435592" w14:paraId="4D354D90" w14:textId="77777777" w:rsidTr="00CF09DC">
        <w:trPr>
          <w:trHeight w:val="432"/>
        </w:trPr>
        <w:tc>
          <w:tcPr>
            <w:tcW w:w="1089" w:type="pct"/>
            <w:tcBorders>
              <w:top w:val="nil"/>
              <w:left w:val="nil"/>
              <w:bottom w:val="nil"/>
              <w:right w:val="nil"/>
            </w:tcBorders>
            <w:shd w:val="clear" w:color="auto" w:fill="auto"/>
            <w:noWrap/>
            <w:vAlign w:val="bottom"/>
            <w:hideMark/>
          </w:tcPr>
          <w:p w14:paraId="1DD5F662" w14:textId="77777777" w:rsidR="00435592" w:rsidRPr="00435592" w:rsidRDefault="00435592" w:rsidP="00435592">
            <w:pPr>
              <w:spacing w:line="240" w:lineRule="auto"/>
            </w:pPr>
            <w:r w:rsidRPr="00435592">
              <w:t>16</w:t>
            </w:r>
          </w:p>
        </w:tc>
        <w:tc>
          <w:tcPr>
            <w:tcW w:w="1135" w:type="pct"/>
            <w:tcBorders>
              <w:top w:val="nil"/>
              <w:left w:val="nil"/>
              <w:bottom w:val="nil"/>
              <w:right w:val="nil"/>
            </w:tcBorders>
            <w:shd w:val="clear" w:color="auto" w:fill="auto"/>
            <w:noWrap/>
            <w:vAlign w:val="bottom"/>
            <w:hideMark/>
          </w:tcPr>
          <w:p w14:paraId="3459BEFB" w14:textId="77777777" w:rsidR="00435592" w:rsidRPr="00435592" w:rsidRDefault="00435592" w:rsidP="00435592">
            <w:pPr>
              <w:spacing w:line="240" w:lineRule="auto"/>
            </w:pPr>
            <w:r w:rsidRPr="00435592">
              <w:t>Ricco</w:t>
            </w:r>
          </w:p>
        </w:tc>
        <w:tc>
          <w:tcPr>
            <w:tcW w:w="949" w:type="pct"/>
            <w:tcBorders>
              <w:top w:val="nil"/>
              <w:left w:val="nil"/>
              <w:bottom w:val="nil"/>
              <w:right w:val="nil"/>
            </w:tcBorders>
            <w:shd w:val="clear" w:color="auto" w:fill="auto"/>
            <w:noWrap/>
            <w:vAlign w:val="bottom"/>
            <w:hideMark/>
          </w:tcPr>
          <w:p w14:paraId="161154A4" w14:textId="77777777" w:rsidR="00435592" w:rsidRPr="00435592" w:rsidRDefault="00435592" w:rsidP="00435592">
            <w:pPr>
              <w:spacing w:line="240" w:lineRule="auto"/>
            </w:pPr>
            <w:r w:rsidRPr="00435592">
              <w:t>10/7/2015</w:t>
            </w:r>
          </w:p>
        </w:tc>
        <w:tc>
          <w:tcPr>
            <w:tcW w:w="1827" w:type="pct"/>
            <w:tcBorders>
              <w:top w:val="nil"/>
              <w:left w:val="nil"/>
              <w:bottom w:val="nil"/>
              <w:right w:val="nil"/>
            </w:tcBorders>
            <w:shd w:val="clear" w:color="auto" w:fill="auto"/>
            <w:noWrap/>
            <w:vAlign w:val="bottom"/>
            <w:hideMark/>
          </w:tcPr>
          <w:p w14:paraId="31E8DB64" w14:textId="77777777" w:rsidR="00435592" w:rsidRPr="00435592" w:rsidRDefault="00435592" w:rsidP="00435592">
            <w:pPr>
              <w:spacing w:line="240" w:lineRule="auto"/>
            </w:pPr>
            <w:r w:rsidRPr="00435592">
              <w:t>Homestead Warehouse</w:t>
            </w:r>
          </w:p>
        </w:tc>
      </w:tr>
      <w:tr w:rsidR="00435592" w:rsidRPr="00435592" w14:paraId="7C7DE116" w14:textId="77777777" w:rsidTr="00CF09DC">
        <w:trPr>
          <w:trHeight w:val="432"/>
        </w:trPr>
        <w:tc>
          <w:tcPr>
            <w:tcW w:w="1089" w:type="pct"/>
            <w:tcBorders>
              <w:top w:val="nil"/>
              <w:left w:val="nil"/>
              <w:bottom w:val="nil"/>
              <w:right w:val="nil"/>
            </w:tcBorders>
            <w:shd w:val="clear" w:color="auto" w:fill="auto"/>
            <w:noWrap/>
            <w:vAlign w:val="bottom"/>
            <w:hideMark/>
          </w:tcPr>
          <w:p w14:paraId="10ED7D09" w14:textId="77777777" w:rsidR="00435592" w:rsidRPr="00435592" w:rsidRDefault="00435592" w:rsidP="00435592">
            <w:pPr>
              <w:spacing w:line="240" w:lineRule="auto"/>
            </w:pPr>
            <w:r w:rsidRPr="00435592">
              <w:t>30</w:t>
            </w:r>
          </w:p>
        </w:tc>
        <w:tc>
          <w:tcPr>
            <w:tcW w:w="1135" w:type="pct"/>
            <w:tcBorders>
              <w:top w:val="nil"/>
              <w:left w:val="nil"/>
              <w:bottom w:val="nil"/>
              <w:right w:val="nil"/>
            </w:tcBorders>
            <w:shd w:val="clear" w:color="auto" w:fill="auto"/>
            <w:noWrap/>
            <w:vAlign w:val="bottom"/>
            <w:hideMark/>
          </w:tcPr>
          <w:p w14:paraId="01E26F15" w14:textId="77777777" w:rsidR="00435592" w:rsidRPr="00435592" w:rsidRDefault="00435592" w:rsidP="00435592">
            <w:pPr>
              <w:spacing w:line="240" w:lineRule="auto"/>
            </w:pPr>
            <w:r w:rsidRPr="00435592">
              <w:t>Shadow</w:t>
            </w:r>
          </w:p>
        </w:tc>
        <w:tc>
          <w:tcPr>
            <w:tcW w:w="949" w:type="pct"/>
            <w:tcBorders>
              <w:top w:val="nil"/>
              <w:left w:val="nil"/>
              <w:bottom w:val="nil"/>
              <w:right w:val="nil"/>
            </w:tcBorders>
            <w:shd w:val="clear" w:color="auto" w:fill="auto"/>
            <w:noWrap/>
            <w:vAlign w:val="bottom"/>
            <w:hideMark/>
          </w:tcPr>
          <w:p w14:paraId="3F973293" w14:textId="77777777" w:rsidR="00435592" w:rsidRPr="00435592" w:rsidRDefault="00435592" w:rsidP="00435592">
            <w:pPr>
              <w:spacing w:line="240" w:lineRule="auto"/>
            </w:pPr>
            <w:r w:rsidRPr="00435592">
              <w:t>10/7/2015</w:t>
            </w:r>
          </w:p>
        </w:tc>
        <w:tc>
          <w:tcPr>
            <w:tcW w:w="1827" w:type="pct"/>
            <w:tcBorders>
              <w:top w:val="nil"/>
              <w:left w:val="nil"/>
              <w:bottom w:val="nil"/>
              <w:right w:val="nil"/>
            </w:tcBorders>
            <w:shd w:val="clear" w:color="auto" w:fill="auto"/>
            <w:noWrap/>
            <w:vAlign w:val="bottom"/>
            <w:hideMark/>
          </w:tcPr>
          <w:p w14:paraId="267BF54A" w14:textId="77777777" w:rsidR="00435592" w:rsidRPr="00435592" w:rsidRDefault="00435592" w:rsidP="00435592">
            <w:pPr>
              <w:spacing w:line="240" w:lineRule="auto"/>
            </w:pPr>
            <w:r w:rsidRPr="00435592">
              <w:t>Homestead Warehouse</w:t>
            </w:r>
          </w:p>
        </w:tc>
      </w:tr>
      <w:tr w:rsidR="00435592" w:rsidRPr="00435592" w14:paraId="6DA45105" w14:textId="77777777" w:rsidTr="00CF09DC">
        <w:trPr>
          <w:trHeight w:val="432"/>
        </w:trPr>
        <w:tc>
          <w:tcPr>
            <w:tcW w:w="1089" w:type="pct"/>
            <w:tcBorders>
              <w:top w:val="nil"/>
              <w:left w:val="nil"/>
              <w:bottom w:val="nil"/>
              <w:right w:val="nil"/>
            </w:tcBorders>
            <w:shd w:val="clear" w:color="auto" w:fill="auto"/>
            <w:noWrap/>
            <w:vAlign w:val="bottom"/>
            <w:hideMark/>
          </w:tcPr>
          <w:p w14:paraId="0430F498" w14:textId="77777777" w:rsidR="00435592" w:rsidRPr="00435592" w:rsidRDefault="00435592" w:rsidP="00435592">
            <w:pPr>
              <w:spacing w:line="240" w:lineRule="auto"/>
            </w:pPr>
            <w:r w:rsidRPr="00435592">
              <w:t>24</w:t>
            </w:r>
          </w:p>
        </w:tc>
        <w:tc>
          <w:tcPr>
            <w:tcW w:w="1135" w:type="pct"/>
            <w:tcBorders>
              <w:top w:val="nil"/>
              <w:left w:val="nil"/>
              <w:bottom w:val="nil"/>
              <w:right w:val="nil"/>
            </w:tcBorders>
            <w:shd w:val="clear" w:color="auto" w:fill="auto"/>
            <w:noWrap/>
            <w:vAlign w:val="bottom"/>
            <w:hideMark/>
          </w:tcPr>
          <w:p w14:paraId="65241866" w14:textId="77777777" w:rsidR="00435592" w:rsidRPr="00435592" w:rsidRDefault="00435592" w:rsidP="00435592">
            <w:pPr>
              <w:spacing w:line="240" w:lineRule="auto"/>
            </w:pPr>
            <w:r w:rsidRPr="00435592">
              <w:t>Apache</w:t>
            </w:r>
          </w:p>
        </w:tc>
        <w:tc>
          <w:tcPr>
            <w:tcW w:w="949" w:type="pct"/>
            <w:tcBorders>
              <w:top w:val="nil"/>
              <w:left w:val="nil"/>
              <w:bottom w:val="nil"/>
              <w:right w:val="nil"/>
            </w:tcBorders>
            <w:shd w:val="clear" w:color="auto" w:fill="auto"/>
            <w:noWrap/>
            <w:vAlign w:val="bottom"/>
            <w:hideMark/>
          </w:tcPr>
          <w:p w14:paraId="1B8D51D2" w14:textId="77777777" w:rsidR="00435592" w:rsidRPr="00435592" w:rsidRDefault="00435592" w:rsidP="00435592">
            <w:pPr>
              <w:spacing w:line="240" w:lineRule="auto"/>
            </w:pPr>
            <w:r w:rsidRPr="00435592">
              <w:t>10/7/2015</w:t>
            </w:r>
          </w:p>
        </w:tc>
        <w:tc>
          <w:tcPr>
            <w:tcW w:w="1827" w:type="pct"/>
            <w:tcBorders>
              <w:top w:val="nil"/>
              <w:left w:val="nil"/>
              <w:bottom w:val="nil"/>
              <w:right w:val="nil"/>
            </w:tcBorders>
            <w:shd w:val="clear" w:color="auto" w:fill="auto"/>
            <w:noWrap/>
            <w:vAlign w:val="bottom"/>
            <w:hideMark/>
          </w:tcPr>
          <w:p w14:paraId="1788940C" w14:textId="77777777" w:rsidR="00435592" w:rsidRPr="00435592" w:rsidRDefault="00435592" w:rsidP="00435592">
            <w:pPr>
              <w:spacing w:line="240" w:lineRule="auto"/>
            </w:pPr>
            <w:r w:rsidRPr="00435592">
              <w:t>Homestead Warehouse</w:t>
            </w:r>
          </w:p>
        </w:tc>
      </w:tr>
      <w:tr w:rsidR="00435592" w:rsidRPr="00435592" w14:paraId="49AF5211" w14:textId="77777777" w:rsidTr="00CF09DC">
        <w:trPr>
          <w:trHeight w:val="432"/>
        </w:trPr>
        <w:tc>
          <w:tcPr>
            <w:tcW w:w="1089" w:type="pct"/>
            <w:tcBorders>
              <w:top w:val="nil"/>
              <w:left w:val="nil"/>
              <w:bottom w:val="nil"/>
              <w:right w:val="nil"/>
            </w:tcBorders>
            <w:shd w:val="clear" w:color="auto" w:fill="auto"/>
            <w:noWrap/>
            <w:vAlign w:val="bottom"/>
            <w:hideMark/>
          </w:tcPr>
          <w:p w14:paraId="53C523A7" w14:textId="77777777" w:rsidR="00435592" w:rsidRPr="00435592" w:rsidRDefault="00435592" w:rsidP="00435592">
            <w:pPr>
              <w:spacing w:line="240" w:lineRule="auto"/>
            </w:pPr>
            <w:r w:rsidRPr="00435592">
              <w:t>31</w:t>
            </w:r>
          </w:p>
        </w:tc>
        <w:tc>
          <w:tcPr>
            <w:tcW w:w="1135" w:type="pct"/>
            <w:tcBorders>
              <w:top w:val="nil"/>
              <w:left w:val="nil"/>
              <w:bottom w:val="nil"/>
              <w:right w:val="nil"/>
            </w:tcBorders>
            <w:shd w:val="clear" w:color="auto" w:fill="auto"/>
            <w:noWrap/>
            <w:vAlign w:val="bottom"/>
            <w:hideMark/>
          </w:tcPr>
          <w:p w14:paraId="4CF59ACE" w14:textId="77777777" w:rsidR="00435592" w:rsidRPr="00435592" w:rsidRDefault="00435592" w:rsidP="00435592">
            <w:pPr>
              <w:spacing w:line="240" w:lineRule="auto"/>
            </w:pPr>
            <w:r w:rsidRPr="00435592">
              <w:t xml:space="preserve">Tango </w:t>
            </w:r>
          </w:p>
        </w:tc>
        <w:tc>
          <w:tcPr>
            <w:tcW w:w="949" w:type="pct"/>
            <w:tcBorders>
              <w:top w:val="nil"/>
              <w:left w:val="nil"/>
              <w:bottom w:val="nil"/>
              <w:right w:val="nil"/>
            </w:tcBorders>
            <w:shd w:val="clear" w:color="auto" w:fill="auto"/>
            <w:noWrap/>
            <w:vAlign w:val="bottom"/>
            <w:hideMark/>
          </w:tcPr>
          <w:p w14:paraId="1B9BAF23" w14:textId="77777777" w:rsidR="00435592" w:rsidRPr="00435592" w:rsidRDefault="00435592" w:rsidP="00435592">
            <w:pPr>
              <w:spacing w:line="240" w:lineRule="auto"/>
            </w:pPr>
            <w:r w:rsidRPr="00435592">
              <w:t>10/7/2015</w:t>
            </w:r>
          </w:p>
        </w:tc>
        <w:tc>
          <w:tcPr>
            <w:tcW w:w="1827" w:type="pct"/>
            <w:tcBorders>
              <w:top w:val="nil"/>
              <w:left w:val="nil"/>
              <w:bottom w:val="nil"/>
              <w:right w:val="nil"/>
            </w:tcBorders>
            <w:shd w:val="clear" w:color="auto" w:fill="auto"/>
            <w:noWrap/>
            <w:vAlign w:val="bottom"/>
            <w:hideMark/>
          </w:tcPr>
          <w:p w14:paraId="3E9A8A10" w14:textId="77777777" w:rsidR="00435592" w:rsidRPr="00435592" w:rsidRDefault="00435592" w:rsidP="00435592">
            <w:pPr>
              <w:spacing w:line="240" w:lineRule="auto"/>
            </w:pPr>
            <w:r w:rsidRPr="00435592">
              <w:t>Homestead Warehouse</w:t>
            </w:r>
          </w:p>
        </w:tc>
      </w:tr>
      <w:tr w:rsidR="00435592" w:rsidRPr="00435592" w14:paraId="2C35014D" w14:textId="77777777" w:rsidTr="00CF09DC">
        <w:trPr>
          <w:trHeight w:val="432"/>
        </w:trPr>
        <w:tc>
          <w:tcPr>
            <w:tcW w:w="1089" w:type="pct"/>
            <w:tcBorders>
              <w:top w:val="nil"/>
              <w:left w:val="nil"/>
              <w:bottom w:val="nil"/>
              <w:right w:val="nil"/>
            </w:tcBorders>
            <w:shd w:val="clear" w:color="auto" w:fill="auto"/>
            <w:noWrap/>
            <w:vAlign w:val="bottom"/>
            <w:hideMark/>
          </w:tcPr>
          <w:p w14:paraId="65EC303D" w14:textId="77777777" w:rsidR="00435592" w:rsidRPr="00435592" w:rsidRDefault="00435592" w:rsidP="00435592">
            <w:pPr>
              <w:spacing w:line="240" w:lineRule="auto"/>
            </w:pPr>
            <w:r w:rsidRPr="00435592">
              <w:t>22</w:t>
            </w:r>
          </w:p>
        </w:tc>
        <w:tc>
          <w:tcPr>
            <w:tcW w:w="1135" w:type="pct"/>
            <w:tcBorders>
              <w:top w:val="nil"/>
              <w:left w:val="nil"/>
              <w:bottom w:val="nil"/>
              <w:right w:val="nil"/>
            </w:tcBorders>
            <w:shd w:val="clear" w:color="auto" w:fill="auto"/>
            <w:noWrap/>
            <w:vAlign w:val="bottom"/>
            <w:hideMark/>
          </w:tcPr>
          <w:p w14:paraId="31037ABD" w14:textId="77777777" w:rsidR="00435592" w:rsidRPr="00435592" w:rsidRDefault="00435592" w:rsidP="00435592">
            <w:pPr>
              <w:spacing w:line="240" w:lineRule="auto"/>
            </w:pPr>
            <w:r w:rsidRPr="00435592">
              <w:t>Jake</w:t>
            </w:r>
          </w:p>
        </w:tc>
        <w:tc>
          <w:tcPr>
            <w:tcW w:w="949" w:type="pct"/>
            <w:tcBorders>
              <w:top w:val="nil"/>
              <w:left w:val="nil"/>
              <w:bottom w:val="nil"/>
              <w:right w:val="nil"/>
            </w:tcBorders>
            <w:shd w:val="clear" w:color="auto" w:fill="auto"/>
            <w:noWrap/>
            <w:vAlign w:val="bottom"/>
            <w:hideMark/>
          </w:tcPr>
          <w:p w14:paraId="267E3C4A" w14:textId="77777777" w:rsidR="00435592" w:rsidRPr="00435592" w:rsidRDefault="00435592" w:rsidP="00435592">
            <w:pPr>
              <w:spacing w:line="240" w:lineRule="auto"/>
            </w:pPr>
            <w:r w:rsidRPr="00435592">
              <w:t>10/7/2015</w:t>
            </w:r>
          </w:p>
        </w:tc>
        <w:tc>
          <w:tcPr>
            <w:tcW w:w="1827" w:type="pct"/>
            <w:tcBorders>
              <w:top w:val="nil"/>
              <w:left w:val="nil"/>
              <w:bottom w:val="nil"/>
              <w:right w:val="nil"/>
            </w:tcBorders>
            <w:shd w:val="clear" w:color="auto" w:fill="auto"/>
            <w:noWrap/>
            <w:vAlign w:val="bottom"/>
            <w:hideMark/>
          </w:tcPr>
          <w:p w14:paraId="53DBA425" w14:textId="77777777" w:rsidR="00435592" w:rsidRPr="00435592" w:rsidRDefault="00435592" w:rsidP="00435592">
            <w:pPr>
              <w:spacing w:line="240" w:lineRule="auto"/>
            </w:pPr>
            <w:r w:rsidRPr="00435592">
              <w:t>Homestead Warehouse</w:t>
            </w:r>
          </w:p>
        </w:tc>
      </w:tr>
      <w:tr w:rsidR="00435592" w:rsidRPr="00435592" w14:paraId="5B9E30CD" w14:textId="77777777" w:rsidTr="00CF09DC">
        <w:trPr>
          <w:trHeight w:val="432"/>
        </w:trPr>
        <w:tc>
          <w:tcPr>
            <w:tcW w:w="1089" w:type="pct"/>
            <w:tcBorders>
              <w:top w:val="nil"/>
              <w:left w:val="nil"/>
              <w:bottom w:val="nil"/>
              <w:right w:val="nil"/>
            </w:tcBorders>
            <w:shd w:val="clear" w:color="auto" w:fill="auto"/>
            <w:noWrap/>
            <w:vAlign w:val="bottom"/>
            <w:hideMark/>
          </w:tcPr>
          <w:p w14:paraId="087FA2FE"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239CB0B5"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5A19CEF6"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2B2593A7" w14:textId="77777777" w:rsidR="00435592" w:rsidRPr="00435592" w:rsidRDefault="00435592" w:rsidP="00435592">
            <w:pPr>
              <w:spacing w:line="240" w:lineRule="auto"/>
              <w:rPr>
                <w:sz w:val="20"/>
                <w:szCs w:val="20"/>
              </w:rPr>
            </w:pPr>
          </w:p>
        </w:tc>
      </w:tr>
      <w:tr w:rsidR="00435592" w:rsidRPr="00435592" w14:paraId="37A29F08" w14:textId="77777777" w:rsidTr="00CF09DC">
        <w:trPr>
          <w:trHeight w:val="432"/>
        </w:trPr>
        <w:tc>
          <w:tcPr>
            <w:tcW w:w="1089" w:type="pct"/>
            <w:tcBorders>
              <w:top w:val="nil"/>
              <w:left w:val="nil"/>
              <w:bottom w:val="nil"/>
              <w:right w:val="nil"/>
            </w:tcBorders>
            <w:shd w:val="clear" w:color="auto" w:fill="auto"/>
            <w:noWrap/>
            <w:vAlign w:val="bottom"/>
            <w:hideMark/>
          </w:tcPr>
          <w:p w14:paraId="5EC31F15" w14:textId="77777777" w:rsidR="00435592" w:rsidRPr="00435592" w:rsidRDefault="00435592" w:rsidP="00435592">
            <w:pPr>
              <w:spacing w:line="240" w:lineRule="auto"/>
            </w:pPr>
            <w:r w:rsidRPr="00435592">
              <w:t>16</w:t>
            </w:r>
          </w:p>
        </w:tc>
        <w:tc>
          <w:tcPr>
            <w:tcW w:w="1135" w:type="pct"/>
            <w:tcBorders>
              <w:top w:val="nil"/>
              <w:left w:val="nil"/>
              <w:bottom w:val="nil"/>
              <w:right w:val="nil"/>
            </w:tcBorders>
            <w:shd w:val="clear" w:color="auto" w:fill="auto"/>
            <w:noWrap/>
            <w:vAlign w:val="bottom"/>
            <w:hideMark/>
          </w:tcPr>
          <w:p w14:paraId="7E8C5712" w14:textId="77777777" w:rsidR="00435592" w:rsidRPr="00435592" w:rsidRDefault="00435592" w:rsidP="00435592">
            <w:pPr>
              <w:spacing w:line="240" w:lineRule="auto"/>
            </w:pPr>
            <w:r w:rsidRPr="00435592">
              <w:t>Ricco</w:t>
            </w:r>
          </w:p>
        </w:tc>
        <w:tc>
          <w:tcPr>
            <w:tcW w:w="949" w:type="pct"/>
            <w:tcBorders>
              <w:top w:val="nil"/>
              <w:left w:val="nil"/>
              <w:bottom w:val="nil"/>
              <w:right w:val="nil"/>
            </w:tcBorders>
            <w:shd w:val="clear" w:color="auto" w:fill="auto"/>
            <w:noWrap/>
            <w:vAlign w:val="bottom"/>
            <w:hideMark/>
          </w:tcPr>
          <w:p w14:paraId="2433151A" w14:textId="77777777" w:rsidR="00435592" w:rsidRPr="00435592" w:rsidRDefault="00435592" w:rsidP="00435592">
            <w:pPr>
              <w:spacing w:line="240" w:lineRule="auto"/>
            </w:pPr>
            <w:r w:rsidRPr="00435592">
              <w:t>11/4/2015</w:t>
            </w:r>
          </w:p>
        </w:tc>
        <w:tc>
          <w:tcPr>
            <w:tcW w:w="1827" w:type="pct"/>
            <w:tcBorders>
              <w:top w:val="nil"/>
              <w:left w:val="nil"/>
              <w:bottom w:val="nil"/>
              <w:right w:val="nil"/>
            </w:tcBorders>
            <w:shd w:val="clear" w:color="auto" w:fill="auto"/>
            <w:noWrap/>
            <w:vAlign w:val="bottom"/>
            <w:hideMark/>
          </w:tcPr>
          <w:p w14:paraId="56BD4F93" w14:textId="77777777" w:rsidR="00435592" w:rsidRPr="00435592" w:rsidRDefault="00435592" w:rsidP="00435592">
            <w:pPr>
              <w:spacing w:line="240" w:lineRule="auto"/>
            </w:pPr>
            <w:r w:rsidRPr="00435592">
              <w:t>Schoolboard Warehouse</w:t>
            </w:r>
          </w:p>
        </w:tc>
      </w:tr>
      <w:tr w:rsidR="00435592" w:rsidRPr="00435592" w14:paraId="5E5448BE" w14:textId="77777777" w:rsidTr="00CF09DC">
        <w:trPr>
          <w:trHeight w:val="432"/>
        </w:trPr>
        <w:tc>
          <w:tcPr>
            <w:tcW w:w="1089" w:type="pct"/>
            <w:tcBorders>
              <w:top w:val="nil"/>
              <w:left w:val="nil"/>
              <w:bottom w:val="nil"/>
              <w:right w:val="nil"/>
            </w:tcBorders>
            <w:shd w:val="clear" w:color="auto" w:fill="auto"/>
            <w:noWrap/>
            <w:vAlign w:val="bottom"/>
            <w:hideMark/>
          </w:tcPr>
          <w:p w14:paraId="74BBCD92" w14:textId="77777777" w:rsidR="00435592" w:rsidRPr="00435592" w:rsidRDefault="00435592" w:rsidP="00435592">
            <w:pPr>
              <w:spacing w:line="240" w:lineRule="auto"/>
            </w:pPr>
            <w:r w:rsidRPr="00435592">
              <w:lastRenderedPageBreak/>
              <w:t>30</w:t>
            </w:r>
          </w:p>
        </w:tc>
        <w:tc>
          <w:tcPr>
            <w:tcW w:w="1135" w:type="pct"/>
            <w:tcBorders>
              <w:top w:val="nil"/>
              <w:left w:val="nil"/>
              <w:bottom w:val="nil"/>
              <w:right w:val="nil"/>
            </w:tcBorders>
            <w:shd w:val="clear" w:color="auto" w:fill="auto"/>
            <w:noWrap/>
            <w:vAlign w:val="bottom"/>
            <w:hideMark/>
          </w:tcPr>
          <w:p w14:paraId="63CA47CF" w14:textId="77777777" w:rsidR="00435592" w:rsidRPr="00435592" w:rsidRDefault="00435592" w:rsidP="00435592">
            <w:pPr>
              <w:spacing w:line="240" w:lineRule="auto"/>
            </w:pPr>
            <w:r w:rsidRPr="00435592">
              <w:t>Shadow</w:t>
            </w:r>
          </w:p>
        </w:tc>
        <w:tc>
          <w:tcPr>
            <w:tcW w:w="949" w:type="pct"/>
            <w:tcBorders>
              <w:top w:val="nil"/>
              <w:left w:val="nil"/>
              <w:bottom w:val="nil"/>
              <w:right w:val="nil"/>
            </w:tcBorders>
            <w:shd w:val="clear" w:color="auto" w:fill="auto"/>
            <w:noWrap/>
            <w:vAlign w:val="bottom"/>
            <w:hideMark/>
          </w:tcPr>
          <w:p w14:paraId="26F04C53" w14:textId="77777777" w:rsidR="00435592" w:rsidRPr="00435592" w:rsidRDefault="00435592" w:rsidP="00435592">
            <w:pPr>
              <w:spacing w:line="240" w:lineRule="auto"/>
            </w:pPr>
            <w:r w:rsidRPr="00435592">
              <w:t>11/4/2015</w:t>
            </w:r>
          </w:p>
        </w:tc>
        <w:tc>
          <w:tcPr>
            <w:tcW w:w="1827" w:type="pct"/>
            <w:tcBorders>
              <w:top w:val="nil"/>
              <w:left w:val="nil"/>
              <w:bottom w:val="nil"/>
              <w:right w:val="nil"/>
            </w:tcBorders>
            <w:shd w:val="clear" w:color="auto" w:fill="auto"/>
            <w:noWrap/>
            <w:vAlign w:val="bottom"/>
            <w:hideMark/>
          </w:tcPr>
          <w:p w14:paraId="6BACC6D2" w14:textId="77777777" w:rsidR="00435592" w:rsidRPr="00435592" w:rsidRDefault="00435592" w:rsidP="00435592">
            <w:pPr>
              <w:spacing w:line="240" w:lineRule="auto"/>
            </w:pPr>
            <w:r w:rsidRPr="00435592">
              <w:t>Schoolboard Warehouse</w:t>
            </w:r>
          </w:p>
        </w:tc>
      </w:tr>
      <w:tr w:rsidR="00435592" w:rsidRPr="00435592" w14:paraId="4E6BF30B" w14:textId="77777777" w:rsidTr="00CF09DC">
        <w:trPr>
          <w:trHeight w:val="432"/>
        </w:trPr>
        <w:tc>
          <w:tcPr>
            <w:tcW w:w="1089" w:type="pct"/>
            <w:tcBorders>
              <w:top w:val="nil"/>
              <w:left w:val="nil"/>
              <w:bottom w:val="nil"/>
              <w:right w:val="nil"/>
            </w:tcBorders>
            <w:shd w:val="clear" w:color="auto" w:fill="auto"/>
            <w:noWrap/>
            <w:vAlign w:val="bottom"/>
            <w:hideMark/>
          </w:tcPr>
          <w:p w14:paraId="627794F0" w14:textId="77777777" w:rsidR="00435592" w:rsidRPr="00435592" w:rsidRDefault="00435592" w:rsidP="00435592">
            <w:pPr>
              <w:spacing w:line="240" w:lineRule="auto"/>
            </w:pPr>
            <w:r w:rsidRPr="00435592">
              <w:t>23</w:t>
            </w:r>
          </w:p>
        </w:tc>
        <w:tc>
          <w:tcPr>
            <w:tcW w:w="1135" w:type="pct"/>
            <w:tcBorders>
              <w:top w:val="nil"/>
              <w:left w:val="nil"/>
              <w:bottom w:val="nil"/>
              <w:right w:val="nil"/>
            </w:tcBorders>
            <w:shd w:val="clear" w:color="auto" w:fill="auto"/>
            <w:noWrap/>
            <w:vAlign w:val="bottom"/>
            <w:hideMark/>
          </w:tcPr>
          <w:p w14:paraId="209994F4" w14:textId="77777777" w:rsidR="00435592" w:rsidRPr="00435592" w:rsidRDefault="00435592" w:rsidP="00435592">
            <w:pPr>
              <w:spacing w:line="240" w:lineRule="auto"/>
            </w:pPr>
            <w:r w:rsidRPr="00435592">
              <w:t>Milo</w:t>
            </w:r>
          </w:p>
        </w:tc>
        <w:tc>
          <w:tcPr>
            <w:tcW w:w="949" w:type="pct"/>
            <w:tcBorders>
              <w:top w:val="nil"/>
              <w:left w:val="nil"/>
              <w:bottom w:val="nil"/>
              <w:right w:val="nil"/>
            </w:tcBorders>
            <w:shd w:val="clear" w:color="auto" w:fill="auto"/>
            <w:noWrap/>
            <w:vAlign w:val="bottom"/>
            <w:hideMark/>
          </w:tcPr>
          <w:p w14:paraId="3663507B" w14:textId="77777777" w:rsidR="00435592" w:rsidRPr="00435592" w:rsidRDefault="00435592" w:rsidP="00435592">
            <w:pPr>
              <w:spacing w:line="240" w:lineRule="auto"/>
            </w:pPr>
            <w:r w:rsidRPr="00435592">
              <w:t>11/4/2015</w:t>
            </w:r>
          </w:p>
        </w:tc>
        <w:tc>
          <w:tcPr>
            <w:tcW w:w="1827" w:type="pct"/>
            <w:tcBorders>
              <w:top w:val="nil"/>
              <w:left w:val="nil"/>
              <w:bottom w:val="nil"/>
              <w:right w:val="nil"/>
            </w:tcBorders>
            <w:shd w:val="clear" w:color="auto" w:fill="auto"/>
            <w:noWrap/>
            <w:vAlign w:val="bottom"/>
            <w:hideMark/>
          </w:tcPr>
          <w:p w14:paraId="1B134C89" w14:textId="77777777" w:rsidR="00435592" w:rsidRPr="00435592" w:rsidRDefault="00435592" w:rsidP="00435592">
            <w:pPr>
              <w:spacing w:line="240" w:lineRule="auto"/>
            </w:pPr>
            <w:r w:rsidRPr="00435592">
              <w:t>Schoolboard Warehouse</w:t>
            </w:r>
          </w:p>
        </w:tc>
      </w:tr>
      <w:tr w:rsidR="00435592" w:rsidRPr="00435592" w14:paraId="5A0BB6B3" w14:textId="77777777" w:rsidTr="00CF09DC">
        <w:trPr>
          <w:trHeight w:val="432"/>
        </w:trPr>
        <w:tc>
          <w:tcPr>
            <w:tcW w:w="1089" w:type="pct"/>
            <w:tcBorders>
              <w:top w:val="nil"/>
              <w:left w:val="nil"/>
              <w:bottom w:val="nil"/>
              <w:right w:val="nil"/>
            </w:tcBorders>
            <w:shd w:val="clear" w:color="auto" w:fill="auto"/>
            <w:noWrap/>
            <w:vAlign w:val="bottom"/>
            <w:hideMark/>
          </w:tcPr>
          <w:p w14:paraId="1E57CD95" w14:textId="77777777" w:rsidR="00435592" w:rsidRPr="00435592" w:rsidRDefault="00435592" w:rsidP="00435592">
            <w:pPr>
              <w:spacing w:line="240" w:lineRule="auto"/>
            </w:pPr>
            <w:r w:rsidRPr="00435592">
              <w:t>31</w:t>
            </w:r>
          </w:p>
        </w:tc>
        <w:tc>
          <w:tcPr>
            <w:tcW w:w="1135" w:type="pct"/>
            <w:tcBorders>
              <w:top w:val="nil"/>
              <w:left w:val="nil"/>
              <w:bottom w:val="nil"/>
              <w:right w:val="nil"/>
            </w:tcBorders>
            <w:shd w:val="clear" w:color="auto" w:fill="auto"/>
            <w:noWrap/>
            <w:vAlign w:val="bottom"/>
            <w:hideMark/>
          </w:tcPr>
          <w:p w14:paraId="297685C7" w14:textId="77777777" w:rsidR="00435592" w:rsidRPr="00435592" w:rsidRDefault="00435592" w:rsidP="00435592">
            <w:pPr>
              <w:spacing w:line="240" w:lineRule="auto"/>
            </w:pPr>
            <w:r w:rsidRPr="00435592">
              <w:t xml:space="preserve">Tango </w:t>
            </w:r>
          </w:p>
        </w:tc>
        <w:tc>
          <w:tcPr>
            <w:tcW w:w="949" w:type="pct"/>
            <w:tcBorders>
              <w:top w:val="nil"/>
              <w:left w:val="nil"/>
              <w:bottom w:val="nil"/>
              <w:right w:val="nil"/>
            </w:tcBorders>
            <w:shd w:val="clear" w:color="auto" w:fill="auto"/>
            <w:noWrap/>
            <w:vAlign w:val="bottom"/>
            <w:hideMark/>
          </w:tcPr>
          <w:p w14:paraId="14718008" w14:textId="77777777" w:rsidR="00435592" w:rsidRPr="00435592" w:rsidRDefault="00435592" w:rsidP="00435592">
            <w:pPr>
              <w:spacing w:line="240" w:lineRule="auto"/>
            </w:pPr>
            <w:r w:rsidRPr="00435592">
              <w:t>11/4/2015</w:t>
            </w:r>
          </w:p>
        </w:tc>
        <w:tc>
          <w:tcPr>
            <w:tcW w:w="1827" w:type="pct"/>
            <w:tcBorders>
              <w:top w:val="nil"/>
              <w:left w:val="nil"/>
              <w:bottom w:val="nil"/>
              <w:right w:val="nil"/>
            </w:tcBorders>
            <w:shd w:val="clear" w:color="auto" w:fill="auto"/>
            <w:noWrap/>
            <w:vAlign w:val="bottom"/>
            <w:hideMark/>
          </w:tcPr>
          <w:p w14:paraId="6149749E" w14:textId="77777777" w:rsidR="00435592" w:rsidRPr="00435592" w:rsidRDefault="00435592" w:rsidP="00435592">
            <w:pPr>
              <w:spacing w:line="240" w:lineRule="auto"/>
            </w:pPr>
            <w:r w:rsidRPr="00435592">
              <w:t>Schoolboard Warehouse</w:t>
            </w:r>
          </w:p>
        </w:tc>
      </w:tr>
      <w:tr w:rsidR="00435592" w:rsidRPr="00435592" w14:paraId="17A2A122" w14:textId="77777777" w:rsidTr="00CF09DC">
        <w:trPr>
          <w:trHeight w:val="432"/>
        </w:trPr>
        <w:tc>
          <w:tcPr>
            <w:tcW w:w="1089" w:type="pct"/>
            <w:tcBorders>
              <w:top w:val="nil"/>
              <w:left w:val="nil"/>
              <w:bottom w:val="nil"/>
              <w:right w:val="nil"/>
            </w:tcBorders>
            <w:shd w:val="clear" w:color="auto" w:fill="auto"/>
            <w:noWrap/>
            <w:vAlign w:val="bottom"/>
            <w:hideMark/>
          </w:tcPr>
          <w:p w14:paraId="0E6CE10C" w14:textId="77777777" w:rsidR="00435592" w:rsidRPr="00435592" w:rsidRDefault="00435592" w:rsidP="00435592">
            <w:pPr>
              <w:spacing w:line="240" w:lineRule="auto"/>
            </w:pPr>
          </w:p>
        </w:tc>
        <w:tc>
          <w:tcPr>
            <w:tcW w:w="1135" w:type="pct"/>
            <w:tcBorders>
              <w:top w:val="nil"/>
              <w:left w:val="nil"/>
              <w:bottom w:val="nil"/>
              <w:right w:val="nil"/>
            </w:tcBorders>
            <w:shd w:val="clear" w:color="auto" w:fill="auto"/>
            <w:noWrap/>
            <w:vAlign w:val="bottom"/>
            <w:hideMark/>
          </w:tcPr>
          <w:p w14:paraId="0202520B" w14:textId="77777777" w:rsidR="00435592" w:rsidRPr="00435592" w:rsidRDefault="00435592" w:rsidP="00435592">
            <w:pPr>
              <w:spacing w:line="240" w:lineRule="auto"/>
              <w:rPr>
                <w:sz w:val="20"/>
                <w:szCs w:val="20"/>
              </w:rPr>
            </w:pPr>
          </w:p>
        </w:tc>
        <w:tc>
          <w:tcPr>
            <w:tcW w:w="949" w:type="pct"/>
            <w:tcBorders>
              <w:top w:val="nil"/>
              <w:left w:val="nil"/>
              <w:bottom w:val="nil"/>
              <w:right w:val="nil"/>
            </w:tcBorders>
            <w:shd w:val="clear" w:color="auto" w:fill="auto"/>
            <w:noWrap/>
            <w:vAlign w:val="bottom"/>
            <w:hideMark/>
          </w:tcPr>
          <w:p w14:paraId="0A015DF6" w14:textId="77777777" w:rsidR="00435592" w:rsidRPr="00435592" w:rsidRDefault="00435592" w:rsidP="00435592">
            <w:pPr>
              <w:spacing w:line="240" w:lineRule="auto"/>
              <w:rPr>
                <w:sz w:val="20"/>
                <w:szCs w:val="20"/>
              </w:rPr>
            </w:pPr>
          </w:p>
        </w:tc>
        <w:tc>
          <w:tcPr>
            <w:tcW w:w="1827" w:type="pct"/>
            <w:tcBorders>
              <w:top w:val="nil"/>
              <w:left w:val="nil"/>
              <w:bottom w:val="nil"/>
              <w:right w:val="nil"/>
            </w:tcBorders>
            <w:shd w:val="clear" w:color="auto" w:fill="auto"/>
            <w:noWrap/>
            <w:vAlign w:val="bottom"/>
            <w:hideMark/>
          </w:tcPr>
          <w:p w14:paraId="717E5C2A" w14:textId="77777777" w:rsidR="00435592" w:rsidRPr="00435592" w:rsidRDefault="00435592" w:rsidP="00435592">
            <w:pPr>
              <w:spacing w:line="240" w:lineRule="auto"/>
              <w:rPr>
                <w:sz w:val="20"/>
                <w:szCs w:val="20"/>
              </w:rPr>
            </w:pPr>
          </w:p>
        </w:tc>
      </w:tr>
      <w:tr w:rsidR="00435592" w:rsidRPr="00435592" w14:paraId="0A5367A7" w14:textId="77777777" w:rsidTr="00CF09DC">
        <w:trPr>
          <w:trHeight w:val="432"/>
        </w:trPr>
        <w:tc>
          <w:tcPr>
            <w:tcW w:w="1089" w:type="pct"/>
            <w:tcBorders>
              <w:top w:val="nil"/>
              <w:left w:val="nil"/>
              <w:bottom w:val="nil"/>
              <w:right w:val="nil"/>
            </w:tcBorders>
            <w:shd w:val="clear" w:color="auto" w:fill="auto"/>
            <w:noWrap/>
            <w:vAlign w:val="bottom"/>
            <w:hideMark/>
          </w:tcPr>
          <w:p w14:paraId="550C6227" w14:textId="77777777" w:rsidR="00435592" w:rsidRPr="00435592" w:rsidRDefault="00435592" w:rsidP="00435592">
            <w:pPr>
              <w:spacing w:line="240" w:lineRule="auto"/>
            </w:pPr>
            <w:r w:rsidRPr="00435592">
              <w:t>31</w:t>
            </w:r>
          </w:p>
        </w:tc>
        <w:tc>
          <w:tcPr>
            <w:tcW w:w="1135" w:type="pct"/>
            <w:tcBorders>
              <w:top w:val="nil"/>
              <w:left w:val="nil"/>
              <w:bottom w:val="nil"/>
              <w:right w:val="nil"/>
            </w:tcBorders>
            <w:shd w:val="clear" w:color="auto" w:fill="auto"/>
            <w:noWrap/>
            <w:vAlign w:val="bottom"/>
            <w:hideMark/>
          </w:tcPr>
          <w:p w14:paraId="571E52F9" w14:textId="77777777" w:rsidR="00435592" w:rsidRPr="00435592" w:rsidRDefault="00435592" w:rsidP="00435592">
            <w:pPr>
              <w:spacing w:line="240" w:lineRule="auto"/>
            </w:pPr>
            <w:r w:rsidRPr="00435592">
              <w:t xml:space="preserve">Tango </w:t>
            </w:r>
          </w:p>
        </w:tc>
        <w:tc>
          <w:tcPr>
            <w:tcW w:w="949" w:type="pct"/>
            <w:tcBorders>
              <w:top w:val="nil"/>
              <w:left w:val="nil"/>
              <w:bottom w:val="nil"/>
              <w:right w:val="nil"/>
            </w:tcBorders>
            <w:shd w:val="clear" w:color="auto" w:fill="auto"/>
            <w:noWrap/>
            <w:vAlign w:val="bottom"/>
            <w:hideMark/>
          </w:tcPr>
          <w:p w14:paraId="69CE2C46" w14:textId="77777777" w:rsidR="00435592" w:rsidRPr="00435592" w:rsidRDefault="00435592" w:rsidP="00435592">
            <w:pPr>
              <w:spacing w:line="240" w:lineRule="auto"/>
            </w:pPr>
            <w:r w:rsidRPr="00435592">
              <w:t>3/16/2016</w:t>
            </w:r>
          </w:p>
        </w:tc>
        <w:tc>
          <w:tcPr>
            <w:tcW w:w="1827" w:type="pct"/>
            <w:tcBorders>
              <w:top w:val="nil"/>
              <w:left w:val="nil"/>
              <w:bottom w:val="nil"/>
              <w:right w:val="nil"/>
            </w:tcBorders>
            <w:shd w:val="clear" w:color="auto" w:fill="auto"/>
            <w:noWrap/>
            <w:vAlign w:val="bottom"/>
            <w:hideMark/>
          </w:tcPr>
          <w:p w14:paraId="25856A80" w14:textId="77777777" w:rsidR="00435592" w:rsidRPr="00435592" w:rsidRDefault="00435592" w:rsidP="00435592">
            <w:pPr>
              <w:spacing w:line="240" w:lineRule="auto"/>
            </w:pPr>
            <w:r w:rsidRPr="00435592">
              <w:t>Schoolboard Warehouse</w:t>
            </w:r>
          </w:p>
        </w:tc>
      </w:tr>
      <w:tr w:rsidR="00435592" w:rsidRPr="00435592" w14:paraId="270DB33B" w14:textId="77777777" w:rsidTr="00CF09DC">
        <w:trPr>
          <w:trHeight w:val="432"/>
        </w:trPr>
        <w:tc>
          <w:tcPr>
            <w:tcW w:w="1089" w:type="pct"/>
            <w:tcBorders>
              <w:top w:val="nil"/>
              <w:left w:val="nil"/>
              <w:bottom w:val="nil"/>
              <w:right w:val="nil"/>
            </w:tcBorders>
            <w:shd w:val="clear" w:color="auto" w:fill="auto"/>
            <w:noWrap/>
            <w:vAlign w:val="bottom"/>
            <w:hideMark/>
          </w:tcPr>
          <w:p w14:paraId="3CBC1928" w14:textId="77777777" w:rsidR="00435592" w:rsidRPr="00435592" w:rsidRDefault="00435592" w:rsidP="00435592">
            <w:pPr>
              <w:spacing w:line="240" w:lineRule="auto"/>
            </w:pPr>
            <w:r w:rsidRPr="00435592">
              <w:t>30</w:t>
            </w:r>
          </w:p>
        </w:tc>
        <w:tc>
          <w:tcPr>
            <w:tcW w:w="1135" w:type="pct"/>
            <w:tcBorders>
              <w:top w:val="nil"/>
              <w:left w:val="nil"/>
              <w:bottom w:val="nil"/>
              <w:right w:val="nil"/>
            </w:tcBorders>
            <w:shd w:val="clear" w:color="auto" w:fill="auto"/>
            <w:noWrap/>
            <w:vAlign w:val="bottom"/>
            <w:hideMark/>
          </w:tcPr>
          <w:p w14:paraId="171DE2CF" w14:textId="77777777" w:rsidR="00435592" w:rsidRPr="00435592" w:rsidRDefault="00435592" w:rsidP="00435592">
            <w:pPr>
              <w:spacing w:line="240" w:lineRule="auto"/>
            </w:pPr>
            <w:r w:rsidRPr="00435592">
              <w:t>Shadow</w:t>
            </w:r>
          </w:p>
        </w:tc>
        <w:tc>
          <w:tcPr>
            <w:tcW w:w="949" w:type="pct"/>
            <w:tcBorders>
              <w:top w:val="nil"/>
              <w:left w:val="nil"/>
              <w:bottom w:val="nil"/>
              <w:right w:val="nil"/>
            </w:tcBorders>
            <w:shd w:val="clear" w:color="auto" w:fill="auto"/>
            <w:noWrap/>
            <w:vAlign w:val="bottom"/>
            <w:hideMark/>
          </w:tcPr>
          <w:p w14:paraId="4CABBCE1" w14:textId="77777777" w:rsidR="00435592" w:rsidRPr="00435592" w:rsidRDefault="00435592" w:rsidP="00435592">
            <w:pPr>
              <w:spacing w:line="240" w:lineRule="auto"/>
            </w:pPr>
            <w:r w:rsidRPr="00435592">
              <w:t>3/16/2016</w:t>
            </w:r>
          </w:p>
        </w:tc>
        <w:tc>
          <w:tcPr>
            <w:tcW w:w="1827" w:type="pct"/>
            <w:tcBorders>
              <w:top w:val="nil"/>
              <w:left w:val="nil"/>
              <w:bottom w:val="nil"/>
              <w:right w:val="nil"/>
            </w:tcBorders>
            <w:shd w:val="clear" w:color="auto" w:fill="auto"/>
            <w:noWrap/>
            <w:vAlign w:val="bottom"/>
            <w:hideMark/>
          </w:tcPr>
          <w:p w14:paraId="7379E9DD" w14:textId="77777777" w:rsidR="00435592" w:rsidRPr="00435592" w:rsidRDefault="00435592" w:rsidP="00435592">
            <w:pPr>
              <w:spacing w:line="240" w:lineRule="auto"/>
            </w:pPr>
            <w:r w:rsidRPr="00435592">
              <w:t>Schoolboard Warehouse</w:t>
            </w:r>
          </w:p>
        </w:tc>
      </w:tr>
    </w:tbl>
    <w:p w14:paraId="649D190F" w14:textId="77777777" w:rsidR="00A27B3B" w:rsidRDefault="00A27B3B" w:rsidP="00680DE7">
      <w:pPr>
        <w:rPr>
          <w:rFonts w:cs="Times New Roman"/>
          <w:noProof/>
          <w:szCs w:val="24"/>
        </w:rPr>
      </w:pPr>
    </w:p>
    <w:p w14:paraId="47D7E0FF" w14:textId="77777777" w:rsidR="00A27B3B" w:rsidRDefault="00A27B3B" w:rsidP="00680DE7">
      <w:pPr>
        <w:rPr>
          <w:rFonts w:cs="Times New Roman"/>
          <w:noProof/>
          <w:szCs w:val="24"/>
        </w:rPr>
      </w:pPr>
    </w:p>
    <w:p w14:paraId="1ABCDEDD" w14:textId="77777777" w:rsidR="00CC4B63" w:rsidRDefault="00CC4B63" w:rsidP="00CF09DC">
      <w:pPr>
        <w:pStyle w:val="Caption"/>
        <w:keepNext/>
      </w:pPr>
    </w:p>
    <w:p w14:paraId="58F6BAA6" w14:textId="77777777" w:rsidR="00CC4B63" w:rsidRDefault="00CC4B63" w:rsidP="00CC4B63"/>
    <w:p w14:paraId="0C634ACC" w14:textId="77777777" w:rsidR="00CC4B63" w:rsidRDefault="00CC4B63" w:rsidP="00CC4B63"/>
    <w:p w14:paraId="58393B71" w14:textId="77777777" w:rsidR="00CC4B63" w:rsidRDefault="00CC4B63" w:rsidP="00CC4B63"/>
    <w:p w14:paraId="26AA34E5" w14:textId="77777777" w:rsidR="00CC4B63" w:rsidRDefault="00CC4B63" w:rsidP="00CC4B63"/>
    <w:p w14:paraId="6ABBFCAC" w14:textId="77777777" w:rsidR="00CC4B63" w:rsidRDefault="00CC4B63" w:rsidP="00CC4B63"/>
    <w:p w14:paraId="48D93743" w14:textId="77777777" w:rsidR="00CC4B63" w:rsidRDefault="00CC4B63" w:rsidP="00CC4B63"/>
    <w:p w14:paraId="5029EAF1" w14:textId="77777777" w:rsidR="00CC4B63" w:rsidRDefault="00CC4B63" w:rsidP="00CC4B63"/>
    <w:p w14:paraId="73270513" w14:textId="77777777" w:rsidR="00CC4B63" w:rsidRDefault="00CC4B63" w:rsidP="00CC4B63"/>
    <w:p w14:paraId="3AFAAED3" w14:textId="77777777" w:rsidR="00CC4B63" w:rsidRDefault="00CC4B63" w:rsidP="00CC4B63"/>
    <w:p w14:paraId="3E11B77C" w14:textId="77777777" w:rsidR="00CC4B63" w:rsidRDefault="00CC4B63" w:rsidP="00CC4B63"/>
    <w:p w14:paraId="48B8D9ED" w14:textId="77777777" w:rsidR="00CC4B63" w:rsidRDefault="00CC4B63" w:rsidP="00CC4B63"/>
    <w:p w14:paraId="768D36AE" w14:textId="77777777" w:rsidR="00CC4B63" w:rsidRDefault="00CC4B63" w:rsidP="00CC4B63"/>
    <w:p w14:paraId="2277AC65" w14:textId="77777777" w:rsidR="00CC4B63" w:rsidRPr="00CC4B63" w:rsidRDefault="00CC4B63" w:rsidP="00CC4B63"/>
    <w:p w14:paraId="5ABE7E0E" w14:textId="77777777" w:rsidR="00CC4B63" w:rsidRDefault="00CC4B63" w:rsidP="00CF09DC">
      <w:pPr>
        <w:pStyle w:val="Caption"/>
        <w:keepNext/>
      </w:pPr>
    </w:p>
    <w:p w14:paraId="6C2D5901" w14:textId="21E3B2DA" w:rsidR="00CF09DC" w:rsidRDefault="00CF09DC" w:rsidP="00CF09DC">
      <w:pPr>
        <w:pStyle w:val="Caption"/>
        <w:keepNext/>
      </w:pPr>
      <w:bookmarkStart w:id="290" w:name="_Toc467151329"/>
      <w:r>
        <w:t xml:space="preserve">Table </w:t>
      </w:r>
      <w:fldSimple w:instr=" SEQ Table \* ARABIC ">
        <w:r w:rsidR="0053144D">
          <w:rPr>
            <w:noProof/>
          </w:rPr>
          <w:t>31</w:t>
        </w:r>
      </w:fldSimple>
      <w:r>
        <w:t>. Canine ORTs Single Compound Raw Data (Marijuana n=27)</w:t>
      </w:r>
      <w:bookmarkEnd w:id="290"/>
    </w:p>
    <w:tbl>
      <w:tblPr>
        <w:tblW w:w="5000" w:type="pct"/>
        <w:tblLook w:val="04A0" w:firstRow="1" w:lastRow="0" w:firstColumn="1" w:lastColumn="0" w:noHBand="0" w:noVBand="1"/>
      </w:tblPr>
      <w:tblGrid>
        <w:gridCol w:w="1463"/>
        <w:gridCol w:w="1190"/>
        <w:gridCol w:w="1271"/>
        <w:gridCol w:w="1630"/>
        <w:gridCol w:w="1106"/>
        <w:gridCol w:w="1030"/>
        <w:gridCol w:w="950"/>
      </w:tblGrid>
      <w:tr w:rsidR="00435592" w:rsidRPr="006D7847" w14:paraId="66AFA323" w14:textId="77777777" w:rsidTr="00435592">
        <w:trPr>
          <w:trHeight w:val="600"/>
        </w:trPr>
        <w:tc>
          <w:tcPr>
            <w:tcW w:w="847" w:type="pct"/>
            <w:tcBorders>
              <w:top w:val="single" w:sz="4" w:space="0" w:color="auto"/>
              <w:bottom w:val="single" w:sz="4" w:space="0" w:color="auto"/>
            </w:tcBorders>
            <w:shd w:val="clear" w:color="auto" w:fill="auto"/>
            <w:noWrap/>
            <w:vAlign w:val="center"/>
            <w:hideMark/>
          </w:tcPr>
          <w:p w14:paraId="687D7135"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Canine</w:t>
            </w:r>
          </w:p>
        </w:tc>
        <w:tc>
          <w:tcPr>
            <w:tcW w:w="689" w:type="pct"/>
            <w:tcBorders>
              <w:top w:val="single" w:sz="4" w:space="0" w:color="auto"/>
              <w:bottom w:val="single" w:sz="4" w:space="0" w:color="auto"/>
            </w:tcBorders>
            <w:shd w:val="clear" w:color="auto" w:fill="auto"/>
            <w:vAlign w:val="center"/>
            <w:hideMark/>
          </w:tcPr>
          <w:p w14:paraId="2F6CF923"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Limonene</w:t>
            </w:r>
          </w:p>
        </w:tc>
        <w:tc>
          <w:tcPr>
            <w:tcW w:w="736" w:type="pct"/>
            <w:tcBorders>
              <w:top w:val="single" w:sz="4" w:space="0" w:color="auto"/>
              <w:bottom w:val="single" w:sz="4" w:space="0" w:color="auto"/>
            </w:tcBorders>
            <w:shd w:val="clear" w:color="auto" w:fill="auto"/>
            <w:vAlign w:val="center"/>
            <w:hideMark/>
          </w:tcPr>
          <w:p w14:paraId="029E895D"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α-Pinene</w:t>
            </w:r>
          </w:p>
        </w:tc>
        <w:tc>
          <w:tcPr>
            <w:tcW w:w="943" w:type="pct"/>
            <w:tcBorders>
              <w:top w:val="single" w:sz="4" w:space="0" w:color="auto"/>
              <w:bottom w:val="single" w:sz="4" w:space="0" w:color="auto"/>
            </w:tcBorders>
            <w:shd w:val="clear" w:color="auto" w:fill="auto"/>
            <w:noWrap/>
            <w:vAlign w:val="center"/>
            <w:hideMark/>
          </w:tcPr>
          <w:p w14:paraId="17085981" w14:textId="5B2059FC"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Caryophyllene</w:t>
            </w:r>
          </w:p>
        </w:tc>
        <w:tc>
          <w:tcPr>
            <w:tcW w:w="640" w:type="pct"/>
            <w:tcBorders>
              <w:top w:val="single" w:sz="4" w:space="0" w:color="auto"/>
              <w:bottom w:val="single" w:sz="4" w:space="0" w:color="auto"/>
            </w:tcBorders>
            <w:shd w:val="clear" w:color="auto" w:fill="auto"/>
            <w:vAlign w:val="center"/>
            <w:hideMark/>
          </w:tcPr>
          <w:p w14:paraId="365E5D7E"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β-Pinene</w:t>
            </w:r>
          </w:p>
        </w:tc>
        <w:tc>
          <w:tcPr>
            <w:tcW w:w="596" w:type="pct"/>
            <w:tcBorders>
              <w:top w:val="single" w:sz="4" w:space="0" w:color="auto"/>
              <w:bottom w:val="single" w:sz="4" w:space="0" w:color="auto"/>
            </w:tcBorders>
            <w:shd w:val="clear" w:color="auto" w:fill="auto"/>
            <w:vAlign w:val="center"/>
            <w:hideMark/>
          </w:tcPr>
          <w:p w14:paraId="5D357B05"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Linalool</w:t>
            </w:r>
          </w:p>
        </w:tc>
        <w:tc>
          <w:tcPr>
            <w:tcW w:w="550" w:type="pct"/>
            <w:tcBorders>
              <w:top w:val="single" w:sz="4" w:space="0" w:color="auto"/>
              <w:bottom w:val="single" w:sz="4" w:space="0" w:color="auto"/>
            </w:tcBorders>
            <w:shd w:val="clear" w:color="auto" w:fill="auto"/>
            <w:vAlign w:val="center"/>
            <w:hideMark/>
          </w:tcPr>
          <w:p w14:paraId="67BD5D42" w14:textId="77777777" w:rsidR="00435592" w:rsidRPr="006D7847" w:rsidRDefault="00435592" w:rsidP="00435592">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Pos. Control</w:t>
            </w:r>
          </w:p>
        </w:tc>
      </w:tr>
      <w:tr w:rsidR="00435592" w:rsidRPr="00435592" w14:paraId="0B69785B" w14:textId="77777777" w:rsidTr="006D7847">
        <w:trPr>
          <w:trHeight w:val="360"/>
        </w:trPr>
        <w:tc>
          <w:tcPr>
            <w:tcW w:w="847" w:type="pct"/>
            <w:tcBorders>
              <w:top w:val="single" w:sz="4" w:space="0" w:color="auto"/>
              <w:left w:val="nil"/>
              <w:bottom w:val="nil"/>
              <w:right w:val="nil"/>
            </w:tcBorders>
            <w:shd w:val="clear" w:color="auto" w:fill="auto"/>
            <w:noWrap/>
            <w:vAlign w:val="center"/>
            <w:hideMark/>
          </w:tcPr>
          <w:p w14:paraId="7B1260B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2</w:t>
            </w:r>
          </w:p>
        </w:tc>
        <w:tc>
          <w:tcPr>
            <w:tcW w:w="689" w:type="pct"/>
            <w:tcBorders>
              <w:top w:val="single" w:sz="4" w:space="0" w:color="auto"/>
              <w:left w:val="nil"/>
              <w:bottom w:val="nil"/>
              <w:right w:val="nil"/>
            </w:tcBorders>
            <w:shd w:val="clear" w:color="auto" w:fill="auto"/>
            <w:noWrap/>
            <w:vAlign w:val="center"/>
            <w:hideMark/>
          </w:tcPr>
          <w:p w14:paraId="0B150EA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single" w:sz="4" w:space="0" w:color="auto"/>
              <w:left w:val="nil"/>
              <w:bottom w:val="nil"/>
              <w:right w:val="nil"/>
            </w:tcBorders>
            <w:shd w:val="clear" w:color="auto" w:fill="auto"/>
            <w:noWrap/>
            <w:vAlign w:val="center"/>
            <w:hideMark/>
          </w:tcPr>
          <w:p w14:paraId="41DF926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single" w:sz="4" w:space="0" w:color="auto"/>
              <w:left w:val="nil"/>
              <w:bottom w:val="nil"/>
              <w:right w:val="nil"/>
            </w:tcBorders>
            <w:shd w:val="clear" w:color="auto" w:fill="auto"/>
            <w:noWrap/>
            <w:vAlign w:val="center"/>
            <w:hideMark/>
          </w:tcPr>
          <w:p w14:paraId="390057A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single" w:sz="4" w:space="0" w:color="auto"/>
              <w:left w:val="nil"/>
              <w:bottom w:val="nil"/>
              <w:right w:val="nil"/>
            </w:tcBorders>
            <w:shd w:val="clear" w:color="auto" w:fill="auto"/>
            <w:noWrap/>
            <w:vAlign w:val="center"/>
            <w:hideMark/>
          </w:tcPr>
          <w:p w14:paraId="5D30750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96" w:type="pct"/>
            <w:tcBorders>
              <w:top w:val="single" w:sz="4" w:space="0" w:color="auto"/>
              <w:left w:val="nil"/>
              <w:bottom w:val="nil"/>
              <w:right w:val="nil"/>
            </w:tcBorders>
            <w:shd w:val="clear" w:color="auto" w:fill="auto"/>
            <w:noWrap/>
            <w:vAlign w:val="center"/>
            <w:hideMark/>
          </w:tcPr>
          <w:p w14:paraId="27060D3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50" w:type="pct"/>
            <w:tcBorders>
              <w:top w:val="single" w:sz="4" w:space="0" w:color="auto"/>
              <w:left w:val="nil"/>
              <w:bottom w:val="nil"/>
              <w:right w:val="nil"/>
            </w:tcBorders>
            <w:shd w:val="clear" w:color="auto" w:fill="auto"/>
            <w:noWrap/>
            <w:vAlign w:val="center"/>
            <w:hideMark/>
          </w:tcPr>
          <w:p w14:paraId="2E36E7D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2C4A75A5" w14:textId="77777777" w:rsidTr="006D7847">
        <w:trPr>
          <w:trHeight w:val="360"/>
        </w:trPr>
        <w:tc>
          <w:tcPr>
            <w:tcW w:w="847" w:type="pct"/>
            <w:tcBorders>
              <w:top w:val="nil"/>
              <w:left w:val="nil"/>
              <w:bottom w:val="nil"/>
              <w:right w:val="nil"/>
            </w:tcBorders>
            <w:shd w:val="clear" w:color="auto" w:fill="auto"/>
            <w:noWrap/>
            <w:vAlign w:val="center"/>
            <w:hideMark/>
          </w:tcPr>
          <w:p w14:paraId="683AEC9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2</w:t>
            </w:r>
          </w:p>
        </w:tc>
        <w:tc>
          <w:tcPr>
            <w:tcW w:w="689" w:type="pct"/>
            <w:tcBorders>
              <w:top w:val="nil"/>
              <w:left w:val="nil"/>
              <w:bottom w:val="nil"/>
              <w:right w:val="nil"/>
            </w:tcBorders>
            <w:shd w:val="clear" w:color="auto" w:fill="auto"/>
            <w:noWrap/>
            <w:vAlign w:val="center"/>
            <w:hideMark/>
          </w:tcPr>
          <w:p w14:paraId="379312C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20453A4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1AD9C70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2FB44BF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32D29A4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54751F9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243AFB0B" w14:textId="77777777" w:rsidTr="006D7847">
        <w:trPr>
          <w:trHeight w:val="360"/>
        </w:trPr>
        <w:tc>
          <w:tcPr>
            <w:tcW w:w="847" w:type="pct"/>
            <w:tcBorders>
              <w:top w:val="nil"/>
              <w:left w:val="nil"/>
              <w:bottom w:val="nil"/>
              <w:right w:val="nil"/>
            </w:tcBorders>
            <w:shd w:val="clear" w:color="auto" w:fill="auto"/>
            <w:noWrap/>
            <w:vAlign w:val="center"/>
            <w:hideMark/>
          </w:tcPr>
          <w:p w14:paraId="3F9009D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2</w:t>
            </w:r>
          </w:p>
        </w:tc>
        <w:tc>
          <w:tcPr>
            <w:tcW w:w="689" w:type="pct"/>
            <w:tcBorders>
              <w:top w:val="nil"/>
              <w:left w:val="nil"/>
              <w:bottom w:val="nil"/>
              <w:right w:val="nil"/>
            </w:tcBorders>
            <w:shd w:val="clear" w:color="auto" w:fill="auto"/>
            <w:noWrap/>
            <w:vAlign w:val="center"/>
            <w:hideMark/>
          </w:tcPr>
          <w:p w14:paraId="13D6613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736" w:type="pct"/>
            <w:tcBorders>
              <w:top w:val="nil"/>
              <w:left w:val="nil"/>
              <w:bottom w:val="nil"/>
              <w:right w:val="nil"/>
            </w:tcBorders>
            <w:shd w:val="clear" w:color="auto" w:fill="auto"/>
            <w:noWrap/>
            <w:vAlign w:val="center"/>
            <w:hideMark/>
          </w:tcPr>
          <w:p w14:paraId="225C21D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438C25E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7296EA1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229FE9D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6BD9F93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530D56E2" w14:textId="77777777" w:rsidTr="006D7847">
        <w:trPr>
          <w:trHeight w:val="360"/>
        </w:trPr>
        <w:tc>
          <w:tcPr>
            <w:tcW w:w="847" w:type="pct"/>
            <w:tcBorders>
              <w:top w:val="nil"/>
              <w:left w:val="nil"/>
              <w:bottom w:val="nil"/>
              <w:right w:val="nil"/>
            </w:tcBorders>
            <w:shd w:val="clear" w:color="auto" w:fill="auto"/>
            <w:noWrap/>
            <w:vAlign w:val="center"/>
            <w:hideMark/>
          </w:tcPr>
          <w:p w14:paraId="05BD87E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3</w:t>
            </w:r>
          </w:p>
        </w:tc>
        <w:tc>
          <w:tcPr>
            <w:tcW w:w="689" w:type="pct"/>
            <w:tcBorders>
              <w:top w:val="nil"/>
              <w:left w:val="nil"/>
              <w:bottom w:val="nil"/>
              <w:right w:val="nil"/>
            </w:tcBorders>
            <w:shd w:val="clear" w:color="auto" w:fill="auto"/>
            <w:noWrap/>
            <w:vAlign w:val="center"/>
            <w:hideMark/>
          </w:tcPr>
          <w:p w14:paraId="53125CA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0279B9C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12D7EC5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0092AD8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161828C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37E1232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4C5449C9" w14:textId="77777777" w:rsidTr="006D7847">
        <w:trPr>
          <w:trHeight w:val="360"/>
        </w:trPr>
        <w:tc>
          <w:tcPr>
            <w:tcW w:w="847" w:type="pct"/>
            <w:tcBorders>
              <w:top w:val="nil"/>
              <w:left w:val="nil"/>
              <w:bottom w:val="nil"/>
              <w:right w:val="nil"/>
            </w:tcBorders>
            <w:shd w:val="clear" w:color="auto" w:fill="auto"/>
            <w:noWrap/>
            <w:vAlign w:val="center"/>
            <w:hideMark/>
          </w:tcPr>
          <w:p w14:paraId="41CAEC9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6</w:t>
            </w:r>
          </w:p>
        </w:tc>
        <w:tc>
          <w:tcPr>
            <w:tcW w:w="689" w:type="pct"/>
            <w:tcBorders>
              <w:top w:val="nil"/>
              <w:left w:val="nil"/>
              <w:bottom w:val="nil"/>
              <w:right w:val="nil"/>
            </w:tcBorders>
            <w:shd w:val="clear" w:color="auto" w:fill="auto"/>
            <w:noWrap/>
            <w:vAlign w:val="center"/>
            <w:hideMark/>
          </w:tcPr>
          <w:p w14:paraId="20E2A06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312FDFC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14A827F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1211E65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53BDF5D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398C097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2C2B5C77" w14:textId="77777777" w:rsidTr="006D7847">
        <w:trPr>
          <w:trHeight w:val="360"/>
        </w:trPr>
        <w:tc>
          <w:tcPr>
            <w:tcW w:w="847" w:type="pct"/>
            <w:tcBorders>
              <w:top w:val="nil"/>
              <w:left w:val="nil"/>
              <w:bottom w:val="nil"/>
              <w:right w:val="nil"/>
            </w:tcBorders>
            <w:shd w:val="clear" w:color="auto" w:fill="auto"/>
            <w:noWrap/>
            <w:vAlign w:val="center"/>
            <w:hideMark/>
          </w:tcPr>
          <w:p w14:paraId="589F944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6</w:t>
            </w:r>
          </w:p>
        </w:tc>
        <w:tc>
          <w:tcPr>
            <w:tcW w:w="689" w:type="pct"/>
            <w:tcBorders>
              <w:top w:val="nil"/>
              <w:left w:val="nil"/>
              <w:bottom w:val="nil"/>
              <w:right w:val="nil"/>
            </w:tcBorders>
            <w:shd w:val="clear" w:color="auto" w:fill="auto"/>
            <w:noWrap/>
            <w:vAlign w:val="center"/>
            <w:hideMark/>
          </w:tcPr>
          <w:p w14:paraId="7D07ABE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2A5B77E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12143D8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2D891EA3" w14:textId="58FD558E"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00692EB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5E3180E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4A0666F3" w14:textId="77777777" w:rsidTr="006D7847">
        <w:trPr>
          <w:trHeight w:val="360"/>
        </w:trPr>
        <w:tc>
          <w:tcPr>
            <w:tcW w:w="847" w:type="pct"/>
            <w:tcBorders>
              <w:top w:val="nil"/>
              <w:left w:val="nil"/>
              <w:bottom w:val="nil"/>
              <w:right w:val="nil"/>
            </w:tcBorders>
            <w:shd w:val="clear" w:color="auto" w:fill="auto"/>
            <w:noWrap/>
            <w:vAlign w:val="center"/>
            <w:hideMark/>
          </w:tcPr>
          <w:p w14:paraId="1686FFB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16</w:t>
            </w:r>
          </w:p>
        </w:tc>
        <w:tc>
          <w:tcPr>
            <w:tcW w:w="689" w:type="pct"/>
            <w:tcBorders>
              <w:top w:val="nil"/>
              <w:left w:val="nil"/>
              <w:bottom w:val="nil"/>
              <w:right w:val="nil"/>
            </w:tcBorders>
            <w:shd w:val="clear" w:color="auto" w:fill="auto"/>
            <w:noWrap/>
            <w:vAlign w:val="center"/>
            <w:hideMark/>
          </w:tcPr>
          <w:p w14:paraId="540D226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736" w:type="pct"/>
            <w:tcBorders>
              <w:top w:val="nil"/>
              <w:left w:val="nil"/>
              <w:bottom w:val="nil"/>
              <w:right w:val="nil"/>
            </w:tcBorders>
            <w:shd w:val="clear" w:color="auto" w:fill="auto"/>
            <w:noWrap/>
            <w:vAlign w:val="center"/>
            <w:hideMark/>
          </w:tcPr>
          <w:p w14:paraId="16EE1DE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47FE78F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087294B7" w14:textId="09C81922"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2EBFD7D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10C754A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35FB321" w14:textId="77777777" w:rsidTr="006D7847">
        <w:trPr>
          <w:trHeight w:val="360"/>
        </w:trPr>
        <w:tc>
          <w:tcPr>
            <w:tcW w:w="847" w:type="pct"/>
            <w:tcBorders>
              <w:top w:val="nil"/>
              <w:left w:val="nil"/>
              <w:bottom w:val="nil"/>
              <w:right w:val="nil"/>
            </w:tcBorders>
            <w:shd w:val="clear" w:color="auto" w:fill="auto"/>
            <w:noWrap/>
            <w:vAlign w:val="center"/>
            <w:hideMark/>
          </w:tcPr>
          <w:p w14:paraId="72A8568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1</w:t>
            </w:r>
          </w:p>
        </w:tc>
        <w:tc>
          <w:tcPr>
            <w:tcW w:w="689" w:type="pct"/>
            <w:tcBorders>
              <w:top w:val="nil"/>
              <w:left w:val="nil"/>
              <w:bottom w:val="nil"/>
              <w:right w:val="nil"/>
            </w:tcBorders>
            <w:shd w:val="clear" w:color="auto" w:fill="auto"/>
            <w:noWrap/>
            <w:vAlign w:val="center"/>
            <w:hideMark/>
          </w:tcPr>
          <w:p w14:paraId="3F0CB2F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6539940D"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6CF1A20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0CE177D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40BFBE8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16FD6D8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602B3403" w14:textId="77777777" w:rsidTr="006D7847">
        <w:trPr>
          <w:trHeight w:val="360"/>
        </w:trPr>
        <w:tc>
          <w:tcPr>
            <w:tcW w:w="847" w:type="pct"/>
            <w:tcBorders>
              <w:top w:val="nil"/>
              <w:left w:val="nil"/>
              <w:bottom w:val="nil"/>
              <w:right w:val="nil"/>
            </w:tcBorders>
            <w:shd w:val="clear" w:color="auto" w:fill="auto"/>
            <w:noWrap/>
            <w:vAlign w:val="center"/>
            <w:hideMark/>
          </w:tcPr>
          <w:p w14:paraId="5967BFB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1</w:t>
            </w:r>
          </w:p>
        </w:tc>
        <w:tc>
          <w:tcPr>
            <w:tcW w:w="689" w:type="pct"/>
            <w:tcBorders>
              <w:top w:val="nil"/>
              <w:left w:val="nil"/>
              <w:bottom w:val="nil"/>
              <w:right w:val="nil"/>
            </w:tcBorders>
            <w:shd w:val="clear" w:color="auto" w:fill="auto"/>
            <w:noWrap/>
            <w:vAlign w:val="center"/>
            <w:hideMark/>
          </w:tcPr>
          <w:p w14:paraId="7C32E1A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47081F3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943" w:type="pct"/>
            <w:tcBorders>
              <w:top w:val="nil"/>
              <w:left w:val="nil"/>
              <w:bottom w:val="nil"/>
              <w:right w:val="nil"/>
            </w:tcBorders>
            <w:shd w:val="clear" w:color="auto" w:fill="auto"/>
            <w:noWrap/>
            <w:vAlign w:val="center"/>
            <w:hideMark/>
          </w:tcPr>
          <w:p w14:paraId="1DA2163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6E39F26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401601E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2754180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6A063022" w14:textId="77777777" w:rsidTr="006D7847">
        <w:trPr>
          <w:trHeight w:val="360"/>
        </w:trPr>
        <w:tc>
          <w:tcPr>
            <w:tcW w:w="847" w:type="pct"/>
            <w:tcBorders>
              <w:top w:val="nil"/>
              <w:left w:val="nil"/>
              <w:bottom w:val="nil"/>
              <w:right w:val="nil"/>
            </w:tcBorders>
            <w:shd w:val="clear" w:color="auto" w:fill="auto"/>
            <w:noWrap/>
            <w:vAlign w:val="center"/>
            <w:hideMark/>
          </w:tcPr>
          <w:p w14:paraId="7477450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1</w:t>
            </w:r>
          </w:p>
        </w:tc>
        <w:tc>
          <w:tcPr>
            <w:tcW w:w="689" w:type="pct"/>
            <w:tcBorders>
              <w:top w:val="nil"/>
              <w:left w:val="nil"/>
              <w:bottom w:val="nil"/>
              <w:right w:val="nil"/>
            </w:tcBorders>
            <w:shd w:val="clear" w:color="auto" w:fill="auto"/>
            <w:noWrap/>
            <w:vAlign w:val="center"/>
            <w:hideMark/>
          </w:tcPr>
          <w:p w14:paraId="1E9F497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5FD2889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2ACED65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5C014DA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390DB4A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5DD9079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6E3EDE1E" w14:textId="77777777" w:rsidTr="006D7847">
        <w:trPr>
          <w:trHeight w:val="360"/>
        </w:trPr>
        <w:tc>
          <w:tcPr>
            <w:tcW w:w="847" w:type="pct"/>
            <w:tcBorders>
              <w:top w:val="nil"/>
              <w:left w:val="nil"/>
              <w:bottom w:val="nil"/>
              <w:right w:val="nil"/>
            </w:tcBorders>
            <w:shd w:val="clear" w:color="auto" w:fill="auto"/>
            <w:noWrap/>
            <w:vAlign w:val="center"/>
            <w:hideMark/>
          </w:tcPr>
          <w:p w14:paraId="0A716C3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2</w:t>
            </w:r>
          </w:p>
        </w:tc>
        <w:tc>
          <w:tcPr>
            <w:tcW w:w="689" w:type="pct"/>
            <w:tcBorders>
              <w:top w:val="nil"/>
              <w:left w:val="nil"/>
              <w:bottom w:val="nil"/>
              <w:right w:val="nil"/>
            </w:tcBorders>
            <w:shd w:val="clear" w:color="auto" w:fill="auto"/>
            <w:noWrap/>
            <w:vAlign w:val="center"/>
            <w:hideMark/>
          </w:tcPr>
          <w:p w14:paraId="3C51F22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2EC33FB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136F69B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3437EB2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96" w:type="pct"/>
            <w:tcBorders>
              <w:top w:val="nil"/>
              <w:left w:val="nil"/>
              <w:bottom w:val="nil"/>
              <w:right w:val="nil"/>
            </w:tcBorders>
            <w:shd w:val="clear" w:color="auto" w:fill="auto"/>
            <w:noWrap/>
            <w:vAlign w:val="center"/>
            <w:hideMark/>
          </w:tcPr>
          <w:p w14:paraId="6044DDD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4CFF03B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CC8B69A" w14:textId="77777777" w:rsidTr="006D7847">
        <w:trPr>
          <w:trHeight w:val="360"/>
        </w:trPr>
        <w:tc>
          <w:tcPr>
            <w:tcW w:w="847" w:type="pct"/>
            <w:tcBorders>
              <w:top w:val="nil"/>
              <w:left w:val="nil"/>
              <w:bottom w:val="nil"/>
              <w:right w:val="nil"/>
            </w:tcBorders>
            <w:shd w:val="clear" w:color="auto" w:fill="auto"/>
            <w:noWrap/>
            <w:vAlign w:val="center"/>
            <w:hideMark/>
          </w:tcPr>
          <w:p w14:paraId="7CDC262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2</w:t>
            </w:r>
          </w:p>
        </w:tc>
        <w:tc>
          <w:tcPr>
            <w:tcW w:w="689" w:type="pct"/>
            <w:tcBorders>
              <w:top w:val="nil"/>
              <w:left w:val="nil"/>
              <w:bottom w:val="nil"/>
              <w:right w:val="nil"/>
            </w:tcBorders>
            <w:shd w:val="clear" w:color="auto" w:fill="auto"/>
            <w:noWrap/>
            <w:vAlign w:val="center"/>
            <w:hideMark/>
          </w:tcPr>
          <w:p w14:paraId="24B0666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1E548AB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2C59F1B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119A903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719A365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4423643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07399DBC" w14:textId="77777777" w:rsidTr="006D7847">
        <w:trPr>
          <w:trHeight w:val="360"/>
        </w:trPr>
        <w:tc>
          <w:tcPr>
            <w:tcW w:w="847" w:type="pct"/>
            <w:tcBorders>
              <w:top w:val="nil"/>
              <w:left w:val="nil"/>
              <w:bottom w:val="nil"/>
              <w:right w:val="nil"/>
            </w:tcBorders>
            <w:shd w:val="clear" w:color="auto" w:fill="auto"/>
            <w:noWrap/>
            <w:vAlign w:val="center"/>
            <w:hideMark/>
          </w:tcPr>
          <w:p w14:paraId="5B11E7E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2</w:t>
            </w:r>
          </w:p>
        </w:tc>
        <w:tc>
          <w:tcPr>
            <w:tcW w:w="689" w:type="pct"/>
            <w:tcBorders>
              <w:top w:val="nil"/>
              <w:left w:val="nil"/>
              <w:bottom w:val="nil"/>
              <w:right w:val="nil"/>
            </w:tcBorders>
            <w:shd w:val="clear" w:color="auto" w:fill="auto"/>
            <w:noWrap/>
            <w:vAlign w:val="center"/>
            <w:hideMark/>
          </w:tcPr>
          <w:p w14:paraId="58FA0DA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0BEA111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2D9D6D6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0B7AD30D" w14:textId="5C78DA15"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01FF49E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39C2F4E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6E270E1" w14:textId="77777777" w:rsidTr="006D7847">
        <w:trPr>
          <w:trHeight w:val="360"/>
        </w:trPr>
        <w:tc>
          <w:tcPr>
            <w:tcW w:w="847" w:type="pct"/>
            <w:tcBorders>
              <w:top w:val="nil"/>
              <w:left w:val="nil"/>
              <w:bottom w:val="nil"/>
              <w:right w:val="nil"/>
            </w:tcBorders>
            <w:shd w:val="clear" w:color="auto" w:fill="auto"/>
            <w:noWrap/>
            <w:vAlign w:val="center"/>
            <w:hideMark/>
          </w:tcPr>
          <w:p w14:paraId="4864E3AD"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3</w:t>
            </w:r>
          </w:p>
        </w:tc>
        <w:tc>
          <w:tcPr>
            <w:tcW w:w="689" w:type="pct"/>
            <w:tcBorders>
              <w:top w:val="nil"/>
              <w:left w:val="nil"/>
              <w:bottom w:val="nil"/>
              <w:right w:val="nil"/>
            </w:tcBorders>
            <w:shd w:val="clear" w:color="auto" w:fill="auto"/>
            <w:noWrap/>
            <w:vAlign w:val="center"/>
            <w:hideMark/>
          </w:tcPr>
          <w:p w14:paraId="617F4E6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6BEF5DC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943" w:type="pct"/>
            <w:tcBorders>
              <w:top w:val="nil"/>
              <w:left w:val="nil"/>
              <w:bottom w:val="nil"/>
              <w:right w:val="nil"/>
            </w:tcBorders>
            <w:shd w:val="clear" w:color="auto" w:fill="auto"/>
            <w:noWrap/>
            <w:vAlign w:val="center"/>
            <w:hideMark/>
          </w:tcPr>
          <w:p w14:paraId="58ED29A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1D64CD4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96" w:type="pct"/>
            <w:tcBorders>
              <w:top w:val="nil"/>
              <w:left w:val="nil"/>
              <w:bottom w:val="nil"/>
              <w:right w:val="nil"/>
            </w:tcBorders>
            <w:shd w:val="clear" w:color="auto" w:fill="auto"/>
            <w:noWrap/>
            <w:vAlign w:val="center"/>
            <w:hideMark/>
          </w:tcPr>
          <w:p w14:paraId="3F2316A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4029991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712EC1AA" w14:textId="77777777" w:rsidTr="006D7847">
        <w:trPr>
          <w:trHeight w:val="360"/>
        </w:trPr>
        <w:tc>
          <w:tcPr>
            <w:tcW w:w="847" w:type="pct"/>
            <w:tcBorders>
              <w:top w:val="nil"/>
              <w:left w:val="nil"/>
              <w:bottom w:val="nil"/>
              <w:right w:val="nil"/>
            </w:tcBorders>
            <w:shd w:val="clear" w:color="auto" w:fill="auto"/>
            <w:noWrap/>
            <w:vAlign w:val="center"/>
            <w:hideMark/>
          </w:tcPr>
          <w:p w14:paraId="08112EB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3</w:t>
            </w:r>
          </w:p>
        </w:tc>
        <w:tc>
          <w:tcPr>
            <w:tcW w:w="689" w:type="pct"/>
            <w:tcBorders>
              <w:top w:val="nil"/>
              <w:left w:val="nil"/>
              <w:bottom w:val="nil"/>
              <w:right w:val="nil"/>
            </w:tcBorders>
            <w:shd w:val="clear" w:color="auto" w:fill="auto"/>
            <w:noWrap/>
            <w:vAlign w:val="center"/>
            <w:hideMark/>
          </w:tcPr>
          <w:p w14:paraId="16393D0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2CE711A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943" w:type="pct"/>
            <w:tcBorders>
              <w:top w:val="nil"/>
              <w:left w:val="nil"/>
              <w:bottom w:val="nil"/>
              <w:right w:val="nil"/>
            </w:tcBorders>
            <w:shd w:val="clear" w:color="auto" w:fill="auto"/>
            <w:noWrap/>
            <w:vAlign w:val="center"/>
            <w:hideMark/>
          </w:tcPr>
          <w:p w14:paraId="379C306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7DF96389" w14:textId="23534254"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636C7E9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544188ED"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024D560B" w14:textId="77777777" w:rsidTr="006D7847">
        <w:trPr>
          <w:trHeight w:val="360"/>
        </w:trPr>
        <w:tc>
          <w:tcPr>
            <w:tcW w:w="847" w:type="pct"/>
            <w:tcBorders>
              <w:top w:val="nil"/>
              <w:left w:val="nil"/>
              <w:bottom w:val="nil"/>
              <w:right w:val="nil"/>
            </w:tcBorders>
            <w:shd w:val="clear" w:color="auto" w:fill="auto"/>
            <w:noWrap/>
            <w:vAlign w:val="center"/>
            <w:hideMark/>
          </w:tcPr>
          <w:p w14:paraId="29C8813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4</w:t>
            </w:r>
          </w:p>
        </w:tc>
        <w:tc>
          <w:tcPr>
            <w:tcW w:w="689" w:type="pct"/>
            <w:tcBorders>
              <w:top w:val="nil"/>
              <w:left w:val="nil"/>
              <w:bottom w:val="nil"/>
              <w:right w:val="nil"/>
            </w:tcBorders>
            <w:shd w:val="clear" w:color="auto" w:fill="auto"/>
            <w:noWrap/>
            <w:vAlign w:val="center"/>
            <w:hideMark/>
          </w:tcPr>
          <w:p w14:paraId="0C12929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3F8F9D9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943" w:type="pct"/>
            <w:tcBorders>
              <w:top w:val="nil"/>
              <w:left w:val="nil"/>
              <w:bottom w:val="nil"/>
              <w:right w:val="nil"/>
            </w:tcBorders>
            <w:shd w:val="clear" w:color="auto" w:fill="auto"/>
            <w:noWrap/>
            <w:vAlign w:val="center"/>
            <w:hideMark/>
          </w:tcPr>
          <w:p w14:paraId="039DED7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5CACDEB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96" w:type="pct"/>
            <w:tcBorders>
              <w:top w:val="nil"/>
              <w:left w:val="nil"/>
              <w:bottom w:val="nil"/>
              <w:right w:val="nil"/>
            </w:tcBorders>
            <w:shd w:val="clear" w:color="auto" w:fill="auto"/>
            <w:noWrap/>
            <w:vAlign w:val="center"/>
            <w:hideMark/>
          </w:tcPr>
          <w:p w14:paraId="6EE96B3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550" w:type="pct"/>
            <w:tcBorders>
              <w:top w:val="nil"/>
              <w:left w:val="nil"/>
              <w:bottom w:val="nil"/>
              <w:right w:val="nil"/>
            </w:tcBorders>
            <w:shd w:val="clear" w:color="auto" w:fill="auto"/>
            <w:noWrap/>
            <w:vAlign w:val="center"/>
            <w:hideMark/>
          </w:tcPr>
          <w:p w14:paraId="0BC43C6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997433A" w14:textId="77777777" w:rsidTr="006D7847">
        <w:trPr>
          <w:trHeight w:val="360"/>
        </w:trPr>
        <w:tc>
          <w:tcPr>
            <w:tcW w:w="847" w:type="pct"/>
            <w:tcBorders>
              <w:top w:val="nil"/>
              <w:left w:val="nil"/>
              <w:bottom w:val="nil"/>
              <w:right w:val="nil"/>
            </w:tcBorders>
            <w:shd w:val="clear" w:color="auto" w:fill="auto"/>
            <w:noWrap/>
            <w:vAlign w:val="center"/>
            <w:hideMark/>
          </w:tcPr>
          <w:p w14:paraId="6BEAA0B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4</w:t>
            </w:r>
          </w:p>
        </w:tc>
        <w:tc>
          <w:tcPr>
            <w:tcW w:w="689" w:type="pct"/>
            <w:tcBorders>
              <w:top w:val="nil"/>
              <w:left w:val="nil"/>
              <w:bottom w:val="nil"/>
              <w:right w:val="nil"/>
            </w:tcBorders>
            <w:shd w:val="clear" w:color="auto" w:fill="auto"/>
            <w:noWrap/>
            <w:vAlign w:val="center"/>
            <w:hideMark/>
          </w:tcPr>
          <w:p w14:paraId="23235EB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1EF5C76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55F0BA3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0F241E4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77AB5FC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0485BC5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0299A5B2" w14:textId="77777777" w:rsidTr="006D7847">
        <w:trPr>
          <w:trHeight w:val="360"/>
        </w:trPr>
        <w:tc>
          <w:tcPr>
            <w:tcW w:w="847" w:type="pct"/>
            <w:tcBorders>
              <w:top w:val="nil"/>
              <w:left w:val="nil"/>
              <w:bottom w:val="nil"/>
              <w:right w:val="nil"/>
            </w:tcBorders>
            <w:shd w:val="clear" w:color="auto" w:fill="auto"/>
            <w:noWrap/>
            <w:vAlign w:val="center"/>
            <w:hideMark/>
          </w:tcPr>
          <w:p w14:paraId="5AFAD7F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4</w:t>
            </w:r>
          </w:p>
        </w:tc>
        <w:tc>
          <w:tcPr>
            <w:tcW w:w="689" w:type="pct"/>
            <w:tcBorders>
              <w:top w:val="nil"/>
              <w:left w:val="nil"/>
              <w:bottom w:val="nil"/>
              <w:right w:val="nil"/>
            </w:tcBorders>
            <w:shd w:val="clear" w:color="auto" w:fill="auto"/>
            <w:noWrap/>
            <w:vAlign w:val="center"/>
            <w:hideMark/>
          </w:tcPr>
          <w:p w14:paraId="643B2A8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nil"/>
              <w:right w:val="nil"/>
            </w:tcBorders>
            <w:shd w:val="clear" w:color="auto" w:fill="auto"/>
            <w:noWrap/>
            <w:vAlign w:val="center"/>
            <w:hideMark/>
          </w:tcPr>
          <w:p w14:paraId="4CDAEE5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05F7023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701B98D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6DC3732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7E25938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38D929F2" w14:textId="77777777" w:rsidTr="006D7847">
        <w:trPr>
          <w:trHeight w:val="360"/>
        </w:trPr>
        <w:tc>
          <w:tcPr>
            <w:tcW w:w="847" w:type="pct"/>
            <w:tcBorders>
              <w:top w:val="nil"/>
              <w:left w:val="nil"/>
              <w:bottom w:val="nil"/>
              <w:right w:val="nil"/>
            </w:tcBorders>
            <w:shd w:val="clear" w:color="auto" w:fill="auto"/>
            <w:noWrap/>
            <w:vAlign w:val="center"/>
            <w:hideMark/>
          </w:tcPr>
          <w:p w14:paraId="5B7656A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5</w:t>
            </w:r>
          </w:p>
        </w:tc>
        <w:tc>
          <w:tcPr>
            <w:tcW w:w="689" w:type="pct"/>
            <w:tcBorders>
              <w:top w:val="nil"/>
              <w:left w:val="nil"/>
              <w:bottom w:val="nil"/>
              <w:right w:val="nil"/>
            </w:tcBorders>
            <w:shd w:val="clear" w:color="auto" w:fill="auto"/>
            <w:noWrap/>
            <w:vAlign w:val="center"/>
            <w:hideMark/>
          </w:tcPr>
          <w:p w14:paraId="65E85A2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736" w:type="pct"/>
            <w:tcBorders>
              <w:top w:val="nil"/>
              <w:left w:val="nil"/>
              <w:bottom w:val="nil"/>
              <w:right w:val="nil"/>
            </w:tcBorders>
            <w:shd w:val="clear" w:color="auto" w:fill="auto"/>
            <w:noWrap/>
            <w:vAlign w:val="center"/>
            <w:hideMark/>
          </w:tcPr>
          <w:p w14:paraId="1DD8890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170E989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260146D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1A0708A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1AE4067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EEE3C4D" w14:textId="77777777" w:rsidTr="006D7847">
        <w:trPr>
          <w:trHeight w:val="360"/>
        </w:trPr>
        <w:tc>
          <w:tcPr>
            <w:tcW w:w="847" w:type="pct"/>
            <w:tcBorders>
              <w:top w:val="nil"/>
              <w:left w:val="nil"/>
              <w:bottom w:val="nil"/>
              <w:right w:val="nil"/>
            </w:tcBorders>
            <w:shd w:val="clear" w:color="auto" w:fill="auto"/>
            <w:noWrap/>
            <w:vAlign w:val="center"/>
            <w:hideMark/>
          </w:tcPr>
          <w:p w14:paraId="7E2B088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6</w:t>
            </w:r>
          </w:p>
        </w:tc>
        <w:tc>
          <w:tcPr>
            <w:tcW w:w="689" w:type="pct"/>
            <w:tcBorders>
              <w:top w:val="nil"/>
              <w:left w:val="nil"/>
              <w:bottom w:val="nil"/>
              <w:right w:val="nil"/>
            </w:tcBorders>
            <w:shd w:val="clear" w:color="auto" w:fill="auto"/>
            <w:noWrap/>
            <w:vAlign w:val="center"/>
            <w:hideMark/>
          </w:tcPr>
          <w:p w14:paraId="53F2CDD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736" w:type="pct"/>
            <w:tcBorders>
              <w:top w:val="nil"/>
              <w:left w:val="nil"/>
              <w:bottom w:val="nil"/>
              <w:right w:val="nil"/>
            </w:tcBorders>
            <w:shd w:val="clear" w:color="auto" w:fill="auto"/>
            <w:noWrap/>
            <w:vAlign w:val="center"/>
            <w:hideMark/>
          </w:tcPr>
          <w:p w14:paraId="24CF0D1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363510D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2CD4669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6B6FADAD"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3666C05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2BA202A3" w14:textId="77777777" w:rsidTr="006D7847">
        <w:trPr>
          <w:trHeight w:val="360"/>
        </w:trPr>
        <w:tc>
          <w:tcPr>
            <w:tcW w:w="847" w:type="pct"/>
            <w:tcBorders>
              <w:top w:val="nil"/>
              <w:left w:val="nil"/>
              <w:bottom w:val="nil"/>
              <w:right w:val="nil"/>
            </w:tcBorders>
            <w:shd w:val="clear" w:color="auto" w:fill="auto"/>
            <w:noWrap/>
            <w:vAlign w:val="center"/>
            <w:hideMark/>
          </w:tcPr>
          <w:p w14:paraId="348C164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27</w:t>
            </w:r>
          </w:p>
        </w:tc>
        <w:tc>
          <w:tcPr>
            <w:tcW w:w="689" w:type="pct"/>
            <w:tcBorders>
              <w:top w:val="nil"/>
              <w:left w:val="nil"/>
              <w:bottom w:val="nil"/>
              <w:right w:val="nil"/>
            </w:tcBorders>
            <w:shd w:val="clear" w:color="auto" w:fill="auto"/>
            <w:noWrap/>
            <w:vAlign w:val="center"/>
            <w:hideMark/>
          </w:tcPr>
          <w:p w14:paraId="7D3EDC5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6F979A7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260DD58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7BC526C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556CB95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470F28E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626B6462" w14:textId="77777777" w:rsidTr="006D7847">
        <w:trPr>
          <w:trHeight w:val="360"/>
        </w:trPr>
        <w:tc>
          <w:tcPr>
            <w:tcW w:w="847" w:type="pct"/>
            <w:tcBorders>
              <w:top w:val="nil"/>
              <w:left w:val="nil"/>
              <w:bottom w:val="nil"/>
              <w:right w:val="nil"/>
            </w:tcBorders>
            <w:shd w:val="clear" w:color="auto" w:fill="auto"/>
            <w:noWrap/>
            <w:vAlign w:val="center"/>
            <w:hideMark/>
          </w:tcPr>
          <w:p w14:paraId="014BE85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0</w:t>
            </w:r>
          </w:p>
        </w:tc>
        <w:tc>
          <w:tcPr>
            <w:tcW w:w="689" w:type="pct"/>
            <w:tcBorders>
              <w:top w:val="nil"/>
              <w:left w:val="nil"/>
              <w:bottom w:val="nil"/>
              <w:right w:val="nil"/>
            </w:tcBorders>
            <w:shd w:val="clear" w:color="auto" w:fill="auto"/>
            <w:noWrap/>
            <w:vAlign w:val="center"/>
            <w:hideMark/>
          </w:tcPr>
          <w:p w14:paraId="581CB26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5FF636F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03A6D96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bottom w:val="nil"/>
              <w:right w:val="nil"/>
            </w:tcBorders>
            <w:shd w:val="clear" w:color="auto" w:fill="auto"/>
            <w:noWrap/>
            <w:vAlign w:val="center"/>
            <w:hideMark/>
          </w:tcPr>
          <w:p w14:paraId="32EFF993" w14:textId="4C245D2B"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3B46411D"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50" w:type="pct"/>
            <w:tcBorders>
              <w:top w:val="nil"/>
              <w:left w:val="nil"/>
              <w:bottom w:val="nil"/>
              <w:right w:val="nil"/>
            </w:tcBorders>
            <w:shd w:val="clear" w:color="auto" w:fill="auto"/>
            <w:noWrap/>
            <w:vAlign w:val="center"/>
            <w:hideMark/>
          </w:tcPr>
          <w:p w14:paraId="113CBEA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7D68E38A" w14:textId="77777777" w:rsidTr="006D7847">
        <w:trPr>
          <w:trHeight w:val="360"/>
        </w:trPr>
        <w:tc>
          <w:tcPr>
            <w:tcW w:w="847" w:type="pct"/>
            <w:tcBorders>
              <w:top w:val="nil"/>
              <w:left w:val="nil"/>
              <w:bottom w:val="nil"/>
              <w:right w:val="nil"/>
            </w:tcBorders>
            <w:shd w:val="clear" w:color="auto" w:fill="auto"/>
            <w:noWrap/>
            <w:vAlign w:val="center"/>
            <w:hideMark/>
          </w:tcPr>
          <w:p w14:paraId="4CF701A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0</w:t>
            </w:r>
          </w:p>
        </w:tc>
        <w:tc>
          <w:tcPr>
            <w:tcW w:w="689" w:type="pct"/>
            <w:tcBorders>
              <w:top w:val="nil"/>
              <w:left w:val="nil"/>
              <w:bottom w:val="nil"/>
              <w:right w:val="nil"/>
            </w:tcBorders>
            <w:shd w:val="clear" w:color="auto" w:fill="auto"/>
            <w:noWrap/>
            <w:vAlign w:val="center"/>
            <w:hideMark/>
          </w:tcPr>
          <w:p w14:paraId="3B066B4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004DA0C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943" w:type="pct"/>
            <w:tcBorders>
              <w:top w:val="nil"/>
              <w:left w:val="nil"/>
              <w:bottom w:val="nil"/>
              <w:right w:val="nil"/>
            </w:tcBorders>
            <w:shd w:val="clear" w:color="auto" w:fill="auto"/>
            <w:noWrap/>
            <w:vAlign w:val="center"/>
            <w:hideMark/>
          </w:tcPr>
          <w:p w14:paraId="3D1E28B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490DE62E" w14:textId="2A170D7E"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35443CD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50" w:type="pct"/>
            <w:tcBorders>
              <w:top w:val="nil"/>
              <w:left w:val="nil"/>
              <w:bottom w:val="nil"/>
              <w:right w:val="nil"/>
            </w:tcBorders>
            <w:shd w:val="clear" w:color="auto" w:fill="auto"/>
            <w:noWrap/>
            <w:vAlign w:val="center"/>
            <w:hideMark/>
          </w:tcPr>
          <w:p w14:paraId="15DDEA0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171304B1" w14:textId="77777777" w:rsidTr="006D7847">
        <w:trPr>
          <w:trHeight w:val="360"/>
        </w:trPr>
        <w:tc>
          <w:tcPr>
            <w:tcW w:w="847" w:type="pct"/>
            <w:tcBorders>
              <w:top w:val="nil"/>
              <w:left w:val="nil"/>
              <w:bottom w:val="nil"/>
              <w:right w:val="nil"/>
            </w:tcBorders>
            <w:shd w:val="clear" w:color="auto" w:fill="auto"/>
            <w:noWrap/>
            <w:vAlign w:val="center"/>
            <w:hideMark/>
          </w:tcPr>
          <w:p w14:paraId="3BEE17C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0</w:t>
            </w:r>
          </w:p>
        </w:tc>
        <w:tc>
          <w:tcPr>
            <w:tcW w:w="689" w:type="pct"/>
            <w:tcBorders>
              <w:top w:val="nil"/>
              <w:left w:val="nil"/>
              <w:bottom w:val="nil"/>
              <w:right w:val="nil"/>
            </w:tcBorders>
            <w:shd w:val="clear" w:color="auto" w:fill="auto"/>
            <w:noWrap/>
            <w:vAlign w:val="center"/>
            <w:hideMark/>
          </w:tcPr>
          <w:p w14:paraId="3812DD79"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736" w:type="pct"/>
            <w:tcBorders>
              <w:top w:val="nil"/>
              <w:left w:val="nil"/>
              <w:bottom w:val="nil"/>
              <w:right w:val="nil"/>
            </w:tcBorders>
            <w:shd w:val="clear" w:color="auto" w:fill="auto"/>
            <w:noWrap/>
            <w:vAlign w:val="center"/>
            <w:hideMark/>
          </w:tcPr>
          <w:p w14:paraId="46C73CE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6479455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nil"/>
              <w:right w:val="nil"/>
            </w:tcBorders>
            <w:shd w:val="clear" w:color="auto" w:fill="auto"/>
            <w:noWrap/>
            <w:vAlign w:val="center"/>
            <w:hideMark/>
          </w:tcPr>
          <w:p w14:paraId="1B66BE8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nil"/>
              <w:right w:val="nil"/>
            </w:tcBorders>
            <w:shd w:val="clear" w:color="auto" w:fill="auto"/>
            <w:noWrap/>
            <w:vAlign w:val="center"/>
            <w:hideMark/>
          </w:tcPr>
          <w:p w14:paraId="4FA80E4B"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bottom w:val="nil"/>
              <w:right w:val="nil"/>
            </w:tcBorders>
            <w:shd w:val="clear" w:color="auto" w:fill="auto"/>
            <w:noWrap/>
            <w:vAlign w:val="center"/>
            <w:hideMark/>
          </w:tcPr>
          <w:p w14:paraId="7D39377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3648F2CB" w14:textId="77777777" w:rsidTr="006D7847">
        <w:trPr>
          <w:trHeight w:val="360"/>
        </w:trPr>
        <w:tc>
          <w:tcPr>
            <w:tcW w:w="847" w:type="pct"/>
            <w:tcBorders>
              <w:top w:val="nil"/>
              <w:left w:val="nil"/>
              <w:bottom w:val="nil"/>
              <w:right w:val="nil"/>
            </w:tcBorders>
            <w:shd w:val="clear" w:color="auto" w:fill="auto"/>
            <w:noWrap/>
            <w:vAlign w:val="center"/>
            <w:hideMark/>
          </w:tcPr>
          <w:p w14:paraId="4FA7B006"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1</w:t>
            </w:r>
          </w:p>
        </w:tc>
        <w:tc>
          <w:tcPr>
            <w:tcW w:w="689" w:type="pct"/>
            <w:tcBorders>
              <w:top w:val="nil"/>
              <w:left w:val="nil"/>
              <w:bottom w:val="nil"/>
              <w:right w:val="nil"/>
            </w:tcBorders>
            <w:shd w:val="clear" w:color="auto" w:fill="auto"/>
            <w:noWrap/>
            <w:vAlign w:val="center"/>
            <w:hideMark/>
          </w:tcPr>
          <w:p w14:paraId="6F18B91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bottom w:val="nil"/>
              <w:right w:val="nil"/>
            </w:tcBorders>
            <w:shd w:val="clear" w:color="auto" w:fill="auto"/>
            <w:noWrap/>
            <w:vAlign w:val="center"/>
            <w:hideMark/>
          </w:tcPr>
          <w:p w14:paraId="228151D8"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nil"/>
              <w:right w:val="nil"/>
            </w:tcBorders>
            <w:shd w:val="clear" w:color="auto" w:fill="auto"/>
            <w:noWrap/>
            <w:vAlign w:val="center"/>
            <w:hideMark/>
          </w:tcPr>
          <w:p w14:paraId="562D7EA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640" w:type="pct"/>
            <w:tcBorders>
              <w:top w:val="nil"/>
              <w:left w:val="nil"/>
              <w:bottom w:val="nil"/>
              <w:right w:val="nil"/>
            </w:tcBorders>
            <w:shd w:val="clear" w:color="auto" w:fill="auto"/>
            <w:noWrap/>
            <w:vAlign w:val="center"/>
            <w:hideMark/>
          </w:tcPr>
          <w:p w14:paraId="2A605C1B" w14:textId="516D7091"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bottom w:val="nil"/>
              <w:right w:val="nil"/>
            </w:tcBorders>
            <w:shd w:val="clear" w:color="auto" w:fill="auto"/>
            <w:noWrap/>
            <w:vAlign w:val="center"/>
            <w:hideMark/>
          </w:tcPr>
          <w:p w14:paraId="4DBA3B52"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50" w:type="pct"/>
            <w:tcBorders>
              <w:top w:val="nil"/>
              <w:left w:val="nil"/>
              <w:bottom w:val="nil"/>
              <w:right w:val="nil"/>
            </w:tcBorders>
            <w:shd w:val="clear" w:color="auto" w:fill="auto"/>
            <w:noWrap/>
            <w:vAlign w:val="center"/>
            <w:hideMark/>
          </w:tcPr>
          <w:p w14:paraId="7C828583"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71569296" w14:textId="77777777" w:rsidTr="006D7847">
        <w:trPr>
          <w:trHeight w:val="360"/>
        </w:trPr>
        <w:tc>
          <w:tcPr>
            <w:tcW w:w="847" w:type="pct"/>
            <w:tcBorders>
              <w:top w:val="nil"/>
              <w:left w:val="nil"/>
              <w:right w:val="nil"/>
            </w:tcBorders>
            <w:shd w:val="clear" w:color="auto" w:fill="auto"/>
            <w:noWrap/>
            <w:vAlign w:val="center"/>
            <w:hideMark/>
          </w:tcPr>
          <w:p w14:paraId="2797277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1</w:t>
            </w:r>
          </w:p>
        </w:tc>
        <w:tc>
          <w:tcPr>
            <w:tcW w:w="689" w:type="pct"/>
            <w:tcBorders>
              <w:top w:val="nil"/>
              <w:left w:val="nil"/>
              <w:right w:val="nil"/>
            </w:tcBorders>
            <w:shd w:val="clear" w:color="auto" w:fill="auto"/>
            <w:noWrap/>
            <w:vAlign w:val="center"/>
            <w:hideMark/>
          </w:tcPr>
          <w:p w14:paraId="6CD2ED21"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736" w:type="pct"/>
            <w:tcBorders>
              <w:top w:val="nil"/>
              <w:left w:val="nil"/>
              <w:right w:val="nil"/>
            </w:tcBorders>
            <w:shd w:val="clear" w:color="auto" w:fill="auto"/>
            <w:noWrap/>
            <w:vAlign w:val="center"/>
            <w:hideMark/>
          </w:tcPr>
          <w:p w14:paraId="72DFFB74"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right w:val="nil"/>
            </w:tcBorders>
            <w:shd w:val="clear" w:color="auto" w:fill="auto"/>
            <w:noWrap/>
            <w:vAlign w:val="center"/>
            <w:hideMark/>
          </w:tcPr>
          <w:p w14:paraId="15BE83B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640" w:type="pct"/>
            <w:tcBorders>
              <w:top w:val="nil"/>
              <w:left w:val="nil"/>
              <w:right w:val="nil"/>
            </w:tcBorders>
            <w:shd w:val="clear" w:color="auto" w:fill="auto"/>
            <w:noWrap/>
            <w:vAlign w:val="center"/>
            <w:hideMark/>
          </w:tcPr>
          <w:p w14:paraId="48CF8641" w14:textId="6E8443B0" w:rsidR="00435592" w:rsidRPr="00435592" w:rsidRDefault="00435592" w:rsidP="00435592">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596" w:type="pct"/>
            <w:tcBorders>
              <w:top w:val="nil"/>
              <w:left w:val="nil"/>
              <w:right w:val="nil"/>
            </w:tcBorders>
            <w:shd w:val="clear" w:color="auto" w:fill="auto"/>
            <w:noWrap/>
            <w:vAlign w:val="center"/>
            <w:hideMark/>
          </w:tcPr>
          <w:p w14:paraId="5C5E3ABC"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50" w:type="pct"/>
            <w:tcBorders>
              <w:top w:val="nil"/>
              <w:left w:val="nil"/>
              <w:right w:val="nil"/>
            </w:tcBorders>
            <w:shd w:val="clear" w:color="auto" w:fill="auto"/>
            <w:noWrap/>
            <w:vAlign w:val="center"/>
            <w:hideMark/>
          </w:tcPr>
          <w:p w14:paraId="2600374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r w:rsidR="00435592" w:rsidRPr="00435592" w14:paraId="560DBF79" w14:textId="77777777" w:rsidTr="006D7847">
        <w:trPr>
          <w:trHeight w:val="360"/>
        </w:trPr>
        <w:tc>
          <w:tcPr>
            <w:tcW w:w="847" w:type="pct"/>
            <w:tcBorders>
              <w:top w:val="nil"/>
              <w:left w:val="nil"/>
              <w:bottom w:val="single" w:sz="4" w:space="0" w:color="auto"/>
              <w:right w:val="nil"/>
            </w:tcBorders>
            <w:shd w:val="clear" w:color="auto" w:fill="auto"/>
            <w:noWrap/>
            <w:vAlign w:val="center"/>
            <w:hideMark/>
          </w:tcPr>
          <w:p w14:paraId="214269D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31</w:t>
            </w:r>
          </w:p>
        </w:tc>
        <w:tc>
          <w:tcPr>
            <w:tcW w:w="689" w:type="pct"/>
            <w:tcBorders>
              <w:top w:val="nil"/>
              <w:left w:val="nil"/>
              <w:bottom w:val="single" w:sz="4" w:space="0" w:color="auto"/>
              <w:right w:val="nil"/>
            </w:tcBorders>
            <w:shd w:val="clear" w:color="auto" w:fill="auto"/>
            <w:noWrap/>
            <w:vAlign w:val="center"/>
            <w:hideMark/>
          </w:tcPr>
          <w:p w14:paraId="0BE460B7"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c>
          <w:tcPr>
            <w:tcW w:w="736" w:type="pct"/>
            <w:tcBorders>
              <w:top w:val="nil"/>
              <w:left w:val="nil"/>
              <w:bottom w:val="single" w:sz="4" w:space="0" w:color="auto"/>
              <w:right w:val="nil"/>
            </w:tcBorders>
            <w:shd w:val="clear" w:color="auto" w:fill="auto"/>
            <w:noWrap/>
            <w:vAlign w:val="center"/>
            <w:hideMark/>
          </w:tcPr>
          <w:p w14:paraId="535EF1A5"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943" w:type="pct"/>
            <w:tcBorders>
              <w:top w:val="nil"/>
              <w:left w:val="nil"/>
              <w:bottom w:val="single" w:sz="4" w:space="0" w:color="auto"/>
              <w:right w:val="nil"/>
            </w:tcBorders>
            <w:shd w:val="clear" w:color="auto" w:fill="auto"/>
            <w:noWrap/>
            <w:vAlign w:val="center"/>
            <w:hideMark/>
          </w:tcPr>
          <w:p w14:paraId="7C692460"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640" w:type="pct"/>
            <w:tcBorders>
              <w:top w:val="nil"/>
              <w:left w:val="nil"/>
              <w:bottom w:val="single" w:sz="4" w:space="0" w:color="auto"/>
              <w:right w:val="nil"/>
            </w:tcBorders>
            <w:shd w:val="clear" w:color="auto" w:fill="auto"/>
            <w:noWrap/>
            <w:vAlign w:val="center"/>
            <w:hideMark/>
          </w:tcPr>
          <w:p w14:paraId="68A5641E"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N</w:t>
            </w:r>
          </w:p>
        </w:tc>
        <w:tc>
          <w:tcPr>
            <w:tcW w:w="596" w:type="pct"/>
            <w:tcBorders>
              <w:top w:val="nil"/>
              <w:left w:val="nil"/>
              <w:bottom w:val="single" w:sz="4" w:space="0" w:color="auto"/>
              <w:right w:val="nil"/>
            </w:tcBorders>
            <w:shd w:val="clear" w:color="auto" w:fill="auto"/>
            <w:noWrap/>
            <w:vAlign w:val="center"/>
            <w:hideMark/>
          </w:tcPr>
          <w:p w14:paraId="2BFECCCF"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I</w:t>
            </w:r>
          </w:p>
        </w:tc>
        <w:tc>
          <w:tcPr>
            <w:tcW w:w="550" w:type="pct"/>
            <w:tcBorders>
              <w:top w:val="nil"/>
              <w:left w:val="nil"/>
              <w:bottom w:val="single" w:sz="4" w:space="0" w:color="auto"/>
              <w:right w:val="nil"/>
            </w:tcBorders>
            <w:shd w:val="clear" w:color="auto" w:fill="auto"/>
            <w:noWrap/>
            <w:vAlign w:val="center"/>
            <w:hideMark/>
          </w:tcPr>
          <w:p w14:paraId="6903E8FA" w14:textId="77777777" w:rsidR="00435592" w:rsidRPr="00435592" w:rsidRDefault="00435592" w:rsidP="00435592">
            <w:pPr>
              <w:spacing w:line="240" w:lineRule="auto"/>
              <w:ind w:firstLine="0"/>
              <w:jc w:val="center"/>
              <w:rPr>
                <w:rFonts w:eastAsia="Times New Roman" w:cs="Times New Roman"/>
                <w:color w:val="000000"/>
                <w:szCs w:val="24"/>
              </w:rPr>
            </w:pPr>
            <w:r w:rsidRPr="00435592">
              <w:rPr>
                <w:rFonts w:eastAsia="Times New Roman" w:cs="Times New Roman"/>
                <w:color w:val="000000"/>
                <w:szCs w:val="24"/>
              </w:rPr>
              <w:t>A</w:t>
            </w:r>
          </w:p>
        </w:tc>
      </w:tr>
    </w:tbl>
    <w:p w14:paraId="1C52E256" w14:textId="77777777" w:rsidR="00435592" w:rsidRDefault="00435592" w:rsidP="00680DE7">
      <w:pPr>
        <w:rPr>
          <w:rFonts w:cs="Times New Roman"/>
          <w:noProof/>
          <w:szCs w:val="24"/>
        </w:rPr>
      </w:pPr>
    </w:p>
    <w:p w14:paraId="67833863" w14:textId="77777777" w:rsidR="00CC4B63" w:rsidRDefault="00CC4B63" w:rsidP="00435592">
      <w:pPr>
        <w:ind w:firstLine="0"/>
        <w:rPr>
          <w:rFonts w:cs="Times New Roman"/>
          <w:noProof/>
          <w:szCs w:val="24"/>
        </w:rPr>
      </w:pPr>
    </w:p>
    <w:p w14:paraId="1DA764F8" w14:textId="77777777" w:rsidR="00CC4B63" w:rsidRDefault="00CC4B63" w:rsidP="00435592">
      <w:pPr>
        <w:ind w:firstLine="0"/>
        <w:rPr>
          <w:rFonts w:cs="Times New Roman"/>
          <w:noProof/>
          <w:szCs w:val="24"/>
        </w:rPr>
      </w:pPr>
    </w:p>
    <w:p w14:paraId="43D80553" w14:textId="01EBB3EC" w:rsidR="00306218" w:rsidRDefault="00306218" w:rsidP="00306218">
      <w:pPr>
        <w:pStyle w:val="Caption"/>
        <w:keepNext/>
      </w:pPr>
      <w:bookmarkStart w:id="291" w:name="_Toc467151330"/>
      <w:r>
        <w:lastRenderedPageBreak/>
        <w:t xml:space="preserve">Table </w:t>
      </w:r>
      <w:fldSimple w:instr=" SEQ Table \* ARABIC ">
        <w:r w:rsidR="0053144D">
          <w:rPr>
            <w:noProof/>
          </w:rPr>
          <w:t>32</w:t>
        </w:r>
      </w:fldSimple>
      <w:r>
        <w:t xml:space="preserve">. </w:t>
      </w:r>
      <w:r w:rsidRPr="004D16FC">
        <w:t>Canine rooster and trials schedule (</w:t>
      </w:r>
      <w:r>
        <w:t>Heroin</w:t>
      </w:r>
      <w:r w:rsidRPr="004D16FC">
        <w:t>)</w:t>
      </w:r>
      <w:bookmarkEnd w:id="291"/>
    </w:p>
    <w:tbl>
      <w:tblPr>
        <w:tblW w:w="5187" w:type="pct"/>
        <w:tblLook w:val="04A0" w:firstRow="1" w:lastRow="0" w:firstColumn="1" w:lastColumn="0" w:noHBand="0" w:noVBand="1"/>
      </w:tblPr>
      <w:tblGrid>
        <w:gridCol w:w="1543"/>
        <w:gridCol w:w="1610"/>
        <w:gridCol w:w="1590"/>
        <w:gridCol w:w="1310"/>
        <w:gridCol w:w="2910"/>
      </w:tblGrid>
      <w:tr w:rsidR="00306218" w:rsidRPr="00306218" w14:paraId="0EF81DA7" w14:textId="77777777" w:rsidTr="00C544FB">
        <w:trPr>
          <w:trHeight w:val="432"/>
        </w:trPr>
        <w:tc>
          <w:tcPr>
            <w:tcW w:w="861" w:type="pct"/>
            <w:tcBorders>
              <w:top w:val="single" w:sz="4" w:space="0" w:color="auto"/>
              <w:bottom w:val="single" w:sz="4" w:space="0" w:color="auto"/>
            </w:tcBorders>
            <w:shd w:val="clear" w:color="auto" w:fill="auto"/>
            <w:noWrap/>
            <w:vAlign w:val="center"/>
            <w:hideMark/>
          </w:tcPr>
          <w:p w14:paraId="1D29686A" w14:textId="77777777" w:rsidR="00E5364F" w:rsidRPr="006D7847" w:rsidRDefault="00E5364F" w:rsidP="00306218">
            <w:pPr>
              <w:spacing w:line="240" w:lineRule="auto"/>
              <w:ind w:firstLine="0"/>
              <w:jc w:val="left"/>
              <w:rPr>
                <w:rFonts w:eastAsia="Times New Roman" w:cs="Times New Roman"/>
                <w:bCs/>
                <w:color w:val="000000"/>
                <w:szCs w:val="24"/>
              </w:rPr>
            </w:pPr>
            <w:r w:rsidRPr="006D7847">
              <w:rPr>
                <w:rFonts w:eastAsia="Times New Roman" w:cs="Times New Roman"/>
                <w:bCs/>
                <w:color w:val="000000"/>
                <w:szCs w:val="24"/>
              </w:rPr>
              <w:t>FIU Number</w:t>
            </w:r>
          </w:p>
        </w:tc>
        <w:tc>
          <w:tcPr>
            <w:tcW w:w="898" w:type="pct"/>
            <w:tcBorders>
              <w:top w:val="single" w:sz="4" w:space="0" w:color="auto"/>
              <w:bottom w:val="single" w:sz="4" w:space="0" w:color="auto"/>
            </w:tcBorders>
            <w:shd w:val="clear" w:color="auto" w:fill="auto"/>
            <w:noWrap/>
            <w:vAlign w:val="center"/>
            <w:hideMark/>
          </w:tcPr>
          <w:p w14:paraId="58977A75" w14:textId="77777777" w:rsidR="00E5364F" w:rsidRPr="006D7847" w:rsidRDefault="00E5364F" w:rsidP="00306218">
            <w:pPr>
              <w:spacing w:line="240" w:lineRule="auto"/>
              <w:ind w:firstLine="0"/>
              <w:jc w:val="left"/>
              <w:rPr>
                <w:rFonts w:eastAsia="Times New Roman" w:cs="Times New Roman"/>
                <w:bCs/>
                <w:color w:val="000000"/>
                <w:szCs w:val="24"/>
              </w:rPr>
            </w:pPr>
            <w:r w:rsidRPr="006D7847">
              <w:rPr>
                <w:rFonts w:eastAsia="Times New Roman" w:cs="Times New Roman"/>
                <w:bCs/>
                <w:color w:val="000000"/>
                <w:szCs w:val="24"/>
              </w:rPr>
              <w:t>Canine Name</w:t>
            </w:r>
          </w:p>
        </w:tc>
        <w:tc>
          <w:tcPr>
            <w:tcW w:w="887" w:type="pct"/>
            <w:tcBorders>
              <w:top w:val="single" w:sz="4" w:space="0" w:color="auto"/>
              <w:bottom w:val="single" w:sz="4" w:space="0" w:color="auto"/>
            </w:tcBorders>
            <w:shd w:val="clear" w:color="auto" w:fill="auto"/>
            <w:noWrap/>
            <w:vAlign w:val="center"/>
            <w:hideMark/>
          </w:tcPr>
          <w:p w14:paraId="4641AD13" w14:textId="77777777" w:rsidR="00E5364F" w:rsidRPr="006D7847" w:rsidRDefault="00E5364F" w:rsidP="00306218">
            <w:pPr>
              <w:spacing w:line="240" w:lineRule="auto"/>
              <w:ind w:firstLine="0"/>
              <w:jc w:val="left"/>
              <w:rPr>
                <w:rFonts w:eastAsia="Times New Roman" w:cs="Times New Roman"/>
                <w:bCs/>
                <w:color w:val="000000"/>
                <w:szCs w:val="24"/>
              </w:rPr>
            </w:pPr>
            <w:r w:rsidRPr="006D7847">
              <w:rPr>
                <w:rFonts w:eastAsia="Times New Roman" w:cs="Times New Roman"/>
                <w:bCs/>
                <w:color w:val="000000"/>
                <w:szCs w:val="24"/>
              </w:rPr>
              <w:t>Handler</w:t>
            </w:r>
          </w:p>
        </w:tc>
        <w:tc>
          <w:tcPr>
            <w:tcW w:w="731" w:type="pct"/>
            <w:tcBorders>
              <w:top w:val="single" w:sz="4" w:space="0" w:color="auto"/>
              <w:bottom w:val="single" w:sz="4" w:space="0" w:color="auto"/>
            </w:tcBorders>
            <w:shd w:val="clear" w:color="auto" w:fill="auto"/>
            <w:noWrap/>
            <w:vAlign w:val="center"/>
            <w:hideMark/>
          </w:tcPr>
          <w:p w14:paraId="6099922F" w14:textId="77777777" w:rsidR="00E5364F" w:rsidRPr="006D7847" w:rsidRDefault="00E5364F" w:rsidP="00306218">
            <w:pPr>
              <w:spacing w:line="240" w:lineRule="auto"/>
              <w:ind w:firstLine="0"/>
              <w:jc w:val="left"/>
              <w:rPr>
                <w:rFonts w:eastAsia="Times New Roman" w:cs="Times New Roman"/>
                <w:bCs/>
                <w:color w:val="000000"/>
                <w:szCs w:val="24"/>
              </w:rPr>
            </w:pPr>
            <w:r w:rsidRPr="006D7847">
              <w:rPr>
                <w:rFonts w:eastAsia="Times New Roman" w:cs="Times New Roman"/>
                <w:bCs/>
                <w:color w:val="000000"/>
                <w:szCs w:val="24"/>
              </w:rPr>
              <w:t>Date</w:t>
            </w:r>
          </w:p>
        </w:tc>
        <w:tc>
          <w:tcPr>
            <w:tcW w:w="1623" w:type="pct"/>
            <w:tcBorders>
              <w:top w:val="single" w:sz="4" w:space="0" w:color="auto"/>
              <w:bottom w:val="single" w:sz="4" w:space="0" w:color="auto"/>
            </w:tcBorders>
            <w:shd w:val="clear" w:color="auto" w:fill="auto"/>
            <w:noWrap/>
            <w:vAlign w:val="center"/>
            <w:hideMark/>
          </w:tcPr>
          <w:p w14:paraId="7E89FE92" w14:textId="77777777" w:rsidR="00E5364F" w:rsidRPr="006D7847" w:rsidRDefault="00E5364F" w:rsidP="00306218">
            <w:pPr>
              <w:spacing w:line="240" w:lineRule="auto"/>
              <w:ind w:firstLine="0"/>
              <w:jc w:val="left"/>
              <w:rPr>
                <w:rFonts w:eastAsia="Times New Roman" w:cs="Times New Roman"/>
                <w:bCs/>
                <w:color w:val="000000"/>
                <w:szCs w:val="24"/>
              </w:rPr>
            </w:pPr>
            <w:r w:rsidRPr="006D7847">
              <w:rPr>
                <w:rFonts w:eastAsia="Times New Roman" w:cs="Times New Roman"/>
                <w:bCs/>
                <w:color w:val="000000"/>
                <w:szCs w:val="24"/>
              </w:rPr>
              <w:t>Location</w:t>
            </w:r>
          </w:p>
        </w:tc>
      </w:tr>
      <w:tr w:rsidR="00306218" w:rsidRPr="00E5364F" w14:paraId="4B2D6C70" w14:textId="77777777" w:rsidTr="00C544FB">
        <w:trPr>
          <w:trHeight w:val="432"/>
        </w:trPr>
        <w:tc>
          <w:tcPr>
            <w:tcW w:w="861" w:type="pct"/>
            <w:tcBorders>
              <w:top w:val="nil"/>
              <w:left w:val="nil"/>
              <w:bottom w:val="nil"/>
              <w:right w:val="nil"/>
            </w:tcBorders>
            <w:shd w:val="clear" w:color="auto" w:fill="auto"/>
            <w:noWrap/>
            <w:vAlign w:val="center"/>
            <w:hideMark/>
          </w:tcPr>
          <w:p w14:paraId="5F9657D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2</w:t>
            </w:r>
          </w:p>
        </w:tc>
        <w:tc>
          <w:tcPr>
            <w:tcW w:w="898" w:type="pct"/>
            <w:tcBorders>
              <w:top w:val="nil"/>
              <w:left w:val="nil"/>
              <w:bottom w:val="nil"/>
              <w:right w:val="nil"/>
            </w:tcBorders>
            <w:shd w:val="clear" w:color="auto" w:fill="auto"/>
            <w:noWrap/>
            <w:vAlign w:val="center"/>
            <w:hideMark/>
          </w:tcPr>
          <w:p w14:paraId="25B4106C"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Nina</w:t>
            </w:r>
          </w:p>
        </w:tc>
        <w:tc>
          <w:tcPr>
            <w:tcW w:w="887" w:type="pct"/>
            <w:tcBorders>
              <w:top w:val="nil"/>
              <w:left w:val="nil"/>
              <w:bottom w:val="nil"/>
              <w:right w:val="nil"/>
            </w:tcBorders>
            <w:shd w:val="clear" w:color="auto" w:fill="auto"/>
            <w:noWrap/>
            <w:vAlign w:val="center"/>
            <w:hideMark/>
          </w:tcPr>
          <w:p w14:paraId="07E6BFC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ardenas</w:t>
            </w:r>
          </w:p>
        </w:tc>
        <w:tc>
          <w:tcPr>
            <w:tcW w:w="731" w:type="pct"/>
            <w:tcBorders>
              <w:top w:val="nil"/>
              <w:left w:val="nil"/>
              <w:bottom w:val="nil"/>
              <w:right w:val="nil"/>
            </w:tcBorders>
            <w:shd w:val="clear" w:color="auto" w:fill="auto"/>
            <w:noWrap/>
            <w:vAlign w:val="center"/>
            <w:hideMark/>
          </w:tcPr>
          <w:p w14:paraId="3A56EB4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10/2014</w:t>
            </w:r>
          </w:p>
        </w:tc>
        <w:tc>
          <w:tcPr>
            <w:tcW w:w="1623" w:type="pct"/>
            <w:tcBorders>
              <w:top w:val="nil"/>
              <w:left w:val="nil"/>
              <w:bottom w:val="nil"/>
              <w:right w:val="nil"/>
            </w:tcBorders>
            <w:shd w:val="clear" w:color="auto" w:fill="auto"/>
            <w:noWrap/>
            <w:vAlign w:val="center"/>
            <w:hideMark/>
          </w:tcPr>
          <w:p w14:paraId="338D34C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0DDFEC07" w14:textId="77777777" w:rsidTr="00C544FB">
        <w:trPr>
          <w:trHeight w:val="432"/>
        </w:trPr>
        <w:tc>
          <w:tcPr>
            <w:tcW w:w="861" w:type="pct"/>
            <w:tcBorders>
              <w:top w:val="nil"/>
              <w:left w:val="nil"/>
              <w:bottom w:val="nil"/>
              <w:right w:val="nil"/>
            </w:tcBorders>
            <w:shd w:val="clear" w:color="auto" w:fill="auto"/>
            <w:noWrap/>
            <w:vAlign w:val="center"/>
            <w:hideMark/>
          </w:tcPr>
          <w:p w14:paraId="28A5D17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3</w:t>
            </w:r>
          </w:p>
        </w:tc>
        <w:tc>
          <w:tcPr>
            <w:tcW w:w="898" w:type="pct"/>
            <w:tcBorders>
              <w:top w:val="nil"/>
              <w:left w:val="nil"/>
              <w:bottom w:val="nil"/>
              <w:right w:val="nil"/>
            </w:tcBorders>
            <w:shd w:val="clear" w:color="auto" w:fill="auto"/>
            <w:noWrap/>
            <w:vAlign w:val="center"/>
            <w:hideMark/>
          </w:tcPr>
          <w:p w14:paraId="7C62893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Thor</w:t>
            </w:r>
          </w:p>
        </w:tc>
        <w:tc>
          <w:tcPr>
            <w:tcW w:w="887" w:type="pct"/>
            <w:tcBorders>
              <w:top w:val="nil"/>
              <w:left w:val="nil"/>
              <w:bottom w:val="nil"/>
              <w:right w:val="nil"/>
            </w:tcBorders>
            <w:shd w:val="clear" w:color="auto" w:fill="auto"/>
            <w:noWrap/>
            <w:vAlign w:val="center"/>
            <w:hideMark/>
          </w:tcPr>
          <w:p w14:paraId="6B36F6E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V. Hernandez</w:t>
            </w:r>
          </w:p>
        </w:tc>
        <w:tc>
          <w:tcPr>
            <w:tcW w:w="731" w:type="pct"/>
            <w:tcBorders>
              <w:top w:val="nil"/>
              <w:left w:val="nil"/>
              <w:bottom w:val="nil"/>
              <w:right w:val="nil"/>
            </w:tcBorders>
            <w:shd w:val="clear" w:color="auto" w:fill="auto"/>
            <w:noWrap/>
            <w:vAlign w:val="center"/>
            <w:hideMark/>
          </w:tcPr>
          <w:p w14:paraId="36AA890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11/2014</w:t>
            </w:r>
          </w:p>
        </w:tc>
        <w:tc>
          <w:tcPr>
            <w:tcW w:w="1623" w:type="pct"/>
            <w:tcBorders>
              <w:top w:val="nil"/>
              <w:left w:val="nil"/>
              <w:bottom w:val="nil"/>
              <w:right w:val="nil"/>
            </w:tcBorders>
            <w:shd w:val="clear" w:color="auto" w:fill="auto"/>
            <w:noWrap/>
            <w:vAlign w:val="center"/>
            <w:hideMark/>
          </w:tcPr>
          <w:p w14:paraId="4757C9A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03E1B9B7" w14:textId="77777777" w:rsidTr="00C544FB">
        <w:trPr>
          <w:trHeight w:val="432"/>
        </w:trPr>
        <w:tc>
          <w:tcPr>
            <w:tcW w:w="861" w:type="pct"/>
            <w:tcBorders>
              <w:top w:val="nil"/>
              <w:left w:val="nil"/>
              <w:bottom w:val="nil"/>
              <w:right w:val="nil"/>
            </w:tcBorders>
            <w:shd w:val="clear" w:color="auto" w:fill="auto"/>
            <w:noWrap/>
            <w:vAlign w:val="center"/>
            <w:hideMark/>
          </w:tcPr>
          <w:p w14:paraId="40B66790"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30AFCD9D"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636FD2C1"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53F52455"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7E7FB222"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438E18DE" w14:textId="77777777" w:rsidTr="00C544FB">
        <w:trPr>
          <w:trHeight w:val="432"/>
        </w:trPr>
        <w:tc>
          <w:tcPr>
            <w:tcW w:w="861" w:type="pct"/>
            <w:tcBorders>
              <w:top w:val="nil"/>
              <w:left w:val="nil"/>
              <w:bottom w:val="nil"/>
              <w:right w:val="nil"/>
            </w:tcBorders>
            <w:shd w:val="clear" w:color="auto" w:fill="auto"/>
            <w:noWrap/>
            <w:vAlign w:val="center"/>
            <w:hideMark/>
          </w:tcPr>
          <w:p w14:paraId="059E629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6</w:t>
            </w:r>
          </w:p>
        </w:tc>
        <w:tc>
          <w:tcPr>
            <w:tcW w:w="898" w:type="pct"/>
            <w:tcBorders>
              <w:top w:val="nil"/>
              <w:left w:val="nil"/>
              <w:bottom w:val="nil"/>
              <w:right w:val="nil"/>
            </w:tcBorders>
            <w:shd w:val="clear" w:color="auto" w:fill="auto"/>
            <w:noWrap/>
            <w:vAlign w:val="center"/>
            <w:hideMark/>
          </w:tcPr>
          <w:p w14:paraId="2839352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Ricco</w:t>
            </w:r>
          </w:p>
        </w:tc>
        <w:tc>
          <w:tcPr>
            <w:tcW w:w="887" w:type="pct"/>
            <w:tcBorders>
              <w:top w:val="nil"/>
              <w:left w:val="nil"/>
              <w:bottom w:val="nil"/>
              <w:right w:val="nil"/>
            </w:tcBorders>
            <w:shd w:val="clear" w:color="auto" w:fill="auto"/>
            <w:noWrap/>
            <w:vAlign w:val="center"/>
            <w:hideMark/>
          </w:tcPr>
          <w:p w14:paraId="35B86A5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Russ</w:t>
            </w:r>
          </w:p>
        </w:tc>
        <w:tc>
          <w:tcPr>
            <w:tcW w:w="731" w:type="pct"/>
            <w:tcBorders>
              <w:top w:val="nil"/>
              <w:left w:val="nil"/>
              <w:bottom w:val="nil"/>
              <w:right w:val="nil"/>
            </w:tcBorders>
            <w:shd w:val="clear" w:color="auto" w:fill="auto"/>
            <w:noWrap/>
            <w:vAlign w:val="center"/>
            <w:hideMark/>
          </w:tcPr>
          <w:p w14:paraId="7ED4514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11/2014</w:t>
            </w:r>
          </w:p>
        </w:tc>
        <w:tc>
          <w:tcPr>
            <w:tcW w:w="1623" w:type="pct"/>
            <w:tcBorders>
              <w:top w:val="nil"/>
              <w:left w:val="nil"/>
              <w:bottom w:val="nil"/>
              <w:right w:val="nil"/>
            </w:tcBorders>
            <w:shd w:val="clear" w:color="auto" w:fill="auto"/>
            <w:noWrap/>
            <w:vAlign w:val="center"/>
            <w:hideMark/>
          </w:tcPr>
          <w:p w14:paraId="323F5AE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Homestead Warehouse</w:t>
            </w:r>
          </w:p>
        </w:tc>
      </w:tr>
      <w:tr w:rsidR="00306218" w:rsidRPr="00E5364F" w14:paraId="7AACDFEF" w14:textId="77777777" w:rsidTr="00C544FB">
        <w:trPr>
          <w:trHeight w:val="432"/>
        </w:trPr>
        <w:tc>
          <w:tcPr>
            <w:tcW w:w="861" w:type="pct"/>
            <w:tcBorders>
              <w:top w:val="nil"/>
              <w:left w:val="nil"/>
              <w:bottom w:val="nil"/>
              <w:right w:val="nil"/>
            </w:tcBorders>
            <w:shd w:val="clear" w:color="auto" w:fill="auto"/>
            <w:noWrap/>
            <w:vAlign w:val="center"/>
            <w:hideMark/>
          </w:tcPr>
          <w:p w14:paraId="4B776220"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3DFC4ADB"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12D0763F"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62551BB0"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76140FBE"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0E833ADC" w14:textId="77777777" w:rsidTr="00C544FB">
        <w:trPr>
          <w:trHeight w:val="432"/>
        </w:trPr>
        <w:tc>
          <w:tcPr>
            <w:tcW w:w="861" w:type="pct"/>
            <w:tcBorders>
              <w:top w:val="nil"/>
              <w:left w:val="nil"/>
              <w:bottom w:val="nil"/>
              <w:right w:val="nil"/>
            </w:tcBorders>
            <w:shd w:val="clear" w:color="auto" w:fill="auto"/>
            <w:noWrap/>
            <w:vAlign w:val="center"/>
            <w:hideMark/>
          </w:tcPr>
          <w:p w14:paraId="5517D40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2</w:t>
            </w:r>
          </w:p>
        </w:tc>
        <w:tc>
          <w:tcPr>
            <w:tcW w:w="898" w:type="pct"/>
            <w:tcBorders>
              <w:top w:val="nil"/>
              <w:left w:val="nil"/>
              <w:bottom w:val="nil"/>
              <w:right w:val="nil"/>
            </w:tcBorders>
            <w:shd w:val="clear" w:color="auto" w:fill="auto"/>
            <w:noWrap/>
            <w:vAlign w:val="center"/>
            <w:hideMark/>
          </w:tcPr>
          <w:p w14:paraId="0E2DE24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ake</w:t>
            </w:r>
          </w:p>
        </w:tc>
        <w:tc>
          <w:tcPr>
            <w:tcW w:w="887" w:type="pct"/>
            <w:tcBorders>
              <w:top w:val="nil"/>
              <w:left w:val="nil"/>
              <w:bottom w:val="nil"/>
              <w:right w:val="nil"/>
            </w:tcBorders>
            <w:shd w:val="clear" w:color="auto" w:fill="auto"/>
            <w:noWrap/>
            <w:vAlign w:val="center"/>
            <w:hideMark/>
          </w:tcPr>
          <w:p w14:paraId="114F113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uellar</w:t>
            </w:r>
          </w:p>
        </w:tc>
        <w:tc>
          <w:tcPr>
            <w:tcW w:w="731" w:type="pct"/>
            <w:tcBorders>
              <w:top w:val="nil"/>
              <w:left w:val="nil"/>
              <w:bottom w:val="nil"/>
              <w:right w:val="nil"/>
            </w:tcBorders>
            <w:shd w:val="clear" w:color="auto" w:fill="auto"/>
            <w:noWrap/>
            <w:vAlign w:val="center"/>
            <w:hideMark/>
          </w:tcPr>
          <w:p w14:paraId="215541A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25/2014</w:t>
            </w:r>
          </w:p>
        </w:tc>
        <w:tc>
          <w:tcPr>
            <w:tcW w:w="1623" w:type="pct"/>
            <w:tcBorders>
              <w:top w:val="nil"/>
              <w:left w:val="nil"/>
              <w:bottom w:val="nil"/>
              <w:right w:val="nil"/>
            </w:tcBorders>
            <w:shd w:val="clear" w:color="auto" w:fill="auto"/>
            <w:noWrap/>
            <w:vAlign w:val="center"/>
            <w:hideMark/>
          </w:tcPr>
          <w:p w14:paraId="5EC3899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choolboard Warehouse</w:t>
            </w:r>
          </w:p>
        </w:tc>
      </w:tr>
      <w:tr w:rsidR="00306218" w:rsidRPr="00E5364F" w14:paraId="7179E65E" w14:textId="77777777" w:rsidTr="00C544FB">
        <w:trPr>
          <w:trHeight w:val="432"/>
        </w:trPr>
        <w:tc>
          <w:tcPr>
            <w:tcW w:w="861" w:type="pct"/>
            <w:tcBorders>
              <w:top w:val="nil"/>
              <w:left w:val="nil"/>
              <w:bottom w:val="nil"/>
              <w:right w:val="nil"/>
            </w:tcBorders>
            <w:shd w:val="clear" w:color="auto" w:fill="auto"/>
            <w:noWrap/>
            <w:vAlign w:val="center"/>
            <w:hideMark/>
          </w:tcPr>
          <w:p w14:paraId="5B75AFD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2</w:t>
            </w:r>
          </w:p>
        </w:tc>
        <w:tc>
          <w:tcPr>
            <w:tcW w:w="898" w:type="pct"/>
            <w:tcBorders>
              <w:top w:val="nil"/>
              <w:left w:val="nil"/>
              <w:bottom w:val="nil"/>
              <w:right w:val="nil"/>
            </w:tcBorders>
            <w:shd w:val="clear" w:color="auto" w:fill="auto"/>
            <w:noWrap/>
            <w:vAlign w:val="center"/>
            <w:hideMark/>
          </w:tcPr>
          <w:p w14:paraId="4CE77B2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Nina</w:t>
            </w:r>
          </w:p>
        </w:tc>
        <w:tc>
          <w:tcPr>
            <w:tcW w:w="887" w:type="pct"/>
            <w:tcBorders>
              <w:top w:val="nil"/>
              <w:left w:val="nil"/>
              <w:bottom w:val="nil"/>
              <w:right w:val="nil"/>
            </w:tcBorders>
            <w:shd w:val="clear" w:color="auto" w:fill="auto"/>
            <w:noWrap/>
            <w:vAlign w:val="center"/>
            <w:hideMark/>
          </w:tcPr>
          <w:p w14:paraId="676BB1B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ardenas</w:t>
            </w:r>
          </w:p>
        </w:tc>
        <w:tc>
          <w:tcPr>
            <w:tcW w:w="731" w:type="pct"/>
            <w:tcBorders>
              <w:top w:val="nil"/>
              <w:left w:val="nil"/>
              <w:bottom w:val="nil"/>
              <w:right w:val="nil"/>
            </w:tcBorders>
            <w:shd w:val="clear" w:color="auto" w:fill="auto"/>
            <w:noWrap/>
            <w:vAlign w:val="center"/>
            <w:hideMark/>
          </w:tcPr>
          <w:p w14:paraId="298EE9E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25/2014</w:t>
            </w:r>
          </w:p>
        </w:tc>
        <w:tc>
          <w:tcPr>
            <w:tcW w:w="1623" w:type="pct"/>
            <w:tcBorders>
              <w:top w:val="nil"/>
              <w:left w:val="nil"/>
              <w:bottom w:val="nil"/>
              <w:right w:val="nil"/>
            </w:tcBorders>
            <w:shd w:val="clear" w:color="auto" w:fill="auto"/>
            <w:noWrap/>
            <w:vAlign w:val="center"/>
            <w:hideMark/>
          </w:tcPr>
          <w:p w14:paraId="6AAFB32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choolboard Warehouse</w:t>
            </w:r>
          </w:p>
        </w:tc>
      </w:tr>
      <w:tr w:rsidR="00306218" w:rsidRPr="00E5364F" w14:paraId="4847F6DF" w14:textId="77777777" w:rsidTr="00C544FB">
        <w:trPr>
          <w:trHeight w:val="432"/>
        </w:trPr>
        <w:tc>
          <w:tcPr>
            <w:tcW w:w="861" w:type="pct"/>
            <w:tcBorders>
              <w:top w:val="nil"/>
              <w:left w:val="nil"/>
              <w:bottom w:val="nil"/>
              <w:right w:val="nil"/>
            </w:tcBorders>
            <w:shd w:val="clear" w:color="auto" w:fill="auto"/>
            <w:noWrap/>
            <w:vAlign w:val="center"/>
            <w:hideMark/>
          </w:tcPr>
          <w:p w14:paraId="6C878B3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4</w:t>
            </w:r>
          </w:p>
        </w:tc>
        <w:tc>
          <w:tcPr>
            <w:tcW w:w="898" w:type="pct"/>
            <w:tcBorders>
              <w:top w:val="nil"/>
              <w:left w:val="nil"/>
              <w:bottom w:val="nil"/>
              <w:right w:val="nil"/>
            </w:tcBorders>
            <w:shd w:val="clear" w:color="auto" w:fill="auto"/>
            <w:noWrap/>
            <w:vAlign w:val="center"/>
            <w:hideMark/>
          </w:tcPr>
          <w:p w14:paraId="26F5EDB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pache</w:t>
            </w:r>
          </w:p>
        </w:tc>
        <w:tc>
          <w:tcPr>
            <w:tcW w:w="887" w:type="pct"/>
            <w:tcBorders>
              <w:top w:val="nil"/>
              <w:left w:val="nil"/>
              <w:bottom w:val="nil"/>
              <w:right w:val="nil"/>
            </w:tcBorders>
            <w:shd w:val="clear" w:color="auto" w:fill="auto"/>
            <w:noWrap/>
            <w:vAlign w:val="center"/>
            <w:hideMark/>
          </w:tcPr>
          <w:p w14:paraId="43AC783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G. Hernandez</w:t>
            </w:r>
          </w:p>
        </w:tc>
        <w:tc>
          <w:tcPr>
            <w:tcW w:w="731" w:type="pct"/>
            <w:tcBorders>
              <w:top w:val="nil"/>
              <w:left w:val="nil"/>
              <w:bottom w:val="nil"/>
              <w:right w:val="nil"/>
            </w:tcBorders>
            <w:shd w:val="clear" w:color="auto" w:fill="auto"/>
            <w:noWrap/>
            <w:vAlign w:val="center"/>
            <w:hideMark/>
          </w:tcPr>
          <w:p w14:paraId="4A8DAD4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25/2014</w:t>
            </w:r>
          </w:p>
        </w:tc>
        <w:tc>
          <w:tcPr>
            <w:tcW w:w="1623" w:type="pct"/>
            <w:tcBorders>
              <w:top w:val="nil"/>
              <w:left w:val="nil"/>
              <w:bottom w:val="nil"/>
              <w:right w:val="nil"/>
            </w:tcBorders>
            <w:shd w:val="clear" w:color="auto" w:fill="auto"/>
            <w:noWrap/>
            <w:vAlign w:val="center"/>
            <w:hideMark/>
          </w:tcPr>
          <w:p w14:paraId="383E477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choolboard Warehouse</w:t>
            </w:r>
          </w:p>
        </w:tc>
      </w:tr>
      <w:tr w:rsidR="00306218" w:rsidRPr="00E5364F" w14:paraId="068145A1" w14:textId="77777777" w:rsidTr="00C544FB">
        <w:trPr>
          <w:trHeight w:val="432"/>
        </w:trPr>
        <w:tc>
          <w:tcPr>
            <w:tcW w:w="861" w:type="pct"/>
            <w:tcBorders>
              <w:top w:val="nil"/>
              <w:left w:val="nil"/>
              <w:bottom w:val="nil"/>
              <w:right w:val="nil"/>
            </w:tcBorders>
            <w:shd w:val="clear" w:color="auto" w:fill="auto"/>
            <w:noWrap/>
            <w:vAlign w:val="center"/>
            <w:hideMark/>
          </w:tcPr>
          <w:p w14:paraId="0BD698A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1</w:t>
            </w:r>
          </w:p>
        </w:tc>
        <w:tc>
          <w:tcPr>
            <w:tcW w:w="898" w:type="pct"/>
            <w:tcBorders>
              <w:top w:val="nil"/>
              <w:left w:val="nil"/>
              <w:bottom w:val="nil"/>
              <w:right w:val="nil"/>
            </w:tcBorders>
            <w:shd w:val="clear" w:color="auto" w:fill="auto"/>
            <w:noWrap/>
            <w:vAlign w:val="center"/>
            <w:hideMark/>
          </w:tcPr>
          <w:p w14:paraId="42AB687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ting</w:t>
            </w:r>
          </w:p>
        </w:tc>
        <w:tc>
          <w:tcPr>
            <w:tcW w:w="887" w:type="pct"/>
            <w:tcBorders>
              <w:top w:val="nil"/>
              <w:left w:val="nil"/>
              <w:bottom w:val="nil"/>
              <w:right w:val="nil"/>
            </w:tcBorders>
            <w:shd w:val="clear" w:color="auto" w:fill="auto"/>
            <w:noWrap/>
            <w:vAlign w:val="center"/>
            <w:hideMark/>
          </w:tcPr>
          <w:p w14:paraId="44D31AE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B. Swikehardt</w:t>
            </w:r>
          </w:p>
        </w:tc>
        <w:tc>
          <w:tcPr>
            <w:tcW w:w="731" w:type="pct"/>
            <w:tcBorders>
              <w:top w:val="nil"/>
              <w:left w:val="nil"/>
              <w:bottom w:val="nil"/>
              <w:right w:val="nil"/>
            </w:tcBorders>
            <w:shd w:val="clear" w:color="auto" w:fill="auto"/>
            <w:noWrap/>
            <w:vAlign w:val="center"/>
            <w:hideMark/>
          </w:tcPr>
          <w:p w14:paraId="71BC1E4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25/2014</w:t>
            </w:r>
          </w:p>
        </w:tc>
        <w:tc>
          <w:tcPr>
            <w:tcW w:w="1623" w:type="pct"/>
            <w:tcBorders>
              <w:top w:val="nil"/>
              <w:left w:val="nil"/>
              <w:bottom w:val="nil"/>
              <w:right w:val="nil"/>
            </w:tcBorders>
            <w:shd w:val="clear" w:color="auto" w:fill="auto"/>
            <w:noWrap/>
            <w:vAlign w:val="center"/>
            <w:hideMark/>
          </w:tcPr>
          <w:p w14:paraId="58E28E7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choolboard Warehouse</w:t>
            </w:r>
          </w:p>
        </w:tc>
      </w:tr>
      <w:tr w:rsidR="00306218" w:rsidRPr="00E5364F" w14:paraId="765C77DD" w14:textId="77777777" w:rsidTr="00C544FB">
        <w:trPr>
          <w:trHeight w:val="432"/>
        </w:trPr>
        <w:tc>
          <w:tcPr>
            <w:tcW w:w="861" w:type="pct"/>
            <w:tcBorders>
              <w:top w:val="nil"/>
              <w:left w:val="nil"/>
              <w:bottom w:val="nil"/>
              <w:right w:val="nil"/>
            </w:tcBorders>
            <w:shd w:val="clear" w:color="auto" w:fill="auto"/>
            <w:noWrap/>
            <w:vAlign w:val="center"/>
            <w:hideMark/>
          </w:tcPr>
          <w:p w14:paraId="2858DA6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7</w:t>
            </w:r>
          </w:p>
        </w:tc>
        <w:tc>
          <w:tcPr>
            <w:tcW w:w="898" w:type="pct"/>
            <w:tcBorders>
              <w:top w:val="nil"/>
              <w:left w:val="nil"/>
              <w:bottom w:val="nil"/>
              <w:right w:val="nil"/>
            </w:tcBorders>
            <w:shd w:val="clear" w:color="auto" w:fill="auto"/>
            <w:noWrap/>
            <w:vAlign w:val="center"/>
            <w:hideMark/>
          </w:tcPr>
          <w:p w14:paraId="73BF5BA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Loki</w:t>
            </w:r>
          </w:p>
        </w:tc>
        <w:tc>
          <w:tcPr>
            <w:tcW w:w="887" w:type="pct"/>
            <w:tcBorders>
              <w:top w:val="nil"/>
              <w:left w:val="nil"/>
              <w:bottom w:val="nil"/>
              <w:right w:val="nil"/>
            </w:tcBorders>
            <w:shd w:val="clear" w:color="auto" w:fill="auto"/>
            <w:noWrap/>
            <w:vAlign w:val="center"/>
            <w:hideMark/>
          </w:tcPr>
          <w:p w14:paraId="0F2B5B3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 Sandoval</w:t>
            </w:r>
          </w:p>
        </w:tc>
        <w:tc>
          <w:tcPr>
            <w:tcW w:w="731" w:type="pct"/>
            <w:tcBorders>
              <w:top w:val="nil"/>
              <w:left w:val="nil"/>
              <w:bottom w:val="nil"/>
              <w:right w:val="nil"/>
            </w:tcBorders>
            <w:shd w:val="clear" w:color="auto" w:fill="auto"/>
            <w:noWrap/>
            <w:vAlign w:val="center"/>
            <w:hideMark/>
          </w:tcPr>
          <w:p w14:paraId="0D577FD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25/2014</w:t>
            </w:r>
          </w:p>
        </w:tc>
        <w:tc>
          <w:tcPr>
            <w:tcW w:w="1623" w:type="pct"/>
            <w:tcBorders>
              <w:top w:val="nil"/>
              <w:left w:val="nil"/>
              <w:bottom w:val="nil"/>
              <w:right w:val="nil"/>
            </w:tcBorders>
            <w:shd w:val="clear" w:color="auto" w:fill="auto"/>
            <w:noWrap/>
            <w:vAlign w:val="center"/>
            <w:hideMark/>
          </w:tcPr>
          <w:p w14:paraId="70CFFE5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choolboard Warehouse</w:t>
            </w:r>
          </w:p>
        </w:tc>
      </w:tr>
      <w:tr w:rsidR="00306218" w:rsidRPr="00E5364F" w14:paraId="25BEE098" w14:textId="77777777" w:rsidTr="00C544FB">
        <w:trPr>
          <w:trHeight w:val="432"/>
        </w:trPr>
        <w:tc>
          <w:tcPr>
            <w:tcW w:w="861" w:type="pct"/>
            <w:tcBorders>
              <w:top w:val="nil"/>
              <w:left w:val="nil"/>
              <w:bottom w:val="nil"/>
              <w:right w:val="nil"/>
            </w:tcBorders>
            <w:shd w:val="clear" w:color="auto" w:fill="auto"/>
            <w:noWrap/>
            <w:vAlign w:val="center"/>
            <w:hideMark/>
          </w:tcPr>
          <w:p w14:paraId="546F3EAA"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4AC3D075"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5520E408"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69D8E457"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40BCCADA"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51E63AB6" w14:textId="77777777" w:rsidTr="00C544FB">
        <w:trPr>
          <w:trHeight w:val="432"/>
        </w:trPr>
        <w:tc>
          <w:tcPr>
            <w:tcW w:w="861" w:type="pct"/>
            <w:tcBorders>
              <w:top w:val="nil"/>
              <w:left w:val="nil"/>
              <w:bottom w:val="nil"/>
              <w:right w:val="nil"/>
            </w:tcBorders>
            <w:shd w:val="clear" w:color="auto" w:fill="auto"/>
            <w:noWrap/>
            <w:vAlign w:val="center"/>
            <w:hideMark/>
          </w:tcPr>
          <w:p w14:paraId="26BAE11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1</w:t>
            </w:r>
          </w:p>
        </w:tc>
        <w:tc>
          <w:tcPr>
            <w:tcW w:w="898" w:type="pct"/>
            <w:tcBorders>
              <w:top w:val="nil"/>
              <w:left w:val="nil"/>
              <w:bottom w:val="nil"/>
              <w:right w:val="nil"/>
            </w:tcBorders>
            <w:shd w:val="clear" w:color="auto" w:fill="auto"/>
            <w:noWrap/>
            <w:vAlign w:val="center"/>
            <w:hideMark/>
          </w:tcPr>
          <w:p w14:paraId="6A59055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ting</w:t>
            </w:r>
          </w:p>
        </w:tc>
        <w:tc>
          <w:tcPr>
            <w:tcW w:w="887" w:type="pct"/>
            <w:tcBorders>
              <w:top w:val="nil"/>
              <w:left w:val="nil"/>
              <w:bottom w:val="nil"/>
              <w:right w:val="nil"/>
            </w:tcBorders>
            <w:shd w:val="clear" w:color="auto" w:fill="auto"/>
            <w:noWrap/>
            <w:vAlign w:val="center"/>
            <w:hideMark/>
          </w:tcPr>
          <w:p w14:paraId="742ED55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B. Swikehardt</w:t>
            </w:r>
          </w:p>
        </w:tc>
        <w:tc>
          <w:tcPr>
            <w:tcW w:w="731" w:type="pct"/>
            <w:tcBorders>
              <w:top w:val="nil"/>
              <w:left w:val="nil"/>
              <w:bottom w:val="nil"/>
              <w:right w:val="nil"/>
            </w:tcBorders>
            <w:shd w:val="clear" w:color="auto" w:fill="auto"/>
            <w:noWrap/>
            <w:vAlign w:val="center"/>
            <w:hideMark/>
          </w:tcPr>
          <w:p w14:paraId="43BB325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7F85FA7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53B7DBDC" w14:textId="77777777" w:rsidTr="00C544FB">
        <w:trPr>
          <w:trHeight w:val="432"/>
        </w:trPr>
        <w:tc>
          <w:tcPr>
            <w:tcW w:w="861" w:type="pct"/>
            <w:tcBorders>
              <w:top w:val="nil"/>
              <w:left w:val="nil"/>
              <w:bottom w:val="nil"/>
              <w:right w:val="nil"/>
            </w:tcBorders>
            <w:shd w:val="clear" w:color="auto" w:fill="auto"/>
            <w:noWrap/>
            <w:vAlign w:val="center"/>
            <w:hideMark/>
          </w:tcPr>
          <w:p w14:paraId="08673AA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3</w:t>
            </w:r>
          </w:p>
        </w:tc>
        <w:tc>
          <w:tcPr>
            <w:tcW w:w="898" w:type="pct"/>
            <w:tcBorders>
              <w:top w:val="nil"/>
              <w:left w:val="nil"/>
              <w:bottom w:val="nil"/>
              <w:right w:val="nil"/>
            </w:tcBorders>
            <w:shd w:val="clear" w:color="auto" w:fill="auto"/>
            <w:noWrap/>
            <w:vAlign w:val="center"/>
            <w:hideMark/>
          </w:tcPr>
          <w:p w14:paraId="7B41C6AC"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Thor</w:t>
            </w:r>
          </w:p>
        </w:tc>
        <w:tc>
          <w:tcPr>
            <w:tcW w:w="887" w:type="pct"/>
            <w:tcBorders>
              <w:top w:val="nil"/>
              <w:left w:val="nil"/>
              <w:bottom w:val="nil"/>
              <w:right w:val="nil"/>
            </w:tcBorders>
            <w:shd w:val="clear" w:color="auto" w:fill="auto"/>
            <w:noWrap/>
            <w:vAlign w:val="center"/>
            <w:hideMark/>
          </w:tcPr>
          <w:p w14:paraId="256FA28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V. Hernandez</w:t>
            </w:r>
          </w:p>
        </w:tc>
        <w:tc>
          <w:tcPr>
            <w:tcW w:w="731" w:type="pct"/>
            <w:tcBorders>
              <w:top w:val="nil"/>
              <w:left w:val="nil"/>
              <w:bottom w:val="nil"/>
              <w:right w:val="nil"/>
            </w:tcBorders>
            <w:shd w:val="clear" w:color="auto" w:fill="auto"/>
            <w:noWrap/>
            <w:vAlign w:val="center"/>
            <w:hideMark/>
          </w:tcPr>
          <w:p w14:paraId="46BBF4F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33B2216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7317A982" w14:textId="77777777" w:rsidTr="00C544FB">
        <w:trPr>
          <w:trHeight w:val="432"/>
        </w:trPr>
        <w:tc>
          <w:tcPr>
            <w:tcW w:w="861" w:type="pct"/>
            <w:tcBorders>
              <w:top w:val="nil"/>
              <w:left w:val="nil"/>
              <w:bottom w:val="nil"/>
              <w:right w:val="nil"/>
            </w:tcBorders>
            <w:shd w:val="clear" w:color="auto" w:fill="auto"/>
            <w:noWrap/>
            <w:vAlign w:val="center"/>
            <w:hideMark/>
          </w:tcPr>
          <w:p w14:paraId="4F7A5B4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9</w:t>
            </w:r>
          </w:p>
        </w:tc>
        <w:tc>
          <w:tcPr>
            <w:tcW w:w="898" w:type="pct"/>
            <w:tcBorders>
              <w:top w:val="nil"/>
              <w:left w:val="nil"/>
              <w:bottom w:val="nil"/>
              <w:right w:val="nil"/>
            </w:tcBorders>
            <w:shd w:val="clear" w:color="auto" w:fill="auto"/>
            <w:noWrap/>
            <w:vAlign w:val="center"/>
            <w:hideMark/>
          </w:tcPr>
          <w:p w14:paraId="240D13F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obee</w:t>
            </w:r>
          </w:p>
        </w:tc>
        <w:tc>
          <w:tcPr>
            <w:tcW w:w="887" w:type="pct"/>
            <w:tcBorders>
              <w:top w:val="nil"/>
              <w:left w:val="nil"/>
              <w:bottom w:val="nil"/>
              <w:right w:val="nil"/>
            </w:tcBorders>
            <w:shd w:val="clear" w:color="auto" w:fill="auto"/>
            <w:noWrap/>
            <w:vAlign w:val="center"/>
            <w:hideMark/>
          </w:tcPr>
          <w:p w14:paraId="24C34AF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Riddick</w:t>
            </w:r>
          </w:p>
        </w:tc>
        <w:tc>
          <w:tcPr>
            <w:tcW w:w="731" w:type="pct"/>
            <w:tcBorders>
              <w:top w:val="nil"/>
              <w:left w:val="nil"/>
              <w:bottom w:val="nil"/>
              <w:right w:val="nil"/>
            </w:tcBorders>
            <w:shd w:val="clear" w:color="auto" w:fill="auto"/>
            <w:noWrap/>
            <w:vAlign w:val="center"/>
            <w:hideMark/>
          </w:tcPr>
          <w:p w14:paraId="731F989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1E2E58F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2B39F2FF" w14:textId="77777777" w:rsidTr="00C544FB">
        <w:trPr>
          <w:trHeight w:val="432"/>
        </w:trPr>
        <w:tc>
          <w:tcPr>
            <w:tcW w:w="861" w:type="pct"/>
            <w:tcBorders>
              <w:top w:val="nil"/>
              <w:left w:val="nil"/>
              <w:bottom w:val="nil"/>
              <w:right w:val="nil"/>
            </w:tcBorders>
            <w:shd w:val="clear" w:color="auto" w:fill="auto"/>
            <w:noWrap/>
            <w:vAlign w:val="center"/>
            <w:hideMark/>
          </w:tcPr>
          <w:p w14:paraId="01F67AB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0</w:t>
            </w:r>
          </w:p>
        </w:tc>
        <w:tc>
          <w:tcPr>
            <w:tcW w:w="898" w:type="pct"/>
            <w:tcBorders>
              <w:top w:val="nil"/>
              <w:left w:val="nil"/>
              <w:bottom w:val="nil"/>
              <w:right w:val="nil"/>
            </w:tcBorders>
            <w:shd w:val="clear" w:color="auto" w:fill="auto"/>
            <w:noWrap/>
            <w:vAlign w:val="center"/>
            <w:hideMark/>
          </w:tcPr>
          <w:p w14:paraId="67CF548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hadow</w:t>
            </w:r>
          </w:p>
        </w:tc>
        <w:tc>
          <w:tcPr>
            <w:tcW w:w="887" w:type="pct"/>
            <w:tcBorders>
              <w:top w:val="nil"/>
              <w:left w:val="nil"/>
              <w:bottom w:val="nil"/>
              <w:right w:val="nil"/>
            </w:tcBorders>
            <w:shd w:val="clear" w:color="auto" w:fill="auto"/>
            <w:noWrap/>
            <w:vAlign w:val="center"/>
            <w:hideMark/>
          </w:tcPr>
          <w:p w14:paraId="17EB0E9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D. Cates</w:t>
            </w:r>
          </w:p>
        </w:tc>
        <w:tc>
          <w:tcPr>
            <w:tcW w:w="731" w:type="pct"/>
            <w:tcBorders>
              <w:top w:val="nil"/>
              <w:left w:val="nil"/>
              <w:bottom w:val="nil"/>
              <w:right w:val="nil"/>
            </w:tcBorders>
            <w:shd w:val="clear" w:color="auto" w:fill="auto"/>
            <w:noWrap/>
            <w:vAlign w:val="center"/>
            <w:hideMark/>
          </w:tcPr>
          <w:p w14:paraId="2F9BD39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0811BAD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78E68DD4" w14:textId="77777777" w:rsidTr="00C544FB">
        <w:trPr>
          <w:trHeight w:val="432"/>
        </w:trPr>
        <w:tc>
          <w:tcPr>
            <w:tcW w:w="861" w:type="pct"/>
            <w:tcBorders>
              <w:top w:val="nil"/>
              <w:left w:val="nil"/>
              <w:bottom w:val="nil"/>
              <w:right w:val="nil"/>
            </w:tcBorders>
            <w:shd w:val="clear" w:color="auto" w:fill="auto"/>
            <w:noWrap/>
            <w:vAlign w:val="center"/>
            <w:hideMark/>
          </w:tcPr>
          <w:p w14:paraId="692BE42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4</w:t>
            </w:r>
          </w:p>
        </w:tc>
        <w:tc>
          <w:tcPr>
            <w:tcW w:w="898" w:type="pct"/>
            <w:tcBorders>
              <w:top w:val="nil"/>
              <w:left w:val="nil"/>
              <w:bottom w:val="nil"/>
              <w:right w:val="nil"/>
            </w:tcBorders>
            <w:shd w:val="clear" w:color="auto" w:fill="auto"/>
            <w:noWrap/>
            <w:vAlign w:val="center"/>
            <w:hideMark/>
          </w:tcPr>
          <w:p w14:paraId="53DC528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pache</w:t>
            </w:r>
          </w:p>
        </w:tc>
        <w:tc>
          <w:tcPr>
            <w:tcW w:w="887" w:type="pct"/>
            <w:tcBorders>
              <w:top w:val="nil"/>
              <w:left w:val="nil"/>
              <w:bottom w:val="nil"/>
              <w:right w:val="nil"/>
            </w:tcBorders>
            <w:shd w:val="clear" w:color="auto" w:fill="auto"/>
            <w:noWrap/>
            <w:vAlign w:val="center"/>
            <w:hideMark/>
          </w:tcPr>
          <w:p w14:paraId="4657053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G. Hernandez</w:t>
            </w:r>
          </w:p>
        </w:tc>
        <w:tc>
          <w:tcPr>
            <w:tcW w:w="731" w:type="pct"/>
            <w:tcBorders>
              <w:top w:val="nil"/>
              <w:left w:val="nil"/>
              <w:bottom w:val="nil"/>
              <w:right w:val="nil"/>
            </w:tcBorders>
            <w:shd w:val="clear" w:color="auto" w:fill="auto"/>
            <w:noWrap/>
            <w:vAlign w:val="center"/>
            <w:hideMark/>
          </w:tcPr>
          <w:p w14:paraId="1371139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74082E5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44DBF796" w14:textId="77777777" w:rsidTr="00C544FB">
        <w:trPr>
          <w:trHeight w:val="432"/>
        </w:trPr>
        <w:tc>
          <w:tcPr>
            <w:tcW w:w="861" w:type="pct"/>
            <w:tcBorders>
              <w:top w:val="nil"/>
              <w:left w:val="nil"/>
              <w:bottom w:val="nil"/>
              <w:right w:val="nil"/>
            </w:tcBorders>
            <w:shd w:val="clear" w:color="auto" w:fill="auto"/>
            <w:noWrap/>
            <w:vAlign w:val="center"/>
            <w:hideMark/>
          </w:tcPr>
          <w:p w14:paraId="3FDBF02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7</w:t>
            </w:r>
          </w:p>
        </w:tc>
        <w:tc>
          <w:tcPr>
            <w:tcW w:w="898" w:type="pct"/>
            <w:tcBorders>
              <w:top w:val="nil"/>
              <w:left w:val="nil"/>
              <w:bottom w:val="nil"/>
              <w:right w:val="nil"/>
            </w:tcBorders>
            <w:shd w:val="clear" w:color="auto" w:fill="auto"/>
            <w:noWrap/>
            <w:vAlign w:val="center"/>
            <w:hideMark/>
          </w:tcPr>
          <w:p w14:paraId="7398146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Loki</w:t>
            </w:r>
          </w:p>
        </w:tc>
        <w:tc>
          <w:tcPr>
            <w:tcW w:w="887" w:type="pct"/>
            <w:tcBorders>
              <w:top w:val="nil"/>
              <w:left w:val="nil"/>
              <w:bottom w:val="nil"/>
              <w:right w:val="nil"/>
            </w:tcBorders>
            <w:shd w:val="clear" w:color="auto" w:fill="auto"/>
            <w:noWrap/>
            <w:vAlign w:val="center"/>
            <w:hideMark/>
          </w:tcPr>
          <w:p w14:paraId="2C539B4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 Sandoval</w:t>
            </w:r>
          </w:p>
        </w:tc>
        <w:tc>
          <w:tcPr>
            <w:tcW w:w="731" w:type="pct"/>
            <w:tcBorders>
              <w:top w:val="nil"/>
              <w:left w:val="nil"/>
              <w:bottom w:val="nil"/>
              <w:right w:val="nil"/>
            </w:tcBorders>
            <w:shd w:val="clear" w:color="auto" w:fill="auto"/>
            <w:noWrap/>
            <w:vAlign w:val="center"/>
            <w:hideMark/>
          </w:tcPr>
          <w:p w14:paraId="1E78769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0E6B48F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62F47A2E" w14:textId="77777777" w:rsidTr="00C544FB">
        <w:trPr>
          <w:trHeight w:val="432"/>
        </w:trPr>
        <w:tc>
          <w:tcPr>
            <w:tcW w:w="861" w:type="pct"/>
            <w:tcBorders>
              <w:top w:val="nil"/>
              <w:left w:val="nil"/>
              <w:bottom w:val="nil"/>
              <w:right w:val="nil"/>
            </w:tcBorders>
            <w:shd w:val="clear" w:color="auto" w:fill="auto"/>
            <w:noWrap/>
            <w:vAlign w:val="center"/>
            <w:hideMark/>
          </w:tcPr>
          <w:p w14:paraId="45B621F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1</w:t>
            </w:r>
          </w:p>
        </w:tc>
        <w:tc>
          <w:tcPr>
            <w:tcW w:w="898" w:type="pct"/>
            <w:tcBorders>
              <w:top w:val="nil"/>
              <w:left w:val="nil"/>
              <w:bottom w:val="nil"/>
              <w:right w:val="nil"/>
            </w:tcBorders>
            <w:shd w:val="clear" w:color="auto" w:fill="auto"/>
            <w:noWrap/>
            <w:vAlign w:val="center"/>
            <w:hideMark/>
          </w:tcPr>
          <w:p w14:paraId="7742C15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Tango </w:t>
            </w:r>
          </w:p>
        </w:tc>
        <w:tc>
          <w:tcPr>
            <w:tcW w:w="887" w:type="pct"/>
            <w:tcBorders>
              <w:top w:val="nil"/>
              <w:left w:val="nil"/>
              <w:bottom w:val="nil"/>
              <w:right w:val="nil"/>
            </w:tcBorders>
            <w:shd w:val="clear" w:color="auto" w:fill="auto"/>
            <w:noWrap/>
            <w:vAlign w:val="center"/>
            <w:hideMark/>
          </w:tcPr>
          <w:p w14:paraId="5700566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Ferland</w:t>
            </w:r>
          </w:p>
        </w:tc>
        <w:tc>
          <w:tcPr>
            <w:tcW w:w="731" w:type="pct"/>
            <w:tcBorders>
              <w:top w:val="nil"/>
              <w:left w:val="nil"/>
              <w:bottom w:val="nil"/>
              <w:right w:val="nil"/>
            </w:tcBorders>
            <w:shd w:val="clear" w:color="auto" w:fill="auto"/>
            <w:noWrap/>
            <w:vAlign w:val="center"/>
            <w:hideMark/>
          </w:tcPr>
          <w:p w14:paraId="42FEF2E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49B940B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404F2D3B" w14:textId="77777777" w:rsidTr="00C544FB">
        <w:trPr>
          <w:trHeight w:val="432"/>
        </w:trPr>
        <w:tc>
          <w:tcPr>
            <w:tcW w:w="861" w:type="pct"/>
            <w:tcBorders>
              <w:top w:val="nil"/>
              <w:left w:val="nil"/>
              <w:bottom w:val="nil"/>
              <w:right w:val="nil"/>
            </w:tcBorders>
            <w:shd w:val="clear" w:color="auto" w:fill="auto"/>
            <w:noWrap/>
            <w:vAlign w:val="center"/>
            <w:hideMark/>
          </w:tcPr>
          <w:p w14:paraId="58001E6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2</w:t>
            </w:r>
          </w:p>
        </w:tc>
        <w:tc>
          <w:tcPr>
            <w:tcW w:w="898" w:type="pct"/>
            <w:tcBorders>
              <w:top w:val="nil"/>
              <w:left w:val="nil"/>
              <w:bottom w:val="nil"/>
              <w:right w:val="nil"/>
            </w:tcBorders>
            <w:shd w:val="clear" w:color="auto" w:fill="auto"/>
            <w:noWrap/>
            <w:vAlign w:val="center"/>
            <w:hideMark/>
          </w:tcPr>
          <w:p w14:paraId="179B8AF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ake</w:t>
            </w:r>
          </w:p>
        </w:tc>
        <w:tc>
          <w:tcPr>
            <w:tcW w:w="887" w:type="pct"/>
            <w:tcBorders>
              <w:top w:val="nil"/>
              <w:left w:val="nil"/>
              <w:bottom w:val="nil"/>
              <w:right w:val="nil"/>
            </w:tcBorders>
            <w:shd w:val="clear" w:color="auto" w:fill="auto"/>
            <w:noWrap/>
            <w:vAlign w:val="center"/>
            <w:hideMark/>
          </w:tcPr>
          <w:p w14:paraId="452F2A5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uellar</w:t>
            </w:r>
          </w:p>
        </w:tc>
        <w:tc>
          <w:tcPr>
            <w:tcW w:w="731" w:type="pct"/>
            <w:tcBorders>
              <w:top w:val="nil"/>
              <w:left w:val="nil"/>
              <w:bottom w:val="nil"/>
              <w:right w:val="nil"/>
            </w:tcBorders>
            <w:shd w:val="clear" w:color="auto" w:fill="auto"/>
            <w:noWrap/>
            <w:vAlign w:val="center"/>
            <w:hideMark/>
          </w:tcPr>
          <w:p w14:paraId="3D78ABD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5966301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03D6E26E" w14:textId="77777777" w:rsidTr="00C544FB">
        <w:trPr>
          <w:trHeight w:val="432"/>
        </w:trPr>
        <w:tc>
          <w:tcPr>
            <w:tcW w:w="861" w:type="pct"/>
            <w:tcBorders>
              <w:top w:val="nil"/>
              <w:left w:val="nil"/>
              <w:bottom w:val="nil"/>
              <w:right w:val="nil"/>
            </w:tcBorders>
            <w:shd w:val="clear" w:color="auto" w:fill="auto"/>
            <w:noWrap/>
            <w:vAlign w:val="center"/>
            <w:hideMark/>
          </w:tcPr>
          <w:p w14:paraId="3887129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2</w:t>
            </w:r>
          </w:p>
        </w:tc>
        <w:tc>
          <w:tcPr>
            <w:tcW w:w="898" w:type="pct"/>
            <w:tcBorders>
              <w:top w:val="nil"/>
              <w:left w:val="nil"/>
              <w:bottom w:val="nil"/>
              <w:right w:val="nil"/>
            </w:tcBorders>
            <w:shd w:val="clear" w:color="auto" w:fill="auto"/>
            <w:noWrap/>
            <w:vAlign w:val="center"/>
            <w:hideMark/>
          </w:tcPr>
          <w:p w14:paraId="30E102B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Nina</w:t>
            </w:r>
          </w:p>
        </w:tc>
        <w:tc>
          <w:tcPr>
            <w:tcW w:w="887" w:type="pct"/>
            <w:tcBorders>
              <w:top w:val="nil"/>
              <w:left w:val="nil"/>
              <w:bottom w:val="nil"/>
              <w:right w:val="nil"/>
            </w:tcBorders>
            <w:shd w:val="clear" w:color="auto" w:fill="auto"/>
            <w:noWrap/>
            <w:vAlign w:val="center"/>
            <w:hideMark/>
          </w:tcPr>
          <w:p w14:paraId="433335B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ardenas</w:t>
            </w:r>
          </w:p>
        </w:tc>
        <w:tc>
          <w:tcPr>
            <w:tcW w:w="731" w:type="pct"/>
            <w:tcBorders>
              <w:top w:val="nil"/>
              <w:left w:val="nil"/>
              <w:bottom w:val="nil"/>
              <w:right w:val="nil"/>
            </w:tcBorders>
            <w:shd w:val="clear" w:color="auto" w:fill="auto"/>
            <w:noWrap/>
            <w:vAlign w:val="center"/>
            <w:hideMark/>
          </w:tcPr>
          <w:p w14:paraId="1E9FE57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9/2015</w:t>
            </w:r>
          </w:p>
        </w:tc>
        <w:tc>
          <w:tcPr>
            <w:tcW w:w="1623" w:type="pct"/>
            <w:tcBorders>
              <w:top w:val="nil"/>
              <w:left w:val="nil"/>
              <w:bottom w:val="nil"/>
              <w:right w:val="nil"/>
            </w:tcBorders>
            <w:shd w:val="clear" w:color="auto" w:fill="auto"/>
            <w:noWrap/>
            <w:vAlign w:val="center"/>
            <w:hideMark/>
          </w:tcPr>
          <w:p w14:paraId="77333DC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Westwood Christian School</w:t>
            </w:r>
          </w:p>
        </w:tc>
      </w:tr>
      <w:tr w:rsidR="00306218" w:rsidRPr="00E5364F" w14:paraId="55482655" w14:textId="77777777" w:rsidTr="00C544FB">
        <w:trPr>
          <w:trHeight w:val="432"/>
        </w:trPr>
        <w:tc>
          <w:tcPr>
            <w:tcW w:w="861" w:type="pct"/>
            <w:tcBorders>
              <w:top w:val="nil"/>
              <w:left w:val="nil"/>
              <w:bottom w:val="nil"/>
              <w:right w:val="nil"/>
            </w:tcBorders>
            <w:shd w:val="clear" w:color="auto" w:fill="auto"/>
            <w:noWrap/>
            <w:vAlign w:val="center"/>
            <w:hideMark/>
          </w:tcPr>
          <w:p w14:paraId="65B93A4D"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0DFE797D"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768757E5"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4143E1D4"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643B62BF"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5E49704B" w14:textId="77777777" w:rsidTr="00C544FB">
        <w:trPr>
          <w:trHeight w:val="432"/>
        </w:trPr>
        <w:tc>
          <w:tcPr>
            <w:tcW w:w="861" w:type="pct"/>
            <w:tcBorders>
              <w:top w:val="nil"/>
              <w:left w:val="nil"/>
              <w:bottom w:val="nil"/>
              <w:right w:val="nil"/>
            </w:tcBorders>
            <w:shd w:val="clear" w:color="auto" w:fill="auto"/>
            <w:noWrap/>
            <w:vAlign w:val="center"/>
            <w:hideMark/>
          </w:tcPr>
          <w:p w14:paraId="4BF368C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1</w:t>
            </w:r>
          </w:p>
        </w:tc>
        <w:tc>
          <w:tcPr>
            <w:tcW w:w="898" w:type="pct"/>
            <w:tcBorders>
              <w:top w:val="nil"/>
              <w:left w:val="nil"/>
              <w:bottom w:val="nil"/>
              <w:right w:val="nil"/>
            </w:tcBorders>
            <w:shd w:val="clear" w:color="auto" w:fill="auto"/>
            <w:noWrap/>
            <w:vAlign w:val="center"/>
            <w:hideMark/>
          </w:tcPr>
          <w:p w14:paraId="5406F18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Tango </w:t>
            </w:r>
          </w:p>
        </w:tc>
        <w:tc>
          <w:tcPr>
            <w:tcW w:w="887" w:type="pct"/>
            <w:tcBorders>
              <w:top w:val="nil"/>
              <w:left w:val="nil"/>
              <w:bottom w:val="nil"/>
              <w:right w:val="nil"/>
            </w:tcBorders>
            <w:shd w:val="clear" w:color="auto" w:fill="auto"/>
            <w:noWrap/>
            <w:vAlign w:val="center"/>
            <w:hideMark/>
          </w:tcPr>
          <w:p w14:paraId="296CCF7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Ferland</w:t>
            </w:r>
          </w:p>
        </w:tc>
        <w:tc>
          <w:tcPr>
            <w:tcW w:w="731" w:type="pct"/>
            <w:tcBorders>
              <w:top w:val="nil"/>
              <w:left w:val="nil"/>
              <w:bottom w:val="nil"/>
              <w:right w:val="nil"/>
            </w:tcBorders>
            <w:shd w:val="clear" w:color="auto" w:fill="auto"/>
            <w:noWrap/>
            <w:vAlign w:val="center"/>
            <w:hideMark/>
          </w:tcPr>
          <w:p w14:paraId="4E5EDE25"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287CFED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42833114" w14:textId="77777777" w:rsidTr="00C544FB">
        <w:trPr>
          <w:trHeight w:val="432"/>
        </w:trPr>
        <w:tc>
          <w:tcPr>
            <w:tcW w:w="861" w:type="pct"/>
            <w:tcBorders>
              <w:top w:val="nil"/>
              <w:left w:val="nil"/>
              <w:bottom w:val="nil"/>
              <w:right w:val="nil"/>
            </w:tcBorders>
            <w:shd w:val="clear" w:color="auto" w:fill="auto"/>
            <w:noWrap/>
            <w:vAlign w:val="center"/>
            <w:hideMark/>
          </w:tcPr>
          <w:p w14:paraId="4265E68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9</w:t>
            </w:r>
          </w:p>
        </w:tc>
        <w:tc>
          <w:tcPr>
            <w:tcW w:w="898" w:type="pct"/>
            <w:tcBorders>
              <w:top w:val="nil"/>
              <w:left w:val="nil"/>
              <w:bottom w:val="nil"/>
              <w:right w:val="nil"/>
            </w:tcBorders>
            <w:shd w:val="clear" w:color="auto" w:fill="auto"/>
            <w:noWrap/>
            <w:vAlign w:val="center"/>
            <w:hideMark/>
          </w:tcPr>
          <w:p w14:paraId="5A4AB25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obee</w:t>
            </w:r>
          </w:p>
        </w:tc>
        <w:tc>
          <w:tcPr>
            <w:tcW w:w="887" w:type="pct"/>
            <w:tcBorders>
              <w:top w:val="nil"/>
              <w:left w:val="nil"/>
              <w:bottom w:val="nil"/>
              <w:right w:val="nil"/>
            </w:tcBorders>
            <w:shd w:val="clear" w:color="auto" w:fill="auto"/>
            <w:noWrap/>
            <w:vAlign w:val="center"/>
            <w:hideMark/>
          </w:tcPr>
          <w:p w14:paraId="7EA8D53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Riddick</w:t>
            </w:r>
          </w:p>
        </w:tc>
        <w:tc>
          <w:tcPr>
            <w:tcW w:w="731" w:type="pct"/>
            <w:tcBorders>
              <w:top w:val="nil"/>
              <w:left w:val="nil"/>
              <w:bottom w:val="nil"/>
              <w:right w:val="nil"/>
            </w:tcBorders>
            <w:shd w:val="clear" w:color="auto" w:fill="auto"/>
            <w:noWrap/>
            <w:vAlign w:val="center"/>
            <w:hideMark/>
          </w:tcPr>
          <w:p w14:paraId="2E08E43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262708A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449AAEAC" w14:textId="77777777" w:rsidTr="00C544FB">
        <w:trPr>
          <w:trHeight w:val="432"/>
        </w:trPr>
        <w:tc>
          <w:tcPr>
            <w:tcW w:w="861" w:type="pct"/>
            <w:tcBorders>
              <w:top w:val="nil"/>
              <w:left w:val="nil"/>
              <w:bottom w:val="nil"/>
              <w:right w:val="nil"/>
            </w:tcBorders>
            <w:shd w:val="clear" w:color="auto" w:fill="auto"/>
            <w:noWrap/>
            <w:vAlign w:val="center"/>
            <w:hideMark/>
          </w:tcPr>
          <w:p w14:paraId="3DFE9A4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0</w:t>
            </w:r>
          </w:p>
        </w:tc>
        <w:tc>
          <w:tcPr>
            <w:tcW w:w="898" w:type="pct"/>
            <w:tcBorders>
              <w:top w:val="nil"/>
              <w:left w:val="nil"/>
              <w:bottom w:val="nil"/>
              <w:right w:val="nil"/>
            </w:tcBorders>
            <w:shd w:val="clear" w:color="auto" w:fill="auto"/>
            <w:noWrap/>
            <w:vAlign w:val="center"/>
            <w:hideMark/>
          </w:tcPr>
          <w:p w14:paraId="6B70FFE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hadow</w:t>
            </w:r>
          </w:p>
        </w:tc>
        <w:tc>
          <w:tcPr>
            <w:tcW w:w="887" w:type="pct"/>
            <w:tcBorders>
              <w:top w:val="nil"/>
              <w:left w:val="nil"/>
              <w:bottom w:val="nil"/>
              <w:right w:val="nil"/>
            </w:tcBorders>
            <w:shd w:val="clear" w:color="auto" w:fill="auto"/>
            <w:noWrap/>
            <w:vAlign w:val="center"/>
            <w:hideMark/>
          </w:tcPr>
          <w:p w14:paraId="69168C5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D. Cates</w:t>
            </w:r>
          </w:p>
        </w:tc>
        <w:tc>
          <w:tcPr>
            <w:tcW w:w="731" w:type="pct"/>
            <w:tcBorders>
              <w:top w:val="nil"/>
              <w:left w:val="nil"/>
              <w:bottom w:val="nil"/>
              <w:right w:val="nil"/>
            </w:tcBorders>
            <w:shd w:val="clear" w:color="auto" w:fill="auto"/>
            <w:noWrap/>
            <w:vAlign w:val="center"/>
            <w:hideMark/>
          </w:tcPr>
          <w:p w14:paraId="2113122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73ACBB4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420A5E92" w14:textId="77777777" w:rsidTr="00C544FB">
        <w:trPr>
          <w:trHeight w:val="432"/>
        </w:trPr>
        <w:tc>
          <w:tcPr>
            <w:tcW w:w="861" w:type="pct"/>
            <w:tcBorders>
              <w:top w:val="nil"/>
              <w:left w:val="nil"/>
              <w:bottom w:val="nil"/>
              <w:right w:val="nil"/>
            </w:tcBorders>
            <w:shd w:val="clear" w:color="auto" w:fill="auto"/>
            <w:noWrap/>
            <w:vAlign w:val="center"/>
            <w:hideMark/>
          </w:tcPr>
          <w:p w14:paraId="7D2BE8C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7</w:t>
            </w:r>
          </w:p>
        </w:tc>
        <w:tc>
          <w:tcPr>
            <w:tcW w:w="898" w:type="pct"/>
            <w:tcBorders>
              <w:top w:val="nil"/>
              <w:left w:val="nil"/>
              <w:bottom w:val="nil"/>
              <w:right w:val="nil"/>
            </w:tcBorders>
            <w:shd w:val="clear" w:color="auto" w:fill="auto"/>
            <w:noWrap/>
            <w:vAlign w:val="center"/>
            <w:hideMark/>
          </w:tcPr>
          <w:p w14:paraId="188D200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Loki</w:t>
            </w:r>
          </w:p>
        </w:tc>
        <w:tc>
          <w:tcPr>
            <w:tcW w:w="887" w:type="pct"/>
            <w:tcBorders>
              <w:top w:val="nil"/>
              <w:left w:val="nil"/>
              <w:bottom w:val="nil"/>
              <w:right w:val="nil"/>
            </w:tcBorders>
            <w:shd w:val="clear" w:color="auto" w:fill="auto"/>
            <w:noWrap/>
            <w:vAlign w:val="center"/>
            <w:hideMark/>
          </w:tcPr>
          <w:p w14:paraId="7911DC2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 Sandoval</w:t>
            </w:r>
          </w:p>
        </w:tc>
        <w:tc>
          <w:tcPr>
            <w:tcW w:w="731" w:type="pct"/>
            <w:tcBorders>
              <w:top w:val="nil"/>
              <w:left w:val="nil"/>
              <w:bottom w:val="nil"/>
              <w:right w:val="nil"/>
            </w:tcBorders>
            <w:shd w:val="clear" w:color="auto" w:fill="auto"/>
            <w:noWrap/>
            <w:vAlign w:val="center"/>
            <w:hideMark/>
          </w:tcPr>
          <w:p w14:paraId="3D37551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0EC8A26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0512C43F" w14:textId="77777777" w:rsidTr="00C544FB">
        <w:trPr>
          <w:trHeight w:val="432"/>
        </w:trPr>
        <w:tc>
          <w:tcPr>
            <w:tcW w:w="861" w:type="pct"/>
            <w:tcBorders>
              <w:top w:val="nil"/>
              <w:left w:val="nil"/>
              <w:bottom w:val="nil"/>
              <w:right w:val="nil"/>
            </w:tcBorders>
            <w:shd w:val="clear" w:color="auto" w:fill="auto"/>
            <w:noWrap/>
            <w:vAlign w:val="center"/>
            <w:hideMark/>
          </w:tcPr>
          <w:p w14:paraId="22DAE02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4</w:t>
            </w:r>
          </w:p>
        </w:tc>
        <w:tc>
          <w:tcPr>
            <w:tcW w:w="898" w:type="pct"/>
            <w:tcBorders>
              <w:top w:val="nil"/>
              <w:left w:val="nil"/>
              <w:bottom w:val="nil"/>
              <w:right w:val="nil"/>
            </w:tcBorders>
            <w:shd w:val="clear" w:color="auto" w:fill="auto"/>
            <w:noWrap/>
            <w:vAlign w:val="center"/>
            <w:hideMark/>
          </w:tcPr>
          <w:p w14:paraId="41D52AB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Apache</w:t>
            </w:r>
          </w:p>
        </w:tc>
        <w:tc>
          <w:tcPr>
            <w:tcW w:w="887" w:type="pct"/>
            <w:tcBorders>
              <w:top w:val="nil"/>
              <w:left w:val="nil"/>
              <w:bottom w:val="nil"/>
              <w:right w:val="nil"/>
            </w:tcBorders>
            <w:shd w:val="clear" w:color="auto" w:fill="auto"/>
            <w:noWrap/>
            <w:vAlign w:val="center"/>
            <w:hideMark/>
          </w:tcPr>
          <w:p w14:paraId="29D417A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G. Hernandez</w:t>
            </w:r>
          </w:p>
        </w:tc>
        <w:tc>
          <w:tcPr>
            <w:tcW w:w="731" w:type="pct"/>
            <w:tcBorders>
              <w:top w:val="nil"/>
              <w:left w:val="nil"/>
              <w:bottom w:val="nil"/>
              <w:right w:val="nil"/>
            </w:tcBorders>
            <w:shd w:val="clear" w:color="auto" w:fill="auto"/>
            <w:noWrap/>
            <w:vAlign w:val="center"/>
            <w:hideMark/>
          </w:tcPr>
          <w:p w14:paraId="489B45F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07D803B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7B8A5532" w14:textId="77777777" w:rsidTr="00C544FB">
        <w:trPr>
          <w:trHeight w:val="432"/>
        </w:trPr>
        <w:tc>
          <w:tcPr>
            <w:tcW w:w="861" w:type="pct"/>
            <w:tcBorders>
              <w:top w:val="nil"/>
              <w:left w:val="nil"/>
              <w:bottom w:val="nil"/>
              <w:right w:val="nil"/>
            </w:tcBorders>
            <w:shd w:val="clear" w:color="auto" w:fill="auto"/>
            <w:noWrap/>
            <w:vAlign w:val="center"/>
            <w:hideMark/>
          </w:tcPr>
          <w:p w14:paraId="3BFF4CA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6</w:t>
            </w:r>
          </w:p>
        </w:tc>
        <w:tc>
          <w:tcPr>
            <w:tcW w:w="898" w:type="pct"/>
            <w:tcBorders>
              <w:top w:val="nil"/>
              <w:left w:val="nil"/>
              <w:bottom w:val="nil"/>
              <w:right w:val="nil"/>
            </w:tcBorders>
            <w:shd w:val="clear" w:color="auto" w:fill="auto"/>
            <w:noWrap/>
            <w:vAlign w:val="center"/>
            <w:hideMark/>
          </w:tcPr>
          <w:p w14:paraId="4C2D4DA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Ricco</w:t>
            </w:r>
          </w:p>
        </w:tc>
        <w:tc>
          <w:tcPr>
            <w:tcW w:w="887" w:type="pct"/>
            <w:tcBorders>
              <w:top w:val="nil"/>
              <w:left w:val="nil"/>
              <w:bottom w:val="nil"/>
              <w:right w:val="nil"/>
            </w:tcBorders>
            <w:shd w:val="clear" w:color="auto" w:fill="auto"/>
            <w:noWrap/>
            <w:vAlign w:val="center"/>
            <w:hideMark/>
          </w:tcPr>
          <w:p w14:paraId="01080FF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Russ</w:t>
            </w:r>
          </w:p>
        </w:tc>
        <w:tc>
          <w:tcPr>
            <w:tcW w:w="731" w:type="pct"/>
            <w:tcBorders>
              <w:top w:val="nil"/>
              <w:left w:val="nil"/>
              <w:bottom w:val="nil"/>
              <w:right w:val="nil"/>
            </w:tcBorders>
            <w:shd w:val="clear" w:color="auto" w:fill="auto"/>
            <w:noWrap/>
            <w:vAlign w:val="center"/>
            <w:hideMark/>
          </w:tcPr>
          <w:p w14:paraId="2D58BDC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4075A01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39CF388E" w14:textId="77777777" w:rsidTr="00C544FB">
        <w:trPr>
          <w:trHeight w:val="432"/>
        </w:trPr>
        <w:tc>
          <w:tcPr>
            <w:tcW w:w="861" w:type="pct"/>
            <w:tcBorders>
              <w:top w:val="nil"/>
              <w:left w:val="nil"/>
              <w:bottom w:val="nil"/>
              <w:right w:val="nil"/>
            </w:tcBorders>
            <w:shd w:val="clear" w:color="auto" w:fill="auto"/>
            <w:noWrap/>
            <w:vAlign w:val="center"/>
            <w:hideMark/>
          </w:tcPr>
          <w:p w14:paraId="04F35D5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lastRenderedPageBreak/>
              <w:t>13</w:t>
            </w:r>
          </w:p>
        </w:tc>
        <w:tc>
          <w:tcPr>
            <w:tcW w:w="898" w:type="pct"/>
            <w:tcBorders>
              <w:top w:val="nil"/>
              <w:left w:val="nil"/>
              <w:bottom w:val="nil"/>
              <w:right w:val="nil"/>
            </w:tcBorders>
            <w:shd w:val="clear" w:color="auto" w:fill="auto"/>
            <w:noWrap/>
            <w:vAlign w:val="center"/>
            <w:hideMark/>
          </w:tcPr>
          <w:p w14:paraId="0750CE5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Thor</w:t>
            </w:r>
          </w:p>
        </w:tc>
        <w:tc>
          <w:tcPr>
            <w:tcW w:w="887" w:type="pct"/>
            <w:tcBorders>
              <w:top w:val="nil"/>
              <w:left w:val="nil"/>
              <w:bottom w:val="nil"/>
              <w:right w:val="nil"/>
            </w:tcBorders>
            <w:shd w:val="clear" w:color="auto" w:fill="auto"/>
            <w:noWrap/>
            <w:vAlign w:val="center"/>
            <w:hideMark/>
          </w:tcPr>
          <w:p w14:paraId="4207A8A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V. Hernandez</w:t>
            </w:r>
          </w:p>
        </w:tc>
        <w:tc>
          <w:tcPr>
            <w:tcW w:w="731" w:type="pct"/>
            <w:tcBorders>
              <w:top w:val="nil"/>
              <w:left w:val="nil"/>
              <w:bottom w:val="nil"/>
              <w:right w:val="nil"/>
            </w:tcBorders>
            <w:shd w:val="clear" w:color="auto" w:fill="auto"/>
            <w:noWrap/>
            <w:vAlign w:val="center"/>
            <w:hideMark/>
          </w:tcPr>
          <w:p w14:paraId="3ADD12F6"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4E2D457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08C36260" w14:textId="77777777" w:rsidTr="00C544FB">
        <w:trPr>
          <w:trHeight w:val="432"/>
        </w:trPr>
        <w:tc>
          <w:tcPr>
            <w:tcW w:w="861" w:type="pct"/>
            <w:tcBorders>
              <w:top w:val="nil"/>
              <w:left w:val="nil"/>
              <w:bottom w:val="nil"/>
              <w:right w:val="nil"/>
            </w:tcBorders>
            <w:shd w:val="clear" w:color="auto" w:fill="auto"/>
            <w:noWrap/>
            <w:vAlign w:val="center"/>
            <w:hideMark/>
          </w:tcPr>
          <w:p w14:paraId="5DB9744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2</w:t>
            </w:r>
          </w:p>
        </w:tc>
        <w:tc>
          <w:tcPr>
            <w:tcW w:w="898" w:type="pct"/>
            <w:tcBorders>
              <w:top w:val="nil"/>
              <w:left w:val="nil"/>
              <w:bottom w:val="nil"/>
              <w:right w:val="nil"/>
            </w:tcBorders>
            <w:shd w:val="clear" w:color="auto" w:fill="auto"/>
            <w:noWrap/>
            <w:vAlign w:val="center"/>
            <w:hideMark/>
          </w:tcPr>
          <w:p w14:paraId="2EADC532"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ake</w:t>
            </w:r>
          </w:p>
        </w:tc>
        <w:tc>
          <w:tcPr>
            <w:tcW w:w="887" w:type="pct"/>
            <w:tcBorders>
              <w:top w:val="nil"/>
              <w:left w:val="nil"/>
              <w:bottom w:val="nil"/>
              <w:right w:val="nil"/>
            </w:tcBorders>
            <w:shd w:val="clear" w:color="auto" w:fill="auto"/>
            <w:noWrap/>
            <w:vAlign w:val="center"/>
            <w:hideMark/>
          </w:tcPr>
          <w:p w14:paraId="5B72D20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J. Cuellar</w:t>
            </w:r>
          </w:p>
        </w:tc>
        <w:tc>
          <w:tcPr>
            <w:tcW w:w="731" w:type="pct"/>
            <w:tcBorders>
              <w:top w:val="nil"/>
              <w:left w:val="nil"/>
              <w:bottom w:val="nil"/>
              <w:right w:val="nil"/>
            </w:tcBorders>
            <w:shd w:val="clear" w:color="auto" w:fill="auto"/>
            <w:noWrap/>
            <w:vAlign w:val="center"/>
            <w:hideMark/>
          </w:tcPr>
          <w:p w14:paraId="5EEF24B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9/20/2015</w:t>
            </w:r>
          </w:p>
        </w:tc>
        <w:tc>
          <w:tcPr>
            <w:tcW w:w="1623" w:type="pct"/>
            <w:tcBorders>
              <w:top w:val="nil"/>
              <w:left w:val="nil"/>
              <w:bottom w:val="nil"/>
              <w:right w:val="nil"/>
            </w:tcBorders>
            <w:shd w:val="clear" w:color="auto" w:fill="auto"/>
            <w:noWrap/>
            <w:vAlign w:val="center"/>
            <w:hideMark/>
          </w:tcPr>
          <w:p w14:paraId="17613F3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endall Park Warehouse II</w:t>
            </w:r>
          </w:p>
        </w:tc>
      </w:tr>
      <w:tr w:rsidR="00306218" w:rsidRPr="00E5364F" w14:paraId="3591C16C" w14:textId="77777777" w:rsidTr="00C544FB">
        <w:trPr>
          <w:trHeight w:val="432"/>
        </w:trPr>
        <w:tc>
          <w:tcPr>
            <w:tcW w:w="861" w:type="pct"/>
            <w:tcBorders>
              <w:top w:val="nil"/>
              <w:left w:val="nil"/>
              <w:bottom w:val="nil"/>
              <w:right w:val="nil"/>
            </w:tcBorders>
            <w:shd w:val="clear" w:color="auto" w:fill="auto"/>
            <w:noWrap/>
            <w:vAlign w:val="center"/>
            <w:hideMark/>
          </w:tcPr>
          <w:p w14:paraId="7EF5125C"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1ACE3F19"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7557564E"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3296DF54"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6102700E"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10E29539" w14:textId="77777777" w:rsidTr="00C544FB">
        <w:trPr>
          <w:trHeight w:val="432"/>
        </w:trPr>
        <w:tc>
          <w:tcPr>
            <w:tcW w:w="861" w:type="pct"/>
            <w:tcBorders>
              <w:top w:val="nil"/>
              <w:left w:val="nil"/>
              <w:bottom w:val="nil"/>
              <w:right w:val="nil"/>
            </w:tcBorders>
            <w:shd w:val="clear" w:color="auto" w:fill="auto"/>
            <w:noWrap/>
            <w:vAlign w:val="center"/>
            <w:hideMark/>
          </w:tcPr>
          <w:p w14:paraId="74E1E9D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9</w:t>
            </w:r>
          </w:p>
        </w:tc>
        <w:tc>
          <w:tcPr>
            <w:tcW w:w="898" w:type="pct"/>
            <w:tcBorders>
              <w:top w:val="nil"/>
              <w:left w:val="nil"/>
              <w:bottom w:val="nil"/>
              <w:right w:val="nil"/>
            </w:tcBorders>
            <w:shd w:val="clear" w:color="auto" w:fill="auto"/>
            <w:noWrap/>
            <w:vAlign w:val="center"/>
            <w:hideMark/>
          </w:tcPr>
          <w:p w14:paraId="19D4426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Kobee</w:t>
            </w:r>
          </w:p>
        </w:tc>
        <w:tc>
          <w:tcPr>
            <w:tcW w:w="887" w:type="pct"/>
            <w:tcBorders>
              <w:top w:val="nil"/>
              <w:left w:val="nil"/>
              <w:bottom w:val="nil"/>
              <w:right w:val="nil"/>
            </w:tcBorders>
            <w:shd w:val="clear" w:color="auto" w:fill="auto"/>
            <w:noWrap/>
            <w:vAlign w:val="center"/>
            <w:hideMark/>
          </w:tcPr>
          <w:p w14:paraId="7F055CA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Riddick</w:t>
            </w:r>
          </w:p>
        </w:tc>
        <w:tc>
          <w:tcPr>
            <w:tcW w:w="731" w:type="pct"/>
            <w:tcBorders>
              <w:top w:val="nil"/>
              <w:left w:val="nil"/>
              <w:bottom w:val="nil"/>
              <w:right w:val="nil"/>
            </w:tcBorders>
            <w:shd w:val="clear" w:color="auto" w:fill="auto"/>
            <w:noWrap/>
            <w:vAlign w:val="center"/>
            <w:hideMark/>
          </w:tcPr>
          <w:p w14:paraId="0BC1A6E7"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0/21/2015</w:t>
            </w:r>
          </w:p>
        </w:tc>
        <w:tc>
          <w:tcPr>
            <w:tcW w:w="1623" w:type="pct"/>
            <w:tcBorders>
              <w:top w:val="nil"/>
              <w:left w:val="nil"/>
              <w:bottom w:val="nil"/>
              <w:right w:val="nil"/>
            </w:tcBorders>
            <w:shd w:val="clear" w:color="auto" w:fill="auto"/>
            <w:noWrap/>
            <w:vAlign w:val="center"/>
            <w:hideMark/>
          </w:tcPr>
          <w:p w14:paraId="1F2CB32D"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75797F21" w14:textId="77777777" w:rsidTr="00C544FB">
        <w:trPr>
          <w:trHeight w:val="432"/>
        </w:trPr>
        <w:tc>
          <w:tcPr>
            <w:tcW w:w="861" w:type="pct"/>
            <w:tcBorders>
              <w:top w:val="nil"/>
              <w:left w:val="nil"/>
              <w:bottom w:val="nil"/>
              <w:right w:val="nil"/>
            </w:tcBorders>
            <w:shd w:val="clear" w:color="auto" w:fill="auto"/>
            <w:noWrap/>
            <w:vAlign w:val="center"/>
            <w:hideMark/>
          </w:tcPr>
          <w:p w14:paraId="5F83774F"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6</w:t>
            </w:r>
          </w:p>
        </w:tc>
        <w:tc>
          <w:tcPr>
            <w:tcW w:w="898" w:type="pct"/>
            <w:tcBorders>
              <w:top w:val="nil"/>
              <w:left w:val="nil"/>
              <w:bottom w:val="nil"/>
              <w:right w:val="nil"/>
            </w:tcBorders>
            <w:shd w:val="clear" w:color="auto" w:fill="auto"/>
            <w:noWrap/>
            <w:vAlign w:val="center"/>
            <w:hideMark/>
          </w:tcPr>
          <w:p w14:paraId="5184F61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Ricco</w:t>
            </w:r>
          </w:p>
        </w:tc>
        <w:tc>
          <w:tcPr>
            <w:tcW w:w="887" w:type="pct"/>
            <w:tcBorders>
              <w:top w:val="nil"/>
              <w:left w:val="nil"/>
              <w:bottom w:val="nil"/>
              <w:right w:val="nil"/>
            </w:tcBorders>
            <w:shd w:val="clear" w:color="auto" w:fill="auto"/>
            <w:noWrap/>
            <w:vAlign w:val="center"/>
            <w:hideMark/>
          </w:tcPr>
          <w:p w14:paraId="74E22C91"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E. Russ</w:t>
            </w:r>
          </w:p>
        </w:tc>
        <w:tc>
          <w:tcPr>
            <w:tcW w:w="731" w:type="pct"/>
            <w:tcBorders>
              <w:top w:val="nil"/>
              <w:left w:val="nil"/>
              <w:bottom w:val="nil"/>
              <w:right w:val="nil"/>
            </w:tcBorders>
            <w:shd w:val="clear" w:color="auto" w:fill="auto"/>
            <w:noWrap/>
            <w:vAlign w:val="center"/>
            <w:hideMark/>
          </w:tcPr>
          <w:p w14:paraId="23D4B0D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0/21/2015</w:t>
            </w:r>
          </w:p>
        </w:tc>
        <w:tc>
          <w:tcPr>
            <w:tcW w:w="1623" w:type="pct"/>
            <w:tcBorders>
              <w:top w:val="nil"/>
              <w:left w:val="nil"/>
              <w:bottom w:val="nil"/>
              <w:right w:val="nil"/>
            </w:tcBorders>
            <w:shd w:val="clear" w:color="auto" w:fill="auto"/>
            <w:noWrap/>
            <w:vAlign w:val="center"/>
            <w:hideMark/>
          </w:tcPr>
          <w:p w14:paraId="318FD20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2BB41B85" w14:textId="77777777" w:rsidTr="00C544FB">
        <w:trPr>
          <w:trHeight w:val="432"/>
        </w:trPr>
        <w:tc>
          <w:tcPr>
            <w:tcW w:w="861" w:type="pct"/>
            <w:tcBorders>
              <w:top w:val="nil"/>
              <w:left w:val="nil"/>
              <w:bottom w:val="nil"/>
              <w:right w:val="nil"/>
            </w:tcBorders>
            <w:shd w:val="clear" w:color="auto" w:fill="auto"/>
            <w:noWrap/>
            <w:vAlign w:val="center"/>
            <w:hideMark/>
          </w:tcPr>
          <w:p w14:paraId="510F095A"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0</w:t>
            </w:r>
          </w:p>
        </w:tc>
        <w:tc>
          <w:tcPr>
            <w:tcW w:w="898" w:type="pct"/>
            <w:tcBorders>
              <w:top w:val="nil"/>
              <w:left w:val="nil"/>
              <w:bottom w:val="nil"/>
              <w:right w:val="nil"/>
            </w:tcBorders>
            <w:shd w:val="clear" w:color="auto" w:fill="auto"/>
            <w:noWrap/>
            <w:vAlign w:val="center"/>
            <w:hideMark/>
          </w:tcPr>
          <w:p w14:paraId="48E69EF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hadow</w:t>
            </w:r>
          </w:p>
        </w:tc>
        <w:tc>
          <w:tcPr>
            <w:tcW w:w="887" w:type="pct"/>
            <w:tcBorders>
              <w:top w:val="nil"/>
              <w:left w:val="nil"/>
              <w:bottom w:val="nil"/>
              <w:right w:val="nil"/>
            </w:tcBorders>
            <w:shd w:val="clear" w:color="auto" w:fill="auto"/>
            <w:noWrap/>
            <w:vAlign w:val="center"/>
            <w:hideMark/>
          </w:tcPr>
          <w:p w14:paraId="526DE27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D. Cates</w:t>
            </w:r>
          </w:p>
        </w:tc>
        <w:tc>
          <w:tcPr>
            <w:tcW w:w="731" w:type="pct"/>
            <w:tcBorders>
              <w:top w:val="nil"/>
              <w:left w:val="nil"/>
              <w:bottom w:val="nil"/>
              <w:right w:val="nil"/>
            </w:tcBorders>
            <w:shd w:val="clear" w:color="auto" w:fill="auto"/>
            <w:noWrap/>
            <w:vAlign w:val="center"/>
            <w:hideMark/>
          </w:tcPr>
          <w:p w14:paraId="5C96D76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0/21/2015</w:t>
            </w:r>
          </w:p>
        </w:tc>
        <w:tc>
          <w:tcPr>
            <w:tcW w:w="1623" w:type="pct"/>
            <w:tcBorders>
              <w:top w:val="nil"/>
              <w:left w:val="nil"/>
              <w:bottom w:val="nil"/>
              <w:right w:val="nil"/>
            </w:tcBorders>
            <w:shd w:val="clear" w:color="auto" w:fill="auto"/>
            <w:noWrap/>
            <w:vAlign w:val="center"/>
            <w:hideMark/>
          </w:tcPr>
          <w:p w14:paraId="21D2B69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7C6E1F4F" w14:textId="77777777" w:rsidTr="00C544FB">
        <w:trPr>
          <w:trHeight w:val="432"/>
        </w:trPr>
        <w:tc>
          <w:tcPr>
            <w:tcW w:w="861" w:type="pct"/>
            <w:tcBorders>
              <w:top w:val="nil"/>
              <w:left w:val="nil"/>
              <w:bottom w:val="nil"/>
              <w:right w:val="nil"/>
            </w:tcBorders>
            <w:shd w:val="clear" w:color="auto" w:fill="auto"/>
            <w:noWrap/>
            <w:vAlign w:val="center"/>
            <w:hideMark/>
          </w:tcPr>
          <w:p w14:paraId="37909489"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31</w:t>
            </w:r>
          </w:p>
        </w:tc>
        <w:tc>
          <w:tcPr>
            <w:tcW w:w="898" w:type="pct"/>
            <w:tcBorders>
              <w:top w:val="nil"/>
              <w:left w:val="nil"/>
              <w:bottom w:val="nil"/>
              <w:right w:val="nil"/>
            </w:tcBorders>
            <w:shd w:val="clear" w:color="auto" w:fill="auto"/>
            <w:noWrap/>
            <w:vAlign w:val="center"/>
            <w:hideMark/>
          </w:tcPr>
          <w:p w14:paraId="409F0FBB"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Tango </w:t>
            </w:r>
          </w:p>
        </w:tc>
        <w:tc>
          <w:tcPr>
            <w:tcW w:w="887" w:type="pct"/>
            <w:tcBorders>
              <w:top w:val="nil"/>
              <w:left w:val="nil"/>
              <w:bottom w:val="nil"/>
              <w:right w:val="nil"/>
            </w:tcBorders>
            <w:shd w:val="clear" w:color="auto" w:fill="auto"/>
            <w:noWrap/>
            <w:vAlign w:val="center"/>
            <w:hideMark/>
          </w:tcPr>
          <w:p w14:paraId="312B491C"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C. Ferland</w:t>
            </w:r>
          </w:p>
        </w:tc>
        <w:tc>
          <w:tcPr>
            <w:tcW w:w="731" w:type="pct"/>
            <w:tcBorders>
              <w:top w:val="nil"/>
              <w:left w:val="nil"/>
              <w:bottom w:val="nil"/>
              <w:right w:val="nil"/>
            </w:tcBorders>
            <w:shd w:val="clear" w:color="auto" w:fill="auto"/>
            <w:noWrap/>
            <w:vAlign w:val="center"/>
            <w:hideMark/>
          </w:tcPr>
          <w:p w14:paraId="64A0784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0/21/2015</w:t>
            </w:r>
          </w:p>
        </w:tc>
        <w:tc>
          <w:tcPr>
            <w:tcW w:w="1623" w:type="pct"/>
            <w:tcBorders>
              <w:top w:val="nil"/>
              <w:left w:val="nil"/>
              <w:bottom w:val="nil"/>
              <w:right w:val="nil"/>
            </w:tcBorders>
            <w:shd w:val="clear" w:color="auto" w:fill="auto"/>
            <w:noWrap/>
            <w:vAlign w:val="center"/>
            <w:hideMark/>
          </w:tcPr>
          <w:p w14:paraId="7B335C7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 xml:space="preserve">Kendall Warehouse </w:t>
            </w:r>
          </w:p>
        </w:tc>
      </w:tr>
      <w:tr w:rsidR="00306218" w:rsidRPr="00E5364F" w14:paraId="5FB2604D" w14:textId="77777777" w:rsidTr="00C544FB">
        <w:trPr>
          <w:trHeight w:val="432"/>
        </w:trPr>
        <w:tc>
          <w:tcPr>
            <w:tcW w:w="861" w:type="pct"/>
            <w:tcBorders>
              <w:top w:val="nil"/>
              <w:left w:val="nil"/>
              <w:bottom w:val="nil"/>
              <w:right w:val="nil"/>
            </w:tcBorders>
            <w:shd w:val="clear" w:color="auto" w:fill="auto"/>
            <w:noWrap/>
            <w:vAlign w:val="center"/>
            <w:hideMark/>
          </w:tcPr>
          <w:p w14:paraId="27B405D3" w14:textId="77777777" w:rsidR="00E5364F" w:rsidRPr="00E5364F" w:rsidRDefault="00E5364F" w:rsidP="00306218">
            <w:pPr>
              <w:spacing w:line="240" w:lineRule="auto"/>
              <w:ind w:firstLine="0"/>
              <w:jc w:val="left"/>
              <w:rPr>
                <w:rFonts w:eastAsia="Times New Roman" w:cs="Times New Roman"/>
                <w:color w:val="000000"/>
                <w:szCs w:val="24"/>
              </w:rPr>
            </w:pPr>
          </w:p>
        </w:tc>
        <w:tc>
          <w:tcPr>
            <w:tcW w:w="898" w:type="pct"/>
            <w:tcBorders>
              <w:top w:val="nil"/>
              <w:left w:val="nil"/>
              <w:bottom w:val="nil"/>
              <w:right w:val="nil"/>
            </w:tcBorders>
            <w:shd w:val="clear" w:color="auto" w:fill="auto"/>
            <w:noWrap/>
            <w:vAlign w:val="center"/>
            <w:hideMark/>
          </w:tcPr>
          <w:p w14:paraId="40502753" w14:textId="77777777" w:rsidR="00E5364F" w:rsidRPr="00E5364F" w:rsidRDefault="00E5364F" w:rsidP="00306218">
            <w:pPr>
              <w:spacing w:line="240" w:lineRule="auto"/>
              <w:ind w:firstLine="0"/>
              <w:jc w:val="left"/>
              <w:rPr>
                <w:rFonts w:eastAsia="Times New Roman" w:cs="Times New Roman"/>
                <w:szCs w:val="24"/>
              </w:rPr>
            </w:pPr>
          </w:p>
        </w:tc>
        <w:tc>
          <w:tcPr>
            <w:tcW w:w="887" w:type="pct"/>
            <w:tcBorders>
              <w:top w:val="nil"/>
              <w:left w:val="nil"/>
              <w:bottom w:val="nil"/>
              <w:right w:val="nil"/>
            </w:tcBorders>
            <w:shd w:val="clear" w:color="auto" w:fill="auto"/>
            <w:noWrap/>
            <w:vAlign w:val="center"/>
            <w:hideMark/>
          </w:tcPr>
          <w:p w14:paraId="5E01736B" w14:textId="77777777" w:rsidR="00E5364F" w:rsidRPr="00E5364F" w:rsidRDefault="00E5364F" w:rsidP="00306218">
            <w:pPr>
              <w:spacing w:line="240" w:lineRule="auto"/>
              <w:ind w:firstLine="0"/>
              <w:jc w:val="left"/>
              <w:rPr>
                <w:rFonts w:eastAsia="Times New Roman" w:cs="Times New Roman"/>
                <w:szCs w:val="24"/>
              </w:rPr>
            </w:pPr>
          </w:p>
        </w:tc>
        <w:tc>
          <w:tcPr>
            <w:tcW w:w="731" w:type="pct"/>
            <w:tcBorders>
              <w:top w:val="nil"/>
              <w:left w:val="nil"/>
              <w:bottom w:val="nil"/>
              <w:right w:val="nil"/>
            </w:tcBorders>
            <w:shd w:val="clear" w:color="auto" w:fill="auto"/>
            <w:noWrap/>
            <w:vAlign w:val="center"/>
            <w:hideMark/>
          </w:tcPr>
          <w:p w14:paraId="78B5A8A8" w14:textId="77777777" w:rsidR="00E5364F" w:rsidRPr="00E5364F" w:rsidRDefault="00E5364F" w:rsidP="00306218">
            <w:pPr>
              <w:spacing w:line="240" w:lineRule="auto"/>
              <w:ind w:firstLine="0"/>
              <w:jc w:val="left"/>
              <w:rPr>
                <w:rFonts w:eastAsia="Times New Roman" w:cs="Times New Roman"/>
                <w:szCs w:val="24"/>
              </w:rPr>
            </w:pPr>
          </w:p>
        </w:tc>
        <w:tc>
          <w:tcPr>
            <w:tcW w:w="1623" w:type="pct"/>
            <w:tcBorders>
              <w:top w:val="nil"/>
              <w:left w:val="nil"/>
              <w:bottom w:val="nil"/>
              <w:right w:val="nil"/>
            </w:tcBorders>
            <w:shd w:val="clear" w:color="auto" w:fill="auto"/>
            <w:noWrap/>
            <w:vAlign w:val="center"/>
            <w:hideMark/>
          </w:tcPr>
          <w:p w14:paraId="6C143E99" w14:textId="77777777" w:rsidR="00E5364F" w:rsidRPr="00E5364F" w:rsidRDefault="00E5364F" w:rsidP="00306218">
            <w:pPr>
              <w:spacing w:line="240" w:lineRule="auto"/>
              <w:ind w:firstLine="0"/>
              <w:jc w:val="left"/>
              <w:rPr>
                <w:rFonts w:eastAsia="Times New Roman" w:cs="Times New Roman"/>
                <w:szCs w:val="24"/>
              </w:rPr>
            </w:pPr>
          </w:p>
        </w:tc>
      </w:tr>
      <w:tr w:rsidR="00306218" w:rsidRPr="00E5364F" w14:paraId="1D13C1A0" w14:textId="77777777" w:rsidTr="00C544FB">
        <w:trPr>
          <w:trHeight w:val="432"/>
        </w:trPr>
        <w:tc>
          <w:tcPr>
            <w:tcW w:w="861" w:type="pct"/>
            <w:tcBorders>
              <w:top w:val="nil"/>
              <w:left w:val="nil"/>
              <w:bottom w:val="nil"/>
              <w:right w:val="nil"/>
            </w:tcBorders>
            <w:shd w:val="clear" w:color="auto" w:fill="auto"/>
            <w:noWrap/>
            <w:vAlign w:val="center"/>
            <w:hideMark/>
          </w:tcPr>
          <w:p w14:paraId="59255964"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21</w:t>
            </w:r>
          </w:p>
        </w:tc>
        <w:tc>
          <w:tcPr>
            <w:tcW w:w="898" w:type="pct"/>
            <w:tcBorders>
              <w:top w:val="nil"/>
              <w:left w:val="nil"/>
              <w:bottom w:val="nil"/>
              <w:right w:val="nil"/>
            </w:tcBorders>
            <w:shd w:val="clear" w:color="auto" w:fill="auto"/>
            <w:noWrap/>
            <w:vAlign w:val="center"/>
            <w:hideMark/>
          </w:tcPr>
          <w:p w14:paraId="08E32EFE"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Sting</w:t>
            </w:r>
          </w:p>
        </w:tc>
        <w:tc>
          <w:tcPr>
            <w:tcW w:w="887" w:type="pct"/>
            <w:tcBorders>
              <w:top w:val="nil"/>
              <w:left w:val="nil"/>
              <w:bottom w:val="nil"/>
              <w:right w:val="nil"/>
            </w:tcBorders>
            <w:shd w:val="clear" w:color="auto" w:fill="auto"/>
            <w:noWrap/>
            <w:vAlign w:val="center"/>
            <w:hideMark/>
          </w:tcPr>
          <w:p w14:paraId="0E8E7BB3"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B. Swikehardt</w:t>
            </w:r>
          </w:p>
        </w:tc>
        <w:tc>
          <w:tcPr>
            <w:tcW w:w="731" w:type="pct"/>
            <w:tcBorders>
              <w:top w:val="nil"/>
              <w:left w:val="nil"/>
              <w:bottom w:val="nil"/>
              <w:right w:val="nil"/>
            </w:tcBorders>
            <w:shd w:val="clear" w:color="auto" w:fill="auto"/>
            <w:noWrap/>
            <w:vAlign w:val="center"/>
            <w:hideMark/>
          </w:tcPr>
          <w:p w14:paraId="0B2C4910"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1/13/2016</w:t>
            </w:r>
          </w:p>
        </w:tc>
        <w:tc>
          <w:tcPr>
            <w:tcW w:w="1623" w:type="pct"/>
            <w:tcBorders>
              <w:top w:val="nil"/>
              <w:left w:val="nil"/>
              <w:bottom w:val="nil"/>
              <w:right w:val="nil"/>
            </w:tcBorders>
            <w:shd w:val="clear" w:color="auto" w:fill="auto"/>
            <w:noWrap/>
            <w:vAlign w:val="center"/>
            <w:hideMark/>
          </w:tcPr>
          <w:p w14:paraId="3CFBA5C8" w14:textId="77777777" w:rsidR="00E5364F" w:rsidRPr="00E5364F" w:rsidRDefault="00E5364F" w:rsidP="00306218">
            <w:pPr>
              <w:spacing w:line="240" w:lineRule="auto"/>
              <w:ind w:firstLine="0"/>
              <w:jc w:val="left"/>
              <w:rPr>
                <w:rFonts w:eastAsia="Times New Roman" w:cs="Times New Roman"/>
                <w:color w:val="000000"/>
                <w:szCs w:val="24"/>
              </w:rPr>
            </w:pPr>
            <w:r w:rsidRPr="00E5364F">
              <w:rPr>
                <w:rFonts w:eastAsia="Times New Roman" w:cs="Times New Roman"/>
                <w:color w:val="000000"/>
                <w:szCs w:val="24"/>
              </w:rPr>
              <w:t>Miami Dade Public School</w:t>
            </w:r>
          </w:p>
        </w:tc>
      </w:tr>
    </w:tbl>
    <w:p w14:paraId="170CCC3F" w14:textId="77777777" w:rsidR="00E5364F" w:rsidRDefault="00E5364F" w:rsidP="00435592">
      <w:pPr>
        <w:ind w:firstLine="0"/>
        <w:rPr>
          <w:rFonts w:cs="Times New Roman"/>
          <w:noProof/>
          <w:szCs w:val="24"/>
        </w:rPr>
      </w:pPr>
    </w:p>
    <w:p w14:paraId="39D94BA5" w14:textId="77777777" w:rsidR="00CC4B63" w:rsidRDefault="00CC4B63" w:rsidP="00435592">
      <w:pPr>
        <w:ind w:firstLine="0"/>
        <w:rPr>
          <w:rFonts w:cs="Times New Roman"/>
          <w:noProof/>
          <w:szCs w:val="24"/>
        </w:rPr>
      </w:pPr>
    </w:p>
    <w:p w14:paraId="53621D5D" w14:textId="77777777" w:rsidR="00CC4B63" w:rsidRDefault="00CC4B63" w:rsidP="00435592">
      <w:pPr>
        <w:ind w:firstLine="0"/>
        <w:rPr>
          <w:rFonts w:cs="Times New Roman"/>
          <w:noProof/>
          <w:szCs w:val="24"/>
        </w:rPr>
      </w:pPr>
    </w:p>
    <w:p w14:paraId="19F7D40B" w14:textId="77777777" w:rsidR="00E5364F" w:rsidRDefault="00E5364F" w:rsidP="00435592">
      <w:pPr>
        <w:ind w:firstLine="0"/>
        <w:rPr>
          <w:rFonts w:eastAsia="Times New Roman" w:cs="Times New Roman"/>
          <w:color w:val="BFBFBF" w:themeColor="background1" w:themeShade="BF"/>
          <w:position w:val="1"/>
          <w:szCs w:val="72"/>
        </w:rPr>
      </w:pPr>
    </w:p>
    <w:p w14:paraId="496E981C" w14:textId="52F087D1" w:rsidR="00CC4B63" w:rsidRDefault="00CC4B63" w:rsidP="00435592">
      <w:pPr>
        <w:ind w:firstLine="0"/>
        <w:rPr>
          <w:rFonts w:cs="Times New Roman"/>
          <w:noProof/>
          <w:szCs w:val="24"/>
        </w:rPr>
      </w:pPr>
    </w:p>
    <w:p w14:paraId="471E3167" w14:textId="68B0027A" w:rsidR="00435592" w:rsidRDefault="00435592" w:rsidP="00680DE7">
      <w:pPr>
        <w:rPr>
          <w:rFonts w:cs="Times New Roman"/>
          <w:noProof/>
          <w:szCs w:val="24"/>
        </w:rPr>
      </w:pPr>
    </w:p>
    <w:p w14:paraId="2C82F611" w14:textId="77777777" w:rsidR="00CC4B63" w:rsidRDefault="00CC4B63" w:rsidP="00680DE7">
      <w:pPr>
        <w:rPr>
          <w:rFonts w:eastAsia="Times New Roman" w:cs="Times New Roman"/>
          <w:color w:val="BFBFBF" w:themeColor="background1" w:themeShade="BF"/>
          <w:position w:val="1"/>
          <w:szCs w:val="72"/>
        </w:rPr>
      </w:pPr>
    </w:p>
    <w:p w14:paraId="13985026" w14:textId="77777777" w:rsidR="00C544FB" w:rsidRDefault="00C544FB" w:rsidP="00680DE7">
      <w:pPr>
        <w:rPr>
          <w:rFonts w:eastAsia="Times New Roman" w:cs="Times New Roman"/>
          <w:color w:val="BFBFBF" w:themeColor="background1" w:themeShade="BF"/>
          <w:position w:val="1"/>
          <w:szCs w:val="72"/>
        </w:rPr>
      </w:pPr>
    </w:p>
    <w:p w14:paraId="5547719C" w14:textId="77777777" w:rsidR="00C544FB" w:rsidRDefault="00C544FB" w:rsidP="00680DE7">
      <w:pPr>
        <w:rPr>
          <w:rFonts w:eastAsia="Times New Roman" w:cs="Times New Roman"/>
          <w:color w:val="BFBFBF" w:themeColor="background1" w:themeShade="BF"/>
          <w:position w:val="1"/>
          <w:szCs w:val="72"/>
        </w:rPr>
      </w:pPr>
    </w:p>
    <w:p w14:paraId="30DE432B" w14:textId="77777777" w:rsidR="00C544FB" w:rsidRDefault="00C544FB" w:rsidP="00680DE7">
      <w:pPr>
        <w:rPr>
          <w:rFonts w:eastAsia="Times New Roman" w:cs="Times New Roman"/>
          <w:color w:val="BFBFBF" w:themeColor="background1" w:themeShade="BF"/>
          <w:position w:val="1"/>
          <w:szCs w:val="72"/>
        </w:rPr>
      </w:pPr>
    </w:p>
    <w:p w14:paraId="59C385C3" w14:textId="77777777" w:rsidR="00C544FB" w:rsidRDefault="00C544FB" w:rsidP="00680DE7">
      <w:pPr>
        <w:rPr>
          <w:rFonts w:eastAsia="Times New Roman" w:cs="Times New Roman"/>
          <w:color w:val="BFBFBF" w:themeColor="background1" w:themeShade="BF"/>
          <w:position w:val="1"/>
          <w:szCs w:val="72"/>
        </w:rPr>
      </w:pPr>
    </w:p>
    <w:p w14:paraId="3CEF6C12" w14:textId="77777777" w:rsidR="00C544FB" w:rsidRDefault="00C544FB" w:rsidP="00680DE7">
      <w:pPr>
        <w:rPr>
          <w:rFonts w:eastAsia="Times New Roman" w:cs="Times New Roman"/>
          <w:color w:val="BFBFBF" w:themeColor="background1" w:themeShade="BF"/>
          <w:position w:val="1"/>
          <w:szCs w:val="72"/>
        </w:rPr>
      </w:pPr>
    </w:p>
    <w:p w14:paraId="257AE571" w14:textId="0F4A6BA5" w:rsidR="00680DE7" w:rsidRPr="006F6797" w:rsidRDefault="00680DE7" w:rsidP="00680DE7">
      <w:pPr>
        <w:rPr>
          <w:rFonts w:cs="Times New Roman"/>
          <w:szCs w:val="24"/>
        </w:rPr>
      </w:pPr>
    </w:p>
    <w:p w14:paraId="76C0E13C" w14:textId="0D4B8324" w:rsidR="00680DE7" w:rsidRPr="006F6797" w:rsidRDefault="00680DE7" w:rsidP="00680DE7">
      <w:pPr>
        <w:rPr>
          <w:rFonts w:cs="Times New Roman"/>
          <w:szCs w:val="24"/>
        </w:rPr>
      </w:pPr>
    </w:p>
    <w:p w14:paraId="608DBC0C" w14:textId="02188C19" w:rsidR="00680DE7" w:rsidRDefault="00680DE7" w:rsidP="00680DE7">
      <w:pPr>
        <w:rPr>
          <w:rFonts w:cs="Times New Roman"/>
          <w:szCs w:val="24"/>
        </w:rPr>
      </w:pPr>
    </w:p>
    <w:p w14:paraId="746CBA52" w14:textId="3610BA3D" w:rsidR="00306218" w:rsidRDefault="00306218" w:rsidP="00306218">
      <w:pPr>
        <w:pStyle w:val="Caption"/>
        <w:keepNext/>
      </w:pPr>
      <w:bookmarkStart w:id="292" w:name="_Toc467151331"/>
      <w:r>
        <w:lastRenderedPageBreak/>
        <w:t xml:space="preserve">Table </w:t>
      </w:r>
      <w:fldSimple w:instr=" SEQ Table \* ARABIC ">
        <w:r w:rsidR="0053144D">
          <w:rPr>
            <w:noProof/>
          </w:rPr>
          <w:t>33</w:t>
        </w:r>
      </w:fldSimple>
      <w:r>
        <w:t xml:space="preserve">. </w:t>
      </w:r>
      <w:r w:rsidRPr="002919BF">
        <w:t>Canine ORTs Single Compound Raw Data (</w:t>
      </w:r>
      <w:r>
        <w:t>Heroin n=30</w:t>
      </w:r>
      <w:r w:rsidRPr="002919BF">
        <w:t>)</w:t>
      </w:r>
      <w:bookmarkEnd w:id="292"/>
    </w:p>
    <w:tbl>
      <w:tblPr>
        <w:tblW w:w="5000" w:type="pct"/>
        <w:tblLook w:val="04A0" w:firstRow="1" w:lastRow="0" w:firstColumn="1" w:lastColumn="0" w:noHBand="0" w:noVBand="1"/>
      </w:tblPr>
      <w:tblGrid>
        <w:gridCol w:w="1440"/>
        <w:gridCol w:w="1440"/>
        <w:gridCol w:w="1439"/>
        <w:gridCol w:w="1439"/>
        <w:gridCol w:w="1439"/>
        <w:gridCol w:w="1443"/>
      </w:tblGrid>
      <w:tr w:rsidR="00306218" w:rsidRPr="00306218" w14:paraId="77E755DB" w14:textId="77777777" w:rsidTr="00306218">
        <w:trPr>
          <w:trHeight w:val="605"/>
        </w:trPr>
        <w:tc>
          <w:tcPr>
            <w:tcW w:w="833" w:type="pct"/>
            <w:tcBorders>
              <w:top w:val="single" w:sz="4" w:space="0" w:color="auto"/>
              <w:bottom w:val="single" w:sz="4" w:space="0" w:color="auto"/>
            </w:tcBorders>
            <w:shd w:val="clear" w:color="auto" w:fill="auto"/>
            <w:noWrap/>
            <w:vAlign w:val="center"/>
            <w:hideMark/>
          </w:tcPr>
          <w:p w14:paraId="4CD5E73A"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Canine</w:t>
            </w:r>
          </w:p>
        </w:tc>
        <w:tc>
          <w:tcPr>
            <w:tcW w:w="833" w:type="pct"/>
            <w:tcBorders>
              <w:top w:val="single" w:sz="4" w:space="0" w:color="auto"/>
              <w:bottom w:val="single" w:sz="4" w:space="0" w:color="auto"/>
            </w:tcBorders>
            <w:shd w:val="clear" w:color="auto" w:fill="auto"/>
            <w:vAlign w:val="center"/>
            <w:hideMark/>
          </w:tcPr>
          <w:p w14:paraId="45148CEA"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BZA</w:t>
            </w:r>
          </w:p>
        </w:tc>
        <w:tc>
          <w:tcPr>
            <w:tcW w:w="833" w:type="pct"/>
            <w:tcBorders>
              <w:top w:val="single" w:sz="4" w:space="0" w:color="auto"/>
              <w:bottom w:val="single" w:sz="4" w:space="0" w:color="auto"/>
            </w:tcBorders>
            <w:shd w:val="clear" w:color="auto" w:fill="auto"/>
            <w:vAlign w:val="center"/>
            <w:hideMark/>
          </w:tcPr>
          <w:p w14:paraId="406EB59D"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SA</w:t>
            </w:r>
          </w:p>
        </w:tc>
        <w:tc>
          <w:tcPr>
            <w:tcW w:w="833" w:type="pct"/>
            <w:tcBorders>
              <w:top w:val="single" w:sz="4" w:space="0" w:color="auto"/>
              <w:bottom w:val="single" w:sz="4" w:space="0" w:color="auto"/>
            </w:tcBorders>
            <w:shd w:val="clear" w:color="auto" w:fill="auto"/>
            <w:noWrap/>
            <w:vAlign w:val="center"/>
            <w:hideMark/>
          </w:tcPr>
          <w:p w14:paraId="723A223F"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Blank</w:t>
            </w:r>
          </w:p>
        </w:tc>
        <w:tc>
          <w:tcPr>
            <w:tcW w:w="833" w:type="pct"/>
            <w:tcBorders>
              <w:top w:val="single" w:sz="4" w:space="0" w:color="auto"/>
              <w:bottom w:val="single" w:sz="4" w:space="0" w:color="auto"/>
            </w:tcBorders>
            <w:shd w:val="clear" w:color="auto" w:fill="auto"/>
            <w:vAlign w:val="center"/>
            <w:hideMark/>
          </w:tcPr>
          <w:p w14:paraId="3B40BF67"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ASA</w:t>
            </w:r>
          </w:p>
        </w:tc>
        <w:tc>
          <w:tcPr>
            <w:tcW w:w="835" w:type="pct"/>
            <w:tcBorders>
              <w:top w:val="single" w:sz="4" w:space="0" w:color="auto"/>
              <w:bottom w:val="single" w:sz="4" w:space="0" w:color="auto"/>
            </w:tcBorders>
            <w:shd w:val="clear" w:color="auto" w:fill="auto"/>
            <w:vAlign w:val="center"/>
            <w:hideMark/>
          </w:tcPr>
          <w:p w14:paraId="3DFB9747" w14:textId="77777777" w:rsidR="00306218" w:rsidRPr="006D7847" w:rsidRDefault="00306218" w:rsidP="00306218">
            <w:pPr>
              <w:spacing w:line="240" w:lineRule="auto"/>
              <w:ind w:firstLine="0"/>
              <w:jc w:val="center"/>
              <w:rPr>
                <w:rFonts w:eastAsia="Times New Roman" w:cs="Times New Roman"/>
                <w:color w:val="000000"/>
                <w:szCs w:val="24"/>
              </w:rPr>
            </w:pPr>
            <w:r w:rsidRPr="006D7847">
              <w:rPr>
                <w:rFonts w:eastAsia="Times New Roman" w:cs="Times New Roman"/>
                <w:color w:val="000000"/>
                <w:szCs w:val="24"/>
              </w:rPr>
              <w:t>PC</w:t>
            </w:r>
          </w:p>
        </w:tc>
      </w:tr>
      <w:tr w:rsidR="00306218" w:rsidRPr="00306218" w14:paraId="00A8CC93" w14:textId="77777777" w:rsidTr="006D7847">
        <w:trPr>
          <w:trHeight w:val="360"/>
        </w:trPr>
        <w:tc>
          <w:tcPr>
            <w:tcW w:w="833" w:type="pct"/>
            <w:tcBorders>
              <w:top w:val="nil"/>
              <w:left w:val="nil"/>
              <w:bottom w:val="nil"/>
              <w:right w:val="nil"/>
            </w:tcBorders>
            <w:shd w:val="clear" w:color="auto" w:fill="auto"/>
            <w:noWrap/>
            <w:vAlign w:val="center"/>
            <w:hideMark/>
          </w:tcPr>
          <w:p w14:paraId="00D5B55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2</w:t>
            </w:r>
          </w:p>
        </w:tc>
        <w:tc>
          <w:tcPr>
            <w:tcW w:w="833" w:type="pct"/>
            <w:tcBorders>
              <w:top w:val="nil"/>
              <w:left w:val="nil"/>
              <w:bottom w:val="nil"/>
              <w:right w:val="nil"/>
            </w:tcBorders>
            <w:shd w:val="clear" w:color="auto" w:fill="auto"/>
            <w:noWrap/>
            <w:vAlign w:val="center"/>
            <w:hideMark/>
          </w:tcPr>
          <w:p w14:paraId="2199703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1671CF2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27242DB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31F9DBC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5971DFE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73086C74" w14:textId="77777777" w:rsidTr="006D7847">
        <w:trPr>
          <w:trHeight w:val="360"/>
        </w:trPr>
        <w:tc>
          <w:tcPr>
            <w:tcW w:w="833" w:type="pct"/>
            <w:tcBorders>
              <w:top w:val="nil"/>
              <w:left w:val="nil"/>
              <w:bottom w:val="nil"/>
              <w:right w:val="nil"/>
            </w:tcBorders>
            <w:shd w:val="clear" w:color="auto" w:fill="auto"/>
            <w:noWrap/>
            <w:vAlign w:val="center"/>
            <w:hideMark/>
          </w:tcPr>
          <w:p w14:paraId="66BCDF0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3</w:t>
            </w:r>
          </w:p>
        </w:tc>
        <w:tc>
          <w:tcPr>
            <w:tcW w:w="833" w:type="pct"/>
            <w:tcBorders>
              <w:top w:val="nil"/>
              <w:left w:val="nil"/>
              <w:bottom w:val="nil"/>
              <w:right w:val="nil"/>
            </w:tcBorders>
            <w:shd w:val="clear" w:color="auto" w:fill="auto"/>
            <w:noWrap/>
            <w:vAlign w:val="center"/>
            <w:hideMark/>
          </w:tcPr>
          <w:p w14:paraId="76C5995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1597821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7066286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1A281FC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1056F52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75C28E27" w14:textId="77777777" w:rsidTr="006D7847">
        <w:trPr>
          <w:trHeight w:val="360"/>
        </w:trPr>
        <w:tc>
          <w:tcPr>
            <w:tcW w:w="833" w:type="pct"/>
            <w:tcBorders>
              <w:top w:val="nil"/>
              <w:left w:val="nil"/>
              <w:bottom w:val="nil"/>
              <w:right w:val="nil"/>
            </w:tcBorders>
            <w:shd w:val="clear" w:color="auto" w:fill="auto"/>
            <w:noWrap/>
            <w:vAlign w:val="center"/>
            <w:hideMark/>
          </w:tcPr>
          <w:p w14:paraId="2535855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6</w:t>
            </w:r>
          </w:p>
        </w:tc>
        <w:tc>
          <w:tcPr>
            <w:tcW w:w="833" w:type="pct"/>
            <w:tcBorders>
              <w:top w:val="nil"/>
              <w:left w:val="nil"/>
              <w:bottom w:val="nil"/>
              <w:right w:val="nil"/>
            </w:tcBorders>
            <w:shd w:val="clear" w:color="auto" w:fill="auto"/>
            <w:noWrap/>
            <w:vAlign w:val="center"/>
            <w:hideMark/>
          </w:tcPr>
          <w:p w14:paraId="114852EA" w14:textId="34A820F5" w:rsidR="00306218" w:rsidRPr="00306218" w:rsidRDefault="006D7847" w:rsidP="00306218">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833" w:type="pct"/>
            <w:tcBorders>
              <w:top w:val="nil"/>
              <w:left w:val="nil"/>
              <w:bottom w:val="nil"/>
              <w:right w:val="nil"/>
            </w:tcBorders>
            <w:shd w:val="clear" w:color="auto" w:fill="auto"/>
            <w:noWrap/>
            <w:vAlign w:val="center"/>
            <w:hideMark/>
          </w:tcPr>
          <w:p w14:paraId="1EA1905C" w14:textId="31051D70" w:rsidR="00306218" w:rsidRPr="00306218" w:rsidRDefault="006D7847" w:rsidP="00306218">
            <w:pPr>
              <w:spacing w:line="240" w:lineRule="auto"/>
              <w:ind w:firstLine="0"/>
              <w:jc w:val="center"/>
              <w:rPr>
                <w:rFonts w:eastAsia="Times New Roman" w:cs="Times New Roman"/>
                <w:szCs w:val="24"/>
              </w:rPr>
            </w:pPr>
            <w:r>
              <w:rPr>
                <w:rFonts w:eastAsia="Times New Roman" w:cs="Times New Roman"/>
                <w:szCs w:val="24"/>
              </w:rPr>
              <w:t>-</w:t>
            </w:r>
          </w:p>
        </w:tc>
        <w:tc>
          <w:tcPr>
            <w:tcW w:w="833" w:type="pct"/>
            <w:tcBorders>
              <w:top w:val="nil"/>
              <w:left w:val="nil"/>
              <w:bottom w:val="nil"/>
              <w:right w:val="nil"/>
            </w:tcBorders>
            <w:shd w:val="clear" w:color="auto" w:fill="auto"/>
            <w:noWrap/>
            <w:vAlign w:val="center"/>
            <w:hideMark/>
          </w:tcPr>
          <w:p w14:paraId="372BD97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8434F8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394DB91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25C1531D" w14:textId="77777777" w:rsidTr="006D7847">
        <w:trPr>
          <w:trHeight w:val="360"/>
        </w:trPr>
        <w:tc>
          <w:tcPr>
            <w:tcW w:w="833" w:type="pct"/>
            <w:tcBorders>
              <w:top w:val="nil"/>
              <w:left w:val="nil"/>
              <w:bottom w:val="nil"/>
              <w:right w:val="nil"/>
            </w:tcBorders>
            <w:shd w:val="clear" w:color="auto" w:fill="auto"/>
            <w:noWrap/>
            <w:vAlign w:val="center"/>
            <w:hideMark/>
          </w:tcPr>
          <w:p w14:paraId="43D4767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2</w:t>
            </w:r>
          </w:p>
        </w:tc>
        <w:tc>
          <w:tcPr>
            <w:tcW w:w="833" w:type="pct"/>
            <w:tcBorders>
              <w:top w:val="nil"/>
              <w:left w:val="nil"/>
              <w:bottom w:val="nil"/>
              <w:right w:val="nil"/>
            </w:tcBorders>
            <w:shd w:val="clear" w:color="auto" w:fill="auto"/>
            <w:noWrap/>
            <w:vAlign w:val="center"/>
            <w:hideMark/>
          </w:tcPr>
          <w:p w14:paraId="48D1764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6B3E48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5E52DB3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2BB1CF5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5F6AF83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3564EE49" w14:textId="77777777" w:rsidTr="006D7847">
        <w:trPr>
          <w:trHeight w:val="360"/>
        </w:trPr>
        <w:tc>
          <w:tcPr>
            <w:tcW w:w="833" w:type="pct"/>
            <w:tcBorders>
              <w:top w:val="nil"/>
              <w:left w:val="nil"/>
              <w:bottom w:val="nil"/>
              <w:right w:val="nil"/>
            </w:tcBorders>
            <w:shd w:val="clear" w:color="auto" w:fill="auto"/>
            <w:noWrap/>
            <w:vAlign w:val="center"/>
            <w:hideMark/>
          </w:tcPr>
          <w:p w14:paraId="049E400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2</w:t>
            </w:r>
          </w:p>
        </w:tc>
        <w:tc>
          <w:tcPr>
            <w:tcW w:w="833" w:type="pct"/>
            <w:tcBorders>
              <w:top w:val="nil"/>
              <w:left w:val="nil"/>
              <w:bottom w:val="nil"/>
              <w:right w:val="nil"/>
            </w:tcBorders>
            <w:shd w:val="clear" w:color="auto" w:fill="auto"/>
            <w:noWrap/>
            <w:vAlign w:val="center"/>
            <w:hideMark/>
          </w:tcPr>
          <w:p w14:paraId="460BF54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53CCCA3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727615F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37348B5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75D2DC9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421A0785" w14:textId="77777777" w:rsidTr="006D7847">
        <w:trPr>
          <w:trHeight w:val="360"/>
        </w:trPr>
        <w:tc>
          <w:tcPr>
            <w:tcW w:w="833" w:type="pct"/>
            <w:tcBorders>
              <w:top w:val="nil"/>
              <w:left w:val="nil"/>
              <w:bottom w:val="nil"/>
              <w:right w:val="nil"/>
            </w:tcBorders>
            <w:shd w:val="clear" w:color="auto" w:fill="auto"/>
            <w:noWrap/>
            <w:vAlign w:val="center"/>
            <w:hideMark/>
          </w:tcPr>
          <w:p w14:paraId="7C163C2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4</w:t>
            </w:r>
          </w:p>
        </w:tc>
        <w:tc>
          <w:tcPr>
            <w:tcW w:w="833" w:type="pct"/>
            <w:tcBorders>
              <w:top w:val="nil"/>
              <w:left w:val="nil"/>
              <w:bottom w:val="nil"/>
              <w:right w:val="nil"/>
            </w:tcBorders>
            <w:shd w:val="clear" w:color="auto" w:fill="auto"/>
            <w:noWrap/>
            <w:vAlign w:val="center"/>
            <w:hideMark/>
          </w:tcPr>
          <w:p w14:paraId="7C0EE25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620DD76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80C91D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54474C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4E4181B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67857566" w14:textId="77777777" w:rsidTr="006D7847">
        <w:trPr>
          <w:trHeight w:val="360"/>
        </w:trPr>
        <w:tc>
          <w:tcPr>
            <w:tcW w:w="833" w:type="pct"/>
            <w:tcBorders>
              <w:top w:val="nil"/>
              <w:left w:val="nil"/>
              <w:bottom w:val="nil"/>
              <w:right w:val="nil"/>
            </w:tcBorders>
            <w:shd w:val="clear" w:color="auto" w:fill="auto"/>
            <w:noWrap/>
            <w:vAlign w:val="center"/>
            <w:hideMark/>
          </w:tcPr>
          <w:p w14:paraId="7B9F627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1</w:t>
            </w:r>
          </w:p>
        </w:tc>
        <w:tc>
          <w:tcPr>
            <w:tcW w:w="833" w:type="pct"/>
            <w:tcBorders>
              <w:top w:val="nil"/>
              <w:left w:val="nil"/>
              <w:bottom w:val="nil"/>
              <w:right w:val="nil"/>
            </w:tcBorders>
            <w:shd w:val="clear" w:color="auto" w:fill="auto"/>
            <w:noWrap/>
            <w:vAlign w:val="center"/>
            <w:hideMark/>
          </w:tcPr>
          <w:p w14:paraId="2C905CD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3945C12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440EC47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594BD6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3633425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735A65CF" w14:textId="77777777" w:rsidTr="006D7847">
        <w:trPr>
          <w:trHeight w:val="360"/>
        </w:trPr>
        <w:tc>
          <w:tcPr>
            <w:tcW w:w="833" w:type="pct"/>
            <w:tcBorders>
              <w:top w:val="nil"/>
              <w:left w:val="nil"/>
              <w:bottom w:val="nil"/>
              <w:right w:val="nil"/>
            </w:tcBorders>
            <w:shd w:val="clear" w:color="auto" w:fill="auto"/>
            <w:noWrap/>
            <w:vAlign w:val="center"/>
            <w:hideMark/>
          </w:tcPr>
          <w:p w14:paraId="05F5A9D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7</w:t>
            </w:r>
          </w:p>
        </w:tc>
        <w:tc>
          <w:tcPr>
            <w:tcW w:w="833" w:type="pct"/>
            <w:tcBorders>
              <w:top w:val="nil"/>
              <w:left w:val="nil"/>
              <w:bottom w:val="nil"/>
              <w:right w:val="nil"/>
            </w:tcBorders>
            <w:shd w:val="clear" w:color="auto" w:fill="auto"/>
            <w:noWrap/>
            <w:vAlign w:val="center"/>
            <w:hideMark/>
          </w:tcPr>
          <w:p w14:paraId="3C806FA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647FA0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3250171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592B5C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2855819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6CA66DD8" w14:textId="77777777" w:rsidTr="006D7847">
        <w:trPr>
          <w:trHeight w:val="360"/>
        </w:trPr>
        <w:tc>
          <w:tcPr>
            <w:tcW w:w="833" w:type="pct"/>
            <w:tcBorders>
              <w:top w:val="nil"/>
              <w:left w:val="nil"/>
              <w:bottom w:val="nil"/>
              <w:right w:val="nil"/>
            </w:tcBorders>
            <w:shd w:val="clear" w:color="auto" w:fill="auto"/>
            <w:noWrap/>
            <w:vAlign w:val="center"/>
            <w:hideMark/>
          </w:tcPr>
          <w:p w14:paraId="6E00A71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1</w:t>
            </w:r>
          </w:p>
        </w:tc>
        <w:tc>
          <w:tcPr>
            <w:tcW w:w="833" w:type="pct"/>
            <w:tcBorders>
              <w:top w:val="nil"/>
              <w:left w:val="nil"/>
              <w:bottom w:val="nil"/>
              <w:right w:val="nil"/>
            </w:tcBorders>
            <w:shd w:val="clear" w:color="auto" w:fill="auto"/>
            <w:noWrap/>
            <w:vAlign w:val="center"/>
            <w:hideMark/>
          </w:tcPr>
          <w:p w14:paraId="2A17F98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74CD4CF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030FA40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A13C4C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33700CC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038CB36D" w14:textId="77777777" w:rsidTr="006D7847">
        <w:trPr>
          <w:trHeight w:val="360"/>
        </w:trPr>
        <w:tc>
          <w:tcPr>
            <w:tcW w:w="833" w:type="pct"/>
            <w:tcBorders>
              <w:top w:val="nil"/>
              <w:left w:val="nil"/>
              <w:bottom w:val="nil"/>
              <w:right w:val="nil"/>
            </w:tcBorders>
            <w:shd w:val="clear" w:color="auto" w:fill="auto"/>
            <w:noWrap/>
            <w:vAlign w:val="center"/>
            <w:hideMark/>
          </w:tcPr>
          <w:p w14:paraId="47D0E05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3</w:t>
            </w:r>
          </w:p>
        </w:tc>
        <w:tc>
          <w:tcPr>
            <w:tcW w:w="833" w:type="pct"/>
            <w:tcBorders>
              <w:top w:val="nil"/>
              <w:left w:val="nil"/>
              <w:bottom w:val="nil"/>
              <w:right w:val="nil"/>
            </w:tcBorders>
            <w:shd w:val="clear" w:color="auto" w:fill="auto"/>
            <w:noWrap/>
            <w:vAlign w:val="center"/>
            <w:hideMark/>
          </w:tcPr>
          <w:p w14:paraId="333AEB7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766895E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254C0FB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7204CED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3D80717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1E9AC660" w14:textId="77777777" w:rsidTr="006D7847">
        <w:trPr>
          <w:trHeight w:val="360"/>
        </w:trPr>
        <w:tc>
          <w:tcPr>
            <w:tcW w:w="833" w:type="pct"/>
            <w:tcBorders>
              <w:top w:val="nil"/>
              <w:left w:val="nil"/>
              <w:bottom w:val="nil"/>
              <w:right w:val="nil"/>
            </w:tcBorders>
            <w:shd w:val="clear" w:color="auto" w:fill="auto"/>
            <w:noWrap/>
            <w:vAlign w:val="center"/>
            <w:hideMark/>
          </w:tcPr>
          <w:p w14:paraId="47CC18F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9</w:t>
            </w:r>
          </w:p>
        </w:tc>
        <w:tc>
          <w:tcPr>
            <w:tcW w:w="833" w:type="pct"/>
            <w:tcBorders>
              <w:top w:val="nil"/>
              <w:left w:val="nil"/>
              <w:bottom w:val="nil"/>
              <w:right w:val="nil"/>
            </w:tcBorders>
            <w:shd w:val="clear" w:color="auto" w:fill="auto"/>
            <w:noWrap/>
            <w:vAlign w:val="center"/>
            <w:hideMark/>
          </w:tcPr>
          <w:p w14:paraId="7BE78B2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7CD36BC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55DAAC1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109303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5" w:type="pct"/>
            <w:tcBorders>
              <w:top w:val="nil"/>
              <w:left w:val="nil"/>
              <w:bottom w:val="nil"/>
              <w:right w:val="nil"/>
            </w:tcBorders>
            <w:shd w:val="clear" w:color="auto" w:fill="auto"/>
            <w:noWrap/>
            <w:vAlign w:val="center"/>
            <w:hideMark/>
          </w:tcPr>
          <w:p w14:paraId="188AC45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2873D40B" w14:textId="77777777" w:rsidTr="006D7847">
        <w:trPr>
          <w:trHeight w:val="360"/>
        </w:trPr>
        <w:tc>
          <w:tcPr>
            <w:tcW w:w="833" w:type="pct"/>
            <w:tcBorders>
              <w:top w:val="nil"/>
              <w:left w:val="nil"/>
              <w:bottom w:val="nil"/>
              <w:right w:val="nil"/>
            </w:tcBorders>
            <w:shd w:val="clear" w:color="auto" w:fill="auto"/>
            <w:noWrap/>
            <w:vAlign w:val="center"/>
            <w:hideMark/>
          </w:tcPr>
          <w:p w14:paraId="32B90E0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0</w:t>
            </w:r>
          </w:p>
        </w:tc>
        <w:tc>
          <w:tcPr>
            <w:tcW w:w="833" w:type="pct"/>
            <w:tcBorders>
              <w:top w:val="nil"/>
              <w:left w:val="nil"/>
              <w:bottom w:val="nil"/>
              <w:right w:val="nil"/>
            </w:tcBorders>
            <w:shd w:val="clear" w:color="auto" w:fill="auto"/>
            <w:noWrap/>
            <w:vAlign w:val="center"/>
            <w:hideMark/>
          </w:tcPr>
          <w:p w14:paraId="005B91B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53F0C56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56D30B8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796DA72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5" w:type="pct"/>
            <w:tcBorders>
              <w:top w:val="nil"/>
              <w:left w:val="nil"/>
              <w:bottom w:val="nil"/>
              <w:right w:val="nil"/>
            </w:tcBorders>
            <w:shd w:val="clear" w:color="auto" w:fill="auto"/>
            <w:noWrap/>
            <w:vAlign w:val="center"/>
            <w:hideMark/>
          </w:tcPr>
          <w:p w14:paraId="7EB2B26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7F786005" w14:textId="77777777" w:rsidTr="006D7847">
        <w:trPr>
          <w:trHeight w:val="360"/>
        </w:trPr>
        <w:tc>
          <w:tcPr>
            <w:tcW w:w="833" w:type="pct"/>
            <w:tcBorders>
              <w:top w:val="nil"/>
              <w:left w:val="nil"/>
              <w:bottom w:val="nil"/>
              <w:right w:val="nil"/>
            </w:tcBorders>
            <w:shd w:val="clear" w:color="auto" w:fill="auto"/>
            <w:noWrap/>
            <w:vAlign w:val="center"/>
            <w:hideMark/>
          </w:tcPr>
          <w:p w14:paraId="7E9A78B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4</w:t>
            </w:r>
          </w:p>
        </w:tc>
        <w:tc>
          <w:tcPr>
            <w:tcW w:w="833" w:type="pct"/>
            <w:tcBorders>
              <w:top w:val="nil"/>
              <w:left w:val="nil"/>
              <w:bottom w:val="nil"/>
              <w:right w:val="nil"/>
            </w:tcBorders>
            <w:shd w:val="clear" w:color="auto" w:fill="auto"/>
            <w:noWrap/>
            <w:vAlign w:val="center"/>
            <w:hideMark/>
          </w:tcPr>
          <w:p w14:paraId="07170D8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1A6FD63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4F7A608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4D55B9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28271C6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2F536827" w14:textId="77777777" w:rsidTr="006D7847">
        <w:trPr>
          <w:trHeight w:val="360"/>
        </w:trPr>
        <w:tc>
          <w:tcPr>
            <w:tcW w:w="833" w:type="pct"/>
            <w:tcBorders>
              <w:top w:val="nil"/>
              <w:left w:val="nil"/>
              <w:bottom w:val="nil"/>
              <w:right w:val="nil"/>
            </w:tcBorders>
            <w:shd w:val="clear" w:color="auto" w:fill="auto"/>
            <w:noWrap/>
            <w:vAlign w:val="center"/>
            <w:hideMark/>
          </w:tcPr>
          <w:p w14:paraId="4808952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7</w:t>
            </w:r>
          </w:p>
        </w:tc>
        <w:tc>
          <w:tcPr>
            <w:tcW w:w="833" w:type="pct"/>
            <w:tcBorders>
              <w:top w:val="nil"/>
              <w:left w:val="nil"/>
              <w:bottom w:val="nil"/>
              <w:right w:val="nil"/>
            </w:tcBorders>
            <w:shd w:val="clear" w:color="auto" w:fill="auto"/>
            <w:noWrap/>
            <w:vAlign w:val="center"/>
            <w:hideMark/>
          </w:tcPr>
          <w:p w14:paraId="0C4EE46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99CA76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19CEAA1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85F99A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76978EE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77276C22" w14:textId="77777777" w:rsidTr="006D7847">
        <w:trPr>
          <w:trHeight w:val="360"/>
        </w:trPr>
        <w:tc>
          <w:tcPr>
            <w:tcW w:w="833" w:type="pct"/>
            <w:tcBorders>
              <w:top w:val="nil"/>
              <w:left w:val="nil"/>
              <w:bottom w:val="nil"/>
              <w:right w:val="nil"/>
            </w:tcBorders>
            <w:shd w:val="clear" w:color="auto" w:fill="auto"/>
            <w:noWrap/>
            <w:vAlign w:val="center"/>
            <w:hideMark/>
          </w:tcPr>
          <w:p w14:paraId="2DCF676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1</w:t>
            </w:r>
          </w:p>
        </w:tc>
        <w:tc>
          <w:tcPr>
            <w:tcW w:w="833" w:type="pct"/>
            <w:tcBorders>
              <w:top w:val="nil"/>
              <w:left w:val="nil"/>
              <w:bottom w:val="nil"/>
              <w:right w:val="nil"/>
            </w:tcBorders>
            <w:shd w:val="clear" w:color="auto" w:fill="auto"/>
            <w:noWrap/>
            <w:vAlign w:val="center"/>
            <w:hideMark/>
          </w:tcPr>
          <w:p w14:paraId="08BF907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38163D8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8447B5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63D14D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5" w:type="pct"/>
            <w:tcBorders>
              <w:top w:val="nil"/>
              <w:left w:val="nil"/>
              <w:bottom w:val="nil"/>
              <w:right w:val="nil"/>
            </w:tcBorders>
            <w:shd w:val="clear" w:color="auto" w:fill="auto"/>
            <w:noWrap/>
            <w:vAlign w:val="center"/>
            <w:hideMark/>
          </w:tcPr>
          <w:p w14:paraId="7054900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307E145C" w14:textId="77777777" w:rsidTr="006D7847">
        <w:trPr>
          <w:trHeight w:val="360"/>
        </w:trPr>
        <w:tc>
          <w:tcPr>
            <w:tcW w:w="833" w:type="pct"/>
            <w:tcBorders>
              <w:top w:val="nil"/>
              <w:left w:val="nil"/>
              <w:bottom w:val="nil"/>
              <w:right w:val="nil"/>
            </w:tcBorders>
            <w:shd w:val="clear" w:color="auto" w:fill="auto"/>
            <w:noWrap/>
            <w:vAlign w:val="center"/>
            <w:hideMark/>
          </w:tcPr>
          <w:p w14:paraId="3E6C48B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2</w:t>
            </w:r>
          </w:p>
        </w:tc>
        <w:tc>
          <w:tcPr>
            <w:tcW w:w="833" w:type="pct"/>
            <w:tcBorders>
              <w:top w:val="nil"/>
              <w:left w:val="nil"/>
              <w:bottom w:val="nil"/>
              <w:right w:val="nil"/>
            </w:tcBorders>
            <w:shd w:val="clear" w:color="auto" w:fill="auto"/>
            <w:noWrap/>
            <w:vAlign w:val="center"/>
            <w:hideMark/>
          </w:tcPr>
          <w:p w14:paraId="5B2E71C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1FCF4B8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6E90BC3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191DC8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13C610C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4B1C9FF9" w14:textId="77777777" w:rsidTr="006D7847">
        <w:trPr>
          <w:trHeight w:val="360"/>
        </w:trPr>
        <w:tc>
          <w:tcPr>
            <w:tcW w:w="833" w:type="pct"/>
            <w:tcBorders>
              <w:top w:val="nil"/>
              <w:left w:val="nil"/>
              <w:bottom w:val="nil"/>
              <w:right w:val="nil"/>
            </w:tcBorders>
            <w:shd w:val="clear" w:color="auto" w:fill="auto"/>
            <w:noWrap/>
            <w:vAlign w:val="center"/>
            <w:hideMark/>
          </w:tcPr>
          <w:p w14:paraId="6FDFC92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2</w:t>
            </w:r>
          </w:p>
        </w:tc>
        <w:tc>
          <w:tcPr>
            <w:tcW w:w="833" w:type="pct"/>
            <w:tcBorders>
              <w:top w:val="nil"/>
              <w:left w:val="nil"/>
              <w:bottom w:val="nil"/>
              <w:right w:val="nil"/>
            </w:tcBorders>
            <w:shd w:val="clear" w:color="auto" w:fill="auto"/>
            <w:noWrap/>
            <w:vAlign w:val="center"/>
            <w:hideMark/>
          </w:tcPr>
          <w:p w14:paraId="77343AF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29C84F6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049C267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757CBEE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4DB59B8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1032D947" w14:textId="77777777" w:rsidTr="006D7847">
        <w:trPr>
          <w:trHeight w:val="360"/>
        </w:trPr>
        <w:tc>
          <w:tcPr>
            <w:tcW w:w="833" w:type="pct"/>
            <w:tcBorders>
              <w:top w:val="nil"/>
              <w:left w:val="nil"/>
              <w:bottom w:val="nil"/>
              <w:right w:val="nil"/>
            </w:tcBorders>
            <w:shd w:val="clear" w:color="auto" w:fill="auto"/>
            <w:noWrap/>
            <w:vAlign w:val="center"/>
            <w:hideMark/>
          </w:tcPr>
          <w:p w14:paraId="2431FF0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1</w:t>
            </w:r>
          </w:p>
        </w:tc>
        <w:tc>
          <w:tcPr>
            <w:tcW w:w="833" w:type="pct"/>
            <w:tcBorders>
              <w:top w:val="nil"/>
              <w:left w:val="nil"/>
              <w:bottom w:val="nil"/>
              <w:right w:val="nil"/>
            </w:tcBorders>
            <w:shd w:val="clear" w:color="auto" w:fill="auto"/>
            <w:noWrap/>
            <w:vAlign w:val="center"/>
            <w:hideMark/>
          </w:tcPr>
          <w:p w14:paraId="2D128FA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3C1D01A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3FD47E2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55F8003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262C653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5165F178" w14:textId="77777777" w:rsidTr="006D7847">
        <w:trPr>
          <w:trHeight w:val="360"/>
        </w:trPr>
        <w:tc>
          <w:tcPr>
            <w:tcW w:w="833" w:type="pct"/>
            <w:tcBorders>
              <w:top w:val="nil"/>
              <w:left w:val="nil"/>
              <w:bottom w:val="nil"/>
              <w:right w:val="nil"/>
            </w:tcBorders>
            <w:shd w:val="clear" w:color="auto" w:fill="auto"/>
            <w:noWrap/>
            <w:vAlign w:val="center"/>
            <w:hideMark/>
          </w:tcPr>
          <w:p w14:paraId="09C62F6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9</w:t>
            </w:r>
          </w:p>
        </w:tc>
        <w:tc>
          <w:tcPr>
            <w:tcW w:w="833" w:type="pct"/>
            <w:tcBorders>
              <w:top w:val="nil"/>
              <w:left w:val="nil"/>
              <w:bottom w:val="nil"/>
              <w:right w:val="nil"/>
            </w:tcBorders>
            <w:shd w:val="clear" w:color="auto" w:fill="auto"/>
            <w:noWrap/>
            <w:vAlign w:val="center"/>
            <w:hideMark/>
          </w:tcPr>
          <w:p w14:paraId="1315DF4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49249F7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1D06297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10718B8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6F0296F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14F8036D" w14:textId="77777777" w:rsidTr="006D7847">
        <w:trPr>
          <w:trHeight w:val="360"/>
        </w:trPr>
        <w:tc>
          <w:tcPr>
            <w:tcW w:w="833" w:type="pct"/>
            <w:tcBorders>
              <w:top w:val="nil"/>
              <w:left w:val="nil"/>
              <w:bottom w:val="nil"/>
              <w:right w:val="nil"/>
            </w:tcBorders>
            <w:shd w:val="clear" w:color="auto" w:fill="auto"/>
            <w:noWrap/>
            <w:vAlign w:val="center"/>
            <w:hideMark/>
          </w:tcPr>
          <w:p w14:paraId="4EED78E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0</w:t>
            </w:r>
          </w:p>
        </w:tc>
        <w:tc>
          <w:tcPr>
            <w:tcW w:w="833" w:type="pct"/>
            <w:tcBorders>
              <w:top w:val="nil"/>
              <w:left w:val="nil"/>
              <w:bottom w:val="nil"/>
              <w:right w:val="nil"/>
            </w:tcBorders>
            <w:shd w:val="clear" w:color="auto" w:fill="auto"/>
            <w:noWrap/>
            <w:vAlign w:val="center"/>
            <w:hideMark/>
          </w:tcPr>
          <w:p w14:paraId="0744673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6637E03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08A1DC9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498B70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31B201B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5156D11F" w14:textId="77777777" w:rsidTr="006D7847">
        <w:trPr>
          <w:trHeight w:val="360"/>
        </w:trPr>
        <w:tc>
          <w:tcPr>
            <w:tcW w:w="833" w:type="pct"/>
            <w:tcBorders>
              <w:top w:val="nil"/>
              <w:left w:val="nil"/>
              <w:bottom w:val="nil"/>
              <w:right w:val="nil"/>
            </w:tcBorders>
            <w:shd w:val="clear" w:color="auto" w:fill="auto"/>
            <w:noWrap/>
            <w:vAlign w:val="center"/>
            <w:hideMark/>
          </w:tcPr>
          <w:p w14:paraId="09A8267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7</w:t>
            </w:r>
          </w:p>
        </w:tc>
        <w:tc>
          <w:tcPr>
            <w:tcW w:w="833" w:type="pct"/>
            <w:tcBorders>
              <w:top w:val="nil"/>
              <w:left w:val="nil"/>
              <w:bottom w:val="nil"/>
              <w:right w:val="nil"/>
            </w:tcBorders>
            <w:shd w:val="clear" w:color="auto" w:fill="auto"/>
            <w:noWrap/>
            <w:vAlign w:val="center"/>
            <w:hideMark/>
          </w:tcPr>
          <w:p w14:paraId="12D79F9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7511EB7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4B84553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EC5A5A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6F70B18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261D380E" w14:textId="77777777" w:rsidTr="006D7847">
        <w:trPr>
          <w:trHeight w:val="360"/>
        </w:trPr>
        <w:tc>
          <w:tcPr>
            <w:tcW w:w="833" w:type="pct"/>
            <w:tcBorders>
              <w:top w:val="nil"/>
              <w:left w:val="nil"/>
              <w:bottom w:val="nil"/>
              <w:right w:val="nil"/>
            </w:tcBorders>
            <w:shd w:val="clear" w:color="auto" w:fill="auto"/>
            <w:noWrap/>
            <w:vAlign w:val="center"/>
            <w:hideMark/>
          </w:tcPr>
          <w:p w14:paraId="0AA166B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4</w:t>
            </w:r>
          </w:p>
        </w:tc>
        <w:tc>
          <w:tcPr>
            <w:tcW w:w="833" w:type="pct"/>
            <w:tcBorders>
              <w:top w:val="nil"/>
              <w:left w:val="nil"/>
              <w:bottom w:val="nil"/>
              <w:right w:val="nil"/>
            </w:tcBorders>
            <w:shd w:val="clear" w:color="auto" w:fill="auto"/>
            <w:noWrap/>
            <w:vAlign w:val="center"/>
            <w:hideMark/>
          </w:tcPr>
          <w:p w14:paraId="6CEDFC6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0F9D72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nil"/>
              <w:right w:val="nil"/>
            </w:tcBorders>
            <w:shd w:val="clear" w:color="auto" w:fill="auto"/>
            <w:noWrap/>
            <w:vAlign w:val="center"/>
            <w:hideMark/>
          </w:tcPr>
          <w:p w14:paraId="0BC0199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63A2533A"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655FC53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689C8B90" w14:textId="77777777" w:rsidTr="006D7847">
        <w:trPr>
          <w:trHeight w:val="360"/>
        </w:trPr>
        <w:tc>
          <w:tcPr>
            <w:tcW w:w="833" w:type="pct"/>
            <w:tcBorders>
              <w:top w:val="nil"/>
              <w:left w:val="nil"/>
              <w:bottom w:val="nil"/>
              <w:right w:val="nil"/>
            </w:tcBorders>
            <w:shd w:val="clear" w:color="auto" w:fill="auto"/>
            <w:noWrap/>
            <w:vAlign w:val="center"/>
            <w:hideMark/>
          </w:tcPr>
          <w:p w14:paraId="49FC349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6</w:t>
            </w:r>
          </w:p>
        </w:tc>
        <w:tc>
          <w:tcPr>
            <w:tcW w:w="833" w:type="pct"/>
            <w:tcBorders>
              <w:top w:val="nil"/>
              <w:left w:val="nil"/>
              <w:bottom w:val="nil"/>
              <w:right w:val="nil"/>
            </w:tcBorders>
            <w:shd w:val="clear" w:color="auto" w:fill="auto"/>
            <w:noWrap/>
            <w:vAlign w:val="center"/>
            <w:hideMark/>
          </w:tcPr>
          <w:p w14:paraId="6B7A9E4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5A18168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69257DE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5E5B0118"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6445E62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3B9AFA74" w14:textId="77777777" w:rsidTr="006D7847">
        <w:trPr>
          <w:trHeight w:val="360"/>
        </w:trPr>
        <w:tc>
          <w:tcPr>
            <w:tcW w:w="833" w:type="pct"/>
            <w:tcBorders>
              <w:top w:val="nil"/>
              <w:left w:val="nil"/>
              <w:bottom w:val="nil"/>
              <w:right w:val="nil"/>
            </w:tcBorders>
            <w:shd w:val="clear" w:color="auto" w:fill="auto"/>
            <w:noWrap/>
            <w:vAlign w:val="center"/>
            <w:hideMark/>
          </w:tcPr>
          <w:p w14:paraId="58A3022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3</w:t>
            </w:r>
          </w:p>
        </w:tc>
        <w:tc>
          <w:tcPr>
            <w:tcW w:w="833" w:type="pct"/>
            <w:tcBorders>
              <w:top w:val="nil"/>
              <w:left w:val="nil"/>
              <w:bottom w:val="nil"/>
              <w:right w:val="nil"/>
            </w:tcBorders>
            <w:shd w:val="clear" w:color="auto" w:fill="auto"/>
            <w:noWrap/>
            <w:vAlign w:val="center"/>
            <w:hideMark/>
          </w:tcPr>
          <w:p w14:paraId="00959EA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6F35CE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413F0E2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2B0E375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5B6E901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69DA2CC5" w14:textId="77777777" w:rsidTr="006D7847">
        <w:trPr>
          <w:trHeight w:val="360"/>
        </w:trPr>
        <w:tc>
          <w:tcPr>
            <w:tcW w:w="833" w:type="pct"/>
            <w:tcBorders>
              <w:top w:val="nil"/>
              <w:left w:val="nil"/>
              <w:bottom w:val="nil"/>
              <w:right w:val="nil"/>
            </w:tcBorders>
            <w:shd w:val="clear" w:color="auto" w:fill="auto"/>
            <w:noWrap/>
            <w:vAlign w:val="center"/>
            <w:hideMark/>
          </w:tcPr>
          <w:p w14:paraId="4387192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2</w:t>
            </w:r>
          </w:p>
        </w:tc>
        <w:tc>
          <w:tcPr>
            <w:tcW w:w="833" w:type="pct"/>
            <w:tcBorders>
              <w:top w:val="nil"/>
              <w:left w:val="nil"/>
              <w:bottom w:val="nil"/>
              <w:right w:val="nil"/>
            </w:tcBorders>
            <w:shd w:val="clear" w:color="auto" w:fill="auto"/>
            <w:noWrap/>
            <w:vAlign w:val="center"/>
            <w:hideMark/>
          </w:tcPr>
          <w:p w14:paraId="30DC749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147177A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600847B7"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38B40F9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6EC72B6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110549D5" w14:textId="77777777" w:rsidTr="006D7847">
        <w:trPr>
          <w:trHeight w:val="360"/>
        </w:trPr>
        <w:tc>
          <w:tcPr>
            <w:tcW w:w="833" w:type="pct"/>
            <w:tcBorders>
              <w:top w:val="nil"/>
              <w:left w:val="nil"/>
              <w:bottom w:val="nil"/>
              <w:right w:val="nil"/>
            </w:tcBorders>
            <w:shd w:val="clear" w:color="auto" w:fill="auto"/>
            <w:noWrap/>
            <w:vAlign w:val="center"/>
            <w:hideMark/>
          </w:tcPr>
          <w:p w14:paraId="71F46DA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9</w:t>
            </w:r>
          </w:p>
        </w:tc>
        <w:tc>
          <w:tcPr>
            <w:tcW w:w="833" w:type="pct"/>
            <w:tcBorders>
              <w:top w:val="nil"/>
              <w:left w:val="nil"/>
              <w:bottom w:val="nil"/>
              <w:right w:val="nil"/>
            </w:tcBorders>
            <w:shd w:val="clear" w:color="auto" w:fill="auto"/>
            <w:noWrap/>
            <w:vAlign w:val="center"/>
            <w:hideMark/>
          </w:tcPr>
          <w:p w14:paraId="4920D6E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BE1070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52D675D9"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0873E06D"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607559D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2B7AA86A" w14:textId="77777777" w:rsidTr="006D7847">
        <w:trPr>
          <w:trHeight w:val="360"/>
        </w:trPr>
        <w:tc>
          <w:tcPr>
            <w:tcW w:w="833" w:type="pct"/>
            <w:tcBorders>
              <w:top w:val="nil"/>
              <w:left w:val="nil"/>
              <w:bottom w:val="nil"/>
              <w:right w:val="nil"/>
            </w:tcBorders>
            <w:shd w:val="clear" w:color="auto" w:fill="auto"/>
            <w:noWrap/>
            <w:vAlign w:val="center"/>
            <w:hideMark/>
          </w:tcPr>
          <w:p w14:paraId="12EE1BF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16</w:t>
            </w:r>
          </w:p>
        </w:tc>
        <w:tc>
          <w:tcPr>
            <w:tcW w:w="833" w:type="pct"/>
            <w:tcBorders>
              <w:top w:val="nil"/>
              <w:left w:val="nil"/>
              <w:bottom w:val="nil"/>
              <w:right w:val="nil"/>
            </w:tcBorders>
            <w:shd w:val="clear" w:color="auto" w:fill="auto"/>
            <w:noWrap/>
            <w:vAlign w:val="center"/>
            <w:hideMark/>
          </w:tcPr>
          <w:p w14:paraId="53B487C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4FCAF44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3" w:type="pct"/>
            <w:tcBorders>
              <w:top w:val="nil"/>
              <w:left w:val="nil"/>
              <w:bottom w:val="nil"/>
              <w:right w:val="nil"/>
            </w:tcBorders>
            <w:shd w:val="clear" w:color="auto" w:fill="auto"/>
            <w:noWrap/>
            <w:vAlign w:val="center"/>
            <w:hideMark/>
          </w:tcPr>
          <w:p w14:paraId="380B2196"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1E145BC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nil"/>
              <w:right w:val="nil"/>
            </w:tcBorders>
            <w:shd w:val="clear" w:color="auto" w:fill="auto"/>
            <w:noWrap/>
            <w:vAlign w:val="center"/>
            <w:hideMark/>
          </w:tcPr>
          <w:p w14:paraId="0E108994"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52166922" w14:textId="77777777" w:rsidTr="006D7847">
        <w:trPr>
          <w:trHeight w:val="360"/>
        </w:trPr>
        <w:tc>
          <w:tcPr>
            <w:tcW w:w="833" w:type="pct"/>
            <w:tcBorders>
              <w:top w:val="nil"/>
              <w:left w:val="nil"/>
              <w:bottom w:val="nil"/>
              <w:right w:val="nil"/>
            </w:tcBorders>
            <w:shd w:val="clear" w:color="auto" w:fill="auto"/>
            <w:noWrap/>
            <w:vAlign w:val="center"/>
            <w:hideMark/>
          </w:tcPr>
          <w:p w14:paraId="1B9BC67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0</w:t>
            </w:r>
          </w:p>
        </w:tc>
        <w:tc>
          <w:tcPr>
            <w:tcW w:w="833" w:type="pct"/>
            <w:tcBorders>
              <w:top w:val="nil"/>
              <w:left w:val="nil"/>
              <w:bottom w:val="nil"/>
              <w:right w:val="nil"/>
            </w:tcBorders>
            <w:shd w:val="clear" w:color="auto" w:fill="auto"/>
            <w:noWrap/>
            <w:vAlign w:val="center"/>
            <w:hideMark/>
          </w:tcPr>
          <w:p w14:paraId="4218D86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4E3200B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6F515F0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nil"/>
              <w:right w:val="nil"/>
            </w:tcBorders>
            <w:shd w:val="clear" w:color="auto" w:fill="auto"/>
            <w:noWrap/>
            <w:vAlign w:val="center"/>
            <w:hideMark/>
          </w:tcPr>
          <w:p w14:paraId="1FB6F8B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5" w:type="pct"/>
            <w:tcBorders>
              <w:top w:val="nil"/>
              <w:left w:val="nil"/>
              <w:bottom w:val="nil"/>
              <w:right w:val="nil"/>
            </w:tcBorders>
            <w:shd w:val="clear" w:color="auto" w:fill="auto"/>
            <w:noWrap/>
            <w:vAlign w:val="center"/>
            <w:hideMark/>
          </w:tcPr>
          <w:p w14:paraId="496F68D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644CE495" w14:textId="77777777" w:rsidTr="006D7847">
        <w:trPr>
          <w:trHeight w:val="360"/>
        </w:trPr>
        <w:tc>
          <w:tcPr>
            <w:tcW w:w="833" w:type="pct"/>
            <w:tcBorders>
              <w:top w:val="nil"/>
              <w:left w:val="nil"/>
              <w:right w:val="nil"/>
            </w:tcBorders>
            <w:shd w:val="clear" w:color="auto" w:fill="auto"/>
            <w:noWrap/>
            <w:vAlign w:val="center"/>
            <w:hideMark/>
          </w:tcPr>
          <w:p w14:paraId="40CC137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31</w:t>
            </w:r>
          </w:p>
        </w:tc>
        <w:tc>
          <w:tcPr>
            <w:tcW w:w="833" w:type="pct"/>
            <w:tcBorders>
              <w:top w:val="nil"/>
              <w:left w:val="nil"/>
              <w:right w:val="nil"/>
            </w:tcBorders>
            <w:shd w:val="clear" w:color="auto" w:fill="auto"/>
            <w:noWrap/>
            <w:vAlign w:val="center"/>
            <w:hideMark/>
          </w:tcPr>
          <w:p w14:paraId="7012CAF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right w:val="nil"/>
            </w:tcBorders>
            <w:shd w:val="clear" w:color="auto" w:fill="auto"/>
            <w:noWrap/>
            <w:vAlign w:val="center"/>
            <w:hideMark/>
          </w:tcPr>
          <w:p w14:paraId="1C0040D1"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right w:val="nil"/>
            </w:tcBorders>
            <w:shd w:val="clear" w:color="auto" w:fill="auto"/>
            <w:noWrap/>
            <w:vAlign w:val="center"/>
            <w:hideMark/>
          </w:tcPr>
          <w:p w14:paraId="50C34D7E"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right w:val="nil"/>
            </w:tcBorders>
            <w:shd w:val="clear" w:color="auto" w:fill="auto"/>
            <w:noWrap/>
            <w:vAlign w:val="center"/>
            <w:hideMark/>
          </w:tcPr>
          <w:p w14:paraId="6F80C41F"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right w:val="nil"/>
            </w:tcBorders>
            <w:shd w:val="clear" w:color="auto" w:fill="auto"/>
            <w:noWrap/>
            <w:vAlign w:val="center"/>
            <w:hideMark/>
          </w:tcPr>
          <w:p w14:paraId="39F0C1F0"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r w:rsidR="00306218" w:rsidRPr="00306218" w14:paraId="091D980B" w14:textId="77777777" w:rsidTr="006D7847">
        <w:trPr>
          <w:trHeight w:val="360"/>
        </w:trPr>
        <w:tc>
          <w:tcPr>
            <w:tcW w:w="833" w:type="pct"/>
            <w:tcBorders>
              <w:top w:val="nil"/>
              <w:left w:val="nil"/>
              <w:bottom w:val="single" w:sz="4" w:space="0" w:color="auto"/>
              <w:right w:val="nil"/>
            </w:tcBorders>
            <w:shd w:val="clear" w:color="auto" w:fill="auto"/>
            <w:noWrap/>
            <w:vAlign w:val="center"/>
            <w:hideMark/>
          </w:tcPr>
          <w:p w14:paraId="74EA2482"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21</w:t>
            </w:r>
          </w:p>
        </w:tc>
        <w:tc>
          <w:tcPr>
            <w:tcW w:w="833" w:type="pct"/>
            <w:tcBorders>
              <w:top w:val="nil"/>
              <w:left w:val="nil"/>
              <w:bottom w:val="single" w:sz="4" w:space="0" w:color="auto"/>
              <w:right w:val="nil"/>
            </w:tcBorders>
            <w:shd w:val="clear" w:color="auto" w:fill="auto"/>
            <w:noWrap/>
            <w:vAlign w:val="center"/>
            <w:hideMark/>
          </w:tcPr>
          <w:p w14:paraId="55877D25"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I</w:t>
            </w:r>
          </w:p>
        </w:tc>
        <w:tc>
          <w:tcPr>
            <w:tcW w:w="833" w:type="pct"/>
            <w:tcBorders>
              <w:top w:val="nil"/>
              <w:left w:val="nil"/>
              <w:bottom w:val="single" w:sz="4" w:space="0" w:color="auto"/>
              <w:right w:val="nil"/>
            </w:tcBorders>
            <w:shd w:val="clear" w:color="auto" w:fill="auto"/>
            <w:noWrap/>
            <w:vAlign w:val="center"/>
            <w:hideMark/>
          </w:tcPr>
          <w:p w14:paraId="49D8E043"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single" w:sz="4" w:space="0" w:color="auto"/>
              <w:right w:val="nil"/>
            </w:tcBorders>
            <w:shd w:val="clear" w:color="auto" w:fill="auto"/>
            <w:noWrap/>
            <w:vAlign w:val="center"/>
            <w:hideMark/>
          </w:tcPr>
          <w:p w14:paraId="202052C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N</w:t>
            </w:r>
          </w:p>
        </w:tc>
        <w:tc>
          <w:tcPr>
            <w:tcW w:w="833" w:type="pct"/>
            <w:tcBorders>
              <w:top w:val="nil"/>
              <w:left w:val="nil"/>
              <w:bottom w:val="single" w:sz="4" w:space="0" w:color="auto"/>
              <w:right w:val="nil"/>
            </w:tcBorders>
            <w:shd w:val="clear" w:color="auto" w:fill="auto"/>
            <w:noWrap/>
            <w:vAlign w:val="center"/>
            <w:hideMark/>
          </w:tcPr>
          <w:p w14:paraId="1314F12B"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c>
          <w:tcPr>
            <w:tcW w:w="835" w:type="pct"/>
            <w:tcBorders>
              <w:top w:val="nil"/>
              <w:left w:val="nil"/>
              <w:bottom w:val="single" w:sz="4" w:space="0" w:color="auto"/>
              <w:right w:val="nil"/>
            </w:tcBorders>
            <w:shd w:val="clear" w:color="auto" w:fill="auto"/>
            <w:noWrap/>
            <w:vAlign w:val="center"/>
            <w:hideMark/>
          </w:tcPr>
          <w:p w14:paraId="2574B3AC" w14:textId="77777777" w:rsidR="00306218" w:rsidRPr="00306218" w:rsidRDefault="00306218" w:rsidP="00306218">
            <w:pPr>
              <w:spacing w:line="240" w:lineRule="auto"/>
              <w:ind w:firstLine="0"/>
              <w:jc w:val="center"/>
              <w:rPr>
                <w:rFonts w:eastAsia="Times New Roman" w:cs="Times New Roman"/>
                <w:color w:val="000000"/>
                <w:szCs w:val="24"/>
              </w:rPr>
            </w:pPr>
            <w:r w:rsidRPr="00306218">
              <w:rPr>
                <w:rFonts w:eastAsia="Times New Roman" w:cs="Times New Roman"/>
                <w:color w:val="000000"/>
                <w:szCs w:val="24"/>
              </w:rPr>
              <w:t>A</w:t>
            </w:r>
          </w:p>
        </w:tc>
      </w:tr>
    </w:tbl>
    <w:p w14:paraId="56D32C56" w14:textId="77777777" w:rsidR="006004D0" w:rsidRDefault="006004D0" w:rsidP="00B21DAF">
      <w:pPr>
        <w:ind w:firstLine="0"/>
        <w:rPr>
          <w:rFonts w:cs="Times New Roman"/>
          <w:szCs w:val="24"/>
        </w:rPr>
      </w:pPr>
    </w:p>
    <w:p w14:paraId="743FD5C2" w14:textId="10DA55C4" w:rsidR="006D7946" w:rsidRDefault="006D7946" w:rsidP="006D7946">
      <w:pPr>
        <w:pStyle w:val="Caption"/>
        <w:keepNext/>
      </w:pPr>
      <w:bookmarkStart w:id="293" w:name="_Toc467151332"/>
      <w:r>
        <w:lastRenderedPageBreak/>
        <w:t xml:space="preserve">Table </w:t>
      </w:r>
      <w:fldSimple w:instr=" SEQ Table \* ARABIC ">
        <w:r w:rsidR="0053144D">
          <w:rPr>
            <w:noProof/>
          </w:rPr>
          <w:t>34</w:t>
        </w:r>
      </w:fldSimple>
      <w:r>
        <w:t xml:space="preserve">. </w:t>
      </w:r>
      <w:r w:rsidRPr="007943A3">
        <w:t>Canine rooster and trials schedule (</w:t>
      </w:r>
      <w:r>
        <w:t xml:space="preserve">Pseudo </w:t>
      </w:r>
      <w:r w:rsidRPr="007943A3">
        <w:t>Heroin)</w:t>
      </w:r>
      <w:bookmarkEnd w:id="293"/>
    </w:p>
    <w:tbl>
      <w:tblPr>
        <w:tblW w:w="5000" w:type="pct"/>
        <w:tblLook w:val="04A0" w:firstRow="1" w:lastRow="0" w:firstColumn="1" w:lastColumn="0" w:noHBand="0" w:noVBand="1"/>
      </w:tblPr>
      <w:tblGrid>
        <w:gridCol w:w="1119"/>
        <w:gridCol w:w="1120"/>
        <w:gridCol w:w="1631"/>
        <w:gridCol w:w="1229"/>
        <w:gridCol w:w="3541"/>
      </w:tblGrid>
      <w:tr w:rsidR="004A16BC" w:rsidRPr="004A16BC" w14:paraId="4094BDC9" w14:textId="77777777" w:rsidTr="006D7946">
        <w:trPr>
          <w:trHeight w:val="432"/>
        </w:trPr>
        <w:tc>
          <w:tcPr>
            <w:tcW w:w="648" w:type="pct"/>
            <w:tcBorders>
              <w:top w:val="single" w:sz="4" w:space="0" w:color="auto"/>
              <w:left w:val="nil"/>
              <w:bottom w:val="single" w:sz="4" w:space="0" w:color="auto"/>
              <w:right w:val="nil"/>
            </w:tcBorders>
            <w:shd w:val="clear" w:color="auto" w:fill="auto"/>
            <w:noWrap/>
            <w:vAlign w:val="center"/>
            <w:hideMark/>
          </w:tcPr>
          <w:p w14:paraId="43F2E8FB"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Canine</w:t>
            </w:r>
          </w:p>
        </w:tc>
        <w:tc>
          <w:tcPr>
            <w:tcW w:w="648" w:type="pct"/>
            <w:tcBorders>
              <w:top w:val="single" w:sz="4" w:space="0" w:color="auto"/>
              <w:left w:val="nil"/>
              <w:bottom w:val="single" w:sz="4" w:space="0" w:color="auto"/>
              <w:right w:val="nil"/>
            </w:tcBorders>
            <w:shd w:val="clear" w:color="auto" w:fill="auto"/>
            <w:noWrap/>
            <w:vAlign w:val="center"/>
            <w:hideMark/>
          </w:tcPr>
          <w:p w14:paraId="58E0D0EE" w14:textId="421D2AE8" w:rsidR="004A16BC" w:rsidRPr="004A16BC" w:rsidRDefault="006D7946" w:rsidP="006D7946">
            <w:pPr>
              <w:spacing w:line="240" w:lineRule="auto"/>
              <w:ind w:firstLine="0"/>
              <w:jc w:val="left"/>
              <w:rPr>
                <w:rFonts w:eastAsia="Times New Roman" w:cs="Times New Roman"/>
                <w:color w:val="000000"/>
                <w:szCs w:val="24"/>
              </w:rPr>
            </w:pPr>
            <w:r w:rsidRPr="006D7946">
              <w:rPr>
                <w:rFonts w:eastAsia="Times New Roman" w:cs="Times New Roman"/>
                <w:color w:val="000000"/>
                <w:szCs w:val="24"/>
              </w:rPr>
              <w:t>Canine</w:t>
            </w:r>
          </w:p>
        </w:tc>
        <w:tc>
          <w:tcPr>
            <w:tcW w:w="944" w:type="pct"/>
            <w:tcBorders>
              <w:top w:val="single" w:sz="4" w:space="0" w:color="auto"/>
              <w:left w:val="nil"/>
              <w:bottom w:val="single" w:sz="4" w:space="0" w:color="auto"/>
              <w:right w:val="nil"/>
            </w:tcBorders>
            <w:shd w:val="clear" w:color="auto" w:fill="auto"/>
            <w:noWrap/>
            <w:vAlign w:val="center"/>
            <w:hideMark/>
          </w:tcPr>
          <w:p w14:paraId="43BC1BF1" w14:textId="7403E36A" w:rsidR="004A16BC" w:rsidRPr="004A16BC" w:rsidRDefault="006D7946" w:rsidP="006D7946">
            <w:pPr>
              <w:spacing w:line="240" w:lineRule="auto"/>
              <w:ind w:firstLine="0"/>
              <w:jc w:val="left"/>
              <w:rPr>
                <w:rFonts w:eastAsia="Times New Roman" w:cs="Times New Roman"/>
                <w:szCs w:val="24"/>
              </w:rPr>
            </w:pPr>
            <w:r w:rsidRPr="006D7946">
              <w:rPr>
                <w:rFonts w:eastAsia="Times New Roman" w:cs="Times New Roman"/>
                <w:szCs w:val="24"/>
              </w:rPr>
              <w:t>Handler</w:t>
            </w:r>
          </w:p>
        </w:tc>
        <w:tc>
          <w:tcPr>
            <w:tcW w:w="711" w:type="pct"/>
            <w:tcBorders>
              <w:top w:val="single" w:sz="4" w:space="0" w:color="auto"/>
              <w:left w:val="nil"/>
              <w:bottom w:val="single" w:sz="4" w:space="0" w:color="auto"/>
              <w:right w:val="nil"/>
            </w:tcBorders>
            <w:shd w:val="clear" w:color="auto" w:fill="auto"/>
            <w:noWrap/>
            <w:vAlign w:val="center"/>
            <w:hideMark/>
          </w:tcPr>
          <w:p w14:paraId="2288D275" w14:textId="5438513E" w:rsidR="004A16BC" w:rsidRPr="004A16BC" w:rsidRDefault="006D7946" w:rsidP="006D7946">
            <w:pPr>
              <w:spacing w:line="240" w:lineRule="auto"/>
              <w:ind w:firstLine="0"/>
              <w:jc w:val="left"/>
              <w:rPr>
                <w:rFonts w:eastAsia="Times New Roman" w:cs="Times New Roman"/>
                <w:szCs w:val="24"/>
              </w:rPr>
            </w:pPr>
            <w:r w:rsidRPr="006D7946">
              <w:rPr>
                <w:rFonts w:eastAsia="Times New Roman" w:cs="Times New Roman"/>
                <w:szCs w:val="24"/>
              </w:rPr>
              <w:t>Date</w:t>
            </w:r>
          </w:p>
        </w:tc>
        <w:tc>
          <w:tcPr>
            <w:tcW w:w="2050" w:type="pct"/>
            <w:tcBorders>
              <w:top w:val="single" w:sz="4" w:space="0" w:color="auto"/>
              <w:left w:val="nil"/>
              <w:bottom w:val="single" w:sz="4" w:space="0" w:color="auto"/>
              <w:right w:val="nil"/>
            </w:tcBorders>
            <w:shd w:val="clear" w:color="auto" w:fill="auto"/>
            <w:noWrap/>
            <w:vAlign w:val="center"/>
            <w:hideMark/>
          </w:tcPr>
          <w:p w14:paraId="75FE872D" w14:textId="0F919B8E" w:rsidR="004A16BC" w:rsidRPr="004A16BC" w:rsidRDefault="006D7946" w:rsidP="006D7946">
            <w:pPr>
              <w:spacing w:line="240" w:lineRule="auto"/>
              <w:ind w:firstLine="0"/>
              <w:jc w:val="left"/>
              <w:rPr>
                <w:rFonts w:eastAsia="Times New Roman" w:cs="Times New Roman"/>
                <w:szCs w:val="24"/>
              </w:rPr>
            </w:pPr>
            <w:r w:rsidRPr="006D7946">
              <w:rPr>
                <w:rFonts w:eastAsia="Times New Roman" w:cs="Times New Roman"/>
                <w:szCs w:val="24"/>
              </w:rPr>
              <w:t>Location</w:t>
            </w:r>
          </w:p>
        </w:tc>
      </w:tr>
      <w:tr w:rsidR="004A16BC" w:rsidRPr="004A16BC" w14:paraId="0570F495" w14:textId="77777777" w:rsidTr="006D7946">
        <w:trPr>
          <w:trHeight w:val="432"/>
        </w:trPr>
        <w:tc>
          <w:tcPr>
            <w:tcW w:w="648" w:type="pct"/>
            <w:tcBorders>
              <w:top w:val="single" w:sz="4" w:space="0" w:color="auto"/>
              <w:left w:val="nil"/>
              <w:bottom w:val="nil"/>
              <w:right w:val="nil"/>
            </w:tcBorders>
            <w:shd w:val="clear" w:color="auto" w:fill="auto"/>
            <w:noWrap/>
            <w:vAlign w:val="center"/>
            <w:hideMark/>
          </w:tcPr>
          <w:p w14:paraId="2541AC5A"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12</w:t>
            </w:r>
          </w:p>
        </w:tc>
        <w:tc>
          <w:tcPr>
            <w:tcW w:w="648" w:type="pct"/>
            <w:tcBorders>
              <w:top w:val="single" w:sz="4" w:space="0" w:color="auto"/>
              <w:left w:val="nil"/>
              <w:bottom w:val="nil"/>
              <w:right w:val="nil"/>
            </w:tcBorders>
            <w:shd w:val="clear" w:color="auto" w:fill="auto"/>
            <w:noWrap/>
            <w:vAlign w:val="center"/>
            <w:hideMark/>
          </w:tcPr>
          <w:p w14:paraId="637DB47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Nina</w:t>
            </w:r>
          </w:p>
        </w:tc>
        <w:tc>
          <w:tcPr>
            <w:tcW w:w="944" w:type="pct"/>
            <w:tcBorders>
              <w:top w:val="single" w:sz="4" w:space="0" w:color="auto"/>
              <w:left w:val="nil"/>
              <w:bottom w:val="nil"/>
              <w:right w:val="nil"/>
            </w:tcBorders>
            <w:shd w:val="clear" w:color="auto" w:fill="auto"/>
            <w:noWrap/>
            <w:vAlign w:val="center"/>
            <w:hideMark/>
          </w:tcPr>
          <w:p w14:paraId="6881F74D"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ardenas</w:t>
            </w:r>
          </w:p>
        </w:tc>
        <w:tc>
          <w:tcPr>
            <w:tcW w:w="711" w:type="pct"/>
            <w:tcBorders>
              <w:top w:val="single" w:sz="4" w:space="0" w:color="auto"/>
              <w:left w:val="nil"/>
              <w:bottom w:val="nil"/>
              <w:right w:val="nil"/>
            </w:tcBorders>
            <w:shd w:val="clear" w:color="auto" w:fill="auto"/>
            <w:noWrap/>
            <w:vAlign w:val="center"/>
            <w:hideMark/>
          </w:tcPr>
          <w:p w14:paraId="5CF9214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single" w:sz="4" w:space="0" w:color="auto"/>
              <w:left w:val="nil"/>
              <w:bottom w:val="nil"/>
              <w:right w:val="nil"/>
            </w:tcBorders>
            <w:shd w:val="clear" w:color="auto" w:fill="auto"/>
            <w:noWrap/>
            <w:vAlign w:val="center"/>
            <w:hideMark/>
          </w:tcPr>
          <w:p w14:paraId="5C7EBEF7"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2306044F" w14:textId="77777777" w:rsidTr="006D7946">
        <w:trPr>
          <w:trHeight w:val="432"/>
        </w:trPr>
        <w:tc>
          <w:tcPr>
            <w:tcW w:w="648" w:type="pct"/>
            <w:tcBorders>
              <w:top w:val="nil"/>
              <w:left w:val="nil"/>
              <w:bottom w:val="nil"/>
              <w:right w:val="nil"/>
            </w:tcBorders>
            <w:shd w:val="clear" w:color="auto" w:fill="auto"/>
            <w:noWrap/>
            <w:vAlign w:val="center"/>
            <w:hideMark/>
          </w:tcPr>
          <w:p w14:paraId="5963AC5A"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19</w:t>
            </w:r>
          </w:p>
        </w:tc>
        <w:tc>
          <w:tcPr>
            <w:tcW w:w="648" w:type="pct"/>
            <w:tcBorders>
              <w:top w:val="nil"/>
              <w:left w:val="nil"/>
              <w:bottom w:val="nil"/>
              <w:right w:val="nil"/>
            </w:tcBorders>
            <w:shd w:val="clear" w:color="auto" w:fill="auto"/>
            <w:noWrap/>
            <w:vAlign w:val="center"/>
            <w:hideMark/>
          </w:tcPr>
          <w:p w14:paraId="5FD7E9B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Boss</w:t>
            </w:r>
          </w:p>
        </w:tc>
        <w:tc>
          <w:tcPr>
            <w:tcW w:w="944" w:type="pct"/>
            <w:tcBorders>
              <w:top w:val="nil"/>
              <w:left w:val="nil"/>
              <w:bottom w:val="nil"/>
              <w:right w:val="nil"/>
            </w:tcBorders>
            <w:shd w:val="clear" w:color="auto" w:fill="auto"/>
            <w:noWrap/>
            <w:vAlign w:val="center"/>
            <w:hideMark/>
          </w:tcPr>
          <w:p w14:paraId="792CDB7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I. Perez</w:t>
            </w:r>
          </w:p>
        </w:tc>
        <w:tc>
          <w:tcPr>
            <w:tcW w:w="711" w:type="pct"/>
            <w:tcBorders>
              <w:top w:val="nil"/>
              <w:left w:val="nil"/>
              <w:bottom w:val="nil"/>
              <w:right w:val="nil"/>
            </w:tcBorders>
            <w:shd w:val="clear" w:color="auto" w:fill="auto"/>
            <w:noWrap/>
            <w:vAlign w:val="center"/>
            <w:hideMark/>
          </w:tcPr>
          <w:p w14:paraId="48ECCFA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3FE72F15"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607278C5" w14:textId="77777777" w:rsidTr="006D7946">
        <w:trPr>
          <w:trHeight w:val="432"/>
        </w:trPr>
        <w:tc>
          <w:tcPr>
            <w:tcW w:w="648" w:type="pct"/>
            <w:tcBorders>
              <w:top w:val="nil"/>
              <w:left w:val="nil"/>
              <w:bottom w:val="nil"/>
              <w:right w:val="nil"/>
            </w:tcBorders>
            <w:shd w:val="clear" w:color="auto" w:fill="auto"/>
            <w:noWrap/>
            <w:vAlign w:val="center"/>
            <w:hideMark/>
          </w:tcPr>
          <w:p w14:paraId="38E00FB5"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9</w:t>
            </w:r>
          </w:p>
        </w:tc>
        <w:tc>
          <w:tcPr>
            <w:tcW w:w="648" w:type="pct"/>
            <w:tcBorders>
              <w:top w:val="nil"/>
              <w:left w:val="nil"/>
              <w:bottom w:val="nil"/>
              <w:right w:val="nil"/>
            </w:tcBorders>
            <w:shd w:val="clear" w:color="auto" w:fill="auto"/>
            <w:noWrap/>
            <w:vAlign w:val="center"/>
            <w:hideMark/>
          </w:tcPr>
          <w:p w14:paraId="06C777C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Kobee</w:t>
            </w:r>
          </w:p>
        </w:tc>
        <w:tc>
          <w:tcPr>
            <w:tcW w:w="944" w:type="pct"/>
            <w:tcBorders>
              <w:top w:val="nil"/>
              <w:left w:val="nil"/>
              <w:bottom w:val="nil"/>
              <w:right w:val="nil"/>
            </w:tcBorders>
            <w:shd w:val="clear" w:color="auto" w:fill="auto"/>
            <w:noWrap/>
            <w:vAlign w:val="center"/>
            <w:hideMark/>
          </w:tcPr>
          <w:p w14:paraId="2D4A219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Riddick</w:t>
            </w:r>
          </w:p>
        </w:tc>
        <w:tc>
          <w:tcPr>
            <w:tcW w:w="711" w:type="pct"/>
            <w:tcBorders>
              <w:top w:val="nil"/>
              <w:left w:val="nil"/>
              <w:bottom w:val="nil"/>
              <w:right w:val="nil"/>
            </w:tcBorders>
            <w:shd w:val="clear" w:color="auto" w:fill="auto"/>
            <w:noWrap/>
            <w:vAlign w:val="center"/>
            <w:hideMark/>
          </w:tcPr>
          <w:p w14:paraId="0FF8A9EE"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519BC8C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63A5EB18" w14:textId="77777777" w:rsidTr="006D7946">
        <w:trPr>
          <w:trHeight w:val="432"/>
        </w:trPr>
        <w:tc>
          <w:tcPr>
            <w:tcW w:w="648" w:type="pct"/>
            <w:tcBorders>
              <w:top w:val="nil"/>
              <w:left w:val="nil"/>
              <w:bottom w:val="nil"/>
              <w:right w:val="nil"/>
            </w:tcBorders>
            <w:shd w:val="clear" w:color="auto" w:fill="auto"/>
            <w:noWrap/>
            <w:vAlign w:val="center"/>
            <w:hideMark/>
          </w:tcPr>
          <w:p w14:paraId="22900EC9"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1</w:t>
            </w:r>
          </w:p>
        </w:tc>
        <w:tc>
          <w:tcPr>
            <w:tcW w:w="648" w:type="pct"/>
            <w:tcBorders>
              <w:top w:val="nil"/>
              <w:left w:val="nil"/>
              <w:bottom w:val="nil"/>
              <w:right w:val="nil"/>
            </w:tcBorders>
            <w:shd w:val="clear" w:color="auto" w:fill="auto"/>
            <w:noWrap/>
            <w:vAlign w:val="center"/>
            <w:hideMark/>
          </w:tcPr>
          <w:p w14:paraId="0B93FA1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Tango</w:t>
            </w:r>
          </w:p>
        </w:tc>
        <w:tc>
          <w:tcPr>
            <w:tcW w:w="944" w:type="pct"/>
            <w:tcBorders>
              <w:top w:val="nil"/>
              <w:left w:val="nil"/>
              <w:bottom w:val="nil"/>
              <w:right w:val="nil"/>
            </w:tcBorders>
            <w:shd w:val="clear" w:color="auto" w:fill="auto"/>
            <w:noWrap/>
            <w:vAlign w:val="center"/>
            <w:hideMark/>
          </w:tcPr>
          <w:p w14:paraId="46EEA36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Ferland</w:t>
            </w:r>
          </w:p>
        </w:tc>
        <w:tc>
          <w:tcPr>
            <w:tcW w:w="711" w:type="pct"/>
            <w:tcBorders>
              <w:top w:val="nil"/>
              <w:left w:val="nil"/>
              <w:bottom w:val="nil"/>
              <w:right w:val="nil"/>
            </w:tcBorders>
            <w:shd w:val="clear" w:color="auto" w:fill="auto"/>
            <w:noWrap/>
            <w:vAlign w:val="center"/>
            <w:hideMark/>
          </w:tcPr>
          <w:p w14:paraId="4C000FE5"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396E9DB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40D23222" w14:textId="77777777" w:rsidTr="006D7946">
        <w:trPr>
          <w:trHeight w:val="432"/>
        </w:trPr>
        <w:tc>
          <w:tcPr>
            <w:tcW w:w="648" w:type="pct"/>
            <w:tcBorders>
              <w:top w:val="nil"/>
              <w:left w:val="nil"/>
              <w:bottom w:val="nil"/>
              <w:right w:val="nil"/>
            </w:tcBorders>
            <w:shd w:val="clear" w:color="auto" w:fill="auto"/>
            <w:noWrap/>
            <w:vAlign w:val="center"/>
            <w:hideMark/>
          </w:tcPr>
          <w:p w14:paraId="6F38E197"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2</w:t>
            </w:r>
          </w:p>
        </w:tc>
        <w:tc>
          <w:tcPr>
            <w:tcW w:w="648" w:type="pct"/>
            <w:tcBorders>
              <w:top w:val="nil"/>
              <w:left w:val="nil"/>
              <w:bottom w:val="nil"/>
              <w:right w:val="nil"/>
            </w:tcBorders>
            <w:shd w:val="clear" w:color="auto" w:fill="auto"/>
            <w:noWrap/>
            <w:vAlign w:val="center"/>
            <w:hideMark/>
          </w:tcPr>
          <w:p w14:paraId="743350F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ake</w:t>
            </w:r>
          </w:p>
        </w:tc>
        <w:tc>
          <w:tcPr>
            <w:tcW w:w="944" w:type="pct"/>
            <w:tcBorders>
              <w:top w:val="nil"/>
              <w:left w:val="nil"/>
              <w:bottom w:val="nil"/>
              <w:right w:val="nil"/>
            </w:tcBorders>
            <w:shd w:val="clear" w:color="auto" w:fill="auto"/>
            <w:noWrap/>
            <w:vAlign w:val="center"/>
            <w:hideMark/>
          </w:tcPr>
          <w:p w14:paraId="6FB52DC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uellar</w:t>
            </w:r>
          </w:p>
        </w:tc>
        <w:tc>
          <w:tcPr>
            <w:tcW w:w="711" w:type="pct"/>
            <w:tcBorders>
              <w:top w:val="nil"/>
              <w:left w:val="nil"/>
              <w:bottom w:val="nil"/>
              <w:right w:val="nil"/>
            </w:tcBorders>
            <w:shd w:val="clear" w:color="auto" w:fill="auto"/>
            <w:noWrap/>
            <w:vAlign w:val="center"/>
            <w:hideMark/>
          </w:tcPr>
          <w:p w14:paraId="14A916DD"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35DED65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5F7E40AD" w14:textId="77777777" w:rsidTr="006D7946">
        <w:trPr>
          <w:trHeight w:val="432"/>
        </w:trPr>
        <w:tc>
          <w:tcPr>
            <w:tcW w:w="648" w:type="pct"/>
            <w:tcBorders>
              <w:top w:val="nil"/>
              <w:left w:val="nil"/>
              <w:bottom w:val="nil"/>
              <w:right w:val="nil"/>
            </w:tcBorders>
            <w:shd w:val="clear" w:color="auto" w:fill="auto"/>
            <w:noWrap/>
            <w:vAlign w:val="center"/>
            <w:hideMark/>
          </w:tcPr>
          <w:p w14:paraId="5ADA0A5B"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0</w:t>
            </w:r>
          </w:p>
        </w:tc>
        <w:tc>
          <w:tcPr>
            <w:tcW w:w="648" w:type="pct"/>
            <w:tcBorders>
              <w:top w:val="nil"/>
              <w:left w:val="nil"/>
              <w:bottom w:val="nil"/>
              <w:right w:val="nil"/>
            </w:tcBorders>
            <w:shd w:val="clear" w:color="auto" w:fill="auto"/>
            <w:noWrap/>
            <w:vAlign w:val="center"/>
            <w:hideMark/>
          </w:tcPr>
          <w:p w14:paraId="79CC344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Shadow</w:t>
            </w:r>
          </w:p>
        </w:tc>
        <w:tc>
          <w:tcPr>
            <w:tcW w:w="944" w:type="pct"/>
            <w:tcBorders>
              <w:top w:val="nil"/>
              <w:left w:val="nil"/>
              <w:bottom w:val="nil"/>
              <w:right w:val="nil"/>
            </w:tcBorders>
            <w:shd w:val="clear" w:color="auto" w:fill="auto"/>
            <w:noWrap/>
            <w:vAlign w:val="center"/>
            <w:hideMark/>
          </w:tcPr>
          <w:p w14:paraId="29FD6A5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D. Cates</w:t>
            </w:r>
          </w:p>
        </w:tc>
        <w:tc>
          <w:tcPr>
            <w:tcW w:w="711" w:type="pct"/>
            <w:tcBorders>
              <w:top w:val="nil"/>
              <w:left w:val="nil"/>
              <w:bottom w:val="nil"/>
              <w:right w:val="nil"/>
            </w:tcBorders>
            <w:shd w:val="clear" w:color="auto" w:fill="auto"/>
            <w:noWrap/>
            <w:vAlign w:val="center"/>
            <w:hideMark/>
          </w:tcPr>
          <w:p w14:paraId="79E6805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1AD7AFC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07F3A5E8" w14:textId="77777777" w:rsidTr="006D7946">
        <w:trPr>
          <w:trHeight w:val="432"/>
        </w:trPr>
        <w:tc>
          <w:tcPr>
            <w:tcW w:w="648" w:type="pct"/>
            <w:tcBorders>
              <w:top w:val="nil"/>
              <w:left w:val="nil"/>
              <w:bottom w:val="nil"/>
              <w:right w:val="nil"/>
            </w:tcBorders>
            <w:shd w:val="clear" w:color="auto" w:fill="auto"/>
            <w:noWrap/>
            <w:vAlign w:val="center"/>
            <w:hideMark/>
          </w:tcPr>
          <w:p w14:paraId="09840438"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7</w:t>
            </w:r>
          </w:p>
        </w:tc>
        <w:tc>
          <w:tcPr>
            <w:tcW w:w="648" w:type="pct"/>
            <w:tcBorders>
              <w:top w:val="nil"/>
              <w:left w:val="nil"/>
              <w:bottom w:val="nil"/>
              <w:right w:val="nil"/>
            </w:tcBorders>
            <w:shd w:val="clear" w:color="auto" w:fill="auto"/>
            <w:noWrap/>
            <w:vAlign w:val="center"/>
            <w:hideMark/>
          </w:tcPr>
          <w:p w14:paraId="28A283E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Loki</w:t>
            </w:r>
          </w:p>
        </w:tc>
        <w:tc>
          <w:tcPr>
            <w:tcW w:w="944" w:type="pct"/>
            <w:tcBorders>
              <w:top w:val="nil"/>
              <w:left w:val="nil"/>
              <w:bottom w:val="nil"/>
              <w:right w:val="nil"/>
            </w:tcBorders>
            <w:shd w:val="clear" w:color="auto" w:fill="auto"/>
            <w:noWrap/>
            <w:vAlign w:val="center"/>
            <w:hideMark/>
          </w:tcPr>
          <w:p w14:paraId="7DAA16A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A. Sandoval</w:t>
            </w:r>
          </w:p>
        </w:tc>
        <w:tc>
          <w:tcPr>
            <w:tcW w:w="711" w:type="pct"/>
            <w:tcBorders>
              <w:top w:val="nil"/>
              <w:left w:val="nil"/>
              <w:bottom w:val="nil"/>
              <w:right w:val="nil"/>
            </w:tcBorders>
            <w:shd w:val="clear" w:color="auto" w:fill="auto"/>
            <w:noWrap/>
            <w:vAlign w:val="center"/>
            <w:hideMark/>
          </w:tcPr>
          <w:p w14:paraId="0134865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5712D14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49A1C8ED" w14:textId="77777777" w:rsidTr="006D7946">
        <w:trPr>
          <w:trHeight w:val="432"/>
        </w:trPr>
        <w:tc>
          <w:tcPr>
            <w:tcW w:w="648" w:type="pct"/>
            <w:tcBorders>
              <w:top w:val="nil"/>
              <w:left w:val="nil"/>
              <w:bottom w:val="nil"/>
              <w:right w:val="nil"/>
            </w:tcBorders>
            <w:shd w:val="clear" w:color="auto" w:fill="auto"/>
            <w:noWrap/>
            <w:vAlign w:val="center"/>
            <w:hideMark/>
          </w:tcPr>
          <w:p w14:paraId="29305FB1"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1</w:t>
            </w:r>
          </w:p>
        </w:tc>
        <w:tc>
          <w:tcPr>
            <w:tcW w:w="648" w:type="pct"/>
            <w:tcBorders>
              <w:top w:val="nil"/>
              <w:left w:val="nil"/>
              <w:bottom w:val="nil"/>
              <w:right w:val="nil"/>
            </w:tcBorders>
            <w:shd w:val="clear" w:color="auto" w:fill="auto"/>
            <w:noWrap/>
            <w:vAlign w:val="center"/>
            <w:hideMark/>
          </w:tcPr>
          <w:p w14:paraId="3FD3DBC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Sting</w:t>
            </w:r>
          </w:p>
        </w:tc>
        <w:tc>
          <w:tcPr>
            <w:tcW w:w="944" w:type="pct"/>
            <w:tcBorders>
              <w:top w:val="nil"/>
              <w:left w:val="nil"/>
              <w:bottom w:val="nil"/>
              <w:right w:val="nil"/>
            </w:tcBorders>
            <w:shd w:val="clear" w:color="auto" w:fill="auto"/>
            <w:noWrap/>
            <w:vAlign w:val="center"/>
            <w:hideMark/>
          </w:tcPr>
          <w:p w14:paraId="3DA3FA6D"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B. Swikehardt</w:t>
            </w:r>
          </w:p>
        </w:tc>
        <w:tc>
          <w:tcPr>
            <w:tcW w:w="711" w:type="pct"/>
            <w:tcBorders>
              <w:top w:val="nil"/>
              <w:left w:val="nil"/>
              <w:bottom w:val="nil"/>
              <w:right w:val="nil"/>
            </w:tcBorders>
            <w:shd w:val="clear" w:color="auto" w:fill="auto"/>
            <w:noWrap/>
            <w:vAlign w:val="center"/>
            <w:hideMark/>
          </w:tcPr>
          <w:p w14:paraId="56CAEED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423A176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42DE8E00" w14:textId="77777777" w:rsidTr="006D7946">
        <w:trPr>
          <w:trHeight w:val="432"/>
        </w:trPr>
        <w:tc>
          <w:tcPr>
            <w:tcW w:w="648" w:type="pct"/>
            <w:tcBorders>
              <w:top w:val="nil"/>
              <w:left w:val="nil"/>
              <w:bottom w:val="nil"/>
              <w:right w:val="nil"/>
            </w:tcBorders>
            <w:shd w:val="clear" w:color="auto" w:fill="auto"/>
            <w:noWrap/>
            <w:vAlign w:val="center"/>
            <w:hideMark/>
          </w:tcPr>
          <w:p w14:paraId="5EA61080"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13</w:t>
            </w:r>
          </w:p>
        </w:tc>
        <w:tc>
          <w:tcPr>
            <w:tcW w:w="648" w:type="pct"/>
            <w:tcBorders>
              <w:top w:val="nil"/>
              <w:left w:val="nil"/>
              <w:bottom w:val="nil"/>
              <w:right w:val="nil"/>
            </w:tcBorders>
            <w:shd w:val="clear" w:color="auto" w:fill="auto"/>
            <w:noWrap/>
            <w:vAlign w:val="center"/>
            <w:hideMark/>
          </w:tcPr>
          <w:p w14:paraId="23D3E7A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Thor</w:t>
            </w:r>
          </w:p>
        </w:tc>
        <w:tc>
          <w:tcPr>
            <w:tcW w:w="944" w:type="pct"/>
            <w:tcBorders>
              <w:top w:val="nil"/>
              <w:left w:val="nil"/>
              <w:bottom w:val="nil"/>
              <w:right w:val="nil"/>
            </w:tcBorders>
            <w:shd w:val="clear" w:color="auto" w:fill="auto"/>
            <w:noWrap/>
            <w:vAlign w:val="center"/>
            <w:hideMark/>
          </w:tcPr>
          <w:p w14:paraId="1369B8E6"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V. Hernandez</w:t>
            </w:r>
          </w:p>
        </w:tc>
        <w:tc>
          <w:tcPr>
            <w:tcW w:w="711" w:type="pct"/>
            <w:tcBorders>
              <w:top w:val="nil"/>
              <w:left w:val="nil"/>
              <w:bottom w:val="nil"/>
              <w:right w:val="nil"/>
            </w:tcBorders>
            <w:shd w:val="clear" w:color="auto" w:fill="auto"/>
            <w:noWrap/>
            <w:vAlign w:val="center"/>
            <w:hideMark/>
          </w:tcPr>
          <w:p w14:paraId="59E705E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0/16</w:t>
            </w:r>
          </w:p>
        </w:tc>
        <w:tc>
          <w:tcPr>
            <w:tcW w:w="2050" w:type="pct"/>
            <w:tcBorders>
              <w:top w:val="nil"/>
              <w:left w:val="nil"/>
              <w:bottom w:val="nil"/>
              <w:right w:val="nil"/>
            </w:tcBorders>
            <w:shd w:val="clear" w:color="auto" w:fill="auto"/>
            <w:noWrap/>
            <w:vAlign w:val="center"/>
            <w:hideMark/>
          </w:tcPr>
          <w:p w14:paraId="0ED956A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Tech Warehouse</w:t>
            </w:r>
          </w:p>
        </w:tc>
      </w:tr>
      <w:tr w:rsidR="004A16BC" w:rsidRPr="004A16BC" w14:paraId="09C0D8FB" w14:textId="77777777" w:rsidTr="006D7946">
        <w:trPr>
          <w:trHeight w:val="432"/>
        </w:trPr>
        <w:tc>
          <w:tcPr>
            <w:tcW w:w="648" w:type="pct"/>
            <w:tcBorders>
              <w:top w:val="nil"/>
              <w:left w:val="nil"/>
              <w:bottom w:val="nil"/>
              <w:right w:val="nil"/>
            </w:tcBorders>
            <w:shd w:val="clear" w:color="auto" w:fill="auto"/>
            <w:noWrap/>
            <w:vAlign w:val="center"/>
            <w:hideMark/>
          </w:tcPr>
          <w:p w14:paraId="6EFA7275" w14:textId="77777777" w:rsidR="004A16BC" w:rsidRPr="004A16BC" w:rsidRDefault="004A16BC" w:rsidP="006D7946">
            <w:pPr>
              <w:spacing w:line="240" w:lineRule="auto"/>
              <w:ind w:firstLine="0"/>
              <w:jc w:val="center"/>
              <w:rPr>
                <w:rFonts w:eastAsia="Times New Roman" w:cs="Times New Roman"/>
                <w:color w:val="000000"/>
                <w:szCs w:val="24"/>
              </w:rPr>
            </w:pPr>
          </w:p>
        </w:tc>
        <w:tc>
          <w:tcPr>
            <w:tcW w:w="648" w:type="pct"/>
            <w:tcBorders>
              <w:top w:val="nil"/>
              <w:left w:val="nil"/>
              <w:bottom w:val="nil"/>
              <w:right w:val="nil"/>
            </w:tcBorders>
            <w:shd w:val="clear" w:color="auto" w:fill="auto"/>
            <w:noWrap/>
            <w:vAlign w:val="center"/>
            <w:hideMark/>
          </w:tcPr>
          <w:p w14:paraId="1905F841" w14:textId="77777777" w:rsidR="004A16BC" w:rsidRPr="004A16BC" w:rsidRDefault="004A16BC" w:rsidP="006D7946">
            <w:pPr>
              <w:spacing w:line="240" w:lineRule="auto"/>
              <w:ind w:firstLine="0"/>
              <w:jc w:val="left"/>
              <w:rPr>
                <w:rFonts w:eastAsia="Times New Roman" w:cs="Times New Roman"/>
                <w:szCs w:val="24"/>
              </w:rPr>
            </w:pPr>
          </w:p>
        </w:tc>
        <w:tc>
          <w:tcPr>
            <w:tcW w:w="944" w:type="pct"/>
            <w:tcBorders>
              <w:top w:val="nil"/>
              <w:left w:val="nil"/>
              <w:bottom w:val="nil"/>
              <w:right w:val="nil"/>
            </w:tcBorders>
            <w:shd w:val="clear" w:color="auto" w:fill="auto"/>
            <w:noWrap/>
            <w:vAlign w:val="center"/>
            <w:hideMark/>
          </w:tcPr>
          <w:p w14:paraId="151191EF"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5E1839C4" w14:textId="77777777" w:rsidR="004A16BC" w:rsidRPr="004A16BC" w:rsidRDefault="004A16BC" w:rsidP="006D7946">
            <w:pPr>
              <w:spacing w:line="240" w:lineRule="auto"/>
              <w:ind w:firstLine="0"/>
              <w:jc w:val="left"/>
              <w:rPr>
                <w:rFonts w:eastAsia="Times New Roman" w:cs="Times New Roman"/>
                <w:szCs w:val="24"/>
              </w:rPr>
            </w:pPr>
          </w:p>
        </w:tc>
        <w:tc>
          <w:tcPr>
            <w:tcW w:w="2050" w:type="pct"/>
            <w:tcBorders>
              <w:top w:val="nil"/>
              <w:left w:val="nil"/>
              <w:bottom w:val="nil"/>
              <w:right w:val="nil"/>
            </w:tcBorders>
            <w:shd w:val="clear" w:color="auto" w:fill="auto"/>
            <w:noWrap/>
            <w:vAlign w:val="center"/>
            <w:hideMark/>
          </w:tcPr>
          <w:p w14:paraId="626CFA07" w14:textId="77777777" w:rsidR="004A16BC" w:rsidRPr="004A16BC" w:rsidRDefault="004A16BC" w:rsidP="006D7946">
            <w:pPr>
              <w:spacing w:line="240" w:lineRule="auto"/>
              <w:ind w:firstLine="0"/>
              <w:jc w:val="left"/>
              <w:rPr>
                <w:rFonts w:eastAsia="Times New Roman" w:cs="Times New Roman"/>
                <w:szCs w:val="24"/>
              </w:rPr>
            </w:pPr>
          </w:p>
        </w:tc>
      </w:tr>
      <w:tr w:rsidR="004A16BC" w:rsidRPr="004A16BC" w14:paraId="3CA12D01" w14:textId="77777777" w:rsidTr="006D7946">
        <w:trPr>
          <w:trHeight w:val="432"/>
        </w:trPr>
        <w:tc>
          <w:tcPr>
            <w:tcW w:w="648" w:type="pct"/>
            <w:tcBorders>
              <w:top w:val="nil"/>
              <w:left w:val="nil"/>
              <w:bottom w:val="nil"/>
              <w:right w:val="nil"/>
            </w:tcBorders>
            <w:shd w:val="clear" w:color="auto" w:fill="auto"/>
            <w:noWrap/>
            <w:vAlign w:val="center"/>
            <w:hideMark/>
          </w:tcPr>
          <w:p w14:paraId="4650C104"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1</w:t>
            </w:r>
          </w:p>
        </w:tc>
        <w:tc>
          <w:tcPr>
            <w:tcW w:w="648" w:type="pct"/>
            <w:tcBorders>
              <w:top w:val="nil"/>
              <w:left w:val="nil"/>
              <w:bottom w:val="nil"/>
              <w:right w:val="nil"/>
            </w:tcBorders>
            <w:shd w:val="clear" w:color="auto" w:fill="auto"/>
            <w:noWrap/>
            <w:vAlign w:val="center"/>
            <w:hideMark/>
          </w:tcPr>
          <w:p w14:paraId="23099A42" w14:textId="410F6F31" w:rsidR="006D7946"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Tango</w:t>
            </w:r>
          </w:p>
        </w:tc>
        <w:tc>
          <w:tcPr>
            <w:tcW w:w="944" w:type="pct"/>
            <w:tcBorders>
              <w:top w:val="nil"/>
              <w:left w:val="nil"/>
              <w:bottom w:val="nil"/>
              <w:right w:val="nil"/>
            </w:tcBorders>
            <w:shd w:val="clear" w:color="auto" w:fill="auto"/>
            <w:noWrap/>
            <w:vAlign w:val="center"/>
            <w:hideMark/>
          </w:tcPr>
          <w:p w14:paraId="426FADB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Ferland</w:t>
            </w:r>
          </w:p>
        </w:tc>
        <w:tc>
          <w:tcPr>
            <w:tcW w:w="711" w:type="pct"/>
            <w:tcBorders>
              <w:top w:val="nil"/>
              <w:left w:val="nil"/>
              <w:bottom w:val="nil"/>
              <w:right w:val="nil"/>
            </w:tcBorders>
            <w:shd w:val="clear" w:color="auto" w:fill="auto"/>
            <w:noWrap/>
            <w:vAlign w:val="center"/>
            <w:hideMark/>
          </w:tcPr>
          <w:p w14:paraId="51683A3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7/16</w:t>
            </w:r>
          </w:p>
        </w:tc>
        <w:tc>
          <w:tcPr>
            <w:tcW w:w="2050" w:type="pct"/>
            <w:tcBorders>
              <w:top w:val="nil"/>
              <w:left w:val="nil"/>
              <w:bottom w:val="nil"/>
              <w:right w:val="nil"/>
            </w:tcBorders>
            <w:shd w:val="clear" w:color="auto" w:fill="auto"/>
            <w:noWrap/>
            <w:vAlign w:val="center"/>
            <w:hideMark/>
          </w:tcPr>
          <w:p w14:paraId="268E500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76BBE87D" w14:textId="77777777" w:rsidTr="006D7946">
        <w:trPr>
          <w:trHeight w:val="432"/>
        </w:trPr>
        <w:tc>
          <w:tcPr>
            <w:tcW w:w="648" w:type="pct"/>
            <w:tcBorders>
              <w:top w:val="nil"/>
              <w:left w:val="nil"/>
              <w:bottom w:val="nil"/>
              <w:right w:val="nil"/>
            </w:tcBorders>
            <w:shd w:val="clear" w:color="auto" w:fill="auto"/>
            <w:noWrap/>
            <w:vAlign w:val="center"/>
            <w:hideMark/>
          </w:tcPr>
          <w:p w14:paraId="0E486100" w14:textId="3BF85631"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13</w:t>
            </w:r>
          </w:p>
        </w:tc>
        <w:tc>
          <w:tcPr>
            <w:tcW w:w="648" w:type="pct"/>
            <w:tcBorders>
              <w:top w:val="nil"/>
              <w:left w:val="nil"/>
              <w:bottom w:val="nil"/>
              <w:right w:val="nil"/>
            </w:tcBorders>
            <w:shd w:val="clear" w:color="auto" w:fill="auto"/>
            <w:noWrap/>
            <w:vAlign w:val="center"/>
            <w:hideMark/>
          </w:tcPr>
          <w:p w14:paraId="09BDE41E" w14:textId="08297908"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Thor</w:t>
            </w:r>
          </w:p>
        </w:tc>
        <w:tc>
          <w:tcPr>
            <w:tcW w:w="944" w:type="pct"/>
            <w:tcBorders>
              <w:top w:val="nil"/>
              <w:left w:val="nil"/>
              <w:bottom w:val="nil"/>
              <w:right w:val="nil"/>
            </w:tcBorders>
            <w:shd w:val="clear" w:color="auto" w:fill="auto"/>
            <w:noWrap/>
            <w:vAlign w:val="center"/>
            <w:hideMark/>
          </w:tcPr>
          <w:p w14:paraId="54E4FF54"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V. Hernandez</w:t>
            </w:r>
          </w:p>
        </w:tc>
        <w:tc>
          <w:tcPr>
            <w:tcW w:w="711" w:type="pct"/>
            <w:tcBorders>
              <w:top w:val="nil"/>
              <w:left w:val="nil"/>
              <w:bottom w:val="nil"/>
              <w:right w:val="nil"/>
            </w:tcBorders>
            <w:shd w:val="clear" w:color="auto" w:fill="auto"/>
            <w:noWrap/>
            <w:vAlign w:val="center"/>
            <w:hideMark/>
          </w:tcPr>
          <w:p w14:paraId="70242EB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7/16</w:t>
            </w:r>
          </w:p>
        </w:tc>
        <w:tc>
          <w:tcPr>
            <w:tcW w:w="2050" w:type="pct"/>
            <w:tcBorders>
              <w:top w:val="nil"/>
              <w:left w:val="nil"/>
              <w:bottom w:val="nil"/>
              <w:right w:val="nil"/>
            </w:tcBorders>
            <w:shd w:val="clear" w:color="auto" w:fill="auto"/>
            <w:noWrap/>
            <w:vAlign w:val="center"/>
            <w:hideMark/>
          </w:tcPr>
          <w:p w14:paraId="37208C87"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97CCBC1" w14:textId="77777777" w:rsidTr="006D7946">
        <w:trPr>
          <w:trHeight w:val="432"/>
        </w:trPr>
        <w:tc>
          <w:tcPr>
            <w:tcW w:w="648" w:type="pct"/>
            <w:tcBorders>
              <w:top w:val="nil"/>
              <w:left w:val="nil"/>
              <w:bottom w:val="nil"/>
              <w:right w:val="nil"/>
            </w:tcBorders>
            <w:shd w:val="clear" w:color="auto" w:fill="auto"/>
            <w:noWrap/>
            <w:vAlign w:val="center"/>
            <w:hideMark/>
          </w:tcPr>
          <w:p w14:paraId="21D2EE43"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0</w:t>
            </w:r>
          </w:p>
        </w:tc>
        <w:tc>
          <w:tcPr>
            <w:tcW w:w="648" w:type="pct"/>
            <w:tcBorders>
              <w:top w:val="nil"/>
              <w:left w:val="nil"/>
              <w:bottom w:val="nil"/>
              <w:right w:val="nil"/>
            </w:tcBorders>
            <w:shd w:val="clear" w:color="auto" w:fill="auto"/>
            <w:noWrap/>
            <w:vAlign w:val="center"/>
            <w:hideMark/>
          </w:tcPr>
          <w:p w14:paraId="340B34B7" w14:textId="3A14CD4C"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Shadow</w:t>
            </w:r>
          </w:p>
        </w:tc>
        <w:tc>
          <w:tcPr>
            <w:tcW w:w="944" w:type="pct"/>
            <w:tcBorders>
              <w:top w:val="nil"/>
              <w:left w:val="nil"/>
              <w:bottom w:val="nil"/>
              <w:right w:val="nil"/>
            </w:tcBorders>
            <w:shd w:val="clear" w:color="auto" w:fill="auto"/>
            <w:noWrap/>
            <w:vAlign w:val="center"/>
            <w:hideMark/>
          </w:tcPr>
          <w:p w14:paraId="2CF2290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D. Cates</w:t>
            </w:r>
          </w:p>
        </w:tc>
        <w:tc>
          <w:tcPr>
            <w:tcW w:w="711" w:type="pct"/>
            <w:tcBorders>
              <w:top w:val="nil"/>
              <w:left w:val="nil"/>
              <w:bottom w:val="nil"/>
              <w:right w:val="nil"/>
            </w:tcBorders>
            <w:shd w:val="clear" w:color="auto" w:fill="auto"/>
            <w:noWrap/>
            <w:vAlign w:val="center"/>
            <w:hideMark/>
          </w:tcPr>
          <w:p w14:paraId="611D7FA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7/16</w:t>
            </w:r>
          </w:p>
        </w:tc>
        <w:tc>
          <w:tcPr>
            <w:tcW w:w="2050" w:type="pct"/>
            <w:tcBorders>
              <w:top w:val="nil"/>
              <w:left w:val="nil"/>
              <w:bottom w:val="nil"/>
              <w:right w:val="nil"/>
            </w:tcBorders>
            <w:shd w:val="clear" w:color="auto" w:fill="auto"/>
            <w:noWrap/>
            <w:vAlign w:val="center"/>
            <w:hideMark/>
          </w:tcPr>
          <w:p w14:paraId="43B7491E"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5C376AD6" w14:textId="77777777" w:rsidTr="006D7946">
        <w:trPr>
          <w:trHeight w:val="432"/>
        </w:trPr>
        <w:tc>
          <w:tcPr>
            <w:tcW w:w="648" w:type="pct"/>
            <w:tcBorders>
              <w:top w:val="nil"/>
              <w:left w:val="nil"/>
              <w:bottom w:val="nil"/>
              <w:right w:val="nil"/>
            </w:tcBorders>
            <w:shd w:val="clear" w:color="auto" w:fill="auto"/>
            <w:noWrap/>
            <w:vAlign w:val="center"/>
            <w:hideMark/>
          </w:tcPr>
          <w:p w14:paraId="73A18C5E"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2</w:t>
            </w:r>
          </w:p>
        </w:tc>
        <w:tc>
          <w:tcPr>
            <w:tcW w:w="648" w:type="pct"/>
            <w:tcBorders>
              <w:top w:val="nil"/>
              <w:left w:val="nil"/>
              <w:bottom w:val="nil"/>
              <w:right w:val="nil"/>
            </w:tcBorders>
            <w:shd w:val="clear" w:color="auto" w:fill="auto"/>
            <w:noWrap/>
            <w:vAlign w:val="center"/>
            <w:hideMark/>
          </w:tcPr>
          <w:p w14:paraId="1792E983" w14:textId="4B14A896"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Jake</w:t>
            </w:r>
          </w:p>
        </w:tc>
        <w:tc>
          <w:tcPr>
            <w:tcW w:w="944" w:type="pct"/>
            <w:tcBorders>
              <w:top w:val="nil"/>
              <w:left w:val="nil"/>
              <w:bottom w:val="nil"/>
              <w:right w:val="nil"/>
            </w:tcBorders>
            <w:shd w:val="clear" w:color="auto" w:fill="auto"/>
            <w:noWrap/>
            <w:vAlign w:val="center"/>
            <w:hideMark/>
          </w:tcPr>
          <w:p w14:paraId="7A1507B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uellar</w:t>
            </w:r>
          </w:p>
        </w:tc>
        <w:tc>
          <w:tcPr>
            <w:tcW w:w="711" w:type="pct"/>
            <w:tcBorders>
              <w:top w:val="nil"/>
              <w:left w:val="nil"/>
              <w:bottom w:val="nil"/>
              <w:right w:val="nil"/>
            </w:tcBorders>
            <w:shd w:val="clear" w:color="auto" w:fill="auto"/>
            <w:noWrap/>
            <w:vAlign w:val="center"/>
            <w:hideMark/>
          </w:tcPr>
          <w:p w14:paraId="13D55850"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7/16</w:t>
            </w:r>
          </w:p>
        </w:tc>
        <w:tc>
          <w:tcPr>
            <w:tcW w:w="2050" w:type="pct"/>
            <w:tcBorders>
              <w:top w:val="nil"/>
              <w:left w:val="nil"/>
              <w:bottom w:val="nil"/>
              <w:right w:val="nil"/>
            </w:tcBorders>
            <w:shd w:val="clear" w:color="auto" w:fill="auto"/>
            <w:noWrap/>
            <w:vAlign w:val="center"/>
            <w:hideMark/>
          </w:tcPr>
          <w:p w14:paraId="7AA9B952"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2616B63" w14:textId="77777777" w:rsidTr="006D7946">
        <w:trPr>
          <w:trHeight w:val="432"/>
        </w:trPr>
        <w:tc>
          <w:tcPr>
            <w:tcW w:w="648" w:type="pct"/>
            <w:tcBorders>
              <w:top w:val="nil"/>
              <w:left w:val="nil"/>
              <w:bottom w:val="nil"/>
              <w:right w:val="nil"/>
            </w:tcBorders>
            <w:shd w:val="clear" w:color="auto" w:fill="auto"/>
            <w:noWrap/>
            <w:vAlign w:val="center"/>
            <w:hideMark/>
          </w:tcPr>
          <w:p w14:paraId="550A6AE2"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1</w:t>
            </w:r>
          </w:p>
        </w:tc>
        <w:tc>
          <w:tcPr>
            <w:tcW w:w="648" w:type="pct"/>
            <w:tcBorders>
              <w:top w:val="nil"/>
              <w:left w:val="nil"/>
              <w:bottom w:val="nil"/>
              <w:right w:val="nil"/>
            </w:tcBorders>
            <w:shd w:val="clear" w:color="auto" w:fill="auto"/>
            <w:noWrap/>
            <w:vAlign w:val="center"/>
            <w:hideMark/>
          </w:tcPr>
          <w:p w14:paraId="0BB34376" w14:textId="7294635F"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Sting</w:t>
            </w:r>
          </w:p>
        </w:tc>
        <w:tc>
          <w:tcPr>
            <w:tcW w:w="944" w:type="pct"/>
            <w:tcBorders>
              <w:top w:val="nil"/>
              <w:left w:val="nil"/>
              <w:bottom w:val="nil"/>
              <w:right w:val="nil"/>
            </w:tcBorders>
            <w:shd w:val="clear" w:color="auto" w:fill="auto"/>
            <w:noWrap/>
            <w:vAlign w:val="center"/>
            <w:hideMark/>
          </w:tcPr>
          <w:p w14:paraId="772FB3C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B. Swikehardt</w:t>
            </w:r>
          </w:p>
        </w:tc>
        <w:tc>
          <w:tcPr>
            <w:tcW w:w="711" w:type="pct"/>
            <w:tcBorders>
              <w:top w:val="nil"/>
              <w:left w:val="nil"/>
              <w:bottom w:val="nil"/>
              <w:right w:val="nil"/>
            </w:tcBorders>
            <w:shd w:val="clear" w:color="auto" w:fill="auto"/>
            <w:noWrap/>
            <w:vAlign w:val="center"/>
            <w:hideMark/>
          </w:tcPr>
          <w:p w14:paraId="7C118035"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2/17/16</w:t>
            </w:r>
          </w:p>
        </w:tc>
        <w:tc>
          <w:tcPr>
            <w:tcW w:w="2050" w:type="pct"/>
            <w:tcBorders>
              <w:top w:val="nil"/>
              <w:left w:val="nil"/>
              <w:bottom w:val="nil"/>
              <w:right w:val="nil"/>
            </w:tcBorders>
            <w:shd w:val="clear" w:color="auto" w:fill="auto"/>
            <w:noWrap/>
            <w:vAlign w:val="center"/>
            <w:hideMark/>
          </w:tcPr>
          <w:p w14:paraId="46706F0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4CE9990" w14:textId="77777777" w:rsidTr="006D7946">
        <w:trPr>
          <w:trHeight w:val="432"/>
        </w:trPr>
        <w:tc>
          <w:tcPr>
            <w:tcW w:w="648" w:type="pct"/>
            <w:tcBorders>
              <w:top w:val="nil"/>
              <w:left w:val="nil"/>
              <w:bottom w:val="nil"/>
              <w:right w:val="nil"/>
            </w:tcBorders>
            <w:shd w:val="clear" w:color="auto" w:fill="auto"/>
            <w:noWrap/>
            <w:vAlign w:val="center"/>
            <w:hideMark/>
          </w:tcPr>
          <w:p w14:paraId="4E61A61B" w14:textId="77777777" w:rsidR="004A16BC" w:rsidRPr="004A16BC" w:rsidRDefault="004A16BC" w:rsidP="006D7946">
            <w:pPr>
              <w:spacing w:line="240" w:lineRule="auto"/>
              <w:ind w:firstLine="0"/>
              <w:jc w:val="center"/>
              <w:rPr>
                <w:rFonts w:eastAsia="Times New Roman" w:cs="Times New Roman"/>
                <w:color w:val="000000"/>
                <w:szCs w:val="24"/>
              </w:rPr>
            </w:pPr>
          </w:p>
        </w:tc>
        <w:tc>
          <w:tcPr>
            <w:tcW w:w="648" w:type="pct"/>
            <w:tcBorders>
              <w:top w:val="nil"/>
              <w:left w:val="nil"/>
              <w:bottom w:val="nil"/>
              <w:right w:val="nil"/>
            </w:tcBorders>
            <w:shd w:val="clear" w:color="auto" w:fill="auto"/>
            <w:noWrap/>
            <w:vAlign w:val="center"/>
            <w:hideMark/>
          </w:tcPr>
          <w:p w14:paraId="132E3E4A" w14:textId="77777777" w:rsidR="004A16BC" w:rsidRPr="004A16BC" w:rsidRDefault="004A16BC" w:rsidP="006D7946">
            <w:pPr>
              <w:spacing w:line="240" w:lineRule="auto"/>
              <w:ind w:firstLine="0"/>
              <w:jc w:val="left"/>
              <w:rPr>
                <w:rFonts w:eastAsia="Times New Roman" w:cs="Times New Roman"/>
                <w:szCs w:val="24"/>
              </w:rPr>
            </w:pPr>
          </w:p>
        </w:tc>
        <w:tc>
          <w:tcPr>
            <w:tcW w:w="944" w:type="pct"/>
            <w:tcBorders>
              <w:top w:val="nil"/>
              <w:left w:val="nil"/>
              <w:bottom w:val="nil"/>
              <w:right w:val="nil"/>
            </w:tcBorders>
            <w:shd w:val="clear" w:color="auto" w:fill="auto"/>
            <w:noWrap/>
            <w:vAlign w:val="center"/>
            <w:hideMark/>
          </w:tcPr>
          <w:p w14:paraId="7018669C"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732564AE" w14:textId="77777777" w:rsidR="004A16BC" w:rsidRPr="004A16BC" w:rsidRDefault="004A16BC" w:rsidP="006D7946">
            <w:pPr>
              <w:spacing w:line="240" w:lineRule="auto"/>
              <w:ind w:firstLine="0"/>
              <w:jc w:val="left"/>
              <w:rPr>
                <w:rFonts w:eastAsia="Times New Roman" w:cs="Times New Roman"/>
                <w:szCs w:val="24"/>
              </w:rPr>
            </w:pPr>
          </w:p>
        </w:tc>
        <w:tc>
          <w:tcPr>
            <w:tcW w:w="2050" w:type="pct"/>
            <w:tcBorders>
              <w:top w:val="nil"/>
              <w:left w:val="nil"/>
              <w:bottom w:val="nil"/>
              <w:right w:val="nil"/>
            </w:tcBorders>
            <w:shd w:val="clear" w:color="auto" w:fill="auto"/>
            <w:noWrap/>
            <w:vAlign w:val="center"/>
            <w:hideMark/>
          </w:tcPr>
          <w:p w14:paraId="7C946AB5" w14:textId="77777777" w:rsidR="004A16BC" w:rsidRPr="004A16BC" w:rsidRDefault="004A16BC" w:rsidP="006D7946">
            <w:pPr>
              <w:spacing w:line="240" w:lineRule="auto"/>
              <w:ind w:firstLine="0"/>
              <w:jc w:val="left"/>
              <w:rPr>
                <w:rFonts w:eastAsia="Times New Roman" w:cs="Times New Roman"/>
                <w:szCs w:val="24"/>
              </w:rPr>
            </w:pPr>
          </w:p>
        </w:tc>
      </w:tr>
      <w:tr w:rsidR="004A16BC" w:rsidRPr="004A16BC" w14:paraId="37331AC8" w14:textId="77777777" w:rsidTr="006D7946">
        <w:trPr>
          <w:trHeight w:val="432"/>
        </w:trPr>
        <w:tc>
          <w:tcPr>
            <w:tcW w:w="648" w:type="pct"/>
            <w:tcBorders>
              <w:top w:val="nil"/>
              <w:left w:val="nil"/>
              <w:bottom w:val="nil"/>
              <w:right w:val="nil"/>
            </w:tcBorders>
            <w:shd w:val="clear" w:color="auto" w:fill="auto"/>
            <w:noWrap/>
            <w:vAlign w:val="center"/>
            <w:hideMark/>
          </w:tcPr>
          <w:p w14:paraId="64E6143C"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1</w:t>
            </w:r>
          </w:p>
        </w:tc>
        <w:tc>
          <w:tcPr>
            <w:tcW w:w="648" w:type="pct"/>
            <w:tcBorders>
              <w:top w:val="nil"/>
              <w:left w:val="nil"/>
              <w:bottom w:val="nil"/>
              <w:right w:val="nil"/>
            </w:tcBorders>
            <w:shd w:val="clear" w:color="auto" w:fill="auto"/>
            <w:noWrap/>
            <w:vAlign w:val="center"/>
            <w:hideMark/>
          </w:tcPr>
          <w:p w14:paraId="69A3235A" w14:textId="41B52E65"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Tango</w:t>
            </w:r>
          </w:p>
        </w:tc>
        <w:tc>
          <w:tcPr>
            <w:tcW w:w="944" w:type="pct"/>
            <w:tcBorders>
              <w:top w:val="nil"/>
              <w:left w:val="nil"/>
              <w:bottom w:val="nil"/>
              <w:right w:val="nil"/>
            </w:tcBorders>
            <w:shd w:val="clear" w:color="auto" w:fill="auto"/>
            <w:noWrap/>
            <w:vAlign w:val="center"/>
            <w:hideMark/>
          </w:tcPr>
          <w:p w14:paraId="3290209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Ferland</w:t>
            </w:r>
          </w:p>
        </w:tc>
        <w:tc>
          <w:tcPr>
            <w:tcW w:w="711" w:type="pct"/>
            <w:tcBorders>
              <w:top w:val="nil"/>
              <w:left w:val="nil"/>
              <w:bottom w:val="nil"/>
              <w:right w:val="nil"/>
            </w:tcBorders>
            <w:shd w:val="clear" w:color="auto" w:fill="auto"/>
            <w:noWrap/>
            <w:vAlign w:val="center"/>
            <w:hideMark/>
          </w:tcPr>
          <w:p w14:paraId="5E3E3197"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09/16</w:t>
            </w:r>
          </w:p>
        </w:tc>
        <w:tc>
          <w:tcPr>
            <w:tcW w:w="2050" w:type="pct"/>
            <w:tcBorders>
              <w:top w:val="nil"/>
              <w:left w:val="nil"/>
              <w:bottom w:val="nil"/>
              <w:right w:val="nil"/>
            </w:tcBorders>
            <w:shd w:val="clear" w:color="auto" w:fill="auto"/>
            <w:noWrap/>
            <w:vAlign w:val="center"/>
            <w:hideMark/>
          </w:tcPr>
          <w:p w14:paraId="130162A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Vehicles</w:t>
            </w:r>
          </w:p>
        </w:tc>
      </w:tr>
      <w:tr w:rsidR="004A16BC" w:rsidRPr="004A16BC" w14:paraId="373BE911" w14:textId="77777777" w:rsidTr="006D7946">
        <w:trPr>
          <w:trHeight w:val="432"/>
        </w:trPr>
        <w:tc>
          <w:tcPr>
            <w:tcW w:w="648" w:type="pct"/>
            <w:tcBorders>
              <w:top w:val="nil"/>
              <w:left w:val="nil"/>
              <w:bottom w:val="nil"/>
              <w:right w:val="nil"/>
            </w:tcBorders>
            <w:shd w:val="clear" w:color="auto" w:fill="auto"/>
            <w:noWrap/>
            <w:vAlign w:val="center"/>
            <w:hideMark/>
          </w:tcPr>
          <w:p w14:paraId="3E972A45"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2</w:t>
            </w:r>
          </w:p>
        </w:tc>
        <w:tc>
          <w:tcPr>
            <w:tcW w:w="648" w:type="pct"/>
            <w:tcBorders>
              <w:top w:val="nil"/>
              <w:left w:val="nil"/>
              <w:bottom w:val="nil"/>
              <w:right w:val="nil"/>
            </w:tcBorders>
            <w:shd w:val="clear" w:color="auto" w:fill="auto"/>
            <w:noWrap/>
            <w:vAlign w:val="center"/>
            <w:hideMark/>
          </w:tcPr>
          <w:p w14:paraId="483D7B13" w14:textId="5EC1AE55"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Jake</w:t>
            </w:r>
          </w:p>
        </w:tc>
        <w:tc>
          <w:tcPr>
            <w:tcW w:w="944" w:type="pct"/>
            <w:tcBorders>
              <w:top w:val="nil"/>
              <w:left w:val="nil"/>
              <w:bottom w:val="nil"/>
              <w:right w:val="nil"/>
            </w:tcBorders>
            <w:shd w:val="clear" w:color="auto" w:fill="auto"/>
            <w:noWrap/>
            <w:vAlign w:val="center"/>
            <w:hideMark/>
          </w:tcPr>
          <w:p w14:paraId="79A751D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Cuellar</w:t>
            </w:r>
          </w:p>
        </w:tc>
        <w:tc>
          <w:tcPr>
            <w:tcW w:w="711" w:type="pct"/>
            <w:tcBorders>
              <w:top w:val="nil"/>
              <w:left w:val="nil"/>
              <w:bottom w:val="nil"/>
              <w:right w:val="nil"/>
            </w:tcBorders>
            <w:shd w:val="clear" w:color="auto" w:fill="auto"/>
            <w:noWrap/>
            <w:vAlign w:val="center"/>
            <w:hideMark/>
          </w:tcPr>
          <w:p w14:paraId="22FC231D"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09/16</w:t>
            </w:r>
          </w:p>
        </w:tc>
        <w:tc>
          <w:tcPr>
            <w:tcW w:w="2050" w:type="pct"/>
            <w:tcBorders>
              <w:top w:val="nil"/>
              <w:left w:val="nil"/>
              <w:bottom w:val="nil"/>
              <w:right w:val="nil"/>
            </w:tcBorders>
            <w:shd w:val="clear" w:color="auto" w:fill="auto"/>
            <w:noWrap/>
            <w:vAlign w:val="center"/>
            <w:hideMark/>
          </w:tcPr>
          <w:p w14:paraId="3DDBE062"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Vehicles</w:t>
            </w:r>
          </w:p>
        </w:tc>
      </w:tr>
      <w:tr w:rsidR="004A16BC" w:rsidRPr="004A16BC" w14:paraId="2AA5E383" w14:textId="77777777" w:rsidTr="006D7946">
        <w:trPr>
          <w:trHeight w:val="432"/>
        </w:trPr>
        <w:tc>
          <w:tcPr>
            <w:tcW w:w="648" w:type="pct"/>
            <w:tcBorders>
              <w:top w:val="nil"/>
              <w:left w:val="nil"/>
              <w:bottom w:val="nil"/>
              <w:right w:val="nil"/>
            </w:tcBorders>
            <w:shd w:val="clear" w:color="auto" w:fill="auto"/>
            <w:noWrap/>
            <w:vAlign w:val="center"/>
            <w:hideMark/>
          </w:tcPr>
          <w:p w14:paraId="1069065F"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9</w:t>
            </w:r>
          </w:p>
        </w:tc>
        <w:tc>
          <w:tcPr>
            <w:tcW w:w="648" w:type="pct"/>
            <w:tcBorders>
              <w:top w:val="nil"/>
              <w:left w:val="nil"/>
              <w:bottom w:val="nil"/>
              <w:right w:val="nil"/>
            </w:tcBorders>
            <w:shd w:val="clear" w:color="auto" w:fill="auto"/>
            <w:noWrap/>
            <w:vAlign w:val="center"/>
            <w:hideMark/>
          </w:tcPr>
          <w:p w14:paraId="28263225" w14:textId="4749E452" w:rsidR="004A16BC" w:rsidRPr="004A16BC" w:rsidRDefault="006D7946" w:rsidP="006D7946">
            <w:pPr>
              <w:spacing w:line="240" w:lineRule="auto"/>
              <w:ind w:firstLine="0"/>
              <w:jc w:val="left"/>
              <w:rPr>
                <w:rFonts w:eastAsia="Times New Roman" w:cs="Times New Roman"/>
                <w:color w:val="000000"/>
                <w:szCs w:val="24"/>
              </w:rPr>
            </w:pPr>
            <w:r>
              <w:rPr>
                <w:rFonts w:eastAsia="Times New Roman" w:cs="Times New Roman"/>
                <w:color w:val="000000"/>
                <w:szCs w:val="24"/>
              </w:rPr>
              <w:t>Kobee</w:t>
            </w:r>
          </w:p>
        </w:tc>
        <w:tc>
          <w:tcPr>
            <w:tcW w:w="944" w:type="pct"/>
            <w:tcBorders>
              <w:top w:val="nil"/>
              <w:left w:val="nil"/>
              <w:bottom w:val="nil"/>
              <w:right w:val="nil"/>
            </w:tcBorders>
            <w:shd w:val="clear" w:color="auto" w:fill="auto"/>
            <w:noWrap/>
            <w:vAlign w:val="center"/>
            <w:hideMark/>
          </w:tcPr>
          <w:p w14:paraId="5C5E81C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Riddick</w:t>
            </w:r>
          </w:p>
        </w:tc>
        <w:tc>
          <w:tcPr>
            <w:tcW w:w="711" w:type="pct"/>
            <w:tcBorders>
              <w:top w:val="nil"/>
              <w:left w:val="nil"/>
              <w:bottom w:val="nil"/>
              <w:right w:val="nil"/>
            </w:tcBorders>
            <w:shd w:val="clear" w:color="auto" w:fill="auto"/>
            <w:noWrap/>
            <w:vAlign w:val="center"/>
            <w:hideMark/>
          </w:tcPr>
          <w:p w14:paraId="30A6261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09/16</w:t>
            </w:r>
          </w:p>
        </w:tc>
        <w:tc>
          <w:tcPr>
            <w:tcW w:w="2050" w:type="pct"/>
            <w:tcBorders>
              <w:top w:val="nil"/>
              <w:left w:val="nil"/>
              <w:bottom w:val="nil"/>
              <w:right w:val="nil"/>
            </w:tcBorders>
            <w:shd w:val="clear" w:color="auto" w:fill="auto"/>
            <w:noWrap/>
            <w:vAlign w:val="center"/>
            <w:hideMark/>
          </w:tcPr>
          <w:p w14:paraId="7110C015"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FIU Vehicles</w:t>
            </w:r>
          </w:p>
        </w:tc>
      </w:tr>
      <w:tr w:rsidR="004A16BC" w:rsidRPr="004A16BC" w14:paraId="5CE94542" w14:textId="77777777" w:rsidTr="006D7946">
        <w:trPr>
          <w:trHeight w:val="432"/>
        </w:trPr>
        <w:tc>
          <w:tcPr>
            <w:tcW w:w="648" w:type="pct"/>
            <w:tcBorders>
              <w:top w:val="nil"/>
              <w:left w:val="nil"/>
              <w:bottom w:val="nil"/>
              <w:right w:val="nil"/>
            </w:tcBorders>
            <w:shd w:val="clear" w:color="auto" w:fill="auto"/>
            <w:noWrap/>
            <w:vAlign w:val="center"/>
            <w:hideMark/>
          </w:tcPr>
          <w:p w14:paraId="3915D210" w14:textId="77777777" w:rsidR="004A16BC" w:rsidRPr="004A16BC" w:rsidRDefault="004A16BC" w:rsidP="006D7946">
            <w:pPr>
              <w:spacing w:line="240" w:lineRule="auto"/>
              <w:ind w:firstLine="0"/>
              <w:jc w:val="center"/>
              <w:rPr>
                <w:rFonts w:eastAsia="Times New Roman" w:cs="Times New Roman"/>
                <w:color w:val="000000"/>
                <w:szCs w:val="24"/>
              </w:rPr>
            </w:pPr>
          </w:p>
        </w:tc>
        <w:tc>
          <w:tcPr>
            <w:tcW w:w="648" w:type="pct"/>
            <w:tcBorders>
              <w:top w:val="nil"/>
              <w:left w:val="nil"/>
              <w:bottom w:val="nil"/>
              <w:right w:val="nil"/>
            </w:tcBorders>
            <w:shd w:val="clear" w:color="auto" w:fill="auto"/>
            <w:noWrap/>
            <w:vAlign w:val="center"/>
            <w:hideMark/>
          </w:tcPr>
          <w:p w14:paraId="15286F81" w14:textId="77777777" w:rsidR="004A16BC" w:rsidRPr="004A16BC" w:rsidRDefault="004A16BC" w:rsidP="006D7946">
            <w:pPr>
              <w:spacing w:line="240" w:lineRule="auto"/>
              <w:ind w:firstLine="0"/>
              <w:jc w:val="left"/>
              <w:rPr>
                <w:rFonts w:eastAsia="Times New Roman" w:cs="Times New Roman"/>
                <w:szCs w:val="24"/>
              </w:rPr>
            </w:pPr>
          </w:p>
        </w:tc>
        <w:tc>
          <w:tcPr>
            <w:tcW w:w="944" w:type="pct"/>
            <w:tcBorders>
              <w:top w:val="nil"/>
              <w:left w:val="nil"/>
              <w:bottom w:val="nil"/>
              <w:right w:val="nil"/>
            </w:tcBorders>
            <w:shd w:val="clear" w:color="auto" w:fill="auto"/>
            <w:noWrap/>
            <w:vAlign w:val="center"/>
            <w:hideMark/>
          </w:tcPr>
          <w:p w14:paraId="4B4A6A79"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00E39028" w14:textId="77777777" w:rsidR="004A16BC" w:rsidRPr="004A16BC" w:rsidRDefault="004A16BC" w:rsidP="006D7946">
            <w:pPr>
              <w:spacing w:line="240" w:lineRule="auto"/>
              <w:ind w:firstLine="0"/>
              <w:jc w:val="left"/>
              <w:rPr>
                <w:rFonts w:eastAsia="Times New Roman" w:cs="Times New Roman"/>
                <w:szCs w:val="24"/>
              </w:rPr>
            </w:pPr>
          </w:p>
        </w:tc>
        <w:tc>
          <w:tcPr>
            <w:tcW w:w="2050" w:type="pct"/>
            <w:tcBorders>
              <w:top w:val="nil"/>
              <w:left w:val="nil"/>
              <w:bottom w:val="nil"/>
              <w:right w:val="nil"/>
            </w:tcBorders>
            <w:shd w:val="clear" w:color="auto" w:fill="auto"/>
            <w:noWrap/>
            <w:vAlign w:val="center"/>
            <w:hideMark/>
          </w:tcPr>
          <w:p w14:paraId="351E0D19" w14:textId="77777777" w:rsidR="004A16BC" w:rsidRPr="004A16BC" w:rsidRDefault="004A16BC" w:rsidP="006D7946">
            <w:pPr>
              <w:spacing w:line="240" w:lineRule="auto"/>
              <w:ind w:firstLine="0"/>
              <w:jc w:val="left"/>
              <w:rPr>
                <w:rFonts w:eastAsia="Times New Roman" w:cs="Times New Roman"/>
                <w:szCs w:val="24"/>
              </w:rPr>
            </w:pPr>
          </w:p>
        </w:tc>
      </w:tr>
      <w:tr w:rsidR="004A16BC" w:rsidRPr="004A16BC" w14:paraId="0AFFC1C7" w14:textId="77777777" w:rsidTr="006D7946">
        <w:trPr>
          <w:trHeight w:val="432"/>
        </w:trPr>
        <w:tc>
          <w:tcPr>
            <w:tcW w:w="648" w:type="pct"/>
            <w:tcBorders>
              <w:top w:val="nil"/>
              <w:left w:val="nil"/>
              <w:bottom w:val="nil"/>
              <w:right w:val="nil"/>
            </w:tcBorders>
            <w:shd w:val="clear" w:color="auto" w:fill="auto"/>
            <w:noWrap/>
            <w:vAlign w:val="center"/>
            <w:hideMark/>
          </w:tcPr>
          <w:p w14:paraId="7C12DDC3"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4</w:t>
            </w:r>
          </w:p>
        </w:tc>
        <w:tc>
          <w:tcPr>
            <w:tcW w:w="648" w:type="pct"/>
            <w:tcBorders>
              <w:top w:val="nil"/>
              <w:left w:val="nil"/>
              <w:bottom w:val="nil"/>
              <w:right w:val="nil"/>
            </w:tcBorders>
            <w:shd w:val="clear" w:color="auto" w:fill="auto"/>
            <w:noWrap/>
            <w:vAlign w:val="center"/>
            <w:hideMark/>
          </w:tcPr>
          <w:p w14:paraId="7AD26FD5" w14:textId="77777777" w:rsidR="004A16BC" w:rsidRPr="004A16BC" w:rsidRDefault="004A16BC" w:rsidP="006D7946">
            <w:pPr>
              <w:spacing w:line="240" w:lineRule="auto"/>
              <w:ind w:firstLine="0"/>
              <w:jc w:val="left"/>
              <w:rPr>
                <w:rFonts w:eastAsia="Times New Roman" w:cs="Times New Roman"/>
                <w:color w:val="000000"/>
                <w:szCs w:val="24"/>
              </w:rPr>
            </w:pPr>
          </w:p>
        </w:tc>
        <w:tc>
          <w:tcPr>
            <w:tcW w:w="944" w:type="pct"/>
            <w:tcBorders>
              <w:top w:val="nil"/>
              <w:left w:val="nil"/>
              <w:bottom w:val="nil"/>
              <w:right w:val="nil"/>
            </w:tcBorders>
            <w:shd w:val="clear" w:color="auto" w:fill="auto"/>
            <w:noWrap/>
            <w:vAlign w:val="center"/>
            <w:hideMark/>
          </w:tcPr>
          <w:p w14:paraId="76193117"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3F7D432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43861C7D"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4FA228A7" w14:textId="77777777" w:rsidTr="006D7946">
        <w:trPr>
          <w:trHeight w:val="432"/>
        </w:trPr>
        <w:tc>
          <w:tcPr>
            <w:tcW w:w="648" w:type="pct"/>
            <w:tcBorders>
              <w:top w:val="nil"/>
              <w:left w:val="nil"/>
              <w:bottom w:val="nil"/>
              <w:right w:val="nil"/>
            </w:tcBorders>
            <w:shd w:val="clear" w:color="auto" w:fill="auto"/>
            <w:noWrap/>
            <w:vAlign w:val="center"/>
            <w:hideMark/>
          </w:tcPr>
          <w:p w14:paraId="10B9A505"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0</w:t>
            </w:r>
          </w:p>
        </w:tc>
        <w:tc>
          <w:tcPr>
            <w:tcW w:w="648" w:type="pct"/>
            <w:tcBorders>
              <w:top w:val="nil"/>
              <w:left w:val="nil"/>
              <w:bottom w:val="nil"/>
              <w:right w:val="nil"/>
            </w:tcBorders>
            <w:shd w:val="clear" w:color="auto" w:fill="auto"/>
            <w:noWrap/>
            <w:vAlign w:val="center"/>
            <w:hideMark/>
          </w:tcPr>
          <w:p w14:paraId="3CFC6D5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Shadow</w:t>
            </w:r>
          </w:p>
        </w:tc>
        <w:tc>
          <w:tcPr>
            <w:tcW w:w="944" w:type="pct"/>
            <w:tcBorders>
              <w:top w:val="nil"/>
              <w:left w:val="nil"/>
              <w:bottom w:val="nil"/>
              <w:right w:val="nil"/>
            </w:tcBorders>
            <w:shd w:val="clear" w:color="auto" w:fill="auto"/>
            <w:noWrap/>
            <w:vAlign w:val="center"/>
            <w:hideMark/>
          </w:tcPr>
          <w:p w14:paraId="3AFC3345"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D. Cates</w:t>
            </w:r>
          </w:p>
        </w:tc>
        <w:tc>
          <w:tcPr>
            <w:tcW w:w="711" w:type="pct"/>
            <w:tcBorders>
              <w:top w:val="nil"/>
              <w:left w:val="nil"/>
              <w:bottom w:val="nil"/>
              <w:right w:val="nil"/>
            </w:tcBorders>
            <w:shd w:val="clear" w:color="auto" w:fill="auto"/>
            <w:noWrap/>
            <w:vAlign w:val="center"/>
            <w:hideMark/>
          </w:tcPr>
          <w:p w14:paraId="7847B787"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7258B19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7A3B366" w14:textId="77777777" w:rsidTr="006D7946">
        <w:trPr>
          <w:trHeight w:val="432"/>
        </w:trPr>
        <w:tc>
          <w:tcPr>
            <w:tcW w:w="648" w:type="pct"/>
            <w:tcBorders>
              <w:top w:val="nil"/>
              <w:left w:val="nil"/>
              <w:bottom w:val="nil"/>
              <w:right w:val="nil"/>
            </w:tcBorders>
            <w:shd w:val="clear" w:color="auto" w:fill="auto"/>
            <w:noWrap/>
            <w:vAlign w:val="center"/>
            <w:hideMark/>
          </w:tcPr>
          <w:p w14:paraId="1AFE6211"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9</w:t>
            </w:r>
          </w:p>
        </w:tc>
        <w:tc>
          <w:tcPr>
            <w:tcW w:w="648" w:type="pct"/>
            <w:tcBorders>
              <w:top w:val="nil"/>
              <w:left w:val="nil"/>
              <w:bottom w:val="nil"/>
              <w:right w:val="nil"/>
            </w:tcBorders>
            <w:shd w:val="clear" w:color="auto" w:fill="auto"/>
            <w:noWrap/>
            <w:vAlign w:val="center"/>
            <w:hideMark/>
          </w:tcPr>
          <w:p w14:paraId="2C04E006"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Kobee</w:t>
            </w:r>
          </w:p>
        </w:tc>
        <w:tc>
          <w:tcPr>
            <w:tcW w:w="944" w:type="pct"/>
            <w:tcBorders>
              <w:top w:val="nil"/>
              <w:left w:val="nil"/>
              <w:bottom w:val="nil"/>
              <w:right w:val="nil"/>
            </w:tcBorders>
            <w:shd w:val="clear" w:color="auto" w:fill="auto"/>
            <w:noWrap/>
            <w:vAlign w:val="center"/>
            <w:hideMark/>
          </w:tcPr>
          <w:p w14:paraId="5213025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Riddick</w:t>
            </w:r>
          </w:p>
        </w:tc>
        <w:tc>
          <w:tcPr>
            <w:tcW w:w="711" w:type="pct"/>
            <w:tcBorders>
              <w:top w:val="nil"/>
              <w:left w:val="nil"/>
              <w:bottom w:val="nil"/>
              <w:right w:val="nil"/>
            </w:tcBorders>
            <w:shd w:val="clear" w:color="auto" w:fill="auto"/>
            <w:noWrap/>
            <w:vAlign w:val="center"/>
            <w:hideMark/>
          </w:tcPr>
          <w:p w14:paraId="3E4DE4B4"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4D4B951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13B7EC9E" w14:textId="77777777" w:rsidTr="006D7946">
        <w:trPr>
          <w:trHeight w:val="432"/>
        </w:trPr>
        <w:tc>
          <w:tcPr>
            <w:tcW w:w="648" w:type="pct"/>
            <w:tcBorders>
              <w:top w:val="nil"/>
              <w:left w:val="nil"/>
              <w:bottom w:val="nil"/>
              <w:right w:val="nil"/>
            </w:tcBorders>
            <w:shd w:val="clear" w:color="auto" w:fill="auto"/>
            <w:noWrap/>
            <w:vAlign w:val="center"/>
            <w:hideMark/>
          </w:tcPr>
          <w:p w14:paraId="0E264FA9"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1</w:t>
            </w:r>
          </w:p>
        </w:tc>
        <w:tc>
          <w:tcPr>
            <w:tcW w:w="648" w:type="pct"/>
            <w:tcBorders>
              <w:top w:val="nil"/>
              <w:left w:val="nil"/>
              <w:bottom w:val="nil"/>
              <w:right w:val="nil"/>
            </w:tcBorders>
            <w:shd w:val="clear" w:color="auto" w:fill="auto"/>
            <w:noWrap/>
            <w:vAlign w:val="center"/>
            <w:hideMark/>
          </w:tcPr>
          <w:p w14:paraId="6ECAC6AE"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Tango</w:t>
            </w:r>
          </w:p>
        </w:tc>
        <w:tc>
          <w:tcPr>
            <w:tcW w:w="944" w:type="pct"/>
            <w:tcBorders>
              <w:top w:val="nil"/>
              <w:left w:val="nil"/>
              <w:bottom w:val="nil"/>
              <w:right w:val="nil"/>
            </w:tcBorders>
            <w:shd w:val="clear" w:color="auto" w:fill="auto"/>
            <w:noWrap/>
            <w:vAlign w:val="center"/>
            <w:hideMark/>
          </w:tcPr>
          <w:p w14:paraId="7434FB9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Ferland</w:t>
            </w:r>
          </w:p>
        </w:tc>
        <w:tc>
          <w:tcPr>
            <w:tcW w:w="711" w:type="pct"/>
            <w:tcBorders>
              <w:top w:val="nil"/>
              <w:left w:val="nil"/>
              <w:bottom w:val="nil"/>
              <w:right w:val="nil"/>
            </w:tcBorders>
            <w:shd w:val="clear" w:color="auto" w:fill="auto"/>
            <w:noWrap/>
            <w:vAlign w:val="center"/>
            <w:hideMark/>
          </w:tcPr>
          <w:p w14:paraId="2FA3DB5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3C22879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14593B13" w14:textId="77777777" w:rsidTr="006D7946">
        <w:trPr>
          <w:trHeight w:val="432"/>
        </w:trPr>
        <w:tc>
          <w:tcPr>
            <w:tcW w:w="648" w:type="pct"/>
            <w:tcBorders>
              <w:top w:val="nil"/>
              <w:left w:val="nil"/>
              <w:bottom w:val="nil"/>
              <w:right w:val="nil"/>
            </w:tcBorders>
            <w:shd w:val="clear" w:color="auto" w:fill="auto"/>
            <w:noWrap/>
            <w:vAlign w:val="center"/>
            <w:hideMark/>
          </w:tcPr>
          <w:p w14:paraId="11FD378D"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2</w:t>
            </w:r>
          </w:p>
        </w:tc>
        <w:tc>
          <w:tcPr>
            <w:tcW w:w="648" w:type="pct"/>
            <w:tcBorders>
              <w:top w:val="nil"/>
              <w:left w:val="nil"/>
              <w:bottom w:val="nil"/>
              <w:right w:val="nil"/>
            </w:tcBorders>
            <w:shd w:val="clear" w:color="auto" w:fill="auto"/>
            <w:noWrap/>
            <w:vAlign w:val="center"/>
            <w:hideMark/>
          </w:tcPr>
          <w:p w14:paraId="3A48E102"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ake</w:t>
            </w:r>
          </w:p>
        </w:tc>
        <w:tc>
          <w:tcPr>
            <w:tcW w:w="944" w:type="pct"/>
            <w:tcBorders>
              <w:top w:val="nil"/>
              <w:left w:val="nil"/>
              <w:bottom w:val="nil"/>
              <w:right w:val="nil"/>
            </w:tcBorders>
            <w:shd w:val="clear" w:color="auto" w:fill="auto"/>
            <w:noWrap/>
            <w:vAlign w:val="center"/>
            <w:hideMark/>
          </w:tcPr>
          <w:p w14:paraId="18ECD9D4"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uellar</w:t>
            </w:r>
          </w:p>
        </w:tc>
        <w:tc>
          <w:tcPr>
            <w:tcW w:w="711" w:type="pct"/>
            <w:tcBorders>
              <w:top w:val="nil"/>
              <w:left w:val="nil"/>
              <w:bottom w:val="nil"/>
              <w:right w:val="nil"/>
            </w:tcBorders>
            <w:shd w:val="clear" w:color="auto" w:fill="auto"/>
            <w:noWrap/>
            <w:vAlign w:val="center"/>
            <w:hideMark/>
          </w:tcPr>
          <w:p w14:paraId="516D542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6A4280E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0844B4AD" w14:textId="77777777" w:rsidTr="006D7946">
        <w:trPr>
          <w:trHeight w:val="432"/>
        </w:trPr>
        <w:tc>
          <w:tcPr>
            <w:tcW w:w="648" w:type="pct"/>
            <w:tcBorders>
              <w:top w:val="nil"/>
              <w:left w:val="nil"/>
              <w:bottom w:val="nil"/>
              <w:right w:val="nil"/>
            </w:tcBorders>
            <w:shd w:val="clear" w:color="auto" w:fill="auto"/>
            <w:noWrap/>
            <w:vAlign w:val="center"/>
            <w:hideMark/>
          </w:tcPr>
          <w:p w14:paraId="3E3C111C"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4</w:t>
            </w:r>
          </w:p>
        </w:tc>
        <w:tc>
          <w:tcPr>
            <w:tcW w:w="648" w:type="pct"/>
            <w:tcBorders>
              <w:top w:val="nil"/>
              <w:left w:val="nil"/>
              <w:bottom w:val="nil"/>
              <w:right w:val="nil"/>
            </w:tcBorders>
            <w:shd w:val="clear" w:color="auto" w:fill="auto"/>
            <w:noWrap/>
            <w:vAlign w:val="center"/>
            <w:hideMark/>
          </w:tcPr>
          <w:p w14:paraId="2169246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Apache</w:t>
            </w:r>
          </w:p>
        </w:tc>
        <w:tc>
          <w:tcPr>
            <w:tcW w:w="944" w:type="pct"/>
            <w:tcBorders>
              <w:top w:val="nil"/>
              <w:left w:val="nil"/>
              <w:bottom w:val="nil"/>
              <w:right w:val="nil"/>
            </w:tcBorders>
            <w:shd w:val="clear" w:color="auto" w:fill="auto"/>
            <w:noWrap/>
            <w:vAlign w:val="center"/>
            <w:hideMark/>
          </w:tcPr>
          <w:p w14:paraId="59A67D5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G. Hernandez</w:t>
            </w:r>
          </w:p>
        </w:tc>
        <w:tc>
          <w:tcPr>
            <w:tcW w:w="711" w:type="pct"/>
            <w:tcBorders>
              <w:top w:val="nil"/>
              <w:left w:val="nil"/>
              <w:bottom w:val="nil"/>
              <w:right w:val="nil"/>
            </w:tcBorders>
            <w:shd w:val="clear" w:color="auto" w:fill="auto"/>
            <w:noWrap/>
            <w:vAlign w:val="center"/>
            <w:hideMark/>
          </w:tcPr>
          <w:p w14:paraId="6322C74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3/30/16</w:t>
            </w:r>
          </w:p>
        </w:tc>
        <w:tc>
          <w:tcPr>
            <w:tcW w:w="2050" w:type="pct"/>
            <w:tcBorders>
              <w:top w:val="nil"/>
              <w:left w:val="nil"/>
              <w:bottom w:val="nil"/>
              <w:right w:val="nil"/>
            </w:tcBorders>
            <w:shd w:val="clear" w:color="auto" w:fill="auto"/>
            <w:noWrap/>
            <w:vAlign w:val="center"/>
            <w:hideMark/>
          </w:tcPr>
          <w:p w14:paraId="484488E6"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5488E961" w14:textId="77777777" w:rsidTr="006D7946">
        <w:trPr>
          <w:trHeight w:val="432"/>
        </w:trPr>
        <w:tc>
          <w:tcPr>
            <w:tcW w:w="648" w:type="pct"/>
            <w:tcBorders>
              <w:top w:val="nil"/>
              <w:left w:val="nil"/>
              <w:bottom w:val="nil"/>
              <w:right w:val="nil"/>
            </w:tcBorders>
            <w:shd w:val="clear" w:color="auto" w:fill="auto"/>
            <w:noWrap/>
            <w:vAlign w:val="center"/>
            <w:hideMark/>
          </w:tcPr>
          <w:p w14:paraId="4ED41183" w14:textId="77777777" w:rsidR="004A16BC" w:rsidRPr="004A16BC" w:rsidRDefault="004A16BC" w:rsidP="006D7946">
            <w:pPr>
              <w:spacing w:line="240" w:lineRule="auto"/>
              <w:ind w:firstLine="0"/>
              <w:jc w:val="center"/>
              <w:rPr>
                <w:rFonts w:eastAsia="Times New Roman" w:cs="Times New Roman"/>
                <w:color w:val="000000"/>
                <w:szCs w:val="24"/>
              </w:rPr>
            </w:pPr>
          </w:p>
        </w:tc>
        <w:tc>
          <w:tcPr>
            <w:tcW w:w="648" w:type="pct"/>
            <w:tcBorders>
              <w:top w:val="nil"/>
              <w:left w:val="nil"/>
              <w:bottom w:val="nil"/>
              <w:right w:val="nil"/>
            </w:tcBorders>
            <w:shd w:val="clear" w:color="auto" w:fill="auto"/>
            <w:noWrap/>
            <w:vAlign w:val="center"/>
            <w:hideMark/>
          </w:tcPr>
          <w:p w14:paraId="38B09F10" w14:textId="77777777" w:rsidR="004A16BC" w:rsidRPr="004A16BC" w:rsidRDefault="004A16BC" w:rsidP="006D7946">
            <w:pPr>
              <w:spacing w:line="240" w:lineRule="auto"/>
              <w:ind w:firstLine="0"/>
              <w:jc w:val="left"/>
              <w:rPr>
                <w:rFonts w:eastAsia="Times New Roman" w:cs="Times New Roman"/>
                <w:szCs w:val="24"/>
              </w:rPr>
            </w:pPr>
          </w:p>
        </w:tc>
        <w:tc>
          <w:tcPr>
            <w:tcW w:w="944" w:type="pct"/>
            <w:tcBorders>
              <w:top w:val="nil"/>
              <w:left w:val="nil"/>
              <w:bottom w:val="nil"/>
              <w:right w:val="nil"/>
            </w:tcBorders>
            <w:shd w:val="clear" w:color="auto" w:fill="auto"/>
            <w:noWrap/>
            <w:vAlign w:val="center"/>
            <w:hideMark/>
          </w:tcPr>
          <w:p w14:paraId="6AD305CC"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3C924CE9" w14:textId="77777777" w:rsidR="004A16BC" w:rsidRPr="004A16BC" w:rsidRDefault="004A16BC" w:rsidP="006D7946">
            <w:pPr>
              <w:spacing w:line="240" w:lineRule="auto"/>
              <w:ind w:firstLine="0"/>
              <w:jc w:val="left"/>
              <w:rPr>
                <w:rFonts w:eastAsia="Times New Roman" w:cs="Times New Roman"/>
                <w:szCs w:val="24"/>
              </w:rPr>
            </w:pPr>
          </w:p>
        </w:tc>
        <w:tc>
          <w:tcPr>
            <w:tcW w:w="2050" w:type="pct"/>
            <w:tcBorders>
              <w:top w:val="nil"/>
              <w:left w:val="nil"/>
              <w:bottom w:val="nil"/>
              <w:right w:val="nil"/>
            </w:tcBorders>
            <w:shd w:val="clear" w:color="auto" w:fill="auto"/>
            <w:noWrap/>
            <w:vAlign w:val="center"/>
            <w:hideMark/>
          </w:tcPr>
          <w:p w14:paraId="539D4C67" w14:textId="77777777" w:rsidR="004A16BC" w:rsidRPr="004A16BC" w:rsidRDefault="004A16BC" w:rsidP="006D7946">
            <w:pPr>
              <w:spacing w:line="240" w:lineRule="auto"/>
              <w:ind w:firstLine="0"/>
              <w:jc w:val="left"/>
              <w:rPr>
                <w:rFonts w:eastAsia="Times New Roman" w:cs="Times New Roman"/>
                <w:szCs w:val="24"/>
              </w:rPr>
            </w:pPr>
          </w:p>
        </w:tc>
      </w:tr>
      <w:tr w:rsidR="004A16BC" w:rsidRPr="004A16BC" w14:paraId="4C365430" w14:textId="77777777" w:rsidTr="006D7946">
        <w:trPr>
          <w:trHeight w:val="432"/>
        </w:trPr>
        <w:tc>
          <w:tcPr>
            <w:tcW w:w="648" w:type="pct"/>
            <w:tcBorders>
              <w:top w:val="nil"/>
              <w:left w:val="nil"/>
              <w:bottom w:val="nil"/>
              <w:right w:val="nil"/>
            </w:tcBorders>
            <w:shd w:val="clear" w:color="auto" w:fill="auto"/>
            <w:noWrap/>
            <w:vAlign w:val="center"/>
            <w:hideMark/>
          </w:tcPr>
          <w:p w14:paraId="236DFF8A"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lastRenderedPageBreak/>
              <w:t>12</w:t>
            </w:r>
          </w:p>
        </w:tc>
        <w:tc>
          <w:tcPr>
            <w:tcW w:w="648" w:type="pct"/>
            <w:tcBorders>
              <w:top w:val="nil"/>
              <w:left w:val="nil"/>
              <w:bottom w:val="nil"/>
              <w:right w:val="nil"/>
            </w:tcBorders>
            <w:shd w:val="clear" w:color="auto" w:fill="auto"/>
            <w:noWrap/>
            <w:vAlign w:val="center"/>
            <w:hideMark/>
          </w:tcPr>
          <w:p w14:paraId="4DF107AE"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Nina</w:t>
            </w:r>
          </w:p>
        </w:tc>
        <w:tc>
          <w:tcPr>
            <w:tcW w:w="944" w:type="pct"/>
            <w:tcBorders>
              <w:top w:val="nil"/>
              <w:left w:val="nil"/>
              <w:bottom w:val="nil"/>
              <w:right w:val="nil"/>
            </w:tcBorders>
            <w:shd w:val="clear" w:color="auto" w:fill="auto"/>
            <w:noWrap/>
            <w:vAlign w:val="center"/>
            <w:hideMark/>
          </w:tcPr>
          <w:p w14:paraId="32C0810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ardenas</w:t>
            </w:r>
          </w:p>
        </w:tc>
        <w:tc>
          <w:tcPr>
            <w:tcW w:w="711" w:type="pct"/>
            <w:tcBorders>
              <w:top w:val="nil"/>
              <w:left w:val="nil"/>
              <w:bottom w:val="nil"/>
              <w:right w:val="nil"/>
            </w:tcBorders>
            <w:shd w:val="clear" w:color="auto" w:fill="auto"/>
            <w:noWrap/>
            <w:vAlign w:val="center"/>
            <w:hideMark/>
          </w:tcPr>
          <w:p w14:paraId="1E234CE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bottom w:val="nil"/>
              <w:right w:val="nil"/>
            </w:tcBorders>
            <w:shd w:val="clear" w:color="auto" w:fill="auto"/>
            <w:noWrap/>
            <w:vAlign w:val="center"/>
            <w:hideMark/>
          </w:tcPr>
          <w:p w14:paraId="4B490AF6"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23B78413" w14:textId="77777777" w:rsidTr="006D7946">
        <w:trPr>
          <w:trHeight w:val="432"/>
        </w:trPr>
        <w:tc>
          <w:tcPr>
            <w:tcW w:w="648" w:type="pct"/>
            <w:tcBorders>
              <w:top w:val="nil"/>
              <w:left w:val="nil"/>
              <w:bottom w:val="nil"/>
              <w:right w:val="nil"/>
            </w:tcBorders>
            <w:shd w:val="clear" w:color="auto" w:fill="auto"/>
            <w:noWrap/>
            <w:vAlign w:val="center"/>
            <w:hideMark/>
          </w:tcPr>
          <w:p w14:paraId="5B488097"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9</w:t>
            </w:r>
          </w:p>
        </w:tc>
        <w:tc>
          <w:tcPr>
            <w:tcW w:w="648" w:type="pct"/>
            <w:tcBorders>
              <w:top w:val="nil"/>
              <w:left w:val="nil"/>
              <w:bottom w:val="nil"/>
              <w:right w:val="nil"/>
            </w:tcBorders>
            <w:shd w:val="clear" w:color="auto" w:fill="auto"/>
            <w:noWrap/>
            <w:vAlign w:val="center"/>
            <w:hideMark/>
          </w:tcPr>
          <w:p w14:paraId="077A01D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Kobee</w:t>
            </w:r>
          </w:p>
        </w:tc>
        <w:tc>
          <w:tcPr>
            <w:tcW w:w="944" w:type="pct"/>
            <w:tcBorders>
              <w:top w:val="nil"/>
              <w:left w:val="nil"/>
              <w:bottom w:val="nil"/>
              <w:right w:val="nil"/>
            </w:tcBorders>
            <w:shd w:val="clear" w:color="auto" w:fill="auto"/>
            <w:noWrap/>
            <w:vAlign w:val="center"/>
            <w:hideMark/>
          </w:tcPr>
          <w:p w14:paraId="6EA4640C"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Riddick</w:t>
            </w:r>
          </w:p>
        </w:tc>
        <w:tc>
          <w:tcPr>
            <w:tcW w:w="711" w:type="pct"/>
            <w:tcBorders>
              <w:top w:val="nil"/>
              <w:left w:val="nil"/>
              <w:bottom w:val="nil"/>
              <w:right w:val="nil"/>
            </w:tcBorders>
            <w:shd w:val="clear" w:color="auto" w:fill="auto"/>
            <w:noWrap/>
            <w:vAlign w:val="center"/>
            <w:hideMark/>
          </w:tcPr>
          <w:p w14:paraId="339F183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bottom w:val="nil"/>
              <w:right w:val="nil"/>
            </w:tcBorders>
            <w:shd w:val="clear" w:color="auto" w:fill="auto"/>
            <w:noWrap/>
            <w:vAlign w:val="center"/>
            <w:hideMark/>
          </w:tcPr>
          <w:p w14:paraId="7971F456"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B2CA13D" w14:textId="77777777" w:rsidTr="006D7946">
        <w:trPr>
          <w:trHeight w:val="432"/>
        </w:trPr>
        <w:tc>
          <w:tcPr>
            <w:tcW w:w="648" w:type="pct"/>
            <w:tcBorders>
              <w:top w:val="nil"/>
              <w:left w:val="nil"/>
              <w:bottom w:val="nil"/>
              <w:right w:val="nil"/>
            </w:tcBorders>
            <w:shd w:val="clear" w:color="auto" w:fill="auto"/>
            <w:noWrap/>
            <w:vAlign w:val="center"/>
            <w:hideMark/>
          </w:tcPr>
          <w:p w14:paraId="5252980E"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5</w:t>
            </w:r>
          </w:p>
        </w:tc>
        <w:tc>
          <w:tcPr>
            <w:tcW w:w="648" w:type="pct"/>
            <w:tcBorders>
              <w:top w:val="nil"/>
              <w:left w:val="nil"/>
              <w:bottom w:val="nil"/>
              <w:right w:val="nil"/>
            </w:tcBorders>
            <w:shd w:val="clear" w:color="auto" w:fill="auto"/>
            <w:noWrap/>
            <w:vAlign w:val="center"/>
            <w:hideMark/>
          </w:tcPr>
          <w:p w14:paraId="45A0320B" w14:textId="77777777" w:rsidR="004A16BC" w:rsidRPr="004A16BC" w:rsidRDefault="004A16BC" w:rsidP="006D7946">
            <w:pPr>
              <w:spacing w:line="240" w:lineRule="auto"/>
              <w:ind w:firstLine="0"/>
              <w:jc w:val="left"/>
              <w:rPr>
                <w:rFonts w:eastAsia="Times New Roman" w:cs="Times New Roman"/>
                <w:color w:val="000000"/>
                <w:szCs w:val="24"/>
              </w:rPr>
            </w:pPr>
          </w:p>
        </w:tc>
        <w:tc>
          <w:tcPr>
            <w:tcW w:w="944" w:type="pct"/>
            <w:tcBorders>
              <w:top w:val="nil"/>
              <w:left w:val="nil"/>
              <w:bottom w:val="nil"/>
              <w:right w:val="nil"/>
            </w:tcBorders>
            <w:shd w:val="clear" w:color="auto" w:fill="auto"/>
            <w:noWrap/>
            <w:vAlign w:val="center"/>
            <w:hideMark/>
          </w:tcPr>
          <w:p w14:paraId="2DACAB7C" w14:textId="77777777" w:rsidR="004A16BC" w:rsidRPr="004A16BC" w:rsidRDefault="004A16BC" w:rsidP="006D7946">
            <w:pPr>
              <w:spacing w:line="240" w:lineRule="auto"/>
              <w:ind w:firstLine="0"/>
              <w:jc w:val="left"/>
              <w:rPr>
                <w:rFonts w:eastAsia="Times New Roman" w:cs="Times New Roman"/>
                <w:szCs w:val="24"/>
              </w:rPr>
            </w:pPr>
          </w:p>
        </w:tc>
        <w:tc>
          <w:tcPr>
            <w:tcW w:w="711" w:type="pct"/>
            <w:tcBorders>
              <w:top w:val="nil"/>
              <w:left w:val="nil"/>
              <w:bottom w:val="nil"/>
              <w:right w:val="nil"/>
            </w:tcBorders>
            <w:shd w:val="clear" w:color="auto" w:fill="auto"/>
            <w:noWrap/>
            <w:vAlign w:val="center"/>
            <w:hideMark/>
          </w:tcPr>
          <w:p w14:paraId="543B8591"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bottom w:val="nil"/>
              <w:right w:val="nil"/>
            </w:tcBorders>
            <w:shd w:val="clear" w:color="auto" w:fill="auto"/>
            <w:noWrap/>
            <w:vAlign w:val="center"/>
            <w:hideMark/>
          </w:tcPr>
          <w:p w14:paraId="0A7FFD7F"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6E7ABC25" w14:textId="77777777" w:rsidTr="006D7946">
        <w:trPr>
          <w:trHeight w:val="432"/>
        </w:trPr>
        <w:tc>
          <w:tcPr>
            <w:tcW w:w="648" w:type="pct"/>
            <w:tcBorders>
              <w:top w:val="nil"/>
              <w:left w:val="nil"/>
              <w:bottom w:val="nil"/>
              <w:right w:val="nil"/>
            </w:tcBorders>
            <w:shd w:val="clear" w:color="auto" w:fill="auto"/>
            <w:noWrap/>
            <w:vAlign w:val="center"/>
            <w:hideMark/>
          </w:tcPr>
          <w:p w14:paraId="2A329287"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31</w:t>
            </w:r>
          </w:p>
        </w:tc>
        <w:tc>
          <w:tcPr>
            <w:tcW w:w="648" w:type="pct"/>
            <w:tcBorders>
              <w:top w:val="nil"/>
              <w:left w:val="nil"/>
              <w:bottom w:val="nil"/>
              <w:right w:val="nil"/>
            </w:tcBorders>
            <w:shd w:val="clear" w:color="auto" w:fill="auto"/>
            <w:noWrap/>
            <w:vAlign w:val="center"/>
            <w:hideMark/>
          </w:tcPr>
          <w:p w14:paraId="712C182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Tango</w:t>
            </w:r>
          </w:p>
        </w:tc>
        <w:tc>
          <w:tcPr>
            <w:tcW w:w="944" w:type="pct"/>
            <w:tcBorders>
              <w:top w:val="nil"/>
              <w:left w:val="nil"/>
              <w:bottom w:val="nil"/>
              <w:right w:val="nil"/>
            </w:tcBorders>
            <w:shd w:val="clear" w:color="auto" w:fill="auto"/>
            <w:noWrap/>
            <w:vAlign w:val="center"/>
            <w:hideMark/>
          </w:tcPr>
          <w:p w14:paraId="43A6E16A"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C. Ferland</w:t>
            </w:r>
          </w:p>
        </w:tc>
        <w:tc>
          <w:tcPr>
            <w:tcW w:w="711" w:type="pct"/>
            <w:tcBorders>
              <w:top w:val="nil"/>
              <w:left w:val="nil"/>
              <w:bottom w:val="nil"/>
              <w:right w:val="nil"/>
            </w:tcBorders>
            <w:shd w:val="clear" w:color="auto" w:fill="auto"/>
            <w:noWrap/>
            <w:vAlign w:val="center"/>
            <w:hideMark/>
          </w:tcPr>
          <w:p w14:paraId="74226C2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bottom w:val="nil"/>
              <w:right w:val="nil"/>
            </w:tcBorders>
            <w:shd w:val="clear" w:color="auto" w:fill="auto"/>
            <w:noWrap/>
            <w:vAlign w:val="center"/>
            <w:hideMark/>
          </w:tcPr>
          <w:p w14:paraId="679C33C3"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4BE6B03A" w14:textId="77777777" w:rsidTr="006D7946">
        <w:trPr>
          <w:trHeight w:val="432"/>
        </w:trPr>
        <w:tc>
          <w:tcPr>
            <w:tcW w:w="648" w:type="pct"/>
            <w:tcBorders>
              <w:top w:val="nil"/>
              <w:left w:val="nil"/>
              <w:right w:val="nil"/>
            </w:tcBorders>
            <w:shd w:val="clear" w:color="auto" w:fill="auto"/>
            <w:noWrap/>
            <w:vAlign w:val="center"/>
            <w:hideMark/>
          </w:tcPr>
          <w:p w14:paraId="7590BE64"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22</w:t>
            </w:r>
          </w:p>
        </w:tc>
        <w:tc>
          <w:tcPr>
            <w:tcW w:w="648" w:type="pct"/>
            <w:tcBorders>
              <w:top w:val="nil"/>
              <w:left w:val="nil"/>
              <w:right w:val="nil"/>
            </w:tcBorders>
            <w:shd w:val="clear" w:color="auto" w:fill="auto"/>
            <w:noWrap/>
            <w:vAlign w:val="center"/>
            <w:hideMark/>
          </w:tcPr>
          <w:p w14:paraId="4CE4F258"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ake</w:t>
            </w:r>
          </w:p>
        </w:tc>
        <w:tc>
          <w:tcPr>
            <w:tcW w:w="944" w:type="pct"/>
            <w:tcBorders>
              <w:top w:val="nil"/>
              <w:left w:val="nil"/>
              <w:right w:val="nil"/>
            </w:tcBorders>
            <w:shd w:val="clear" w:color="auto" w:fill="auto"/>
            <w:noWrap/>
            <w:vAlign w:val="center"/>
            <w:hideMark/>
          </w:tcPr>
          <w:p w14:paraId="06320917"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J. Cuellas</w:t>
            </w:r>
          </w:p>
        </w:tc>
        <w:tc>
          <w:tcPr>
            <w:tcW w:w="711" w:type="pct"/>
            <w:tcBorders>
              <w:top w:val="nil"/>
              <w:left w:val="nil"/>
              <w:right w:val="nil"/>
            </w:tcBorders>
            <w:shd w:val="clear" w:color="auto" w:fill="auto"/>
            <w:noWrap/>
            <w:vAlign w:val="center"/>
            <w:hideMark/>
          </w:tcPr>
          <w:p w14:paraId="48937924"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right w:val="nil"/>
            </w:tcBorders>
            <w:shd w:val="clear" w:color="auto" w:fill="auto"/>
            <w:noWrap/>
            <w:vAlign w:val="center"/>
            <w:hideMark/>
          </w:tcPr>
          <w:p w14:paraId="5C9B465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r w:rsidR="004A16BC" w:rsidRPr="004A16BC" w14:paraId="17D9C02D" w14:textId="77777777" w:rsidTr="006D7946">
        <w:trPr>
          <w:trHeight w:val="432"/>
        </w:trPr>
        <w:tc>
          <w:tcPr>
            <w:tcW w:w="648" w:type="pct"/>
            <w:tcBorders>
              <w:top w:val="nil"/>
              <w:left w:val="nil"/>
              <w:bottom w:val="single" w:sz="4" w:space="0" w:color="auto"/>
              <w:right w:val="nil"/>
            </w:tcBorders>
            <w:shd w:val="clear" w:color="auto" w:fill="auto"/>
            <w:noWrap/>
            <w:vAlign w:val="center"/>
            <w:hideMark/>
          </w:tcPr>
          <w:p w14:paraId="6C03907C" w14:textId="77777777" w:rsidR="004A16BC" w:rsidRPr="004A16BC" w:rsidRDefault="004A16BC" w:rsidP="006D7946">
            <w:pPr>
              <w:spacing w:line="240" w:lineRule="auto"/>
              <w:ind w:firstLine="0"/>
              <w:jc w:val="center"/>
              <w:rPr>
                <w:rFonts w:eastAsia="Times New Roman" w:cs="Times New Roman"/>
                <w:color w:val="000000"/>
                <w:szCs w:val="24"/>
              </w:rPr>
            </w:pPr>
            <w:r w:rsidRPr="004A16BC">
              <w:rPr>
                <w:rFonts w:eastAsia="Times New Roman" w:cs="Times New Roman"/>
                <w:color w:val="000000"/>
                <w:szCs w:val="24"/>
              </w:rPr>
              <w:t>13</w:t>
            </w:r>
          </w:p>
        </w:tc>
        <w:tc>
          <w:tcPr>
            <w:tcW w:w="648" w:type="pct"/>
            <w:tcBorders>
              <w:top w:val="nil"/>
              <w:left w:val="nil"/>
              <w:bottom w:val="single" w:sz="4" w:space="0" w:color="auto"/>
              <w:right w:val="nil"/>
            </w:tcBorders>
            <w:shd w:val="clear" w:color="auto" w:fill="auto"/>
            <w:noWrap/>
            <w:vAlign w:val="center"/>
            <w:hideMark/>
          </w:tcPr>
          <w:p w14:paraId="5FCAE912"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Thor</w:t>
            </w:r>
          </w:p>
        </w:tc>
        <w:tc>
          <w:tcPr>
            <w:tcW w:w="944" w:type="pct"/>
            <w:tcBorders>
              <w:top w:val="nil"/>
              <w:left w:val="nil"/>
              <w:bottom w:val="single" w:sz="4" w:space="0" w:color="auto"/>
              <w:right w:val="nil"/>
            </w:tcBorders>
            <w:shd w:val="clear" w:color="auto" w:fill="auto"/>
            <w:noWrap/>
            <w:vAlign w:val="center"/>
            <w:hideMark/>
          </w:tcPr>
          <w:p w14:paraId="065C337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V. Hernadez</w:t>
            </w:r>
          </w:p>
        </w:tc>
        <w:tc>
          <w:tcPr>
            <w:tcW w:w="711" w:type="pct"/>
            <w:tcBorders>
              <w:top w:val="nil"/>
              <w:left w:val="nil"/>
              <w:bottom w:val="single" w:sz="4" w:space="0" w:color="auto"/>
              <w:right w:val="nil"/>
            </w:tcBorders>
            <w:shd w:val="clear" w:color="auto" w:fill="auto"/>
            <w:noWrap/>
            <w:vAlign w:val="center"/>
            <w:hideMark/>
          </w:tcPr>
          <w:p w14:paraId="1A2FA44B"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04/13/16</w:t>
            </w:r>
          </w:p>
        </w:tc>
        <w:tc>
          <w:tcPr>
            <w:tcW w:w="2050" w:type="pct"/>
            <w:tcBorders>
              <w:top w:val="nil"/>
              <w:left w:val="nil"/>
              <w:bottom w:val="single" w:sz="4" w:space="0" w:color="auto"/>
              <w:right w:val="nil"/>
            </w:tcBorders>
            <w:shd w:val="clear" w:color="auto" w:fill="auto"/>
            <w:noWrap/>
            <w:vAlign w:val="center"/>
            <w:hideMark/>
          </w:tcPr>
          <w:p w14:paraId="30BE83F9" w14:textId="77777777" w:rsidR="004A16BC" w:rsidRPr="004A16BC" w:rsidRDefault="004A16BC" w:rsidP="006D7946">
            <w:pPr>
              <w:spacing w:line="240" w:lineRule="auto"/>
              <w:ind w:firstLine="0"/>
              <w:jc w:val="left"/>
              <w:rPr>
                <w:rFonts w:eastAsia="Times New Roman" w:cs="Times New Roman"/>
                <w:color w:val="000000"/>
                <w:szCs w:val="24"/>
              </w:rPr>
            </w:pPr>
            <w:r w:rsidRPr="004A16BC">
              <w:rPr>
                <w:rFonts w:eastAsia="Times New Roman" w:cs="Times New Roman"/>
                <w:color w:val="000000"/>
                <w:szCs w:val="24"/>
              </w:rPr>
              <w:t>Miami Dade School Warehouse</w:t>
            </w:r>
          </w:p>
        </w:tc>
      </w:tr>
    </w:tbl>
    <w:p w14:paraId="7E58B5DB" w14:textId="77777777" w:rsidR="004A16BC" w:rsidRPr="004A16BC" w:rsidRDefault="004A16BC" w:rsidP="00747DDF">
      <w:pPr>
        <w:ind w:firstLine="0"/>
        <w:rPr>
          <w:rFonts w:cs="Times New Roman"/>
          <w:szCs w:val="24"/>
        </w:rPr>
        <w:sectPr w:rsidR="004A16BC" w:rsidRPr="004A16BC" w:rsidSect="002F48F5">
          <w:pgSz w:w="12240" w:h="15840"/>
          <w:pgMar w:top="1440" w:right="1440" w:bottom="1800" w:left="2160" w:header="720" w:footer="720" w:gutter="0"/>
          <w:cols w:space="720"/>
          <w:docGrid w:linePitch="360"/>
        </w:sectPr>
      </w:pPr>
    </w:p>
    <w:p w14:paraId="2BBF2F98" w14:textId="1F46A3CF" w:rsidR="006004D0" w:rsidRDefault="006004D0" w:rsidP="006004D0">
      <w:pPr>
        <w:pStyle w:val="Caption"/>
        <w:keepNext/>
      </w:pPr>
      <w:bookmarkStart w:id="294" w:name="_Toc467151333"/>
      <w:r>
        <w:lastRenderedPageBreak/>
        <w:t xml:space="preserve">Table </w:t>
      </w:r>
      <w:fldSimple w:instr=" SEQ Table \* ARABIC ">
        <w:r w:rsidR="0053144D">
          <w:rPr>
            <w:noProof/>
          </w:rPr>
          <w:t>35</w:t>
        </w:r>
      </w:fldSimple>
      <w:r>
        <w:t>. Canine ORTs Pseudo Heroin Raw Data (n=12</w:t>
      </w:r>
      <w:r w:rsidRPr="00A11DFE">
        <w:t>)</w:t>
      </w:r>
      <w:bookmarkEnd w:id="294"/>
    </w:p>
    <w:tbl>
      <w:tblPr>
        <w:tblW w:w="0" w:type="auto"/>
        <w:tblLayout w:type="fixed"/>
        <w:tblLook w:val="04A0" w:firstRow="1" w:lastRow="0" w:firstColumn="1" w:lastColumn="0" w:noHBand="0" w:noVBand="1"/>
      </w:tblPr>
      <w:tblGrid>
        <w:gridCol w:w="1440"/>
        <w:gridCol w:w="135"/>
        <w:gridCol w:w="1440"/>
        <w:gridCol w:w="1575"/>
        <w:gridCol w:w="1575"/>
        <w:gridCol w:w="1575"/>
        <w:gridCol w:w="1575"/>
        <w:gridCol w:w="1575"/>
        <w:gridCol w:w="1530"/>
        <w:gridCol w:w="45"/>
      </w:tblGrid>
      <w:tr w:rsidR="006004D0" w:rsidRPr="006004D0" w14:paraId="2BAA8F99" w14:textId="77777777" w:rsidTr="00015729">
        <w:trPr>
          <w:gridAfter w:val="1"/>
          <w:wAfter w:w="45" w:type="dxa"/>
          <w:trHeight w:val="432"/>
        </w:trPr>
        <w:tc>
          <w:tcPr>
            <w:tcW w:w="1575" w:type="dxa"/>
            <w:gridSpan w:val="2"/>
            <w:tcBorders>
              <w:bottom w:val="single" w:sz="4" w:space="0" w:color="auto"/>
            </w:tcBorders>
            <w:shd w:val="clear" w:color="auto" w:fill="auto"/>
            <w:noWrap/>
            <w:vAlign w:val="center"/>
            <w:hideMark/>
          </w:tcPr>
          <w:p w14:paraId="488FFCB4" w14:textId="77777777" w:rsidR="006004D0" w:rsidRPr="006004D0" w:rsidRDefault="006004D0" w:rsidP="006004D0">
            <w:pPr>
              <w:spacing w:line="240" w:lineRule="auto"/>
              <w:ind w:firstLine="0"/>
              <w:jc w:val="center"/>
              <w:rPr>
                <w:rFonts w:eastAsia="Times New Roman" w:cs="Times New Roman"/>
                <w:color w:val="000000"/>
                <w:szCs w:val="24"/>
              </w:rPr>
            </w:pPr>
          </w:p>
        </w:tc>
        <w:tc>
          <w:tcPr>
            <w:tcW w:w="10845" w:type="dxa"/>
            <w:gridSpan w:val="7"/>
            <w:tcBorders>
              <w:bottom w:val="single" w:sz="4" w:space="0" w:color="auto"/>
            </w:tcBorders>
            <w:shd w:val="clear" w:color="auto" w:fill="auto"/>
            <w:vAlign w:val="center"/>
          </w:tcPr>
          <w:p w14:paraId="56DE5D35" w14:textId="4CA1D2A5"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G</w:t>
            </w:r>
            <w:r w:rsidRPr="006004D0">
              <w:rPr>
                <w:rFonts w:eastAsia="Times New Roman" w:cs="Times New Roman"/>
                <w:color w:val="000000"/>
                <w:szCs w:val="24"/>
              </w:rPr>
              <w:t>rams</w:t>
            </w:r>
          </w:p>
        </w:tc>
      </w:tr>
      <w:tr w:rsidR="006004D0" w:rsidRPr="006004D0" w14:paraId="27DAF7DF" w14:textId="77777777" w:rsidTr="00015729">
        <w:trPr>
          <w:trHeight w:val="432"/>
        </w:trPr>
        <w:tc>
          <w:tcPr>
            <w:tcW w:w="1440" w:type="dxa"/>
            <w:tcBorders>
              <w:top w:val="single" w:sz="4" w:space="0" w:color="auto"/>
              <w:bottom w:val="single" w:sz="4" w:space="0" w:color="auto"/>
            </w:tcBorders>
            <w:shd w:val="clear" w:color="auto" w:fill="auto"/>
            <w:noWrap/>
            <w:vAlign w:val="center"/>
            <w:hideMark/>
          </w:tcPr>
          <w:p w14:paraId="4953B62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Canine No.</w:t>
            </w:r>
          </w:p>
        </w:tc>
        <w:tc>
          <w:tcPr>
            <w:tcW w:w="1575" w:type="dxa"/>
            <w:gridSpan w:val="2"/>
            <w:tcBorders>
              <w:top w:val="single" w:sz="4" w:space="0" w:color="auto"/>
              <w:bottom w:val="single" w:sz="4" w:space="0" w:color="auto"/>
            </w:tcBorders>
            <w:shd w:val="clear" w:color="auto" w:fill="auto"/>
            <w:noWrap/>
            <w:vAlign w:val="center"/>
            <w:hideMark/>
          </w:tcPr>
          <w:p w14:paraId="2B7FBA48"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0</w:t>
            </w:r>
          </w:p>
        </w:tc>
        <w:tc>
          <w:tcPr>
            <w:tcW w:w="1575" w:type="dxa"/>
            <w:tcBorders>
              <w:top w:val="single" w:sz="4" w:space="0" w:color="auto"/>
              <w:bottom w:val="single" w:sz="4" w:space="0" w:color="auto"/>
            </w:tcBorders>
            <w:shd w:val="clear" w:color="auto" w:fill="auto"/>
            <w:noWrap/>
            <w:vAlign w:val="center"/>
            <w:hideMark/>
          </w:tcPr>
          <w:p w14:paraId="5E1A13E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0</w:t>
            </w:r>
          </w:p>
        </w:tc>
        <w:tc>
          <w:tcPr>
            <w:tcW w:w="1575" w:type="dxa"/>
            <w:tcBorders>
              <w:top w:val="single" w:sz="4" w:space="0" w:color="auto"/>
              <w:bottom w:val="single" w:sz="4" w:space="0" w:color="auto"/>
            </w:tcBorders>
            <w:shd w:val="clear" w:color="auto" w:fill="auto"/>
            <w:noWrap/>
            <w:vAlign w:val="center"/>
            <w:hideMark/>
          </w:tcPr>
          <w:p w14:paraId="297A642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10</w:t>
            </w:r>
          </w:p>
        </w:tc>
        <w:tc>
          <w:tcPr>
            <w:tcW w:w="1575" w:type="dxa"/>
            <w:tcBorders>
              <w:top w:val="single" w:sz="4" w:space="0" w:color="auto"/>
              <w:bottom w:val="single" w:sz="4" w:space="0" w:color="auto"/>
            </w:tcBorders>
            <w:shd w:val="clear" w:color="auto" w:fill="auto"/>
            <w:noWrap/>
            <w:vAlign w:val="center"/>
            <w:hideMark/>
          </w:tcPr>
          <w:p w14:paraId="576100D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0</w:t>
            </w:r>
          </w:p>
        </w:tc>
        <w:tc>
          <w:tcPr>
            <w:tcW w:w="1575" w:type="dxa"/>
            <w:tcBorders>
              <w:top w:val="single" w:sz="4" w:space="0" w:color="auto"/>
              <w:bottom w:val="single" w:sz="4" w:space="0" w:color="auto"/>
            </w:tcBorders>
            <w:shd w:val="clear" w:color="auto" w:fill="auto"/>
            <w:noWrap/>
            <w:vAlign w:val="center"/>
            <w:hideMark/>
          </w:tcPr>
          <w:p w14:paraId="3F69F55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0</w:t>
            </w:r>
          </w:p>
        </w:tc>
        <w:tc>
          <w:tcPr>
            <w:tcW w:w="1575" w:type="dxa"/>
            <w:tcBorders>
              <w:top w:val="single" w:sz="4" w:space="0" w:color="auto"/>
              <w:bottom w:val="single" w:sz="4" w:space="0" w:color="auto"/>
            </w:tcBorders>
            <w:shd w:val="clear" w:color="auto" w:fill="auto"/>
            <w:noWrap/>
            <w:vAlign w:val="center"/>
            <w:hideMark/>
          </w:tcPr>
          <w:p w14:paraId="5EF533FD"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0</w:t>
            </w:r>
          </w:p>
        </w:tc>
        <w:tc>
          <w:tcPr>
            <w:tcW w:w="1575" w:type="dxa"/>
            <w:gridSpan w:val="2"/>
            <w:tcBorders>
              <w:top w:val="single" w:sz="4" w:space="0" w:color="auto"/>
              <w:bottom w:val="single" w:sz="4" w:space="0" w:color="auto"/>
            </w:tcBorders>
            <w:shd w:val="clear" w:color="auto" w:fill="auto"/>
            <w:noWrap/>
            <w:vAlign w:val="center"/>
            <w:hideMark/>
          </w:tcPr>
          <w:p w14:paraId="7FD84BA5"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0</w:t>
            </w:r>
          </w:p>
        </w:tc>
      </w:tr>
      <w:tr w:rsidR="006004D0" w:rsidRPr="006004D0" w14:paraId="44702B42" w14:textId="77777777" w:rsidTr="00015729">
        <w:trPr>
          <w:trHeight w:val="432"/>
        </w:trPr>
        <w:tc>
          <w:tcPr>
            <w:tcW w:w="1440" w:type="dxa"/>
            <w:tcBorders>
              <w:top w:val="single" w:sz="4" w:space="0" w:color="auto"/>
            </w:tcBorders>
            <w:shd w:val="clear" w:color="auto" w:fill="auto"/>
            <w:noWrap/>
            <w:vAlign w:val="center"/>
            <w:hideMark/>
          </w:tcPr>
          <w:p w14:paraId="1663F47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12</w:t>
            </w:r>
          </w:p>
        </w:tc>
        <w:tc>
          <w:tcPr>
            <w:tcW w:w="1575" w:type="dxa"/>
            <w:gridSpan w:val="2"/>
            <w:tcBorders>
              <w:top w:val="single" w:sz="4" w:space="0" w:color="auto"/>
            </w:tcBorders>
            <w:shd w:val="clear" w:color="auto" w:fill="auto"/>
            <w:noWrap/>
            <w:vAlign w:val="center"/>
            <w:hideMark/>
          </w:tcPr>
          <w:p w14:paraId="13A6338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tcBorders>
              <w:top w:val="single" w:sz="4" w:space="0" w:color="auto"/>
            </w:tcBorders>
            <w:shd w:val="clear" w:color="auto" w:fill="auto"/>
            <w:noWrap/>
            <w:vAlign w:val="center"/>
            <w:hideMark/>
          </w:tcPr>
          <w:p w14:paraId="6A1381A8"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tcBorders>
              <w:top w:val="single" w:sz="4" w:space="0" w:color="auto"/>
            </w:tcBorders>
            <w:shd w:val="clear" w:color="auto" w:fill="auto"/>
            <w:noWrap/>
            <w:vAlign w:val="center"/>
            <w:hideMark/>
          </w:tcPr>
          <w:p w14:paraId="0961EC0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tcBorders>
              <w:top w:val="single" w:sz="4" w:space="0" w:color="auto"/>
            </w:tcBorders>
            <w:shd w:val="clear" w:color="auto" w:fill="auto"/>
            <w:noWrap/>
            <w:vAlign w:val="center"/>
            <w:hideMark/>
          </w:tcPr>
          <w:p w14:paraId="0CA9059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tcBorders>
              <w:top w:val="single" w:sz="4" w:space="0" w:color="auto"/>
            </w:tcBorders>
            <w:shd w:val="clear" w:color="auto" w:fill="auto"/>
            <w:noWrap/>
            <w:vAlign w:val="center"/>
            <w:hideMark/>
          </w:tcPr>
          <w:p w14:paraId="4B48300C" w14:textId="79F93FB8"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top w:val="single" w:sz="4" w:space="0" w:color="auto"/>
            </w:tcBorders>
            <w:shd w:val="clear" w:color="auto" w:fill="auto"/>
            <w:noWrap/>
            <w:vAlign w:val="center"/>
            <w:hideMark/>
          </w:tcPr>
          <w:p w14:paraId="2B680D0F" w14:textId="13FBA478"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tcBorders>
              <w:top w:val="single" w:sz="4" w:space="0" w:color="auto"/>
            </w:tcBorders>
            <w:shd w:val="clear" w:color="auto" w:fill="auto"/>
            <w:noWrap/>
            <w:vAlign w:val="center"/>
            <w:hideMark/>
          </w:tcPr>
          <w:p w14:paraId="51C9C3FA"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r w:rsidR="006004D0" w:rsidRPr="006004D0" w14:paraId="0440016D" w14:textId="77777777" w:rsidTr="00015729">
        <w:trPr>
          <w:trHeight w:val="432"/>
        </w:trPr>
        <w:tc>
          <w:tcPr>
            <w:tcW w:w="1440" w:type="dxa"/>
            <w:shd w:val="clear" w:color="auto" w:fill="auto"/>
            <w:noWrap/>
            <w:vAlign w:val="center"/>
            <w:hideMark/>
          </w:tcPr>
          <w:p w14:paraId="1E3849DC"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19</w:t>
            </w:r>
          </w:p>
        </w:tc>
        <w:tc>
          <w:tcPr>
            <w:tcW w:w="1575" w:type="dxa"/>
            <w:gridSpan w:val="2"/>
            <w:shd w:val="clear" w:color="auto" w:fill="auto"/>
            <w:noWrap/>
            <w:vAlign w:val="center"/>
            <w:hideMark/>
          </w:tcPr>
          <w:p w14:paraId="70765050"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05F413A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FA21061" w14:textId="12BCD918"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075B53FA" w14:textId="1C4ABB1E"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55B13F50" w14:textId="6A0E5D2B"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0BD6C153" w14:textId="4419270B"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shd w:val="clear" w:color="auto" w:fill="auto"/>
            <w:noWrap/>
            <w:vAlign w:val="center"/>
            <w:hideMark/>
          </w:tcPr>
          <w:p w14:paraId="48C337C9" w14:textId="37E15068"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6FFE9925" w14:textId="77777777" w:rsidTr="00015729">
        <w:trPr>
          <w:trHeight w:val="432"/>
        </w:trPr>
        <w:tc>
          <w:tcPr>
            <w:tcW w:w="1440" w:type="dxa"/>
            <w:shd w:val="clear" w:color="auto" w:fill="auto"/>
            <w:noWrap/>
            <w:vAlign w:val="center"/>
            <w:hideMark/>
          </w:tcPr>
          <w:p w14:paraId="26835930"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9</w:t>
            </w:r>
          </w:p>
        </w:tc>
        <w:tc>
          <w:tcPr>
            <w:tcW w:w="1575" w:type="dxa"/>
            <w:gridSpan w:val="2"/>
            <w:shd w:val="clear" w:color="auto" w:fill="auto"/>
            <w:noWrap/>
            <w:vAlign w:val="center"/>
            <w:hideMark/>
          </w:tcPr>
          <w:p w14:paraId="18014ED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0539939A"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0CE02F19" w14:textId="71E11CD9"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0F7B95BF" w14:textId="666DC5D0"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132C74B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2B85558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gridSpan w:val="2"/>
            <w:shd w:val="clear" w:color="auto" w:fill="auto"/>
            <w:noWrap/>
            <w:vAlign w:val="center"/>
            <w:hideMark/>
          </w:tcPr>
          <w:p w14:paraId="352F3B3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r w:rsidR="006004D0" w:rsidRPr="006004D0" w14:paraId="07239F23" w14:textId="77777777" w:rsidTr="00015729">
        <w:trPr>
          <w:trHeight w:val="432"/>
        </w:trPr>
        <w:tc>
          <w:tcPr>
            <w:tcW w:w="1440" w:type="dxa"/>
            <w:shd w:val="clear" w:color="auto" w:fill="auto"/>
            <w:noWrap/>
            <w:vAlign w:val="center"/>
            <w:hideMark/>
          </w:tcPr>
          <w:p w14:paraId="1546122F"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1</w:t>
            </w:r>
          </w:p>
        </w:tc>
        <w:tc>
          <w:tcPr>
            <w:tcW w:w="1575" w:type="dxa"/>
            <w:gridSpan w:val="2"/>
            <w:shd w:val="clear" w:color="auto" w:fill="auto"/>
            <w:noWrap/>
            <w:vAlign w:val="center"/>
            <w:hideMark/>
          </w:tcPr>
          <w:p w14:paraId="3C3464B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4108EA45"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0E102379" w14:textId="641C9456"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1C2D9A99" w14:textId="37738979"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1C90978E"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212F05C"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gridSpan w:val="2"/>
            <w:shd w:val="clear" w:color="auto" w:fill="auto"/>
            <w:noWrap/>
            <w:vAlign w:val="center"/>
            <w:hideMark/>
          </w:tcPr>
          <w:p w14:paraId="5B9BE817"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r w:rsidR="006004D0" w:rsidRPr="006004D0" w14:paraId="5E90BEA7" w14:textId="77777777" w:rsidTr="00015729">
        <w:trPr>
          <w:trHeight w:val="432"/>
        </w:trPr>
        <w:tc>
          <w:tcPr>
            <w:tcW w:w="1440" w:type="dxa"/>
            <w:shd w:val="clear" w:color="auto" w:fill="auto"/>
            <w:noWrap/>
            <w:vAlign w:val="center"/>
            <w:hideMark/>
          </w:tcPr>
          <w:p w14:paraId="7C9CC0F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2</w:t>
            </w:r>
          </w:p>
        </w:tc>
        <w:tc>
          <w:tcPr>
            <w:tcW w:w="1575" w:type="dxa"/>
            <w:gridSpan w:val="2"/>
            <w:shd w:val="clear" w:color="auto" w:fill="auto"/>
            <w:noWrap/>
            <w:vAlign w:val="center"/>
            <w:hideMark/>
          </w:tcPr>
          <w:p w14:paraId="24A3362C"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2461EE4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5BFE1D4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3EB5718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51D107E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5B2839A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gridSpan w:val="2"/>
            <w:shd w:val="clear" w:color="auto" w:fill="auto"/>
            <w:noWrap/>
            <w:vAlign w:val="center"/>
            <w:hideMark/>
          </w:tcPr>
          <w:p w14:paraId="3138794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r w:rsidR="006004D0" w:rsidRPr="006004D0" w14:paraId="08BD1A8D" w14:textId="77777777" w:rsidTr="00015729">
        <w:trPr>
          <w:trHeight w:val="432"/>
        </w:trPr>
        <w:tc>
          <w:tcPr>
            <w:tcW w:w="1440" w:type="dxa"/>
            <w:shd w:val="clear" w:color="auto" w:fill="auto"/>
            <w:noWrap/>
            <w:vAlign w:val="center"/>
            <w:hideMark/>
          </w:tcPr>
          <w:p w14:paraId="71EEF92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0</w:t>
            </w:r>
          </w:p>
        </w:tc>
        <w:tc>
          <w:tcPr>
            <w:tcW w:w="1575" w:type="dxa"/>
            <w:gridSpan w:val="2"/>
            <w:shd w:val="clear" w:color="auto" w:fill="auto"/>
            <w:noWrap/>
            <w:vAlign w:val="center"/>
            <w:hideMark/>
          </w:tcPr>
          <w:p w14:paraId="77D99AB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21081C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E502E9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6517918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5437811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06082BB" w14:textId="3F3942B6"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shd w:val="clear" w:color="auto" w:fill="auto"/>
            <w:noWrap/>
            <w:vAlign w:val="center"/>
            <w:hideMark/>
          </w:tcPr>
          <w:p w14:paraId="41843A4B" w14:textId="703A96EC"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10C18031" w14:textId="77777777" w:rsidTr="00015729">
        <w:trPr>
          <w:trHeight w:val="432"/>
        </w:trPr>
        <w:tc>
          <w:tcPr>
            <w:tcW w:w="1440" w:type="dxa"/>
            <w:shd w:val="clear" w:color="auto" w:fill="auto"/>
            <w:noWrap/>
            <w:vAlign w:val="center"/>
            <w:hideMark/>
          </w:tcPr>
          <w:p w14:paraId="59B05BC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7</w:t>
            </w:r>
          </w:p>
        </w:tc>
        <w:tc>
          <w:tcPr>
            <w:tcW w:w="1575" w:type="dxa"/>
            <w:gridSpan w:val="2"/>
            <w:shd w:val="clear" w:color="auto" w:fill="auto"/>
            <w:noWrap/>
            <w:vAlign w:val="center"/>
            <w:hideMark/>
          </w:tcPr>
          <w:p w14:paraId="5DBCCE5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2F4571B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16277E14" w14:textId="61316695"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041C7287" w14:textId="5113019B"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52624D6E" w14:textId="1E3E24B5"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20414B21" w14:textId="12C11F21"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shd w:val="clear" w:color="auto" w:fill="auto"/>
            <w:noWrap/>
            <w:vAlign w:val="center"/>
            <w:hideMark/>
          </w:tcPr>
          <w:p w14:paraId="03EC067C" w14:textId="70CFD566"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6DFFE7DB" w14:textId="77777777" w:rsidTr="00015729">
        <w:trPr>
          <w:trHeight w:val="432"/>
        </w:trPr>
        <w:tc>
          <w:tcPr>
            <w:tcW w:w="1440" w:type="dxa"/>
            <w:shd w:val="clear" w:color="auto" w:fill="auto"/>
            <w:noWrap/>
            <w:vAlign w:val="center"/>
            <w:hideMark/>
          </w:tcPr>
          <w:p w14:paraId="6A5F93A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1</w:t>
            </w:r>
          </w:p>
        </w:tc>
        <w:tc>
          <w:tcPr>
            <w:tcW w:w="1575" w:type="dxa"/>
            <w:gridSpan w:val="2"/>
            <w:shd w:val="clear" w:color="auto" w:fill="auto"/>
            <w:noWrap/>
            <w:vAlign w:val="center"/>
            <w:hideMark/>
          </w:tcPr>
          <w:p w14:paraId="6FB0E5FA"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7073A65F"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1FC282C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041FADF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4E609904" w14:textId="61914CDA"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6ADB1D92" w14:textId="15D3F4C1"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shd w:val="clear" w:color="auto" w:fill="auto"/>
            <w:noWrap/>
            <w:vAlign w:val="center"/>
            <w:hideMark/>
          </w:tcPr>
          <w:p w14:paraId="730A5230" w14:textId="38ECD5B8"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6A1FCEC7" w14:textId="77777777" w:rsidTr="00015729">
        <w:trPr>
          <w:trHeight w:val="432"/>
        </w:trPr>
        <w:tc>
          <w:tcPr>
            <w:tcW w:w="1440" w:type="dxa"/>
            <w:shd w:val="clear" w:color="auto" w:fill="auto"/>
            <w:noWrap/>
            <w:vAlign w:val="center"/>
            <w:hideMark/>
          </w:tcPr>
          <w:p w14:paraId="0D6EB678"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13</w:t>
            </w:r>
          </w:p>
        </w:tc>
        <w:tc>
          <w:tcPr>
            <w:tcW w:w="1575" w:type="dxa"/>
            <w:gridSpan w:val="2"/>
            <w:shd w:val="clear" w:color="auto" w:fill="auto"/>
            <w:noWrap/>
            <w:vAlign w:val="center"/>
            <w:hideMark/>
          </w:tcPr>
          <w:p w14:paraId="6B5AE17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1887DA0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2EC45C6B"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3E1A43D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shd w:val="clear" w:color="auto" w:fill="auto"/>
            <w:noWrap/>
            <w:vAlign w:val="center"/>
            <w:hideMark/>
          </w:tcPr>
          <w:p w14:paraId="10A9A08B" w14:textId="16915C5E"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5680BDA0" w14:textId="7F6159B0"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shd w:val="clear" w:color="auto" w:fill="auto"/>
            <w:noWrap/>
            <w:vAlign w:val="center"/>
            <w:hideMark/>
          </w:tcPr>
          <w:p w14:paraId="23F787C1"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r w:rsidR="006004D0" w:rsidRPr="006004D0" w14:paraId="5950F1F9" w14:textId="77777777" w:rsidTr="00015729">
        <w:trPr>
          <w:trHeight w:val="432"/>
        </w:trPr>
        <w:tc>
          <w:tcPr>
            <w:tcW w:w="1440" w:type="dxa"/>
            <w:shd w:val="clear" w:color="auto" w:fill="auto"/>
            <w:noWrap/>
            <w:vAlign w:val="center"/>
            <w:hideMark/>
          </w:tcPr>
          <w:p w14:paraId="614C9610"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4</w:t>
            </w:r>
          </w:p>
        </w:tc>
        <w:tc>
          <w:tcPr>
            <w:tcW w:w="1575" w:type="dxa"/>
            <w:gridSpan w:val="2"/>
            <w:shd w:val="clear" w:color="auto" w:fill="auto"/>
            <w:noWrap/>
            <w:vAlign w:val="center"/>
            <w:hideMark/>
          </w:tcPr>
          <w:p w14:paraId="5225C19F" w14:textId="771AF3CE"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0D81DA7D" w14:textId="1C73EC1F"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49A7AC33" w14:textId="4E48E7C4"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4086029C" w14:textId="5DF0331A"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701EEB98" w14:textId="51E9EF62"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6D4106A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gridSpan w:val="2"/>
            <w:shd w:val="clear" w:color="auto" w:fill="auto"/>
            <w:noWrap/>
            <w:vAlign w:val="center"/>
            <w:hideMark/>
          </w:tcPr>
          <w:p w14:paraId="72A905D0" w14:textId="6649D13C"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60E401B7" w14:textId="77777777" w:rsidTr="00015729">
        <w:trPr>
          <w:trHeight w:val="432"/>
        </w:trPr>
        <w:tc>
          <w:tcPr>
            <w:tcW w:w="1440" w:type="dxa"/>
            <w:shd w:val="clear" w:color="auto" w:fill="auto"/>
            <w:noWrap/>
            <w:vAlign w:val="center"/>
            <w:hideMark/>
          </w:tcPr>
          <w:p w14:paraId="115FCF93"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24</w:t>
            </w:r>
          </w:p>
        </w:tc>
        <w:tc>
          <w:tcPr>
            <w:tcW w:w="1575" w:type="dxa"/>
            <w:gridSpan w:val="2"/>
            <w:shd w:val="clear" w:color="auto" w:fill="auto"/>
            <w:noWrap/>
            <w:vAlign w:val="center"/>
            <w:hideMark/>
          </w:tcPr>
          <w:p w14:paraId="23AB0662" w14:textId="60082D4E"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7320981E" w14:textId="26362D77"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4478B1C8" w14:textId="0995AE35"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65491B4C" w14:textId="62E551AC"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40A9240D" w14:textId="330B41D9"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shd w:val="clear" w:color="auto" w:fill="auto"/>
            <w:noWrap/>
            <w:vAlign w:val="center"/>
            <w:hideMark/>
          </w:tcPr>
          <w:p w14:paraId="33D8E0B6"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c>
          <w:tcPr>
            <w:tcW w:w="1575" w:type="dxa"/>
            <w:gridSpan w:val="2"/>
            <w:shd w:val="clear" w:color="auto" w:fill="auto"/>
            <w:noWrap/>
            <w:vAlign w:val="center"/>
            <w:hideMark/>
          </w:tcPr>
          <w:p w14:paraId="223185BA" w14:textId="1BE61F41"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r>
      <w:tr w:rsidR="006004D0" w:rsidRPr="006004D0" w14:paraId="349684B0" w14:textId="77777777" w:rsidTr="00015729">
        <w:trPr>
          <w:trHeight w:val="432"/>
        </w:trPr>
        <w:tc>
          <w:tcPr>
            <w:tcW w:w="1440" w:type="dxa"/>
            <w:tcBorders>
              <w:bottom w:val="single" w:sz="4" w:space="0" w:color="auto"/>
            </w:tcBorders>
            <w:shd w:val="clear" w:color="auto" w:fill="auto"/>
            <w:noWrap/>
            <w:vAlign w:val="center"/>
            <w:hideMark/>
          </w:tcPr>
          <w:p w14:paraId="2622BED2"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35</w:t>
            </w:r>
          </w:p>
        </w:tc>
        <w:tc>
          <w:tcPr>
            <w:tcW w:w="1575" w:type="dxa"/>
            <w:gridSpan w:val="2"/>
            <w:tcBorders>
              <w:bottom w:val="single" w:sz="4" w:space="0" w:color="auto"/>
            </w:tcBorders>
            <w:shd w:val="clear" w:color="auto" w:fill="auto"/>
            <w:noWrap/>
            <w:vAlign w:val="center"/>
            <w:hideMark/>
          </w:tcPr>
          <w:p w14:paraId="1DFF4300" w14:textId="34BEF2C3"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bottom w:val="single" w:sz="4" w:space="0" w:color="auto"/>
            </w:tcBorders>
            <w:shd w:val="clear" w:color="auto" w:fill="auto"/>
            <w:noWrap/>
            <w:vAlign w:val="center"/>
            <w:hideMark/>
          </w:tcPr>
          <w:p w14:paraId="64BA2021" w14:textId="077AFDA9"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bottom w:val="single" w:sz="4" w:space="0" w:color="auto"/>
            </w:tcBorders>
            <w:shd w:val="clear" w:color="auto" w:fill="auto"/>
            <w:noWrap/>
            <w:vAlign w:val="center"/>
            <w:hideMark/>
          </w:tcPr>
          <w:p w14:paraId="536F769E" w14:textId="1461DE31"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bottom w:val="single" w:sz="4" w:space="0" w:color="auto"/>
            </w:tcBorders>
            <w:shd w:val="clear" w:color="auto" w:fill="auto"/>
            <w:noWrap/>
            <w:vAlign w:val="center"/>
            <w:hideMark/>
          </w:tcPr>
          <w:p w14:paraId="76266310" w14:textId="127B1C89"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bottom w:val="single" w:sz="4" w:space="0" w:color="auto"/>
            </w:tcBorders>
            <w:shd w:val="clear" w:color="auto" w:fill="auto"/>
            <w:noWrap/>
            <w:vAlign w:val="center"/>
            <w:hideMark/>
          </w:tcPr>
          <w:p w14:paraId="39B34A95" w14:textId="18028093"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tcBorders>
              <w:bottom w:val="single" w:sz="4" w:space="0" w:color="auto"/>
            </w:tcBorders>
            <w:shd w:val="clear" w:color="auto" w:fill="auto"/>
            <w:noWrap/>
            <w:vAlign w:val="center"/>
            <w:hideMark/>
          </w:tcPr>
          <w:p w14:paraId="2E411404" w14:textId="54BAC360" w:rsidR="006004D0" w:rsidRPr="006004D0" w:rsidRDefault="006004D0" w:rsidP="006004D0">
            <w:pPr>
              <w:spacing w:line="240" w:lineRule="auto"/>
              <w:ind w:firstLine="0"/>
              <w:jc w:val="center"/>
              <w:rPr>
                <w:rFonts w:eastAsia="Times New Roman" w:cs="Times New Roman"/>
                <w:color w:val="000000"/>
                <w:szCs w:val="24"/>
              </w:rPr>
            </w:pPr>
            <w:r>
              <w:rPr>
                <w:rFonts w:eastAsia="Times New Roman" w:cs="Times New Roman"/>
                <w:color w:val="000000"/>
                <w:szCs w:val="24"/>
              </w:rPr>
              <w:t>-</w:t>
            </w:r>
          </w:p>
        </w:tc>
        <w:tc>
          <w:tcPr>
            <w:tcW w:w="1575" w:type="dxa"/>
            <w:gridSpan w:val="2"/>
            <w:tcBorders>
              <w:bottom w:val="single" w:sz="4" w:space="0" w:color="auto"/>
            </w:tcBorders>
            <w:shd w:val="clear" w:color="auto" w:fill="auto"/>
            <w:noWrap/>
            <w:vAlign w:val="center"/>
            <w:hideMark/>
          </w:tcPr>
          <w:p w14:paraId="11A9A7C9" w14:textId="77777777" w:rsidR="006004D0" w:rsidRPr="006004D0" w:rsidRDefault="006004D0" w:rsidP="006004D0">
            <w:pPr>
              <w:spacing w:line="240" w:lineRule="auto"/>
              <w:ind w:firstLine="0"/>
              <w:jc w:val="center"/>
              <w:rPr>
                <w:rFonts w:eastAsia="Times New Roman" w:cs="Times New Roman"/>
                <w:color w:val="000000"/>
                <w:szCs w:val="24"/>
              </w:rPr>
            </w:pPr>
            <w:r w:rsidRPr="006004D0">
              <w:rPr>
                <w:rFonts w:eastAsia="Times New Roman" w:cs="Times New Roman"/>
                <w:color w:val="000000"/>
                <w:szCs w:val="24"/>
              </w:rPr>
              <w:t>A</w:t>
            </w:r>
          </w:p>
        </w:tc>
      </w:tr>
    </w:tbl>
    <w:p w14:paraId="47493834" w14:textId="77777777" w:rsidR="006004D0" w:rsidRPr="006004D0" w:rsidRDefault="006004D0" w:rsidP="006004D0">
      <w:pPr>
        <w:ind w:firstLine="0"/>
        <w:rPr>
          <w:rFonts w:cs="Times New Roman"/>
          <w:szCs w:val="24"/>
        </w:rPr>
        <w:sectPr w:rsidR="006004D0" w:rsidRPr="006004D0" w:rsidSect="006004D0">
          <w:pgSz w:w="15840" w:h="12240" w:orient="landscape"/>
          <w:pgMar w:top="2160" w:right="1440" w:bottom="1440" w:left="1800" w:header="720" w:footer="720" w:gutter="0"/>
          <w:cols w:space="720"/>
          <w:docGrid w:linePitch="360"/>
        </w:sectPr>
      </w:pPr>
    </w:p>
    <w:p w14:paraId="17CC6F96" w14:textId="138096EE" w:rsidR="00E5364F" w:rsidRDefault="00200458" w:rsidP="006004D0">
      <w:pPr>
        <w:ind w:firstLine="0"/>
        <w:rPr>
          <w:rFonts w:cs="Times New Roman"/>
          <w:noProof/>
          <w:szCs w:val="24"/>
        </w:rPr>
      </w:pPr>
      <w:r>
        <w:rPr>
          <w:noProof/>
        </w:rPr>
        <w:lastRenderedPageBreak/>
        <mc:AlternateContent>
          <mc:Choice Requires="wps">
            <w:drawing>
              <wp:anchor distT="0" distB="0" distL="114300" distR="114300" simplePos="0" relativeHeight="251703296" behindDoc="0" locked="0" layoutInCell="1" allowOverlap="1" wp14:anchorId="2564C792" wp14:editId="307FCB7D">
                <wp:simplePos x="0" y="0"/>
                <wp:positionH relativeFrom="column">
                  <wp:posOffset>179772</wp:posOffset>
                </wp:positionH>
                <wp:positionV relativeFrom="paragraph">
                  <wp:posOffset>7739417</wp:posOffset>
                </wp:positionV>
                <wp:extent cx="5394960" cy="251460"/>
                <wp:effectExtent l="0" t="0" r="0" b="0"/>
                <wp:wrapSquare wrapText="bothSides"/>
                <wp:docPr id="9130" name="Text Box 9130"/>
                <wp:cNvGraphicFramePr/>
                <a:graphic xmlns:a="http://schemas.openxmlformats.org/drawingml/2006/main">
                  <a:graphicData uri="http://schemas.microsoft.com/office/word/2010/wordprocessingShape">
                    <wps:wsp>
                      <wps:cNvSpPr txBox="1"/>
                      <wps:spPr>
                        <a:xfrm>
                          <a:off x="0" y="0"/>
                          <a:ext cx="5394960" cy="251460"/>
                        </a:xfrm>
                        <a:prstGeom prst="rect">
                          <a:avLst/>
                        </a:prstGeom>
                        <a:solidFill>
                          <a:prstClr val="white"/>
                        </a:solidFill>
                        <a:ln>
                          <a:noFill/>
                        </a:ln>
                        <a:effectLst/>
                      </wps:spPr>
                      <wps:txbx>
                        <w:txbxContent>
                          <w:p w14:paraId="3414EB1D" w14:textId="05A5A9B8" w:rsidR="00FA11DD" w:rsidRPr="00704775" w:rsidRDefault="00FA11DD" w:rsidP="00CC4B63">
                            <w:pPr>
                              <w:pStyle w:val="Caption"/>
                              <w:rPr>
                                <w:noProof/>
                              </w:rPr>
                            </w:pPr>
                            <w:bookmarkStart w:id="295" w:name="_Toc467151225"/>
                            <w:r>
                              <w:t xml:space="preserve">Figure </w:t>
                            </w:r>
                            <w:fldSimple w:instr=" SEQ Figure \* ARABIC ">
                              <w:r w:rsidR="0053144D">
                                <w:rPr>
                                  <w:noProof/>
                                </w:rPr>
                                <w:t>47</w:t>
                              </w:r>
                            </w:fldSimple>
                            <w:r>
                              <w:rPr>
                                <w:noProof/>
                              </w:rPr>
                              <w:t xml:space="preserve">. </w:t>
                            </w:r>
                            <w:r w:rsidRPr="00715A82">
                              <w:rPr>
                                <w:noProof/>
                              </w:rPr>
                              <w:t>Kendall Park Warehouse 8000 ft2</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64C792" id="Text Box 9130" o:spid="_x0000_s1054" type="#_x0000_t202" style="position:absolute;left:0;text-align:left;margin-left:14.15pt;margin-top:609.4pt;width:424.8pt;height:19.8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" stroked="f">
                <v:textbox style="mso-fit-shape-to-text:t" inset="0,0,0,0">
                  <w:txbxContent>
                    <w:p w14:paraId="3414EB1D" w14:textId="05A5A9B8" w:rsidR="00FA11DD" w:rsidRPr="00704775" w:rsidRDefault="00FA11DD" w:rsidP="00CC4B63">
                      <w:pPr>
                        <w:pStyle w:val="Caption"/>
                        <w:rPr>
                          <w:noProof/>
                        </w:rPr>
                      </w:pPr>
                      <w:bookmarkStart w:id="296" w:name="_Toc467151225"/>
                      <w:r>
                        <w:t xml:space="preserve">Figure </w:t>
                      </w:r>
                      <w:fldSimple w:instr=" SEQ Figure \* ARABIC ">
                        <w:r w:rsidR="0053144D">
                          <w:rPr>
                            <w:noProof/>
                          </w:rPr>
                          <w:t>47</w:t>
                        </w:r>
                      </w:fldSimple>
                      <w:r>
                        <w:rPr>
                          <w:noProof/>
                        </w:rPr>
                        <w:t xml:space="preserve">. </w:t>
                      </w:r>
                      <w:r w:rsidRPr="00715A82">
                        <w:rPr>
                          <w:noProof/>
                        </w:rPr>
                        <w:t>Kendall Park Warehouse 8000 ft2</w:t>
                      </w:r>
                      <w:bookmarkEnd w:id="296"/>
                    </w:p>
                  </w:txbxContent>
                </v:textbox>
                <w10:wrap type="square"/>
              </v:shape>
            </w:pict>
          </mc:Fallback>
        </mc:AlternateContent>
      </w:r>
      <w:r w:rsidR="00306218">
        <w:rPr>
          <w:noProof/>
        </w:rPr>
        <mc:AlternateContent>
          <mc:Choice Requires="wpg">
            <w:drawing>
              <wp:anchor distT="0" distB="0" distL="114300" distR="114300" simplePos="0" relativeHeight="251681792" behindDoc="0" locked="0" layoutInCell="1" allowOverlap="1" wp14:anchorId="220D1C53" wp14:editId="31AE3A7A">
                <wp:simplePos x="0" y="0"/>
                <wp:positionH relativeFrom="margin">
                  <wp:posOffset>167377</wp:posOffset>
                </wp:positionH>
                <wp:positionV relativeFrom="margin">
                  <wp:align>center</wp:align>
                </wp:positionV>
                <wp:extent cx="5394960" cy="7469505"/>
                <wp:effectExtent l="0" t="0" r="15240" b="0"/>
                <wp:wrapSquare wrapText="bothSides"/>
                <wp:docPr id="2097" name="Group 21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394960" cy="7469505"/>
                          <a:chOff x="0" y="0"/>
                          <a:chExt cx="2233" cy="3115"/>
                        </a:xfrm>
                      </wpg:grpSpPr>
                      <wpg:grpSp>
                        <wpg:cNvPr id="2098" name="Group 2098"/>
                        <wpg:cNvGrpSpPr>
                          <a:grpSpLocks/>
                        </wpg:cNvGrpSpPr>
                        <wpg:grpSpPr bwMode="auto">
                          <a:xfrm>
                            <a:off x="273" y="647"/>
                            <a:ext cx="94" cy="94"/>
                            <a:chOff x="273" y="647"/>
                            <a:chExt cx="94" cy="94"/>
                          </a:xfrm>
                        </wpg:grpSpPr>
                        <wps:wsp>
                          <wps:cNvPr id="2099" name="Rectangle 2099"/>
                          <wps:cNvSpPr>
                            <a:spLocks noChangeArrowheads="1"/>
                          </wps:cNvSpPr>
                          <wps:spPr bwMode="auto">
                            <a:xfrm>
                              <a:off x="273" y="647"/>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0" name="Rectangle 2100"/>
                          <wps:cNvSpPr>
                            <a:spLocks noChangeArrowheads="1"/>
                          </wps:cNvSpPr>
                          <wps:spPr bwMode="auto">
                            <a:xfrm>
                              <a:off x="273" y="647"/>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01" name="Rectangle 2101"/>
                          <wps:cNvSpPr>
                            <a:spLocks noChangeArrowheads="1"/>
                          </wps:cNvSpPr>
                          <wps:spPr bwMode="auto">
                            <a:xfrm>
                              <a:off x="335"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2" name="Rectangle 2102"/>
                          <wps:cNvSpPr>
                            <a:spLocks noChangeArrowheads="1"/>
                          </wps:cNvSpPr>
                          <wps:spPr bwMode="auto">
                            <a:xfrm>
                              <a:off x="335"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03" name="Rectangle 2103"/>
                          <wps:cNvSpPr>
                            <a:spLocks noChangeArrowheads="1"/>
                          </wps:cNvSpPr>
                          <wps:spPr bwMode="auto">
                            <a:xfrm>
                              <a:off x="335"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4" name="Rectangle 2104"/>
                          <wps:cNvSpPr>
                            <a:spLocks noChangeArrowheads="1"/>
                          </wps:cNvSpPr>
                          <wps:spPr bwMode="auto">
                            <a:xfrm>
                              <a:off x="304"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5" name="Rectangle 2105"/>
                          <wps:cNvSpPr>
                            <a:spLocks noChangeArrowheads="1"/>
                          </wps:cNvSpPr>
                          <wps:spPr bwMode="auto">
                            <a:xfrm>
                              <a:off x="304"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06" name="Rectangle 2106"/>
                          <wps:cNvSpPr>
                            <a:spLocks noChangeArrowheads="1"/>
                          </wps:cNvSpPr>
                          <wps:spPr bwMode="auto">
                            <a:xfrm>
                              <a:off x="304"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7" name="Rectangle 2107"/>
                          <wps:cNvSpPr>
                            <a:spLocks noChangeArrowheads="1"/>
                          </wps:cNvSpPr>
                          <wps:spPr bwMode="auto">
                            <a:xfrm>
                              <a:off x="273"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08" name="Rectangle 2108"/>
                          <wps:cNvSpPr>
                            <a:spLocks noChangeArrowheads="1"/>
                          </wps:cNvSpPr>
                          <wps:spPr bwMode="auto">
                            <a:xfrm>
                              <a:off x="273"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09" name="Rectangle 2109"/>
                          <wps:cNvSpPr>
                            <a:spLocks noChangeArrowheads="1"/>
                          </wps:cNvSpPr>
                          <wps:spPr bwMode="auto">
                            <a:xfrm>
                              <a:off x="273"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0" name="Rectangle 2110"/>
                          <wps:cNvSpPr>
                            <a:spLocks noChangeArrowheads="1"/>
                          </wps:cNvSpPr>
                          <wps:spPr bwMode="auto">
                            <a:xfrm>
                              <a:off x="335"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1" name="Rectangle 2111"/>
                          <wps:cNvSpPr>
                            <a:spLocks noChangeArrowheads="1"/>
                          </wps:cNvSpPr>
                          <wps:spPr bwMode="auto">
                            <a:xfrm>
                              <a:off x="335"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12" name="Rectangle 2112"/>
                          <wps:cNvSpPr>
                            <a:spLocks noChangeArrowheads="1"/>
                          </wps:cNvSpPr>
                          <wps:spPr bwMode="auto">
                            <a:xfrm>
                              <a:off x="335"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3" name="Rectangle 2113"/>
                          <wps:cNvSpPr>
                            <a:spLocks noChangeArrowheads="1"/>
                          </wps:cNvSpPr>
                          <wps:spPr bwMode="auto">
                            <a:xfrm>
                              <a:off x="304"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4" name="Rectangle 2114"/>
                          <wps:cNvSpPr>
                            <a:spLocks noChangeArrowheads="1"/>
                          </wps:cNvSpPr>
                          <wps:spPr bwMode="auto">
                            <a:xfrm>
                              <a:off x="304"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15" name="Rectangle 2115"/>
                          <wps:cNvSpPr>
                            <a:spLocks noChangeArrowheads="1"/>
                          </wps:cNvSpPr>
                          <wps:spPr bwMode="auto">
                            <a:xfrm>
                              <a:off x="304"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6" name="Rectangle 2116"/>
                          <wps:cNvSpPr>
                            <a:spLocks noChangeArrowheads="1"/>
                          </wps:cNvSpPr>
                          <wps:spPr bwMode="auto">
                            <a:xfrm>
                              <a:off x="273"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7" name="Rectangle 2117"/>
                          <wps:cNvSpPr>
                            <a:spLocks noChangeArrowheads="1"/>
                          </wps:cNvSpPr>
                          <wps:spPr bwMode="auto">
                            <a:xfrm>
                              <a:off x="273"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18" name="Rectangle 2118"/>
                          <wps:cNvSpPr>
                            <a:spLocks noChangeArrowheads="1"/>
                          </wps:cNvSpPr>
                          <wps:spPr bwMode="auto">
                            <a:xfrm>
                              <a:off x="273"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19" name="Rectangle 2119"/>
                          <wps:cNvSpPr>
                            <a:spLocks noChangeArrowheads="1"/>
                          </wps:cNvSpPr>
                          <wps:spPr bwMode="auto">
                            <a:xfrm>
                              <a:off x="335"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20" name="Rectangle 2120"/>
                          <wps:cNvSpPr>
                            <a:spLocks noChangeArrowheads="1"/>
                          </wps:cNvSpPr>
                          <wps:spPr bwMode="auto">
                            <a:xfrm>
                              <a:off x="335"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21" name="Rectangle 2121"/>
                          <wps:cNvSpPr>
                            <a:spLocks noChangeArrowheads="1"/>
                          </wps:cNvSpPr>
                          <wps:spPr bwMode="auto">
                            <a:xfrm>
                              <a:off x="335"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22" name="Rectangle 2122"/>
                          <wps:cNvSpPr>
                            <a:spLocks noChangeArrowheads="1"/>
                          </wps:cNvSpPr>
                          <wps:spPr bwMode="auto">
                            <a:xfrm>
                              <a:off x="304"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23" name="Rectangle 2123"/>
                          <wps:cNvSpPr>
                            <a:spLocks noChangeArrowheads="1"/>
                          </wps:cNvSpPr>
                          <wps:spPr bwMode="auto">
                            <a:xfrm>
                              <a:off x="304"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24" name="Rectangle 2124"/>
                          <wps:cNvSpPr>
                            <a:spLocks noChangeArrowheads="1"/>
                          </wps:cNvSpPr>
                          <wps:spPr bwMode="auto">
                            <a:xfrm>
                              <a:off x="304"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25" name="Rectangle 2125"/>
                          <wps:cNvSpPr>
                            <a:spLocks noChangeArrowheads="1"/>
                          </wps:cNvSpPr>
                          <wps:spPr bwMode="auto">
                            <a:xfrm>
                              <a:off x="273"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26" name="Rectangle 2126"/>
                          <wps:cNvSpPr>
                            <a:spLocks noChangeArrowheads="1"/>
                          </wps:cNvSpPr>
                          <wps:spPr bwMode="auto">
                            <a:xfrm>
                              <a:off x="273"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27" name="Rectangle 2127"/>
                          <wps:cNvSpPr>
                            <a:spLocks noChangeArrowheads="1"/>
                          </wps:cNvSpPr>
                          <wps:spPr bwMode="auto">
                            <a:xfrm>
                              <a:off x="273"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128" name="Group 2128"/>
                        <wpg:cNvGrpSpPr>
                          <a:grpSpLocks/>
                        </wpg:cNvGrpSpPr>
                        <wpg:grpSpPr bwMode="auto">
                          <a:xfrm>
                            <a:off x="273" y="749"/>
                            <a:ext cx="94" cy="94"/>
                            <a:chOff x="273" y="749"/>
                            <a:chExt cx="94" cy="94"/>
                          </a:xfrm>
                        </wpg:grpSpPr>
                        <wps:wsp>
                          <wps:cNvPr id="2129" name="Rectangle 2129"/>
                          <wps:cNvSpPr>
                            <a:spLocks noChangeArrowheads="1"/>
                          </wps:cNvSpPr>
                          <wps:spPr bwMode="auto">
                            <a:xfrm>
                              <a:off x="273" y="749"/>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0" name="Rectangle 2130"/>
                          <wps:cNvSpPr>
                            <a:spLocks noChangeArrowheads="1"/>
                          </wps:cNvSpPr>
                          <wps:spPr bwMode="auto">
                            <a:xfrm>
                              <a:off x="273" y="749"/>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31" name="Rectangle 2131"/>
                          <wps:cNvSpPr>
                            <a:spLocks noChangeArrowheads="1"/>
                          </wps:cNvSpPr>
                          <wps:spPr bwMode="auto">
                            <a:xfrm>
                              <a:off x="335"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2" name="Rectangle 2132"/>
                          <wps:cNvSpPr>
                            <a:spLocks noChangeArrowheads="1"/>
                          </wps:cNvSpPr>
                          <wps:spPr bwMode="auto">
                            <a:xfrm>
                              <a:off x="335"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33" name="Rectangle 2133"/>
                          <wps:cNvSpPr>
                            <a:spLocks noChangeArrowheads="1"/>
                          </wps:cNvSpPr>
                          <wps:spPr bwMode="auto">
                            <a:xfrm>
                              <a:off x="335"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4" name="Rectangle 2134"/>
                          <wps:cNvSpPr>
                            <a:spLocks noChangeArrowheads="1"/>
                          </wps:cNvSpPr>
                          <wps:spPr bwMode="auto">
                            <a:xfrm>
                              <a:off x="304"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5" name="Rectangle 2135"/>
                          <wps:cNvSpPr>
                            <a:spLocks noChangeArrowheads="1"/>
                          </wps:cNvSpPr>
                          <wps:spPr bwMode="auto">
                            <a:xfrm>
                              <a:off x="304"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36" name="Rectangle 2136"/>
                          <wps:cNvSpPr>
                            <a:spLocks noChangeArrowheads="1"/>
                          </wps:cNvSpPr>
                          <wps:spPr bwMode="auto">
                            <a:xfrm>
                              <a:off x="304"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7" name="Rectangle 2137"/>
                          <wps:cNvSpPr>
                            <a:spLocks noChangeArrowheads="1"/>
                          </wps:cNvSpPr>
                          <wps:spPr bwMode="auto">
                            <a:xfrm>
                              <a:off x="273"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38" name="Rectangle 2138"/>
                          <wps:cNvSpPr>
                            <a:spLocks noChangeArrowheads="1"/>
                          </wps:cNvSpPr>
                          <wps:spPr bwMode="auto">
                            <a:xfrm>
                              <a:off x="273"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39" name="Rectangle 2139"/>
                          <wps:cNvSpPr>
                            <a:spLocks noChangeArrowheads="1"/>
                          </wps:cNvSpPr>
                          <wps:spPr bwMode="auto">
                            <a:xfrm>
                              <a:off x="273"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0" name="Rectangle 2140"/>
                          <wps:cNvSpPr>
                            <a:spLocks noChangeArrowheads="1"/>
                          </wps:cNvSpPr>
                          <wps:spPr bwMode="auto">
                            <a:xfrm>
                              <a:off x="335"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1" name="Rectangle 2141"/>
                          <wps:cNvSpPr>
                            <a:spLocks noChangeArrowheads="1"/>
                          </wps:cNvSpPr>
                          <wps:spPr bwMode="auto">
                            <a:xfrm>
                              <a:off x="335"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42" name="Rectangle 2142"/>
                          <wps:cNvSpPr>
                            <a:spLocks noChangeArrowheads="1"/>
                          </wps:cNvSpPr>
                          <wps:spPr bwMode="auto">
                            <a:xfrm>
                              <a:off x="335"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3" name="Rectangle 2143"/>
                          <wps:cNvSpPr>
                            <a:spLocks noChangeArrowheads="1"/>
                          </wps:cNvSpPr>
                          <wps:spPr bwMode="auto">
                            <a:xfrm>
                              <a:off x="304"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4" name="Rectangle 2144"/>
                          <wps:cNvSpPr>
                            <a:spLocks noChangeArrowheads="1"/>
                          </wps:cNvSpPr>
                          <wps:spPr bwMode="auto">
                            <a:xfrm>
                              <a:off x="304"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45" name="Rectangle 2145"/>
                          <wps:cNvSpPr>
                            <a:spLocks noChangeArrowheads="1"/>
                          </wps:cNvSpPr>
                          <wps:spPr bwMode="auto">
                            <a:xfrm>
                              <a:off x="304"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6" name="Rectangle 2146"/>
                          <wps:cNvSpPr>
                            <a:spLocks noChangeArrowheads="1"/>
                          </wps:cNvSpPr>
                          <wps:spPr bwMode="auto">
                            <a:xfrm>
                              <a:off x="273"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7" name="Rectangle 2147"/>
                          <wps:cNvSpPr>
                            <a:spLocks noChangeArrowheads="1"/>
                          </wps:cNvSpPr>
                          <wps:spPr bwMode="auto">
                            <a:xfrm>
                              <a:off x="273"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48" name="Rectangle 2148"/>
                          <wps:cNvSpPr>
                            <a:spLocks noChangeArrowheads="1"/>
                          </wps:cNvSpPr>
                          <wps:spPr bwMode="auto">
                            <a:xfrm>
                              <a:off x="273"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49" name="Rectangle 2149"/>
                          <wps:cNvSpPr>
                            <a:spLocks noChangeArrowheads="1"/>
                          </wps:cNvSpPr>
                          <wps:spPr bwMode="auto">
                            <a:xfrm>
                              <a:off x="335"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50" name="Rectangle 2150"/>
                          <wps:cNvSpPr>
                            <a:spLocks noChangeArrowheads="1"/>
                          </wps:cNvSpPr>
                          <wps:spPr bwMode="auto">
                            <a:xfrm>
                              <a:off x="335"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51" name="Rectangle 2151"/>
                          <wps:cNvSpPr>
                            <a:spLocks noChangeArrowheads="1"/>
                          </wps:cNvSpPr>
                          <wps:spPr bwMode="auto">
                            <a:xfrm>
                              <a:off x="335"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52" name="Rectangle 2152"/>
                          <wps:cNvSpPr>
                            <a:spLocks noChangeArrowheads="1"/>
                          </wps:cNvSpPr>
                          <wps:spPr bwMode="auto">
                            <a:xfrm>
                              <a:off x="304"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53" name="Rectangle 2153"/>
                          <wps:cNvSpPr>
                            <a:spLocks noChangeArrowheads="1"/>
                          </wps:cNvSpPr>
                          <wps:spPr bwMode="auto">
                            <a:xfrm>
                              <a:off x="304"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54" name="Rectangle 2154"/>
                          <wps:cNvSpPr>
                            <a:spLocks noChangeArrowheads="1"/>
                          </wps:cNvSpPr>
                          <wps:spPr bwMode="auto">
                            <a:xfrm>
                              <a:off x="304"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55" name="Rectangle 2155"/>
                          <wps:cNvSpPr>
                            <a:spLocks noChangeArrowheads="1"/>
                          </wps:cNvSpPr>
                          <wps:spPr bwMode="auto">
                            <a:xfrm>
                              <a:off x="273"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56" name="Rectangle 2156"/>
                          <wps:cNvSpPr>
                            <a:spLocks noChangeArrowheads="1"/>
                          </wps:cNvSpPr>
                          <wps:spPr bwMode="auto">
                            <a:xfrm>
                              <a:off x="273"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57" name="Rectangle 2157"/>
                          <wps:cNvSpPr>
                            <a:spLocks noChangeArrowheads="1"/>
                          </wps:cNvSpPr>
                          <wps:spPr bwMode="auto">
                            <a:xfrm>
                              <a:off x="273"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158" name="Group 2158"/>
                        <wpg:cNvGrpSpPr>
                          <a:grpSpLocks/>
                        </wpg:cNvGrpSpPr>
                        <wpg:grpSpPr bwMode="auto">
                          <a:xfrm>
                            <a:off x="273" y="850"/>
                            <a:ext cx="94" cy="94"/>
                            <a:chOff x="273" y="850"/>
                            <a:chExt cx="94" cy="94"/>
                          </a:xfrm>
                        </wpg:grpSpPr>
                        <wps:wsp>
                          <wps:cNvPr id="2159" name="Rectangle 2159"/>
                          <wps:cNvSpPr>
                            <a:spLocks noChangeArrowheads="1"/>
                          </wps:cNvSpPr>
                          <wps:spPr bwMode="auto">
                            <a:xfrm>
                              <a:off x="273" y="850"/>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0" name="Rectangle 2160"/>
                          <wps:cNvSpPr>
                            <a:spLocks noChangeArrowheads="1"/>
                          </wps:cNvSpPr>
                          <wps:spPr bwMode="auto">
                            <a:xfrm>
                              <a:off x="273" y="850"/>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61" name="Rectangle 2161"/>
                          <wps:cNvSpPr>
                            <a:spLocks noChangeArrowheads="1"/>
                          </wps:cNvSpPr>
                          <wps:spPr bwMode="auto">
                            <a:xfrm>
                              <a:off x="335"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2" name="Rectangle 2162"/>
                          <wps:cNvSpPr>
                            <a:spLocks noChangeArrowheads="1"/>
                          </wps:cNvSpPr>
                          <wps:spPr bwMode="auto">
                            <a:xfrm>
                              <a:off x="335"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63" name="Rectangle 2163"/>
                          <wps:cNvSpPr>
                            <a:spLocks noChangeArrowheads="1"/>
                          </wps:cNvSpPr>
                          <wps:spPr bwMode="auto">
                            <a:xfrm>
                              <a:off x="335"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4" name="Rectangle 2164"/>
                          <wps:cNvSpPr>
                            <a:spLocks noChangeArrowheads="1"/>
                          </wps:cNvSpPr>
                          <wps:spPr bwMode="auto">
                            <a:xfrm>
                              <a:off x="304"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5" name="Rectangle 2165"/>
                          <wps:cNvSpPr>
                            <a:spLocks noChangeArrowheads="1"/>
                          </wps:cNvSpPr>
                          <wps:spPr bwMode="auto">
                            <a:xfrm>
                              <a:off x="304"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66" name="Rectangle 2166"/>
                          <wps:cNvSpPr>
                            <a:spLocks noChangeArrowheads="1"/>
                          </wps:cNvSpPr>
                          <wps:spPr bwMode="auto">
                            <a:xfrm>
                              <a:off x="304"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7" name="Rectangle 2167"/>
                          <wps:cNvSpPr>
                            <a:spLocks noChangeArrowheads="1"/>
                          </wps:cNvSpPr>
                          <wps:spPr bwMode="auto">
                            <a:xfrm>
                              <a:off x="273"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68" name="Rectangle 2168"/>
                          <wps:cNvSpPr>
                            <a:spLocks noChangeArrowheads="1"/>
                          </wps:cNvSpPr>
                          <wps:spPr bwMode="auto">
                            <a:xfrm>
                              <a:off x="273"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69" name="Rectangle 2169"/>
                          <wps:cNvSpPr>
                            <a:spLocks noChangeArrowheads="1"/>
                          </wps:cNvSpPr>
                          <wps:spPr bwMode="auto">
                            <a:xfrm>
                              <a:off x="273"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0" name="Rectangle 2170"/>
                          <wps:cNvSpPr>
                            <a:spLocks noChangeArrowheads="1"/>
                          </wps:cNvSpPr>
                          <wps:spPr bwMode="auto">
                            <a:xfrm>
                              <a:off x="335"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1" name="Rectangle 2171"/>
                          <wps:cNvSpPr>
                            <a:spLocks noChangeArrowheads="1"/>
                          </wps:cNvSpPr>
                          <wps:spPr bwMode="auto">
                            <a:xfrm>
                              <a:off x="335"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72" name="Rectangle 2172"/>
                          <wps:cNvSpPr>
                            <a:spLocks noChangeArrowheads="1"/>
                          </wps:cNvSpPr>
                          <wps:spPr bwMode="auto">
                            <a:xfrm>
                              <a:off x="335"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3" name="Rectangle 2173"/>
                          <wps:cNvSpPr>
                            <a:spLocks noChangeArrowheads="1"/>
                          </wps:cNvSpPr>
                          <wps:spPr bwMode="auto">
                            <a:xfrm>
                              <a:off x="304"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4" name="Rectangle 2174"/>
                          <wps:cNvSpPr>
                            <a:spLocks noChangeArrowheads="1"/>
                          </wps:cNvSpPr>
                          <wps:spPr bwMode="auto">
                            <a:xfrm>
                              <a:off x="304"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75" name="Rectangle 2175"/>
                          <wps:cNvSpPr>
                            <a:spLocks noChangeArrowheads="1"/>
                          </wps:cNvSpPr>
                          <wps:spPr bwMode="auto">
                            <a:xfrm>
                              <a:off x="304"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6" name="Rectangle 2176"/>
                          <wps:cNvSpPr>
                            <a:spLocks noChangeArrowheads="1"/>
                          </wps:cNvSpPr>
                          <wps:spPr bwMode="auto">
                            <a:xfrm>
                              <a:off x="273"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7" name="Rectangle 2177"/>
                          <wps:cNvSpPr>
                            <a:spLocks noChangeArrowheads="1"/>
                          </wps:cNvSpPr>
                          <wps:spPr bwMode="auto">
                            <a:xfrm>
                              <a:off x="273"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78" name="Rectangle 2178"/>
                          <wps:cNvSpPr>
                            <a:spLocks noChangeArrowheads="1"/>
                          </wps:cNvSpPr>
                          <wps:spPr bwMode="auto">
                            <a:xfrm>
                              <a:off x="273"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79" name="Rectangle 2179"/>
                          <wps:cNvSpPr>
                            <a:spLocks noChangeArrowheads="1"/>
                          </wps:cNvSpPr>
                          <wps:spPr bwMode="auto">
                            <a:xfrm>
                              <a:off x="335"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80" name="Rectangle 2180"/>
                          <wps:cNvSpPr>
                            <a:spLocks noChangeArrowheads="1"/>
                          </wps:cNvSpPr>
                          <wps:spPr bwMode="auto">
                            <a:xfrm>
                              <a:off x="335"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81" name="Rectangle 2181"/>
                          <wps:cNvSpPr>
                            <a:spLocks noChangeArrowheads="1"/>
                          </wps:cNvSpPr>
                          <wps:spPr bwMode="auto">
                            <a:xfrm>
                              <a:off x="335"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82" name="Rectangle 2182"/>
                          <wps:cNvSpPr>
                            <a:spLocks noChangeArrowheads="1"/>
                          </wps:cNvSpPr>
                          <wps:spPr bwMode="auto">
                            <a:xfrm>
                              <a:off x="304"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83" name="Rectangle 2183"/>
                          <wps:cNvSpPr>
                            <a:spLocks noChangeArrowheads="1"/>
                          </wps:cNvSpPr>
                          <wps:spPr bwMode="auto">
                            <a:xfrm>
                              <a:off x="304"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84" name="Rectangle 2184"/>
                          <wps:cNvSpPr>
                            <a:spLocks noChangeArrowheads="1"/>
                          </wps:cNvSpPr>
                          <wps:spPr bwMode="auto">
                            <a:xfrm>
                              <a:off x="304"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85" name="Rectangle 2185"/>
                          <wps:cNvSpPr>
                            <a:spLocks noChangeArrowheads="1"/>
                          </wps:cNvSpPr>
                          <wps:spPr bwMode="auto">
                            <a:xfrm>
                              <a:off x="273"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86" name="Rectangle 2186"/>
                          <wps:cNvSpPr>
                            <a:spLocks noChangeArrowheads="1"/>
                          </wps:cNvSpPr>
                          <wps:spPr bwMode="auto">
                            <a:xfrm>
                              <a:off x="273"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87" name="Rectangle 2187"/>
                          <wps:cNvSpPr>
                            <a:spLocks noChangeArrowheads="1"/>
                          </wps:cNvSpPr>
                          <wps:spPr bwMode="auto">
                            <a:xfrm>
                              <a:off x="273"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188" name="Group 2188"/>
                        <wpg:cNvGrpSpPr>
                          <a:grpSpLocks/>
                        </wpg:cNvGrpSpPr>
                        <wpg:grpSpPr bwMode="auto">
                          <a:xfrm>
                            <a:off x="273" y="951"/>
                            <a:ext cx="94" cy="94"/>
                            <a:chOff x="273" y="951"/>
                            <a:chExt cx="94" cy="94"/>
                          </a:xfrm>
                        </wpg:grpSpPr>
                        <wps:wsp>
                          <wps:cNvPr id="2189" name="Rectangle 2189"/>
                          <wps:cNvSpPr>
                            <a:spLocks noChangeArrowheads="1"/>
                          </wps:cNvSpPr>
                          <wps:spPr bwMode="auto">
                            <a:xfrm>
                              <a:off x="273" y="951"/>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0" name="Rectangle 2190"/>
                          <wps:cNvSpPr>
                            <a:spLocks noChangeArrowheads="1"/>
                          </wps:cNvSpPr>
                          <wps:spPr bwMode="auto">
                            <a:xfrm>
                              <a:off x="273" y="951"/>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91" name="Rectangle 2191"/>
                          <wps:cNvSpPr>
                            <a:spLocks noChangeArrowheads="1"/>
                          </wps:cNvSpPr>
                          <wps:spPr bwMode="auto">
                            <a:xfrm>
                              <a:off x="335"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2" name="Rectangle 2192"/>
                          <wps:cNvSpPr>
                            <a:spLocks noChangeArrowheads="1"/>
                          </wps:cNvSpPr>
                          <wps:spPr bwMode="auto">
                            <a:xfrm>
                              <a:off x="335"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93" name="Rectangle 2193"/>
                          <wps:cNvSpPr>
                            <a:spLocks noChangeArrowheads="1"/>
                          </wps:cNvSpPr>
                          <wps:spPr bwMode="auto">
                            <a:xfrm>
                              <a:off x="335"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4" name="Rectangle 2194"/>
                          <wps:cNvSpPr>
                            <a:spLocks noChangeArrowheads="1"/>
                          </wps:cNvSpPr>
                          <wps:spPr bwMode="auto">
                            <a:xfrm>
                              <a:off x="304"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5" name="Rectangle 2195"/>
                          <wps:cNvSpPr>
                            <a:spLocks noChangeArrowheads="1"/>
                          </wps:cNvSpPr>
                          <wps:spPr bwMode="auto">
                            <a:xfrm>
                              <a:off x="304"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96" name="Rectangle 2196"/>
                          <wps:cNvSpPr>
                            <a:spLocks noChangeArrowheads="1"/>
                          </wps:cNvSpPr>
                          <wps:spPr bwMode="auto">
                            <a:xfrm>
                              <a:off x="304"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7" name="Rectangle 2197"/>
                          <wps:cNvSpPr>
                            <a:spLocks noChangeArrowheads="1"/>
                          </wps:cNvSpPr>
                          <wps:spPr bwMode="auto">
                            <a:xfrm>
                              <a:off x="273"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198" name="Rectangle 2198"/>
                          <wps:cNvSpPr>
                            <a:spLocks noChangeArrowheads="1"/>
                          </wps:cNvSpPr>
                          <wps:spPr bwMode="auto">
                            <a:xfrm>
                              <a:off x="273"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199" name="Rectangle 2199"/>
                          <wps:cNvSpPr>
                            <a:spLocks noChangeArrowheads="1"/>
                          </wps:cNvSpPr>
                          <wps:spPr bwMode="auto">
                            <a:xfrm>
                              <a:off x="273"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0" name="Rectangle 2200"/>
                          <wps:cNvSpPr>
                            <a:spLocks noChangeArrowheads="1"/>
                          </wps:cNvSpPr>
                          <wps:spPr bwMode="auto">
                            <a:xfrm>
                              <a:off x="335"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1" name="Rectangle 2201"/>
                          <wps:cNvSpPr>
                            <a:spLocks noChangeArrowheads="1"/>
                          </wps:cNvSpPr>
                          <wps:spPr bwMode="auto">
                            <a:xfrm>
                              <a:off x="335"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02" name="Rectangle 2202"/>
                          <wps:cNvSpPr>
                            <a:spLocks noChangeArrowheads="1"/>
                          </wps:cNvSpPr>
                          <wps:spPr bwMode="auto">
                            <a:xfrm>
                              <a:off x="335"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3" name="Rectangle 2203"/>
                          <wps:cNvSpPr>
                            <a:spLocks noChangeArrowheads="1"/>
                          </wps:cNvSpPr>
                          <wps:spPr bwMode="auto">
                            <a:xfrm>
                              <a:off x="304"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4" name="Rectangle 2204"/>
                          <wps:cNvSpPr>
                            <a:spLocks noChangeArrowheads="1"/>
                          </wps:cNvSpPr>
                          <wps:spPr bwMode="auto">
                            <a:xfrm>
                              <a:off x="304"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05" name="Rectangle 2205"/>
                          <wps:cNvSpPr>
                            <a:spLocks noChangeArrowheads="1"/>
                          </wps:cNvSpPr>
                          <wps:spPr bwMode="auto">
                            <a:xfrm>
                              <a:off x="304"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6" name="Rectangle 2206"/>
                          <wps:cNvSpPr>
                            <a:spLocks noChangeArrowheads="1"/>
                          </wps:cNvSpPr>
                          <wps:spPr bwMode="auto">
                            <a:xfrm>
                              <a:off x="273"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7" name="Rectangle 2207"/>
                          <wps:cNvSpPr>
                            <a:spLocks noChangeArrowheads="1"/>
                          </wps:cNvSpPr>
                          <wps:spPr bwMode="auto">
                            <a:xfrm>
                              <a:off x="273"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08" name="Rectangle 2208"/>
                          <wps:cNvSpPr>
                            <a:spLocks noChangeArrowheads="1"/>
                          </wps:cNvSpPr>
                          <wps:spPr bwMode="auto">
                            <a:xfrm>
                              <a:off x="273"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09" name="Rectangle 2209"/>
                          <wps:cNvSpPr>
                            <a:spLocks noChangeArrowheads="1"/>
                          </wps:cNvSpPr>
                          <wps:spPr bwMode="auto">
                            <a:xfrm>
                              <a:off x="335"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10" name="Rectangle 2210"/>
                          <wps:cNvSpPr>
                            <a:spLocks noChangeArrowheads="1"/>
                          </wps:cNvSpPr>
                          <wps:spPr bwMode="auto">
                            <a:xfrm>
                              <a:off x="335"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11" name="Rectangle 2211"/>
                          <wps:cNvSpPr>
                            <a:spLocks noChangeArrowheads="1"/>
                          </wps:cNvSpPr>
                          <wps:spPr bwMode="auto">
                            <a:xfrm>
                              <a:off x="335"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12" name="Rectangle 2212"/>
                          <wps:cNvSpPr>
                            <a:spLocks noChangeArrowheads="1"/>
                          </wps:cNvSpPr>
                          <wps:spPr bwMode="auto">
                            <a:xfrm>
                              <a:off x="304"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13" name="Rectangle 2213"/>
                          <wps:cNvSpPr>
                            <a:spLocks noChangeArrowheads="1"/>
                          </wps:cNvSpPr>
                          <wps:spPr bwMode="auto">
                            <a:xfrm>
                              <a:off x="304"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14" name="Rectangle 2214"/>
                          <wps:cNvSpPr>
                            <a:spLocks noChangeArrowheads="1"/>
                          </wps:cNvSpPr>
                          <wps:spPr bwMode="auto">
                            <a:xfrm>
                              <a:off x="304"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15" name="Rectangle 2215"/>
                          <wps:cNvSpPr>
                            <a:spLocks noChangeArrowheads="1"/>
                          </wps:cNvSpPr>
                          <wps:spPr bwMode="auto">
                            <a:xfrm>
                              <a:off x="273"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16" name="Rectangle 2216"/>
                          <wps:cNvSpPr>
                            <a:spLocks noChangeArrowheads="1"/>
                          </wps:cNvSpPr>
                          <wps:spPr bwMode="auto">
                            <a:xfrm>
                              <a:off x="273"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17" name="Rectangle 2217"/>
                          <wps:cNvSpPr>
                            <a:spLocks noChangeArrowheads="1"/>
                          </wps:cNvSpPr>
                          <wps:spPr bwMode="auto">
                            <a:xfrm>
                              <a:off x="273"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218" name="Group 2218"/>
                        <wpg:cNvGrpSpPr>
                          <a:grpSpLocks/>
                        </wpg:cNvGrpSpPr>
                        <wpg:grpSpPr bwMode="auto">
                          <a:xfrm>
                            <a:off x="497" y="647"/>
                            <a:ext cx="94" cy="94"/>
                            <a:chOff x="497" y="647"/>
                            <a:chExt cx="94" cy="94"/>
                          </a:xfrm>
                        </wpg:grpSpPr>
                        <wps:wsp>
                          <wps:cNvPr id="2219" name="Rectangle 2219"/>
                          <wps:cNvSpPr>
                            <a:spLocks noChangeArrowheads="1"/>
                          </wps:cNvSpPr>
                          <wps:spPr bwMode="auto">
                            <a:xfrm>
                              <a:off x="497" y="647"/>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0" name="Rectangle 2220"/>
                          <wps:cNvSpPr>
                            <a:spLocks noChangeArrowheads="1"/>
                          </wps:cNvSpPr>
                          <wps:spPr bwMode="auto">
                            <a:xfrm>
                              <a:off x="497" y="647"/>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21" name="Rectangle 2221"/>
                          <wps:cNvSpPr>
                            <a:spLocks noChangeArrowheads="1"/>
                          </wps:cNvSpPr>
                          <wps:spPr bwMode="auto">
                            <a:xfrm>
                              <a:off x="559"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2" name="Rectangle 2222"/>
                          <wps:cNvSpPr>
                            <a:spLocks noChangeArrowheads="1"/>
                          </wps:cNvSpPr>
                          <wps:spPr bwMode="auto">
                            <a:xfrm>
                              <a:off x="559"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23" name="Rectangle 2223"/>
                          <wps:cNvSpPr>
                            <a:spLocks noChangeArrowheads="1"/>
                          </wps:cNvSpPr>
                          <wps:spPr bwMode="auto">
                            <a:xfrm>
                              <a:off x="559"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4" name="Rectangle 2224"/>
                          <wps:cNvSpPr>
                            <a:spLocks noChangeArrowheads="1"/>
                          </wps:cNvSpPr>
                          <wps:spPr bwMode="auto">
                            <a:xfrm>
                              <a:off x="528"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5" name="Rectangle 2225"/>
                          <wps:cNvSpPr>
                            <a:spLocks noChangeArrowheads="1"/>
                          </wps:cNvSpPr>
                          <wps:spPr bwMode="auto">
                            <a:xfrm>
                              <a:off x="528"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26" name="Rectangle 2226"/>
                          <wps:cNvSpPr>
                            <a:spLocks noChangeArrowheads="1"/>
                          </wps:cNvSpPr>
                          <wps:spPr bwMode="auto">
                            <a:xfrm>
                              <a:off x="528"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7" name="Rectangle 2227"/>
                          <wps:cNvSpPr>
                            <a:spLocks noChangeArrowheads="1"/>
                          </wps:cNvSpPr>
                          <wps:spPr bwMode="auto">
                            <a:xfrm>
                              <a:off x="497"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28" name="Rectangle 2228"/>
                          <wps:cNvSpPr>
                            <a:spLocks noChangeArrowheads="1"/>
                          </wps:cNvSpPr>
                          <wps:spPr bwMode="auto">
                            <a:xfrm>
                              <a:off x="497"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29" name="Rectangle 2229"/>
                          <wps:cNvSpPr>
                            <a:spLocks noChangeArrowheads="1"/>
                          </wps:cNvSpPr>
                          <wps:spPr bwMode="auto">
                            <a:xfrm>
                              <a:off x="497"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0" name="Rectangle 2230"/>
                          <wps:cNvSpPr>
                            <a:spLocks noChangeArrowheads="1"/>
                          </wps:cNvSpPr>
                          <wps:spPr bwMode="auto">
                            <a:xfrm>
                              <a:off x="559"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1" name="Rectangle 2231"/>
                          <wps:cNvSpPr>
                            <a:spLocks noChangeArrowheads="1"/>
                          </wps:cNvSpPr>
                          <wps:spPr bwMode="auto">
                            <a:xfrm>
                              <a:off x="559"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32" name="Rectangle 2232"/>
                          <wps:cNvSpPr>
                            <a:spLocks noChangeArrowheads="1"/>
                          </wps:cNvSpPr>
                          <wps:spPr bwMode="auto">
                            <a:xfrm>
                              <a:off x="559"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3" name="Rectangle 2233"/>
                          <wps:cNvSpPr>
                            <a:spLocks noChangeArrowheads="1"/>
                          </wps:cNvSpPr>
                          <wps:spPr bwMode="auto">
                            <a:xfrm>
                              <a:off x="528"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4" name="Rectangle 2234"/>
                          <wps:cNvSpPr>
                            <a:spLocks noChangeArrowheads="1"/>
                          </wps:cNvSpPr>
                          <wps:spPr bwMode="auto">
                            <a:xfrm>
                              <a:off x="528"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35" name="Rectangle 2235"/>
                          <wps:cNvSpPr>
                            <a:spLocks noChangeArrowheads="1"/>
                          </wps:cNvSpPr>
                          <wps:spPr bwMode="auto">
                            <a:xfrm>
                              <a:off x="528"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6" name="Rectangle 2236"/>
                          <wps:cNvSpPr>
                            <a:spLocks noChangeArrowheads="1"/>
                          </wps:cNvSpPr>
                          <wps:spPr bwMode="auto">
                            <a:xfrm>
                              <a:off x="497"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7" name="Rectangle 2237"/>
                          <wps:cNvSpPr>
                            <a:spLocks noChangeArrowheads="1"/>
                          </wps:cNvSpPr>
                          <wps:spPr bwMode="auto">
                            <a:xfrm>
                              <a:off x="497"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38" name="Rectangle 2238"/>
                          <wps:cNvSpPr>
                            <a:spLocks noChangeArrowheads="1"/>
                          </wps:cNvSpPr>
                          <wps:spPr bwMode="auto">
                            <a:xfrm>
                              <a:off x="497"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39" name="Rectangle 2239"/>
                          <wps:cNvSpPr>
                            <a:spLocks noChangeArrowheads="1"/>
                          </wps:cNvSpPr>
                          <wps:spPr bwMode="auto">
                            <a:xfrm>
                              <a:off x="559"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40" name="Rectangle 2240"/>
                          <wps:cNvSpPr>
                            <a:spLocks noChangeArrowheads="1"/>
                          </wps:cNvSpPr>
                          <wps:spPr bwMode="auto">
                            <a:xfrm>
                              <a:off x="559"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41" name="Rectangle 2241"/>
                          <wps:cNvSpPr>
                            <a:spLocks noChangeArrowheads="1"/>
                          </wps:cNvSpPr>
                          <wps:spPr bwMode="auto">
                            <a:xfrm>
                              <a:off x="559"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42" name="Rectangle 2242"/>
                          <wps:cNvSpPr>
                            <a:spLocks noChangeArrowheads="1"/>
                          </wps:cNvSpPr>
                          <wps:spPr bwMode="auto">
                            <a:xfrm>
                              <a:off x="528"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43" name="Rectangle 2243"/>
                          <wps:cNvSpPr>
                            <a:spLocks noChangeArrowheads="1"/>
                          </wps:cNvSpPr>
                          <wps:spPr bwMode="auto">
                            <a:xfrm>
                              <a:off x="528"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44" name="Rectangle 2244"/>
                          <wps:cNvSpPr>
                            <a:spLocks noChangeArrowheads="1"/>
                          </wps:cNvSpPr>
                          <wps:spPr bwMode="auto">
                            <a:xfrm>
                              <a:off x="528"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45" name="Rectangle 2245"/>
                          <wps:cNvSpPr>
                            <a:spLocks noChangeArrowheads="1"/>
                          </wps:cNvSpPr>
                          <wps:spPr bwMode="auto">
                            <a:xfrm>
                              <a:off x="497"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46" name="Rectangle 2246"/>
                          <wps:cNvSpPr>
                            <a:spLocks noChangeArrowheads="1"/>
                          </wps:cNvSpPr>
                          <wps:spPr bwMode="auto">
                            <a:xfrm>
                              <a:off x="497"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47" name="Rectangle 2247"/>
                          <wps:cNvSpPr>
                            <a:spLocks noChangeArrowheads="1"/>
                          </wps:cNvSpPr>
                          <wps:spPr bwMode="auto">
                            <a:xfrm>
                              <a:off x="497"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248" name="Group 2248"/>
                        <wpg:cNvGrpSpPr>
                          <a:grpSpLocks/>
                        </wpg:cNvGrpSpPr>
                        <wpg:grpSpPr bwMode="auto">
                          <a:xfrm>
                            <a:off x="497" y="749"/>
                            <a:ext cx="94" cy="94"/>
                            <a:chOff x="497" y="749"/>
                            <a:chExt cx="94" cy="94"/>
                          </a:xfrm>
                        </wpg:grpSpPr>
                        <wps:wsp>
                          <wps:cNvPr id="2249" name="Rectangle 2249"/>
                          <wps:cNvSpPr>
                            <a:spLocks noChangeArrowheads="1"/>
                          </wps:cNvSpPr>
                          <wps:spPr bwMode="auto">
                            <a:xfrm>
                              <a:off x="497" y="749"/>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0" name="Rectangle 2250"/>
                          <wps:cNvSpPr>
                            <a:spLocks noChangeArrowheads="1"/>
                          </wps:cNvSpPr>
                          <wps:spPr bwMode="auto">
                            <a:xfrm>
                              <a:off x="497" y="749"/>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51" name="Rectangle 2251"/>
                          <wps:cNvSpPr>
                            <a:spLocks noChangeArrowheads="1"/>
                          </wps:cNvSpPr>
                          <wps:spPr bwMode="auto">
                            <a:xfrm>
                              <a:off x="559"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2" name="Rectangle 2252"/>
                          <wps:cNvSpPr>
                            <a:spLocks noChangeArrowheads="1"/>
                          </wps:cNvSpPr>
                          <wps:spPr bwMode="auto">
                            <a:xfrm>
                              <a:off x="559"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53" name="Rectangle 2253"/>
                          <wps:cNvSpPr>
                            <a:spLocks noChangeArrowheads="1"/>
                          </wps:cNvSpPr>
                          <wps:spPr bwMode="auto">
                            <a:xfrm>
                              <a:off x="559"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4" name="Rectangle 2254"/>
                          <wps:cNvSpPr>
                            <a:spLocks noChangeArrowheads="1"/>
                          </wps:cNvSpPr>
                          <wps:spPr bwMode="auto">
                            <a:xfrm>
                              <a:off x="528"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5" name="Rectangle 2255"/>
                          <wps:cNvSpPr>
                            <a:spLocks noChangeArrowheads="1"/>
                          </wps:cNvSpPr>
                          <wps:spPr bwMode="auto">
                            <a:xfrm>
                              <a:off x="528"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56" name="Rectangle 2256"/>
                          <wps:cNvSpPr>
                            <a:spLocks noChangeArrowheads="1"/>
                          </wps:cNvSpPr>
                          <wps:spPr bwMode="auto">
                            <a:xfrm>
                              <a:off x="528"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7" name="Rectangle 2257"/>
                          <wps:cNvSpPr>
                            <a:spLocks noChangeArrowheads="1"/>
                          </wps:cNvSpPr>
                          <wps:spPr bwMode="auto">
                            <a:xfrm>
                              <a:off x="497"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58" name="Rectangle 2258"/>
                          <wps:cNvSpPr>
                            <a:spLocks noChangeArrowheads="1"/>
                          </wps:cNvSpPr>
                          <wps:spPr bwMode="auto">
                            <a:xfrm>
                              <a:off x="497"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59" name="Rectangle 2259"/>
                          <wps:cNvSpPr>
                            <a:spLocks noChangeArrowheads="1"/>
                          </wps:cNvSpPr>
                          <wps:spPr bwMode="auto">
                            <a:xfrm>
                              <a:off x="497"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0" name="Rectangle 2260"/>
                          <wps:cNvSpPr>
                            <a:spLocks noChangeArrowheads="1"/>
                          </wps:cNvSpPr>
                          <wps:spPr bwMode="auto">
                            <a:xfrm>
                              <a:off x="559"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1" name="Rectangle 2261"/>
                          <wps:cNvSpPr>
                            <a:spLocks noChangeArrowheads="1"/>
                          </wps:cNvSpPr>
                          <wps:spPr bwMode="auto">
                            <a:xfrm>
                              <a:off x="559"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62" name="Rectangle 2262"/>
                          <wps:cNvSpPr>
                            <a:spLocks noChangeArrowheads="1"/>
                          </wps:cNvSpPr>
                          <wps:spPr bwMode="auto">
                            <a:xfrm>
                              <a:off x="559"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3" name="Rectangle 2263"/>
                          <wps:cNvSpPr>
                            <a:spLocks noChangeArrowheads="1"/>
                          </wps:cNvSpPr>
                          <wps:spPr bwMode="auto">
                            <a:xfrm>
                              <a:off x="528"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4" name="Rectangle 2264"/>
                          <wps:cNvSpPr>
                            <a:spLocks noChangeArrowheads="1"/>
                          </wps:cNvSpPr>
                          <wps:spPr bwMode="auto">
                            <a:xfrm>
                              <a:off x="528"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65" name="Rectangle 2265"/>
                          <wps:cNvSpPr>
                            <a:spLocks noChangeArrowheads="1"/>
                          </wps:cNvSpPr>
                          <wps:spPr bwMode="auto">
                            <a:xfrm>
                              <a:off x="528"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6" name="Rectangle 2266"/>
                          <wps:cNvSpPr>
                            <a:spLocks noChangeArrowheads="1"/>
                          </wps:cNvSpPr>
                          <wps:spPr bwMode="auto">
                            <a:xfrm>
                              <a:off x="497"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7" name="Rectangle 2267"/>
                          <wps:cNvSpPr>
                            <a:spLocks noChangeArrowheads="1"/>
                          </wps:cNvSpPr>
                          <wps:spPr bwMode="auto">
                            <a:xfrm>
                              <a:off x="497"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68" name="Rectangle 2268"/>
                          <wps:cNvSpPr>
                            <a:spLocks noChangeArrowheads="1"/>
                          </wps:cNvSpPr>
                          <wps:spPr bwMode="auto">
                            <a:xfrm>
                              <a:off x="497"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69" name="Rectangle 2269"/>
                          <wps:cNvSpPr>
                            <a:spLocks noChangeArrowheads="1"/>
                          </wps:cNvSpPr>
                          <wps:spPr bwMode="auto">
                            <a:xfrm>
                              <a:off x="559"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70" name="Rectangle 2270"/>
                          <wps:cNvSpPr>
                            <a:spLocks noChangeArrowheads="1"/>
                          </wps:cNvSpPr>
                          <wps:spPr bwMode="auto">
                            <a:xfrm>
                              <a:off x="559"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71" name="Rectangle 2271"/>
                          <wps:cNvSpPr>
                            <a:spLocks noChangeArrowheads="1"/>
                          </wps:cNvSpPr>
                          <wps:spPr bwMode="auto">
                            <a:xfrm>
                              <a:off x="559"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72" name="Rectangle 2272"/>
                          <wps:cNvSpPr>
                            <a:spLocks noChangeArrowheads="1"/>
                          </wps:cNvSpPr>
                          <wps:spPr bwMode="auto">
                            <a:xfrm>
                              <a:off x="528"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73" name="Rectangle 2273"/>
                          <wps:cNvSpPr>
                            <a:spLocks noChangeArrowheads="1"/>
                          </wps:cNvSpPr>
                          <wps:spPr bwMode="auto">
                            <a:xfrm>
                              <a:off x="528"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74" name="Rectangle 2274"/>
                          <wps:cNvSpPr>
                            <a:spLocks noChangeArrowheads="1"/>
                          </wps:cNvSpPr>
                          <wps:spPr bwMode="auto">
                            <a:xfrm>
                              <a:off x="528"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75" name="Rectangle 2275"/>
                          <wps:cNvSpPr>
                            <a:spLocks noChangeArrowheads="1"/>
                          </wps:cNvSpPr>
                          <wps:spPr bwMode="auto">
                            <a:xfrm>
                              <a:off x="497"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76" name="Rectangle 2276"/>
                          <wps:cNvSpPr>
                            <a:spLocks noChangeArrowheads="1"/>
                          </wps:cNvSpPr>
                          <wps:spPr bwMode="auto">
                            <a:xfrm>
                              <a:off x="497"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77" name="Rectangle 2277"/>
                          <wps:cNvSpPr>
                            <a:spLocks noChangeArrowheads="1"/>
                          </wps:cNvSpPr>
                          <wps:spPr bwMode="auto">
                            <a:xfrm>
                              <a:off x="497"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278" name="Group 2278"/>
                        <wpg:cNvGrpSpPr>
                          <a:grpSpLocks/>
                        </wpg:cNvGrpSpPr>
                        <wpg:grpSpPr bwMode="auto">
                          <a:xfrm>
                            <a:off x="497" y="850"/>
                            <a:ext cx="94" cy="94"/>
                            <a:chOff x="497" y="850"/>
                            <a:chExt cx="94" cy="94"/>
                          </a:xfrm>
                        </wpg:grpSpPr>
                        <wps:wsp>
                          <wps:cNvPr id="2279" name="Rectangle 2279"/>
                          <wps:cNvSpPr>
                            <a:spLocks noChangeArrowheads="1"/>
                          </wps:cNvSpPr>
                          <wps:spPr bwMode="auto">
                            <a:xfrm>
                              <a:off x="497" y="850"/>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0" name="Rectangle 2280"/>
                          <wps:cNvSpPr>
                            <a:spLocks noChangeArrowheads="1"/>
                          </wps:cNvSpPr>
                          <wps:spPr bwMode="auto">
                            <a:xfrm>
                              <a:off x="497" y="850"/>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81" name="Rectangle 2281"/>
                          <wps:cNvSpPr>
                            <a:spLocks noChangeArrowheads="1"/>
                          </wps:cNvSpPr>
                          <wps:spPr bwMode="auto">
                            <a:xfrm>
                              <a:off x="559"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2" name="Rectangle 2282"/>
                          <wps:cNvSpPr>
                            <a:spLocks noChangeArrowheads="1"/>
                          </wps:cNvSpPr>
                          <wps:spPr bwMode="auto">
                            <a:xfrm>
                              <a:off x="559"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83" name="Rectangle 2283"/>
                          <wps:cNvSpPr>
                            <a:spLocks noChangeArrowheads="1"/>
                          </wps:cNvSpPr>
                          <wps:spPr bwMode="auto">
                            <a:xfrm>
                              <a:off x="559"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4" name="Rectangle 2284"/>
                          <wps:cNvSpPr>
                            <a:spLocks noChangeArrowheads="1"/>
                          </wps:cNvSpPr>
                          <wps:spPr bwMode="auto">
                            <a:xfrm>
                              <a:off x="528"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5" name="Rectangle 2285"/>
                          <wps:cNvSpPr>
                            <a:spLocks noChangeArrowheads="1"/>
                          </wps:cNvSpPr>
                          <wps:spPr bwMode="auto">
                            <a:xfrm>
                              <a:off x="528"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86" name="Rectangle 2286"/>
                          <wps:cNvSpPr>
                            <a:spLocks noChangeArrowheads="1"/>
                          </wps:cNvSpPr>
                          <wps:spPr bwMode="auto">
                            <a:xfrm>
                              <a:off x="528"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7" name="Rectangle 2287"/>
                          <wps:cNvSpPr>
                            <a:spLocks noChangeArrowheads="1"/>
                          </wps:cNvSpPr>
                          <wps:spPr bwMode="auto">
                            <a:xfrm>
                              <a:off x="497"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88" name="Rectangle 2288"/>
                          <wps:cNvSpPr>
                            <a:spLocks noChangeArrowheads="1"/>
                          </wps:cNvSpPr>
                          <wps:spPr bwMode="auto">
                            <a:xfrm>
                              <a:off x="497"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89" name="Rectangle 2289"/>
                          <wps:cNvSpPr>
                            <a:spLocks noChangeArrowheads="1"/>
                          </wps:cNvSpPr>
                          <wps:spPr bwMode="auto">
                            <a:xfrm>
                              <a:off x="497"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0" name="Rectangle 2290"/>
                          <wps:cNvSpPr>
                            <a:spLocks noChangeArrowheads="1"/>
                          </wps:cNvSpPr>
                          <wps:spPr bwMode="auto">
                            <a:xfrm>
                              <a:off x="559"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1" name="Rectangle 2291"/>
                          <wps:cNvSpPr>
                            <a:spLocks noChangeArrowheads="1"/>
                          </wps:cNvSpPr>
                          <wps:spPr bwMode="auto">
                            <a:xfrm>
                              <a:off x="559"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92" name="Rectangle 2292"/>
                          <wps:cNvSpPr>
                            <a:spLocks noChangeArrowheads="1"/>
                          </wps:cNvSpPr>
                          <wps:spPr bwMode="auto">
                            <a:xfrm>
                              <a:off x="559"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3" name="Rectangle 2293"/>
                          <wps:cNvSpPr>
                            <a:spLocks noChangeArrowheads="1"/>
                          </wps:cNvSpPr>
                          <wps:spPr bwMode="auto">
                            <a:xfrm>
                              <a:off x="528"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4" name="Rectangle 2294"/>
                          <wps:cNvSpPr>
                            <a:spLocks noChangeArrowheads="1"/>
                          </wps:cNvSpPr>
                          <wps:spPr bwMode="auto">
                            <a:xfrm>
                              <a:off x="528"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95" name="Rectangle 2295"/>
                          <wps:cNvSpPr>
                            <a:spLocks noChangeArrowheads="1"/>
                          </wps:cNvSpPr>
                          <wps:spPr bwMode="auto">
                            <a:xfrm>
                              <a:off x="528"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6" name="Rectangle 2296"/>
                          <wps:cNvSpPr>
                            <a:spLocks noChangeArrowheads="1"/>
                          </wps:cNvSpPr>
                          <wps:spPr bwMode="auto">
                            <a:xfrm>
                              <a:off x="497"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7" name="Rectangle 2297"/>
                          <wps:cNvSpPr>
                            <a:spLocks noChangeArrowheads="1"/>
                          </wps:cNvSpPr>
                          <wps:spPr bwMode="auto">
                            <a:xfrm>
                              <a:off x="497"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298" name="Rectangle 2298"/>
                          <wps:cNvSpPr>
                            <a:spLocks noChangeArrowheads="1"/>
                          </wps:cNvSpPr>
                          <wps:spPr bwMode="auto">
                            <a:xfrm>
                              <a:off x="497"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299" name="Rectangle 2299"/>
                          <wps:cNvSpPr>
                            <a:spLocks noChangeArrowheads="1"/>
                          </wps:cNvSpPr>
                          <wps:spPr bwMode="auto">
                            <a:xfrm>
                              <a:off x="559"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00" name="Rectangle 2300"/>
                          <wps:cNvSpPr>
                            <a:spLocks noChangeArrowheads="1"/>
                          </wps:cNvSpPr>
                          <wps:spPr bwMode="auto">
                            <a:xfrm>
                              <a:off x="559"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01" name="Rectangle 2301"/>
                          <wps:cNvSpPr>
                            <a:spLocks noChangeArrowheads="1"/>
                          </wps:cNvSpPr>
                          <wps:spPr bwMode="auto">
                            <a:xfrm>
                              <a:off x="559"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02" name="Rectangle 2302"/>
                          <wps:cNvSpPr>
                            <a:spLocks noChangeArrowheads="1"/>
                          </wps:cNvSpPr>
                          <wps:spPr bwMode="auto">
                            <a:xfrm>
                              <a:off x="528"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03" name="Rectangle 2303"/>
                          <wps:cNvSpPr>
                            <a:spLocks noChangeArrowheads="1"/>
                          </wps:cNvSpPr>
                          <wps:spPr bwMode="auto">
                            <a:xfrm>
                              <a:off x="528"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04" name="Rectangle 2304"/>
                          <wps:cNvSpPr>
                            <a:spLocks noChangeArrowheads="1"/>
                          </wps:cNvSpPr>
                          <wps:spPr bwMode="auto">
                            <a:xfrm>
                              <a:off x="528"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05" name="Rectangle 2305"/>
                          <wps:cNvSpPr>
                            <a:spLocks noChangeArrowheads="1"/>
                          </wps:cNvSpPr>
                          <wps:spPr bwMode="auto">
                            <a:xfrm>
                              <a:off x="497"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06" name="Rectangle 2306"/>
                          <wps:cNvSpPr>
                            <a:spLocks noChangeArrowheads="1"/>
                          </wps:cNvSpPr>
                          <wps:spPr bwMode="auto">
                            <a:xfrm>
                              <a:off x="497"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07" name="Rectangle 2307"/>
                          <wps:cNvSpPr>
                            <a:spLocks noChangeArrowheads="1"/>
                          </wps:cNvSpPr>
                          <wps:spPr bwMode="auto">
                            <a:xfrm>
                              <a:off x="497"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308" name="Group 2308"/>
                        <wpg:cNvGrpSpPr>
                          <a:grpSpLocks/>
                        </wpg:cNvGrpSpPr>
                        <wpg:grpSpPr bwMode="auto">
                          <a:xfrm>
                            <a:off x="497" y="951"/>
                            <a:ext cx="94" cy="94"/>
                            <a:chOff x="497" y="951"/>
                            <a:chExt cx="94" cy="94"/>
                          </a:xfrm>
                        </wpg:grpSpPr>
                        <wps:wsp>
                          <wps:cNvPr id="2309" name="Rectangle 2309"/>
                          <wps:cNvSpPr>
                            <a:spLocks noChangeArrowheads="1"/>
                          </wps:cNvSpPr>
                          <wps:spPr bwMode="auto">
                            <a:xfrm>
                              <a:off x="497" y="951"/>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0" name="Rectangle 2310"/>
                          <wps:cNvSpPr>
                            <a:spLocks noChangeArrowheads="1"/>
                          </wps:cNvSpPr>
                          <wps:spPr bwMode="auto">
                            <a:xfrm>
                              <a:off x="497" y="951"/>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11" name="Rectangle 2311"/>
                          <wps:cNvSpPr>
                            <a:spLocks noChangeArrowheads="1"/>
                          </wps:cNvSpPr>
                          <wps:spPr bwMode="auto">
                            <a:xfrm>
                              <a:off x="559"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2" name="Rectangle 2312"/>
                          <wps:cNvSpPr>
                            <a:spLocks noChangeArrowheads="1"/>
                          </wps:cNvSpPr>
                          <wps:spPr bwMode="auto">
                            <a:xfrm>
                              <a:off x="559"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13" name="Rectangle 2313"/>
                          <wps:cNvSpPr>
                            <a:spLocks noChangeArrowheads="1"/>
                          </wps:cNvSpPr>
                          <wps:spPr bwMode="auto">
                            <a:xfrm>
                              <a:off x="559"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4" name="Rectangle 2314"/>
                          <wps:cNvSpPr>
                            <a:spLocks noChangeArrowheads="1"/>
                          </wps:cNvSpPr>
                          <wps:spPr bwMode="auto">
                            <a:xfrm>
                              <a:off x="528"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5" name="Rectangle 2315"/>
                          <wps:cNvSpPr>
                            <a:spLocks noChangeArrowheads="1"/>
                          </wps:cNvSpPr>
                          <wps:spPr bwMode="auto">
                            <a:xfrm>
                              <a:off x="528"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16" name="Rectangle 2316"/>
                          <wps:cNvSpPr>
                            <a:spLocks noChangeArrowheads="1"/>
                          </wps:cNvSpPr>
                          <wps:spPr bwMode="auto">
                            <a:xfrm>
                              <a:off x="528"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7" name="Rectangle 2317"/>
                          <wps:cNvSpPr>
                            <a:spLocks noChangeArrowheads="1"/>
                          </wps:cNvSpPr>
                          <wps:spPr bwMode="auto">
                            <a:xfrm>
                              <a:off x="497"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18" name="Rectangle 2318"/>
                          <wps:cNvSpPr>
                            <a:spLocks noChangeArrowheads="1"/>
                          </wps:cNvSpPr>
                          <wps:spPr bwMode="auto">
                            <a:xfrm>
                              <a:off x="497"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19" name="Rectangle 2319"/>
                          <wps:cNvSpPr>
                            <a:spLocks noChangeArrowheads="1"/>
                          </wps:cNvSpPr>
                          <wps:spPr bwMode="auto">
                            <a:xfrm>
                              <a:off x="497"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0" name="Rectangle 2320"/>
                          <wps:cNvSpPr>
                            <a:spLocks noChangeArrowheads="1"/>
                          </wps:cNvSpPr>
                          <wps:spPr bwMode="auto">
                            <a:xfrm>
                              <a:off x="559"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1" name="Rectangle 2321"/>
                          <wps:cNvSpPr>
                            <a:spLocks noChangeArrowheads="1"/>
                          </wps:cNvSpPr>
                          <wps:spPr bwMode="auto">
                            <a:xfrm>
                              <a:off x="559"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22" name="Rectangle 2322"/>
                          <wps:cNvSpPr>
                            <a:spLocks noChangeArrowheads="1"/>
                          </wps:cNvSpPr>
                          <wps:spPr bwMode="auto">
                            <a:xfrm>
                              <a:off x="559"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3" name="Rectangle 2323"/>
                          <wps:cNvSpPr>
                            <a:spLocks noChangeArrowheads="1"/>
                          </wps:cNvSpPr>
                          <wps:spPr bwMode="auto">
                            <a:xfrm>
                              <a:off x="528"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4" name="Rectangle 2324"/>
                          <wps:cNvSpPr>
                            <a:spLocks noChangeArrowheads="1"/>
                          </wps:cNvSpPr>
                          <wps:spPr bwMode="auto">
                            <a:xfrm>
                              <a:off x="528"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25" name="Rectangle 2325"/>
                          <wps:cNvSpPr>
                            <a:spLocks noChangeArrowheads="1"/>
                          </wps:cNvSpPr>
                          <wps:spPr bwMode="auto">
                            <a:xfrm>
                              <a:off x="528"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6" name="Rectangle 2326"/>
                          <wps:cNvSpPr>
                            <a:spLocks noChangeArrowheads="1"/>
                          </wps:cNvSpPr>
                          <wps:spPr bwMode="auto">
                            <a:xfrm>
                              <a:off x="497"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7" name="Rectangle 2327"/>
                          <wps:cNvSpPr>
                            <a:spLocks noChangeArrowheads="1"/>
                          </wps:cNvSpPr>
                          <wps:spPr bwMode="auto">
                            <a:xfrm>
                              <a:off x="497"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28" name="Rectangle 2328"/>
                          <wps:cNvSpPr>
                            <a:spLocks noChangeArrowheads="1"/>
                          </wps:cNvSpPr>
                          <wps:spPr bwMode="auto">
                            <a:xfrm>
                              <a:off x="497"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29" name="Rectangle 2329"/>
                          <wps:cNvSpPr>
                            <a:spLocks noChangeArrowheads="1"/>
                          </wps:cNvSpPr>
                          <wps:spPr bwMode="auto">
                            <a:xfrm>
                              <a:off x="559"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30" name="Rectangle 2330"/>
                          <wps:cNvSpPr>
                            <a:spLocks noChangeArrowheads="1"/>
                          </wps:cNvSpPr>
                          <wps:spPr bwMode="auto">
                            <a:xfrm>
                              <a:off x="559"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31" name="Rectangle 2331"/>
                          <wps:cNvSpPr>
                            <a:spLocks noChangeArrowheads="1"/>
                          </wps:cNvSpPr>
                          <wps:spPr bwMode="auto">
                            <a:xfrm>
                              <a:off x="559"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32" name="Rectangle 2332"/>
                          <wps:cNvSpPr>
                            <a:spLocks noChangeArrowheads="1"/>
                          </wps:cNvSpPr>
                          <wps:spPr bwMode="auto">
                            <a:xfrm>
                              <a:off x="528"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33" name="Rectangle 2333"/>
                          <wps:cNvSpPr>
                            <a:spLocks noChangeArrowheads="1"/>
                          </wps:cNvSpPr>
                          <wps:spPr bwMode="auto">
                            <a:xfrm>
                              <a:off x="528"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34" name="Rectangle 2334"/>
                          <wps:cNvSpPr>
                            <a:spLocks noChangeArrowheads="1"/>
                          </wps:cNvSpPr>
                          <wps:spPr bwMode="auto">
                            <a:xfrm>
                              <a:off x="528"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35" name="Rectangle 2335"/>
                          <wps:cNvSpPr>
                            <a:spLocks noChangeArrowheads="1"/>
                          </wps:cNvSpPr>
                          <wps:spPr bwMode="auto">
                            <a:xfrm>
                              <a:off x="497"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36" name="Rectangle 2336"/>
                          <wps:cNvSpPr>
                            <a:spLocks noChangeArrowheads="1"/>
                          </wps:cNvSpPr>
                          <wps:spPr bwMode="auto">
                            <a:xfrm>
                              <a:off x="497"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37" name="Rectangle 2337"/>
                          <wps:cNvSpPr>
                            <a:spLocks noChangeArrowheads="1"/>
                          </wps:cNvSpPr>
                          <wps:spPr bwMode="auto">
                            <a:xfrm>
                              <a:off x="497"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2338" name="Freeform 2338"/>
                        <wps:cNvSpPr>
                          <a:spLocks/>
                        </wps:cNvSpPr>
                        <wps:spPr bwMode="auto">
                          <a:xfrm>
                            <a:off x="1362" y="983"/>
                            <a:ext cx="23" cy="29"/>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solidFill>
                            <a:srgbClr val="000000"/>
                          </a:solidFill>
                          <a:ln w="0">
                            <a:solidFill>
                              <a:srgbClr val="000000"/>
                            </a:solidFill>
                            <a:prstDash val="solid"/>
                            <a:round/>
                            <a:headEnd/>
                            <a:tailEnd/>
                          </a:ln>
                        </wps:spPr>
                        <wps:bodyPr/>
                      </wps:wsp>
                      <wps:wsp>
                        <wps:cNvPr id="2339" name="Freeform 2339"/>
                        <wps:cNvSpPr>
                          <a:spLocks/>
                        </wps:cNvSpPr>
                        <wps:spPr bwMode="auto">
                          <a:xfrm>
                            <a:off x="1362" y="983"/>
                            <a:ext cx="23" cy="29"/>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40" name="Freeform 2340"/>
                        <wps:cNvSpPr>
                          <a:spLocks/>
                        </wps:cNvSpPr>
                        <wps:spPr bwMode="auto">
                          <a:xfrm>
                            <a:off x="1362" y="895"/>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2341" name="Freeform 2341"/>
                        <wps:cNvSpPr>
                          <a:spLocks/>
                        </wps:cNvSpPr>
                        <wps:spPr bwMode="auto">
                          <a:xfrm>
                            <a:off x="1362" y="895"/>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42" name="Freeform 2342"/>
                        <wps:cNvSpPr>
                          <a:spLocks/>
                        </wps:cNvSpPr>
                        <wps:spPr bwMode="auto">
                          <a:xfrm>
                            <a:off x="1447" y="897"/>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2343" name="Freeform 2343"/>
                        <wps:cNvSpPr>
                          <a:spLocks/>
                        </wps:cNvSpPr>
                        <wps:spPr bwMode="auto">
                          <a:xfrm>
                            <a:off x="1447" y="897"/>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44" name="Freeform 2344"/>
                        <wps:cNvSpPr>
                          <a:spLocks/>
                        </wps:cNvSpPr>
                        <wps:spPr bwMode="auto">
                          <a:xfrm>
                            <a:off x="1440" y="983"/>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solidFill>
                            <a:srgbClr val="000000"/>
                          </a:solidFill>
                          <a:ln w="0">
                            <a:solidFill>
                              <a:srgbClr val="000000"/>
                            </a:solidFill>
                            <a:prstDash val="solid"/>
                            <a:round/>
                            <a:headEnd/>
                            <a:tailEnd/>
                          </a:ln>
                        </wps:spPr>
                        <wps:bodyPr/>
                      </wps:wsp>
                      <wps:wsp>
                        <wps:cNvPr id="2345" name="Freeform 2345"/>
                        <wps:cNvSpPr>
                          <a:spLocks/>
                        </wps:cNvSpPr>
                        <wps:spPr bwMode="auto">
                          <a:xfrm>
                            <a:off x="1440" y="983"/>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46" name="Freeform 2346"/>
                        <wps:cNvSpPr>
                          <a:spLocks/>
                        </wps:cNvSpPr>
                        <wps:spPr bwMode="auto">
                          <a:xfrm>
                            <a:off x="1423" y="1018"/>
                            <a:ext cx="19" cy="84"/>
                          </a:xfrm>
                          <a:custGeom>
                            <a:avLst/>
                            <a:gdLst>
                              <a:gd name="T0" fmla="*/ 13 w 19"/>
                              <a:gd name="T1" fmla="*/ 84 h 84"/>
                              <a:gd name="T2" fmla="*/ 14 w 19"/>
                              <a:gd name="T3" fmla="*/ 83 h 84"/>
                              <a:gd name="T4" fmla="*/ 16 w 19"/>
                              <a:gd name="T5" fmla="*/ 82 h 84"/>
                              <a:gd name="T6" fmla="*/ 16 w 19"/>
                              <a:gd name="T7" fmla="*/ 82 h 84"/>
                              <a:gd name="T8" fmla="*/ 17 w 19"/>
                              <a:gd name="T9" fmla="*/ 81 h 84"/>
                              <a:gd name="T10" fmla="*/ 18 w 19"/>
                              <a:gd name="T11" fmla="*/ 80 h 84"/>
                              <a:gd name="T12" fmla="*/ 18 w 19"/>
                              <a:gd name="T13" fmla="*/ 79 h 84"/>
                              <a:gd name="T14" fmla="*/ 18 w 19"/>
                              <a:gd name="T15" fmla="*/ 78 h 84"/>
                              <a:gd name="T16" fmla="*/ 19 w 19"/>
                              <a:gd name="T17" fmla="*/ 78 h 84"/>
                              <a:gd name="T18" fmla="*/ 19 w 19"/>
                              <a:gd name="T19" fmla="*/ 77 h 84"/>
                              <a:gd name="T20" fmla="*/ 19 w 19"/>
                              <a:gd name="T21" fmla="*/ 76 h 84"/>
                              <a:gd name="T22" fmla="*/ 19 w 19"/>
                              <a:gd name="T23" fmla="*/ 75 h 84"/>
                              <a:gd name="T24" fmla="*/ 19 w 19"/>
                              <a:gd name="T25" fmla="*/ 74 h 84"/>
                              <a:gd name="T26" fmla="*/ 19 w 19"/>
                              <a:gd name="T27" fmla="*/ 10 h 84"/>
                              <a:gd name="T28" fmla="*/ 19 w 19"/>
                              <a:gd name="T29" fmla="*/ 9 h 84"/>
                              <a:gd name="T30" fmla="*/ 19 w 19"/>
                              <a:gd name="T31" fmla="*/ 8 h 84"/>
                              <a:gd name="T32" fmla="*/ 19 w 19"/>
                              <a:gd name="T33" fmla="*/ 7 h 84"/>
                              <a:gd name="T34" fmla="*/ 19 w 19"/>
                              <a:gd name="T35" fmla="*/ 7 h 84"/>
                              <a:gd name="T36" fmla="*/ 18 w 19"/>
                              <a:gd name="T37" fmla="*/ 6 h 84"/>
                              <a:gd name="T38" fmla="*/ 18 w 19"/>
                              <a:gd name="T39" fmla="*/ 5 h 84"/>
                              <a:gd name="T40" fmla="*/ 18 w 19"/>
                              <a:gd name="T41" fmla="*/ 4 h 84"/>
                              <a:gd name="T42" fmla="*/ 17 w 19"/>
                              <a:gd name="T43" fmla="*/ 3 h 84"/>
                              <a:gd name="T44" fmla="*/ 16 w 19"/>
                              <a:gd name="T45" fmla="*/ 3 h 84"/>
                              <a:gd name="T46" fmla="*/ 16 w 19"/>
                              <a:gd name="T47" fmla="*/ 2 h 84"/>
                              <a:gd name="T48" fmla="*/ 14 w 19"/>
                              <a:gd name="T49" fmla="*/ 1 h 84"/>
                              <a:gd name="T50" fmla="*/ 13 w 19"/>
                              <a:gd name="T51" fmla="*/ 0 h 84"/>
                              <a:gd name="T52" fmla="*/ 8 w 19"/>
                              <a:gd name="T53" fmla="*/ 0 h 84"/>
                              <a:gd name="T54" fmla="*/ 6 w 19"/>
                              <a:gd name="T55" fmla="*/ 1 h 84"/>
                              <a:gd name="T56" fmla="*/ 5 w 19"/>
                              <a:gd name="T57" fmla="*/ 1 h 84"/>
                              <a:gd name="T58" fmla="*/ 4 w 19"/>
                              <a:gd name="T59" fmla="*/ 2 h 84"/>
                              <a:gd name="T60" fmla="*/ 3 w 19"/>
                              <a:gd name="T61" fmla="*/ 3 h 84"/>
                              <a:gd name="T62" fmla="*/ 2 w 19"/>
                              <a:gd name="T63" fmla="*/ 4 h 84"/>
                              <a:gd name="T64" fmla="*/ 2 w 19"/>
                              <a:gd name="T65" fmla="*/ 5 h 84"/>
                              <a:gd name="T66" fmla="*/ 1 w 19"/>
                              <a:gd name="T67" fmla="*/ 5 h 84"/>
                              <a:gd name="T68" fmla="*/ 1 w 19"/>
                              <a:gd name="T69" fmla="*/ 6 h 84"/>
                              <a:gd name="T70" fmla="*/ 1 w 19"/>
                              <a:gd name="T71" fmla="*/ 7 h 84"/>
                              <a:gd name="T72" fmla="*/ 1 w 19"/>
                              <a:gd name="T73" fmla="*/ 8 h 84"/>
                              <a:gd name="T74" fmla="*/ 1 w 19"/>
                              <a:gd name="T75" fmla="*/ 9 h 84"/>
                              <a:gd name="T76" fmla="*/ 1 w 19"/>
                              <a:gd name="T77" fmla="*/ 9 h 84"/>
                              <a:gd name="T78" fmla="*/ 0 w 19"/>
                              <a:gd name="T79" fmla="*/ 74 h 84"/>
                              <a:gd name="T80" fmla="*/ 1 w 19"/>
                              <a:gd name="T81" fmla="*/ 75 h 84"/>
                              <a:gd name="T82" fmla="*/ 1 w 19"/>
                              <a:gd name="T83" fmla="*/ 76 h 84"/>
                              <a:gd name="T84" fmla="*/ 1 w 19"/>
                              <a:gd name="T85" fmla="*/ 76 h 84"/>
                              <a:gd name="T86" fmla="*/ 1 w 19"/>
                              <a:gd name="T87" fmla="*/ 77 h 84"/>
                              <a:gd name="T88" fmla="*/ 1 w 19"/>
                              <a:gd name="T89" fmla="*/ 78 h 84"/>
                              <a:gd name="T90" fmla="*/ 2 w 19"/>
                              <a:gd name="T91" fmla="*/ 79 h 84"/>
                              <a:gd name="T92" fmla="*/ 2 w 19"/>
                              <a:gd name="T93" fmla="*/ 80 h 84"/>
                              <a:gd name="T94" fmla="*/ 3 w 19"/>
                              <a:gd name="T95" fmla="*/ 80 h 84"/>
                              <a:gd name="T96" fmla="*/ 3 w 19"/>
                              <a:gd name="T97" fmla="*/ 81 h 84"/>
                              <a:gd name="T98" fmla="*/ 4 w 19"/>
                              <a:gd name="T99" fmla="*/ 82 h 84"/>
                              <a:gd name="T100" fmla="*/ 5 w 19"/>
                              <a:gd name="T101" fmla="*/ 83 h 84"/>
                              <a:gd name="T102" fmla="*/ 6 w 19"/>
                              <a:gd name="T103" fmla="*/ 84 h 84"/>
                              <a:gd name="T104" fmla="*/ 10 w 19"/>
                              <a:gd name="T105" fmla="*/ 84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4">
                                <a:moveTo>
                                  <a:pt x="10" y="84"/>
                                </a:moveTo>
                                <a:lnTo>
                                  <a:pt x="12" y="84"/>
                                </a:lnTo>
                                <a:lnTo>
                                  <a:pt x="13" y="84"/>
                                </a:lnTo>
                                <a:lnTo>
                                  <a:pt x="14" y="84"/>
                                </a:lnTo>
                                <a:lnTo>
                                  <a:pt x="14" y="83"/>
                                </a:lnTo>
                                <a:lnTo>
                                  <a:pt x="14" y="83"/>
                                </a:lnTo>
                                <a:lnTo>
                                  <a:pt x="15" y="83"/>
                                </a:lnTo>
                                <a:lnTo>
                                  <a:pt x="15" y="83"/>
                                </a:lnTo>
                                <a:lnTo>
                                  <a:pt x="16" y="82"/>
                                </a:lnTo>
                                <a:lnTo>
                                  <a:pt x="16" y="82"/>
                                </a:lnTo>
                                <a:lnTo>
                                  <a:pt x="16" y="82"/>
                                </a:lnTo>
                                <a:lnTo>
                                  <a:pt x="16"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9" y="78"/>
                                </a:lnTo>
                                <a:lnTo>
                                  <a:pt x="19" y="78"/>
                                </a:lnTo>
                                <a:lnTo>
                                  <a:pt x="19" y="78"/>
                                </a:lnTo>
                                <a:lnTo>
                                  <a:pt x="19" y="77"/>
                                </a:lnTo>
                                <a:lnTo>
                                  <a:pt x="19" y="77"/>
                                </a:lnTo>
                                <a:lnTo>
                                  <a:pt x="19" y="77"/>
                                </a:lnTo>
                                <a:lnTo>
                                  <a:pt x="19" y="77"/>
                                </a:lnTo>
                                <a:lnTo>
                                  <a:pt x="19" y="76"/>
                                </a:lnTo>
                                <a:lnTo>
                                  <a:pt x="19" y="76"/>
                                </a:lnTo>
                                <a:lnTo>
                                  <a:pt x="19" y="76"/>
                                </a:lnTo>
                                <a:lnTo>
                                  <a:pt x="19" y="76"/>
                                </a:lnTo>
                                <a:lnTo>
                                  <a:pt x="19" y="75"/>
                                </a:lnTo>
                                <a:lnTo>
                                  <a:pt x="19" y="75"/>
                                </a:lnTo>
                                <a:lnTo>
                                  <a:pt x="19" y="75"/>
                                </a:lnTo>
                                <a:lnTo>
                                  <a:pt x="19" y="74"/>
                                </a:lnTo>
                                <a:lnTo>
                                  <a:pt x="19" y="74"/>
                                </a:lnTo>
                                <a:lnTo>
                                  <a:pt x="19" y="10"/>
                                </a:lnTo>
                                <a:lnTo>
                                  <a:pt x="19" y="10"/>
                                </a:lnTo>
                                <a:lnTo>
                                  <a:pt x="19" y="9"/>
                                </a:lnTo>
                                <a:lnTo>
                                  <a:pt x="19" y="9"/>
                                </a:lnTo>
                                <a:lnTo>
                                  <a:pt x="19" y="9"/>
                                </a:lnTo>
                                <a:lnTo>
                                  <a:pt x="19" y="9"/>
                                </a:lnTo>
                                <a:lnTo>
                                  <a:pt x="19" y="8"/>
                                </a:lnTo>
                                <a:lnTo>
                                  <a:pt x="19" y="8"/>
                                </a:lnTo>
                                <a:lnTo>
                                  <a:pt x="19" y="8"/>
                                </a:lnTo>
                                <a:lnTo>
                                  <a:pt x="19" y="8"/>
                                </a:lnTo>
                                <a:lnTo>
                                  <a:pt x="19" y="7"/>
                                </a:lnTo>
                                <a:lnTo>
                                  <a:pt x="19" y="7"/>
                                </a:lnTo>
                                <a:lnTo>
                                  <a:pt x="19" y="7"/>
                                </a:lnTo>
                                <a:lnTo>
                                  <a:pt x="19" y="7"/>
                                </a:lnTo>
                                <a:lnTo>
                                  <a:pt x="19" y="6"/>
                                </a:lnTo>
                                <a:lnTo>
                                  <a:pt x="19" y="6"/>
                                </a:lnTo>
                                <a:lnTo>
                                  <a:pt x="18" y="6"/>
                                </a:lnTo>
                                <a:lnTo>
                                  <a:pt x="18" y="6"/>
                                </a:lnTo>
                                <a:lnTo>
                                  <a:pt x="18" y="5"/>
                                </a:lnTo>
                                <a:lnTo>
                                  <a:pt x="18" y="5"/>
                                </a:lnTo>
                                <a:lnTo>
                                  <a:pt x="18" y="5"/>
                                </a:lnTo>
                                <a:lnTo>
                                  <a:pt x="18" y="4"/>
                                </a:lnTo>
                                <a:lnTo>
                                  <a:pt x="18" y="4"/>
                                </a:lnTo>
                                <a:lnTo>
                                  <a:pt x="17" y="4"/>
                                </a:lnTo>
                                <a:lnTo>
                                  <a:pt x="17" y="4"/>
                                </a:lnTo>
                                <a:lnTo>
                                  <a:pt x="17" y="3"/>
                                </a:lnTo>
                                <a:lnTo>
                                  <a:pt x="17" y="3"/>
                                </a:lnTo>
                                <a:lnTo>
                                  <a:pt x="17" y="3"/>
                                </a:lnTo>
                                <a:lnTo>
                                  <a:pt x="16" y="3"/>
                                </a:lnTo>
                                <a:lnTo>
                                  <a:pt x="16" y="2"/>
                                </a:lnTo>
                                <a:lnTo>
                                  <a:pt x="16" y="2"/>
                                </a:lnTo>
                                <a:lnTo>
                                  <a:pt x="16" y="2"/>
                                </a:lnTo>
                                <a:lnTo>
                                  <a:pt x="15" y="2"/>
                                </a:lnTo>
                                <a:lnTo>
                                  <a:pt x="15" y="1"/>
                                </a:lnTo>
                                <a:lnTo>
                                  <a:pt x="14" y="1"/>
                                </a:lnTo>
                                <a:lnTo>
                                  <a:pt x="14" y="1"/>
                                </a:lnTo>
                                <a:lnTo>
                                  <a:pt x="14" y="0"/>
                                </a:lnTo>
                                <a:lnTo>
                                  <a:pt x="13" y="0"/>
                                </a:lnTo>
                                <a:lnTo>
                                  <a:pt x="12" y="0"/>
                                </a:lnTo>
                                <a:lnTo>
                                  <a:pt x="10" y="0"/>
                                </a:lnTo>
                                <a:lnTo>
                                  <a:pt x="8" y="0"/>
                                </a:lnTo>
                                <a:lnTo>
                                  <a:pt x="7" y="0"/>
                                </a:lnTo>
                                <a:lnTo>
                                  <a:pt x="6" y="0"/>
                                </a:lnTo>
                                <a:lnTo>
                                  <a:pt x="6" y="1"/>
                                </a:lnTo>
                                <a:lnTo>
                                  <a:pt x="5" y="1"/>
                                </a:lnTo>
                                <a:lnTo>
                                  <a:pt x="5" y="1"/>
                                </a:lnTo>
                                <a:lnTo>
                                  <a:pt x="5" y="1"/>
                                </a:lnTo>
                                <a:lnTo>
                                  <a:pt x="4" y="2"/>
                                </a:lnTo>
                                <a:lnTo>
                                  <a:pt x="4" y="2"/>
                                </a:lnTo>
                                <a:lnTo>
                                  <a:pt x="4" y="2"/>
                                </a:lnTo>
                                <a:lnTo>
                                  <a:pt x="3" y="3"/>
                                </a:lnTo>
                                <a:lnTo>
                                  <a:pt x="3"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8"/>
                                </a:lnTo>
                                <a:lnTo>
                                  <a:pt x="1" y="8"/>
                                </a:lnTo>
                                <a:lnTo>
                                  <a:pt x="1" y="8"/>
                                </a:lnTo>
                                <a:lnTo>
                                  <a:pt x="1" y="8"/>
                                </a:lnTo>
                                <a:lnTo>
                                  <a:pt x="1" y="9"/>
                                </a:lnTo>
                                <a:lnTo>
                                  <a:pt x="1" y="9"/>
                                </a:lnTo>
                                <a:lnTo>
                                  <a:pt x="1" y="9"/>
                                </a:lnTo>
                                <a:lnTo>
                                  <a:pt x="1" y="9"/>
                                </a:lnTo>
                                <a:lnTo>
                                  <a:pt x="1" y="10"/>
                                </a:lnTo>
                                <a:lnTo>
                                  <a:pt x="0" y="10"/>
                                </a:lnTo>
                                <a:lnTo>
                                  <a:pt x="0" y="74"/>
                                </a:lnTo>
                                <a:lnTo>
                                  <a:pt x="1" y="74"/>
                                </a:lnTo>
                                <a:lnTo>
                                  <a:pt x="1" y="75"/>
                                </a:lnTo>
                                <a:lnTo>
                                  <a:pt x="1" y="75"/>
                                </a:lnTo>
                                <a:lnTo>
                                  <a:pt x="1" y="75"/>
                                </a:lnTo>
                                <a:lnTo>
                                  <a:pt x="1" y="75"/>
                                </a:lnTo>
                                <a:lnTo>
                                  <a:pt x="1" y="76"/>
                                </a:lnTo>
                                <a:lnTo>
                                  <a:pt x="1" y="76"/>
                                </a:lnTo>
                                <a:lnTo>
                                  <a:pt x="1" y="76"/>
                                </a:lnTo>
                                <a:lnTo>
                                  <a:pt x="1" y="76"/>
                                </a:lnTo>
                                <a:lnTo>
                                  <a:pt x="1" y="77"/>
                                </a:lnTo>
                                <a:lnTo>
                                  <a:pt x="1" y="77"/>
                                </a:lnTo>
                                <a:lnTo>
                                  <a:pt x="1" y="77"/>
                                </a:lnTo>
                                <a:lnTo>
                                  <a:pt x="1" y="78"/>
                                </a:lnTo>
                                <a:lnTo>
                                  <a:pt x="1" y="78"/>
                                </a:lnTo>
                                <a:lnTo>
                                  <a:pt x="1" y="78"/>
                                </a:lnTo>
                                <a:lnTo>
                                  <a:pt x="1" y="78"/>
                                </a:lnTo>
                                <a:lnTo>
                                  <a:pt x="1" y="79"/>
                                </a:lnTo>
                                <a:lnTo>
                                  <a:pt x="2" y="79"/>
                                </a:lnTo>
                                <a:lnTo>
                                  <a:pt x="2" y="79"/>
                                </a:lnTo>
                                <a:lnTo>
                                  <a:pt x="2" y="79"/>
                                </a:lnTo>
                                <a:lnTo>
                                  <a:pt x="2" y="80"/>
                                </a:lnTo>
                                <a:lnTo>
                                  <a:pt x="2" y="80"/>
                                </a:lnTo>
                                <a:lnTo>
                                  <a:pt x="2" y="80"/>
                                </a:lnTo>
                                <a:lnTo>
                                  <a:pt x="3" y="80"/>
                                </a:lnTo>
                                <a:lnTo>
                                  <a:pt x="3" y="81"/>
                                </a:lnTo>
                                <a:lnTo>
                                  <a:pt x="3" y="81"/>
                                </a:lnTo>
                                <a:lnTo>
                                  <a:pt x="3" y="81"/>
                                </a:lnTo>
                                <a:lnTo>
                                  <a:pt x="3" y="81"/>
                                </a:lnTo>
                                <a:lnTo>
                                  <a:pt x="4" y="82"/>
                                </a:lnTo>
                                <a:lnTo>
                                  <a:pt x="4" y="82"/>
                                </a:lnTo>
                                <a:lnTo>
                                  <a:pt x="4" y="82"/>
                                </a:lnTo>
                                <a:lnTo>
                                  <a:pt x="5" y="83"/>
                                </a:lnTo>
                                <a:lnTo>
                                  <a:pt x="5" y="83"/>
                                </a:lnTo>
                                <a:lnTo>
                                  <a:pt x="5" y="83"/>
                                </a:lnTo>
                                <a:lnTo>
                                  <a:pt x="6" y="83"/>
                                </a:lnTo>
                                <a:lnTo>
                                  <a:pt x="6" y="84"/>
                                </a:lnTo>
                                <a:lnTo>
                                  <a:pt x="7" y="84"/>
                                </a:lnTo>
                                <a:lnTo>
                                  <a:pt x="8" y="84"/>
                                </a:lnTo>
                                <a:lnTo>
                                  <a:pt x="10" y="84"/>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347" name="Freeform 2347"/>
                        <wps:cNvSpPr>
                          <a:spLocks/>
                        </wps:cNvSpPr>
                        <wps:spPr bwMode="auto">
                          <a:xfrm>
                            <a:off x="1423" y="1018"/>
                            <a:ext cx="19" cy="84"/>
                          </a:xfrm>
                          <a:custGeom>
                            <a:avLst/>
                            <a:gdLst>
                              <a:gd name="T0" fmla="*/ 13 w 19"/>
                              <a:gd name="T1" fmla="*/ 84 h 84"/>
                              <a:gd name="T2" fmla="*/ 14 w 19"/>
                              <a:gd name="T3" fmla="*/ 83 h 84"/>
                              <a:gd name="T4" fmla="*/ 16 w 19"/>
                              <a:gd name="T5" fmla="*/ 82 h 84"/>
                              <a:gd name="T6" fmla="*/ 16 w 19"/>
                              <a:gd name="T7" fmla="*/ 82 h 84"/>
                              <a:gd name="T8" fmla="*/ 17 w 19"/>
                              <a:gd name="T9" fmla="*/ 81 h 84"/>
                              <a:gd name="T10" fmla="*/ 18 w 19"/>
                              <a:gd name="T11" fmla="*/ 80 h 84"/>
                              <a:gd name="T12" fmla="*/ 18 w 19"/>
                              <a:gd name="T13" fmla="*/ 79 h 84"/>
                              <a:gd name="T14" fmla="*/ 18 w 19"/>
                              <a:gd name="T15" fmla="*/ 78 h 84"/>
                              <a:gd name="T16" fmla="*/ 19 w 19"/>
                              <a:gd name="T17" fmla="*/ 78 h 84"/>
                              <a:gd name="T18" fmla="*/ 19 w 19"/>
                              <a:gd name="T19" fmla="*/ 77 h 84"/>
                              <a:gd name="T20" fmla="*/ 19 w 19"/>
                              <a:gd name="T21" fmla="*/ 76 h 84"/>
                              <a:gd name="T22" fmla="*/ 19 w 19"/>
                              <a:gd name="T23" fmla="*/ 75 h 84"/>
                              <a:gd name="T24" fmla="*/ 19 w 19"/>
                              <a:gd name="T25" fmla="*/ 74 h 84"/>
                              <a:gd name="T26" fmla="*/ 19 w 19"/>
                              <a:gd name="T27" fmla="*/ 10 h 84"/>
                              <a:gd name="T28" fmla="*/ 19 w 19"/>
                              <a:gd name="T29" fmla="*/ 9 h 84"/>
                              <a:gd name="T30" fmla="*/ 19 w 19"/>
                              <a:gd name="T31" fmla="*/ 8 h 84"/>
                              <a:gd name="T32" fmla="*/ 19 w 19"/>
                              <a:gd name="T33" fmla="*/ 7 h 84"/>
                              <a:gd name="T34" fmla="*/ 19 w 19"/>
                              <a:gd name="T35" fmla="*/ 7 h 84"/>
                              <a:gd name="T36" fmla="*/ 18 w 19"/>
                              <a:gd name="T37" fmla="*/ 6 h 84"/>
                              <a:gd name="T38" fmla="*/ 18 w 19"/>
                              <a:gd name="T39" fmla="*/ 5 h 84"/>
                              <a:gd name="T40" fmla="*/ 18 w 19"/>
                              <a:gd name="T41" fmla="*/ 4 h 84"/>
                              <a:gd name="T42" fmla="*/ 17 w 19"/>
                              <a:gd name="T43" fmla="*/ 3 h 84"/>
                              <a:gd name="T44" fmla="*/ 16 w 19"/>
                              <a:gd name="T45" fmla="*/ 3 h 84"/>
                              <a:gd name="T46" fmla="*/ 16 w 19"/>
                              <a:gd name="T47" fmla="*/ 2 h 84"/>
                              <a:gd name="T48" fmla="*/ 14 w 19"/>
                              <a:gd name="T49" fmla="*/ 1 h 84"/>
                              <a:gd name="T50" fmla="*/ 13 w 19"/>
                              <a:gd name="T51" fmla="*/ 0 h 84"/>
                              <a:gd name="T52" fmla="*/ 8 w 19"/>
                              <a:gd name="T53" fmla="*/ 0 h 84"/>
                              <a:gd name="T54" fmla="*/ 6 w 19"/>
                              <a:gd name="T55" fmla="*/ 1 h 84"/>
                              <a:gd name="T56" fmla="*/ 5 w 19"/>
                              <a:gd name="T57" fmla="*/ 1 h 84"/>
                              <a:gd name="T58" fmla="*/ 4 w 19"/>
                              <a:gd name="T59" fmla="*/ 2 h 84"/>
                              <a:gd name="T60" fmla="*/ 3 w 19"/>
                              <a:gd name="T61" fmla="*/ 3 h 84"/>
                              <a:gd name="T62" fmla="*/ 2 w 19"/>
                              <a:gd name="T63" fmla="*/ 4 h 84"/>
                              <a:gd name="T64" fmla="*/ 2 w 19"/>
                              <a:gd name="T65" fmla="*/ 5 h 84"/>
                              <a:gd name="T66" fmla="*/ 1 w 19"/>
                              <a:gd name="T67" fmla="*/ 5 h 84"/>
                              <a:gd name="T68" fmla="*/ 1 w 19"/>
                              <a:gd name="T69" fmla="*/ 6 h 84"/>
                              <a:gd name="T70" fmla="*/ 1 w 19"/>
                              <a:gd name="T71" fmla="*/ 7 h 84"/>
                              <a:gd name="T72" fmla="*/ 1 w 19"/>
                              <a:gd name="T73" fmla="*/ 8 h 84"/>
                              <a:gd name="T74" fmla="*/ 1 w 19"/>
                              <a:gd name="T75" fmla="*/ 9 h 84"/>
                              <a:gd name="T76" fmla="*/ 1 w 19"/>
                              <a:gd name="T77" fmla="*/ 9 h 84"/>
                              <a:gd name="T78" fmla="*/ 0 w 19"/>
                              <a:gd name="T79" fmla="*/ 74 h 84"/>
                              <a:gd name="T80" fmla="*/ 1 w 19"/>
                              <a:gd name="T81" fmla="*/ 75 h 84"/>
                              <a:gd name="T82" fmla="*/ 1 w 19"/>
                              <a:gd name="T83" fmla="*/ 76 h 84"/>
                              <a:gd name="T84" fmla="*/ 1 w 19"/>
                              <a:gd name="T85" fmla="*/ 76 h 84"/>
                              <a:gd name="T86" fmla="*/ 1 w 19"/>
                              <a:gd name="T87" fmla="*/ 77 h 84"/>
                              <a:gd name="T88" fmla="*/ 1 w 19"/>
                              <a:gd name="T89" fmla="*/ 78 h 84"/>
                              <a:gd name="T90" fmla="*/ 2 w 19"/>
                              <a:gd name="T91" fmla="*/ 79 h 84"/>
                              <a:gd name="T92" fmla="*/ 2 w 19"/>
                              <a:gd name="T93" fmla="*/ 80 h 84"/>
                              <a:gd name="T94" fmla="*/ 3 w 19"/>
                              <a:gd name="T95" fmla="*/ 80 h 84"/>
                              <a:gd name="T96" fmla="*/ 3 w 19"/>
                              <a:gd name="T97" fmla="*/ 81 h 84"/>
                              <a:gd name="T98" fmla="*/ 4 w 19"/>
                              <a:gd name="T99" fmla="*/ 82 h 84"/>
                              <a:gd name="T100" fmla="*/ 5 w 19"/>
                              <a:gd name="T101" fmla="*/ 83 h 84"/>
                              <a:gd name="T102" fmla="*/ 6 w 19"/>
                              <a:gd name="T103" fmla="*/ 84 h 84"/>
                              <a:gd name="T104" fmla="*/ 10 w 19"/>
                              <a:gd name="T105" fmla="*/ 84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4">
                                <a:moveTo>
                                  <a:pt x="10" y="84"/>
                                </a:moveTo>
                                <a:lnTo>
                                  <a:pt x="12" y="84"/>
                                </a:lnTo>
                                <a:lnTo>
                                  <a:pt x="13" y="84"/>
                                </a:lnTo>
                                <a:lnTo>
                                  <a:pt x="14" y="84"/>
                                </a:lnTo>
                                <a:lnTo>
                                  <a:pt x="14" y="83"/>
                                </a:lnTo>
                                <a:lnTo>
                                  <a:pt x="14" y="83"/>
                                </a:lnTo>
                                <a:lnTo>
                                  <a:pt x="15" y="83"/>
                                </a:lnTo>
                                <a:lnTo>
                                  <a:pt x="15" y="83"/>
                                </a:lnTo>
                                <a:lnTo>
                                  <a:pt x="16" y="82"/>
                                </a:lnTo>
                                <a:lnTo>
                                  <a:pt x="16" y="82"/>
                                </a:lnTo>
                                <a:lnTo>
                                  <a:pt x="16" y="82"/>
                                </a:lnTo>
                                <a:lnTo>
                                  <a:pt x="16"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9" y="78"/>
                                </a:lnTo>
                                <a:lnTo>
                                  <a:pt x="19" y="78"/>
                                </a:lnTo>
                                <a:lnTo>
                                  <a:pt x="19" y="78"/>
                                </a:lnTo>
                                <a:lnTo>
                                  <a:pt x="19" y="77"/>
                                </a:lnTo>
                                <a:lnTo>
                                  <a:pt x="19" y="77"/>
                                </a:lnTo>
                                <a:lnTo>
                                  <a:pt x="19" y="77"/>
                                </a:lnTo>
                                <a:lnTo>
                                  <a:pt x="19" y="77"/>
                                </a:lnTo>
                                <a:lnTo>
                                  <a:pt x="19" y="76"/>
                                </a:lnTo>
                                <a:lnTo>
                                  <a:pt x="19" y="76"/>
                                </a:lnTo>
                                <a:lnTo>
                                  <a:pt x="19" y="76"/>
                                </a:lnTo>
                                <a:lnTo>
                                  <a:pt x="19" y="76"/>
                                </a:lnTo>
                                <a:lnTo>
                                  <a:pt x="19" y="75"/>
                                </a:lnTo>
                                <a:lnTo>
                                  <a:pt x="19" y="75"/>
                                </a:lnTo>
                                <a:lnTo>
                                  <a:pt x="19" y="75"/>
                                </a:lnTo>
                                <a:lnTo>
                                  <a:pt x="19" y="74"/>
                                </a:lnTo>
                                <a:lnTo>
                                  <a:pt x="19" y="74"/>
                                </a:lnTo>
                                <a:lnTo>
                                  <a:pt x="19" y="10"/>
                                </a:lnTo>
                                <a:lnTo>
                                  <a:pt x="19" y="10"/>
                                </a:lnTo>
                                <a:lnTo>
                                  <a:pt x="19" y="9"/>
                                </a:lnTo>
                                <a:lnTo>
                                  <a:pt x="19" y="9"/>
                                </a:lnTo>
                                <a:lnTo>
                                  <a:pt x="19" y="9"/>
                                </a:lnTo>
                                <a:lnTo>
                                  <a:pt x="19" y="9"/>
                                </a:lnTo>
                                <a:lnTo>
                                  <a:pt x="19" y="8"/>
                                </a:lnTo>
                                <a:lnTo>
                                  <a:pt x="19" y="8"/>
                                </a:lnTo>
                                <a:lnTo>
                                  <a:pt x="19" y="8"/>
                                </a:lnTo>
                                <a:lnTo>
                                  <a:pt x="19" y="8"/>
                                </a:lnTo>
                                <a:lnTo>
                                  <a:pt x="19" y="7"/>
                                </a:lnTo>
                                <a:lnTo>
                                  <a:pt x="19" y="7"/>
                                </a:lnTo>
                                <a:lnTo>
                                  <a:pt x="19" y="7"/>
                                </a:lnTo>
                                <a:lnTo>
                                  <a:pt x="19" y="7"/>
                                </a:lnTo>
                                <a:lnTo>
                                  <a:pt x="19" y="6"/>
                                </a:lnTo>
                                <a:lnTo>
                                  <a:pt x="19" y="6"/>
                                </a:lnTo>
                                <a:lnTo>
                                  <a:pt x="18" y="6"/>
                                </a:lnTo>
                                <a:lnTo>
                                  <a:pt x="18" y="6"/>
                                </a:lnTo>
                                <a:lnTo>
                                  <a:pt x="18" y="5"/>
                                </a:lnTo>
                                <a:lnTo>
                                  <a:pt x="18" y="5"/>
                                </a:lnTo>
                                <a:lnTo>
                                  <a:pt x="18" y="5"/>
                                </a:lnTo>
                                <a:lnTo>
                                  <a:pt x="18" y="4"/>
                                </a:lnTo>
                                <a:lnTo>
                                  <a:pt x="18" y="4"/>
                                </a:lnTo>
                                <a:lnTo>
                                  <a:pt x="17" y="4"/>
                                </a:lnTo>
                                <a:lnTo>
                                  <a:pt x="17" y="4"/>
                                </a:lnTo>
                                <a:lnTo>
                                  <a:pt x="17" y="3"/>
                                </a:lnTo>
                                <a:lnTo>
                                  <a:pt x="17" y="3"/>
                                </a:lnTo>
                                <a:lnTo>
                                  <a:pt x="17" y="3"/>
                                </a:lnTo>
                                <a:lnTo>
                                  <a:pt x="16" y="3"/>
                                </a:lnTo>
                                <a:lnTo>
                                  <a:pt x="16" y="2"/>
                                </a:lnTo>
                                <a:lnTo>
                                  <a:pt x="16" y="2"/>
                                </a:lnTo>
                                <a:lnTo>
                                  <a:pt x="16" y="2"/>
                                </a:lnTo>
                                <a:lnTo>
                                  <a:pt x="15" y="2"/>
                                </a:lnTo>
                                <a:lnTo>
                                  <a:pt x="15" y="1"/>
                                </a:lnTo>
                                <a:lnTo>
                                  <a:pt x="14" y="1"/>
                                </a:lnTo>
                                <a:lnTo>
                                  <a:pt x="14" y="1"/>
                                </a:lnTo>
                                <a:lnTo>
                                  <a:pt x="14" y="0"/>
                                </a:lnTo>
                                <a:lnTo>
                                  <a:pt x="13" y="0"/>
                                </a:lnTo>
                                <a:lnTo>
                                  <a:pt x="12" y="0"/>
                                </a:lnTo>
                                <a:lnTo>
                                  <a:pt x="10" y="0"/>
                                </a:lnTo>
                                <a:lnTo>
                                  <a:pt x="8" y="0"/>
                                </a:lnTo>
                                <a:lnTo>
                                  <a:pt x="7" y="0"/>
                                </a:lnTo>
                                <a:lnTo>
                                  <a:pt x="6" y="0"/>
                                </a:lnTo>
                                <a:lnTo>
                                  <a:pt x="6" y="1"/>
                                </a:lnTo>
                                <a:lnTo>
                                  <a:pt x="5" y="1"/>
                                </a:lnTo>
                                <a:lnTo>
                                  <a:pt x="5" y="1"/>
                                </a:lnTo>
                                <a:lnTo>
                                  <a:pt x="5" y="1"/>
                                </a:lnTo>
                                <a:lnTo>
                                  <a:pt x="4" y="2"/>
                                </a:lnTo>
                                <a:lnTo>
                                  <a:pt x="4" y="2"/>
                                </a:lnTo>
                                <a:lnTo>
                                  <a:pt x="4" y="2"/>
                                </a:lnTo>
                                <a:lnTo>
                                  <a:pt x="3" y="3"/>
                                </a:lnTo>
                                <a:lnTo>
                                  <a:pt x="3"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8"/>
                                </a:lnTo>
                                <a:lnTo>
                                  <a:pt x="1" y="8"/>
                                </a:lnTo>
                                <a:lnTo>
                                  <a:pt x="1" y="8"/>
                                </a:lnTo>
                                <a:lnTo>
                                  <a:pt x="1" y="8"/>
                                </a:lnTo>
                                <a:lnTo>
                                  <a:pt x="1" y="9"/>
                                </a:lnTo>
                                <a:lnTo>
                                  <a:pt x="1" y="9"/>
                                </a:lnTo>
                                <a:lnTo>
                                  <a:pt x="1" y="9"/>
                                </a:lnTo>
                                <a:lnTo>
                                  <a:pt x="1" y="9"/>
                                </a:lnTo>
                                <a:lnTo>
                                  <a:pt x="1" y="10"/>
                                </a:lnTo>
                                <a:lnTo>
                                  <a:pt x="0" y="10"/>
                                </a:lnTo>
                                <a:lnTo>
                                  <a:pt x="0" y="74"/>
                                </a:lnTo>
                                <a:lnTo>
                                  <a:pt x="1" y="74"/>
                                </a:lnTo>
                                <a:lnTo>
                                  <a:pt x="1" y="75"/>
                                </a:lnTo>
                                <a:lnTo>
                                  <a:pt x="1" y="75"/>
                                </a:lnTo>
                                <a:lnTo>
                                  <a:pt x="1" y="75"/>
                                </a:lnTo>
                                <a:lnTo>
                                  <a:pt x="1" y="75"/>
                                </a:lnTo>
                                <a:lnTo>
                                  <a:pt x="1" y="76"/>
                                </a:lnTo>
                                <a:lnTo>
                                  <a:pt x="1" y="76"/>
                                </a:lnTo>
                                <a:lnTo>
                                  <a:pt x="1" y="76"/>
                                </a:lnTo>
                                <a:lnTo>
                                  <a:pt x="1" y="76"/>
                                </a:lnTo>
                                <a:lnTo>
                                  <a:pt x="1" y="77"/>
                                </a:lnTo>
                                <a:lnTo>
                                  <a:pt x="1" y="77"/>
                                </a:lnTo>
                                <a:lnTo>
                                  <a:pt x="1" y="77"/>
                                </a:lnTo>
                                <a:lnTo>
                                  <a:pt x="1" y="78"/>
                                </a:lnTo>
                                <a:lnTo>
                                  <a:pt x="1" y="78"/>
                                </a:lnTo>
                                <a:lnTo>
                                  <a:pt x="1" y="78"/>
                                </a:lnTo>
                                <a:lnTo>
                                  <a:pt x="1" y="78"/>
                                </a:lnTo>
                                <a:lnTo>
                                  <a:pt x="1" y="79"/>
                                </a:lnTo>
                                <a:lnTo>
                                  <a:pt x="2" y="79"/>
                                </a:lnTo>
                                <a:lnTo>
                                  <a:pt x="2" y="79"/>
                                </a:lnTo>
                                <a:lnTo>
                                  <a:pt x="2" y="79"/>
                                </a:lnTo>
                                <a:lnTo>
                                  <a:pt x="2" y="80"/>
                                </a:lnTo>
                                <a:lnTo>
                                  <a:pt x="2" y="80"/>
                                </a:lnTo>
                                <a:lnTo>
                                  <a:pt x="2" y="80"/>
                                </a:lnTo>
                                <a:lnTo>
                                  <a:pt x="3" y="80"/>
                                </a:lnTo>
                                <a:lnTo>
                                  <a:pt x="3" y="81"/>
                                </a:lnTo>
                                <a:lnTo>
                                  <a:pt x="3" y="81"/>
                                </a:lnTo>
                                <a:lnTo>
                                  <a:pt x="3" y="81"/>
                                </a:lnTo>
                                <a:lnTo>
                                  <a:pt x="3" y="81"/>
                                </a:lnTo>
                                <a:lnTo>
                                  <a:pt x="4" y="82"/>
                                </a:lnTo>
                                <a:lnTo>
                                  <a:pt x="4" y="82"/>
                                </a:lnTo>
                                <a:lnTo>
                                  <a:pt x="4" y="82"/>
                                </a:lnTo>
                                <a:lnTo>
                                  <a:pt x="5" y="83"/>
                                </a:lnTo>
                                <a:lnTo>
                                  <a:pt x="5" y="83"/>
                                </a:lnTo>
                                <a:lnTo>
                                  <a:pt x="5" y="83"/>
                                </a:lnTo>
                                <a:lnTo>
                                  <a:pt x="6" y="83"/>
                                </a:lnTo>
                                <a:lnTo>
                                  <a:pt x="6" y="84"/>
                                </a:lnTo>
                                <a:lnTo>
                                  <a:pt x="7" y="84"/>
                                </a:lnTo>
                                <a:lnTo>
                                  <a:pt x="8" y="84"/>
                                </a:lnTo>
                                <a:lnTo>
                                  <a:pt x="10" y="84"/>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48" name="Freeform 2348"/>
                        <wps:cNvSpPr>
                          <a:spLocks/>
                        </wps:cNvSpPr>
                        <wps:spPr bwMode="auto">
                          <a:xfrm>
                            <a:off x="1385" y="1018"/>
                            <a:ext cx="19" cy="84"/>
                          </a:xfrm>
                          <a:custGeom>
                            <a:avLst/>
                            <a:gdLst>
                              <a:gd name="T0" fmla="*/ 12 w 19"/>
                              <a:gd name="T1" fmla="*/ 84 h 84"/>
                              <a:gd name="T2" fmla="*/ 14 w 19"/>
                              <a:gd name="T3" fmla="*/ 83 h 84"/>
                              <a:gd name="T4" fmla="*/ 15 w 19"/>
                              <a:gd name="T5" fmla="*/ 82 h 84"/>
                              <a:gd name="T6" fmla="*/ 16 w 19"/>
                              <a:gd name="T7" fmla="*/ 82 h 84"/>
                              <a:gd name="T8" fmla="*/ 17 w 19"/>
                              <a:gd name="T9" fmla="*/ 81 h 84"/>
                              <a:gd name="T10" fmla="*/ 17 w 19"/>
                              <a:gd name="T11" fmla="*/ 80 h 84"/>
                              <a:gd name="T12" fmla="*/ 18 w 19"/>
                              <a:gd name="T13" fmla="*/ 79 h 84"/>
                              <a:gd name="T14" fmla="*/ 18 w 19"/>
                              <a:gd name="T15" fmla="*/ 78 h 84"/>
                              <a:gd name="T16" fmla="*/ 18 w 19"/>
                              <a:gd name="T17" fmla="*/ 78 h 84"/>
                              <a:gd name="T18" fmla="*/ 18 w 19"/>
                              <a:gd name="T19" fmla="*/ 77 h 84"/>
                              <a:gd name="T20" fmla="*/ 18 w 19"/>
                              <a:gd name="T21" fmla="*/ 76 h 84"/>
                              <a:gd name="T22" fmla="*/ 19 w 19"/>
                              <a:gd name="T23" fmla="*/ 75 h 84"/>
                              <a:gd name="T24" fmla="*/ 19 w 19"/>
                              <a:gd name="T25" fmla="*/ 74 h 84"/>
                              <a:gd name="T26" fmla="*/ 19 w 19"/>
                              <a:gd name="T27" fmla="*/ 10 h 84"/>
                              <a:gd name="T28" fmla="*/ 19 w 19"/>
                              <a:gd name="T29" fmla="*/ 9 h 84"/>
                              <a:gd name="T30" fmla="*/ 18 w 19"/>
                              <a:gd name="T31" fmla="*/ 8 h 84"/>
                              <a:gd name="T32" fmla="*/ 18 w 19"/>
                              <a:gd name="T33" fmla="*/ 7 h 84"/>
                              <a:gd name="T34" fmla="*/ 18 w 19"/>
                              <a:gd name="T35" fmla="*/ 7 h 84"/>
                              <a:gd name="T36" fmla="*/ 18 w 19"/>
                              <a:gd name="T37" fmla="*/ 6 h 84"/>
                              <a:gd name="T38" fmla="*/ 18 w 19"/>
                              <a:gd name="T39" fmla="*/ 5 h 84"/>
                              <a:gd name="T40" fmla="*/ 17 w 19"/>
                              <a:gd name="T41" fmla="*/ 4 h 84"/>
                              <a:gd name="T42" fmla="*/ 17 w 19"/>
                              <a:gd name="T43" fmla="*/ 3 h 84"/>
                              <a:gd name="T44" fmla="*/ 16 w 19"/>
                              <a:gd name="T45" fmla="*/ 3 h 84"/>
                              <a:gd name="T46" fmla="*/ 15 w 19"/>
                              <a:gd name="T47" fmla="*/ 2 h 84"/>
                              <a:gd name="T48" fmla="*/ 14 w 19"/>
                              <a:gd name="T49" fmla="*/ 1 h 84"/>
                              <a:gd name="T50" fmla="*/ 12 w 19"/>
                              <a:gd name="T51" fmla="*/ 0 h 84"/>
                              <a:gd name="T52" fmla="*/ 7 w 19"/>
                              <a:gd name="T53" fmla="*/ 0 h 84"/>
                              <a:gd name="T54" fmla="*/ 5 w 19"/>
                              <a:gd name="T55" fmla="*/ 1 h 84"/>
                              <a:gd name="T56" fmla="*/ 4 w 19"/>
                              <a:gd name="T57" fmla="*/ 1 h 84"/>
                              <a:gd name="T58" fmla="*/ 3 w 19"/>
                              <a:gd name="T59" fmla="*/ 2 h 84"/>
                              <a:gd name="T60" fmla="*/ 2 w 19"/>
                              <a:gd name="T61" fmla="*/ 3 h 84"/>
                              <a:gd name="T62" fmla="*/ 2 w 19"/>
                              <a:gd name="T63" fmla="*/ 4 h 84"/>
                              <a:gd name="T64" fmla="*/ 1 w 19"/>
                              <a:gd name="T65" fmla="*/ 5 h 84"/>
                              <a:gd name="T66" fmla="*/ 1 w 19"/>
                              <a:gd name="T67" fmla="*/ 5 h 84"/>
                              <a:gd name="T68" fmla="*/ 1 w 19"/>
                              <a:gd name="T69" fmla="*/ 6 h 84"/>
                              <a:gd name="T70" fmla="*/ 0 w 19"/>
                              <a:gd name="T71" fmla="*/ 7 h 84"/>
                              <a:gd name="T72" fmla="*/ 0 w 19"/>
                              <a:gd name="T73" fmla="*/ 8 h 84"/>
                              <a:gd name="T74" fmla="*/ 0 w 19"/>
                              <a:gd name="T75" fmla="*/ 9 h 84"/>
                              <a:gd name="T76" fmla="*/ 0 w 19"/>
                              <a:gd name="T77" fmla="*/ 9 h 84"/>
                              <a:gd name="T78" fmla="*/ 0 w 19"/>
                              <a:gd name="T79" fmla="*/ 74 h 84"/>
                              <a:gd name="T80" fmla="*/ 0 w 19"/>
                              <a:gd name="T81" fmla="*/ 75 h 84"/>
                              <a:gd name="T82" fmla="*/ 0 w 19"/>
                              <a:gd name="T83" fmla="*/ 76 h 84"/>
                              <a:gd name="T84" fmla="*/ 0 w 19"/>
                              <a:gd name="T85" fmla="*/ 76 h 84"/>
                              <a:gd name="T86" fmla="*/ 0 w 19"/>
                              <a:gd name="T87" fmla="*/ 77 h 84"/>
                              <a:gd name="T88" fmla="*/ 1 w 19"/>
                              <a:gd name="T89" fmla="*/ 78 h 84"/>
                              <a:gd name="T90" fmla="*/ 1 w 19"/>
                              <a:gd name="T91" fmla="*/ 79 h 84"/>
                              <a:gd name="T92" fmla="*/ 2 w 19"/>
                              <a:gd name="T93" fmla="*/ 80 h 84"/>
                              <a:gd name="T94" fmla="*/ 2 w 19"/>
                              <a:gd name="T95" fmla="*/ 80 h 84"/>
                              <a:gd name="T96" fmla="*/ 3 w 19"/>
                              <a:gd name="T97" fmla="*/ 81 h 84"/>
                              <a:gd name="T98" fmla="*/ 3 w 19"/>
                              <a:gd name="T99" fmla="*/ 82 h 84"/>
                              <a:gd name="T100" fmla="*/ 4 w 19"/>
                              <a:gd name="T101" fmla="*/ 83 h 84"/>
                              <a:gd name="T102" fmla="*/ 6 w 19"/>
                              <a:gd name="T103" fmla="*/ 84 h 84"/>
                              <a:gd name="T104" fmla="*/ 9 w 19"/>
                              <a:gd name="T105" fmla="*/ 84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4">
                                <a:moveTo>
                                  <a:pt x="9" y="84"/>
                                </a:moveTo>
                                <a:lnTo>
                                  <a:pt x="11" y="84"/>
                                </a:lnTo>
                                <a:lnTo>
                                  <a:pt x="12" y="84"/>
                                </a:lnTo>
                                <a:lnTo>
                                  <a:pt x="13" y="84"/>
                                </a:lnTo>
                                <a:lnTo>
                                  <a:pt x="13" y="83"/>
                                </a:lnTo>
                                <a:lnTo>
                                  <a:pt x="14" y="83"/>
                                </a:lnTo>
                                <a:lnTo>
                                  <a:pt x="14" y="83"/>
                                </a:lnTo>
                                <a:lnTo>
                                  <a:pt x="15" y="83"/>
                                </a:lnTo>
                                <a:lnTo>
                                  <a:pt x="15" y="82"/>
                                </a:lnTo>
                                <a:lnTo>
                                  <a:pt x="15" y="82"/>
                                </a:lnTo>
                                <a:lnTo>
                                  <a:pt x="16" y="82"/>
                                </a:lnTo>
                                <a:lnTo>
                                  <a:pt x="16" y="82"/>
                                </a:lnTo>
                                <a:lnTo>
                                  <a:pt x="16" y="81"/>
                                </a:lnTo>
                                <a:lnTo>
                                  <a:pt x="16" y="81"/>
                                </a:lnTo>
                                <a:lnTo>
                                  <a:pt x="17" y="81"/>
                                </a:lnTo>
                                <a:lnTo>
                                  <a:pt x="17" y="80"/>
                                </a:lnTo>
                                <a:lnTo>
                                  <a:pt x="17" y="80"/>
                                </a:lnTo>
                                <a:lnTo>
                                  <a:pt x="17" y="80"/>
                                </a:lnTo>
                                <a:lnTo>
                                  <a:pt x="17" y="80"/>
                                </a:lnTo>
                                <a:lnTo>
                                  <a:pt x="17" y="79"/>
                                </a:lnTo>
                                <a:lnTo>
                                  <a:pt x="18"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9" y="76"/>
                                </a:lnTo>
                                <a:lnTo>
                                  <a:pt x="19" y="76"/>
                                </a:lnTo>
                                <a:lnTo>
                                  <a:pt x="19" y="75"/>
                                </a:lnTo>
                                <a:lnTo>
                                  <a:pt x="19" y="75"/>
                                </a:lnTo>
                                <a:lnTo>
                                  <a:pt x="19" y="75"/>
                                </a:lnTo>
                                <a:lnTo>
                                  <a:pt x="19" y="74"/>
                                </a:lnTo>
                                <a:lnTo>
                                  <a:pt x="19" y="74"/>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8" y="6"/>
                                </a:lnTo>
                                <a:lnTo>
                                  <a:pt x="18" y="5"/>
                                </a:lnTo>
                                <a:lnTo>
                                  <a:pt x="18" y="5"/>
                                </a:lnTo>
                                <a:lnTo>
                                  <a:pt x="17" y="5"/>
                                </a:lnTo>
                                <a:lnTo>
                                  <a:pt x="17" y="4"/>
                                </a:lnTo>
                                <a:lnTo>
                                  <a:pt x="17" y="4"/>
                                </a:lnTo>
                                <a:lnTo>
                                  <a:pt x="17" y="4"/>
                                </a:lnTo>
                                <a:lnTo>
                                  <a:pt x="17" y="4"/>
                                </a:lnTo>
                                <a:lnTo>
                                  <a:pt x="17" y="3"/>
                                </a:lnTo>
                                <a:lnTo>
                                  <a:pt x="16" y="3"/>
                                </a:lnTo>
                                <a:lnTo>
                                  <a:pt x="16" y="3"/>
                                </a:lnTo>
                                <a:lnTo>
                                  <a:pt x="16" y="3"/>
                                </a:lnTo>
                                <a:lnTo>
                                  <a:pt x="16" y="2"/>
                                </a:lnTo>
                                <a:lnTo>
                                  <a:pt x="15" y="2"/>
                                </a:lnTo>
                                <a:lnTo>
                                  <a:pt x="15" y="2"/>
                                </a:lnTo>
                                <a:lnTo>
                                  <a:pt x="15" y="2"/>
                                </a:lnTo>
                                <a:lnTo>
                                  <a:pt x="14" y="1"/>
                                </a:lnTo>
                                <a:lnTo>
                                  <a:pt x="14" y="1"/>
                                </a:lnTo>
                                <a:lnTo>
                                  <a:pt x="13" y="1"/>
                                </a:lnTo>
                                <a:lnTo>
                                  <a:pt x="13" y="0"/>
                                </a:lnTo>
                                <a:lnTo>
                                  <a:pt x="12" y="0"/>
                                </a:lnTo>
                                <a:lnTo>
                                  <a:pt x="11" y="0"/>
                                </a:lnTo>
                                <a:lnTo>
                                  <a:pt x="9" y="0"/>
                                </a:lnTo>
                                <a:lnTo>
                                  <a:pt x="7" y="0"/>
                                </a:lnTo>
                                <a:lnTo>
                                  <a:pt x="6" y="0"/>
                                </a:lnTo>
                                <a:lnTo>
                                  <a:pt x="6" y="0"/>
                                </a:lnTo>
                                <a:lnTo>
                                  <a:pt x="5" y="1"/>
                                </a:lnTo>
                                <a:lnTo>
                                  <a:pt x="5" y="1"/>
                                </a:lnTo>
                                <a:lnTo>
                                  <a:pt x="4" y="1"/>
                                </a:lnTo>
                                <a:lnTo>
                                  <a:pt x="4" y="1"/>
                                </a:lnTo>
                                <a:lnTo>
                                  <a:pt x="4" y="2"/>
                                </a:lnTo>
                                <a:lnTo>
                                  <a:pt x="3" y="2"/>
                                </a:lnTo>
                                <a:lnTo>
                                  <a:pt x="3" y="2"/>
                                </a:lnTo>
                                <a:lnTo>
                                  <a:pt x="3" y="3"/>
                                </a:lnTo>
                                <a:lnTo>
                                  <a:pt x="3" y="3"/>
                                </a:lnTo>
                                <a:lnTo>
                                  <a:pt x="2"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1" y="6"/>
                                </a:lnTo>
                                <a:lnTo>
                                  <a:pt x="0" y="7"/>
                                </a:lnTo>
                                <a:lnTo>
                                  <a:pt x="0" y="7"/>
                                </a:lnTo>
                                <a:lnTo>
                                  <a:pt x="0" y="7"/>
                                </a:lnTo>
                                <a:lnTo>
                                  <a:pt x="0" y="8"/>
                                </a:lnTo>
                                <a:lnTo>
                                  <a:pt x="0" y="8"/>
                                </a:lnTo>
                                <a:lnTo>
                                  <a:pt x="0" y="8"/>
                                </a:lnTo>
                                <a:lnTo>
                                  <a:pt x="0" y="8"/>
                                </a:lnTo>
                                <a:lnTo>
                                  <a:pt x="0" y="9"/>
                                </a:lnTo>
                                <a:lnTo>
                                  <a:pt x="0" y="9"/>
                                </a:lnTo>
                                <a:lnTo>
                                  <a:pt x="0" y="9"/>
                                </a:lnTo>
                                <a:lnTo>
                                  <a:pt x="0" y="9"/>
                                </a:lnTo>
                                <a:lnTo>
                                  <a:pt x="0" y="10"/>
                                </a:lnTo>
                                <a:lnTo>
                                  <a:pt x="0" y="10"/>
                                </a:lnTo>
                                <a:lnTo>
                                  <a:pt x="0" y="74"/>
                                </a:lnTo>
                                <a:lnTo>
                                  <a:pt x="0" y="74"/>
                                </a:lnTo>
                                <a:lnTo>
                                  <a:pt x="0" y="75"/>
                                </a:lnTo>
                                <a:lnTo>
                                  <a:pt x="0" y="75"/>
                                </a:lnTo>
                                <a:lnTo>
                                  <a:pt x="0" y="75"/>
                                </a:lnTo>
                                <a:lnTo>
                                  <a:pt x="0" y="75"/>
                                </a:lnTo>
                                <a:lnTo>
                                  <a:pt x="0" y="76"/>
                                </a:lnTo>
                                <a:lnTo>
                                  <a:pt x="0" y="76"/>
                                </a:lnTo>
                                <a:lnTo>
                                  <a:pt x="0" y="76"/>
                                </a:lnTo>
                                <a:lnTo>
                                  <a:pt x="0" y="76"/>
                                </a:lnTo>
                                <a:lnTo>
                                  <a:pt x="0" y="77"/>
                                </a:lnTo>
                                <a:lnTo>
                                  <a:pt x="0" y="77"/>
                                </a:lnTo>
                                <a:lnTo>
                                  <a:pt x="0" y="77"/>
                                </a:lnTo>
                                <a:lnTo>
                                  <a:pt x="1" y="78"/>
                                </a:lnTo>
                                <a:lnTo>
                                  <a:pt x="1" y="78"/>
                                </a:lnTo>
                                <a:lnTo>
                                  <a:pt x="1" y="78"/>
                                </a:lnTo>
                                <a:lnTo>
                                  <a:pt x="1" y="78"/>
                                </a:lnTo>
                                <a:lnTo>
                                  <a:pt x="1" y="79"/>
                                </a:lnTo>
                                <a:lnTo>
                                  <a:pt x="1" y="79"/>
                                </a:lnTo>
                                <a:lnTo>
                                  <a:pt x="1" y="79"/>
                                </a:lnTo>
                                <a:lnTo>
                                  <a:pt x="1" y="79"/>
                                </a:lnTo>
                                <a:lnTo>
                                  <a:pt x="2" y="80"/>
                                </a:lnTo>
                                <a:lnTo>
                                  <a:pt x="2" y="80"/>
                                </a:lnTo>
                                <a:lnTo>
                                  <a:pt x="2" y="80"/>
                                </a:lnTo>
                                <a:lnTo>
                                  <a:pt x="2" y="80"/>
                                </a:lnTo>
                                <a:lnTo>
                                  <a:pt x="2" y="81"/>
                                </a:lnTo>
                                <a:lnTo>
                                  <a:pt x="2" y="81"/>
                                </a:lnTo>
                                <a:lnTo>
                                  <a:pt x="3" y="81"/>
                                </a:lnTo>
                                <a:lnTo>
                                  <a:pt x="3" y="81"/>
                                </a:lnTo>
                                <a:lnTo>
                                  <a:pt x="3" y="82"/>
                                </a:lnTo>
                                <a:lnTo>
                                  <a:pt x="3" y="82"/>
                                </a:lnTo>
                                <a:lnTo>
                                  <a:pt x="4" y="82"/>
                                </a:lnTo>
                                <a:lnTo>
                                  <a:pt x="4" y="83"/>
                                </a:lnTo>
                                <a:lnTo>
                                  <a:pt x="4" y="83"/>
                                </a:lnTo>
                                <a:lnTo>
                                  <a:pt x="5" y="83"/>
                                </a:lnTo>
                                <a:lnTo>
                                  <a:pt x="5" y="83"/>
                                </a:lnTo>
                                <a:lnTo>
                                  <a:pt x="6" y="84"/>
                                </a:lnTo>
                                <a:lnTo>
                                  <a:pt x="6" y="84"/>
                                </a:lnTo>
                                <a:lnTo>
                                  <a:pt x="7" y="84"/>
                                </a:lnTo>
                                <a:lnTo>
                                  <a:pt x="9" y="84"/>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349" name="Freeform 2349"/>
                        <wps:cNvSpPr>
                          <a:spLocks/>
                        </wps:cNvSpPr>
                        <wps:spPr bwMode="auto">
                          <a:xfrm>
                            <a:off x="1385" y="1018"/>
                            <a:ext cx="19" cy="84"/>
                          </a:xfrm>
                          <a:custGeom>
                            <a:avLst/>
                            <a:gdLst>
                              <a:gd name="T0" fmla="*/ 12 w 19"/>
                              <a:gd name="T1" fmla="*/ 84 h 84"/>
                              <a:gd name="T2" fmla="*/ 14 w 19"/>
                              <a:gd name="T3" fmla="*/ 83 h 84"/>
                              <a:gd name="T4" fmla="*/ 15 w 19"/>
                              <a:gd name="T5" fmla="*/ 82 h 84"/>
                              <a:gd name="T6" fmla="*/ 16 w 19"/>
                              <a:gd name="T7" fmla="*/ 82 h 84"/>
                              <a:gd name="T8" fmla="*/ 17 w 19"/>
                              <a:gd name="T9" fmla="*/ 81 h 84"/>
                              <a:gd name="T10" fmla="*/ 17 w 19"/>
                              <a:gd name="T11" fmla="*/ 80 h 84"/>
                              <a:gd name="T12" fmla="*/ 18 w 19"/>
                              <a:gd name="T13" fmla="*/ 79 h 84"/>
                              <a:gd name="T14" fmla="*/ 18 w 19"/>
                              <a:gd name="T15" fmla="*/ 78 h 84"/>
                              <a:gd name="T16" fmla="*/ 18 w 19"/>
                              <a:gd name="T17" fmla="*/ 78 h 84"/>
                              <a:gd name="T18" fmla="*/ 18 w 19"/>
                              <a:gd name="T19" fmla="*/ 77 h 84"/>
                              <a:gd name="T20" fmla="*/ 18 w 19"/>
                              <a:gd name="T21" fmla="*/ 76 h 84"/>
                              <a:gd name="T22" fmla="*/ 19 w 19"/>
                              <a:gd name="T23" fmla="*/ 75 h 84"/>
                              <a:gd name="T24" fmla="*/ 19 w 19"/>
                              <a:gd name="T25" fmla="*/ 74 h 84"/>
                              <a:gd name="T26" fmla="*/ 19 w 19"/>
                              <a:gd name="T27" fmla="*/ 10 h 84"/>
                              <a:gd name="T28" fmla="*/ 19 w 19"/>
                              <a:gd name="T29" fmla="*/ 9 h 84"/>
                              <a:gd name="T30" fmla="*/ 18 w 19"/>
                              <a:gd name="T31" fmla="*/ 8 h 84"/>
                              <a:gd name="T32" fmla="*/ 18 w 19"/>
                              <a:gd name="T33" fmla="*/ 7 h 84"/>
                              <a:gd name="T34" fmla="*/ 18 w 19"/>
                              <a:gd name="T35" fmla="*/ 7 h 84"/>
                              <a:gd name="T36" fmla="*/ 18 w 19"/>
                              <a:gd name="T37" fmla="*/ 6 h 84"/>
                              <a:gd name="T38" fmla="*/ 18 w 19"/>
                              <a:gd name="T39" fmla="*/ 5 h 84"/>
                              <a:gd name="T40" fmla="*/ 17 w 19"/>
                              <a:gd name="T41" fmla="*/ 4 h 84"/>
                              <a:gd name="T42" fmla="*/ 17 w 19"/>
                              <a:gd name="T43" fmla="*/ 3 h 84"/>
                              <a:gd name="T44" fmla="*/ 16 w 19"/>
                              <a:gd name="T45" fmla="*/ 3 h 84"/>
                              <a:gd name="T46" fmla="*/ 15 w 19"/>
                              <a:gd name="T47" fmla="*/ 2 h 84"/>
                              <a:gd name="T48" fmla="*/ 14 w 19"/>
                              <a:gd name="T49" fmla="*/ 1 h 84"/>
                              <a:gd name="T50" fmla="*/ 12 w 19"/>
                              <a:gd name="T51" fmla="*/ 0 h 84"/>
                              <a:gd name="T52" fmla="*/ 7 w 19"/>
                              <a:gd name="T53" fmla="*/ 0 h 84"/>
                              <a:gd name="T54" fmla="*/ 5 w 19"/>
                              <a:gd name="T55" fmla="*/ 1 h 84"/>
                              <a:gd name="T56" fmla="*/ 4 w 19"/>
                              <a:gd name="T57" fmla="*/ 1 h 84"/>
                              <a:gd name="T58" fmla="*/ 3 w 19"/>
                              <a:gd name="T59" fmla="*/ 2 h 84"/>
                              <a:gd name="T60" fmla="*/ 2 w 19"/>
                              <a:gd name="T61" fmla="*/ 3 h 84"/>
                              <a:gd name="T62" fmla="*/ 2 w 19"/>
                              <a:gd name="T63" fmla="*/ 4 h 84"/>
                              <a:gd name="T64" fmla="*/ 1 w 19"/>
                              <a:gd name="T65" fmla="*/ 5 h 84"/>
                              <a:gd name="T66" fmla="*/ 1 w 19"/>
                              <a:gd name="T67" fmla="*/ 5 h 84"/>
                              <a:gd name="T68" fmla="*/ 1 w 19"/>
                              <a:gd name="T69" fmla="*/ 6 h 84"/>
                              <a:gd name="T70" fmla="*/ 0 w 19"/>
                              <a:gd name="T71" fmla="*/ 7 h 84"/>
                              <a:gd name="T72" fmla="*/ 0 w 19"/>
                              <a:gd name="T73" fmla="*/ 8 h 84"/>
                              <a:gd name="T74" fmla="*/ 0 w 19"/>
                              <a:gd name="T75" fmla="*/ 9 h 84"/>
                              <a:gd name="T76" fmla="*/ 0 w 19"/>
                              <a:gd name="T77" fmla="*/ 9 h 84"/>
                              <a:gd name="T78" fmla="*/ 0 w 19"/>
                              <a:gd name="T79" fmla="*/ 74 h 84"/>
                              <a:gd name="T80" fmla="*/ 0 w 19"/>
                              <a:gd name="T81" fmla="*/ 75 h 84"/>
                              <a:gd name="T82" fmla="*/ 0 w 19"/>
                              <a:gd name="T83" fmla="*/ 76 h 84"/>
                              <a:gd name="T84" fmla="*/ 0 w 19"/>
                              <a:gd name="T85" fmla="*/ 76 h 84"/>
                              <a:gd name="T86" fmla="*/ 0 w 19"/>
                              <a:gd name="T87" fmla="*/ 77 h 84"/>
                              <a:gd name="T88" fmla="*/ 1 w 19"/>
                              <a:gd name="T89" fmla="*/ 78 h 84"/>
                              <a:gd name="T90" fmla="*/ 1 w 19"/>
                              <a:gd name="T91" fmla="*/ 79 h 84"/>
                              <a:gd name="T92" fmla="*/ 2 w 19"/>
                              <a:gd name="T93" fmla="*/ 80 h 84"/>
                              <a:gd name="T94" fmla="*/ 2 w 19"/>
                              <a:gd name="T95" fmla="*/ 80 h 84"/>
                              <a:gd name="T96" fmla="*/ 3 w 19"/>
                              <a:gd name="T97" fmla="*/ 81 h 84"/>
                              <a:gd name="T98" fmla="*/ 3 w 19"/>
                              <a:gd name="T99" fmla="*/ 82 h 84"/>
                              <a:gd name="T100" fmla="*/ 4 w 19"/>
                              <a:gd name="T101" fmla="*/ 83 h 84"/>
                              <a:gd name="T102" fmla="*/ 6 w 19"/>
                              <a:gd name="T103" fmla="*/ 84 h 84"/>
                              <a:gd name="T104" fmla="*/ 9 w 19"/>
                              <a:gd name="T105" fmla="*/ 84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4">
                                <a:moveTo>
                                  <a:pt x="9" y="84"/>
                                </a:moveTo>
                                <a:lnTo>
                                  <a:pt x="11" y="84"/>
                                </a:lnTo>
                                <a:lnTo>
                                  <a:pt x="12" y="84"/>
                                </a:lnTo>
                                <a:lnTo>
                                  <a:pt x="13" y="84"/>
                                </a:lnTo>
                                <a:lnTo>
                                  <a:pt x="13" y="83"/>
                                </a:lnTo>
                                <a:lnTo>
                                  <a:pt x="14" y="83"/>
                                </a:lnTo>
                                <a:lnTo>
                                  <a:pt x="14" y="83"/>
                                </a:lnTo>
                                <a:lnTo>
                                  <a:pt x="15" y="83"/>
                                </a:lnTo>
                                <a:lnTo>
                                  <a:pt x="15" y="82"/>
                                </a:lnTo>
                                <a:lnTo>
                                  <a:pt x="15" y="82"/>
                                </a:lnTo>
                                <a:lnTo>
                                  <a:pt x="16" y="82"/>
                                </a:lnTo>
                                <a:lnTo>
                                  <a:pt x="16" y="82"/>
                                </a:lnTo>
                                <a:lnTo>
                                  <a:pt x="16" y="81"/>
                                </a:lnTo>
                                <a:lnTo>
                                  <a:pt x="16" y="81"/>
                                </a:lnTo>
                                <a:lnTo>
                                  <a:pt x="17" y="81"/>
                                </a:lnTo>
                                <a:lnTo>
                                  <a:pt x="17" y="80"/>
                                </a:lnTo>
                                <a:lnTo>
                                  <a:pt x="17" y="80"/>
                                </a:lnTo>
                                <a:lnTo>
                                  <a:pt x="17" y="80"/>
                                </a:lnTo>
                                <a:lnTo>
                                  <a:pt x="17" y="80"/>
                                </a:lnTo>
                                <a:lnTo>
                                  <a:pt x="17" y="79"/>
                                </a:lnTo>
                                <a:lnTo>
                                  <a:pt x="18"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9" y="76"/>
                                </a:lnTo>
                                <a:lnTo>
                                  <a:pt x="19" y="76"/>
                                </a:lnTo>
                                <a:lnTo>
                                  <a:pt x="19" y="75"/>
                                </a:lnTo>
                                <a:lnTo>
                                  <a:pt x="19" y="75"/>
                                </a:lnTo>
                                <a:lnTo>
                                  <a:pt x="19" y="75"/>
                                </a:lnTo>
                                <a:lnTo>
                                  <a:pt x="19" y="74"/>
                                </a:lnTo>
                                <a:lnTo>
                                  <a:pt x="19" y="74"/>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8" y="6"/>
                                </a:lnTo>
                                <a:lnTo>
                                  <a:pt x="18" y="5"/>
                                </a:lnTo>
                                <a:lnTo>
                                  <a:pt x="18" y="5"/>
                                </a:lnTo>
                                <a:lnTo>
                                  <a:pt x="17" y="5"/>
                                </a:lnTo>
                                <a:lnTo>
                                  <a:pt x="17" y="4"/>
                                </a:lnTo>
                                <a:lnTo>
                                  <a:pt x="17" y="4"/>
                                </a:lnTo>
                                <a:lnTo>
                                  <a:pt x="17" y="4"/>
                                </a:lnTo>
                                <a:lnTo>
                                  <a:pt x="17" y="4"/>
                                </a:lnTo>
                                <a:lnTo>
                                  <a:pt x="17" y="3"/>
                                </a:lnTo>
                                <a:lnTo>
                                  <a:pt x="16" y="3"/>
                                </a:lnTo>
                                <a:lnTo>
                                  <a:pt x="16" y="3"/>
                                </a:lnTo>
                                <a:lnTo>
                                  <a:pt x="16" y="3"/>
                                </a:lnTo>
                                <a:lnTo>
                                  <a:pt x="16" y="2"/>
                                </a:lnTo>
                                <a:lnTo>
                                  <a:pt x="15" y="2"/>
                                </a:lnTo>
                                <a:lnTo>
                                  <a:pt x="15" y="2"/>
                                </a:lnTo>
                                <a:lnTo>
                                  <a:pt x="15" y="2"/>
                                </a:lnTo>
                                <a:lnTo>
                                  <a:pt x="14" y="1"/>
                                </a:lnTo>
                                <a:lnTo>
                                  <a:pt x="14" y="1"/>
                                </a:lnTo>
                                <a:lnTo>
                                  <a:pt x="13" y="1"/>
                                </a:lnTo>
                                <a:lnTo>
                                  <a:pt x="13" y="0"/>
                                </a:lnTo>
                                <a:lnTo>
                                  <a:pt x="12" y="0"/>
                                </a:lnTo>
                                <a:lnTo>
                                  <a:pt x="11" y="0"/>
                                </a:lnTo>
                                <a:lnTo>
                                  <a:pt x="9" y="0"/>
                                </a:lnTo>
                                <a:lnTo>
                                  <a:pt x="7" y="0"/>
                                </a:lnTo>
                                <a:lnTo>
                                  <a:pt x="6" y="0"/>
                                </a:lnTo>
                                <a:lnTo>
                                  <a:pt x="6" y="0"/>
                                </a:lnTo>
                                <a:lnTo>
                                  <a:pt x="5" y="1"/>
                                </a:lnTo>
                                <a:lnTo>
                                  <a:pt x="5" y="1"/>
                                </a:lnTo>
                                <a:lnTo>
                                  <a:pt x="4" y="1"/>
                                </a:lnTo>
                                <a:lnTo>
                                  <a:pt x="4" y="1"/>
                                </a:lnTo>
                                <a:lnTo>
                                  <a:pt x="4" y="2"/>
                                </a:lnTo>
                                <a:lnTo>
                                  <a:pt x="3" y="2"/>
                                </a:lnTo>
                                <a:lnTo>
                                  <a:pt x="3" y="2"/>
                                </a:lnTo>
                                <a:lnTo>
                                  <a:pt x="3" y="3"/>
                                </a:lnTo>
                                <a:lnTo>
                                  <a:pt x="3" y="3"/>
                                </a:lnTo>
                                <a:lnTo>
                                  <a:pt x="2"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1" y="6"/>
                                </a:lnTo>
                                <a:lnTo>
                                  <a:pt x="0" y="7"/>
                                </a:lnTo>
                                <a:lnTo>
                                  <a:pt x="0" y="7"/>
                                </a:lnTo>
                                <a:lnTo>
                                  <a:pt x="0" y="7"/>
                                </a:lnTo>
                                <a:lnTo>
                                  <a:pt x="0" y="8"/>
                                </a:lnTo>
                                <a:lnTo>
                                  <a:pt x="0" y="8"/>
                                </a:lnTo>
                                <a:lnTo>
                                  <a:pt x="0" y="8"/>
                                </a:lnTo>
                                <a:lnTo>
                                  <a:pt x="0" y="8"/>
                                </a:lnTo>
                                <a:lnTo>
                                  <a:pt x="0" y="9"/>
                                </a:lnTo>
                                <a:lnTo>
                                  <a:pt x="0" y="9"/>
                                </a:lnTo>
                                <a:lnTo>
                                  <a:pt x="0" y="9"/>
                                </a:lnTo>
                                <a:lnTo>
                                  <a:pt x="0" y="9"/>
                                </a:lnTo>
                                <a:lnTo>
                                  <a:pt x="0" y="10"/>
                                </a:lnTo>
                                <a:lnTo>
                                  <a:pt x="0" y="10"/>
                                </a:lnTo>
                                <a:lnTo>
                                  <a:pt x="0" y="74"/>
                                </a:lnTo>
                                <a:lnTo>
                                  <a:pt x="0" y="74"/>
                                </a:lnTo>
                                <a:lnTo>
                                  <a:pt x="0" y="75"/>
                                </a:lnTo>
                                <a:lnTo>
                                  <a:pt x="0" y="75"/>
                                </a:lnTo>
                                <a:lnTo>
                                  <a:pt x="0" y="75"/>
                                </a:lnTo>
                                <a:lnTo>
                                  <a:pt x="0" y="75"/>
                                </a:lnTo>
                                <a:lnTo>
                                  <a:pt x="0" y="76"/>
                                </a:lnTo>
                                <a:lnTo>
                                  <a:pt x="0" y="76"/>
                                </a:lnTo>
                                <a:lnTo>
                                  <a:pt x="0" y="76"/>
                                </a:lnTo>
                                <a:lnTo>
                                  <a:pt x="0" y="76"/>
                                </a:lnTo>
                                <a:lnTo>
                                  <a:pt x="0" y="77"/>
                                </a:lnTo>
                                <a:lnTo>
                                  <a:pt x="0" y="77"/>
                                </a:lnTo>
                                <a:lnTo>
                                  <a:pt x="0" y="77"/>
                                </a:lnTo>
                                <a:lnTo>
                                  <a:pt x="1" y="78"/>
                                </a:lnTo>
                                <a:lnTo>
                                  <a:pt x="1" y="78"/>
                                </a:lnTo>
                                <a:lnTo>
                                  <a:pt x="1" y="78"/>
                                </a:lnTo>
                                <a:lnTo>
                                  <a:pt x="1" y="78"/>
                                </a:lnTo>
                                <a:lnTo>
                                  <a:pt x="1" y="79"/>
                                </a:lnTo>
                                <a:lnTo>
                                  <a:pt x="1" y="79"/>
                                </a:lnTo>
                                <a:lnTo>
                                  <a:pt x="1" y="79"/>
                                </a:lnTo>
                                <a:lnTo>
                                  <a:pt x="1" y="79"/>
                                </a:lnTo>
                                <a:lnTo>
                                  <a:pt x="2" y="80"/>
                                </a:lnTo>
                                <a:lnTo>
                                  <a:pt x="2" y="80"/>
                                </a:lnTo>
                                <a:lnTo>
                                  <a:pt x="2" y="80"/>
                                </a:lnTo>
                                <a:lnTo>
                                  <a:pt x="2" y="80"/>
                                </a:lnTo>
                                <a:lnTo>
                                  <a:pt x="2" y="81"/>
                                </a:lnTo>
                                <a:lnTo>
                                  <a:pt x="2" y="81"/>
                                </a:lnTo>
                                <a:lnTo>
                                  <a:pt x="3" y="81"/>
                                </a:lnTo>
                                <a:lnTo>
                                  <a:pt x="3" y="81"/>
                                </a:lnTo>
                                <a:lnTo>
                                  <a:pt x="3" y="82"/>
                                </a:lnTo>
                                <a:lnTo>
                                  <a:pt x="3" y="82"/>
                                </a:lnTo>
                                <a:lnTo>
                                  <a:pt x="4" y="82"/>
                                </a:lnTo>
                                <a:lnTo>
                                  <a:pt x="4" y="83"/>
                                </a:lnTo>
                                <a:lnTo>
                                  <a:pt x="4" y="83"/>
                                </a:lnTo>
                                <a:lnTo>
                                  <a:pt x="5" y="83"/>
                                </a:lnTo>
                                <a:lnTo>
                                  <a:pt x="5" y="83"/>
                                </a:lnTo>
                                <a:lnTo>
                                  <a:pt x="6" y="84"/>
                                </a:lnTo>
                                <a:lnTo>
                                  <a:pt x="6" y="84"/>
                                </a:lnTo>
                                <a:lnTo>
                                  <a:pt x="7" y="84"/>
                                </a:lnTo>
                                <a:lnTo>
                                  <a:pt x="9" y="84"/>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50" name="Rectangle 2350"/>
                        <wps:cNvSpPr>
                          <a:spLocks noChangeArrowheads="1"/>
                        </wps:cNvSpPr>
                        <wps:spPr bwMode="auto">
                          <a:xfrm>
                            <a:off x="1366" y="1017"/>
                            <a:ext cx="94" cy="8"/>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51" name="Rectangle 2351"/>
                        <wps:cNvSpPr>
                          <a:spLocks noChangeArrowheads="1"/>
                        </wps:cNvSpPr>
                        <wps:spPr bwMode="auto">
                          <a:xfrm>
                            <a:off x="1366" y="1017"/>
                            <a:ext cx="94" cy="8"/>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52" name="Rectangle 2352"/>
                        <wps:cNvSpPr>
                          <a:spLocks noChangeArrowheads="1"/>
                        </wps:cNvSpPr>
                        <wps:spPr bwMode="auto">
                          <a:xfrm>
                            <a:off x="1396" y="1002"/>
                            <a:ext cx="33" cy="16"/>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53" name="Rectangle 2353"/>
                        <wps:cNvSpPr>
                          <a:spLocks noChangeArrowheads="1"/>
                        </wps:cNvSpPr>
                        <wps:spPr bwMode="auto">
                          <a:xfrm>
                            <a:off x="1396" y="1002"/>
                            <a:ext cx="33" cy="16"/>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54" name="Freeform 2354"/>
                        <wps:cNvSpPr>
                          <a:spLocks/>
                        </wps:cNvSpPr>
                        <wps:spPr bwMode="auto">
                          <a:xfrm>
                            <a:off x="1453" y="980"/>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solidFill>
                            <a:srgbClr val="BFBFBF"/>
                          </a:solidFill>
                          <a:ln w="0">
                            <a:solidFill>
                              <a:srgbClr val="000000"/>
                            </a:solidFill>
                            <a:prstDash val="solid"/>
                            <a:round/>
                            <a:headEnd/>
                            <a:tailEnd/>
                          </a:ln>
                        </wps:spPr>
                        <wps:bodyPr/>
                      </wps:wsp>
                      <wps:wsp>
                        <wps:cNvPr id="2355" name="Freeform 2355"/>
                        <wps:cNvSpPr>
                          <a:spLocks/>
                        </wps:cNvSpPr>
                        <wps:spPr bwMode="auto">
                          <a:xfrm>
                            <a:off x="1453" y="980"/>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56" name="Freeform 2356"/>
                        <wps:cNvSpPr>
                          <a:spLocks/>
                        </wps:cNvSpPr>
                        <wps:spPr bwMode="auto">
                          <a:xfrm>
                            <a:off x="1367" y="980"/>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solidFill>
                            <a:srgbClr val="BFBFBF"/>
                          </a:solidFill>
                          <a:ln w="0">
                            <a:solidFill>
                              <a:srgbClr val="000000"/>
                            </a:solidFill>
                            <a:prstDash val="solid"/>
                            <a:round/>
                            <a:headEnd/>
                            <a:tailEnd/>
                          </a:ln>
                        </wps:spPr>
                        <wps:bodyPr/>
                      </wps:wsp>
                      <wps:wsp>
                        <wps:cNvPr id="2357" name="Freeform 2357"/>
                        <wps:cNvSpPr>
                          <a:spLocks/>
                        </wps:cNvSpPr>
                        <wps:spPr bwMode="auto">
                          <a:xfrm>
                            <a:off x="1367" y="980"/>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58" name="Freeform 2358"/>
                        <wps:cNvSpPr>
                          <a:spLocks/>
                        </wps:cNvSpPr>
                        <wps:spPr bwMode="auto">
                          <a:xfrm>
                            <a:off x="1369" y="880"/>
                            <a:ext cx="89" cy="136"/>
                          </a:xfrm>
                          <a:custGeom>
                            <a:avLst/>
                            <a:gdLst>
                              <a:gd name="T0" fmla="*/ 85 w 89"/>
                              <a:gd name="T1" fmla="*/ 104 h 136"/>
                              <a:gd name="T2" fmla="*/ 85 w 89"/>
                              <a:gd name="T3" fmla="*/ 106 h 136"/>
                              <a:gd name="T4" fmla="*/ 86 w 89"/>
                              <a:gd name="T5" fmla="*/ 109 h 136"/>
                              <a:gd name="T6" fmla="*/ 86 w 89"/>
                              <a:gd name="T7" fmla="*/ 112 h 136"/>
                              <a:gd name="T8" fmla="*/ 86 w 89"/>
                              <a:gd name="T9" fmla="*/ 114 h 136"/>
                              <a:gd name="T10" fmla="*/ 86 w 89"/>
                              <a:gd name="T11" fmla="*/ 117 h 136"/>
                              <a:gd name="T12" fmla="*/ 86 w 89"/>
                              <a:gd name="T13" fmla="*/ 119 h 136"/>
                              <a:gd name="T14" fmla="*/ 86 w 89"/>
                              <a:gd name="T15" fmla="*/ 122 h 136"/>
                              <a:gd name="T16" fmla="*/ 86 w 89"/>
                              <a:gd name="T17" fmla="*/ 124 h 136"/>
                              <a:gd name="T18" fmla="*/ 86 w 89"/>
                              <a:gd name="T19" fmla="*/ 126 h 136"/>
                              <a:gd name="T20" fmla="*/ 86 w 89"/>
                              <a:gd name="T21" fmla="*/ 129 h 136"/>
                              <a:gd name="T22" fmla="*/ 86 w 89"/>
                              <a:gd name="T23" fmla="*/ 131 h 136"/>
                              <a:gd name="T24" fmla="*/ 86 w 89"/>
                              <a:gd name="T25" fmla="*/ 133 h 136"/>
                              <a:gd name="T26" fmla="*/ 86 w 89"/>
                              <a:gd name="T27" fmla="*/ 135 h 136"/>
                              <a:gd name="T28" fmla="*/ 23 w 89"/>
                              <a:gd name="T29" fmla="*/ 121 h 136"/>
                              <a:gd name="T30" fmla="*/ 21 w 89"/>
                              <a:gd name="T31" fmla="*/ 135 h 136"/>
                              <a:gd name="T32" fmla="*/ 19 w 89"/>
                              <a:gd name="T33" fmla="*/ 135 h 136"/>
                              <a:gd name="T34" fmla="*/ 18 w 89"/>
                              <a:gd name="T35" fmla="*/ 135 h 136"/>
                              <a:gd name="T36" fmla="*/ 16 w 89"/>
                              <a:gd name="T37" fmla="*/ 135 h 136"/>
                              <a:gd name="T38" fmla="*/ 14 w 89"/>
                              <a:gd name="T39" fmla="*/ 135 h 136"/>
                              <a:gd name="T40" fmla="*/ 13 w 89"/>
                              <a:gd name="T41" fmla="*/ 135 h 136"/>
                              <a:gd name="T42" fmla="*/ 12 w 89"/>
                              <a:gd name="T43" fmla="*/ 135 h 136"/>
                              <a:gd name="T44" fmla="*/ 10 w 89"/>
                              <a:gd name="T45" fmla="*/ 135 h 136"/>
                              <a:gd name="T46" fmla="*/ 9 w 89"/>
                              <a:gd name="T47" fmla="*/ 135 h 136"/>
                              <a:gd name="T48" fmla="*/ 7 w 89"/>
                              <a:gd name="T49" fmla="*/ 135 h 136"/>
                              <a:gd name="T50" fmla="*/ 6 w 89"/>
                              <a:gd name="T51" fmla="*/ 135 h 136"/>
                              <a:gd name="T52" fmla="*/ 5 w 89"/>
                              <a:gd name="T53" fmla="*/ 135 h 136"/>
                              <a:gd name="T54" fmla="*/ 4 w 89"/>
                              <a:gd name="T55" fmla="*/ 135 h 136"/>
                              <a:gd name="T56" fmla="*/ 3 w 89"/>
                              <a:gd name="T57" fmla="*/ 135 h 136"/>
                              <a:gd name="T58" fmla="*/ 0 w 89"/>
                              <a:gd name="T59" fmla="*/ 16 h 136"/>
                              <a:gd name="T60" fmla="*/ 0 w 89"/>
                              <a:gd name="T61" fmla="*/ 14 h 136"/>
                              <a:gd name="T62" fmla="*/ 0 w 89"/>
                              <a:gd name="T63" fmla="*/ 12 h 136"/>
                              <a:gd name="T64" fmla="*/ 0 w 89"/>
                              <a:gd name="T65" fmla="*/ 10 h 136"/>
                              <a:gd name="T66" fmla="*/ 1 w 89"/>
                              <a:gd name="T67" fmla="*/ 9 h 136"/>
                              <a:gd name="T68" fmla="*/ 2 w 89"/>
                              <a:gd name="T69" fmla="*/ 7 h 136"/>
                              <a:gd name="T70" fmla="*/ 2 w 89"/>
                              <a:gd name="T71" fmla="*/ 6 h 136"/>
                              <a:gd name="T72" fmla="*/ 3 w 89"/>
                              <a:gd name="T73" fmla="*/ 5 h 136"/>
                              <a:gd name="T74" fmla="*/ 4 w 89"/>
                              <a:gd name="T75" fmla="*/ 4 h 136"/>
                              <a:gd name="T76" fmla="*/ 5 w 89"/>
                              <a:gd name="T77" fmla="*/ 3 h 136"/>
                              <a:gd name="T78" fmla="*/ 7 w 89"/>
                              <a:gd name="T79" fmla="*/ 2 h 136"/>
                              <a:gd name="T80" fmla="*/ 8 w 89"/>
                              <a:gd name="T81" fmla="*/ 1 h 136"/>
                              <a:gd name="T82" fmla="*/ 10 w 89"/>
                              <a:gd name="T83" fmla="*/ 1 h 136"/>
                              <a:gd name="T84" fmla="*/ 12 w 89"/>
                              <a:gd name="T85" fmla="*/ 0 h 136"/>
                              <a:gd name="T86" fmla="*/ 75 w 89"/>
                              <a:gd name="T87" fmla="*/ 0 h 136"/>
                              <a:gd name="T88" fmla="*/ 77 w 89"/>
                              <a:gd name="T89" fmla="*/ 0 h 136"/>
                              <a:gd name="T90" fmla="*/ 79 w 89"/>
                              <a:gd name="T91" fmla="*/ 1 h 136"/>
                              <a:gd name="T92" fmla="*/ 80 w 89"/>
                              <a:gd name="T93" fmla="*/ 2 h 136"/>
                              <a:gd name="T94" fmla="*/ 82 w 89"/>
                              <a:gd name="T95" fmla="*/ 3 h 136"/>
                              <a:gd name="T96" fmla="*/ 83 w 89"/>
                              <a:gd name="T97" fmla="*/ 4 h 136"/>
                              <a:gd name="T98" fmla="*/ 84 w 89"/>
                              <a:gd name="T99" fmla="*/ 5 h 136"/>
                              <a:gd name="T100" fmla="*/ 85 w 89"/>
                              <a:gd name="T101" fmla="*/ 6 h 136"/>
                              <a:gd name="T102" fmla="*/ 86 w 89"/>
                              <a:gd name="T103" fmla="*/ 7 h 136"/>
                              <a:gd name="T104" fmla="*/ 87 w 89"/>
                              <a:gd name="T105" fmla="*/ 9 h 136"/>
                              <a:gd name="T106" fmla="*/ 88 w 89"/>
                              <a:gd name="T107" fmla="*/ 10 h 136"/>
                              <a:gd name="T108" fmla="*/ 88 w 89"/>
                              <a:gd name="T109" fmla="*/ 12 h 136"/>
                              <a:gd name="T110" fmla="*/ 88 w 89"/>
                              <a:gd name="T111" fmla="*/ 13 h 136"/>
                              <a:gd name="T112" fmla="*/ 88 w 89"/>
                              <a:gd name="T113" fmla="*/ 15 h 136"/>
                              <a:gd name="T114" fmla="*/ 89 w 89"/>
                              <a:gd name="T115" fmla="*/ 1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6">
                                <a:moveTo>
                                  <a:pt x="85" y="102"/>
                                </a:moveTo>
                                <a:lnTo>
                                  <a:pt x="85" y="102"/>
                                </a:lnTo>
                                <a:lnTo>
                                  <a:pt x="85" y="102"/>
                                </a:ln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5"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6"/>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2"/>
                                </a:lnTo>
                                <a:lnTo>
                                  <a:pt x="86" y="123"/>
                                </a:lnTo>
                                <a:lnTo>
                                  <a:pt x="86" y="123"/>
                                </a:lnTo>
                                <a:lnTo>
                                  <a:pt x="86" y="123"/>
                                </a:lnTo>
                                <a:lnTo>
                                  <a:pt x="86" y="124"/>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0"/>
                                </a:lnTo>
                                <a:lnTo>
                                  <a:pt x="86" y="131"/>
                                </a:lnTo>
                                <a:lnTo>
                                  <a:pt x="86" y="131"/>
                                </a:lnTo>
                                <a:lnTo>
                                  <a:pt x="86" y="131"/>
                                </a:lnTo>
                                <a:lnTo>
                                  <a:pt x="86" y="132"/>
                                </a:lnTo>
                                <a:lnTo>
                                  <a:pt x="86" y="132"/>
                                </a:lnTo>
                                <a:lnTo>
                                  <a:pt x="86" y="132"/>
                                </a:lnTo>
                                <a:lnTo>
                                  <a:pt x="86" y="133"/>
                                </a:lnTo>
                                <a:lnTo>
                                  <a:pt x="86" y="133"/>
                                </a:lnTo>
                                <a:lnTo>
                                  <a:pt x="86" y="133"/>
                                </a:lnTo>
                                <a:lnTo>
                                  <a:pt x="86" y="133"/>
                                </a:lnTo>
                                <a:lnTo>
                                  <a:pt x="86" y="134"/>
                                </a:lnTo>
                                <a:lnTo>
                                  <a:pt x="86" y="134"/>
                                </a:lnTo>
                                <a:lnTo>
                                  <a:pt x="86" y="134"/>
                                </a:lnTo>
                                <a:lnTo>
                                  <a:pt x="86" y="135"/>
                                </a:lnTo>
                                <a:lnTo>
                                  <a:pt x="86" y="135"/>
                                </a:lnTo>
                                <a:lnTo>
                                  <a:pt x="86" y="135"/>
                                </a:lnTo>
                                <a:lnTo>
                                  <a:pt x="86" y="136"/>
                                </a:lnTo>
                                <a:lnTo>
                                  <a:pt x="86" y="136"/>
                                </a:lnTo>
                                <a:lnTo>
                                  <a:pt x="86" y="136"/>
                                </a:lnTo>
                                <a:lnTo>
                                  <a:pt x="65" y="135"/>
                                </a:lnTo>
                                <a:lnTo>
                                  <a:pt x="65" y="121"/>
                                </a:lnTo>
                                <a:lnTo>
                                  <a:pt x="23" y="121"/>
                                </a:lnTo>
                                <a:lnTo>
                                  <a:pt x="22" y="135"/>
                                </a:lnTo>
                                <a:lnTo>
                                  <a:pt x="22" y="135"/>
                                </a:lnTo>
                                <a:lnTo>
                                  <a:pt x="22" y="135"/>
                                </a:lnTo>
                                <a:lnTo>
                                  <a:pt x="22" y="135"/>
                                </a:lnTo>
                                <a:lnTo>
                                  <a:pt x="21" y="135"/>
                                </a:lnTo>
                                <a:lnTo>
                                  <a:pt x="21" y="135"/>
                                </a:lnTo>
                                <a:lnTo>
                                  <a:pt x="21" y="135"/>
                                </a:lnTo>
                                <a:lnTo>
                                  <a:pt x="21" y="135"/>
                                </a:lnTo>
                                <a:lnTo>
                                  <a:pt x="20" y="135"/>
                                </a:lnTo>
                                <a:lnTo>
                                  <a:pt x="20" y="135"/>
                                </a:lnTo>
                                <a:lnTo>
                                  <a:pt x="20" y="135"/>
                                </a:lnTo>
                                <a:lnTo>
                                  <a:pt x="20" y="135"/>
                                </a:lnTo>
                                <a:lnTo>
                                  <a:pt x="19" y="135"/>
                                </a:lnTo>
                                <a:lnTo>
                                  <a:pt x="19" y="135"/>
                                </a:lnTo>
                                <a:lnTo>
                                  <a:pt x="19" y="135"/>
                                </a:lnTo>
                                <a:lnTo>
                                  <a:pt x="19" y="135"/>
                                </a:lnTo>
                                <a:lnTo>
                                  <a:pt x="18" y="135"/>
                                </a:lnTo>
                                <a:lnTo>
                                  <a:pt x="18" y="135"/>
                                </a:lnTo>
                                <a:lnTo>
                                  <a:pt x="18" y="135"/>
                                </a:lnTo>
                                <a:lnTo>
                                  <a:pt x="18" y="135"/>
                                </a:lnTo>
                                <a:lnTo>
                                  <a:pt x="18" y="135"/>
                                </a:lnTo>
                                <a:lnTo>
                                  <a:pt x="17" y="135"/>
                                </a:lnTo>
                                <a:lnTo>
                                  <a:pt x="17" y="135"/>
                                </a:lnTo>
                                <a:lnTo>
                                  <a:pt x="17" y="135"/>
                                </a:lnTo>
                                <a:lnTo>
                                  <a:pt x="17" y="135"/>
                                </a:lnTo>
                                <a:lnTo>
                                  <a:pt x="16" y="135"/>
                                </a:lnTo>
                                <a:lnTo>
                                  <a:pt x="16" y="135"/>
                                </a:lnTo>
                                <a:lnTo>
                                  <a:pt x="16" y="135"/>
                                </a:lnTo>
                                <a:lnTo>
                                  <a:pt x="16" y="135"/>
                                </a:lnTo>
                                <a:lnTo>
                                  <a:pt x="16" y="135"/>
                                </a:lnTo>
                                <a:lnTo>
                                  <a:pt x="15" y="135"/>
                                </a:lnTo>
                                <a:lnTo>
                                  <a:pt x="15" y="135"/>
                                </a:lnTo>
                                <a:lnTo>
                                  <a:pt x="15" y="135"/>
                                </a:lnTo>
                                <a:lnTo>
                                  <a:pt x="15" y="135"/>
                                </a:lnTo>
                                <a:lnTo>
                                  <a:pt x="14" y="135"/>
                                </a:lnTo>
                                <a:lnTo>
                                  <a:pt x="14" y="135"/>
                                </a:lnTo>
                                <a:lnTo>
                                  <a:pt x="14" y="135"/>
                                </a:lnTo>
                                <a:lnTo>
                                  <a:pt x="14" y="135"/>
                                </a:lnTo>
                                <a:lnTo>
                                  <a:pt x="14" y="135"/>
                                </a:lnTo>
                                <a:lnTo>
                                  <a:pt x="13" y="135"/>
                                </a:lnTo>
                                <a:lnTo>
                                  <a:pt x="13" y="135"/>
                                </a:lnTo>
                                <a:lnTo>
                                  <a:pt x="13" y="135"/>
                                </a:lnTo>
                                <a:lnTo>
                                  <a:pt x="13" y="135"/>
                                </a:lnTo>
                                <a:lnTo>
                                  <a:pt x="13" y="135"/>
                                </a:lnTo>
                                <a:lnTo>
                                  <a:pt x="12" y="135"/>
                                </a:lnTo>
                                <a:lnTo>
                                  <a:pt x="12" y="135"/>
                                </a:lnTo>
                                <a:lnTo>
                                  <a:pt x="12" y="135"/>
                                </a:lnTo>
                                <a:lnTo>
                                  <a:pt x="12" y="135"/>
                                </a:lnTo>
                                <a:lnTo>
                                  <a:pt x="12" y="135"/>
                                </a:lnTo>
                                <a:lnTo>
                                  <a:pt x="11" y="135"/>
                                </a:lnTo>
                                <a:lnTo>
                                  <a:pt x="11" y="135"/>
                                </a:lnTo>
                                <a:lnTo>
                                  <a:pt x="11" y="135"/>
                                </a:lnTo>
                                <a:lnTo>
                                  <a:pt x="11" y="135"/>
                                </a:lnTo>
                                <a:lnTo>
                                  <a:pt x="10" y="135"/>
                                </a:lnTo>
                                <a:lnTo>
                                  <a:pt x="10" y="135"/>
                                </a:lnTo>
                                <a:lnTo>
                                  <a:pt x="10" y="135"/>
                                </a:lnTo>
                                <a:lnTo>
                                  <a:pt x="10" y="135"/>
                                </a:lnTo>
                                <a:lnTo>
                                  <a:pt x="10" y="135"/>
                                </a:lnTo>
                                <a:lnTo>
                                  <a:pt x="10" y="135"/>
                                </a:lnTo>
                                <a:lnTo>
                                  <a:pt x="9" y="135"/>
                                </a:lnTo>
                                <a:lnTo>
                                  <a:pt x="9" y="135"/>
                                </a:lnTo>
                                <a:lnTo>
                                  <a:pt x="9" y="135"/>
                                </a:lnTo>
                                <a:lnTo>
                                  <a:pt x="9" y="135"/>
                                </a:lnTo>
                                <a:lnTo>
                                  <a:pt x="9" y="135"/>
                                </a:lnTo>
                                <a:lnTo>
                                  <a:pt x="8" y="135"/>
                                </a:lnTo>
                                <a:lnTo>
                                  <a:pt x="8" y="135"/>
                                </a:lnTo>
                                <a:lnTo>
                                  <a:pt x="8" y="135"/>
                                </a:lnTo>
                                <a:lnTo>
                                  <a:pt x="8" y="135"/>
                                </a:lnTo>
                                <a:lnTo>
                                  <a:pt x="8" y="135"/>
                                </a:lnTo>
                                <a:lnTo>
                                  <a:pt x="7" y="135"/>
                                </a:lnTo>
                                <a:lnTo>
                                  <a:pt x="7" y="135"/>
                                </a:lnTo>
                                <a:lnTo>
                                  <a:pt x="7" y="135"/>
                                </a:lnTo>
                                <a:lnTo>
                                  <a:pt x="7" y="135"/>
                                </a:lnTo>
                                <a:lnTo>
                                  <a:pt x="7" y="135"/>
                                </a:lnTo>
                                <a:lnTo>
                                  <a:pt x="6" y="135"/>
                                </a:lnTo>
                                <a:lnTo>
                                  <a:pt x="6" y="135"/>
                                </a:lnTo>
                                <a:lnTo>
                                  <a:pt x="6" y="135"/>
                                </a:lnTo>
                                <a:lnTo>
                                  <a:pt x="6" y="135"/>
                                </a:lnTo>
                                <a:lnTo>
                                  <a:pt x="6" y="135"/>
                                </a:lnTo>
                                <a:lnTo>
                                  <a:pt x="6" y="135"/>
                                </a:lnTo>
                                <a:lnTo>
                                  <a:pt x="6" y="135"/>
                                </a:lnTo>
                                <a:lnTo>
                                  <a:pt x="5" y="135"/>
                                </a:lnTo>
                                <a:lnTo>
                                  <a:pt x="5" y="135"/>
                                </a:lnTo>
                                <a:lnTo>
                                  <a:pt x="5" y="135"/>
                                </a:lnTo>
                                <a:lnTo>
                                  <a:pt x="5" y="135"/>
                                </a:lnTo>
                                <a:lnTo>
                                  <a:pt x="5" y="135"/>
                                </a:lnTo>
                                <a:lnTo>
                                  <a:pt x="4" y="135"/>
                                </a:lnTo>
                                <a:lnTo>
                                  <a:pt x="4" y="135"/>
                                </a:lnTo>
                                <a:lnTo>
                                  <a:pt x="4" y="135"/>
                                </a:lnTo>
                                <a:lnTo>
                                  <a:pt x="4" y="135"/>
                                </a:lnTo>
                                <a:lnTo>
                                  <a:pt x="4" y="135"/>
                                </a:lnTo>
                                <a:lnTo>
                                  <a:pt x="4" y="135"/>
                                </a:lnTo>
                                <a:lnTo>
                                  <a:pt x="3" y="135"/>
                                </a:lnTo>
                                <a:lnTo>
                                  <a:pt x="3" y="135"/>
                                </a:lnTo>
                                <a:lnTo>
                                  <a:pt x="3" y="135"/>
                                </a:lnTo>
                                <a:lnTo>
                                  <a:pt x="3" y="135"/>
                                </a:lnTo>
                                <a:lnTo>
                                  <a:pt x="3" y="135"/>
                                </a:lnTo>
                                <a:lnTo>
                                  <a:pt x="3" y="135"/>
                                </a:lnTo>
                                <a:lnTo>
                                  <a:pt x="2" y="134"/>
                                </a:lnTo>
                                <a:lnTo>
                                  <a:pt x="2" y="134"/>
                                </a:lnTo>
                                <a:lnTo>
                                  <a:pt x="2" y="134"/>
                                </a:lnTo>
                                <a:lnTo>
                                  <a:pt x="3" y="102"/>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0" y="11"/>
                                </a:lnTo>
                                <a:lnTo>
                                  <a:pt x="0" y="11"/>
                                </a:lnTo>
                                <a:lnTo>
                                  <a:pt x="0" y="11"/>
                                </a:lnTo>
                                <a:lnTo>
                                  <a:pt x="0" y="10"/>
                                </a:lnTo>
                                <a:lnTo>
                                  <a:pt x="1" y="10"/>
                                </a:lnTo>
                                <a:lnTo>
                                  <a:pt x="1" y="10"/>
                                </a:lnTo>
                                <a:lnTo>
                                  <a:pt x="1" y="10"/>
                                </a:lnTo>
                                <a:lnTo>
                                  <a:pt x="1" y="9"/>
                                </a:lnTo>
                                <a:lnTo>
                                  <a:pt x="1" y="9"/>
                                </a:lnTo>
                                <a:lnTo>
                                  <a:pt x="1" y="9"/>
                                </a:lnTo>
                                <a:lnTo>
                                  <a:pt x="1" y="9"/>
                                </a:lnTo>
                                <a:lnTo>
                                  <a:pt x="1" y="9"/>
                                </a:lnTo>
                                <a:lnTo>
                                  <a:pt x="1" y="8"/>
                                </a:lnTo>
                                <a:lnTo>
                                  <a:pt x="1" y="8"/>
                                </a:lnTo>
                                <a:lnTo>
                                  <a:pt x="1" y="8"/>
                                </a:lnTo>
                                <a:lnTo>
                                  <a:pt x="1" y="8"/>
                                </a:lnTo>
                                <a:lnTo>
                                  <a:pt x="1" y="8"/>
                                </a:lnTo>
                                <a:lnTo>
                                  <a:pt x="2" y="7"/>
                                </a:lnTo>
                                <a:lnTo>
                                  <a:pt x="2" y="7"/>
                                </a:lnTo>
                                <a:lnTo>
                                  <a:pt x="2" y="7"/>
                                </a:lnTo>
                                <a:lnTo>
                                  <a:pt x="2" y="7"/>
                                </a:lnTo>
                                <a:lnTo>
                                  <a:pt x="2" y="7"/>
                                </a:lnTo>
                                <a:lnTo>
                                  <a:pt x="2" y="6"/>
                                </a:lnTo>
                                <a:lnTo>
                                  <a:pt x="2" y="6"/>
                                </a:lnTo>
                                <a:lnTo>
                                  <a:pt x="2" y="6"/>
                                </a:lnTo>
                                <a:lnTo>
                                  <a:pt x="2" y="6"/>
                                </a:lnTo>
                                <a:lnTo>
                                  <a:pt x="2" y="6"/>
                                </a:lnTo>
                                <a:lnTo>
                                  <a:pt x="3" y="6"/>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3"/>
                                </a:lnTo>
                                <a:lnTo>
                                  <a:pt x="5" y="3"/>
                                </a:lnTo>
                                <a:lnTo>
                                  <a:pt x="5" y="3"/>
                                </a:lnTo>
                                <a:lnTo>
                                  <a:pt x="5" y="3"/>
                                </a:lnTo>
                                <a:lnTo>
                                  <a:pt x="5" y="3"/>
                                </a:lnTo>
                                <a:lnTo>
                                  <a:pt x="5" y="3"/>
                                </a:lnTo>
                                <a:lnTo>
                                  <a:pt x="6" y="3"/>
                                </a:lnTo>
                                <a:lnTo>
                                  <a:pt x="6" y="2"/>
                                </a:lnTo>
                                <a:lnTo>
                                  <a:pt x="6" y="2"/>
                                </a:lnTo>
                                <a:lnTo>
                                  <a:pt x="6" y="2"/>
                                </a:lnTo>
                                <a:lnTo>
                                  <a:pt x="6" y="2"/>
                                </a:lnTo>
                                <a:lnTo>
                                  <a:pt x="6" y="2"/>
                                </a:lnTo>
                                <a:lnTo>
                                  <a:pt x="7" y="2"/>
                                </a:lnTo>
                                <a:lnTo>
                                  <a:pt x="7" y="2"/>
                                </a:lnTo>
                                <a:lnTo>
                                  <a:pt x="7" y="2"/>
                                </a:lnTo>
                                <a:lnTo>
                                  <a:pt x="7" y="2"/>
                                </a:lnTo>
                                <a:lnTo>
                                  <a:pt x="7" y="1"/>
                                </a:lnTo>
                                <a:lnTo>
                                  <a:pt x="8" y="1"/>
                                </a:lnTo>
                                <a:lnTo>
                                  <a:pt x="8" y="1"/>
                                </a:lnTo>
                                <a:lnTo>
                                  <a:pt x="8" y="1"/>
                                </a:lnTo>
                                <a:lnTo>
                                  <a:pt x="8" y="1"/>
                                </a:lnTo>
                                <a:lnTo>
                                  <a:pt x="9" y="1"/>
                                </a:lnTo>
                                <a:lnTo>
                                  <a:pt x="9" y="1"/>
                                </a:lnTo>
                                <a:lnTo>
                                  <a:pt x="9" y="1"/>
                                </a:lnTo>
                                <a:lnTo>
                                  <a:pt x="9" y="1"/>
                                </a:lnTo>
                                <a:lnTo>
                                  <a:pt x="10" y="1"/>
                                </a:lnTo>
                                <a:lnTo>
                                  <a:pt x="10" y="1"/>
                                </a:lnTo>
                                <a:lnTo>
                                  <a:pt x="10" y="0"/>
                                </a:lnTo>
                                <a:lnTo>
                                  <a:pt x="10" y="0"/>
                                </a:lnTo>
                                <a:lnTo>
                                  <a:pt x="10" y="0"/>
                                </a:lnTo>
                                <a:lnTo>
                                  <a:pt x="11" y="0"/>
                                </a:lnTo>
                                <a:lnTo>
                                  <a:pt x="11" y="0"/>
                                </a:lnTo>
                                <a:lnTo>
                                  <a:pt x="11" y="0"/>
                                </a:lnTo>
                                <a:lnTo>
                                  <a:pt x="12" y="0"/>
                                </a:lnTo>
                                <a:lnTo>
                                  <a:pt x="12" y="0"/>
                                </a:lnTo>
                                <a:lnTo>
                                  <a:pt x="12" y="0"/>
                                </a:lnTo>
                                <a:lnTo>
                                  <a:pt x="12" y="0"/>
                                </a:lnTo>
                                <a:lnTo>
                                  <a:pt x="13" y="0"/>
                                </a:lnTo>
                                <a:lnTo>
                                  <a:pt x="13" y="0"/>
                                </a:lnTo>
                                <a:lnTo>
                                  <a:pt x="13" y="0"/>
                                </a:lnTo>
                                <a:lnTo>
                                  <a:pt x="75" y="0"/>
                                </a:lnTo>
                                <a:lnTo>
                                  <a:pt x="75" y="0"/>
                                </a:lnTo>
                                <a:lnTo>
                                  <a:pt x="75" y="0"/>
                                </a:lnTo>
                                <a:lnTo>
                                  <a:pt x="76" y="0"/>
                                </a:lnTo>
                                <a:lnTo>
                                  <a:pt x="76" y="0"/>
                                </a:lnTo>
                                <a:lnTo>
                                  <a:pt x="76" y="0"/>
                                </a:lnTo>
                                <a:lnTo>
                                  <a:pt x="76" y="0"/>
                                </a:lnTo>
                                <a:lnTo>
                                  <a:pt x="77" y="0"/>
                                </a:lnTo>
                                <a:lnTo>
                                  <a:pt x="77" y="0"/>
                                </a:lnTo>
                                <a:lnTo>
                                  <a:pt x="77" y="0"/>
                                </a:lnTo>
                                <a:lnTo>
                                  <a:pt x="78" y="1"/>
                                </a:lnTo>
                                <a:lnTo>
                                  <a:pt x="78" y="1"/>
                                </a:lnTo>
                                <a:lnTo>
                                  <a:pt x="78" y="1"/>
                                </a:lnTo>
                                <a:lnTo>
                                  <a:pt x="78" y="1"/>
                                </a:lnTo>
                                <a:lnTo>
                                  <a:pt x="79" y="1"/>
                                </a:lnTo>
                                <a:lnTo>
                                  <a:pt x="79" y="1"/>
                                </a:lnTo>
                                <a:lnTo>
                                  <a:pt x="79" y="1"/>
                                </a:lnTo>
                                <a:lnTo>
                                  <a:pt x="79" y="1"/>
                                </a:lnTo>
                                <a:lnTo>
                                  <a:pt x="79" y="1"/>
                                </a:lnTo>
                                <a:lnTo>
                                  <a:pt x="80" y="2"/>
                                </a:lnTo>
                                <a:lnTo>
                                  <a:pt x="80" y="2"/>
                                </a:lnTo>
                                <a:lnTo>
                                  <a:pt x="80" y="2"/>
                                </a:lnTo>
                                <a:lnTo>
                                  <a:pt x="80" y="2"/>
                                </a:lnTo>
                                <a:lnTo>
                                  <a:pt x="81" y="2"/>
                                </a:lnTo>
                                <a:lnTo>
                                  <a:pt x="81" y="2"/>
                                </a:lnTo>
                                <a:lnTo>
                                  <a:pt x="81" y="2"/>
                                </a:lnTo>
                                <a:lnTo>
                                  <a:pt x="81" y="2"/>
                                </a:lnTo>
                                <a:lnTo>
                                  <a:pt x="81" y="2"/>
                                </a:lnTo>
                                <a:lnTo>
                                  <a:pt x="82" y="3"/>
                                </a:lnTo>
                                <a:lnTo>
                                  <a:pt x="82" y="3"/>
                                </a:lnTo>
                                <a:lnTo>
                                  <a:pt x="82" y="3"/>
                                </a:lnTo>
                                <a:lnTo>
                                  <a:pt x="82" y="3"/>
                                </a:lnTo>
                                <a:lnTo>
                                  <a:pt x="82" y="3"/>
                                </a:lnTo>
                                <a:lnTo>
                                  <a:pt x="83" y="3"/>
                                </a:lnTo>
                                <a:lnTo>
                                  <a:pt x="83" y="3"/>
                                </a:lnTo>
                                <a:lnTo>
                                  <a:pt x="83" y="4"/>
                                </a:lnTo>
                                <a:lnTo>
                                  <a:pt x="83" y="4"/>
                                </a:lnTo>
                                <a:lnTo>
                                  <a:pt x="83" y="4"/>
                                </a:lnTo>
                                <a:lnTo>
                                  <a:pt x="83" y="4"/>
                                </a:lnTo>
                                <a:lnTo>
                                  <a:pt x="84" y="4"/>
                                </a:lnTo>
                                <a:lnTo>
                                  <a:pt x="84" y="4"/>
                                </a:lnTo>
                                <a:lnTo>
                                  <a:pt x="84" y="4"/>
                                </a:lnTo>
                                <a:lnTo>
                                  <a:pt x="84" y="5"/>
                                </a:lnTo>
                                <a:lnTo>
                                  <a:pt x="84" y="5"/>
                                </a:lnTo>
                                <a:lnTo>
                                  <a:pt x="84" y="5"/>
                                </a:lnTo>
                                <a:lnTo>
                                  <a:pt x="85" y="5"/>
                                </a:lnTo>
                                <a:lnTo>
                                  <a:pt x="85" y="5"/>
                                </a:lnTo>
                                <a:lnTo>
                                  <a:pt x="85" y="6"/>
                                </a:lnTo>
                                <a:lnTo>
                                  <a:pt x="85" y="6"/>
                                </a:lnTo>
                                <a:lnTo>
                                  <a:pt x="85" y="6"/>
                                </a:lnTo>
                                <a:lnTo>
                                  <a:pt x="85" y="6"/>
                                </a:lnTo>
                                <a:lnTo>
                                  <a:pt x="85" y="6"/>
                                </a:lnTo>
                                <a:lnTo>
                                  <a:pt x="86" y="6"/>
                                </a:lnTo>
                                <a:lnTo>
                                  <a:pt x="86" y="7"/>
                                </a:lnTo>
                                <a:lnTo>
                                  <a:pt x="86" y="7"/>
                                </a:lnTo>
                                <a:lnTo>
                                  <a:pt x="86" y="7"/>
                                </a:lnTo>
                                <a:lnTo>
                                  <a:pt x="86" y="7"/>
                                </a:lnTo>
                                <a:lnTo>
                                  <a:pt x="86" y="7"/>
                                </a:lnTo>
                                <a:lnTo>
                                  <a:pt x="86" y="8"/>
                                </a:lnTo>
                                <a:lnTo>
                                  <a:pt x="86" y="8"/>
                                </a:lnTo>
                                <a:lnTo>
                                  <a:pt x="87" y="8"/>
                                </a:lnTo>
                                <a:lnTo>
                                  <a:pt x="87" y="8"/>
                                </a:lnTo>
                                <a:lnTo>
                                  <a:pt x="87" y="8"/>
                                </a:lnTo>
                                <a:lnTo>
                                  <a:pt x="87" y="9"/>
                                </a:lnTo>
                                <a:lnTo>
                                  <a:pt x="87" y="9"/>
                                </a:lnTo>
                                <a:lnTo>
                                  <a:pt x="87" y="9"/>
                                </a:lnTo>
                                <a:lnTo>
                                  <a:pt x="87" y="9"/>
                                </a:lnTo>
                                <a:lnTo>
                                  <a:pt x="87" y="9"/>
                                </a:lnTo>
                                <a:lnTo>
                                  <a:pt x="87" y="10"/>
                                </a:lnTo>
                                <a:lnTo>
                                  <a:pt x="87" y="10"/>
                                </a:lnTo>
                                <a:lnTo>
                                  <a:pt x="88" y="10"/>
                                </a:lnTo>
                                <a:lnTo>
                                  <a:pt x="88" y="10"/>
                                </a:lnTo>
                                <a:lnTo>
                                  <a:pt x="88" y="10"/>
                                </a:lnTo>
                                <a:lnTo>
                                  <a:pt x="88" y="11"/>
                                </a:lnTo>
                                <a:lnTo>
                                  <a:pt x="88" y="11"/>
                                </a:lnTo>
                                <a:lnTo>
                                  <a:pt x="88" y="11"/>
                                </a:lnTo>
                                <a:lnTo>
                                  <a:pt x="88" y="11"/>
                                </a:lnTo>
                                <a:lnTo>
                                  <a:pt x="88" y="12"/>
                                </a:lnTo>
                                <a:lnTo>
                                  <a:pt x="88" y="12"/>
                                </a:lnTo>
                                <a:lnTo>
                                  <a:pt x="88" y="12"/>
                                </a:lnTo>
                                <a:lnTo>
                                  <a:pt x="88" y="12"/>
                                </a:lnTo>
                                <a:lnTo>
                                  <a:pt x="88" y="12"/>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8" y="16"/>
                                </a:lnTo>
                                <a:lnTo>
                                  <a:pt x="88" y="16"/>
                                </a:lnTo>
                                <a:lnTo>
                                  <a:pt x="89" y="16"/>
                                </a:lnTo>
                                <a:lnTo>
                                  <a:pt x="89" y="16"/>
                                </a:lnTo>
                                <a:lnTo>
                                  <a:pt x="89" y="17"/>
                                </a:lnTo>
                                <a:lnTo>
                                  <a:pt x="89" y="17"/>
                                </a:lnTo>
                                <a:lnTo>
                                  <a:pt x="88" y="17"/>
                                </a:lnTo>
                                <a:lnTo>
                                  <a:pt x="85" y="102"/>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359" name="Freeform 2359"/>
                        <wps:cNvSpPr>
                          <a:spLocks/>
                        </wps:cNvSpPr>
                        <wps:spPr bwMode="auto">
                          <a:xfrm>
                            <a:off x="1369" y="880"/>
                            <a:ext cx="89" cy="136"/>
                          </a:xfrm>
                          <a:custGeom>
                            <a:avLst/>
                            <a:gdLst>
                              <a:gd name="T0" fmla="*/ 85 w 89"/>
                              <a:gd name="T1" fmla="*/ 104 h 136"/>
                              <a:gd name="T2" fmla="*/ 85 w 89"/>
                              <a:gd name="T3" fmla="*/ 106 h 136"/>
                              <a:gd name="T4" fmla="*/ 86 w 89"/>
                              <a:gd name="T5" fmla="*/ 109 h 136"/>
                              <a:gd name="T6" fmla="*/ 86 w 89"/>
                              <a:gd name="T7" fmla="*/ 112 h 136"/>
                              <a:gd name="T8" fmla="*/ 86 w 89"/>
                              <a:gd name="T9" fmla="*/ 114 h 136"/>
                              <a:gd name="T10" fmla="*/ 86 w 89"/>
                              <a:gd name="T11" fmla="*/ 117 h 136"/>
                              <a:gd name="T12" fmla="*/ 86 w 89"/>
                              <a:gd name="T13" fmla="*/ 119 h 136"/>
                              <a:gd name="T14" fmla="*/ 86 w 89"/>
                              <a:gd name="T15" fmla="*/ 122 h 136"/>
                              <a:gd name="T16" fmla="*/ 86 w 89"/>
                              <a:gd name="T17" fmla="*/ 124 h 136"/>
                              <a:gd name="T18" fmla="*/ 86 w 89"/>
                              <a:gd name="T19" fmla="*/ 126 h 136"/>
                              <a:gd name="T20" fmla="*/ 86 w 89"/>
                              <a:gd name="T21" fmla="*/ 129 h 136"/>
                              <a:gd name="T22" fmla="*/ 86 w 89"/>
                              <a:gd name="T23" fmla="*/ 131 h 136"/>
                              <a:gd name="T24" fmla="*/ 86 w 89"/>
                              <a:gd name="T25" fmla="*/ 133 h 136"/>
                              <a:gd name="T26" fmla="*/ 86 w 89"/>
                              <a:gd name="T27" fmla="*/ 135 h 136"/>
                              <a:gd name="T28" fmla="*/ 23 w 89"/>
                              <a:gd name="T29" fmla="*/ 121 h 136"/>
                              <a:gd name="T30" fmla="*/ 21 w 89"/>
                              <a:gd name="T31" fmla="*/ 135 h 136"/>
                              <a:gd name="T32" fmla="*/ 19 w 89"/>
                              <a:gd name="T33" fmla="*/ 135 h 136"/>
                              <a:gd name="T34" fmla="*/ 18 w 89"/>
                              <a:gd name="T35" fmla="*/ 135 h 136"/>
                              <a:gd name="T36" fmla="*/ 16 w 89"/>
                              <a:gd name="T37" fmla="*/ 135 h 136"/>
                              <a:gd name="T38" fmla="*/ 14 w 89"/>
                              <a:gd name="T39" fmla="*/ 135 h 136"/>
                              <a:gd name="T40" fmla="*/ 13 w 89"/>
                              <a:gd name="T41" fmla="*/ 135 h 136"/>
                              <a:gd name="T42" fmla="*/ 12 w 89"/>
                              <a:gd name="T43" fmla="*/ 135 h 136"/>
                              <a:gd name="T44" fmla="*/ 10 w 89"/>
                              <a:gd name="T45" fmla="*/ 135 h 136"/>
                              <a:gd name="T46" fmla="*/ 9 w 89"/>
                              <a:gd name="T47" fmla="*/ 135 h 136"/>
                              <a:gd name="T48" fmla="*/ 7 w 89"/>
                              <a:gd name="T49" fmla="*/ 135 h 136"/>
                              <a:gd name="T50" fmla="*/ 6 w 89"/>
                              <a:gd name="T51" fmla="*/ 135 h 136"/>
                              <a:gd name="T52" fmla="*/ 5 w 89"/>
                              <a:gd name="T53" fmla="*/ 135 h 136"/>
                              <a:gd name="T54" fmla="*/ 4 w 89"/>
                              <a:gd name="T55" fmla="*/ 135 h 136"/>
                              <a:gd name="T56" fmla="*/ 3 w 89"/>
                              <a:gd name="T57" fmla="*/ 135 h 136"/>
                              <a:gd name="T58" fmla="*/ 0 w 89"/>
                              <a:gd name="T59" fmla="*/ 16 h 136"/>
                              <a:gd name="T60" fmla="*/ 0 w 89"/>
                              <a:gd name="T61" fmla="*/ 14 h 136"/>
                              <a:gd name="T62" fmla="*/ 0 w 89"/>
                              <a:gd name="T63" fmla="*/ 12 h 136"/>
                              <a:gd name="T64" fmla="*/ 0 w 89"/>
                              <a:gd name="T65" fmla="*/ 10 h 136"/>
                              <a:gd name="T66" fmla="*/ 1 w 89"/>
                              <a:gd name="T67" fmla="*/ 9 h 136"/>
                              <a:gd name="T68" fmla="*/ 2 w 89"/>
                              <a:gd name="T69" fmla="*/ 7 h 136"/>
                              <a:gd name="T70" fmla="*/ 2 w 89"/>
                              <a:gd name="T71" fmla="*/ 6 h 136"/>
                              <a:gd name="T72" fmla="*/ 3 w 89"/>
                              <a:gd name="T73" fmla="*/ 5 h 136"/>
                              <a:gd name="T74" fmla="*/ 4 w 89"/>
                              <a:gd name="T75" fmla="*/ 4 h 136"/>
                              <a:gd name="T76" fmla="*/ 5 w 89"/>
                              <a:gd name="T77" fmla="*/ 3 h 136"/>
                              <a:gd name="T78" fmla="*/ 7 w 89"/>
                              <a:gd name="T79" fmla="*/ 2 h 136"/>
                              <a:gd name="T80" fmla="*/ 8 w 89"/>
                              <a:gd name="T81" fmla="*/ 1 h 136"/>
                              <a:gd name="T82" fmla="*/ 10 w 89"/>
                              <a:gd name="T83" fmla="*/ 1 h 136"/>
                              <a:gd name="T84" fmla="*/ 12 w 89"/>
                              <a:gd name="T85" fmla="*/ 0 h 136"/>
                              <a:gd name="T86" fmla="*/ 75 w 89"/>
                              <a:gd name="T87" fmla="*/ 0 h 136"/>
                              <a:gd name="T88" fmla="*/ 77 w 89"/>
                              <a:gd name="T89" fmla="*/ 0 h 136"/>
                              <a:gd name="T90" fmla="*/ 79 w 89"/>
                              <a:gd name="T91" fmla="*/ 1 h 136"/>
                              <a:gd name="T92" fmla="*/ 80 w 89"/>
                              <a:gd name="T93" fmla="*/ 2 h 136"/>
                              <a:gd name="T94" fmla="*/ 82 w 89"/>
                              <a:gd name="T95" fmla="*/ 3 h 136"/>
                              <a:gd name="T96" fmla="*/ 83 w 89"/>
                              <a:gd name="T97" fmla="*/ 4 h 136"/>
                              <a:gd name="T98" fmla="*/ 84 w 89"/>
                              <a:gd name="T99" fmla="*/ 5 h 136"/>
                              <a:gd name="T100" fmla="*/ 85 w 89"/>
                              <a:gd name="T101" fmla="*/ 6 h 136"/>
                              <a:gd name="T102" fmla="*/ 86 w 89"/>
                              <a:gd name="T103" fmla="*/ 7 h 136"/>
                              <a:gd name="T104" fmla="*/ 87 w 89"/>
                              <a:gd name="T105" fmla="*/ 9 h 136"/>
                              <a:gd name="T106" fmla="*/ 88 w 89"/>
                              <a:gd name="T107" fmla="*/ 10 h 136"/>
                              <a:gd name="T108" fmla="*/ 88 w 89"/>
                              <a:gd name="T109" fmla="*/ 12 h 136"/>
                              <a:gd name="T110" fmla="*/ 88 w 89"/>
                              <a:gd name="T111" fmla="*/ 13 h 136"/>
                              <a:gd name="T112" fmla="*/ 88 w 89"/>
                              <a:gd name="T113" fmla="*/ 15 h 136"/>
                              <a:gd name="T114" fmla="*/ 89 w 89"/>
                              <a:gd name="T115" fmla="*/ 1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6">
                                <a:moveTo>
                                  <a:pt x="85" y="102"/>
                                </a:moveTo>
                                <a:lnTo>
                                  <a:pt x="85" y="102"/>
                                </a:lnTo>
                                <a:lnTo>
                                  <a:pt x="85" y="102"/>
                                </a:ln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5"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6"/>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2"/>
                                </a:lnTo>
                                <a:lnTo>
                                  <a:pt x="86" y="123"/>
                                </a:lnTo>
                                <a:lnTo>
                                  <a:pt x="86" y="123"/>
                                </a:lnTo>
                                <a:lnTo>
                                  <a:pt x="86" y="123"/>
                                </a:lnTo>
                                <a:lnTo>
                                  <a:pt x="86" y="124"/>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0"/>
                                </a:lnTo>
                                <a:lnTo>
                                  <a:pt x="86" y="131"/>
                                </a:lnTo>
                                <a:lnTo>
                                  <a:pt x="86" y="131"/>
                                </a:lnTo>
                                <a:lnTo>
                                  <a:pt x="86" y="131"/>
                                </a:lnTo>
                                <a:lnTo>
                                  <a:pt x="86" y="132"/>
                                </a:lnTo>
                                <a:lnTo>
                                  <a:pt x="86" y="132"/>
                                </a:lnTo>
                                <a:lnTo>
                                  <a:pt x="86" y="132"/>
                                </a:lnTo>
                                <a:lnTo>
                                  <a:pt x="86" y="133"/>
                                </a:lnTo>
                                <a:lnTo>
                                  <a:pt x="86" y="133"/>
                                </a:lnTo>
                                <a:lnTo>
                                  <a:pt x="86" y="133"/>
                                </a:lnTo>
                                <a:lnTo>
                                  <a:pt x="86" y="133"/>
                                </a:lnTo>
                                <a:lnTo>
                                  <a:pt x="86" y="134"/>
                                </a:lnTo>
                                <a:lnTo>
                                  <a:pt x="86" y="134"/>
                                </a:lnTo>
                                <a:lnTo>
                                  <a:pt x="86" y="134"/>
                                </a:lnTo>
                                <a:lnTo>
                                  <a:pt x="86" y="135"/>
                                </a:lnTo>
                                <a:lnTo>
                                  <a:pt x="86" y="135"/>
                                </a:lnTo>
                                <a:lnTo>
                                  <a:pt x="86" y="135"/>
                                </a:lnTo>
                                <a:lnTo>
                                  <a:pt x="86" y="136"/>
                                </a:lnTo>
                                <a:lnTo>
                                  <a:pt x="86" y="136"/>
                                </a:lnTo>
                                <a:lnTo>
                                  <a:pt x="86" y="136"/>
                                </a:lnTo>
                                <a:lnTo>
                                  <a:pt x="65" y="135"/>
                                </a:lnTo>
                                <a:lnTo>
                                  <a:pt x="65" y="121"/>
                                </a:lnTo>
                                <a:lnTo>
                                  <a:pt x="23" y="121"/>
                                </a:lnTo>
                                <a:lnTo>
                                  <a:pt x="22" y="135"/>
                                </a:lnTo>
                                <a:lnTo>
                                  <a:pt x="22" y="135"/>
                                </a:lnTo>
                                <a:lnTo>
                                  <a:pt x="22" y="135"/>
                                </a:lnTo>
                                <a:lnTo>
                                  <a:pt x="22" y="135"/>
                                </a:lnTo>
                                <a:lnTo>
                                  <a:pt x="21" y="135"/>
                                </a:lnTo>
                                <a:lnTo>
                                  <a:pt x="21" y="135"/>
                                </a:lnTo>
                                <a:lnTo>
                                  <a:pt x="21" y="135"/>
                                </a:lnTo>
                                <a:lnTo>
                                  <a:pt x="21" y="135"/>
                                </a:lnTo>
                                <a:lnTo>
                                  <a:pt x="20" y="135"/>
                                </a:lnTo>
                                <a:lnTo>
                                  <a:pt x="20" y="135"/>
                                </a:lnTo>
                                <a:lnTo>
                                  <a:pt x="20" y="135"/>
                                </a:lnTo>
                                <a:lnTo>
                                  <a:pt x="20" y="135"/>
                                </a:lnTo>
                                <a:lnTo>
                                  <a:pt x="19" y="135"/>
                                </a:lnTo>
                                <a:lnTo>
                                  <a:pt x="19" y="135"/>
                                </a:lnTo>
                                <a:lnTo>
                                  <a:pt x="19" y="135"/>
                                </a:lnTo>
                                <a:lnTo>
                                  <a:pt x="19" y="135"/>
                                </a:lnTo>
                                <a:lnTo>
                                  <a:pt x="18" y="135"/>
                                </a:lnTo>
                                <a:lnTo>
                                  <a:pt x="18" y="135"/>
                                </a:lnTo>
                                <a:lnTo>
                                  <a:pt x="18" y="135"/>
                                </a:lnTo>
                                <a:lnTo>
                                  <a:pt x="18" y="135"/>
                                </a:lnTo>
                                <a:lnTo>
                                  <a:pt x="18" y="135"/>
                                </a:lnTo>
                                <a:lnTo>
                                  <a:pt x="17" y="135"/>
                                </a:lnTo>
                                <a:lnTo>
                                  <a:pt x="17" y="135"/>
                                </a:lnTo>
                                <a:lnTo>
                                  <a:pt x="17" y="135"/>
                                </a:lnTo>
                                <a:lnTo>
                                  <a:pt x="17" y="135"/>
                                </a:lnTo>
                                <a:lnTo>
                                  <a:pt x="16" y="135"/>
                                </a:lnTo>
                                <a:lnTo>
                                  <a:pt x="16" y="135"/>
                                </a:lnTo>
                                <a:lnTo>
                                  <a:pt x="16" y="135"/>
                                </a:lnTo>
                                <a:lnTo>
                                  <a:pt x="16" y="135"/>
                                </a:lnTo>
                                <a:lnTo>
                                  <a:pt x="16" y="135"/>
                                </a:lnTo>
                                <a:lnTo>
                                  <a:pt x="15" y="135"/>
                                </a:lnTo>
                                <a:lnTo>
                                  <a:pt x="15" y="135"/>
                                </a:lnTo>
                                <a:lnTo>
                                  <a:pt x="15" y="135"/>
                                </a:lnTo>
                                <a:lnTo>
                                  <a:pt x="15" y="135"/>
                                </a:lnTo>
                                <a:lnTo>
                                  <a:pt x="14" y="135"/>
                                </a:lnTo>
                                <a:lnTo>
                                  <a:pt x="14" y="135"/>
                                </a:lnTo>
                                <a:lnTo>
                                  <a:pt x="14" y="135"/>
                                </a:lnTo>
                                <a:lnTo>
                                  <a:pt x="14" y="135"/>
                                </a:lnTo>
                                <a:lnTo>
                                  <a:pt x="14" y="135"/>
                                </a:lnTo>
                                <a:lnTo>
                                  <a:pt x="13" y="135"/>
                                </a:lnTo>
                                <a:lnTo>
                                  <a:pt x="13" y="135"/>
                                </a:lnTo>
                                <a:lnTo>
                                  <a:pt x="13" y="135"/>
                                </a:lnTo>
                                <a:lnTo>
                                  <a:pt x="13" y="135"/>
                                </a:lnTo>
                                <a:lnTo>
                                  <a:pt x="13" y="135"/>
                                </a:lnTo>
                                <a:lnTo>
                                  <a:pt x="12" y="135"/>
                                </a:lnTo>
                                <a:lnTo>
                                  <a:pt x="12" y="135"/>
                                </a:lnTo>
                                <a:lnTo>
                                  <a:pt x="12" y="135"/>
                                </a:lnTo>
                                <a:lnTo>
                                  <a:pt x="12" y="135"/>
                                </a:lnTo>
                                <a:lnTo>
                                  <a:pt x="12" y="135"/>
                                </a:lnTo>
                                <a:lnTo>
                                  <a:pt x="11" y="135"/>
                                </a:lnTo>
                                <a:lnTo>
                                  <a:pt x="11" y="135"/>
                                </a:lnTo>
                                <a:lnTo>
                                  <a:pt x="11" y="135"/>
                                </a:lnTo>
                                <a:lnTo>
                                  <a:pt x="11" y="135"/>
                                </a:lnTo>
                                <a:lnTo>
                                  <a:pt x="10" y="135"/>
                                </a:lnTo>
                                <a:lnTo>
                                  <a:pt x="10" y="135"/>
                                </a:lnTo>
                                <a:lnTo>
                                  <a:pt x="10" y="135"/>
                                </a:lnTo>
                                <a:lnTo>
                                  <a:pt x="10" y="135"/>
                                </a:lnTo>
                                <a:lnTo>
                                  <a:pt x="10" y="135"/>
                                </a:lnTo>
                                <a:lnTo>
                                  <a:pt x="10" y="135"/>
                                </a:lnTo>
                                <a:lnTo>
                                  <a:pt x="9" y="135"/>
                                </a:lnTo>
                                <a:lnTo>
                                  <a:pt x="9" y="135"/>
                                </a:lnTo>
                                <a:lnTo>
                                  <a:pt x="9" y="135"/>
                                </a:lnTo>
                                <a:lnTo>
                                  <a:pt x="9" y="135"/>
                                </a:lnTo>
                                <a:lnTo>
                                  <a:pt x="9" y="135"/>
                                </a:lnTo>
                                <a:lnTo>
                                  <a:pt x="8" y="135"/>
                                </a:lnTo>
                                <a:lnTo>
                                  <a:pt x="8" y="135"/>
                                </a:lnTo>
                                <a:lnTo>
                                  <a:pt x="8" y="135"/>
                                </a:lnTo>
                                <a:lnTo>
                                  <a:pt x="8" y="135"/>
                                </a:lnTo>
                                <a:lnTo>
                                  <a:pt x="8" y="135"/>
                                </a:lnTo>
                                <a:lnTo>
                                  <a:pt x="7" y="135"/>
                                </a:lnTo>
                                <a:lnTo>
                                  <a:pt x="7" y="135"/>
                                </a:lnTo>
                                <a:lnTo>
                                  <a:pt x="7" y="135"/>
                                </a:lnTo>
                                <a:lnTo>
                                  <a:pt x="7" y="135"/>
                                </a:lnTo>
                                <a:lnTo>
                                  <a:pt x="7" y="135"/>
                                </a:lnTo>
                                <a:lnTo>
                                  <a:pt x="6" y="135"/>
                                </a:lnTo>
                                <a:lnTo>
                                  <a:pt x="6" y="135"/>
                                </a:lnTo>
                                <a:lnTo>
                                  <a:pt x="6" y="135"/>
                                </a:lnTo>
                                <a:lnTo>
                                  <a:pt x="6" y="135"/>
                                </a:lnTo>
                                <a:lnTo>
                                  <a:pt x="6" y="135"/>
                                </a:lnTo>
                                <a:lnTo>
                                  <a:pt x="6" y="135"/>
                                </a:lnTo>
                                <a:lnTo>
                                  <a:pt x="6" y="135"/>
                                </a:lnTo>
                                <a:lnTo>
                                  <a:pt x="5" y="135"/>
                                </a:lnTo>
                                <a:lnTo>
                                  <a:pt x="5" y="135"/>
                                </a:lnTo>
                                <a:lnTo>
                                  <a:pt x="5" y="135"/>
                                </a:lnTo>
                                <a:lnTo>
                                  <a:pt x="5" y="135"/>
                                </a:lnTo>
                                <a:lnTo>
                                  <a:pt x="5" y="135"/>
                                </a:lnTo>
                                <a:lnTo>
                                  <a:pt x="4" y="135"/>
                                </a:lnTo>
                                <a:lnTo>
                                  <a:pt x="4" y="135"/>
                                </a:lnTo>
                                <a:lnTo>
                                  <a:pt x="4" y="135"/>
                                </a:lnTo>
                                <a:lnTo>
                                  <a:pt x="4" y="135"/>
                                </a:lnTo>
                                <a:lnTo>
                                  <a:pt x="4" y="135"/>
                                </a:lnTo>
                                <a:lnTo>
                                  <a:pt x="4" y="135"/>
                                </a:lnTo>
                                <a:lnTo>
                                  <a:pt x="3" y="135"/>
                                </a:lnTo>
                                <a:lnTo>
                                  <a:pt x="3" y="135"/>
                                </a:lnTo>
                                <a:lnTo>
                                  <a:pt x="3" y="135"/>
                                </a:lnTo>
                                <a:lnTo>
                                  <a:pt x="3" y="135"/>
                                </a:lnTo>
                                <a:lnTo>
                                  <a:pt x="3" y="135"/>
                                </a:lnTo>
                                <a:lnTo>
                                  <a:pt x="3" y="135"/>
                                </a:lnTo>
                                <a:lnTo>
                                  <a:pt x="2" y="134"/>
                                </a:lnTo>
                                <a:lnTo>
                                  <a:pt x="2" y="134"/>
                                </a:lnTo>
                                <a:lnTo>
                                  <a:pt x="2" y="134"/>
                                </a:lnTo>
                                <a:lnTo>
                                  <a:pt x="3" y="102"/>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0" y="11"/>
                                </a:lnTo>
                                <a:lnTo>
                                  <a:pt x="0" y="11"/>
                                </a:lnTo>
                                <a:lnTo>
                                  <a:pt x="0" y="11"/>
                                </a:lnTo>
                                <a:lnTo>
                                  <a:pt x="0" y="10"/>
                                </a:lnTo>
                                <a:lnTo>
                                  <a:pt x="1" y="10"/>
                                </a:lnTo>
                                <a:lnTo>
                                  <a:pt x="1" y="10"/>
                                </a:lnTo>
                                <a:lnTo>
                                  <a:pt x="1" y="10"/>
                                </a:lnTo>
                                <a:lnTo>
                                  <a:pt x="1" y="9"/>
                                </a:lnTo>
                                <a:lnTo>
                                  <a:pt x="1" y="9"/>
                                </a:lnTo>
                                <a:lnTo>
                                  <a:pt x="1" y="9"/>
                                </a:lnTo>
                                <a:lnTo>
                                  <a:pt x="1" y="9"/>
                                </a:lnTo>
                                <a:lnTo>
                                  <a:pt x="1" y="9"/>
                                </a:lnTo>
                                <a:lnTo>
                                  <a:pt x="1" y="8"/>
                                </a:lnTo>
                                <a:lnTo>
                                  <a:pt x="1" y="8"/>
                                </a:lnTo>
                                <a:lnTo>
                                  <a:pt x="1" y="8"/>
                                </a:lnTo>
                                <a:lnTo>
                                  <a:pt x="1" y="8"/>
                                </a:lnTo>
                                <a:lnTo>
                                  <a:pt x="1" y="8"/>
                                </a:lnTo>
                                <a:lnTo>
                                  <a:pt x="2" y="7"/>
                                </a:lnTo>
                                <a:lnTo>
                                  <a:pt x="2" y="7"/>
                                </a:lnTo>
                                <a:lnTo>
                                  <a:pt x="2" y="7"/>
                                </a:lnTo>
                                <a:lnTo>
                                  <a:pt x="2" y="7"/>
                                </a:lnTo>
                                <a:lnTo>
                                  <a:pt x="2" y="7"/>
                                </a:lnTo>
                                <a:lnTo>
                                  <a:pt x="2" y="6"/>
                                </a:lnTo>
                                <a:lnTo>
                                  <a:pt x="2" y="6"/>
                                </a:lnTo>
                                <a:lnTo>
                                  <a:pt x="2" y="6"/>
                                </a:lnTo>
                                <a:lnTo>
                                  <a:pt x="2" y="6"/>
                                </a:lnTo>
                                <a:lnTo>
                                  <a:pt x="2" y="6"/>
                                </a:lnTo>
                                <a:lnTo>
                                  <a:pt x="3" y="6"/>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3"/>
                                </a:lnTo>
                                <a:lnTo>
                                  <a:pt x="5" y="3"/>
                                </a:lnTo>
                                <a:lnTo>
                                  <a:pt x="5" y="3"/>
                                </a:lnTo>
                                <a:lnTo>
                                  <a:pt x="5" y="3"/>
                                </a:lnTo>
                                <a:lnTo>
                                  <a:pt x="5" y="3"/>
                                </a:lnTo>
                                <a:lnTo>
                                  <a:pt x="5" y="3"/>
                                </a:lnTo>
                                <a:lnTo>
                                  <a:pt x="6" y="3"/>
                                </a:lnTo>
                                <a:lnTo>
                                  <a:pt x="6" y="2"/>
                                </a:lnTo>
                                <a:lnTo>
                                  <a:pt x="6" y="2"/>
                                </a:lnTo>
                                <a:lnTo>
                                  <a:pt x="6" y="2"/>
                                </a:lnTo>
                                <a:lnTo>
                                  <a:pt x="6" y="2"/>
                                </a:lnTo>
                                <a:lnTo>
                                  <a:pt x="6" y="2"/>
                                </a:lnTo>
                                <a:lnTo>
                                  <a:pt x="7" y="2"/>
                                </a:lnTo>
                                <a:lnTo>
                                  <a:pt x="7" y="2"/>
                                </a:lnTo>
                                <a:lnTo>
                                  <a:pt x="7" y="2"/>
                                </a:lnTo>
                                <a:lnTo>
                                  <a:pt x="7" y="2"/>
                                </a:lnTo>
                                <a:lnTo>
                                  <a:pt x="7" y="1"/>
                                </a:lnTo>
                                <a:lnTo>
                                  <a:pt x="8" y="1"/>
                                </a:lnTo>
                                <a:lnTo>
                                  <a:pt x="8" y="1"/>
                                </a:lnTo>
                                <a:lnTo>
                                  <a:pt x="8" y="1"/>
                                </a:lnTo>
                                <a:lnTo>
                                  <a:pt x="8" y="1"/>
                                </a:lnTo>
                                <a:lnTo>
                                  <a:pt x="9" y="1"/>
                                </a:lnTo>
                                <a:lnTo>
                                  <a:pt x="9" y="1"/>
                                </a:lnTo>
                                <a:lnTo>
                                  <a:pt x="9" y="1"/>
                                </a:lnTo>
                                <a:lnTo>
                                  <a:pt x="9" y="1"/>
                                </a:lnTo>
                                <a:lnTo>
                                  <a:pt x="10" y="1"/>
                                </a:lnTo>
                                <a:lnTo>
                                  <a:pt x="10" y="1"/>
                                </a:lnTo>
                                <a:lnTo>
                                  <a:pt x="10" y="0"/>
                                </a:lnTo>
                                <a:lnTo>
                                  <a:pt x="10" y="0"/>
                                </a:lnTo>
                                <a:lnTo>
                                  <a:pt x="10" y="0"/>
                                </a:lnTo>
                                <a:lnTo>
                                  <a:pt x="11" y="0"/>
                                </a:lnTo>
                                <a:lnTo>
                                  <a:pt x="11" y="0"/>
                                </a:lnTo>
                                <a:lnTo>
                                  <a:pt x="11" y="0"/>
                                </a:lnTo>
                                <a:lnTo>
                                  <a:pt x="12" y="0"/>
                                </a:lnTo>
                                <a:lnTo>
                                  <a:pt x="12" y="0"/>
                                </a:lnTo>
                                <a:lnTo>
                                  <a:pt x="12" y="0"/>
                                </a:lnTo>
                                <a:lnTo>
                                  <a:pt x="12" y="0"/>
                                </a:lnTo>
                                <a:lnTo>
                                  <a:pt x="13" y="0"/>
                                </a:lnTo>
                                <a:lnTo>
                                  <a:pt x="13" y="0"/>
                                </a:lnTo>
                                <a:lnTo>
                                  <a:pt x="13" y="0"/>
                                </a:lnTo>
                                <a:lnTo>
                                  <a:pt x="75" y="0"/>
                                </a:lnTo>
                                <a:lnTo>
                                  <a:pt x="75" y="0"/>
                                </a:lnTo>
                                <a:lnTo>
                                  <a:pt x="75" y="0"/>
                                </a:lnTo>
                                <a:lnTo>
                                  <a:pt x="76" y="0"/>
                                </a:lnTo>
                                <a:lnTo>
                                  <a:pt x="76" y="0"/>
                                </a:lnTo>
                                <a:lnTo>
                                  <a:pt x="76" y="0"/>
                                </a:lnTo>
                                <a:lnTo>
                                  <a:pt x="76" y="0"/>
                                </a:lnTo>
                                <a:lnTo>
                                  <a:pt x="77" y="0"/>
                                </a:lnTo>
                                <a:lnTo>
                                  <a:pt x="77" y="0"/>
                                </a:lnTo>
                                <a:lnTo>
                                  <a:pt x="77" y="0"/>
                                </a:lnTo>
                                <a:lnTo>
                                  <a:pt x="78" y="1"/>
                                </a:lnTo>
                                <a:lnTo>
                                  <a:pt x="78" y="1"/>
                                </a:lnTo>
                                <a:lnTo>
                                  <a:pt x="78" y="1"/>
                                </a:lnTo>
                                <a:lnTo>
                                  <a:pt x="78" y="1"/>
                                </a:lnTo>
                                <a:lnTo>
                                  <a:pt x="79" y="1"/>
                                </a:lnTo>
                                <a:lnTo>
                                  <a:pt x="79" y="1"/>
                                </a:lnTo>
                                <a:lnTo>
                                  <a:pt x="79" y="1"/>
                                </a:lnTo>
                                <a:lnTo>
                                  <a:pt x="79" y="1"/>
                                </a:lnTo>
                                <a:lnTo>
                                  <a:pt x="79" y="1"/>
                                </a:lnTo>
                                <a:lnTo>
                                  <a:pt x="80" y="2"/>
                                </a:lnTo>
                                <a:lnTo>
                                  <a:pt x="80" y="2"/>
                                </a:lnTo>
                                <a:lnTo>
                                  <a:pt x="80" y="2"/>
                                </a:lnTo>
                                <a:lnTo>
                                  <a:pt x="80" y="2"/>
                                </a:lnTo>
                                <a:lnTo>
                                  <a:pt x="81" y="2"/>
                                </a:lnTo>
                                <a:lnTo>
                                  <a:pt x="81" y="2"/>
                                </a:lnTo>
                                <a:lnTo>
                                  <a:pt x="81" y="2"/>
                                </a:lnTo>
                                <a:lnTo>
                                  <a:pt x="81" y="2"/>
                                </a:lnTo>
                                <a:lnTo>
                                  <a:pt x="81" y="2"/>
                                </a:lnTo>
                                <a:lnTo>
                                  <a:pt x="82" y="3"/>
                                </a:lnTo>
                                <a:lnTo>
                                  <a:pt x="82" y="3"/>
                                </a:lnTo>
                                <a:lnTo>
                                  <a:pt x="82" y="3"/>
                                </a:lnTo>
                                <a:lnTo>
                                  <a:pt x="82" y="3"/>
                                </a:lnTo>
                                <a:lnTo>
                                  <a:pt x="82" y="3"/>
                                </a:lnTo>
                                <a:lnTo>
                                  <a:pt x="83" y="3"/>
                                </a:lnTo>
                                <a:lnTo>
                                  <a:pt x="83" y="3"/>
                                </a:lnTo>
                                <a:lnTo>
                                  <a:pt x="83" y="4"/>
                                </a:lnTo>
                                <a:lnTo>
                                  <a:pt x="83" y="4"/>
                                </a:lnTo>
                                <a:lnTo>
                                  <a:pt x="83" y="4"/>
                                </a:lnTo>
                                <a:lnTo>
                                  <a:pt x="83" y="4"/>
                                </a:lnTo>
                                <a:lnTo>
                                  <a:pt x="84" y="4"/>
                                </a:lnTo>
                                <a:lnTo>
                                  <a:pt x="84" y="4"/>
                                </a:lnTo>
                                <a:lnTo>
                                  <a:pt x="84" y="4"/>
                                </a:lnTo>
                                <a:lnTo>
                                  <a:pt x="84" y="5"/>
                                </a:lnTo>
                                <a:lnTo>
                                  <a:pt x="84" y="5"/>
                                </a:lnTo>
                                <a:lnTo>
                                  <a:pt x="84" y="5"/>
                                </a:lnTo>
                                <a:lnTo>
                                  <a:pt x="85" y="5"/>
                                </a:lnTo>
                                <a:lnTo>
                                  <a:pt x="85" y="5"/>
                                </a:lnTo>
                                <a:lnTo>
                                  <a:pt x="85" y="6"/>
                                </a:lnTo>
                                <a:lnTo>
                                  <a:pt x="85" y="6"/>
                                </a:lnTo>
                                <a:lnTo>
                                  <a:pt x="85" y="6"/>
                                </a:lnTo>
                                <a:lnTo>
                                  <a:pt x="85" y="6"/>
                                </a:lnTo>
                                <a:lnTo>
                                  <a:pt x="85" y="6"/>
                                </a:lnTo>
                                <a:lnTo>
                                  <a:pt x="86" y="6"/>
                                </a:lnTo>
                                <a:lnTo>
                                  <a:pt x="86" y="7"/>
                                </a:lnTo>
                                <a:lnTo>
                                  <a:pt x="86" y="7"/>
                                </a:lnTo>
                                <a:lnTo>
                                  <a:pt x="86" y="7"/>
                                </a:lnTo>
                                <a:lnTo>
                                  <a:pt x="86" y="7"/>
                                </a:lnTo>
                                <a:lnTo>
                                  <a:pt x="86" y="7"/>
                                </a:lnTo>
                                <a:lnTo>
                                  <a:pt x="86" y="8"/>
                                </a:lnTo>
                                <a:lnTo>
                                  <a:pt x="86" y="8"/>
                                </a:lnTo>
                                <a:lnTo>
                                  <a:pt x="87" y="8"/>
                                </a:lnTo>
                                <a:lnTo>
                                  <a:pt x="87" y="8"/>
                                </a:lnTo>
                                <a:lnTo>
                                  <a:pt x="87" y="8"/>
                                </a:lnTo>
                                <a:lnTo>
                                  <a:pt x="87" y="9"/>
                                </a:lnTo>
                                <a:lnTo>
                                  <a:pt x="87" y="9"/>
                                </a:lnTo>
                                <a:lnTo>
                                  <a:pt x="87" y="9"/>
                                </a:lnTo>
                                <a:lnTo>
                                  <a:pt x="87" y="9"/>
                                </a:lnTo>
                                <a:lnTo>
                                  <a:pt x="87" y="9"/>
                                </a:lnTo>
                                <a:lnTo>
                                  <a:pt x="87" y="10"/>
                                </a:lnTo>
                                <a:lnTo>
                                  <a:pt x="87" y="10"/>
                                </a:lnTo>
                                <a:lnTo>
                                  <a:pt x="88" y="10"/>
                                </a:lnTo>
                                <a:lnTo>
                                  <a:pt x="88" y="10"/>
                                </a:lnTo>
                                <a:lnTo>
                                  <a:pt x="88" y="10"/>
                                </a:lnTo>
                                <a:lnTo>
                                  <a:pt x="88" y="11"/>
                                </a:lnTo>
                                <a:lnTo>
                                  <a:pt x="88" y="11"/>
                                </a:lnTo>
                                <a:lnTo>
                                  <a:pt x="88" y="11"/>
                                </a:lnTo>
                                <a:lnTo>
                                  <a:pt x="88" y="11"/>
                                </a:lnTo>
                                <a:lnTo>
                                  <a:pt x="88" y="12"/>
                                </a:lnTo>
                                <a:lnTo>
                                  <a:pt x="88" y="12"/>
                                </a:lnTo>
                                <a:lnTo>
                                  <a:pt x="88" y="12"/>
                                </a:lnTo>
                                <a:lnTo>
                                  <a:pt x="88" y="12"/>
                                </a:lnTo>
                                <a:lnTo>
                                  <a:pt x="88" y="12"/>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8" y="16"/>
                                </a:lnTo>
                                <a:lnTo>
                                  <a:pt x="88" y="16"/>
                                </a:lnTo>
                                <a:lnTo>
                                  <a:pt x="89" y="16"/>
                                </a:lnTo>
                                <a:lnTo>
                                  <a:pt x="89" y="16"/>
                                </a:lnTo>
                                <a:lnTo>
                                  <a:pt x="89" y="17"/>
                                </a:lnTo>
                                <a:lnTo>
                                  <a:pt x="89" y="17"/>
                                </a:lnTo>
                                <a:lnTo>
                                  <a:pt x="88" y="17"/>
                                </a:lnTo>
                                <a:lnTo>
                                  <a:pt x="85" y="10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60" name="Rectangle 2360"/>
                        <wps:cNvSpPr>
                          <a:spLocks noChangeArrowheads="1"/>
                        </wps:cNvSpPr>
                        <wps:spPr bwMode="auto">
                          <a:xfrm>
                            <a:off x="1391" y="998"/>
                            <a:ext cx="43" cy="17"/>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61" name="Rectangle 2361"/>
                        <wps:cNvSpPr>
                          <a:spLocks noChangeArrowheads="1"/>
                        </wps:cNvSpPr>
                        <wps:spPr bwMode="auto">
                          <a:xfrm>
                            <a:off x="1391" y="998"/>
                            <a:ext cx="43" cy="17"/>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62" name="Rectangle 2362"/>
                        <wps:cNvSpPr>
                          <a:spLocks noChangeArrowheads="1"/>
                        </wps:cNvSpPr>
                        <wps:spPr bwMode="auto">
                          <a:xfrm>
                            <a:off x="1377" y="894"/>
                            <a:ext cx="71" cy="106"/>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63" name="Rectangle 2363"/>
                        <wps:cNvSpPr>
                          <a:spLocks noChangeArrowheads="1"/>
                        </wps:cNvSpPr>
                        <wps:spPr bwMode="auto">
                          <a:xfrm>
                            <a:off x="1377" y="894"/>
                            <a:ext cx="71" cy="10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64" name="Freeform 2364"/>
                        <wps:cNvSpPr>
                          <a:spLocks/>
                        </wps:cNvSpPr>
                        <wps:spPr bwMode="auto">
                          <a:xfrm>
                            <a:off x="1382" y="976"/>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365" name="Freeform 2365"/>
                        <wps:cNvSpPr>
                          <a:spLocks/>
                        </wps:cNvSpPr>
                        <wps:spPr bwMode="auto">
                          <a:xfrm>
                            <a:off x="1382" y="976"/>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66" name="Rectangle 2366"/>
                        <wps:cNvSpPr>
                          <a:spLocks noChangeArrowheads="1"/>
                        </wps:cNvSpPr>
                        <wps:spPr bwMode="auto">
                          <a:xfrm>
                            <a:off x="1431" y="931"/>
                            <a:ext cx="7" cy="3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67" name="Rectangle 2367"/>
                        <wps:cNvSpPr>
                          <a:spLocks noChangeArrowheads="1"/>
                        </wps:cNvSpPr>
                        <wps:spPr bwMode="auto">
                          <a:xfrm>
                            <a:off x="1431" y="931"/>
                            <a:ext cx="7"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68" name="Rectangle 2368"/>
                        <wps:cNvSpPr>
                          <a:spLocks noChangeArrowheads="1"/>
                        </wps:cNvSpPr>
                        <wps:spPr bwMode="auto">
                          <a:xfrm>
                            <a:off x="1420" y="931"/>
                            <a:ext cx="7" cy="3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69" name="Rectangle 2369"/>
                        <wps:cNvSpPr>
                          <a:spLocks noChangeArrowheads="1"/>
                        </wps:cNvSpPr>
                        <wps:spPr bwMode="auto">
                          <a:xfrm>
                            <a:off x="1420" y="931"/>
                            <a:ext cx="7"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70" name="Rectangle 2370"/>
                        <wps:cNvSpPr>
                          <a:spLocks noChangeArrowheads="1"/>
                        </wps:cNvSpPr>
                        <wps:spPr bwMode="auto">
                          <a:xfrm>
                            <a:off x="1409" y="931"/>
                            <a:ext cx="7" cy="3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71" name="Rectangle 2371"/>
                        <wps:cNvSpPr>
                          <a:spLocks noChangeArrowheads="1"/>
                        </wps:cNvSpPr>
                        <wps:spPr bwMode="auto">
                          <a:xfrm>
                            <a:off x="1409" y="931"/>
                            <a:ext cx="7"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72" name="Rectangle 2372"/>
                        <wps:cNvSpPr>
                          <a:spLocks noChangeArrowheads="1"/>
                        </wps:cNvSpPr>
                        <wps:spPr bwMode="auto">
                          <a:xfrm>
                            <a:off x="1398" y="931"/>
                            <a:ext cx="7" cy="3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73" name="Rectangle 2373"/>
                        <wps:cNvSpPr>
                          <a:spLocks noChangeArrowheads="1"/>
                        </wps:cNvSpPr>
                        <wps:spPr bwMode="auto">
                          <a:xfrm>
                            <a:off x="1398" y="931"/>
                            <a:ext cx="7"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74" name="Rectangle 2374"/>
                        <wps:cNvSpPr>
                          <a:spLocks noChangeArrowheads="1"/>
                        </wps:cNvSpPr>
                        <wps:spPr bwMode="auto">
                          <a:xfrm>
                            <a:off x="1387" y="931"/>
                            <a:ext cx="6" cy="3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75" name="Rectangle 2375"/>
                        <wps:cNvSpPr>
                          <a:spLocks noChangeArrowheads="1"/>
                        </wps:cNvSpPr>
                        <wps:spPr bwMode="auto">
                          <a:xfrm>
                            <a:off x="1387" y="931"/>
                            <a:ext cx="6"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76" name="Rectangle 2376"/>
                        <wps:cNvSpPr>
                          <a:spLocks noChangeArrowheads="1"/>
                        </wps:cNvSpPr>
                        <wps:spPr bwMode="auto">
                          <a:xfrm>
                            <a:off x="1387" y="901"/>
                            <a:ext cx="51" cy="2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77" name="Rectangle 2377"/>
                        <wps:cNvSpPr>
                          <a:spLocks noChangeArrowheads="1"/>
                        </wps:cNvSpPr>
                        <wps:spPr bwMode="auto">
                          <a:xfrm>
                            <a:off x="1387" y="901"/>
                            <a:ext cx="51" cy="2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2378" name="Group 2378"/>
                        <wpg:cNvGrpSpPr>
                          <a:grpSpLocks/>
                        </wpg:cNvGrpSpPr>
                        <wpg:grpSpPr bwMode="auto">
                          <a:xfrm>
                            <a:off x="729" y="647"/>
                            <a:ext cx="94" cy="94"/>
                            <a:chOff x="729" y="647"/>
                            <a:chExt cx="94" cy="94"/>
                          </a:xfrm>
                        </wpg:grpSpPr>
                        <wps:wsp>
                          <wps:cNvPr id="2379" name="Rectangle 2379"/>
                          <wps:cNvSpPr>
                            <a:spLocks noChangeArrowheads="1"/>
                          </wps:cNvSpPr>
                          <wps:spPr bwMode="auto">
                            <a:xfrm>
                              <a:off x="729" y="647"/>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0" name="Rectangle 2380"/>
                          <wps:cNvSpPr>
                            <a:spLocks noChangeArrowheads="1"/>
                          </wps:cNvSpPr>
                          <wps:spPr bwMode="auto">
                            <a:xfrm>
                              <a:off x="729" y="647"/>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81" name="Rectangle 2381"/>
                          <wps:cNvSpPr>
                            <a:spLocks noChangeArrowheads="1"/>
                          </wps:cNvSpPr>
                          <wps:spPr bwMode="auto">
                            <a:xfrm>
                              <a:off x="791"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2" name="Rectangle 2382"/>
                          <wps:cNvSpPr>
                            <a:spLocks noChangeArrowheads="1"/>
                          </wps:cNvSpPr>
                          <wps:spPr bwMode="auto">
                            <a:xfrm>
                              <a:off x="791"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83" name="Rectangle 2383"/>
                          <wps:cNvSpPr>
                            <a:spLocks noChangeArrowheads="1"/>
                          </wps:cNvSpPr>
                          <wps:spPr bwMode="auto">
                            <a:xfrm>
                              <a:off x="791"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4" name="Rectangle 2384"/>
                          <wps:cNvSpPr>
                            <a:spLocks noChangeArrowheads="1"/>
                          </wps:cNvSpPr>
                          <wps:spPr bwMode="auto">
                            <a:xfrm>
                              <a:off x="760"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5" name="Rectangle 2385"/>
                          <wps:cNvSpPr>
                            <a:spLocks noChangeArrowheads="1"/>
                          </wps:cNvSpPr>
                          <wps:spPr bwMode="auto">
                            <a:xfrm>
                              <a:off x="760"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86" name="Rectangle 2386"/>
                          <wps:cNvSpPr>
                            <a:spLocks noChangeArrowheads="1"/>
                          </wps:cNvSpPr>
                          <wps:spPr bwMode="auto">
                            <a:xfrm>
                              <a:off x="760"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7" name="Rectangle 2387"/>
                          <wps:cNvSpPr>
                            <a:spLocks noChangeArrowheads="1"/>
                          </wps:cNvSpPr>
                          <wps:spPr bwMode="auto">
                            <a:xfrm>
                              <a:off x="729" y="710"/>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88" name="Rectangle 2388"/>
                          <wps:cNvSpPr>
                            <a:spLocks noChangeArrowheads="1"/>
                          </wps:cNvSpPr>
                          <wps:spPr bwMode="auto">
                            <a:xfrm>
                              <a:off x="729" y="710"/>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89" name="Rectangle 2389"/>
                          <wps:cNvSpPr>
                            <a:spLocks noChangeArrowheads="1"/>
                          </wps:cNvSpPr>
                          <wps:spPr bwMode="auto">
                            <a:xfrm>
                              <a:off x="729" y="722"/>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0" name="Rectangle 2390"/>
                          <wps:cNvSpPr>
                            <a:spLocks noChangeArrowheads="1"/>
                          </wps:cNvSpPr>
                          <wps:spPr bwMode="auto">
                            <a:xfrm>
                              <a:off x="791"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1" name="Rectangle 2391"/>
                          <wps:cNvSpPr>
                            <a:spLocks noChangeArrowheads="1"/>
                          </wps:cNvSpPr>
                          <wps:spPr bwMode="auto">
                            <a:xfrm>
                              <a:off x="791"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92" name="Rectangle 2392"/>
                          <wps:cNvSpPr>
                            <a:spLocks noChangeArrowheads="1"/>
                          </wps:cNvSpPr>
                          <wps:spPr bwMode="auto">
                            <a:xfrm>
                              <a:off x="791"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3" name="Rectangle 2393"/>
                          <wps:cNvSpPr>
                            <a:spLocks noChangeArrowheads="1"/>
                          </wps:cNvSpPr>
                          <wps:spPr bwMode="auto">
                            <a:xfrm>
                              <a:off x="760"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4" name="Rectangle 2394"/>
                          <wps:cNvSpPr>
                            <a:spLocks noChangeArrowheads="1"/>
                          </wps:cNvSpPr>
                          <wps:spPr bwMode="auto">
                            <a:xfrm>
                              <a:off x="760"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95" name="Rectangle 2395"/>
                          <wps:cNvSpPr>
                            <a:spLocks noChangeArrowheads="1"/>
                          </wps:cNvSpPr>
                          <wps:spPr bwMode="auto">
                            <a:xfrm>
                              <a:off x="760"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6" name="Rectangle 2396"/>
                          <wps:cNvSpPr>
                            <a:spLocks noChangeArrowheads="1"/>
                          </wps:cNvSpPr>
                          <wps:spPr bwMode="auto">
                            <a:xfrm>
                              <a:off x="729" y="67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7" name="Rectangle 2397"/>
                          <wps:cNvSpPr>
                            <a:spLocks noChangeArrowheads="1"/>
                          </wps:cNvSpPr>
                          <wps:spPr bwMode="auto">
                            <a:xfrm>
                              <a:off x="729" y="67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398" name="Rectangle 2398"/>
                          <wps:cNvSpPr>
                            <a:spLocks noChangeArrowheads="1"/>
                          </wps:cNvSpPr>
                          <wps:spPr bwMode="auto">
                            <a:xfrm>
                              <a:off x="729" y="69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399" name="Rectangle 2399"/>
                          <wps:cNvSpPr>
                            <a:spLocks noChangeArrowheads="1"/>
                          </wps:cNvSpPr>
                          <wps:spPr bwMode="auto">
                            <a:xfrm>
                              <a:off x="791"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00" name="Rectangle 2400"/>
                          <wps:cNvSpPr>
                            <a:spLocks noChangeArrowheads="1"/>
                          </wps:cNvSpPr>
                          <wps:spPr bwMode="auto">
                            <a:xfrm>
                              <a:off x="791"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01" name="Rectangle 2401"/>
                          <wps:cNvSpPr>
                            <a:spLocks noChangeArrowheads="1"/>
                          </wps:cNvSpPr>
                          <wps:spPr bwMode="auto">
                            <a:xfrm>
                              <a:off x="791"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02" name="Rectangle 2402"/>
                          <wps:cNvSpPr>
                            <a:spLocks noChangeArrowheads="1"/>
                          </wps:cNvSpPr>
                          <wps:spPr bwMode="auto">
                            <a:xfrm>
                              <a:off x="760"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03" name="Rectangle 2403"/>
                          <wps:cNvSpPr>
                            <a:spLocks noChangeArrowheads="1"/>
                          </wps:cNvSpPr>
                          <wps:spPr bwMode="auto">
                            <a:xfrm>
                              <a:off x="760"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04" name="Rectangle 2404"/>
                          <wps:cNvSpPr>
                            <a:spLocks noChangeArrowheads="1"/>
                          </wps:cNvSpPr>
                          <wps:spPr bwMode="auto">
                            <a:xfrm>
                              <a:off x="760"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05" name="Rectangle 2405"/>
                          <wps:cNvSpPr>
                            <a:spLocks noChangeArrowheads="1"/>
                          </wps:cNvSpPr>
                          <wps:spPr bwMode="auto">
                            <a:xfrm>
                              <a:off x="729" y="64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06" name="Rectangle 2406"/>
                          <wps:cNvSpPr>
                            <a:spLocks noChangeArrowheads="1"/>
                          </wps:cNvSpPr>
                          <wps:spPr bwMode="auto">
                            <a:xfrm>
                              <a:off x="729" y="64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07" name="Rectangle 2407"/>
                          <wps:cNvSpPr>
                            <a:spLocks noChangeArrowheads="1"/>
                          </wps:cNvSpPr>
                          <wps:spPr bwMode="auto">
                            <a:xfrm>
                              <a:off x="729" y="66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408" name="Group 2408"/>
                        <wpg:cNvGrpSpPr>
                          <a:grpSpLocks/>
                        </wpg:cNvGrpSpPr>
                        <wpg:grpSpPr bwMode="auto">
                          <a:xfrm>
                            <a:off x="729" y="749"/>
                            <a:ext cx="94" cy="94"/>
                            <a:chOff x="729" y="749"/>
                            <a:chExt cx="94" cy="94"/>
                          </a:xfrm>
                        </wpg:grpSpPr>
                        <wps:wsp>
                          <wps:cNvPr id="2409" name="Rectangle 2409"/>
                          <wps:cNvSpPr>
                            <a:spLocks noChangeArrowheads="1"/>
                          </wps:cNvSpPr>
                          <wps:spPr bwMode="auto">
                            <a:xfrm>
                              <a:off x="729" y="749"/>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0" name="Rectangle 2410"/>
                          <wps:cNvSpPr>
                            <a:spLocks noChangeArrowheads="1"/>
                          </wps:cNvSpPr>
                          <wps:spPr bwMode="auto">
                            <a:xfrm>
                              <a:off x="729" y="749"/>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11" name="Rectangle 2411"/>
                          <wps:cNvSpPr>
                            <a:spLocks noChangeArrowheads="1"/>
                          </wps:cNvSpPr>
                          <wps:spPr bwMode="auto">
                            <a:xfrm>
                              <a:off x="791"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2" name="Rectangle 2412"/>
                          <wps:cNvSpPr>
                            <a:spLocks noChangeArrowheads="1"/>
                          </wps:cNvSpPr>
                          <wps:spPr bwMode="auto">
                            <a:xfrm>
                              <a:off x="791"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13" name="Rectangle 2413"/>
                          <wps:cNvSpPr>
                            <a:spLocks noChangeArrowheads="1"/>
                          </wps:cNvSpPr>
                          <wps:spPr bwMode="auto">
                            <a:xfrm>
                              <a:off x="791"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4" name="Rectangle 2414"/>
                          <wps:cNvSpPr>
                            <a:spLocks noChangeArrowheads="1"/>
                          </wps:cNvSpPr>
                          <wps:spPr bwMode="auto">
                            <a:xfrm>
                              <a:off x="760"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5" name="Rectangle 2415"/>
                          <wps:cNvSpPr>
                            <a:spLocks noChangeArrowheads="1"/>
                          </wps:cNvSpPr>
                          <wps:spPr bwMode="auto">
                            <a:xfrm>
                              <a:off x="760"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16" name="Rectangle 2416"/>
                          <wps:cNvSpPr>
                            <a:spLocks noChangeArrowheads="1"/>
                          </wps:cNvSpPr>
                          <wps:spPr bwMode="auto">
                            <a:xfrm>
                              <a:off x="760"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7" name="Rectangle 2417"/>
                          <wps:cNvSpPr>
                            <a:spLocks noChangeArrowheads="1"/>
                          </wps:cNvSpPr>
                          <wps:spPr bwMode="auto">
                            <a:xfrm>
                              <a:off x="729" y="81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18" name="Rectangle 2418"/>
                          <wps:cNvSpPr>
                            <a:spLocks noChangeArrowheads="1"/>
                          </wps:cNvSpPr>
                          <wps:spPr bwMode="auto">
                            <a:xfrm>
                              <a:off x="729" y="81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19" name="Rectangle 2419"/>
                          <wps:cNvSpPr>
                            <a:spLocks noChangeArrowheads="1"/>
                          </wps:cNvSpPr>
                          <wps:spPr bwMode="auto">
                            <a:xfrm>
                              <a:off x="729" y="824"/>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0" name="Rectangle 2420"/>
                          <wps:cNvSpPr>
                            <a:spLocks noChangeArrowheads="1"/>
                          </wps:cNvSpPr>
                          <wps:spPr bwMode="auto">
                            <a:xfrm>
                              <a:off x="791"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1" name="Rectangle 2421"/>
                          <wps:cNvSpPr>
                            <a:spLocks noChangeArrowheads="1"/>
                          </wps:cNvSpPr>
                          <wps:spPr bwMode="auto">
                            <a:xfrm>
                              <a:off x="791"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22" name="Rectangle 2422"/>
                          <wps:cNvSpPr>
                            <a:spLocks noChangeArrowheads="1"/>
                          </wps:cNvSpPr>
                          <wps:spPr bwMode="auto">
                            <a:xfrm>
                              <a:off x="791"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3" name="Rectangle 2423"/>
                          <wps:cNvSpPr>
                            <a:spLocks noChangeArrowheads="1"/>
                          </wps:cNvSpPr>
                          <wps:spPr bwMode="auto">
                            <a:xfrm>
                              <a:off x="760"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4" name="Rectangle 2424"/>
                          <wps:cNvSpPr>
                            <a:spLocks noChangeArrowheads="1"/>
                          </wps:cNvSpPr>
                          <wps:spPr bwMode="auto">
                            <a:xfrm>
                              <a:off x="760"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25" name="Rectangle 2425"/>
                          <wps:cNvSpPr>
                            <a:spLocks noChangeArrowheads="1"/>
                          </wps:cNvSpPr>
                          <wps:spPr bwMode="auto">
                            <a:xfrm>
                              <a:off x="760"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6" name="Rectangle 2426"/>
                          <wps:cNvSpPr>
                            <a:spLocks noChangeArrowheads="1"/>
                          </wps:cNvSpPr>
                          <wps:spPr bwMode="auto">
                            <a:xfrm>
                              <a:off x="729" y="78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7" name="Rectangle 2427"/>
                          <wps:cNvSpPr>
                            <a:spLocks noChangeArrowheads="1"/>
                          </wps:cNvSpPr>
                          <wps:spPr bwMode="auto">
                            <a:xfrm>
                              <a:off x="729" y="78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28" name="Rectangle 2428"/>
                          <wps:cNvSpPr>
                            <a:spLocks noChangeArrowheads="1"/>
                          </wps:cNvSpPr>
                          <wps:spPr bwMode="auto">
                            <a:xfrm>
                              <a:off x="729" y="79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29" name="Rectangle 2429"/>
                          <wps:cNvSpPr>
                            <a:spLocks noChangeArrowheads="1"/>
                          </wps:cNvSpPr>
                          <wps:spPr bwMode="auto">
                            <a:xfrm>
                              <a:off x="791"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30" name="Rectangle 2430"/>
                          <wps:cNvSpPr>
                            <a:spLocks noChangeArrowheads="1"/>
                          </wps:cNvSpPr>
                          <wps:spPr bwMode="auto">
                            <a:xfrm>
                              <a:off x="791"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31" name="Rectangle 2431"/>
                          <wps:cNvSpPr>
                            <a:spLocks noChangeArrowheads="1"/>
                          </wps:cNvSpPr>
                          <wps:spPr bwMode="auto">
                            <a:xfrm>
                              <a:off x="791"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32" name="Rectangle 2432"/>
                          <wps:cNvSpPr>
                            <a:spLocks noChangeArrowheads="1"/>
                          </wps:cNvSpPr>
                          <wps:spPr bwMode="auto">
                            <a:xfrm>
                              <a:off x="760"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33" name="Rectangle 2433"/>
                          <wps:cNvSpPr>
                            <a:spLocks noChangeArrowheads="1"/>
                          </wps:cNvSpPr>
                          <wps:spPr bwMode="auto">
                            <a:xfrm>
                              <a:off x="760"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34" name="Rectangle 2434"/>
                          <wps:cNvSpPr>
                            <a:spLocks noChangeArrowheads="1"/>
                          </wps:cNvSpPr>
                          <wps:spPr bwMode="auto">
                            <a:xfrm>
                              <a:off x="760"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35" name="Rectangle 2435"/>
                          <wps:cNvSpPr>
                            <a:spLocks noChangeArrowheads="1"/>
                          </wps:cNvSpPr>
                          <wps:spPr bwMode="auto">
                            <a:xfrm>
                              <a:off x="729" y="74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36" name="Rectangle 2436"/>
                          <wps:cNvSpPr>
                            <a:spLocks noChangeArrowheads="1"/>
                          </wps:cNvSpPr>
                          <wps:spPr bwMode="auto">
                            <a:xfrm>
                              <a:off x="729" y="74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37" name="Rectangle 2437"/>
                          <wps:cNvSpPr>
                            <a:spLocks noChangeArrowheads="1"/>
                          </wps:cNvSpPr>
                          <wps:spPr bwMode="auto">
                            <a:xfrm>
                              <a:off x="729" y="76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438" name="Group 2438"/>
                        <wpg:cNvGrpSpPr>
                          <a:grpSpLocks/>
                        </wpg:cNvGrpSpPr>
                        <wpg:grpSpPr bwMode="auto">
                          <a:xfrm>
                            <a:off x="729" y="850"/>
                            <a:ext cx="94" cy="94"/>
                            <a:chOff x="729" y="850"/>
                            <a:chExt cx="94" cy="94"/>
                          </a:xfrm>
                        </wpg:grpSpPr>
                        <wps:wsp>
                          <wps:cNvPr id="2439" name="Rectangle 2439"/>
                          <wps:cNvSpPr>
                            <a:spLocks noChangeArrowheads="1"/>
                          </wps:cNvSpPr>
                          <wps:spPr bwMode="auto">
                            <a:xfrm>
                              <a:off x="729" y="850"/>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0" name="Rectangle 2440"/>
                          <wps:cNvSpPr>
                            <a:spLocks noChangeArrowheads="1"/>
                          </wps:cNvSpPr>
                          <wps:spPr bwMode="auto">
                            <a:xfrm>
                              <a:off x="729" y="850"/>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41" name="Rectangle 2441"/>
                          <wps:cNvSpPr>
                            <a:spLocks noChangeArrowheads="1"/>
                          </wps:cNvSpPr>
                          <wps:spPr bwMode="auto">
                            <a:xfrm>
                              <a:off x="791"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2" name="Rectangle 2442"/>
                          <wps:cNvSpPr>
                            <a:spLocks noChangeArrowheads="1"/>
                          </wps:cNvSpPr>
                          <wps:spPr bwMode="auto">
                            <a:xfrm>
                              <a:off x="791"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43" name="Rectangle 2443"/>
                          <wps:cNvSpPr>
                            <a:spLocks noChangeArrowheads="1"/>
                          </wps:cNvSpPr>
                          <wps:spPr bwMode="auto">
                            <a:xfrm>
                              <a:off x="791"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4" name="Rectangle 2444"/>
                          <wps:cNvSpPr>
                            <a:spLocks noChangeArrowheads="1"/>
                          </wps:cNvSpPr>
                          <wps:spPr bwMode="auto">
                            <a:xfrm>
                              <a:off x="760"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5" name="Rectangle 2445"/>
                          <wps:cNvSpPr>
                            <a:spLocks noChangeArrowheads="1"/>
                          </wps:cNvSpPr>
                          <wps:spPr bwMode="auto">
                            <a:xfrm>
                              <a:off x="760"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46" name="Rectangle 2446"/>
                          <wps:cNvSpPr>
                            <a:spLocks noChangeArrowheads="1"/>
                          </wps:cNvSpPr>
                          <wps:spPr bwMode="auto">
                            <a:xfrm>
                              <a:off x="760"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7" name="Rectangle 2447"/>
                          <wps:cNvSpPr>
                            <a:spLocks noChangeArrowheads="1"/>
                          </wps:cNvSpPr>
                          <wps:spPr bwMode="auto">
                            <a:xfrm>
                              <a:off x="729" y="91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48" name="Rectangle 2448"/>
                          <wps:cNvSpPr>
                            <a:spLocks noChangeArrowheads="1"/>
                          </wps:cNvSpPr>
                          <wps:spPr bwMode="auto">
                            <a:xfrm>
                              <a:off x="729" y="91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49" name="Rectangle 2449"/>
                          <wps:cNvSpPr>
                            <a:spLocks noChangeArrowheads="1"/>
                          </wps:cNvSpPr>
                          <wps:spPr bwMode="auto">
                            <a:xfrm>
                              <a:off x="729" y="92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0" name="Rectangle 2450"/>
                          <wps:cNvSpPr>
                            <a:spLocks noChangeArrowheads="1"/>
                          </wps:cNvSpPr>
                          <wps:spPr bwMode="auto">
                            <a:xfrm>
                              <a:off x="791"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1" name="Rectangle 2451"/>
                          <wps:cNvSpPr>
                            <a:spLocks noChangeArrowheads="1"/>
                          </wps:cNvSpPr>
                          <wps:spPr bwMode="auto">
                            <a:xfrm>
                              <a:off x="791"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52" name="Rectangle 2452"/>
                          <wps:cNvSpPr>
                            <a:spLocks noChangeArrowheads="1"/>
                          </wps:cNvSpPr>
                          <wps:spPr bwMode="auto">
                            <a:xfrm>
                              <a:off x="791"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3" name="Rectangle 2453"/>
                          <wps:cNvSpPr>
                            <a:spLocks noChangeArrowheads="1"/>
                          </wps:cNvSpPr>
                          <wps:spPr bwMode="auto">
                            <a:xfrm>
                              <a:off x="760"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4" name="Rectangle 2454"/>
                          <wps:cNvSpPr>
                            <a:spLocks noChangeArrowheads="1"/>
                          </wps:cNvSpPr>
                          <wps:spPr bwMode="auto">
                            <a:xfrm>
                              <a:off x="760"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55" name="Rectangle 2455"/>
                          <wps:cNvSpPr>
                            <a:spLocks noChangeArrowheads="1"/>
                          </wps:cNvSpPr>
                          <wps:spPr bwMode="auto">
                            <a:xfrm>
                              <a:off x="760"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6" name="Rectangle 2456"/>
                          <wps:cNvSpPr>
                            <a:spLocks noChangeArrowheads="1"/>
                          </wps:cNvSpPr>
                          <wps:spPr bwMode="auto">
                            <a:xfrm>
                              <a:off x="729" y="88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7" name="Rectangle 2457"/>
                          <wps:cNvSpPr>
                            <a:spLocks noChangeArrowheads="1"/>
                          </wps:cNvSpPr>
                          <wps:spPr bwMode="auto">
                            <a:xfrm>
                              <a:off x="729" y="881"/>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58" name="Rectangle 2458"/>
                          <wps:cNvSpPr>
                            <a:spLocks noChangeArrowheads="1"/>
                          </wps:cNvSpPr>
                          <wps:spPr bwMode="auto">
                            <a:xfrm>
                              <a:off x="729" y="89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59" name="Rectangle 2459"/>
                          <wps:cNvSpPr>
                            <a:spLocks noChangeArrowheads="1"/>
                          </wps:cNvSpPr>
                          <wps:spPr bwMode="auto">
                            <a:xfrm>
                              <a:off x="791"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60" name="Rectangle 2460"/>
                          <wps:cNvSpPr>
                            <a:spLocks noChangeArrowheads="1"/>
                          </wps:cNvSpPr>
                          <wps:spPr bwMode="auto">
                            <a:xfrm>
                              <a:off x="791"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61" name="Rectangle 2461"/>
                          <wps:cNvSpPr>
                            <a:spLocks noChangeArrowheads="1"/>
                          </wps:cNvSpPr>
                          <wps:spPr bwMode="auto">
                            <a:xfrm>
                              <a:off x="791"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62" name="Rectangle 2462"/>
                          <wps:cNvSpPr>
                            <a:spLocks noChangeArrowheads="1"/>
                          </wps:cNvSpPr>
                          <wps:spPr bwMode="auto">
                            <a:xfrm>
                              <a:off x="760"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63" name="Rectangle 2463"/>
                          <wps:cNvSpPr>
                            <a:spLocks noChangeArrowheads="1"/>
                          </wps:cNvSpPr>
                          <wps:spPr bwMode="auto">
                            <a:xfrm>
                              <a:off x="760"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64" name="Rectangle 2464"/>
                          <wps:cNvSpPr>
                            <a:spLocks noChangeArrowheads="1"/>
                          </wps:cNvSpPr>
                          <wps:spPr bwMode="auto">
                            <a:xfrm>
                              <a:off x="760"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65" name="Rectangle 2465"/>
                          <wps:cNvSpPr>
                            <a:spLocks noChangeArrowheads="1"/>
                          </wps:cNvSpPr>
                          <wps:spPr bwMode="auto">
                            <a:xfrm>
                              <a:off x="729" y="850"/>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66" name="Rectangle 2466"/>
                          <wps:cNvSpPr>
                            <a:spLocks noChangeArrowheads="1"/>
                          </wps:cNvSpPr>
                          <wps:spPr bwMode="auto">
                            <a:xfrm>
                              <a:off x="729" y="850"/>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67" name="Rectangle 2467"/>
                          <wps:cNvSpPr>
                            <a:spLocks noChangeArrowheads="1"/>
                          </wps:cNvSpPr>
                          <wps:spPr bwMode="auto">
                            <a:xfrm>
                              <a:off x="729" y="863"/>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468" name="Group 2468"/>
                        <wpg:cNvGrpSpPr>
                          <a:grpSpLocks/>
                        </wpg:cNvGrpSpPr>
                        <wpg:grpSpPr bwMode="auto">
                          <a:xfrm>
                            <a:off x="729" y="951"/>
                            <a:ext cx="94" cy="94"/>
                            <a:chOff x="729" y="951"/>
                            <a:chExt cx="94" cy="94"/>
                          </a:xfrm>
                        </wpg:grpSpPr>
                        <wps:wsp>
                          <wps:cNvPr id="2469" name="Rectangle 2469"/>
                          <wps:cNvSpPr>
                            <a:spLocks noChangeArrowheads="1"/>
                          </wps:cNvSpPr>
                          <wps:spPr bwMode="auto">
                            <a:xfrm>
                              <a:off x="729" y="951"/>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0" name="Rectangle 2470"/>
                          <wps:cNvSpPr>
                            <a:spLocks noChangeArrowheads="1"/>
                          </wps:cNvSpPr>
                          <wps:spPr bwMode="auto">
                            <a:xfrm>
                              <a:off x="729" y="951"/>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71" name="Rectangle 2471"/>
                          <wps:cNvSpPr>
                            <a:spLocks noChangeArrowheads="1"/>
                          </wps:cNvSpPr>
                          <wps:spPr bwMode="auto">
                            <a:xfrm>
                              <a:off x="791"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2" name="Rectangle 2472"/>
                          <wps:cNvSpPr>
                            <a:spLocks noChangeArrowheads="1"/>
                          </wps:cNvSpPr>
                          <wps:spPr bwMode="auto">
                            <a:xfrm>
                              <a:off x="791"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73" name="Rectangle 2473"/>
                          <wps:cNvSpPr>
                            <a:spLocks noChangeArrowheads="1"/>
                          </wps:cNvSpPr>
                          <wps:spPr bwMode="auto">
                            <a:xfrm>
                              <a:off x="791"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4" name="Rectangle 2474"/>
                          <wps:cNvSpPr>
                            <a:spLocks noChangeArrowheads="1"/>
                          </wps:cNvSpPr>
                          <wps:spPr bwMode="auto">
                            <a:xfrm>
                              <a:off x="760"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5" name="Rectangle 2475"/>
                          <wps:cNvSpPr>
                            <a:spLocks noChangeArrowheads="1"/>
                          </wps:cNvSpPr>
                          <wps:spPr bwMode="auto">
                            <a:xfrm>
                              <a:off x="760"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76" name="Rectangle 2476"/>
                          <wps:cNvSpPr>
                            <a:spLocks noChangeArrowheads="1"/>
                          </wps:cNvSpPr>
                          <wps:spPr bwMode="auto">
                            <a:xfrm>
                              <a:off x="760"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7" name="Rectangle 2477"/>
                          <wps:cNvSpPr>
                            <a:spLocks noChangeArrowheads="1"/>
                          </wps:cNvSpPr>
                          <wps:spPr bwMode="auto">
                            <a:xfrm>
                              <a:off x="729" y="101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78" name="Rectangle 2478"/>
                          <wps:cNvSpPr>
                            <a:spLocks noChangeArrowheads="1"/>
                          </wps:cNvSpPr>
                          <wps:spPr bwMode="auto">
                            <a:xfrm>
                              <a:off x="729" y="1014"/>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79" name="Rectangle 2479"/>
                          <wps:cNvSpPr>
                            <a:spLocks noChangeArrowheads="1"/>
                          </wps:cNvSpPr>
                          <wps:spPr bwMode="auto">
                            <a:xfrm>
                              <a:off x="729" y="102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0" name="Rectangle 2480"/>
                          <wps:cNvSpPr>
                            <a:spLocks noChangeArrowheads="1"/>
                          </wps:cNvSpPr>
                          <wps:spPr bwMode="auto">
                            <a:xfrm>
                              <a:off x="791"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1" name="Rectangle 2481"/>
                          <wps:cNvSpPr>
                            <a:spLocks noChangeArrowheads="1"/>
                          </wps:cNvSpPr>
                          <wps:spPr bwMode="auto">
                            <a:xfrm>
                              <a:off x="791"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82" name="Rectangle 2482"/>
                          <wps:cNvSpPr>
                            <a:spLocks noChangeArrowheads="1"/>
                          </wps:cNvSpPr>
                          <wps:spPr bwMode="auto">
                            <a:xfrm>
                              <a:off x="791"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3" name="Rectangle 2483"/>
                          <wps:cNvSpPr>
                            <a:spLocks noChangeArrowheads="1"/>
                          </wps:cNvSpPr>
                          <wps:spPr bwMode="auto">
                            <a:xfrm>
                              <a:off x="760"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4" name="Rectangle 2484"/>
                          <wps:cNvSpPr>
                            <a:spLocks noChangeArrowheads="1"/>
                          </wps:cNvSpPr>
                          <wps:spPr bwMode="auto">
                            <a:xfrm>
                              <a:off x="760"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85" name="Rectangle 2485"/>
                          <wps:cNvSpPr>
                            <a:spLocks noChangeArrowheads="1"/>
                          </wps:cNvSpPr>
                          <wps:spPr bwMode="auto">
                            <a:xfrm>
                              <a:off x="760"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6" name="Rectangle 2486"/>
                          <wps:cNvSpPr>
                            <a:spLocks noChangeArrowheads="1"/>
                          </wps:cNvSpPr>
                          <wps:spPr bwMode="auto">
                            <a:xfrm>
                              <a:off x="729" y="983"/>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7" name="Rectangle 2487"/>
                          <wps:cNvSpPr>
                            <a:spLocks noChangeArrowheads="1"/>
                          </wps:cNvSpPr>
                          <wps:spPr bwMode="auto">
                            <a:xfrm>
                              <a:off x="729" y="983"/>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88" name="Rectangle 2488"/>
                          <wps:cNvSpPr>
                            <a:spLocks noChangeArrowheads="1"/>
                          </wps:cNvSpPr>
                          <wps:spPr bwMode="auto">
                            <a:xfrm>
                              <a:off x="729" y="99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89" name="Rectangle 2489"/>
                          <wps:cNvSpPr>
                            <a:spLocks noChangeArrowheads="1"/>
                          </wps:cNvSpPr>
                          <wps:spPr bwMode="auto">
                            <a:xfrm>
                              <a:off x="791"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0" name="Rectangle 2490"/>
                          <wps:cNvSpPr>
                            <a:spLocks noChangeArrowheads="1"/>
                          </wps:cNvSpPr>
                          <wps:spPr bwMode="auto">
                            <a:xfrm>
                              <a:off x="791"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91" name="Rectangle 2491"/>
                          <wps:cNvSpPr>
                            <a:spLocks noChangeArrowheads="1"/>
                          </wps:cNvSpPr>
                          <wps:spPr bwMode="auto">
                            <a:xfrm>
                              <a:off x="791"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2" name="Rectangle 2492"/>
                          <wps:cNvSpPr>
                            <a:spLocks noChangeArrowheads="1"/>
                          </wps:cNvSpPr>
                          <wps:spPr bwMode="auto">
                            <a:xfrm>
                              <a:off x="760"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3" name="Rectangle 2493"/>
                          <wps:cNvSpPr>
                            <a:spLocks noChangeArrowheads="1"/>
                          </wps:cNvSpPr>
                          <wps:spPr bwMode="auto">
                            <a:xfrm>
                              <a:off x="760"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94" name="Rectangle 2494"/>
                          <wps:cNvSpPr>
                            <a:spLocks noChangeArrowheads="1"/>
                          </wps:cNvSpPr>
                          <wps:spPr bwMode="auto">
                            <a:xfrm>
                              <a:off x="760"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5" name="Rectangle 2495"/>
                          <wps:cNvSpPr>
                            <a:spLocks noChangeArrowheads="1"/>
                          </wps:cNvSpPr>
                          <wps:spPr bwMode="auto">
                            <a:xfrm>
                              <a:off x="729" y="952"/>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6" name="Rectangle 2496"/>
                          <wps:cNvSpPr>
                            <a:spLocks noChangeArrowheads="1"/>
                          </wps:cNvSpPr>
                          <wps:spPr bwMode="auto">
                            <a:xfrm>
                              <a:off x="729" y="952"/>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497" name="Rectangle 2497"/>
                          <wps:cNvSpPr>
                            <a:spLocks noChangeArrowheads="1"/>
                          </wps:cNvSpPr>
                          <wps:spPr bwMode="auto">
                            <a:xfrm>
                              <a:off x="729" y="964"/>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2498" name="Rectangle 2498"/>
                        <wps:cNvSpPr>
                          <a:spLocks noChangeArrowheads="1"/>
                        </wps:cNvSpPr>
                        <wps:spPr bwMode="auto">
                          <a:xfrm>
                            <a:off x="1212" y="128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499" name="Rectangle 2499"/>
                        <wps:cNvSpPr>
                          <a:spLocks noChangeArrowheads="1"/>
                        </wps:cNvSpPr>
                        <wps:spPr bwMode="auto">
                          <a:xfrm>
                            <a:off x="1212" y="128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00" name="Rectangle 2500"/>
                        <wps:cNvSpPr>
                          <a:spLocks noChangeArrowheads="1"/>
                        </wps:cNvSpPr>
                        <wps:spPr bwMode="auto">
                          <a:xfrm>
                            <a:off x="1153" y="128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01" name="Rectangle 2501"/>
                        <wps:cNvSpPr>
                          <a:spLocks noChangeArrowheads="1"/>
                        </wps:cNvSpPr>
                        <wps:spPr bwMode="auto">
                          <a:xfrm>
                            <a:off x="1153" y="128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02" name="Rectangle 2502"/>
                        <wps:cNvSpPr>
                          <a:spLocks noChangeArrowheads="1"/>
                        </wps:cNvSpPr>
                        <wps:spPr bwMode="auto">
                          <a:xfrm>
                            <a:off x="1212" y="149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03" name="Rectangle 2503"/>
                        <wps:cNvSpPr>
                          <a:spLocks noChangeArrowheads="1"/>
                        </wps:cNvSpPr>
                        <wps:spPr bwMode="auto">
                          <a:xfrm>
                            <a:off x="1212" y="149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04" name="Rectangle 2504"/>
                        <wps:cNvSpPr>
                          <a:spLocks noChangeArrowheads="1"/>
                        </wps:cNvSpPr>
                        <wps:spPr bwMode="auto">
                          <a:xfrm>
                            <a:off x="1153" y="149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05" name="Rectangle 2505"/>
                        <wps:cNvSpPr>
                          <a:spLocks noChangeArrowheads="1"/>
                        </wps:cNvSpPr>
                        <wps:spPr bwMode="auto">
                          <a:xfrm>
                            <a:off x="1153" y="149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06" name="Rectangle 2506"/>
                        <wps:cNvSpPr>
                          <a:spLocks noChangeArrowheads="1"/>
                        </wps:cNvSpPr>
                        <wps:spPr bwMode="auto">
                          <a:xfrm>
                            <a:off x="1212" y="170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07" name="Rectangle 2507"/>
                        <wps:cNvSpPr>
                          <a:spLocks noChangeArrowheads="1"/>
                        </wps:cNvSpPr>
                        <wps:spPr bwMode="auto">
                          <a:xfrm>
                            <a:off x="1212" y="170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08" name="Rectangle 2508"/>
                        <wps:cNvSpPr>
                          <a:spLocks noChangeArrowheads="1"/>
                        </wps:cNvSpPr>
                        <wps:spPr bwMode="auto">
                          <a:xfrm>
                            <a:off x="1153" y="170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09" name="Rectangle 2509"/>
                        <wps:cNvSpPr>
                          <a:spLocks noChangeArrowheads="1"/>
                        </wps:cNvSpPr>
                        <wps:spPr bwMode="auto">
                          <a:xfrm>
                            <a:off x="1153" y="170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10" name="Rectangle 2510"/>
                        <wps:cNvSpPr>
                          <a:spLocks noChangeArrowheads="1"/>
                        </wps:cNvSpPr>
                        <wps:spPr bwMode="auto">
                          <a:xfrm>
                            <a:off x="1212" y="1921"/>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11" name="Rectangle 2511"/>
                        <wps:cNvSpPr>
                          <a:spLocks noChangeArrowheads="1"/>
                        </wps:cNvSpPr>
                        <wps:spPr bwMode="auto">
                          <a:xfrm>
                            <a:off x="1212" y="1921"/>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12" name="Rectangle 2512"/>
                        <wps:cNvSpPr>
                          <a:spLocks noChangeArrowheads="1"/>
                        </wps:cNvSpPr>
                        <wps:spPr bwMode="auto">
                          <a:xfrm>
                            <a:off x="1153" y="1921"/>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13" name="Rectangle 2513"/>
                        <wps:cNvSpPr>
                          <a:spLocks noChangeArrowheads="1"/>
                        </wps:cNvSpPr>
                        <wps:spPr bwMode="auto">
                          <a:xfrm>
                            <a:off x="1153" y="1921"/>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14" name="Rectangle 2514"/>
                        <wps:cNvSpPr>
                          <a:spLocks noChangeArrowheads="1"/>
                        </wps:cNvSpPr>
                        <wps:spPr bwMode="auto">
                          <a:xfrm>
                            <a:off x="1212" y="213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15" name="Rectangle 2515"/>
                        <wps:cNvSpPr>
                          <a:spLocks noChangeArrowheads="1"/>
                        </wps:cNvSpPr>
                        <wps:spPr bwMode="auto">
                          <a:xfrm>
                            <a:off x="1212" y="213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16" name="Rectangle 2516"/>
                        <wps:cNvSpPr>
                          <a:spLocks noChangeArrowheads="1"/>
                        </wps:cNvSpPr>
                        <wps:spPr bwMode="auto">
                          <a:xfrm>
                            <a:off x="1153" y="213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17" name="Rectangle 2517"/>
                        <wps:cNvSpPr>
                          <a:spLocks noChangeArrowheads="1"/>
                        </wps:cNvSpPr>
                        <wps:spPr bwMode="auto">
                          <a:xfrm>
                            <a:off x="1153" y="213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18" name="Rectangle 2518"/>
                        <wps:cNvSpPr>
                          <a:spLocks noChangeArrowheads="1"/>
                        </wps:cNvSpPr>
                        <wps:spPr bwMode="auto">
                          <a:xfrm>
                            <a:off x="1212" y="234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19" name="Rectangle 2519"/>
                        <wps:cNvSpPr>
                          <a:spLocks noChangeArrowheads="1"/>
                        </wps:cNvSpPr>
                        <wps:spPr bwMode="auto">
                          <a:xfrm>
                            <a:off x="1212" y="234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20" name="Rectangle 2520"/>
                        <wps:cNvSpPr>
                          <a:spLocks noChangeArrowheads="1"/>
                        </wps:cNvSpPr>
                        <wps:spPr bwMode="auto">
                          <a:xfrm>
                            <a:off x="1153" y="234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21" name="Rectangle 2521"/>
                        <wps:cNvSpPr>
                          <a:spLocks noChangeArrowheads="1"/>
                        </wps:cNvSpPr>
                        <wps:spPr bwMode="auto">
                          <a:xfrm>
                            <a:off x="1153" y="234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22" name="Rectangle 2522"/>
                        <wps:cNvSpPr>
                          <a:spLocks noChangeArrowheads="1"/>
                        </wps:cNvSpPr>
                        <wps:spPr bwMode="auto">
                          <a:xfrm>
                            <a:off x="1212" y="256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23" name="Rectangle 2523"/>
                        <wps:cNvSpPr>
                          <a:spLocks noChangeArrowheads="1"/>
                        </wps:cNvSpPr>
                        <wps:spPr bwMode="auto">
                          <a:xfrm>
                            <a:off x="1212" y="256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24" name="Rectangle 2524"/>
                        <wps:cNvSpPr>
                          <a:spLocks noChangeArrowheads="1"/>
                        </wps:cNvSpPr>
                        <wps:spPr bwMode="auto">
                          <a:xfrm>
                            <a:off x="1153" y="256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25" name="Rectangle 2525"/>
                        <wps:cNvSpPr>
                          <a:spLocks noChangeArrowheads="1"/>
                        </wps:cNvSpPr>
                        <wps:spPr bwMode="auto">
                          <a:xfrm>
                            <a:off x="1153" y="256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2526" name="Group 2526"/>
                        <wpg:cNvGrpSpPr>
                          <a:grpSpLocks/>
                        </wpg:cNvGrpSpPr>
                        <wpg:grpSpPr bwMode="auto">
                          <a:xfrm>
                            <a:off x="273" y="546"/>
                            <a:ext cx="94" cy="94"/>
                            <a:chOff x="273" y="546"/>
                            <a:chExt cx="94" cy="94"/>
                          </a:xfrm>
                        </wpg:grpSpPr>
                        <wps:wsp>
                          <wps:cNvPr id="2527" name="Rectangle 2527"/>
                          <wps:cNvSpPr>
                            <a:spLocks noChangeArrowheads="1"/>
                          </wps:cNvSpPr>
                          <wps:spPr bwMode="auto">
                            <a:xfrm>
                              <a:off x="273" y="546"/>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28" name="Rectangle 2528"/>
                          <wps:cNvSpPr>
                            <a:spLocks noChangeArrowheads="1"/>
                          </wps:cNvSpPr>
                          <wps:spPr bwMode="auto">
                            <a:xfrm>
                              <a:off x="273" y="546"/>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29" name="Rectangle 2529"/>
                          <wps:cNvSpPr>
                            <a:spLocks noChangeArrowheads="1"/>
                          </wps:cNvSpPr>
                          <wps:spPr bwMode="auto">
                            <a:xfrm>
                              <a:off x="335"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0" name="Rectangle 2530"/>
                          <wps:cNvSpPr>
                            <a:spLocks noChangeArrowheads="1"/>
                          </wps:cNvSpPr>
                          <wps:spPr bwMode="auto">
                            <a:xfrm>
                              <a:off x="335"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31" name="Rectangle 2531"/>
                          <wps:cNvSpPr>
                            <a:spLocks noChangeArrowheads="1"/>
                          </wps:cNvSpPr>
                          <wps:spPr bwMode="auto">
                            <a:xfrm>
                              <a:off x="335"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2" name="Rectangle 2532"/>
                          <wps:cNvSpPr>
                            <a:spLocks noChangeArrowheads="1"/>
                          </wps:cNvSpPr>
                          <wps:spPr bwMode="auto">
                            <a:xfrm>
                              <a:off x="304"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3" name="Rectangle 2533"/>
                          <wps:cNvSpPr>
                            <a:spLocks noChangeArrowheads="1"/>
                          </wps:cNvSpPr>
                          <wps:spPr bwMode="auto">
                            <a:xfrm>
                              <a:off x="304"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34" name="Rectangle 2534"/>
                          <wps:cNvSpPr>
                            <a:spLocks noChangeArrowheads="1"/>
                          </wps:cNvSpPr>
                          <wps:spPr bwMode="auto">
                            <a:xfrm>
                              <a:off x="304"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5" name="Rectangle 2535"/>
                          <wps:cNvSpPr>
                            <a:spLocks noChangeArrowheads="1"/>
                          </wps:cNvSpPr>
                          <wps:spPr bwMode="auto">
                            <a:xfrm>
                              <a:off x="273"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6" name="Rectangle 2536"/>
                          <wps:cNvSpPr>
                            <a:spLocks noChangeArrowheads="1"/>
                          </wps:cNvSpPr>
                          <wps:spPr bwMode="auto">
                            <a:xfrm>
                              <a:off x="273"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37" name="Rectangle 2537"/>
                          <wps:cNvSpPr>
                            <a:spLocks noChangeArrowheads="1"/>
                          </wps:cNvSpPr>
                          <wps:spPr bwMode="auto">
                            <a:xfrm>
                              <a:off x="273"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8" name="Rectangle 2538"/>
                          <wps:cNvSpPr>
                            <a:spLocks noChangeArrowheads="1"/>
                          </wps:cNvSpPr>
                          <wps:spPr bwMode="auto">
                            <a:xfrm>
                              <a:off x="335"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39" name="Rectangle 2539"/>
                          <wps:cNvSpPr>
                            <a:spLocks noChangeArrowheads="1"/>
                          </wps:cNvSpPr>
                          <wps:spPr bwMode="auto">
                            <a:xfrm>
                              <a:off x="335"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40" name="Rectangle 2540"/>
                          <wps:cNvSpPr>
                            <a:spLocks noChangeArrowheads="1"/>
                          </wps:cNvSpPr>
                          <wps:spPr bwMode="auto">
                            <a:xfrm>
                              <a:off x="335"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1" name="Rectangle 2541"/>
                          <wps:cNvSpPr>
                            <a:spLocks noChangeArrowheads="1"/>
                          </wps:cNvSpPr>
                          <wps:spPr bwMode="auto">
                            <a:xfrm>
                              <a:off x="304"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2" name="Rectangle 2542"/>
                          <wps:cNvSpPr>
                            <a:spLocks noChangeArrowheads="1"/>
                          </wps:cNvSpPr>
                          <wps:spPr bwMode="auto">
                            <a:xfrm>
                              <a:off x="304"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43" name="Rectangle 2543"/>
                          <wps:cNvSpPr>
                            <a:spLocks noChangeArrowheads="1"/>
                          </wps:cNvSpPr>
                          <wps:spPr bwMode="auto">
                            <a:xfrm>
                              <a:off x="304"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4" name="Rectangle 2544"/>
                          <wps:cNvSpPr>
                            <a:spLocks noChangeArrowheads="1"/>
                          </wps:cNvSpPr>
                          <wps:spPr bwMode="auto">
                            <a:xfrm>
                              <a:off x="273"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5" name="Rectangle 2545"/>
                          <wps:cNvSpPr>
                            <a:spLocks noChangeArrowheads="1"/>
                          </wps:cNvSpPr>
                          <wps:spPr bwMode="auto">
                            <a:xfrm>
                              <a:off x="273"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46" name="Rectangle 2546"/>
                          <wps:cNvSpPr>
                            <a:spLocks noChangeArrowheads="1"/>
                          </wps:cNvSpPr>
                          <wps:spPr bwMode="auto">
                            <a:xfrm>
                              <a:off x="273"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7" name="Rectangle 2547"/>
                          <wps:cNvSpPr>
                            <a:spLocks noChangeArrowheads="1"/>
                          </wps:cNvSpPr>
                          <wps:spPr bwMode="auto">
                            <a:xfrm>
                              <a:off x="335"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48" name="Rectangle 2548"/>
                          <wps:cNvSpPr>
                            <a:spLocks noChangeArrowheads="1"/>
                          </wps:cNvSpPr>
                          <wps:spPr bwMode="auto">
                            <a:xfrm>
                              <a:off x="335"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49" name="Rectangle 2549"/>
                          <wps:cNvSpPr>
                            <a:spLocks noChangeArrowheads="1"/>
                          </wps:cNvSpPr>
                          <wps:spPr bwMode="auto">
                            <a:xfrm>
                              <a:off x="335"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50" name="Rectangle 2550"/>
                          <wps:cNvSpPr>
                            <a:spLocks noChangeArrowheads="1"/>
                          </wps:cNvSpPr>
                          <wps:spPr bwMode="auto">
                            <a:xfrm>
                              <a:off x="304"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51" name="Rectangle 2551"/>
                          <wps:cNvSpPr>
                            <a:spLocks noChangeArrowheads="1"/>
                          </wps:cNvSpPr>
                          <wps:spPr bwMode="auto">
                            <a:xfrm>
                              <a:off x="304"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52" name="Rectangle 2552"/>
                          <wps:cNvSpPr>
                            <a:spLocks noChangeArrowheads="1"/>
                          </wps:cNvSpPr>
                          <wps:spPr bwMode="auto">
                            <a:xfrm>
                              <a:off x="304"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53" name="Rectangle 2553"/>
                          <wps:cNvSpPr>
                            <a:spLocks noChangeArrowheads="1"/>
                          </wps:cNvSpPr>
                          <wps:spPr bwMode="auto">
                            <a:xfrm>
                              <a:off x="273"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54" name="Rectangle 2554"/>
                          <wps:cNvSpPr>
                            <a:spLocks noChangeArrowheads="1"/>
                          </wps:cNvSpPr>
                          <wps:spPr bwMode="auto">
                            <a:xfrm>
                              <a:off x="273"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55" name="Rectangle 2555"/>
                          <wps:cNvSpPr>
                            <a:spLocks noChangeArrowheads="1"/>
                          </wps:cNvSpPr>
                          <wps:spPr bwMode="auto">
                            <a:xfrm>
                              <a:off x="273"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556" name="Group 2556"/>
                        <wpg:cNvGrpSpPr>
                          <a:grpSpLocks/>
                        </wpg:cNvGrpSpPr>
                        <wpg:grpSpPr bwMode="auto">
                          <a:xfrm>
                            <a:off x="497" y="546"/>
                            <a:ext cx="94" cy="94"/>
                            <a:chOff x="497" y="546"/>
                            <a:chExt cx="94" cy="94"/>
                          </a:xfrm>
                        </wpg:grpSpPr>
                        <wps:wsp>
                          <wps:cNvPr id="2557" name="Rectangle 2557"/>
                          <wps:cNvSpPr>
                            <a:spLocks noChangeArrowheads="1"/>
                          </wps:cNvSpPr>
                          <wps:spPr bwMode="auto">
                            <a:xfrm>
                              <a:off x="497" y="546"/>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58" name="Rectangle 2558"/>
                          <wps:cNvSpPr>
                            <a:spLocks noChangeArrowheads="1"/>
                          </wps:cNvSpPr>
                          <wps:spPr bwMode="auto">
                            <a:xfrm>
                              <a:off x="497" y="546"/>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59" name="Rectangle 2559"/>
                          <wps:cNvSpPr>
                            <a:spLocks noChangeArrowheads="1"/>
                          </wps:cNvSpPr>
                          <wps:spPr bwMode="auto">
                            <a:xfrm>
                              <a:off x="559"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0" name="Rectangle 2560"/>
                          <wps:cNvSpPr>
                            <a:spLocks noChangeArrowheads="1"/>
                          </wps:cNvSpPr>
                          <wps:spPr bwMode="auto">
                            <a:xfrm>
                              <a:off x="559"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61" name="Rectangle 2561"/>
                          <wps:cNvSpPr>
                            <a:spLocks noChangeArrowheads="1"/>
                          </wps:cNvSpPr>
                          <wps:spPr bwMode="auto">
                            <a:xfrm>
                              <a:off x="559"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2" name="Rectangle 2562"/>
                          <wps:cNvSpPr>
                            <a:spLocks noChangeArrowheads="1"/>
                          </wps:cNvSpPr>
                          <wps:spPr bwMode="auto">
                            <a:xfrm>
                              <a:off x="528"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3" name="Rectangle 2563"/>
                          <wps:cNvSpPr>
                            <a:spLocks noChangeArrowheads="1"/>
                          </wps:cNvSpPr>
                          <wps:spPr bwMode="auto">
                            <a:xfrm>
                              <a:off x="528"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64" name="Rectangle 2564"/>
                          <wps:cNvSpPr>
                            <a:spLocks noChangeArrowheads="1"/>
                          </wps:cNvSpPr>
                          <wps:spPr bwMode="auto">
                            <a:xfrm>
                              <a:off x="528"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5" name="Rectangle 2565"/>
                          <wps:cNvSpPr>
                            <a:spLocks noChangeArrowheads="1"/>
                          </wps:cNvSpPr>
                          <wps:spPr bwMode="auto">
                            <a:xfrm>
                              <a:off x="497"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6" name="Rectangle 2566"/>
                          <wps:cNvSpPr>
                            <a:spLocks noChangeArrowheads="1"/>
                          </wps:cNvSpPr>
                          <wps:spPr bwMode="auto">
                            <a:xfrm>
                              <a:off x="497"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67" name="Rectangle 2567"/>
                          <wps:cNvSpPr>
                            <a:spLocks noChangeArrowheads="1"/>
                          </wps:cNvSpPr>
                          <wps:spPr bwMode="auto">
                            <a:xfrm>
                              <a:off x="497"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8" name="Rectangle 2568"/>
                          <wps:cNvSpPr>
                            <a:spLocks noChangeArrowheads="1"/>
                          </wps:cNvSpPr>
                          <wps:spPr bwMode="auto">
                            <a:xfrm>
                              <a:off x="559"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69" name="Rectangle 2569"/>
                          <wps:cNvSpPr>
                            <a:spLocks noChangeArrowheads="1"/>
                          </wps:cNvSpPr>
                          <wps:spPr bwMode="auto">
                            <a:xfrm>
                              <a:off x="559"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70" name="Rectangle 2570"/>
                          <wps:cNvSpPr>
                            <a:spLocks noChangeArrowheads="1"/>
                          </wps:cNvSpPr>
                          <wps:spPr bwMode="auto">
                            <a:xfrm>
                              <a:off x="559"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1" name="Rectangle 2571"/>
                          <wps:cNvSpPr>
                            <a:spLocks noChangeArrowheads="1"/>
                          </wps:cNvSpPr>
                          <wps:spPr bwMode="auto">
                            <a:xfrm>
                              <a:off x="528"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2" name="Rectangle 2572"/>
                          <wps:cNvSpPr>
                            <a:spLocks noChangeArrowheads="1"/>
                          </wps:cNvSpPr>
                          <wps:spPr bwMode="auto">
                            <a:xfrm>
                              <a:off x="528"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73" name="Rectangle 2573"/>
                          <wps:cNvSpPr>
                            <a:spLocks noChangeArrowheads="1"/>
                          </wps:cNvSpPr>
                          <wps:spPr bwMode="auto">
                            <a:xfrm>
                              <a:off x="528"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4" name="Rectangle 2574"/>
                          <wps:cNvSpPr>
                            <a:spLocks noChangeArrowheads="1"/>
                          </wps:cNvSpPr>
                          <wps:spPr bwMode="auto">
                            <a:xfrm>
                              <a:off x="497"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5" name="Rectangle 2575"/>
                          <wps:cNvSpPr>
                            <a:spLocks noChangeArrowheads="1"/>
                          </wps:cNvSpPr>
                          <wps:spPr bwMode="auto">
                            <a:xfrm>
                              <a:off x="497"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76" name="Rectangle 2576"/>
                          <wps:cNvSpPr>
                            <a:spLocks noChangeArrowheads="1"/>
                          </wps:cNvSpPr>
                          <wps:spPr bwMode="auto">
                            <a:xfrm>
                              <a:off x="497"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7" name="Rectangle 2577"/>
                          <wps:cNvSpPr>
                            <a:spLocks noChangeArrowheads="1"/>
                          </wps:cNvSpPr>
                          <wps:spPr bwMode="auto">
                            <a:xfrm>
                              <a:off x="559"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78" name="Rectangle 2578"/>
                          <wps:cNvSpPr>
                            <a:spLocks noChangeArrowheads="1"/>
                          </wps:cNvSpPr>
                          <wps:spPr bwMode="auto">
                            <a:xfrm>
                              <a:off x="559"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79" name="Rectangle 2579"/>
                          <wps:cNvSpPr>
                            <a:spLocks noChangeArrowheads="1"/>
                          </wps:cNvSpPr>
                          <wps:spPr bwMode="auto">
                            <a:xfrm>
                              <a:off x="559"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80" name="Rectangle 2580"/>
                          <wps:cNvSpPr>
                            <a:spLocks noChangeArrowheads="1"/>
                          </wps:cNvSpPr>
                          <wps:spPr bwMode="auto">
                            <a:xfrm>
                              <a:off x="528"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81" name="Rectangle 2581"/>
                          <wps:cNvSpPr>
                            <a:spLocks noChangeArrowheads="1"/>
                          </wps:cNvSpPr>
                          <wps:spPr bwMode="auto">
                            <a:xfrm>
                              <a:off x="528"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82" name="Rectangle 2582"/>
                          <wps:cNvSpPr>
                            <a:spLocks noChangeArrowheads="1"/>
                          </wps:cNvSpPr>
                          <wps:spPr bwMode="auto">
                            <a:xfrm>
                              <a:off x="528"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83" name="Rectangle 2583"/>
                          <wps:cNvSpPr>
                            <a:spLocks noChangeArrowheads="1"/>
                          </wps:cNvSpPr>
                          <wps:spPr bwMode="auto">
                            <a:xfrm>
                              <a:off x="497"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84" name="Rectangle 2584"/>
                          <wps:cNvSpPr>
                            <a:spLocks noChangeArrowheads="1"/>
                          </wps:cNvSpPr>
                          <wps:spPr bwMode="auto">
                            <a:xfrm>
                              <a:off x="497"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85" name="Rectangle 2585"/>
                          <wps:cNvSpPr>
                            <a:spLocks noChangeArrowheads="1"/>
                          </wps:cNvSpPr>
                          <wps:spPr bwMode="auto">
                            <a:xfrm>
                              <a:off x="497"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586" name="Group 2586"/>
                        <wpg:cNvGrpSpPr>
                          <a:grpSpLocks/>
                        </wpg:cNvGrpSpPr>
                        <wpg:grpSpPr bwMode="auto">
                          <a:xfrm>
                            <a:off x="729" y="546"/>
                            <a:ext cx="94" cy="94"/>
                            <a:chOff x="729" y="546"/>
                            <a:chExt cx="94" cy="94"/>
                          </a:xfrm>
                        </wpg:grpSpPr>
                        <wps:wsp>
                          <wps:cNvPr id="2587" name="Rectangle 2587"/>
                          <wps:cNvSpPr>
                            <a:spLocks noChangeArrowheads="1"/>
                          </wps:cNvSpPr>
                          <wps:spPr bwMode="auto">
                            <a:xfrm>
                              <a:off x="729" y="546"/>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88" name="Rectangle 2588"/>
                          <wps:cNvSpPr>
                            <a:spLocks noChangeArrowheads="1"/>
                          </wps:cNvSpPr>
                          <wps:spPr bwMode="auto">
                            <a:xfrm>
                              <a:off x="729" y="546"/>
                              <a:ext cx="94" cy="94"/>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89" name="Rectangle 2589"/>
                          <wps:cNvSpPr>
                            <a:spLocks noChangeArrowheads="1"/>
                          </wps:cNvSpPr>
                          <wps:spPr bwMode="auto">
                            <a:xfrm>
                              <a:off x="791"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0" name="Rectangle 2590"/>
                          <wps:cNvSpPr>
                            <a:spLocks noChangeArrowheads="1"/>
                          </wps:cNvSpPr>
                          <wps:spPr bwMode="auto">
                            <a:xfrm>
                              <a:off x="791"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91" name="Rectangle 2591"/>
                          <wps:cNvSpPr>
                            <a:spLocks noChangeArrowheads="1"/>
                          </wps:cNvSpPr>
                          <wps:spPr bwMode="auto">
                            <a:xfrm>
                              <a:off x="791"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2" name="Rectangle 2592"/>
                          <wps:cNvSpPr>
                            <a:spLocks noChangeArrowheads="1"/>
                          </wps:cNvSpPr>
                          <wps:spPr bwMode="auto">
                            <a:xfrm>
                              <a:off x="760"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3" name="Rectangle 2593"/>
                          <wps:cNvSpPr>
                            <a:spLocks noChangeArrowheads="1"/>
                          </wps:cNvSpPr>
                          <wps:spPr bwMode="auto">
                            <a:xfrm>
                              <a:off x="760"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94" name="Rectangle 2594"/>
                          <wps:cNvSpPr>
                            <a:spLocks noChangeArrowheads="1"/>
                          </wps:cNvSpPr>
                          <wps:spPr bwMode="auto">
                            <a:xfrm>
                              <a:off x="760"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5" name="Rectangle 2595"/>
                          <wps:cNvSpPr>
                            <a:spLocks noChangeArrowheads="1"/>
                          </wps:cNvSpPr>
                          <wps:spPr bwMode="auto">
                            <a:xfrm>
                              <a:off x="729" y="609"/>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6" name="Rectangle 2596"/>
                          <wps:cNvSpPr>
                            <a:spLocks noChangeArrowheads="1"/>
                          </wps:cNvSpPr>
                          <wps:spPr bwMode="auto">
                            <a:xfrm>
                              <a:off x="729" y="609"/>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97" name="Rectangle 2597"/>
                          <wps:cNvSpPr>
                            <a:spLocks noChangeArrowheads="1"/>
                          </wps:cNvSpPr>
                          <wps:spPr bwMode="auto">
                            <a:xfrm>
                              <a:off x="729" y="621"/>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8" name="Rectangle 2598"/>
                          <wps:cNvSpPr>
                            <a:spLocks noChangeArrowheads="1"/>
                          </wps:cNvSpPr>
                          <wps:spPr bwMode="auto">
                            <a:xfrm>
                              <a:off x="791"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599" name="Rectangle 2599"/>
                          <wps:cNvSpPr>
                            <a:spLocks noChangeArrowheads="1"/>
                          </wps:cNvSpPr>
                          <wps:spPr bwMode="auto">
                            <a:xfrm>
                              <a:off x="791"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00" name="Rectangle 2600"/>
                          <wps:cNvSpPr>
                            <a:spLocks noChangeArrowheads="1"/>
                          </wps:cNvSpPr>
                          <wps:spPr bwMode="auto">
                            <a:xfrm>
                              <a:off x="791"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1" name="Rectangle 2601"/>
                          <wps:cNvSpPr>
                            <a:spLocks noChangeArrowheads="1"/>
                          </wps:cNvSpPr>
                          <wps:spPr bwMode="auto">
                            <a:xfrm>
                              <a:off x="760"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2" name="Rectangle 2602"/>
                          <wps:cNvSpPr>
                            <a:spLocks noChangeArrowheads="1"/>
                          </wps:cNvSpPr>
                          <wps:spPr bwMode="auto">
                            <a:xfrm>
                              <a:off x="760"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03" name="Rectangle 2603"/>
                          <wps:cNvSpPr>
                            <a:spLocks noChangeArrowheads="1"/>
                          </wps:cNvSpPr>
                          <wps:spPr bwMode="auto">
                            <a:xfrm>
                              <a:off x="760"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4" name="Rectangle 2604"/>
                          <wps:cNvSpPr>
                            <a:spLocks noChangeArrowheads="1"/>
                          </wps:cNvSpPr>
                          <wps:spPr bwMode="auto">
                            <a:xfrm>
                              <a:off x="729" y="578"/>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5" name="Rectangle 2605"/>
                          <wps:cNvSpPr>
                            <a:spLocks noChangeArrowheads="1"/>
                          </wps:cNvSpPr>
                          <wps:spPr bwMode="auto">
                            <a:xfrm>
                              <a:off x="729" y="578"/>
                              <a:ext cx="30" cy="2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06" name="Rectangle 2606"/>
                          <wps:cNvSpPr>
                            <a:spLocks noChangeArrowheads="1"/>
                          </wps:cNvSpPr>
                          <wps:spPr bwMode="auto">
                            <a:xfrm>
                              <a:off x="729" y="590"/>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7" name="Rectangle 2607"/>
                          <wps:cNvSpPr>
                            <a:spLocks noChangeArrowheads="1"/>
                          </wps:cNvSpPr>
                          <wps:spPr bwMode="auto">
                            <a:xfrm>
                              <a:off x="791"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08" name="Rectangle 2608"/>
                          <wps:cNvSpPr>
                            <a:spLocks noChangeArrowheads="1"/>
                          </wps:cNvSpPr>
                          <wps:spPr bwMode="auto">
                            <a:xfrm>
                              <a:off x="791"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09" name="Rectangle 2609"/>
                          <wps:cNvSpPr>
                            <a:spLocks noChangeArrowheads="1"/>
                          </wps:cNvSpPr>
                          <wps:spPr bwMode="auto">
                            <a:xfrm>
                              <a:off x="791"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10" name="Rectangle 2610"/>
                          <wps:cNvSpPr>
                            <a:spLocks noChangeArrowheads="1"/>
                          </wps:cNvSpPr>
                          <wps:spPr bwMode="auto">
                            <a:xfrm>
                              <a:off x="760"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11" name="Rectangle 2611"/>
                          <wps:cNvSpPr>
                            <a:spLocks noChangeArrowheads="1"/>
                          </wps:cNvSpPr>
                          <wps:spPr bwMode="auto">
                            <a:xfrm>
                              <a:off x="760"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12" name="Rectangle 2612"/>
                          <wps:cNvSpPr>
                            <a:spLocks noChangeArrowheads="1"/>
                          </wps:cNvSpPr>
                          <wps:spPr bwMode="auto">
                            <a:xfrm>
                              <a:off x="760"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13" name="Rectangle 2613"/>
                          <wps:cNvSpPr>
                            <a:spLocks noChangeArrowheads="1"/>
                          </wps:cNvSpPr>
                          <wps:spPr bwMode="auto">
                            <a:xfrm>
                              <a:off x="729" y="546"/>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14" name="Rectangle 2614"/>
                          <wps:cNvSpPr>
                            <a:spLocks noChangeArrowheads="1"/>
                          </wps:cNvSpPr>
                          <wps:spPr bwMode="auto">
                            <a:xfrm>
                              <a:off x="729" y="546"/>
                              <a:ext cx="30" cy="3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15" name="Rectangle 2615"/>
                          <wps:cNvSpPr>
                            <a:spLocks noChangeArrowheads="1"/>
                          </wps:cNvSpPr>
                          <wps:spPr bwMode="auto">
                            <a:xfrm>
                              <a:off x="729" y="559"/>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2616" name="Rectangle 2616"/>
                        <wps:cNvSpPr>
                          <a:spLocks noChangeArrowheads="1"/>
                        </wps:cNvSpPr>
                        <wps:spPr bwMode="auto">
                          <a:xfrm>
                            <a:off x="1" y="254"/>
                            <a:ext cx="2232" cy="2801"/>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17" name="Rectangle 2617"/>
                        <wps:cNvSpPr>
                          <a:spLocks noChangeArrowheads="1"/>
                        </wps:cNvSpPr>
                        <wps:spPr bwMode="auto">
                          <a:xfrm>
                            <a:off x="0" y="919"/>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18" name="Rectangle 2618"/>
                        <wps:cNvSpPr>
                          <a:spLocks noChangeArrowheads="1"/>
                        </wps:cNvSpPr>
                        <wps:spPr bwMode="auto">
                          <a:xfrm>
                            <a:off x="0" y="919"/>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19" name="Rectangle 2619"/>
                        <wps:cNvSpPr>
                          <a:spLocks noChangeArrowheads="1"/>
                        </wps:cNvSpPr>
                        <wps:spPr bwMode="auto">
                          <a:xfrm>
                            <a:off x="0" y="1135"/>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20" name="Rectangle 2620"/>
                        <wps:cNvSpPr>
                          <a:spLocks noChangeArrowheads="1"/>
                        </wps:cNvSpPr>
                        <wps:spPr bwMode="auto">
                          <a:xfrm>
                            <a:off x="0" y="1135"/>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21" name="Rectangle 2621"/>
                        <wps:cNvSpPr>
                          <a:spLocks noChangeArrowheads="1"/>
                        </wps:cNvSpPr>
                        <wps:spPr bwMode="auto">
                          <a:xfrm>
                            <a:off x="0" y="1343"/>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22" name="Rectangle 2622"/>
                        <wps:cNvSpPr>
                          <a:spLocks noChangeArrowheads="1"/>
                        </wps:cNvSpPr>
                        <wps:spPr bwMode="auto">
                          <a:xfrm>
                            <a:off x="0" y="1343"/>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23" name="Rectangle 2623"/>
                        <wps:cNvSpPr>
                          <a:spLocks noChangeArrowheads="1"/>
                        </wps:cNvSpPr>
                        <wps:spPr bwMode="auto">
                          <a:xfrm>
                            <a:off x="0" y="1559"/>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24" name="Rectangle 2624"/>
                        <wps:cNvSpPr>
                          <a:spLocks noChangeArrowheads="1"/>
                        </wps:cNvSpPr>
                        <wps:spPr bwMode="auto">
                          <a:xfrm>
                            <a:off x="0" y="1559"/>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25" name="Rectangle 2625"/>
                        <wps:cNvSpPr>
                          <a:spLocks noChangeArrowheads="1"/>
                        </wps:cNvSpPr>
                        <wps:spPr bwMode="auto">
                          <a:xfrm>
                            <a:off x="0" y="1775"/>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26" name="Rectangle 2626"/>
                        <wps:cNvSpPr>
                          <a:spLocks noChangeArrowheads="1"/>
                        </wps:cNvSpPr>
                        <wps:spPr bwMode="auto">
                          <a:xfrm>
                            <a:off x="0" y="1775"/>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27" name="Rectangle 2627"/>
                        <wps:cNvSpPr>
                          <a:spLocks noChangeArrowheads="1"/>
                        </wps:cNvSpPr>
                        <wps:spPr bwMode="auto">
                          <a:xfrm>
                            <a:off x="0" y="1991"/>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28" name="Rectangle 2628"/>
                        <wps:cNvSpPr>
                          <a:spLocks noChangeArrowheads="1"/>
                        </wps:cNvSpPr>
                        <wps:spPr bwMode="auto">
                          <a:xfrm>
                            <a:off x="0" y="1991"/>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29" name="Rectangle 2629"/>
                        <wps:cNvSpPr>
                          <a:spLocks noChangeArrowheads="1"/>
                        </wps:cNvSpPr>
                        <wps:spPr bwMode="auto">
                          <a:xfrm>
                            <a:off x="0" y="2199"/>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30" name="Rectangle 2630"/>
                        <wps:cNvSpPr>
                          <a:spLocks noChangeArrowheads="1"/>
                        </wps:cNvSpPr>
                        <wps:spPr bwMode="auto">
                          <a:xfrm>
                            <a:off x="0" y="2199"/>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31" name="Rectangle 2631"/>
                        <wps:cNvSpPr>
                          <a:spLocks noChangeArrowheads="1"/>
                        </wps:cNvSpPr>
                        <wps:spPr bwMode="auto">
                          <a:xfrm>
                            <a:off x="0" y="2415"/>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32" name="Rectangle 2632"/>
                        <wps:cNvSpPr>
                          <a:spLocks noChangeArrowheads="1"/>
                        </wps:cNvSpPr>
                        <wps:spPr bwMode="auto">
                          <a:xfrm>
                            <a:off x="0" y="2415"/>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33" name="Rectangle 2633"/>
                        <wps:cNvSpPr>
                          <a:spLocks noChangeArrowheads="1"/>
                        </wps:cNvSpPr>
                        <wps:spPr bwMode="auto">
                          <a:xfrm>
                            <a:off x="0" y="2623"/>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34" name="Rectangle 2634"/>
                        <wps:cNvSpPr>
                          <a:spLocks noChangeArrowheads="1"/>
                        </wps:cNvSpPr>
                        <wps:spPr bwMode="auto">
                          <a:xfrm>
                            <a:off x="0" y="2623"/>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35" name="Rectangle 2635"/>
                        <wps:cNvSpPr>
                          <a:spLocks noChangeArrowheads="1"/>
                        </wps:cNvSpPr>
                        <wps:spPr bwMode="auto">
                          <a:xfrm>
                            <a:off x="0" y="2839"/>
                            <a:ext cx="60" cy="21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36" name="Rectangle 2636"/>
                        <wps:cNvSpPr>
                          <a:spLocks noChangeArrowheads="1"/>
                        </wps:cNvSpPr>
                        <wps:spPr bwMode="auto">
                          <a:xfrm>
                            <a:off x="0" y="2839"/>
                            <a:ext cx="60" cy="21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2637" name="Group 2637"/>
                        <wpg:cNvGrpSpPr>
                          <a:grpSpLocks/>
                        </wpg:cNvGrpSpPr>
                        <wpg:grpSpPr bwMode="auto">
                          <a:xfrm>
                            <a:off x="199" y="1454"/>
                            <a:ext cx="638" cy="119"/>
                            <a:chOff x="199" y="1454"/>
                            <a:chExt cx="638" cy="119"/>
                          </a:xfrm>
                        </wpg:grpSpPr>
                        <wpg:grpSp>
                          <wpg:cNvPr id="2638" name="Group 2638"/>
                          <wpg:cNvGrpSpPr>
                            <a:grpSpLocks/>
                          </wpg:cNvGrpSpPr>
                          <wpg:grpSpPr bwMode="auto">
                            <a:xfrm>
                              <a:off x="199" y="1454"/>
                              <a:ext cx="214" cy="119"/>
                              <a:chOff x="199" y="1454"/>
                              <a:chExt cx="214" cy="119"/>
                            </a:xfrm>
                          </wpg:grpSpPr>
                          <wps:wsp>
                            <wps:cNvPr id="2639" name="Rectangle 2639"/>
                            <wps:cNvSpPr>
                              <a:spLocks noChangeArrowheads="1"/>
                            </wps:cNvSpPr>
                            <wps:spPr bwMode="auto">
                              <a:xfrm>
                                <a:off x="199"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40" name="Rectangle 2640"/>
                            <wps:cNvSpPr>
                              <a:spLocks noChangeArrowheads="1"/>
                            </wps:cNvSpPr>
                            <wps:spPr bwMode="auto">
                              <a:xfrm>
                                <a:off x="199" y="151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41" name="Rectangle 2641"/>
                            <wps:cNvSpPr>
                              <a:spLocks noChangeArrowheads="1"/>
                            </wps:cNvSpPr>
                            <wps:spPr bwMode="auto">
                              <a:xfrm>
                                <a:off x="199" y="1454"/>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42" name="Rectangle 2642"/>
                            <wps:cNvSpPr>
                              <a:spLocks noChangeArrowheads="1"/>
                            </wps:cNvSpPr>
                            <wps:spPr bwMode="auto">
                              <a:xfrm>
                                <a:off x="199" y="1454"/>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43" name="Group 2643"/>
                          <wpg:cNvGrpSpPr>
                            <a:grpSpLocks/>
                          </wpg:cNvGrpSpPr>
                          <wpg:grpSpPr bwMode="auto">
                            <a:xfrm>
                              <a:off x="411" y="1454"/>
                              <a:ext cx="214" cy="119"/>
                              <a:chOff x="411" y="1454"/>
                              <a:chExt cx="214" cy="119"/>
                            </a:xfrm>
                          </wpg:grpSpPr>
                          <wps:wsp>
                            <wps:cNvPr id="2644" name="Rectangle 2644"/>
                            <wps:cNvSpPr>
                              <a:spLocks noChangeArrowheads="1"/>
                            </wps:cNvSpPr>
                            <wps:spPr bwMode="auto">
                              <a:xfrm>
                                <a:off x="411"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45" name="Rectangle 2645"/>
                            <wps:cNvSpPr>
                              <a:spLocks noChangeArrowheads="1"/>
                            </wps:cNvSpPr>
                            <wps:spPr bwMode="auto">
                              <a:xfrm>
                                <a:off x="411" y="151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46" name="Rectangle 2646"/>
                            <wps:cNvSpPr>
                              <a:spLocks noChangeArrowheads="1"/>
                            </wps:cNvSpPr>
                            <wps:spPr bwMode="auto">
                              <a:xfrm>
                                <a:off x="411" y="1454"/>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47" name="Rectangle 2647"/>
                            <wps:cNvSpPr>
                              <a:spLocks noChangeArrowheads="1"/>
                            </wps:cNvSpPr>
                            <wps:spPr bwMode="auto">
                              <a:xfrm>
                                <a:off x="411" y="1454"/>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48" name="Group 2648"/>
                          <wpg:cNvGrpSpPr>
                            <a:grpSpLocks/>
                          </wpg:cNvGrpSpPr>
                          <wpg:grpSpPr bwMode="auto">
                            <a:xfrm>
                              <a:off x="623" y="1454"/>
                              <a:ext cx="214" cy="119"/>
                              <a:chOff x="623" y="1454"/>
                              <a:chExt cx="214" cy="119"/>
                            </a:xfrm>
                          </wpg:grpSpPr>
                          <wps:wsp>
                            <wps:cNvPr id="2649" name="Rectangle 2649"/>
                            <wps:cNvSpPr>
                              <a:spLocks noChangeArrowheads="1"/>
                            </wps:cNvSpPr>
                            <wps:spPr bwMode="auto">
                              <a:xfrm>
                                <a:off x="623"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50" name="Rectangle 2650"/>
                            <wps:cNvSpPr>
                              <a:spLocks noChangeArrowheads="1"/>
                            </wps:cNvSpPr>
                            <wps:spPr bwMode="auto">
                              <a:xfrm>
                                <a:off x="623" y="151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51" name="Rectangle 2651"/>
                            <wps:cNvSpPr>
                              <a:spLocks noChangeArrowheads="1"/>
                            </wps:cNvSpPr>
                            <wps:spPr bwMode="auto">
                              <a:xfrm>
                                <a:off x="623" y="1454"/>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52" name="Rectangle 2652"/>
                            <wps:cNvSpPr>
                              <a:spLocks noChangeArrowheads="1"/>
                            </wps:cNvSpPr>
                            <wps:spPr bwMode="auto">
                              <a:xfrm>
                                <a:off x="623" y="1454"/>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653" name="Group 2653"/>
                        <wpg:cNvGrpSpPr>
                          <a:grpSpLocks/>
                        </wpg:cNvGrpSpPr>
                        <wpg:grpSpPr bwMode="auto">
                          <a:xfrm>
                            <a:off x="197" y="1751"/>
                            <a:ext cx="638" cy="118"/>
                            <a:chOff x="197" y="1751"/>
                            <a:chExt cx="638" cy="118"/>
                          </a:xfrm>
                        </wpg:grpSpPr>
                        <wpg:grpSp>
                          <wpg:cNvPr id="2654" name="Group 2654"/>
                          <wpg:cNvGrpSpPr>
                            <a:grpSpLocks/>
                          </wpg:cNvGrpSpPr>
                          <wpg:grpSpPr bwMode="auto">
                            <a:xfrm>
                              <a:off x="197" y="1751"/>
                              <a:ext cx="214" cy="118"/>
                              <a:chOff x="197" y="1751"/>
                              <a:chExt cx="214" cy="118"/>
                            </a:xfrm>
                          </wpg:grpSpPr>
                          <wps:wsp>
                            <wps:cNvPr id="2655" name="Rectangle 2655"/>
                            <wps:cNvSpPr>
                              <a:spLocks noChangeArrowheads="1"/>
                            </wps:cNvSpPr>
                            <wps:spPr bwMode="auto">
                              <a:xfrm>
                                <a:off x="197"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56" name="Rectangle 2656"/>
                            <wps:cNvSpPr>
                              <a:spLocks noChangeArrowheads="1"/>
                            </wps:cNvSpPr>
                            <wps:spPr bwMode="auto">
                              <a:xfrm>
                                <a:off x="197"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57" name="Rectangle 2657"/>
                            <wps:cNvSpPr>
                              <a:spLocks noChangeArrowheads="1"/>
                            </wps:cNvSpPr>
                            <wps:spPr bwMode="auto">
                              <a:xfrm>
                                <a:off x="197"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58" name="Rectangle 2658"/>
                            <wps:cNvSpPr>
                              <a:spLocks noChangeArrowheads="1"/>
                            </wps:cNvSpPr>
                            <wps:spPr bwMode="auto">
                              <a:xfrm>
                                <a:off x="197"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59" name="Group 2659"/>
                          <wpg:cNvGrpSpPr>
                            <a:grpSpLocks/>
                          </wpg:cNvGrpSpPr>
                          <wpg:grpSpPr bwMode="auto">
                            <a:xfrm>
                              <a:off x="409" y="1751"/>
                              <a:ext cx="214" cy="118"/>
                              <a:chOff x="409" y="1751"/>
                              <a:chExt cx="214" cy="118"/>
                            </a:xfrm>
                          </wpg:grpSpPr>
                          <wps:wsp>
                            <wps:cNvPr id="2660" name="Rectangle 2660"/>
                            <wps:cNvSpPr>
                              <a:spLocks noChangeArrowheads="1"/>
                            </wps:cNvSpPr>
                            <wps:spPr bwMode="auto">
                              <a:xfrm>
                                <a:off x="409"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61" name="Rectangle 2661"/>
                            <wps:cNvSpPr>
                              <a:spLocks noChangeArrowheads="1"/>
                            </wps:cNvSpPr>
                            <wps:spPr bwMode="auto">
                              <a:xfrm>
                                <a:off x="409"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62" name="Rectangle 2662"/>
                            <wps:cNvSpPr>
                              <a:spLocks noChangeArrowheads="1"/>
                            </wps:cNvSpPr>
                            <wps:spPr bwMode="auto">
                              <a:xfrm>
                                <a:off x="409"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63" name="Rectangle 2663"/>
                            <wps:cNvSpPr>
                              <a:spLocks noChangeArrowheads="1"/>
                            </wps:cNvSpPr>
                            <wps:spPr bwMode="auto">
                              <a:xfrm>
                                <a:off x="409"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64" name="Group 2664"/>
                          <wpg:cNvGrpSpPr>
                            <a:grpSpLocks/>
                          </wpg:cNvGrpSpPr>
                          <wpg:grpSpPr bwMode="auto">
                            <a:xfrm>
                              <a:off x="621" y="1751"/>
                              <a:ext cx="214" cy="118"/>
                              <a:chOff x="621" y="1751"/>
                              <a:chExt cx="214" cy="118"/>
                            </a:xfrm>
                          </wpg:grpSpPr>
                          <wps:wsp>
                            <wps:cNvPr id="2665" name="Rectangle 2665"/>
                            <wps:cNvSpPr>
                              <a:spLocks noChangeArrowheads="1"/>
                            </wps:cNvSpPr>
                            <wps:spPr bwMode="auto">
                              <a:xfrm>
                                <a:off x="621"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66" name="Rectangle 2666"/>
                            <wps:cNvSpPr>
                              <a:spLocks noChangeArrowheads="1"/>
                            </wps:cNvSpPr>
                            <wps:spPr bwMode="auto">
                              <a:xfrm>
                                <a:off x="621"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67" name="Rectangle 2667"/>
                            <wps:cNvSpPr>
                              <a:spLocks noChangeArrowheads="1"/>
                            </wps:cNvSpPr>
                            <wps:spPr bwMode="auto">
                              <a:xfrm>
                                <a:off x="621"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68" name="Rectangle 2668"/>
                            <wps:cNvSpPr>
                              <a:spLocks noChangeArrowheads="1"/>
                            </wps:cNvSpPr>
                            <wps:spPr bwMode="auto">
                              <a:xfrm>
                                <a:off x="621"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669" name="Group 2669"/>
                        <wpg:cNvGrpSpPr>
                          <a:grpSpLocks/>
                        </wpg:cNvGrpSpPr>
                        <wpg:grpSpPr bwMode="auto">
                          <a:xfrm>
                            <a:off x="193" y="2047"/>
                            <a:ext cx="638" cy="118"/>
                            <a:chOff x="193" y="2047"/>
                            <a:chExt cx="638" cy="118"/>
                          </a:xfrm>
                        </wpg:grpSpPr>
                        <wpg:grpSp>
                          <wpg:cNvPr id="2670" name="Group 2670"/>
                          <wpg:cNvGrpSpPr>
                            <a:grpSpLocks/>
                          </wpg:cNvGrpSpPr>
                          <wpg:grpSpPr bwMode="auto">
                            <a:xfrm>
                              <a:off x="193" y="2047"/>
                              <a:ext cx="214" cy="118"/>
                              <a:chOff x="193" y="2047"/>
                              <a:chExt cx="214" cy="118"/>
                            </a:xfrm>
                          </wpg:grpSpPr>
                          <wps:wsp>
                            <wps:cNvPr id="2671" name="Rectangle 2671"/>
                            <wps:cNvSpPr>
                              <a:spLocks noChangeArrowheads="1"/>
                            </wps:cNvSpPr>
                            <wps:spPr bwMode="auto">
                              <a:xfrm>
                                <a:off x="193"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72" name="Rectangle 2672"/>
                            <wps:cNvSpPr>
                              <a:spLocks noChangeArrowheads="1"/>
                            </wps:cNvSpPr>
                            <wps:spPr bwMode="auto">
                              <a:xfrm>
                                <a:off x="193" y="2106"/>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73" name="Rectangle 2673"/>
                            <wps:cNvSpPr>
                              <a:spLocks noChangeArrowheads="1"/>
                            </wps:cNvSpPr>
                            <wps:spPr bwMode="auto">
                              <a:xfrm>
                                <a:off x="193"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74" name="Rectangle 2674"/>
                            <wps:cNvSpPr>
                              <a:spLocks noChangeArrowheads="1"/>
                            </wps:cNvSpPr>
                            <wps:spPr bwMode="auto">
                              <a:xfrm>
                                <a:off x="193" y="2047"/>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75" name="Group 2675"/>
                          <wpg:cNvGrpSpPr>
                            <a:grpSpLocks/>
                          </wpg:cNvGrpSpPr>
                          <wpg:grpSpPr bwMode="auto">
                            <a:xfrm>
                              <a:off x="405" y="2047"/>
                              <a:ext cx="214" cy="118"/>
                              <a:chOff x="405" y="2047"/>
                              <a:chExt cx="214" cy="118"/>
                            </a:xfrm>
                          </wpg:grpSpPr>
                          <wps:wsp>
                            <wps:cNvPr id="2676" name="Rectangle 2676"/>
                            <wps:cNvSpPr>
                              <a:spLocks noChangeArrowheads="1"/>
                            </wps:cNvSpPr>
                            <wps:spPr bwMode="auto">
                              <a:xfrm>
                                <a:off x="405"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77" name="Rectangle 2677"/>
                            <wps:cNvSpPr>
                              <a:spLocks noChangeArrowheads="1"/>
                            </wps:cNvSpPr>
                            <wps:spPr bwMode="auto">
                              <a:xfrm>
                                <a:off x="405" y="2106"/>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78" name="Rectangle 2678"/>
                            <wps:cNvSpPr>
                              <a:spLocks noChangeArrowheads="1"/>
                            </wps:cNvSpPr>
                            <wps:spPr bwMode="auto">
                              <a:xfrm>
                                <a:off x="405"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79" name="Rectangle 2679"/>
                            <wps:cNvSpPr>
                              <a:spLocks noChangeArrowheads="1"/>
                            </wps:cNvSpPr>
                            <wps:spPr bwMode="auto">
                              <a:xfrm>
                                <a:off x="405" y="2047"/>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80" name="Group 2680"/>
                          <wpg:cNvGrpSpPr>
                            <a:grpSpLocks/>
                          </wpg:cNvGrpSpPr>
                          <wpg:grpSpPr bwMode="auto">
                            <a:xfrm>
                              <a:off x="617" y="2047"/>
                              <a:ext cx="214" cy="118"/>
                              <a:chOff x="617" y="2047"/>
                              <a:chExt cx="214" cy="118"/>
                            </a:xfrm>
                          </wpg:grpSpPr>
                          <wps:wsp>
                            <wps:cNvPr id="2681" name="Rectangle 2681"/>
                            <wps:cNvSpPr>
                              <a:spLocks noChangeArrowheads="1"/>
                            </wps:cNvSpPr>
                            <wps:spPr bwMode="auto">
                              <a:xfrm>
                                <a:off x="617"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82" name="Rectangle 2682"/>
                            <wps:cNvSpPr>
                              <a:spLocks noChangeArrowheads="1"/>
                            </wps:cNvSpPr>
                            <wps:spPr bwMode="auto">
                              <a:xfrm>
                                <a:off x="617" y="2106"/>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83" name="Rectangle 2683"/>
                            <wps:cNvSpPr>
                              <a:spLocks noChangeArrowheads="1"/>
                            </wps:cNvSpPr>
                            <wps:spPr bwMode="auto">
                              <a:xfrm>
                                <a:off x="617"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84" name="Rectangle 2684"/>
                            <wps:cNvSpPr>
                              <a:spLocks noChangeArrowheads="1"/>
                            </wps:cNvSpPr>
                            <wps:spPr bwMode="auto">
                              <a:xfrm>
                                <a:off x="617" y="2047"/>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685" name="Group 2685"/>
                        <wpg:cNvGrpSpPr>
                          <a:grpSpLocks/>
                        </wpg:cNvGrpSpPr>
                        <wpg:grpSpPr bwMode="auto">
                          <a:xfrm>
                            <a:off x="194" y="2343"/>
                            <a:ext cx="639" cy="118"/>
                            <a:chOff x="194" y="2343"/>
                            <a:chExt cx="639" cy="118"/>
                          </a:xfrm>
                        </wpg:grpSpPr>
                        <wpg:grpSp>
                          <wpg:cNvPr id="2686" name="Group 2686"/>
                          <wpg:cNvGrpSpPr>
                            <a:grpSpLocks/>
                          </wpg:cNvGrpSpPr>
                          <wpg:grpSpPr bwMode="auto">
                            <a:xfrm>
                              <a:off x="194" y="2343"/>
                              <a:ext cx="215" cy="118"/>
                              <a:chOff x="194" y="2343"/>
                              <a:chExt cx="215" cy="118"/>
                            </a:xfrm>
                          </wpg:grpSpPr>
                          <wps:wsp>
                            <wps:cNvPr id="2687" name="Rectangle 2687"/>
                            <wps:cNvSpPr>
                              <a:spLocks noChangeArrowheads="1"/>
                            </wps:cNvSpPr>
                            <wps:spPr bwMode="auto">
                              <a:xfrm>
                                <a:off x="194" y="2402"/>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88" name="Rectangle 2688"/>
                            <wps:cNvSpPr>
                              <a:spLocks noChangeArrowheads="1"/>
                            </wps:cNvSpPr>
                            <wps:spPr bwMode="auto">
                              <a:xfrm>
                                <a:off x="194" y="2402"/>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89" name="Rectangle 2689"/>
                            <wps:cNvSpPr>
                              <a:spLocks noChangeArrowheads="1"/>
                            </wps:cNvSpPr>
                            <wps:spPr bwMode="auto">
                              <a:xfrm>
                                <a:off x="194" y="2343"/>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90" name="Rectangle 2690"/>
                            <wps:cNvSpPr>
                              <a:spLocks noChangeArrowheads="1"/>
                            </wps:cNvSpPr>
                            <wps:spPr bwMode="auto">
                              <a:xfrm>
                                <a:off x="194" y="2343"/>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91" name="Group 2691"/>
                          <wpg:cNvGrpSpPr>
                            <a:grpSpLocks/>
                          </wpg:cNvGrpSpPr>
                          <wpg:grpSpPr bwMode="auto">
                            <a:xfrm>
                              <a:off x="406" y="2343"/>
                              <a:ext cx="215" cy="118"/>
                              <a:chOff x="406" y="2343"/>
                              <a:chExt cx="215" cy="118"/>
                            </a:xfrm>
                          </wpg:grpSpPr>
                          <wps:wsp>
                            <wps:cNvPr id="2692" name="Rectangle 2692"/>
                            <wps:cNvSpPr>
                              <a:spLocks noChangeArrowheads="1"/>
                            </wps:cNvSpPr>
                            <wps:spPr bwMode="auto">
                              <a:xfrm>
                                <a:off x="406" y="2402"/>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93" name="Rectangle 2693"/>
                            <wps:cNvSpPr>
                              <a:spLocks noChangeArrowheads="1"/>
                            </wps:cNvSpPr>
                            <wps:spPr bwMode="auto">
                              <a:xfrm>
                                <a:off x="406" y="2402"/>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94" name="Rectangle 2694"/>
                            <wps:cNvSpPr>
                              <a:spLocks noChangeArrowheads="1"/>
                            </wps:cNvSpPr>
                            <wps:spPr bwMode="auto">
                              <a:xfrm>
                                <a:off x="406" y="2343"/>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95" name="Rectangle 2695"/>
                            <wps:cNvSpPr>
                              <a:spLocks noChangeArrowheads="1"/>
                            </wps:cNvSpPr>
                            <wps:spPr bwMode="auto">
                              <a:xfrm>
                                <a:off x="406" y="2343"/>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696" name="Group 2696"/>
                          <wpg:cNvGrpSpPr>
                            <a:grpSpLocks/>
                          </wpg:cNvGrpSpPr>
                          <wpg:grpSpPr bwMode="auto">
                            <a:xfrm>
                              <a:off x="618" y="2343"/>
                              <a:ext cx="215" cy="118"/>
                              <a:chOff x="618" y="2343"/>
                              <a:chExt cx="215" cy="118"/>
                            </a:xfrm>
                          </wpg:grpSpPr>
                          <wps:wsp>
                            <wps:cNvPr id="2697" name="Rectangle 2697"/>
                            <wps:cNvSpPr>
                              <a:spLocks noChangeArrowheads="1"/>
                            </wps:cNvSpPr>
                            <wps:spPr bwMode="auto">
                              <a:xfrm>
                                <a:off x="618" y="2402"/>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98" name="Rectangle 2698"/>
                            <wps:cNvSpPr>
                              <a:spLocks noChangeArrowheads="1"/>
                            </wps:cNvSpPr>
                            <wps:spPr bwMode="auto">
                              <a:xfrm>
                                <a:off x="618" y="2402"/>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99" name="Rectangle 2699"/>
                            <wps:cNvSpPr>
                              <a:spLocks noChangeArrowheads="1"/>
                            </wps:cNvSpPr>
                            <wps:spPr bwMode="auto">
                              <a:xfrm>
                                <a:off x="618" y="2343"/>
                                <a:ext cx="215"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00" name="Rectangle 2700"/>
                            <wps:cNvSpPr>
                              <a:spLocks noChangeArrowheads="1"/>
                            </wps:cNvSpPr>
                            <wps:spPr bwMode="auto">
                              <a:xfrm>
                                <a:off x="618" y="2343"/>
                                <a:ext cx="215"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01" name="Group 2701"/>
                        <wpg:cNvGrpSpPr>
                          <a:grpSpLocks/>
                        </wpg:cNvGrpSpPr>
                        <wpg:grpSpPr bwMode="auto">
                          <a:xfrm>
                            <a:off x="201" y="2639"/>
                            <a:ext cx="638" cy="118"/>
                            <a:chOff x="201" y="2639"/>
                            <a:chExt cx="638" cy="118"/>
                          </a:xfrm>
                        </wpg:grpSpPr>
                        <wpg:grpSp>
                          <wpg:cNvPr id="2702" name="Group 2702"/>
                          <wpg:cNvGrpSpPr>
                            <a:grpSpLocks/>
                          </wpg:cNvGrpSpPr>
                          <wpg:grpSpPr bwMode="auto">
                            <a:xfrm>
                              <a:off x="201" y="2639"/>
                              <a:ext cx="214" cy="118"/>
                              <a:chOff x="201" y="2639"/>
                              <a:chExt cx="214" cy="118"/>
                            </a:xfrm>
                          </wpg:grpSpPr>
                          <wps:wsp>
                            <wps:cNvPr id="2703" name="Rectangle 2703"/>
                            <wps:cNvSpPr>
                              <a:spLocks noChangeArrowheads="1"/>
                            </wps:cNvSpPr>
                            <wps:spPr bwMode="auto">
                              <a:xfrm>
                                <a:off x="201"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04" name="Rectangle 2704"/>
                            <wps:cNvSpPr>
                              <a:spLocks noChangeArrowheads="1"/>
                            </wps:cNvSpPr>
                            <wps:spPr bwMode="auto">
                              <a:xfrm>
                                <a:off x="201" y="2698"/>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05" name="Rectangle 2705"/>
                            <wps:cNvSpPr>
                              <a:spLocks noChangeArrowheads="1"/>
                            </wps:cNvSpPr>
                            <wps:spPr bwMode="auto">
                              <a:xfrm>
                                <a:off x="201"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06" name="Rectangle 2706"/>
                            <wps:cNvSpPr>
                              <a:spLocks noChangeArrowheads="1"/>
                            </wps:cNvSpPr>
                            <wps:spPr bwMode="auto">
                              <a:xfrm>
                                <a:off x="201" y="2639"/>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07" name="Group 2707"/>
                          <wpg:cNvGrpSpPr>
                            <a:grpSpLocks/>
                          </wpg:cNvGrpSpPr>
                          <wpg:grpSpPr bwMode="auto">
                            <a:xfrm>
                              <a:off x="413" y="2639"/>
                              <a:ext cx="214" cy="118"/>
                              <a:chOff x="413" y="2639"/>
                              <a:chExt cx="214" cy="118"/>
                            </a:xfrm>
                          </wpg:grpSpPr>
                          <wps:wsp>
                            <wps:cNvPr id="2708" name="Rectangle 2708"/>
                            <wps:cNvSpPr>
                              <a:spLocks noChangeArrowheads="1"/>
                            </wps:cNvSpPr>
                            <wps:spPr bwMode="auto">
                              <a:xfrm>
                                <a:off x="413"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09" name="Rectangle 2709"/>
                            <wps:cNvSpPr>
                              <a:spLocks noChangeArrowheads="1"/>
                            </wps:cNvSpPr>
                            <wps:spPr bwMode="auto">
                              <a:xfrm>
                                <a:off x="413" y="2698"/>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10" name="Rectangle 2710"/>
                            <wps:cNvSpPr>
                              <a:spLocks noChangeArrowheads="1"/>
                            </wps:cNvSpPr>
                            <wps:spPr bwMode="auto">
                              <a:xfrm>
                                <a:off x="413"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11" name="Rectangle 2711"/>
                            <wps:cNvSpPr>
                              <a:spLocks noChangeArrowheads="1"/>
                            </wps:cNvSpPr>
                            <wps:spPr bwMode="auto">
                              <a:xfrm>
                                <a:off x="413" y="2639"/>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12" name="Group 2712"/>
                          <wpg:cNvGrpSpPr>
                            <a:grpSpLocks/>
                          </wpg:cNvGrpSpPr>
                          <wpg:grpSpPr bwMode="auto">
                            <a:xfrm>
                              <a:off x="625" y="2639"/>
                              <a:ext cx="214" cy="118"/>
                              <a:chOff x="625" y="2639"/>
                              <a:chExt cx="214" cy="118"/>
                            </a:xfrm>
                          </wpg:grpSpPr>
                          <wps:wsp>
                            <wps:cNvPr id="2713" name="Rectangle 2713"/>
                            <wps:cNvSpPr>
                              <a:spLocks noChangeArrowheads="1"/>
                            </wps:cNvSpPr>
                            <wps:spPr bwMode="auto">
                              <a:xfrm>
                                <a:off x="625"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14" name="Rectangle 2714"/>
                            <wps:cNvSpPr>
                              <a:spLocks noChangeArrowheads="1"/>
                            </wps:cNvSpPr>
                            <wps:spPr bwMode="auto">
                              <a:xfrm>
                                <a:off x="625" y="2698"/>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15" name="Rectangle 2715"/>
                            <wps:cNvSpPr>
                              <a:spLocks noChangeArrowheads="1"/>
                            </wps:cNvSpPr>
                            <wps:spPr bwMode="auto">
                              <a:xfrm>
                                <a:off x="625"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16" name="Rectangle 2716"/>
                            <wps:cNvSpPr>
                              <a:spLocks noChangeArrowheads="1"/>
                            </wps:cNvSpPr>
                            <wps:spPr bwMode="auto">
                              <a:xfrm>
                                <a:off x="625" y="2639"/>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17" name="Group 2717"/>
                        <wpg:cNvGrpSpPr>
                          <a:grpSpLocks/>
                        </wpg:cNvGrpSpPr>
                        <wpg:grpSpPr bwMode="auto">
                          <a:xfrm>
                            <a:off x="200" y="2935"/>
                            <a:ext cx="638" cy="118"/>
                            <a:chOff x="200" y="2935"/>
                            <a:chExt cx="638" cy="118"/>
                          </a:xfrm>
                        </wpg:grpSpPr>
                        <wpg:grpSp>
                          <wpg:cNvPr id="2718" name="Group 2718"/>
                          <wpg:cNvGrpSpPr>
                            <a:grpSpLocks/>
                          </wpg:cNvGrpSpPr>
                          <wpg:grpSpPr bwMode="auto">
                            <a:xfrm>
                              <a:off x="200" y="2935"/>
                              <a:ext cx="214" cy="118"/>
                              <a:chOff x="200" y="2935"/>
                              <a:chExt cx="214" cy="118"/>
                            </a:xfrm>
                          </wpg:grpSpPr>
                          <wps:wsp>
                            <wps:cNvPr id="2719" name="Rectangle 2719"/>
                            <wps:cNvSpPr>
                              <a:spLocks noChangeArrowheads="1"/>
                            </wps:cNvSpPr>
                            <wps:spPr bwMode="auto">
                              <a:xfrm>
                                <a:off x="200" y="299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20" name="Rectangle 2720"/>
                            <wps:cNvSpPr>
                              <a:spLocks noChangeArrowheads="1"/>
                            </wps:cNvSpPr>
                            <wps:spPr bwMode="auto">
                              <a:xfrm>
                                <a:off x="200" y="299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21" name="Rectangle 2721"/>
                            <wps:cNvSpPr>
                              <a:spLocks noChangeArrowheads="1"/>
                            </wps:cNvSpPr>
                            <wps:spPr bwMode="auto">
                              <a:xfrm>
                                <a:off x="200" y="293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22" name="Rectangle 2722"/>
                            <wps:cNvSpPr>
                              <a:spLocks noChangeArrowheads="1"/>
                            </wps:cNvSpPr>
                            <wps:spPr bwMode="auto">
                              <a:xfrm>
                                <a:off x="200" y="293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23" name="Group 2723"/>
                          <wpg:cNvGrpSpPr>
                            <a:grpSpLocks/>
                          </wpg:cNvGrpSpPr>
                          <wpg:grpSpPr bwMode="auto">
                            <a:xfrm>
                              <a:off x="412" y="2935"/>
                              <a:ext cx="214" cy="118"/>
                              <a:chOff x="412" y="2935"/>
                              <a:chExt cx="214" cy="118"/>
                            </a:xfrm>
                          </wpg:grpSpPr>
                          <wps:wsp>
                            <wps:cNvPr id="2724" name="Rectangle 2724"/>
                            <wps:cNvSpPr>
                              <a:spLocks noChangeArrowheads="1"/>
                            </wps:cNvSpPr>
                            <wps:spPr bwMode="auto">
                              <a:xfrm>
                                <a:off x="412" y="299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25" name="Rectangle 2725"/>
                            <wps:cNvSpPr>
                              <a:spLocks noChangeArrowheads="1"/>
                            </wps:cNvSpPr>
                            <wps:spPr bwMode="auto">
                              <a:xfrm>
                                <a:off x="412" y="299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26" name="Rectangle 2726"/>
                            <wps:cNvSpPr>
                              <a:spLocks noChangeArrowheads="1"/>
                            </wps:cNvSpPr>
                            <wps:spPr bwMode="auto">
                              <a:xfrm>
                                <a:off x="412" y="293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27" name="Rectangle 2727"/>
                            <wps:cNvSpPr>
                              <a:spLocks noChangeArrowheads="1"/>
                            </wps:cNvSpPr>
                            <wps:spPr bwMode="auto">
                              <a:xfrm>
                                <a:off x="412" y="293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28" name="Group 2728"/>
                          <wpg:cNvGrpSpPr>
                            <a:grpSpLocks/>
                          </wpg:cNvGrpSpPr>
                          <wpg:grpSpPr bwMode="auto">
                            <a:xfrm>
                              <a:off x="624" y="2935"/>
                              <a:ext cx="214" cy="118"/>
                              <a:chOff x="624" y="2935"/>
                              <a:chExt cx="214" cy="118"/>
                            </a:xfrm>
                          </wpg:grpSpPr>
                          <wps:wsp>
                            <wps:cNvPr id="2729" name="Rectangle 2729"/>
                            <wps:cNvSpPr>
                              <a:spLocks noChangeArrowheads="1"/>
                            </wps:cNvSpPr>
                            <wps:spPr bwMode="auto">
                              <a:xfrm>
                                <a:off x="624" y="299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30" name="Rectangle 2730"/>
                            <wps:cNvSpPr>
                              <a:spLocks noChangeArrowheads="1"/>
                            </wps:cNvSpPr>
                            <wps:spPr bwMode="auto">
                              <a:xfrm>
                                <a:off x="624" y="299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31" name="Rectangle 2731"/>
                            <wps:cNvSpPr>
                              <a:spLocks noChangeArrowheads="1"/>
                            </wps:cNvSpPr>
                            <wps:spPr bwMode="auto">
                              <a:xfrm>
                                <a:off x="624" y="293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32" name="Rectangle 2732"/>
                            <wps:cNvSpPr>
                              <a:spLocks noChangeArrowheads="1"/>
                            </wps:cNvSpPr>
                            <wps:spPr bwMode="auto">
                              <a:xfrm>
                                <a:off x="624" y="293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33" name="Group 2733"/>
                        <wpg:cNvGrpSpPr>
                          <a:grpSpLocks/>
                        </wpg:cNvGrpSpPr>
                        <wpg:grpSpPr bwMode="auto">
                          <a:xfrm>
                            <a:off x="1289" y="2872"/>
                            <a:ext cx="242" cy="243"/>
                            <a:chOff x="1289" y="2872"/>
                            <a:chExt cx="242" cy="243"/>
                          </a:xfrm>
                        </wpg:grpSpPr>
                        <wps:wsp>
                          <wps:cNvPr id="2734" name="Freeform 2734"/>
                          <wps:cNvSpPr>
                            <a:spLocks/>
                          </wps:cNvSpPr>
                          <wps:spPr bwMode="auto">
                            <a:xfrm>
                              <a:off x="1290" y="2872"/>
                              <a:ext cx="241" cy="186"/>
                            </a:xfrm>
                            <a:custGeom>
                              <a:avLst/>
                              <a:gdLst>
                                <a:gd name="T0" fmla="*/ 0 w 241"/>
                                <a:gd name="T1" fmla="*/ 181 h 186"/>
                                <a:gd name="T2" fmla="*/ 1 w 241"/>
                                <a:gd name="T3" fmla="*/ 172 h 186"/>
                                <a:gd name="T4" fmla="*/ 1 w 241"/>
                                <a:gd name="T5" fmla="*/ 163 h 186"/>
                                <a:gd name="T6" fmla="*/ 3 w 241"/>
                                <a:gd name="T7" fmla="*/ 155 h 186"/>
                                <a:gd name="T8" fmla="*/ 5 w 241"/>
                                <a:gd name="T9" fmla="*/ 147 h 186"/>
                                <a:gd name="T10" fmla="*/ 7 w 241"/>
                                <a:gd name="T11" fmla="*/ 139 h 186"/>
                                <a:gd name="T12" fmla="*/ 9 w 241"/>
                                <a:gd name="T13" fmla="*/ 132 h 186"/>
                                <a:gd name="T14" fmla="*/ 11 w 241"/>
                                <a:gd name="T15" fmla="*/ 125 h 186"/>
                                <a:gd name="T16" fmla="*/ 14 w 241"/>
                                <a:gd name="T17" fmla="*/ 119 h 186"/>
                                <a:gd name="T18" fmla="*/ 17 w 241"/>
                                <a:gd name="T19" fmla="*/ 112 h 186"/>
                                <a:gd name="T20" fmla="*/ 20 w 241"/>
                                <a:gd name="T21" fmla="*/ 106 h 186"/>
                                <a:gd name="T22" fmla="*/ 23 w 241"/>
                                <a:gd name="T23" fmla="*/ 100 h 186"/>
                                <a:gd name="T24" fmla="*/ 26 w 241"/>
                                <a:gd name="T25" fmla="*/ 95 h 186"/>
                                <a:gd name="T26" fmla="*/ 29 w 241"/>
                                <a:gd name="T27" fmla="*/ 89 h 186"/>
                                <a:gd name="T28" fmla="*/ 33 w 241"/>
                                <a:gd name="T29" fmla="*/ 83 h 186"/>
                                <a:gd name="T30" fmla="*/ 37 w 241"/>
                                <a:gd name="T31" fmla="*/ 79 h 186"/>
                                <a:gd name="T32" fmla="*/ 40 w 241"/>
                                <a:gd name="T33" fmla="*/ 74 h 186"/>
                                <a:gd name="T34" fmla="*/ 45 w 241"/>
                                <a:gd name="T35" fmla="*/ 69 h 186"/>
                                <a:gd name="T36" fmla="*/ 48 w 241"/>
                                <a:gd name="T37" fmla="*/ 64 h 186"/>
                                <a:gd name="T38" fmla="*/ 52 w 241"/>
                                <a:gd name="T39" fmla="*/ 59 h 186"/>
                                <a:gd name="T40" fmla="*/ 57 w 241"/>
                                <a:gd name="T41" fmla="*/ 55 h 186"/>
                                <a:gd name="T42" fmla="*/ 61 w 241"/>
                                <a:gd name="T43" fmla="*/ 51 h 186"/>
                                <a:gd name="T44" fmla="*/ 66 w 241"/>
                                <a:gd name="T45" fmla="*/ 47 h 186"/>
                                <a:gd name="T46" fmla="*/ 70 w 241"/>
                                <a:gd name="T47" fmla="*/ 43 h 186"/>
                                <a:gd name="T48" fmla="*/ 75 w 241"/>
                                <a:gd name="T49" fmla="*/ 39 h 186"/>
                                <a:gd name="T50" fmla="*/ 80 w 241"/>
                                <a:gd name="T51" fmla="*/ 35 h 186"/>
                                <a:gd name="T52" fmla="*/ 85 w 241"/>
                                <a:gd name="T53" fmla="*/ 32 h 186"/>
                                <a:gd name="T54" fmla="*/ 90 w 241"/>
                                <a:gd name="T55" fmla="*/ 28 h 186"/>
                                <a:gd name="T56" fmla="*/ 96 w 241"/>
                                <a:gd name="T57" fmla="*/ 26 h 186"/>
                                <a:gd name="T58" fmla="*/ 101 w 241"/>
                                <a:gd name="T59" fmla="*/ 23 h 186"/>
                                <a:gd name="T60" fmla="*/ 106 w 241"/>
                                <a:gd name="T61" fmla="*/ 20 h 186"/>
                                <a:gd name="T62" fmla="*/ 112 w 241"/>
                                <a:gd name="T63" fmla="*/ 17 h 186"/>
                                <a:gd name="T64" fmla="*/ 118 w 241"/>
                                <a:gd name="T65" fmla="*/ 14 h 186"/>
                                <a:gd name="T66" fmla="*/ 123 w 241"/>
                                <a:gd name="T67" fmla="*/ 12 h 186"/>
                                <a:gd name="T68" fmla="*/ 130 w 241"/>
                                <a:gd name="T69" fmla="*/ 10 h 186"/>
                                <a:gd name="T70" fmla="*/ 136 w 241"/>
                                <a:gd name="T71" fmla="*/ 8 h 186"/>
                                <a:gd name="T72" fmla="*/ 142 w 241"/>
                                <a:gd name="T73" fmla="*/ 7 h 186"/>
                                <a:gd name="T74" fmla="*/ 148 w 241"/>
                                <a:gd name="T75" fmla="*/ 4 h 186"/>
                                <a:gd name="T76" fmla="*/ 155 w 241"/>
                                <a:gd name="T77" fmla="*/ 3 h 186"/>
                                <a:gd name="T78" fmla="*/ 162 w 241"/>
                                <a:gd name="T79" fmla="*/ 2 h 186"/>
                                <a:gd name="T80" fmla="*/ 168 w 241"/>
                                <a:gd name="T81" fmla="*/ 1 h 186"/>
                                <a:gd name="T82" fmla="*/ 175 w 241"/>
                                <a:gd name="T83" fmla="*/ 0 h 186"/>
                                <a:gd name="T84" fmla="*/ 182 w 241"/>
                                <a:gd name="T85" fmla="*/ 0 h 186"/>
                                <a:gd name="T86" fmla="*/ 190 w 241"/>
                                <a:gd name="T87" fmla="*/ 0 h 186"/>
                                <a:gd name="T88" fmla="*/ 198 w 241"/>
                                <a:gd name="T89" fmla="*/ 0 h 186"/>
                                <a:gd name="T90" fmla="*/ 206 w 241"/>
                                <a:gd name="T91" fmla="*/ 0 h 186"/>
                                <a:gd name="T92" fmla="*/ 214 w 241"/>
                                <a:gd name="T93" fmla="*/ 1 h 186"/>
                                <a:gd name="T94" fmla="*/ 222 w 241"/>
                                <a:gd name="T95" fmla="*/ 2 h 186"/>
                                <a:gd name="T96" fmla="*/ 231 w 241"/>
                                <a:gd name="T97" fmla="*/ 4 h 186"/>
                                <a:gd name="T98" fmla="*/ 240 w 241"/>
                                <a:gd name="T99" fmla="*/ 5 h 186"/>
                                <a:gd name="T100" fmla="*/ 241 w 241"/>
                                <a:gd name="T101" fmla="*/ 183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41" h="186">
                                  <a:moveTo>
                                    <a:pt x="0" y="186"/>
                                  </a:moveTo>
                                  <a:lnTo>
                                    <a:pt x="0" y="181"/>
                                  </a:lnTo>
                                  <a:lnTo>
                                    <a:pt x="0" y="176"/>
                                  </a:lnTo>
                                  <a:lnTo>
                                    <a:pt x="1" y="172"/>
                                  </a:lnTo>
                                  <a:lnTo>
                                    <a:pt x="1" y="168"/>
                                  </a:lnTo>
                                  <a:lnTo>
                                    <a:pt x="1" y="163"/>
                                  </a:lnTo>
                                  <a:lnTo>
                                    <a:pt x="2" y="159"/>
                                  </a:lnTo>
                                  <a:lnTo>
                                    <a:pt x="3" y="155"/>
                                  </a:lnTo>
                                  <a:lnTo>
                                    <a:pt x="4" y="151"/>
                                  </a:lnTo>
                                  <a:lnTo>
                                    <a:pt x="5" y="147"/>
                                  </a:lnTo>
                                  <a:lnTo>
                                    <a:pt x="6" y="143"/>
                                  </a:lnTo>
                                  <a:lnTo>
                                    <a:pt x="7" y="139"/>
                                  </a:lnTo>
                                  <a:lnTo>
                                    <a:pt x="8" y="136"/>
                                  </a:lnTo>
                                  <a:lnTo>
                                    <a:pt x="9" y="132"/>
                                  </a:lnTo>
                                  <a:lnTo>
                                    <a:pt x="10" y="129"/>
                                  </a:lnTo>
                                  <a:lnTo>
                                    <a:pt x="11" y="125"/>
                                  </a:lnTo>
                                  <a:lnTo>
                                    <a:pt x="13" y="122"/>
                                  </a:lnTo>
                                  <a:lnTo>
                                    <a:pt x="14" y="119"/>
                                  </a:lnTo>
                                  <a:lnTo>
                                    <a:pt x="16" y="116"/>
                                  </a:lnTo>
                                  <a:lnTo>
                                    <a:pt x="17" y="112"/>
                                  </a:lnTo>
                                  <a:lnTo>
                                    <a:pt x="18" y="110"/>
                                  </a:lnTo>
                                  <a:lnTo>
                                    <a:pt x="20" y="106"/>
                                  </a:lnTo>
                                  <a:lnTo>
                                    <a:pt x="21" y="103"/>
                                  </a:lnTo>
                                  <a:lnTo>
                                    <a:pt x="23" y="100"/>
                                  </a:lnTo>
                                  <a:lnTo>
                                    <a:pt x="24" y="98"/>
                                  </a:lnTo>
                                  <a:lnTo>
                                    <a:pt x="26" y="95"/>
                                  </a:lnTo>
                                  <a:lnTo>
                                    <a:pt x="28" y="92"/>
                                  </a:lnTo>
                                  <a:lnTo>
                                    <a:pt x="29" y="89"/>
                                  </a:lnTo>
                                  <a:lnTo>
                                    <a:pt x="31" y="86"/>
                                  </a:lnTo>
                                  <a:lnTo>
                                    <a:pt x="33" y="83"/>
                                  </a:lnTo>
                                  <a:lnTo>
                                    <a:pt x="35" y="81"/>
                                  </a:lnTo>
                                  <a:lnTo>
                                    <a:pt x="37" y="79"/>
                                  </a:lnTo>
                                  <a:lnTo>
                                    <a:pt x="38" y="76"/>
                                  </a:lnTo>
                                  <a:lnTo>
                                    <a:pt x="40" y="74"/>
                                  </a:lnTo>
                                  <a:lnTo>
                                    <a:pt x="43" y="71"/>
                                  </a:lnTo>
                                  <a:lnTo>
                                    <a:pt x="45" y="69"/>
                                  </a:lnTo>
                                  <a:lnTo>
                                    <a:pt x="46" y="66"/>
                                  </a:lnTo>
                                  <a:lnTo>
                                    <a:pt x="48" y="64"/>
                                  </a:lnTo>
                                  <a:lnTo>
                                    <a:pt x="50" y="62"/>
                                  </a:lnTo>
                                  <a:lnTo>
                                    <a:pt x="52" y="59"/>
                                  </a:lnTo>
                                  <a:lnTo>
                                    <a:pt x="55" y="57"/>
                                  </a:lnTo>
                                  <a:lnTo>
                                    <a:pt x="57" y="55"/>
                                  </a:lnTo>
                                  <a:lnTo>
                                    <a:pt x="59" y="53"/>
                                  </a:lnTo>
                                  <a:lnTo>
                                    <a:pt x="61" y="51"/>
                                  </a:lnTo>
                                  <a:lnTo>
                                    <a:pt x="64" y="49"/>
                                  </a:lnTo>
                                  <a:lnTo>
                                    <a:pt x="66" y="47"/>
                                  </a:lnTo>
                                  <a:lnTo>
                                    <a:pt x="68" y="45"/>
                                  </a:lnTo>
                                  <a:lnTo>
                                    <a:pt x="70" y="43"/>
                                  </a:lnTo>
                                  <a:lnTo>
                                    <a:pt x="73" y="41"/>
                                  </a:lnTo>
                                  <a:lnTo>
                                    <a:pt x="75" y="39"/>
                                  </a:lnTo>
                                  <a:lnTo>
                                    <a:pt x="78" y="37"/>
                                  </a:lnTo>
                                  <a:lnTo>
                                    <a:pt x="80" y="35"/>
                                  </a:lnTo>
                                  <a:lnTo>
                                    <a:pt x="83" y="33"/>
                                  </a:lnTo>
                                  <a:lnTo>
                                    <a:pt x="85" y="32"/>
                                  </a:lnTo>
                                  <a:lnTo>
                                    <a:pt x="88" y="31"/>
                                  </a:lnTo>
                                  <a:lnTo>
                                    <a:pt x="90" y="28"/>
                                  </a:lnTo>
                                  <a:lnTo>
                                    <a:pt x="93" y="27"/>
                                  </a:lnTo>
                                  <a:lnTo>
                                    <a:pt x="96" y="26"/>
                                  </a:lnTo>
                                  <a:lnTo>
                                    <a:pt x="98" y="24"/>
                                  </a:lnTo>
                                  <a:lnTo>
                                    <a:pt x="101" y="23"/>
                                  </a:lnTo>
                                  <a:lnTo>
                                    <a:pt x="104" y="21"/>
                                  </a:lnTo>
                                  <a:lnTo>
                                    <a:pt x="106" y="20"/>
                                  </a:lnTo>
                                  <a:lnTo>
                                    <a:pt x="109" y="19"/>
                                  </a:lnTo>
                                  <a:lnTo>
                                    <a:pt x="112" y="17"/>
                                  </a:lnTo>
                                  <a:lnTo>
                                    <a:pt x="115" y="16"/>
                                  </a:lnTo>
                                  <a:lnTo>
                                    <a:pt x="118" y="14"/>
                                  </a:lnTo>
                                  <a:lnTo>
                                    <a:pt x="121" y="14"/>
                                  </a:lnTo>
                                  <a:lnTo>
                                    <a:pt x="123" y="12"/>
                                  </a:lnTo>
                                  <a:lnTo>
                                    <a:pt x="126" y="11"/>
                                  </a:lnTo>
                                  <a:lnTo>
                                    <a:pt x="130" y="10"/>
                                  </a:lnTo>
                                  <a:lnTo>
                                    <a:pt x="133" y="9"/>
                                  </a:lnTo>
                                  <a:lnTo>
                                    <a:pt x="136" y="8"/>
                                  </a:lnTo>
                                  <a:lnTo>
                                    <a:pt x="139" y="7"/>
                                  </a:lnTo>
                                  <a:lnTo>
                                    <a:pt x="142" y="7"/>
                                  </a:lnTo>
                                  <a:lnTo>
                                    <a:pt x="145" y="5"/>
                                  </a:lnTo>
                                  <a:lnTo>
                                    <a:pt x="148" y="4"/>
                                  </a:lnTo>
                                  <a:lnTo>
                                    <a:pt x="152" y="4"/>
                                  </a:lnTo>
                                  <a:lnTo>
                                    <a:pt x="155" y="3"/>
                                  </a:lnTo>
                                  <a:lnTo>
                                    <a:pt x="158" y="2"/>
                                  </a:lnTo>
                                  <a:lnTo>
                                    <a:pt x="162" y="2"/>
                                  </a:lnTo>
                                  <a:lnTo>
                                    <a:pt x="165" y="2"/>
                                  </a:lnTo>
                                  <a:lnTo>
                                    <a:pt x="168" y="1"/>
                                  </a:lnTo>
                                  <a:lnTo>
                                    <a:pt x="172" y="1"/>
                                  </a:lnTo>
                                  <a:lnTo>
                                    <a:pt x="175" y="0"/>
                                  </a:lnTo>
                                  <a:lnTo>
                                    <a:pt x="179" y="0"/>
                                  </a:lnTo>
                                  <a:lnTo>
                                    <a:pt x="182" y="0"/>
                                  </a:lnTo>
                                  <a:lnTo>
                                    <a:pt x="187" y="0"/>
                                  </a:lnTo>
                                  <a:lnTo>
                                    <a:pt x="190" y="0"/>
                                  </a:lnTo>
                                  <a:lnTo>
                                    <a:pt x="194" y="0"/>
                                  </a:lnTo>
                                  <a:lnTo>
                                    <a:pt x="198" y="0"/>
                                  </a:lnTo>
                                  <a:lnTo>
                                    <a:pt x="202" y="0"/>
                                  </a:lnTo>
                                  <a:lnTo>
                                    <a:pt x="206" y="0"/>
                                  </a:lnTo>
                                  <a:lnTo>
                                    <a:pt x="209" y="0"/>
                                  </a:lnTo>
                                  <a:lnTo>
                                    <a:pt x="214" y="1"/>
                                  </a:lnTo>
                                  <a:lnTo>
                                    <a:pt x="218" y="1"/>
                                  </a:lnTo>
                                  <a:lnTo>
                                    <a:pt x="222" y="2"/>
                                  </a:lnTo>
                                  <a:lnTo>
                                    <a:pt x="226" y="2"/>
                                  </a:lnTo>
                                  <a:lnTo>
                                    <a:pt x="231" y="4"/>
                                  </a:lnTo>
                                  <a:lnTo>
                                    <a:pt x="236" y="4"/>
                                  </a:lnTo>
                                  <a:lnTo>
                                    <a:pt x="240" y="5"/>
                                  </a:lnTo>
                                  <a:lnTo>
                                    <a:pt x="241" y="6"/>
                                  </a:lnTo>
                                  <a:lnTo>
                                    <a:pt x="241" y="183"/>
                                  </a:lnTo>
                                </a:path>
                              </a:pathLst>
                            </a:custGeom>
                            <a:noFill/>
                            <a:ln w="2857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35" name="Rectangle 2735"/>
                          <wps:cNvSpPr>
                            <a:spLocks noChangeArrowheads="1"/>
                          </wps:cNvSpPr>
                          <wps:spPr bwMode="auto">
                            <a:xfrm>
                              <a:off x="1289" y="3055"/>
                              <a:ext cx="242"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2736" name="Rectangle 2736"/>
                        <wps:cNvSpPr>
                          <a:spLocks noChangeArrowheads="1"/>
                        </wps:cNvSpPr>
                        <wps:spPr bwMode="auto">
                          <a:xfrm>
                            <a:off x="1826" y="426"/>
                            <a:ext cx="275" cy="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010584B" w14:textId="77777777" w:rsidR="00FA11DD" w:rsidRDefault="00FA11DD" w:rsidP="00680DE7">
                              <w:pPr>
                                <w:pStyle w:val="NormalWeb"/>
                                <w:spacing w:before="0" w:beforeAutospacing="0" w:after="0" w:afterAutospacing="0"/>
                              </w:pPr>
                              <w:r w:rsidRPr="00FB3E5D">
                                <w:rPr>
                                  <w:color w:val="BFBFBF" w:themeColor="background1" w:themeShade="BF"/>
                                  <w:position w:val="1"/>
                                  <w:szCs w:val="72"/>
                                </w:rPr>
                                <w:t>Office</w:t>
                              </w:r>
                            </w:p>
                          </w:txbxContent>
                        </wps:txbx>
                        <wps:bodyPr wrap="none" lIns="0" tIns="0" rIns="0" bIns="0" anchor="t">
                          <a:spAutoFit/>
                        </wps:bodyPr>
                      </wps:wsp>
                      <wps:wsp>
                        <wps:cNvPr id="2737" name="Rectangle 2737"/>
                        <wps:cNvSpPr>
                          <a:spLocks noChangeArrowheads="1"/>
                        </wps:cNvSpPr>
                        <wps:spPr bwMode="auto">
                          <a:xfrm>
                            <a:off x="1537" y="255"/>
                            <a:ext cx="695" cy="40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2738" name="Group 2738"/>
                        <wpg:cNvGrpSpPr>
                          <a:grpSpLocks/>
                        </wpg:cNvGrpSpPr>
                        <wpg:grpSpPr bwMode="auto">
                          <a:xfrm>
                            <a:off x="1592" y="1158"/>
                            <a:ext cx="638" cy="119"/>
                            <a:chOff x="1592" y="1158"/>
                            <a:chExt cx="638" cy="119"/>
                          </a:xfrm>
                        </wpg:grpSpPr>
                        <wpg:grpSp>
                          <wpg:cNvPr id="2739" name="Group 2739"/>
                          <wpg:cNvGrpSpPr>
                            <a:grpSpLocks/>
                          </wpg:cNvGrpSpPr>
                          <wpg:grpSpPr bwMode="auto">
                            <a:xfrm>
                              <a:off x="1592" y="1158"/>
                              <a:ext cx="214" cy="119"/>
                              <a:chOff x="1592" y="1158"/>
                              <a:chExt cx="214" cy="119"/>
                            </a:xfrm>
                          </wpg:grpSpPr>
                          <wps:wsp>
                            <wps:cNvPr id="2740" name="Rectangle 2740"/>
                            <wps:cNvSpPr>
                              <a:spLocks noChangeArrowheads="1"/>
                            </wps:cNvSpPr>
                            <wps:spPr bwMode="auto">
                              <a:xfrm>
                                <a:off x="1592" y="121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41" name="Rectangle 2741"/>
                            <wps:cNvSpPr>
                              <a:spLocks noChangeArrowheads="1"/>
                            </wps:cNvSpPr>
                            <wps:spPr bwMode="auto">
                              <a:xfrm>
                                <a:off x="1592" y="121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42" name="Rectangle 2742"/>
                            <wps:cNvSpPr>
                              <a:spLocks noChangeArrowheads="1"/>
                            </wps:cNvSpPr>
                            <wps:spPr bwMode="auto">
                              <a:xfrm>
                                <a:off x="1592" y="1158"/>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43" name="Rectangle 2743"/>
                            <wps:cNvSpPr>
                              <a:spLocks noChangeArrowheads="1"/>
                            </wps:cNvSpPr>
                            <wps:spPr bwMode="auto">
                              <a:xfrm>
                                <a:off x="1592" y="1158"/>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44" name="Group 2744"/>
                          <wpg:cNvGrpSpPr>
                            <a:grpSpLocks/>
                          </wpg:cNvGrpSpPr>
                          <wpg:grpSpPr bwMode="auto">
                            <a:xfrm>
                              <a:off x="1804" y="1158"/>
                              <a:ext cx="214" cy="119"/>
                              <a:chOff x="1804" y="1158"/>
                              <a:chExt cx="214" cy="119"/>
                            </a:xfrm>
                          </wpg:grpSpPr>
                          <wps:wsp>
                            <wps:cNvPr id="2745" name="Rectangle 2745"/>
                            <wps:cNvSpPr>
                              <a:spLocks noChangeArrowheads="1"/>
                            </wps:cNvSpPr>
                            <wps:spPr bwMode="auto">
                              <a:xfrm>
                                <a:off x="1804" y="121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46" name="Rectangle 2746"/>
                            <wps:cNvSpPr>
                              <a:spLocks noChangeArrowheads="1"/>
                            </wps:cNvSpPr>
                            <wps:spPr bwMode="auto">
                              <a:xfrm>
                                <a:off x="1804" y="121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47" name="Rectangle 2747"/>
                            <wps:cNvSpPr>
                              <a:spLocks noChangeArrowheads="1"/>
                            </wps:cNvSpPr>
                            <wps:spPr bwMode="auto">
                              <a:xfrm>
                                <a:off x="1804" y="1158"/>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48" name="Rectangle 2748"/>
                            <wps:cNvSpPr>
                              <a:spLocks noChangeArrowheads="1"/>
                            </wps:cNvSpPr>
                            <wps:spPr bwMode="auto">
                              <a:xfrm>
                                <a:off x="1804" y="1158"/>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49" name="Group 2749"/>
                          <wpg:cNvGrpSpPr>
                            <a:grpSpLocks/>
                          </wpg:cNvGrpSpPr>
                          <wpg:grpSpPr bwMode="auto">
                            <a:xfrm>
                              <a:off x="2016" y="1158"/>
                              <a:ext cx="214" cy="119"/>
                              <a:chOff x="2016" y="1158"/>
                              <a:chExt cx="214" cy="119"/>
                            </a:xfrm>
                          </wpg:grpSpPr>
                          <wps:wsp>
                            <wps:cNvPr id="2750" name="Rectangle 2750"/>
                            <wps:cNvSpPr>
                              <a:spLocks noChangeArrowheads="1"/>
                            </wps:cNvSpPr>
                            <wps:spPr bwMode="auto">
                              <a:xfrm>
                                <a:off x="2016" y="121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51" name="Rectangle 2751"/>
                            <wps:cNvSpPr>
                              <a:spLocks noChangeArrowheads="1"/>
                            </wps:cNvSpPr>
                            <wps:spPr bwMode="auto">
                              <a:xfrm>
                                <a:off x="2016" y="121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52" name="Rectangle 2752"/>
                            <wps:cNvSpPr>
                              <a:spLocks noChangeArrowheads="1"/>
                            </wps:cNvSpPr>
                            <wps:spPr bwMode="auto">
                              <a:xfrm>
                                <a:off x="2016" y="1158"/>
                                <a:ext cx="214" cy="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53" name="Rectangle 2753"/>
                            <wps:cNvSpPr>
                              <a:spLocks noChangeArrowheads="1"/>
                            </wps:cNvSpPr>
                            <wps:spPr bwMode="auto">
                              <a:xfrm>
                                <a:off x="2016" y="1158"/>
                                <a:ext cx="214" cy="6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54" name="Group 2754"/>
                        <wpg:cNvGrpSpPr>
                          <a:grpSpLocks/>
                        </wpg:cNvGrpSpPr>
                        <wpg:grpSpPr bwMode="auto">
                          <a:xfrm>
                            <a:off x="1593" y="1455"/>
                            <a:ext cx="638" cy="118"/>
                            <a:chOff x="1593" y="1455"/>
                            <a:chExt cx="638" cy="118"/>
                          </a:xfrm>
                        </wpg:grpSpPr>
                        <wpg:grpSp>
                          <wpg:cNvPr id="2755" name="Group 2755"/>
                          <wpg:cNvGrpSpPr>
                            <a:grpSpLocks/>
                          </wpg:cNvGrpSpPr>
                          <wpg:grpSpPr bwMode="auto">
                            <a:xfrm>
                              <a:off x="1593" y="1455"/>
                              <a:ext cx="214" cy="118"/>
                              <a:chOff x="1593" y="1455"/>
                              <a:chExt cx="214" cy="118"/>
                            </a:xfrm>
                          </wpg:grpSpPr>
                          <wps:wsp>
                            <wps:cNvPr id="2756" name="Rectangle 2756"/>
                            <wps:cNvSpPr>
                              <a:spLocks noChangeArrowheads="1"/>
                            </wps:cNvSpPr>
                            <wps:spPr bwMode="auto">
                              <a:xfrm>
                                <a:off x="1593"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57" name="Rectangle 2757"/>
                            <wps:cNvSpPr>
                              <a:spLocks noChangeArrowheads="1"/>
                            </wps:cNvSpPr>
                            <wps:spPr bwMode="auto">
                              <a:xfrm>
                                <a:off x="1593" y="1514"/>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58" name="Rectangle 2758"/>
                            <wps:cNvSpPr>
                              <a:spLocks noChangeArrowheads="1"/>
                            </wps:cNvSpPr>
                            <wps:spPr bwMode="auto">
                              <a:xfrm>
                                <a:off x="1593" y="145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59" name="Rectangle 2759"/>
                            <wps:cNvSpPr>
                              <a:spLocks noChangeArrowheads="1"/>
                            </wps:cNvSpPr>
                            <wps:spPr bwMode="auto">
                              <a:xfrm>
                                <a:off x="1593" y="1455"/>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60" name="Group 2760"/>
                          <wpg:cNvGrpSpPr>
                            <a:grpSpLocks/>
                          </wpg:cNvGrpSpPr>
                          <wpg:grpSpPr bwMode="auto">
                            <a:xfrm>
                              <a:off x="1805" y="1455"/>
                              <a:ext cx="214" cy="118"/>
                              <a:chOff x="1805" y="1455"/>
                              <a:chExt cx="214" cy="118"/>
                            </a:xfrm>
                          </wpg:grpSpPr>
                          <wps:wsp>
                            <wps:cNvPr id="2761" name="Rectangle 2761"/>
                            <wps:cNvSpPr>
                              <a:spLocks noChangeArrowheads="1"/>
                            </wps:cNvSpPr>
                            <wps:spPr bwMode="auto">
                              <a:xfrm>
                                <a:off x="1805"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62" name="Rectangle 2762"/>
                            <wps:cNvSpPr>
                              <a:spLocks noChangeArrowheads="1"/>
                            </wps:cNvSpPr>
                            <wps:spPr bwMode="auto">
                              <a:xfrm>
                                <a:off x="1805" y="1514"/>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63" name="Rectangle 2763"/>
                            <wps:cNvSpPr>
                              <a:spLocks noChangeArrowheads="1"/>
                            </wps:cNvSpPr>
                            <wps:spPr bwMode="auto">
                              <a:xfrm>
                                <a:off x="1805" y="145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64" name="Rectangle 2764"/>
                            <wps:cNvSpPr>
                              <a:spLocks noChangeArrowheads="1"/>
                            </wps:cNvSpPr>
                            <wps:spPr bwMode="auto">
                              <a:xfrm>
                                <a:off x="1805" y="1455"/>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65" name="Group 2765"/>
                          <wpg:cNvGrpSpPr>
                            <a:grpSpLocks/>
                          </wpg:cNvGrpSpPr>
                          <wpg:grpSpPr bwMode="auto">
                            <a:xfrm>
                              <a:off x="2017" y="1455"/>
                              <a:ext cx="214" cy="118"/>
                              <a:chOff x="2017" y="1455"/>
                              <a:chExt cx="214" cy="118"/>
                            </a:xfrm>
                          </wpg:grpSpPr>
                          <wps:wsp>
                            <wps:cNvPr id="2766" name="Rectangle 2766"/>
                            <wps:cNvSpPr>
                              <a:spLocks noChangeArrowheads="1"/>
                            </wps:cNvSpPr>
                            <wps:spPr bwMode="auto">
                              <a:xfrm>
                                <a:off x="2017" y="151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67" name="Rectangle 2767"/>
                            <wps:cNvSpPr>
                              <a:spLocks noChangeArrowheads="1"/>
                            </wps:cNvSpPr>
                            <wps:spPr bwMode="auto">
                              <a:xfrm>
                                <a:off x="2017" y="1514"/>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68" name="Rectangle 2768"/>
                            <wps:cNvSpPr>
                              <a:spLocks noChangeArrowheads="1"/>
                            </wps:cNvSpPr>
                            <wps:spPr bwMode="auto">
                              <a:xfrm>
                                <a:off x="2017" y="145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69" name="Rectangle 2769"/>
                            <wps:cNvSpPr>
                              <a:spLocks noChangeArrowheads="1"/>
                            </wps:cNvSpPr>
                            <wps:spPr bwMode="auto">
                              <a:xfrm>
                                <a:off x="2017" y="1455"/>
                                <a:ext cx="214" cy="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70" name="Group 2770"/>
                        <wpg:cNvGrpSpPr>
                          <a:grpSpLocks/>
                        </wpg:cNvGrpSpPr>
                        <wpg:grpSpPr bwMode="auto">
                          <a:xfrm>
                            <a:off x="1592" y="1751"/>
                            <a:ext cx="638" cy="118"/>
                            <a:chOff x="1592" y="1751"/>
                            <a:chExt cx="638" cy="118"/>
                          </a:xfrm>
                        </wpg:grpSpPr>
                        <wpg:grpSp>
                          <wpg:cNvPr id="2771" name="Group 2771"/>
                          <wpg:cNvGrpSpPr>
                            <a:grpSpLocks/>
                          </wpg:cNvGrpSpPr>
                          <wpg:grpSpPr bwMode="auto">
                            <a:xfrm>
                              <a:off x="1592" y="1751"/>
                              <a:ext cx="214" cy="118"/>
                              <a:chOff x="1592" y="1751"/>
                              <a:chExt cx="214" cy="118"/>
                            </a:xfrm>
                          </wpg:grpSpPr>
                          <wps:wsp>
                            <wps:cNvPr id="2772" name="Rectangle 2772"/>
                            <wps:cNvSpPr>
                              <a:spLocks noChangeArrowheads="1"/>
                            </wps:cNvSpPr>
                            <wps:spPr bwMode="auto">
                              <a:xfrm>
                                <a:off x="1592"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73" name="Rectangle 2773"/>
                            <wps:cNvSpPr>
                              <a:spLocks noChangeArrowheads="1"/>
                            </wps:cNvSpPr>
                            <wps:spPr bwMode="auto">
                              <a:xfrm>
                                <a:off x="1592"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74" name="Rectangle 2774"/>
                            <wps:cNvSpPr>
                              <a:spLocks noChangeArrowheads="1"/>
                            </wps:cNvSpPr>
                            <wps:spPr bwMode="auto">
                              <a:xfrm>
                                <a:off x="1592"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75" name="Rectangle 2775"/>
                            <wps:cNvSpPr>
                              <a:spLocks noChangeArrowheads="1"/>
                            </wps:cNvSpPr>
                            <wps:spPr bwMode="auto">
                              <a:xfrm>
                                <a:off x="1592"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76" name="Group 2776"/>
                          <wpg:cNvGrpSpPr>
                            <a:grpSpLocks/>
                          </wpg:cNvGrpSpPr>
                          <wpg:grpSpPr bwMode="auto">
                            <a:xfrm>
                              <a:off x="1804" y="1751"/>
                              <a:ext cx="214" cy="118"/>
                              <a:chOff x="1804" y="1751"/>
                              <a:chExt cx="214" cy="118"/>
                            </a:xfrm>
                          </wpg:grpSpPr>
                          <wps:wsp>
                            <wps:cNvPr id="2777" name="Rectangle 2777"/>
                            <wps:cNvSpPr>
                              <a:spLocks noChangeArrowheads="1"/>
                            </wps:cNvSpPr>
                            <wps:spPr bwMode="auto">
                              <a:xfrm>
                                <a:off x="1804"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78" name="Rectangle 2778"/>
                            <wps:cNvSpPr>
                              <a:spLocks noChangeArrowheads="1"/>
                            </wps:cNvSpPr>
                            <wps:spPr bwMode="auto">
                              <a:xfrm>
                                <a:off x="1804"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79" name="Rectangle 2779"/>
                            <wps:cNvSpPr>
                              <a:spLocks noChangeArrowheads="1"/>
                            </wps:cNvSpPr>
                            <wps:spPr bwMode="auto">
                              <a:xfrm>
                                <a:off x="1804"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80" name="Rectangle 2780"/>
                            <wps:cNvSpPr>
                              <a:spLocks noChangeArrowheads="1"/>
                            </wps:cNvSpPr>
                            <wps:spPr bwMode="auto">
                              <a:xfrm>
                                <a:off x="1804"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81" name="Group 2781"/>
                          <wpg:cNvGrpSpPr>
                            <a:grpSpLocks/>
                          </wpg:cNvGrpSpPr>
                          <wpg:grpSpPr bwMode="auto">
                            <a:xfrm>
                              <a:off x="2016" y="1751"/>
                              <a:ext cx="214" cy="118"/>
                              <a:chOff x="2016" y="1751"/>
                              <a:chExt cx="214" cy="118"/>
                            </a:xfrm>
                          </wpg:grpSpPr>
                          <wps:wsp>
                            <wps:cNvPr id="2782" name="Rectangle 2782"/>
                            <wps:cNvSpPr>
                              <a:spLocks noChangeArrowheads="1"/>
                            </wps:cNvSpPr>
                            <wps:spPr bwMode="auto">
                              <a:xfrm>
                                <a:off x="2016" y="18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83" name="Rectangle 2783"/>
                            <wps:cNvSpPr>
                              <a:spLocks noChangeArrowheads="1"/>
                            </wps:cNvSpPr>
                            <wps:spPr bwMode="auto">
                              <a:xfrm>
                                <a:off x="2016" y="18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84" name="Rectangle 2784"/>
                            <wps:cNvSpPr>
                              <a:spLocks noChangeArrowheads="1"/>
                            </wps:cNvSpPr>
                            <wps:spPr bwMode="auto">
                              <a:xfrm>
                                <a:off x="2016" y="175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85" name="Rectangle 2785"/>
                            <wps:cNvSpPr>
                              <a:spLocks noChangeArrowheads="1"/>
                            </wps:cNvSpPr>
                            <wps:spPr bwMode="auto">
                              <a:xfrm>
                                <a:off x="2016" y="175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786" name="Group 2786"/>
                        <wpg:cNvGrpSpPr>
                          <a:grpSpLocks/>
                        </wpg:cNvGrpSpPr>
                        <wpg:grpSpPr bwMode="auto">
                          <a:xfrm>
                            <a:off x="1592" y="2047"/>
                            <a:ext cx="638" cy="118"/>
                            <a:chOff x="1592" y="2047"/>
                            <a:chExt cx="638" cy="118"/>
                          </a:xfrm>
                        </wpg:grpSpPr>
                        <wpg:grpSp>
                          <wpg:cNvPr id="2787" name="Group 2787"/>
                          <wpg:cNvGrpSpPr>
                            <a:grpSpLocks/>
                          </wpg:cNvGrpSpPr>
                          <wpg:grpSpPr bwMode="auto">
                            <a:xfrm>
                              <a:off x="1592" y="2047"/>
                              <a:ext cx="214" cy="118"/>
                              <a:chOff x="1592" y="2047"/>
                              <a:chExt cx="214" cy="118"/>
                            </a:xfrm>
                          </wpg:grpSpPr>
                          <wps:wsp>
                            <wps:cNvPr id="2788" name="Rectangle 2788"/>
                            <wps:cNvSpPr>
                              <a:spLocks noChangeArrowheads="1"/>
                            </wps:cNvSpPr>
                            <wps:spPr bwMode="auto">
                              <a:xfrm>
                                <a:off x="1592"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89" name="Rectangle 2789"/>
                            <wps:cNvSpPr>
                              <a:spLocks noChangeArrowheads="1"/>
                            </wps:cNvSpPr>
                            <wps:spPr bwMode="auto">
                              <a:xfrm>
                                <a:off x="1592" y="210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90" name="Rectangle 2790"/>
                            <wps:cNvSpPr>
                              <a:spLocks noChangeArrowheads="1"/>
                            </wps:cNvSpPr>
                            <wps:spPr bwMode="auto">
                              <a:xfrm>
                                <a:off x="1592"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91" name="Rectangle 2791"/>
                            <wps:cNvSpPr>
                              <a:spLocks noChangeArrowheads="1"/>
                            </wps:cNvSpPr>
                            <wps:spPr bwMode="auto">
                              <a:xfrm>
                                <a:off x="1592" y="204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92" name="Group 2792"/>
                          <wpg:cNvGrpSpPr>
                            <a:grpSpLocks/>
                          </wpg:cNvGrpSpPr>
                          <wpg:grpSpPr bwMode="auto">
                            <a:xfrm>
                              <a:off x="1804" y="2047"/>
                              <a:ext cx="214" cy="118"/>
                              <a:chOff x="1804" y="2047"/>
                              <a:chExt cx="214" cy="118"/>
                            </a:xfrm>
                          </wpg:grpSpPr>
                          <wps:wsp>
                            <wps:cNvPr id="2793" name="Rectangle 2793"/>
                            <wps:cNvSpPr>
                              <a:spLocks noChangeArrowheads="1"/>
                            </wps:cNvSpPr>
                            <wps:spPr bwMode="auto">
                              <a:xfrm>
                                <a:off x="1804"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94" name="Rectangle 2794"/>
                            <wps:cNvSpPr>
                              <a:spLocks noChangeArrowheads="1"/>
                            </wps:cNvSpPr>
                            <wps:spPr bwMode="auto">
                              <a:xfrm>
                                <a:off x="1804" y="210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795" name="Rectangle 2795"/>
                            <wps:cNvSpPr>
                              <a:spLocks noChangeArrowheads="1"/>
                            </wps:cNvSpPr>
                            <wps:spPr bwMode="auto">
                              <a:xfrm>
                                <a:off x="1804"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96" name="Rectangle 2796"/>
                            <wps:cNvSpPr>
                              <a:spLocks noChangeArrowheads="1"/>
                            </wps:cNvSpPr>
                            <wps:spPr bwMode="auto">
                              <a:xfrm>
                                <a:off x="1804" y="204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797" name="Group 2797"/>
                          <wpg:cNvGrpSpPr>
                            <a:grpSpLocks/>
                          </wpg:cNvGrpSpPr>
                          <wpg:grpSpPr bwMode="auto">
                            <a:xfrm>
                              <a:off x="2016" y="2047"/>
                              <a:ext cx="214" cy="118"/>
                              <a:chOff x="2016" y="2047"/>
                              <a:chExt cx="214" cy="118"/>
                            </a:xfrm>
                          </wpg:grpSpPr>
                          <wps:wsp>
                            <wps:cNvPr id="2798" name="Rectangle 2798"/>
                            <wps:cNvSpPr>
                              <a:spLocks noChangeArrowheads="1"/>
                            </wps:cNvSpPr>
                            <wps:spPr bwMode="auto">
                              <a:xfrm>
                                <a:off x="2016" y="21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99" name="Rectangle 2799"/>
                            <wps:cNvSpPr>
                              <a:spLocks noChangeArrowheads="1"/>
                            </wps:cNvSpPr>
                            <wps:spPr bwMode="auto">
                              <a:xfrm>
                                <a:off x="2016" y="210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00" name="Rectangle 2800"/>
                            <wps:cNvSpPr>
                              <a:spLocks noChangeArrowheads="1"/>
                            </wps:cNvSpPr>
                            <wps:spPr bwMode="auto">
                              <a:xfrm>
                                <a:off x="2016" y="204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01" name="Rectangle 2801"/>
                            <wps:cNvSpPr>
                              <a:spLocks noChangeArrowheads="1"/>
                            </wps:cNvSpPr>
                            <wps:spPr bwMode="auto">
                              <a:xfrm>
                                <a:off x="2016" y="204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802" name="Group 2802"/>
                        <wpg:cNvGrpSpPr>
                          <a:grpSpLocks/>
                        </wpg:cNvGrpSpPr>
                        <wpg:grpSpPr bwMode="auto">
                          <a:xfrm>
                            <a:off x="1592" y="2343"/>
                            <a:ext cx="638" cy="118"/>
                            <a:chOff x="1592" y="2343"/>
                            <a:chExt cx="638" cy="118"/>
                          </a:xfrm>
                        </wpg:grpSpPr>
                        <wpg:grpSp>
                          <wpg:cNvPr id="2803" name="Group 2803"/>
                          <wpg:cNvGrpSpPr>
                            <a:grpSpLocks/>
                          </wpg:cNvGrpSpPr>
                          <wpg:grpSpPr bwMode="auto">
                            <a:xfrm>
                              <a:off x="1592" y="2343"/>
                              <a:ext cx="214" cy="118"/>
                              <a:chOff x="1592" y="2343"/>
                              <a:chExt cx="214" cy="118"/>
                            </a:xfrm>
                          </wpg:grpSpPr>
                          <wps:wsp>
                            <wps:cNvPr id="2804" name="Rectangle 2804"/>
                            <wps:cNvSpPr>
                              <a:spLocks noChangeArrowheads="1"/>
                            </wps:cNvSpPr>
                            <wps:spPr bwMode="auto">
                              <a:xfrm>
                                <a:off x="1592" y="240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05" name="Rectangle 2805"/>
                            <wps:cNvSpPr>
                              <a:spLocks noChangeArrowheads="1"/>
                            </wps:cNvSpPr>
                            <wps:spPr bwMode="auto">
                              <a:xfrm>
                                <a:off x="1592" y="240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06" name="Rectangle 2806"/>
                            <wps:cNvSpPr>
                              <a:spLocks noChangeArrowheads="1"/>
                            </wps:cNvSpPr>
                            <wps:spPr bwMode="auto">
                              <a:xfrm>
                                <a:off x="1592" y="234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07" name="Rectangle 2807"/>
                            <wps:cNvSpPr>
                              <a:spLocks noChangeArrowheads="1"/>
                            </wps:cNvSpPr>
                            <wps:spPr bwMode="auto">
                              <a:xfrm>
                                <a:off x="1592" y="234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08" name="Group 2808"/>
                          <wpg:cNvGrpSpPr>
                            <a:grpSpLocks/>
                          </wpg:cNvGrpSpPr>
                          <wpg:grpSpPr bwMode="auto">
                            <a:xfrm>
                              <a:off x="1804" y="2343"/>
                              <a:ext cx="214" cy="118"/>
                              <a:chOff x="1804" y="2343"/>
                              <a:chExt cx="214" cy="118"/>
                            </a:xfrm>
                          </wpg:grpSpPr>
                          <wps:wsp>
                            <wps:cNvPr id="2809" name="Rectangle 2809"/>
                            <wps:cNvSpPr>
                              <a:spLocks noChangeArrowheads="1"/>
                            </wps:cNvSpPr>
                            <wps:spPr bwMode="auto">
                              <a:xfrm>
                                <a:off x="1804" y="240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10" name="Rectangle 2810"/>
                            <wps:cNvSpPr>
                              <a:spLocks noChangeArrowheads="1"/>
                            </wps:cNvSpPr>
                            <wps:spPr bwMode="auto">
                              <a:xfrm>
                                <a:off x="1804" y="240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11" name="Rectangle 2811"/>
                            <wps:cNvSpPr>
                              <a:spLocks noChangeArrowheads="1"/>
                            </wps:cNvSpPr>
                            <wps:spPr bwMode="auto">
                              <a:xfrm>
                                <a:off x="1804" y="234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12" name="Rectangle 2812"/>
                            <wps:cNvSpPr>
                              <a:spLocks noChangeArrowheads="1"/>
                            </wps:cNvSpPr>
                            <wps:spPr bwMode="auto">
                              <a:xfrm>
                                <a:off x="1804" y="234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13" name="Group 2813"/>
                          <wpg:cNvGrpSpPr>
                            <a:grpSpLocks/>
                          </wpg:cNvGrpSpPr>
                          <wpg:grpSpPr bwMode="auto">
                            <a:xfrm>
                              <a:off x="2016" y="2343"/>
                              <a:ext cx="214" cy="118"/>
                              <a:chOff x="2016" y="2343"/>
                              <a:chExt cx="214" cy="118"/>
                            </a:xfrm>
                          </wpg:grpSpPr>
                          <wps:wsp>
                            <wps:cNvPr id="2814" name="Rectangle 2814"/>
                            <wps:cNvSpPr>
                              <a:spLocks noChangeArrowheads="1"/>
                            </wps:cNvSpPr>
                            <wps:spPr bwMode="auto">
                              <a:xfrm>
                                <a:off x="2016" y="240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15" name="Rectangle 2815"/>
                            <wps:cNvSpPr>
                              <a:spLocks noChangeArrowheads="1"/>
                            </wps:cNvSpPr>
                            <wps:spPr bwMode="auto">
                              <a:xfrm>
                                <a:off x="2016" y="240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16" name="Rectangle 2816"/>
                            <wps:cNvSpPr>
                              <a:spLocks noChangeArrowheads="1"/>
                            </wps:cNvSpPr>
                            <wps:spPr bwMode="auto">
                              <a:xfrm>
                                <a:off x="2016" y="234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17" name="Rectangle 2817"/>
                            <wps:cNvSpPr>
                              <a:spLocks noChangeArrowheads="1"/>
                            </wps:cNvSpPr>
                            <wps:spPr bwMode="auto">
                              <a:xfrm>
                                <a:off x="2016" y="234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818" name="Group 2818"/>
                        <wpg:cNvGrpSpPr>
                          <a:grpSpLocks/>
                        </wpg:cNvGrpSpPr>
                        <wpg:grpSpPr bwMode="auto">
                          <a:xfrm>
                            <a:off x="1592" y="2639"/>
                            <a:ext cx="638" cy="118"/>
                            <a:chOff x="1592" y="2639"/>
                            <a:chExt cx="638" cy="118"/>
                          </a:xfrm>
                        </wpg:grpSpPr>
                        <wpg:grpSp>
                          <wpg:cNvPr id="2819" name="Group 2819"/>
                          <wpg:cNvGrpSpPr>
                            <a:grpSpLocks/>
                          </wpg:cNvGrpSpPr>
                          <wpg:grpSpPr bwMode="auto">
                            <a:xfrm>
                              <a:off x="1592" y="2639"/>
                              <a:ext cx="214" cy="118"/>
                              <a:chOff x="1592" y="2639"/>
                              <a:chExt cx="214" cy="118"/>
                            </a:xfrm>
                          </wpg:grpSpPr>
                          <wps:wsp>
                            <wps:cNvPr id="2820" name="Rectangle 2820"/>
                            <wps:cNvSpPr>
                              <a:spLocks noChangeArrowheads="1"/>
                            </wps:cNvSpPr>
                            <wps:spPr bwMode="auto">
                              <a:xfrm>
                                <a:off x="1592"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21" name="Rectangle 2821"/>
                            <wps:cNvSpPr>
                              <a:spLocks noChangeArrowheads="1"/>
                            </wps:cNvSpPr>
                            <wps:spPr bwMode="auto">
                              <a:xfrm>
                                <a:off x="1592" y="269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22" name="Rectangle 2822"/>
                            <wps:cNvSpPr>
                              <a:spLocks noChangeArrowheads="1"/>
                            </wps:cNvSpPr>
                            <wps:spPr bwMode="auto">
                              <a:xfrm>
                                <a:off x="1592"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23" name="Rectangle 2823"/>
                            <wps:cNvSpPr>
                              <a:spLocks noChangeArrowheads="1"/>
                            </wps:cNvSpPr>
                            <wps:spPr bwMode="auto">
                              <a:xfrm>
                                <a:off x="1592" y="2639"/>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24" name="Group 2824"/>
                          <wpg:cNvGrpSpPr>
                            <a:grpSpLocks/>
                          </wpg:cNvGrpSpPr>
                          <wpg:grpSpPr bwMode="auto">
                            <a:xfrm>
                              <a:off x="1804" y="2639"/>
                              <a:ext cx="214" cy="118"/>
                              <a:chOff x="1804" y="2639"/>
                              <a:chExt cx="214" cy="118"/>
                            </a:xfrm>
                          </wpg:grpSpPr>
                          <wps:wsp>
                            <wps:cNvPr id="2825" name="Rectangle 2825"/>
                            <wps:cNvSpPr>
                              <a:spLocks noChangeArrowheads="1"/>
                            </wps:cNvSpPr>
                            <wps:spPr bwMode="auto">
                              <a:xfrm>
                                <a:off x="1804"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26" name="Rectangle 2826"/>
                            <wps:cNvSpPr>
                              <a:spLocks noChangeArrowheads="1"/>
                            </wps:cNvSpPr>
                            <wps:spPr bwMode="auto">
                              <a:xfrm>
                                <a:off x="1804" y="269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27" name="Rectangle 2827"/>
                            <wps:cNvSpPr>
                              <a:spLocks noChangeArrowheads="1"/>
                            </wps:cNvSpPr>
                            <wps:spPr bwMode="auto">
                              <a:xfrm>
                                <a:off x="1804"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28" name="Rectangle 2828"/>
                            <wps:cNvSpPr>
                              <a:spLocks noChangeArrowheads="1"/>
                            </wps:cNvSpPr>
                            <wps:spPr bwMode="auto">
                              <a:xfrm>
                                <a:off x="1804" y="2639"/>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29" name="Group 2829"/>
                          <wpg:cNvGrpSpPr>
                            <a:grpSpLocks/>
                          </wpg:cNvGrpSpPr>
                          <wpg:grpSpPr bwMode="auto">
                            <a:xfrm>
                              <a:off x="2016" y="2639"/>
                              <a:ext cx="214" cy="118"/>
                              <a:chOff x="2016" y="2639"/>
                              <a:chExt cx="214" cy="118"/>
                            </a:xfrm>
                          </wpg:grpSpPr>
                          <wps:wsp>
                            <wps:cNvPr id="2830" name="Rectangle 2830"/>
                            <wps:cNvSpPr>
                              <a:spLocks noChangeArrowheads="1"/>
                            </wps:cNvSpPr>
                            <wps:spPr bwMode="auto">
                              <a:xfrm>
                                <a:off x="2016" y="26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31" name="Rectangle 2831"/>
                            <wps:cNvSpPr>
                              <a:spLocks noChangeArrowheads="1"/>
                            </wps:cNvSpPr>
                            <wps:spPr bwMode="auto">
                              <a:xfrm>
                                <a:off x="2016" y="269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32" name="Rectangle 2832"/>
                            <wps:cNvSpPr>
                              <a:spLocks noChangeArrowheads="1"/>
                            </wps:cNvSpPr>
                            <wps:spPr bwMode="auto">
                              <a:xfrm>
                                <a:off x="2016" y="263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33" name="Rectangle 2833"/>
                            <wps:cNvSpPr>
                              <a:spLocks noChangeArrowheads="1"/>
                            </wps:cNvSpPr>
                            <wps:spPr bwMode="auto">
                              <a:xfrm>
                                <a:off x="2016" y="2639"/>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834" name="Group 2834"/>
                        <wpg:cNvGrpSpPr>
                          <a:grpSpLocks/>
                        </wpg:cNvGrpSpPr>
                        <wpg:grpSpPr bwMode="auto">
                          <a:xfrm>
                            <a:off x="1592" y="862"/>
                            <a:ext cx="638" cy="118"/>
                            <a:chOff x="1592" y="862"/>
                            <a:chExt cx="638" cy="118"/>
                          </a:xfrm>
                        </wpg:grpSpPr>
                        <wpg:grpSp>
                          <wpg:cNvPr id="2835" name="Group 2835"/>
                          <wpg:cNvGrpSpPr>
                            <a:grpSpLocks/>
                          </wpg:cNvGrpSpPr>
                          <wpg:grpSpPr bwMode="auto">
                            <a:xfrm>
                              <a:off x="1592" y="862"/>
                              <a:ext cx="214" cy="118"/>
                              <a:chOff x="1592" y="862"/>
                              <a:chExt cx="214" cy="118"/>
                            </a:xfrm>
                          </wpg:grpSpPr>
                          <wps:wsp>
                            <wps:cNvPr id="2836" name="Rectangle 2836"/>
                            <wps:cNvSpPr>
                              <a:spLocks noChangeArrowheads="1"/>
                            </wps:cNvSpPr>
                            <wps:spPr bwMode="auto">
                              <a:xfrm>
                                <a:off x="1592" y="92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37" name="Rectangle 2837"/>
                            <wps:cNvSpPr>
                              <a:spLocks noChangeArrowheads="1"/>
                            </wps:cNvSpPr>
                            <wps:spPr bwMode="auto">
                              <a:xfrm>
                                <a:off x="1592" y="92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38" name="Rectangle 2838"/>
                            <wps:cNvSpPr>
                              <a:spLocks noChangeArrowheads="1"/>
                            </wps:cNvSpPr>
                            <wps:spPr bwMode="auto">
                              <a:xfrm>
                                <a:off x="1592" y="86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39" name="Rectangle 2839"/>
                            <wps:cNvSpPr>
                              <a:spLocks noChangeArrowheads="1"/>
                            </wps:cNvSpPr>
                            <wps:spPr bwMode="auto">
                              <a:xfrm>
                                <a:off x="1592" y="86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40" name="Group 2840"/>
                          <wpg:cNvGrpSpPr>
                            <a:grpSpLocks/>
                          </wpg:cNvGrpSpPr>
                          <wpg:grpSpPr bwMode="auto">
                            <a:xfrm>
                              <a:off x="1804" y="862"/>
                              <a:ext cx="214" cy="118"/>
                              <a:chOff x="1804" y="862"/>
                              <a:chExt cx="214" cy="118"/>
                            </a:xfrm>
                          </wpg:grpSpPr>
                          <wps:wsp>
                            <wps:cNvPr id="2841" name="Rectangle 2841"/>
                            <wps:cNvSpPr>
                              <a:spLocks noChangeArrowheads="1"/>
                            </wps:cNvSpPr>
                            <wps:spPr bwMode="auto">
                              <a:xfrm>
                                <a:off x="1804" y="92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42" name="Rectangle 2842"/>
                            <wps:cNvSpPr>
                              <a:spLocks noChangeArrowheads="1"/>
                            </wps:cNvSpPr>
                            <wps:spPr bwMode="auto">
                              <a:xfrm>
                                <a:off x="1804" y="92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43" name="Rectangle 2843"/>
                            <wps:cNvSpPr>
                              <a:spLocks noChangeArrowheads="1"/>
                            </wps:cNvSpPr>
                            <wps:spPr bwMode="auto">
                              <a:xfrm>
                                <a:off x="1804" y="86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44" name="Rectangle 2844"/>
                            <wps:cNvSpPr>
                              <a:spLocks noChangeArrowheads="1"/>
                            </wps:cNvSpPr>
                            <wps:spPr bwMode="auto">
                              <a:xfrm>
                                <a:off x="1804" y="86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45" name="Group 2845"/>
                          <wpg:cNvGrpSpPr>
                            <a:grpSpLocks/>
                          </wpg:cNvGrpSpPr>
                          <wpg:grpSpPr bwMode="auto">
                            <a:xfrm>
                              <a:off x="2016" y="862"/>
                              <a:ext cx="214" cy="118"/>
                              <a:chOff x="2016" y="862"/>
                              <a:chExt cx="214" cy="118"/>
                            </a:xfrm>
                          </wpg:grpSpPr>
                          <wps:wsp>
                            <wps:cNvPr id="2846" name="Rectangle 2846"/>
                            <wps:cNvSpPr>
                              <a:spLocks noChangeArrowheads="1"/>
                            </wps:cNvSpPr>
                            <wps:spPr bwMode="auto">
                              <a:xfrm>
                                <a:off x="2016" y="92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47" name="Rectangle 2847"/>
                            <wps:cNvSpPr>
                              <a:spLocks noChangeArrowheads="1"/>
                            </wps:cNvSpPr>
                            <wps:spPr bwMode="auto">
                              <a:xfrm>
                                <a:off x="2016" y="92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48" name="Rectangle 2848"/>
                            <wps:cNvSpPr>
                              <a:spLocks noChangeArrowheads="1"/>
                            </wps:cNvSpPr>
                            <wps:spPr bwMode="auto">
                              <a:xfrm>
                                <a:off x="2016" y="86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49" name="Rectangle 2849"/>
                            <wps:cNvSpPr>
                              <a:spLocks noChangeArrowheads="1"/>
                            </wps:cNvSpPr>
                            <wps:spPr bwMode="auto">
                              <a:xfrm>
                                <a:off x="2016" y="86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850" name="Group 2850"/>
                        <wpg:cNvGrpSpPr>
                          <a:grpSpLocks/>
                        </wpg:cNvGrpSpPr>
                        <wpg:grpSpPr bwMode="auto">
                          <a:xfrm>
                            <a:off x="1010" y="249"/>
                            <a:ext cx="377" cy="12"/>
                            <a:chOff x="1010" y="249"/>
                            <a:chExt cx="377" cy="12"/>
                          </a:xfrm>
                        </wpg:grpSpPr>
                        <wps:wsp>
                          <wps:cNvPr id="2851" name="Rectangle 2851"/>
                          <wps:cNvSpPr>
                            <a:spLocks noChangeArrowheads="1"/>
                          </wps:cNvSpPr>
                          <wps:spPr bwMode="auto">
                            <a:xfrm>
                              <a:off x="1038" y="249"/>
                              <a:ext cx="324" cy="12"/>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52" name="Freeform 2852"/>
                          <wps:cNvSpPr>
                            <a:spLocks/>
                          </wps:cNvSpPr>
                          <wps:spPr bwMode="auto">
                            <a:xfrm>
                              <a:off x="1362" y="249"/>
                              <a:ext cx="25" cy="12"/>
                            </a:xfrm>
                            <a:custGeom>
                              <a:avLst/>
                              <a:gdLst>
                                <a:gd name="T0" fmla="*/ 25 w 25"/>
                                <a:gd name="T1" fmla="*/ 12 h 12"/>
                                <a:gd name="T2" fmla="*/ 0 w 25"/>
                                <a:gd name="T3" fmla="*/ 12 h 12"/>
                                <a:gd name="T4" fmla="*/ 0 w 25"/>
                                <a:gd name="T5" fmla="*/ 0 h 12"/>
                                <a:gd name="T6" fmla="*/ 25 w 25"/>
                                <a:gd name="T7" fmla="*/ 0 h 12"/>
                              </a:gdLst>
                              <a:ahLst/>
                              <a:cxnLst>
                                <a:cxn ang="0">
                                  <a:pos x="T0" y="T1"/>
                                </a:cxn>
                                <a:cxn ang="0">
                                  <a:pos x="T2" y="T3"/>
                                </a:cxn>
                                <a:cxn ang="0">
                                  <a:pos x="T4" y="T5"/>
                                </a:cxn>
                                <a:cxn ang="0">
                                  <a:pos x="T6" y="T7"/>
                                </a:cxn>
                              </a:cxnLst>
                              <a:rect l="0" t="0" r="r" b="b"/>
                              <a:pathLst>
                                <a:path w="25" h="12">
                                  <a:moveTo>
                                    <a:pt x="25" y="12"/>
                                  </a:moveTo>
                                  <a:lnTo>
                                    <a:pt x="0" y="12"/>
                                  </a:lnTo>
                                  <a:lnTo>
                                    <a:pt x="0" y="0"/>
                                  </a:lnTo>
                                  <a:lnTo>
                                    <a:pt x="25" y="0"/>
                                  </a:lnTo>
                                </a:path>
                              </a:pathLst>
                            </a:custGeom>
                            <a:noFill/>
                            <a:ln w="2857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53" name="Freeform 2853"/>
                          <wps:cNvSpPr>
                            <a:spLocks/>
                          </wps:cNvSpPr>
                          <wps:spPr bwMode="auto">
                            <a:xfrm>
                              <a:off x="1010" y="249"/>
                              <a:ext cx="29" cy="12"/>
                            </a:xfrm>
                            <a:custGeom>
                              <a:avLst/>
                              <a:gdLst>
                                <a:gd name="T0" fmla="*/ 0 w 29"/>
                                <a:gd name="T1" fmla="*/ 12 h 12"/>
                                <a:gd name="T2" fmla="*/ 29 w 29"/>
                                <a:gd name="T3" fmla="*/ 12 h 12"/>
                                <a:gd name="T4" fmla="*/ 29 w 29"/>
                                <a:gd name="T5" fmla="*/ 0 h 12"/>
                                <a:gd name="T6" fmla="*/ 0 w 29"/>
                                <a:gd name="T7" fmla="*/ 0 h 12"/>
                              </a:gdLst>
                              <a:ahLst/>
                              <a:cxnLst>
                                <a:cxn ang="0">
                                  <a:pos x="T0" y="T1"/>
                                </a:cxn>
                                <a:cxn ang="0">
                                  <a:pos x="T2" y="T3"/>
                                </a:cxn>
                                <a:cxn ang="0">
                                  <a:pos x="T4" y="T5"/>
                                </a:cxn>
                                <a:cxn ang="0">
                                  <a:pos x="T6" y="T7"/>
                                </a:cxn>
                              </a:cxnLst>
                              <a:rect l="0" t="0" r="r" b="b"/>
                              <a:pathLst>
                                <a:path w="29" h="12">
                                  <a:moveTo>
                                    <a:pt x="0" y="12"/>
                                  </a:moveTo>
                                  <a:lnTo>
                                    <a:pt x="29" y="12"/>
                                  </a:lnTo>
                                  <a:lnTo>
                                    <a:pt x="29" y="0"/>
                                  </a:lnTo>
                                  <a:lnTo>
                                    <a:pt x="0" y="0"/>
                                  </a:lnTo>
                                </a:path>
                              </a:pathLst>
                            </a:custGeom>
                            <a:noFill/>
                            <a:ln w="2857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54" name="Group 2854"/>
                        <wpg:cNvGrpSpPr>
                          <a:grpSpLocks/>
                        </wpg:cNvGrpSpPr>
                        <wpg:grpSpPr bwMode="auto">
                          <a:xfrm>
                            <a:off x="196" y="1158"/>
                            <a:ext cx="638" cy="118"/>
                            <a:chOff x="196" y="1158"/>
                            <a:chExt cx="638" cy="118"/>
                          </a:xfrm>
                        </wpg:grpSpPr>
                        <wpg:grpSp>
                          <wpg:cNvPr id="2855" name="Group 2855"/>
                          <wpg:cNvGrpSpPr>
                            <a:grpSpLocks/>
                          </wpg:cNvGrpSpPr>
                          <wpg:grpSpPr bwMode="auto">
                            <a:xfrm>
                              <a:off x="196" y="1158"/>
                              <a:ext cx="214" cy="118"/>
                              <a:chOff x="196" y="1158"/>
                              <a:chExt cx="214" cy="118"/>
                            </a:xfrm>
                          </wpg:grpSpPr>
                          <wps:wsp>
                            <wps:cNvPr id="2856" name="Rectangle 2856"/>
                            <wps:cNvSpPr>
                              <a:spLocks noChangeArrowheads="1"/>
                            </wps:cNvSpPr>
                            <wps:spPr bwMode="auto">
                              <a:xfrm>
                                <a:off x="196" y="121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57" name="Rectangle 2857"/>
                            <wps:cNvSpPr>
                              <a:spLocks noChangeArrowheads="1"/>
                            </wps:cNvSpPr>
                            <wps:spPr bwMode="auto">
                              <a:xfrm>
                                <a:off x="196" y="121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58" name="Rectangle 2858"/>
                            <wps:cNvSpPr>
                              <a:spLocks noChangeArrowheads="1"/>
                            </wps:cNvSpPr>
                            <wps:spPr bwMode="auto">
                              <a:xfrm>
                                <a:off x="196" y="115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59" name="Rectangle 2859"/>
                            <wps:cNvSpPr>
                              <a:spLocks noChangeArrowheads="1"/>
                            </wps:cNvSpPr>
                            <wps:spPr bwMode="auto">
                              <a:xfrm>
                                <a:off x="196" y="115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60" name="Group 2860"/>
                          <wpg:cNvGrpSpPr>
                            <a:grpSpLocks/>
                          </wpg:cNvGrpSpPr>
                          <wpg:grpSpPr bwMode="auto">
                            <a:xfrm>
                              <a:off x="408" y="1158"/>
                              <a:ext cx="214" cy="118"/>
                              <a:chOff x="408" y="1158"/>
                              <a:chExt cx="214" cy="118"/>
                            </a:xfrm>
                          </wpg:grpSpPr>
                          <wps:wsp>
                            <wps:cNvPr id="2861" name="Rectangle 2861"/>
                            <wps:cNvSpPr>
                              <a:spLocks noChangeArrowheads="1"/>
                            </wps:cNvSpPr>
                            <wps:spPr bwMode="auto">
                              <a:xfrm>
                                <a:off x="408" y="121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62" name="Rectangle 2862"/>
                            <wps:cNvSpPr>
                              <a:spLocks noChangeArrowheads="1"/>
                            </wps:cNvSpPr>
                            <wps:spPr bwMode="auto">
                              <a:xfrm>
                                <a:off x="408" y="121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63" name="Rectangle 2863"/>
                            <wps:cNvSpPr>
                              <a:spLocks noChangeArrowheads="1"/>
                            </wps:cNvSpPr>
                            <wps:spPr bwMode="auto">
                              <a:xfrm>
                                <a:off x="408" y="115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64" name="Rectangle 2864"/>
                            <wps:cNvSpPr>
                              <a:spLocks noChangeArrowheads="1"/>
                            </wps:cNvSpPr>
                            <wps:spPr bwMode="auto">
                              <a:xfrm>
                                <a:off x="408" y="115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2865" name="Group 2865"/>
                          <wpg:cNvGrpSpPr>
                            <a:grpSpLocks/>
                          </wpg:cNvGrpSpPr>
                          <wpg:grpSpPr bwMode="auto">
                            <a:xfrm>
                              <a:off x="620" y="1158"/>
                              <a:ext cx="214" cy="118"/>
                              <a:chOff x="620" y="1158"/>
                              <a:chExt cx="214" cy="118"/>
                            </a:xfrm>
                          </wpg:grpSpPr>
                          <wps:wsp>
                            <wps:cNvPr id="2866" name="Rectangle 2866"/>
                            <wps:cNvSpPr>
                              <a:spLocks noChangeArrowheads="1"/>
                            </wps:cNvSpPr>
                            <wps:spPr bwMode="auto">
                              <a:xfrm>
                                <a:off x="620" y="121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67" name="Rectangle 2867"/>
                            <wps:cNvSpPr>
                              <a:spLocks noChangeArrowheads="1"/>
                            </wps:cNvSpPr>
                            <wps:spPr bwMode="auto">
                              <a:xfrm>
                                <a:off x="620" y="121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68" name="Rectangle 2868"/>
                            <wps:cNvSpPr>
                              <a:spLocks noChangeArrowheads="1"/>
                            </wps:cNvSpPr>
                            <wps:spPr bwMode="auto">
                              <a:xfrm>
                                <a:off x="620" y="115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69" name="Rectangle 2869"/>
                            <wps:cNvSpPr>
                              <a:spLocks noChangeArrowheads="1"/>
                            </wps:cNvSpPr>
                            <wps:spPr bwMode="auto">
                              <a:xfrm>
                                <a:off x="620" y="115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2870" name="Group 2870"/>
                        <wpg:cNvGrpSpPr>
                          <a:grpSpLocks/>
                        </wpg:cNvGrpSpPr>
                        <wpg:grpSpPr bwMode="auto">
                          <a:xfrm>
                            <a:off x="565" y="0"/>
                            <a:ext cx="475" cy="206"/>
                            <a:chOff x="565" y="0"/>
                            <a:chExt cx="475" cy="206"/>
                          </a:xfrm>
                        </wpg:grpSpPr>
                        <wps:wsp>
                          <wps:cNvPr id="2871" name="Rectangle 2871"/>
                          <wps:cNvSpPr>
                            <a:spLocks noChangeArrowheads="1"/>
                          </wps:cNvSpPr>
                          <wps:spPr bwMode="auto">
                            <a:xfrm>
                              <a:off x="668" y="18"/>
                              <a:ext cx="372" cy="171"/>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2" name="Rectangle 2872"/>
                          <wps:cNvSpPr>
                            <a:spLocks noChangeArrowheads="1"/>
                          </wps:cNvSpPr>
                          <wps:spPr bwMode="auto">
                            <a:xfrm>
                              <a:off x="668" y="18"/>
                              <a:ext cx="372" cy="17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873" name="Rectangle 2873"/>
                          <wps:cNvSpPr>
                            <a:spLocks noChangeArrowheads="1"/>
                          </wps:cNvSpPr>
                          <wps:spPr bwMode="auto">
                            <a:xfrm>
                              <a:off x="1027" y="164"/>
                              <a:ext cx="1" cy="20"/>
                            </a:xfrm>
                            <a:prstGeom prst="rect">
                              <a:avLst/>
                            </a:prstGeom>
                            <a:solidFill>
                              <a:srgbClr val="B9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4" name="Rectangle 2874"/>
                          <wps:cNvSpPr>
                            <a:spLocks noChangeArrowheads="1"/>
                          </wps:cNvSpPr>
                          <wps:spPr bwMode="auto">
                            <a:xfrm>
                              <a:off x="1027" y="164"/>
                              <a:ext cx="1" cy="20"/>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5" name="Rectangle 2875"/>
                          <wps:cNvSpPr>
                            <a:spLocks noChangeArrowheads="1"/>
                          </wps:cNvSpPr>
                          <wps:spPr bwMode="auto">
                            <a:xfrm>
                              <a:off x="1027" y="164"/>
                              <a:ext cx="1" cy="20"/>
                            </a:xfrm>
                            <a:prstGeom prst="rect">
                              <a:avLst/>
                            </a:prstGeom>
                            <a:solidFill>
                              <a:srgbClr val="F29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6" name="Rectangle 2876"/>
                          <wps:cNvSpPr>
                            <a:spLocks noChangeArrowheads="1"/>
                          </wps:cNvSpPr>
                          <wps:spPr bwMode="auto">
                            <a:xfrm>
                              <a:off x="1027" y="164"/>
                              <a:ext cx="1" cy="20"/>
                            </a:xfrm>
                            <a:prstGeom prst="rect">
                              <a:avLst/>
                            </a:prstGeom>
                            <a:solidFill>
                              <a:srgbClr val="F09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7" name="Rectangle 2877"/>
                          <wps:cNvSpPr>
                            <a:spLocks noChangeArrowheads="1"/>
                          </wps:cNvSpPr>
                          <wps:spPr bwMode="auto">
                            <a:xfrm>
                              <a:off x="1027" y="164"/>
                              <a:ext cx="1" cy="20"/>
                            </a:xfrm>
                            <a:prstGeom prst="rect">
                              <a:avLst/>
                            </a:prstGeom>
                            <a:solidFill>
                              <a:srgbClr val="EF9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8" name="Rectangle 2878"/>
                          <wps:cNvSpPr>
                            <a:spLocks noChangeArrowheads="1"/>
                          </wps:cNvSpPr>
                          <wps:spPr bwMode="auto">
                            <a:xfrm>
                              <a:off x="1027" y="164"/>
                              <a:ext cx="1" cy="20"/>
                            </a:xfrm>
                            <a:prstGeom prst="rect">
                              <a:avLst/>
                            </a:prstGeom>
                            <a:solidFill>
                              <a:srgbClr val="EE9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9" name="Rectangle 2879"/>
                          <wps:cNvSpPr>
                            <a:spLocks noChangeArrowheads="1"/>
                          </wps:cNvSpPr>
                          <wps:spPr bwMode="auto">
                            <a:xfrm>
                              <a:off x="1028" y="164"/>
                              <a:ext cx="1" cy="20"/>
                            </a:xfrm>
                            <a:prstGeom prst="rect">
                              <a:avLst/>
                            </a:prstGeom>
                            <a:solidFill>
                              <a:srgbClr val="ED8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0" name="Rectangle 2880"/>
                          <wps:cNvSpPr>
                            <a:spLocks noChangeArrowheads="1"/>
                          </wps:cNvSpPr>
                          <wps:spPr bwMode="auto">
                            <a:xfrm>
                              <a:off x="1028" y="164"/>
                              <a:ext cx="1" cy="20"/>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1" name="Rectangle 2881"/>
                          <wps:cNvSpPr>
                            <a:spLocks noChangeArrowheads="1"/>
                          </wps:cNvSpPr>
                          <wps:spPr bwMode="auto">
                            <a:xfrm>
                              <a:off x="1028" y="164"/>
                              <a:ext cx="1" cy="20"/>
                            </a:xfrm>
                            <a:prstGeom prst="rect">
                              <a:avLst/>
                            </a:prstGeom>
                            <a:solidFill>
                              <a:srgbClr val="EB8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2" name="Rectangle 2882"/>
                          <wps:cNvSpPr>
                            <a:spLocks noChangeArrowheads="1"/>
                          </wps:cNvSpPr>
                          <wps:spPr bwMode="auto">
                            <a:xfrm>
                              <a:off x="1028" y="164"/>
                              <a:ext cx="1" cy="20"/>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3" name="Rectangle 2883"/>
                          <wps:cNvSpPr>
                            <a:spLocks noChangeArrowheads="1"/>
                          </wps:cNvSpPr>
                          <wps:spPr bwMode="auto">
                            <a:xfrm>
                              <a:off x="1028" y="164"/>
                              <a:ext cx="1" cy="20"/>
                            </a:xfrm>
                            <a:prstGeom prst="rect">
                              <a:avLst/>
                            </a:prstGeom>
                            <a:solidFill>
                              <a:srgbClr val="E88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4" name="Rectangle 2884"/>
                          <wps:cNvSpPr>
                            <a:spLocks noChangeArrowheads="1"/>
                          </wps:cNvSpPr>
                          <wps:spPr bwMode="auto">
                            <a:xfrm>
                              <a:off x="1028" y="164"/>
                              <a:ext cx="1" cy="20"/>
                            </a:xfrm>
                            <a:prstGeom prst="rect">
                              <a:avLst/>
                            </a:prstGeom>
                            <a:solidFill>
                              <a:srgbClr val="E77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5" name="Rectangle 2885"/>
                          <wps:cNvSpPr>
                            <a:spLocks noChangeArrowheads="1"/>
                          </wps:cNvSpPr>
                          <wps:spPr bwMode="auto">
                            <a:xfrm>
                              <a:off x="1028" y="164"/>
                              <a:ext cx="1" cy="20"/>
                            </a:xfrm>
                            <a:prstGeom prst="rect">
                              <a:avLst/>
                            </a:prstGeom>
                            <a:solidFill>
                              <a:srgbClr val="E67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6" name="Rectangle 2886"/>
                          <wps:cNvSpPr>
                            <a:spLocks noChangeArrowheads="1"/>
                          </wps:cNvSpPr>
                          <wps:spPr bwMode="auto">
                            <a:xfrm>
                              <a:off x="1029" y="164"/>
                              <a:ext cx="1" cy="20"/>
                            </a:xfrm>
                            <a:prstGeom prst="rect">
                              <a:avLst/>
                            </a:prstGeom>
                            <a:solidFill>
                              <a:srgbClr val="E57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7" name="Rectangle 2887"/>
                          <wps:cNvSpPr>
                            <a:spLocks noChangeArrowheads="1"/>
                          </wps:cNvSpPr>
                          <wps:spPr bwMode="auto">
                            <a:xfrm>
                              <a:off x="1029" y="164"/>
                              <a:ext cx="1" cy="20"/>
                            </a:xfrm>
                            <a:prstGeom prst="rect">
                              <a:avLst/>
                            </a:prstGeom>
                            <a:solidFill>
                              <a:srgbClr val="E47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8" name="Rectangle 2888"/>
                          <wps:cNvSpPr>
                            <a:spLocks noChangeArrowheads="1"/>
                          </wps:cNvSpPr>
                          <wps:spPr bwMode="auto">
                            <a:xfrm>
                              <a:off x="1029" y="164"/>
                              <a:ext cx="1" cy="20"/>
                            </a:xfrm>
                            <a:prstGeom prst="rect">
                              <a:avLst/>
                            </a:prstGeom>
                            <a:solidFill>
                              <a:srgbClr val="E36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9" name="Rectangle 2889"/>
                          <wps:cNvSpPr>
                            <a:spLocks noChangeArrowheads="1"/>
                          </wps:cNvSpPr>
                          <wps:spPr bwMode="auto">
                            <a:xfrm>
                              <a:off x="1029" y="164"/>
                              <a:ext cx="1" cy="20"/>
                            </a:xfrm>
                            <a:prstGeom prst="rect">
                              <a:avLst/>
                            </a:prstGeom>
                            <a:solidFill>
                              <a:srgbClr val="E26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0" name="Rectangle 2890"/>
                          <wps:cNvSpPr>
                            <a:spLocks noChangeArrowheads="1"/>
                          </wps:cNvSpPr>
                          <wps:spPr bwMode="auto">
                            <a:xfrm>
                              <a:off x="1029" y="164"/>
                              <a:ext cx="1" cy="20"/>
                            </a:xfrm>
                            <a:prstGeom prst="rect">
                              <a:avLst/>
                            </a:prstGeom>
                            <a:solidFill>
                              <a:srgbClr val="E06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1" name="Rectangle 2891"/>
                          <wps:cNvSpPr>
                            <a:spLocks noChangeArrowheads="1"/>
                          </wps:cNvSpPr>
                          <wps:spPr bwMode="auto">
                            <a:xfrm>
                              <a:off x="1029" y="164"/>
                              <a:ext cx="1" cy="20"/>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2" name="Rectangle 2892"/>
                          <wps:cNvSpPr>
                            <a:spLocks noChangeArrowheads="1"/>
                          </wps:cNvSpPr>
                          <wps:spPr bwMode="auto">
                            <a:xfrm>
                              <a:off x="1030" y="164"/>
                              <a:ext cx="1" cy="20"/>
                            </a:xfrm>
                            <a:prstGeom prst="rect">
                              <a:avLst/>
                            </a:prstGeom>
                            <a:solidFill>
                              <a:srgbClr val="DE6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3" name="Rectangle 2893"/>
                          <wps:cNvSpPr>
                            <a:spLocks noChangeArrowheads="1"/>
                          </wps:cNvSpPr>
                          <wps:spPr bwMode="auto">
                            <a:xfrm>
                              <a:off x="1030" y="164"/>
                              <a:ext cx="1" cy="20"/>
                            </a:xfrm>
                            <a:prstGeom prst="rect">
                              <a:avLst/>
                            </a:prstGeom>
                            <a:solidFill>
                              <a:srgbClr val="DD5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4" name="Rectangle 2894"/>
                          <wps:cNvSpPr>
                            <a:spLocks noChangeArrowheads="1"/>
                          </wps:cNvSpPr>
                          <wps:spPr bwMode="auto">
                            <a:xfrm>
                              <a:off x="1030" y="164"/>
                              <a:ext cx="1" cy="20"/>
                            </a:xfrm>
                            <a:prstGeom prst="rect">
                              <a:avLst/>
                            </a:prstGeom>
                            <a:solidFill>
                              <a:srgbClr val="DB5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5" name="Rectangle 2895"/>
                          <wps:cNvSpPr>
                            <a:spLocks noChangeArrowheads="1"/>
                          </wps:cNvSpPr>
                          <wps:spPr bwMode="auto">
                            <a:xfrm>
                              <a:off x="1030" y="164"/>
                              <a:ext cx="1" cy="20"/>
                            </a:xfrm>
                            <a:prstGeom prst="rect">
                              <a:avLst/>
                            </a:prstGeom>
                            <a:solidFill>
                              <a:srgbClr val="DA5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6" name="Rectangle 2896"/>
                          <wps:cNvSpPr>
                            <a:spLocks noChangeArrowheads="1"/>
                          </wps:cNvSpPr>
                          <wps:spPr bwMode="auto">
                            <a:xfrm>
                              <a:off x="1030" y="164"/>
                              <a:ext cx="1" cy="20"/>
                            </a:xfrm>
                            <a:prstGeom prst="rect">
                              <a:avLst/>
                            </a:prstGeom>
                            <a:solidFill>
                              <a:srgbClr val="D95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7" name="Rectangle 2897"/>
                          <wps:cNvSpPr>
                            <a:spLocks noChangeArrowheads="1"/>
                          </wps:cNvSpPr>
                          <wps:spPr bwMode="auto">
                            <a:xfrm>
                              <a:off x="1030" y="164"/>
                              <a:ext cx="1" cy="20"/>
                            </a:xfrm>
                            <a:prstGeom prst="rect">
                              <a:avLst/>
                            </a:prstGeom>
                            <a:solidFill>
                              <a:srgbClr val="D85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8" name="Rectangle 2898"/>
                          <wps:cNvSpPr>
                            <a:spLocks noChangeArrowheads="1"/>
                          </wps:cNvSpPr>
                          <wps:spPr bwMode="auto">
                            <a:xfrm>
                              <a:off x="1031" y="164"/>
                              <a:ext cx="1" cy="20"/>
                            </a:xfrm>
                            <a:prstGeom prst="rect">
                              <a:avLst/>
                            </a:prstGeom>
                            <a:solidFill>
                              <a:srgbClr val="D75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9" name="Rectangle 2899"/>
                          <wps:cNvSpPr>
                            <a:spLocks noChangeArrowheads="1"/>
                          </wps:cNvSpPr>
                          <wps:spPr bwMode="auto">
                            <a:xfrm>
                              <a:off x="1031" y="164"/>
                              <a:ext cx="1" cy="20"/>
                            </a:xfrm>
                            <a:prstGeom prst="rect">
                              <a:avLst/>
                            </a:prstGeom>
                            <a:solidFill>
                              <a:srgbClr val="D64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0" name="Rectangle 2900"/>
                          <wps:cNvSpPr>
                            <a:spLocks noChangeArrowheads="1"/>
                          </wps:cNvSpPr>
                          <wps:spPr bwMode="auto">
                            <a:xfrm>
                              <a:off x="1031" y="164"/>
                              <a:ext cx="1" cy="20"/>
                            </a:xfrm>
                            <a:prstGeom prst="rect">
                              <a:avLst/>
                            </a:prstGeom>
                            <a:solidFill>
                              <a:srgbClr val="D54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1" name="Rectangle 2901"/>
                          <wps:cNvSpPr>
                            <a:spLocks noChangeArrowheads="1"/>
                          </wps:cNvSpPr>
                          <wps:spPr bwMode="auto">
                            <a:xfrm>
                              <a:off x="1031" y="164"/>
                              <a:ext cx="1" cy="20"/>
                            </a:xfrm>
                            <a:prstGeom prst="rect">
                              <a:avLst/>
                            </a:prstGeom>
                            <a:solidFill>
                              <a:srgbClr val="D34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2" name="Rectangle 2902"/>
                          <wps:cNvSpPr>
                            <a:spLocks noChangeArrowheads="1"/>
                          </wps:cNvSpPr>
                          <wps:spPr bwMode="auto">
                            <a:xfrm>
                              <a:off x="1031" y="164"/>
                              <a:ext cx="1" cy="20"/>
                            </a:xfrm>
                            <a:prstGeom prst="rect">
                              <a:avLst/>
                            </a:prstGeom>
                            <a:solidFill>
                              <a:srgbClr val="D24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3" name="Rectangle 2903"/>
                          <wps:cNvSpPr>
                            <a:spLocks noChangeArrowheads="1"/>
                          </wps:cNvSpPr>
                          <wps:spPr bwMode="auto">
                            <a:xfrm>
                              <a:off x="1031" y="164"/>
                              <a:ext cx="1" cy="20"/>
                            </a:xfrm>
                            <a:prstGeom prst="rect">
                              <a:avLst/>
                            </a:prstGeom>
                            <a:solidFill>
                              <a:srgbClr val="D14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4" name="Rectangle 2904"/>
                          <wps:cNvSpPr>
                            <a:spLocks noChangeArrowheads="1"/>
                          </wps:cNvSpPr>
                          <wps:spPr bwMode="auto">
                            <a:xfrm>
                              <a:off x="1032" y="164"/>
                              <a:ext cx="1" cy="20"/>
                            </a:xfrm>
                            <a:prstGeom prst="rect">
                              <a:avLst/>
                            </a:prstGeom>
                            <a:solidFill>
                              <a:srgbClr val="CF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5" name="Rectangle 2905"/>
                          <wps:cNvSpPr>
                            <a:spLocks noChangeArrowheads="1"/>
                          </wps:cNvSpPr>
                          <wps:spPr bwMode="auto">
                            <a:xfrm>
                              <a:off x="1032" y="164"/>
                              <a:ext cx="1" cy="20"/>
                            </a:xfrm>
                            <a:prstGeom prst="rect">
                              <a:avLst/>
                            </a:prstGeom>
                            <a:solidFill>
                              <a:srgbClr val="CE3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6" name="Rectangle 2906"/>
                          <wps:cNvSpPr>
                            <a:spLocks noChangeArrowheads="1"/>
                          </wps:cNvSpPr>
                          <wps:spPr bwMode="auto">
                            <a:xfrm>
                              <a:off x="1032" y="164"/>
                              <a:ext cx="1" cy="20"/>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7" name="Rectangle 2907"/>
                          <wps:cNvSpPr>
                            <a:spLocks noChangeArrowheads="1"/>
                          </wps:cNvSpPr>
                          <wps:spPr bwMode="auto">
                            <a:xfrm>
                              <a:off x="1032" y="164"/>
                              <a:ext cx="1" cy="20"/>
                            </a:xfrm>
                            <a:prstGeom prst="rect">
                              <a:avLst/>
                            </a:prstGeom>
                            <a:solidFill>
                              <a:srgbClr val="CC3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8" name="Rectangle 2908"/>
                          <wps:cNvSpPr>
                            <a:spLocks noChangeArrowheads="1"/>
                          </wps:cNvSpPr>
                          <wps:spPr bwMode="auto">
                            <a:xfrm>
                              <a:off x="1032" y="164"/>
                              <a:ext cx="1" cy="20"/>
                            </a:xfrm>
                            <a:prstGeom prst="rect">
                              <a:avLst/>
                            </a:prstGeom>
                            <a:solidFill>
                              <a:srgbClr val="CB3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9" name="Rectangle 2909"/>
                          <wps:cNvSpPr>
                            <a:spLocks noChangeArrowheads="1"/>
                          </wps:cNvSpPr>
                          <wps:spPr bwMode="auto">
                            <a:xfrm>
                              <a:off x="1032" y="164"/>
                              <a:ext cx="1" cy="20"/>
                            </a:xfrm>
                            <a:prstGeom prst="rect">
                              <a:avLst/>
                            </a:prstGeom>
                            <a:solidFill>
                              <a:srgbClr val="CA2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0" name="Rectangle 2910"/>
                          <wps:cNvSpPr>
                            <a:spLocks noChangeArrowheads="1"/>
                          </wps:cNvSpPr>
                          <wps:spPr bwMode="auto">
                            <a:xfrm>
                              <a:off x="1032" y="164"/>
                              <a:ext cx="1" cy="20"/>
                            </a:xfrm>
                            <a:prstGeom prst="rect">
                              <a:avLst/>
                            </a:prstGeom>
                            <a:solidFill>
                              <a:srgbClr val="C92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1" name="Rectangle 2911"/>
                          <wps:cNvSpPr>
                            <a:spLocks noChangeArrowheads="1"/>
                          </wps:cNvSpPr>
                          <wps:spPr bwMode="auto">
                            <a:xfrm>
                              <a:off x="1033" y="164"/>
                              <a:ext cx="1" cy="20"/>
                            </a:xfrm>
                            <a:prstGeom prst="rect">
                              <a:avLst/>
                            </a:prstGeom>
                            <a:solidFill>
                              <a:srgbClr val="C72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2" name="Rectangle 2912"/>
                          <wps:cNvSpPr>
                            <a:spLocks noChangeArrowheads="1"/>
                          </wps:cNvSpPr>
                          <wps:spPr bwMode="auto">
                            <a:xfrm>
                              <a:off x="1033" y="164"/>
                              <a:ext cx="1" cy="20"/>
                            </a:xfrm>
                            <a:prstGeom prst="rect">
                              <a:avLst/>
                            </a:prstGeom>
                            <a:solidFill>
                              <a:srgbClr val="C62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3" name="Rectangle 2913"/>
                          <wps:cNvSpPr>
                            <a:spLocks noChangeArrowheads="1"/>
                          </wps:cNvSpPr>
                          <wps:spPr bwMode="auto">
                            <a:xfrm>
                              <a:off x="1033" y="164"/>
                              <a:ext cx="1" cy="20"/>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4" name="Rectangle 2914"/>
                          <wps:cNvSpPr>
                            <a:spLocks noChangeArrowheads="1"/>
                          </wps:cNvSpPr>
                          <wps:spPr bwMode="auto">
                            <a:xfrm>
                              <a:off x="1033" y="164"/>
                              <a:ext cx="1" cy="20"/>
                            </a:xfrm>
                            <a:prstGeom prst="rect">
                              <a:avLst/>
                            </a:prstGeom>
                            <a:solidFill>
                              <a:srgbClr val="C41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5" name="Rectangle 2915"/>
                          <wps:cNvSpPr>
                            <a:spLocks noChangeArrowheads="1"/>
                          </wps:cNvSpPr>
                          <wps:spPr bwMode="auto">
                            <a:xfrm>
                              <a:off x="1033" y="164"/>
                              <a:ext cx="1" cy="20"/>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6" name="Rectangle 2916"/>
                          <wps:cNvSpPr>
                            <a:spLocks noChangeArrowheads="1"/>
                          </wps:cNvSpPr>
                          <wps:spPr bwMode="auto">
                            <a:xfrm>
                              <a:off x="1033" y="164"/>
                              <a:ext cx="1" cy="20"/>
                            </a:xfrm>
                            <a:prstGeom prst="rect">
                              <a:avLst/>
                            </a:prstGeom>
                            <a:solidFill>
                              <a:srgbClr val="C11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7" name="Rectangle 2917"/>
                          <wps:cNvSpPr>
                            <a:spLocks noChangeArrowheads="1"/>
                          </wps:cNvSpPr>
                          <wps:spPr bwMode="auto">
                            <a:xfrm>
                              <a:off x="1034" y="164"/>
                              <a:ext cx="1" cy="20"/>
                            </a:xfrm>
                            <a:prstGeom prst="rect">
                              <a:avLst/>
                            </a:prstGeom>
                            <a:solidFill>
                              <a:srgbClr val="C01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8" name="Rectangle 2918"/>
                          <wps:cNvSpPr>
                            <a:spLocks noChangeArrowheads="1"/>
                          </wps:cNvSpPr>
                          <wps:spPr bwMode="auto">
                            <a:xfrm>
                              <a:off x="1034" y="164"/>
                              <a:ext cx="1" cy="20"/>
                            </a:xfrm>
                            <a:prstGeom prst="rect">
                              <a:avLst/>
                            </a:prstGeom>
                            <a:solidFill>
                              <a:srgbClr val="BF1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9" name="Rectangle 2919"/>
                          <wps:cNvSpPr>
                            <a:spLocks noChangeArrowheads="1"/>
                          </wps:cNvSpPr>
                          <wps:spPr bwMode="auto">
                            <a:xfrm>
                              <a:off x="1034" y="164"/>
                              <a:ext cx="1" cy="20"/>
                            </a:xfrm>
                            <a:prstGeom prst="rect">
                              <a:avLst/>
                            </a:prstGeom>
                            <a:solidFill>
                              <a:srgbClr val="BE0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0" name="Rectangle 2920"/>
                          <wps:cNvSpPr>
                            <a:spLocks noChangeArrowheads="1"/>
                          </wps:cNvSpPr>
                          <wps:spPr bwMode="auto">
                            <a:xfrm>
                              <a:off x="1034" y="164"/>
                              <a:ext cx="1" cy="20"/>
                            </a:xfrm>
                            <a:prstGeom prst="rect">
                              <a:avLst/>
                            </a:prstGeom>
                            <a:solidFill>
                              <a:srgbClr val="BD0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1" name="Rectangle 2921"/>
                          <wps:cNvSpPr>
                            <a:spLocks noChangeArrowheads="1"/>
                          </wps:cNvSpPr>
                          <wps:spPr bwMode="auto">
                            <a:xfrm>
                              <a:off x="1034" y="164"/>
                              <a:ext cx="1" cy="20"/>
                            </a:xfrm>
                            <a:prstGeom prst="rect">
                              <a:avLst/>
                            </a:prstGeom>
                            <a:solidFill>
                              <a:srgbClr val="BC0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2" name="Rectangle 2922"/>
                          <wps:cNvSpPr>
                            <a:spLocks noChangeArrowheads="1"/>
                          </wps:cNvSpPr>
                          <wps:spPr bwMode="auto">
                            <a:xfrm>
                              <a:off x="1034" y="164"/>
                              <a:ext cx="1" cy="20"/>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3" name="Rectangle 2923"/>
                          <wps:cNvSpPr>
                            <a:spLocks noChangeArrowheads="1"/>
                          </wps:cNvSpPr>
                          <wps:spPr bwMode="auto">
                            <a:xfrm>
                              <a:off x="1035" y="164"/>
                              <a:ext cx="1" cy="20"/>
                            </a:xfrm>
                            <a:prstGeom prst="rect">
                              <a:avLst/>
                            </a:prstGeom>
                            <a:solidFill>
                              <a:srgbClr val="B9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4" name="Freeform 2924"/>
                          <wps:cNvSpPr>
                            <a:spLocks/>
                          </wps:cNvSpPr>
                          <wps:spPr bwMode="auto">
                            <a:xfrm>
                              <a:off x="1027" y="164"/>
                              <a:ext cx="8" cy="20"/>
                            </a:xfrm>
                            <a:custGeom>
                              <a:avLst/>
                              <a:gdLst>
                                <a:gd name="T0" fmla="*/ 0 w 8"/>
                                <a:gd name="T1" fmla="*/ 20 h 20"/>
                                <a:gd name="T2" fmla="*/ 0 w 8"/>
                                <a:gd name="T3" fmla="*/ 0 h 20"/>
                                <a:gd name="T4" fmla="*/ 8 w 8"/>
                                <a:gd name="T5" fmla="*/ 7 h 20"/>
                                <a:gd name="T6" fmla="*/ 8 w 8"/>
                                <a:gd name="T7" fmla="*/ 14 h 20"/>
                                <a:gd name="T8" fmla="*/ 0 w 8"/>
                                <a:gd name="T9" fmla="*/ 20 h 20"/>
                              </a:gdLst>
                              <a:ahLst/>
                              <a:cxnLst>
                                <a:cxn ang="0">
                                  <a:pos x="T0" y="T1"/>
                                </a:cxn>
                                <a:cxn ang="0">
                                  <a:pos x="T2" y="T3"/>
                                </a:cxn>
                                <a:cxn ang="0">
                                  <a:pos x="T4" y="T5"/>
                                </a:cxn>
                                <a:cxn ang="0">
                                  <a:pos x="T6" y="T7"/>
                                </a:cxn>
                                <a:cxn ang="0">
                                  <a:pos x="T8" y="T9"/>
                                </a:cxn>
                              </a:cxnLst>
                              <a:rect l="0" t="0" r="r" b="b"/>
                              <a:pathLst>
                                <a:path w="8" h="20">
                                  <a:moveTo>
                                    <a:pt x="0" y="20"/>
                                  </a:moveTo>
                                  <a:lnTo>
                                    <a:pt x="0" y="0"/>
                                  </a:lnTo>
                                  <a:lnTo>
                                    <a:pt x="8" y="7"/>
                                  </a:lnTo>
                                  <a:lnTo>
                                    <a:pt x="8" y="14"/>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25" name="Rectangle 2925"/>
                          <wps:cNvSpPr>
                            <a:spLocks noChangeArrowheads="1"/>
                          </wps:cNvSpPr>
                          <wps:spPr bwMode="auto">
                            <a:xfrm>
                              <a:off x="1027" y="25"/>
                              <a:ext cx="1" cy="20"/>
                            </a:xfrm>
                            <a:prstGeom prst="rect">
                              <a:avLst/>
                            </a:prstGeom>
                            <a:solidFill>
                              <a:srgbClr val="B9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6" name="Rectangle 2926"/>
                          <wps:cNvSpPr>
                            <a:spLocks noChangeArrowheads="1"/>
                          </wps:cNvSpPr>
                          <wps:spPr bwMode="auto">
                            <a:xfrm>
                              <a:off x="1027" y="25"/>
                              <a:ext cx="1" cy="20"/>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7" name="Rectangle 2927"/>
                          <wps:cNvSpPr>
                            <a:spLocks noChangeArrowheads="1"/>
                          </wps:cNvSpPr>
                          <wps:spPr bwMode="auto">
                            <a:xfrm>
                              <a:off x="1027" y="25"/>
                              <a:ext cx="1" cy="20"/>
                            </a:xfrm>
                            <a:prstGeom prst="rect">
                              <a:avLst/>
                            </a:prstGeom>
                            <a:solidFill>
                              <a:srgbClr val="F29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8" name="Rectangle 2928"/>
                          <wps:cNvSpPr>
                            <a:spLocks noChangeArrowheads="1"/>
                          </wps:cNvSpPr>
                          <wps:spPr bwMode="auto">
                            <a:xfrm>
                              <a:off x="1027" y="25"/>
                              <a:ext cx="1" cy="20"/>
                            </a:xfrm>
                            <a:prstGeom prst="rect">
                              <a:avLst/>
                            </a:prstGeom>
                            <a:solidFill>
                              <a:srgbClr val="F09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9" name="Rectangle 2929"/>
                          <wps:cNvSpPr>
                            <a:spLocks noChangeArrowheads="1"/>
                          </wps:cNvSpPr>
                          <wps:spPr bwMode="auto">
                            <a:xfrm>
                              <a:off x="1027" y="25"/>
                              <a:ext cx="1" cy="20"/>
                            </a:xfrm>
                            <a:prstGeom prst="rect">
                              <a:avLst/>
                            </a:prstGeom>
                            <a:solidFill>
                              <a:srgbClr val="EF9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0" name="Rectangle 2930"/>
                          <wps:cNvSpPr>
                            <a:spLocks noChangeArrowheads="1"/>
                          </wps:cNvSpPr>
                          <wps:spPr bwMode="auto">
                            <a:xfrm>
                              <a:off x="1027" y="25"/>
                              <a:ext cx="1" cy="20"/>
                            </a:xfrm>
                            <a:prstGeom prst="rect">
                              <a:avLst/>
                            </a:prstGeom>
                            <a:solidFill>
                              <a:srgbClr val="EE9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1" name="Rectangle 2931"/>
                          <wps:cNvSpPr>
                            <a:spLocks noChangeArrowheads="1"/>
                          </wps:cNvSpPr>
                          <wps:spPr bwMode="auto">
                            <a:xfrm>
                              <a:off x="1028" y="25"/>
                              <a:ext cx="1" cy="20"/>
                            </a:xfrm>
                            <a:prstGeom prst="rect">
                              <a:avLst/>
                            </a:prstGeom>
                            <a:solidFill>
                              <a:srgbClr val="ED8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2" name="Rectangle 2932"/>
                          <wps:cNvSpPr>
                            <a:spLocks noChangeArrowheads="1"/>
                          </wps:cNvSpPr>
                          <wps:spPr bwMode="auto">
                            <a:xfrm>
                              <a:off x="1028" y="25"/>
                              <a:ext cx="1" cy="20"/>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3" name="Rectangle 2933"/>
                          <wps:cNvSpPr>
                            <a:spLocks noChangeArrowheads="1"/>
                          </wps:cNvSpPr>
                          <wps:spPr bwMode="auto">
                            <a:xfrm>
                              <a:off x="1028" y="25"/>
                              <a:ext cx="1" cy="20"/>
                            </a:xfrm>
                            <a:prstGeom prst="rect">
                              <a:avLst/>
                            </a:prstGeom>
                            <a:solidFill>
                              <a:srgbClr val="EB8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4" name="Rectangle 2934"/>
                          <wps:cNvSpPr>
                            <a:spLocks noChangeArrowheads="1"/>
                          </wps:cNvSpPr>
                          <wps:spPr bwMode="auto">
                            <a:xfrm>
                              <a:off x="1028" y="25"/>
                              <a:ext cx="1" cy="20"/>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5" name="Rectangle 2935"/>
                          <wps:cNvSpPr>
                            <a:spLocks noChangeArrowheads="1"/>
                          </wps:cNvSpPr>
                          <wps:spPr bwMode="auto">
                            <a:xfrm>
                              <a:off x="1028" y="25"/>
                              <a:ext cx="1" cy="20"/>
                            </a:xfrm>
                            <a:prstGeom prst="rect">
                              <a:avLst/>
                            </a:prstGeom>
                            <a:solidFill>
                              <a:srgbClr val="E88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6" name="Rectangle 2936"/>
                          <wps:cNvSpPr>
                            <a:spLocks noChangeArrowheads="1"/>
                          </wps:cNvSpPr>
                          <wps:spPr bwMode="auto">
                            <a:xfrm>
                              <a:off x="1028" y="25"/>
                              <a:ext cx="1" cy="20"/>
                            </a:xfrm>
                            <a:prstGeom prst="rect">
                              <a:avLst/>
                            </a:prstGeom>
                            <a:solidFill>
                              <a:srgbClr val="E77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7" name="Rectangle 2937"/>
                          <wps:cNvSpPr>
                            <a:spLocks noChangeArrowheads="1"/>
                          </wps:cNvSpPr>
                          <wps:spPr bwMode="auto">
                            <a:xfrm>
                              <a:off x="1028" y="25"/>
                              <a:ext cx="1" cy="20"/>
                            </a:xfrm>
                            <a:prstGeom prst="rect">
                              <a:avLst/>
                            </a:prstGeom>
                            <a:solidFill>
                              <a:srgbClr val="E67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8" name="Rectangle 2938"/>
                          <wps:cNvSpPr>
                            <a:spLocks noChangeArrowheads="1"/>
                          </wps:cNvSpPr>
                          <wps:spPr bwMode="auto">
                            <a:xfrm>
                              <a:off x="1029" y="25"/>
                              <a:ext cx="1" cy="20"/>
                            </a:xfrm>
                            <a:prstGeom prst="rect">
                              <a:avLst/>
                            </a:prstGeom>
                            <a:solidFill>
                              <a:srgbClr val="E57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9" name="Rectangle 2939"/>
                          <wps:cNvSpPr>
                            <a:spLocks noChangeArrowheads="1"/>
                          </wps:cNvSpPr>
                          <wps:spPr bwMode="auto">
                            <a:xfrm>
                              <a:off x="1029" y="25"/>
                              <a:ext cx="1" cy="20"/>
                            </a:xfrm>
                            <a:prstGeom prst="rect">
                              <a:avLst/>
                            </a:prstGeom>
                            <a:solidFill>
                              <a:srgbClr val="E47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0" name="Rectangle 2940"/>
                          <wps:cNvSpPr>
                            <a:spLocks noChangeArrowheads="1"/>
                          </wps:cNvSpPr>
                          <wps:spPr bwMode="auto">
                            <a:xfrm>
                              <a:off x="1029" y="25"/>
                              <a:ext cx="1" cy="20"/>
                            </a:xfrm>
                            <a:prstGeom prst="rect">
                              <a:avLst/>
                            </a:prstGeom>
                            <a:solidFill>
                              <a:srgbClr val="E36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1" name="Rectangle 2941"/>
                          <wps:cNvSpPr>
                            <a:spLocks noChangeArrowheads="1"/>
                          </wps:cNvSpPr>
                          <wps:spPr bwMode="auto">
                            <a:xfrm>
                              <a:off x="1029" y="25"/>
                              <a:ext cx="1" cy="20"/>
                            </a:xfrm>
                            <a:prstGeom prst="rect">
                              <a:avLst/>
                            </a:prstGeom>
                            <a:solidFill>
                              <a:srgbClr val="E26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2" name="Rectangle 2942"/>
                          <wps:cNvSpPr>
                            <a:spLocks noChangeArrowheads="1"/>
                          </wps:cNvSpPr>
                          <wps:spPr bwMode="auto">
                            <a:xfrm>
                              <a:off x="1029" y="25"/>
                              <a:ext cx="1" cy="20"/>
                            </a:xfrm>
                            <a:prstGeom prst="rect">
                              <a:avLst/>
                            </a:prstGeom>
                            <a:solidFill>
                              <a:srgbClr val="E06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3" name="Rectangle 2943"/>
                          <wps:cNvSpPr>
                            <a:spLocks noChangeArrowheads="1"/>
                          </wps:cNvSpPr>
                          <wps:spPr bwMode="auto">
                            <a:xfrm>
                              <a:off x="1029" y="25"/>
                              <a:ext cx="1" cy="20"/>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4" name="Rectangle 2944"/>
                          <wps:cNvSpPr>
                            <a:spLocks noChangeArrowheads="1"/>
                          </wps:cNvSpPr>
                          <wps:spPr bwMode="auto">
                            <a:xfrm>
                              <a:off x="1030" y="25"/>
                              <a:ext cx="1" cy="20"/>
                            </a:xfrm>
                            <a:prstGeom prst="rect">
                              <a:avLst/>
                            </a:prstGeom>
                            <a:solidFill>
                              <a:srgbClr val="DE6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5" name="Rectangle 2945"/>
                          <wps:cNvSpPr>
                            <a:spLocks noChangeArrowheads="1"/>
                          </wps:cNvSpPr>
                          <wps:spPr bwMode="auto">
                            <a:xfrm>
                              <a:off x="1030" y="25"/>
                              <a:ext cx="1" cy="20"/>
                            </a:xfrm>
                            <a:prstGeom prst="rect">
                              <a:avLst/>
                            </a:prstGeom>
                            <a:solidFill>
                              <a:srgbClr val="DD5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6" name="Rectangle 2946"/>
                          <wps:cNvSpPr>
                            <a:spLocks noChangeArrowheads="1"/>
                          </wps:cNvSpPr>
                          <wps:spPr bwMode="auto">
                            <a:xfrm>
                              <a:off x="1030" y="25"/>
                              <a:ext cx="1" cy="20"/>
                            </a:xfrm>
                            <a:prstGeom prst="rect">
                              <a:avLst/>
                            </a:prstGeom>
                            <a:solidFill>
                              <a:srgbClr val="DB5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7" name="Rectangle 2947"/>
                          <wps:cNvSpPr>
                            <a:spLocks noChangeArrowheads="1"/>
                          </wps:cNvSpPr>
                          <wps:spPr bwMode="auto">
                            <a:xfrm>
                              <a:off x="1030" y="25"/>
                              <a:ext cx="1" cy="20"/>
                            </a:xfrm>
                            <a:prstGeom prst="rect">
                              <a:avLst/>
                            </a:prstGeom>
                            <a:solidFill>
                              <a:srgbClr val="DA5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8" name="Rectangle 2948"/>
                          <wps:cNvSpPr>
                            <a:spLocks noChangeArrowheads="1"/>
                          </wps:cNvSpPr>
                          <wps:spPr bwMode="auto">
                            <a:xfrm>
                              <a:off x="1030" y="25"/>
                              <a:ext cx="1" cy="20"/>
                            </a:xfrm>
                            <a:prstGeom prst="rect">
                              <a:avLst/>
                            </a:prstGeom>
                            <a:solidFill>
                              <a:srgbClr val="D95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9" name="Rectangle 2949"/>
                          <wps:cNvSpPr>
                            <a:spLocks noChangeArrowheads="1"/>
                          </wps:cNvSpPr>
                          <wps:spPr bwMode="auto">
                            <a:xfrm>
                              <a:off x="1030" y="25"/>
                              <a:ext cx="1" cy="20"/>
                            </a:xfrm>
                            <a:prstGeom prst="rect">
                              <a:avLst/>
                            </a:prstGeom>
                            <a:solidFill>
                              <a:srgbClr val="D85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0" name="Rectangle 2950"/>
                          <wps:cNvSpPr>
                            <a:spLocks noChangeArrowheads="1"/>
                          </wps:cNvSpPr>
                          <wps:spPr bwMode="auto">
                            <a:xfrm>
                              <a:off x="1031" y="25"/>
                              <a:ext cx="1" cy="20"/>
                            </a:xfrm>
                            <a:prstGeom prst="rect">
                              <a:avLst/>
                            </a:prstGeom>
                            <a:solidFill>
                              <a:srgbClr val="D75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1" name="Rectangle 2951"/>
                          <wps:cNvSpPr>
                            <a:spLocks noChangeArrowheads="1"/>
                          </wps:cNvSpPr>
                          <wps:spPr bwMode="auto">
                            <a:xfrm>
                              <a:off x="1031" y="25"/>
                              <a:ext cx="1" cy="20"/>
                            </a:xfrm>
                            <a:prstGeom prst="rect">
                              <a:avLst/>
                            </a:prstGeom>
                            <a:solidFill>
                              <a:srgbClr val="D64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2" name="Rectangle 2952"/>
                          <wps:cNvSpPr>
                            <a:spLocks noChangeArrowheads="1"/>
                          </wps:cNvSpPr>
                          <wps:spPr bwMode="auto">
                            <a:xfrm>
                              <a:off x="1031" y="25"/>
                              <a:ext cx="1" cy="20"/>
                            </a:xfrm>
                            <a:prstGeom prst="rect">
                              <a:avLst/>
                            </a:prstGeom>
                            <a:solidFill>
                              <a:srgbClr val="D54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3" name="Rectangle 2953"/>
                          <wps:cNvSpPr>
                            <a:spLocks noChangeArrowheads="1"/>
                          </wps:cNvSpPr>
                          <wps:spPr bwMode="auto">
                            <a:xfrm>
                              <a:off x="1031" y="25"/>
                              <a:ext cx="1" cy="20"/>
                            </a:xfrm>
                            <a:prstGeom prst="rect">
                              <a:avLst/>
                            </a:prstGeom>
                            <a:solidFill>
                              <a:srgbClr val="D34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4" name="Rectangle 2954"/>
                          <wps:cNvSpPr>
                            <a:spLocks noChangeArrowheads="1"/>
                          </wps:cNvSpPr>
                          <wps:spPr bwMode="auto">
                            <a:xfrm>
                              <a:off x="1031" y="25"/>
                              <a:ext cx="1" cy="20"/>
                            </a:xfrm>
                            <a:prstGeom prst="rect">
                              <a:avLst/>
                            </a:prstGeom>
                            <a:solidFill>
                              <a:srgbClr val="D24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5" name="Rectangle 2955"/>
                          <wps:cNvSpPr>
                            <a:spLocks noChangeArrowheads="1"/>
                          </wps:cNvSpPr>
                          <wps:spPr bwMode="auto">
                            <a:xfrm>
                              <a:off x="1031" y="25"/>
                              <a:ext cx="1" cy="20"/>
                            </a:xfrm>
                            <a:prstGeom prst="rect">
                              <a:avLst/>
                            </a:prstGeom>
                            <a:solidFill>
                              <a:srgbClr val="D14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6" name="Rectangle 2956"/>
                          <wps:cNvSpPr>
                            <a:spLocks noChangeArrowheads="1"/>
                          </wps:cNvSpPr>
                          <wps:spPr bwMode="auto">
                            <a:xfrm>
                              <a:off x="1032" y="25"/>
                              <a:ext cx="1" cy="20"/>
                            </a:xfrm>
                            <a:prstGeom prst="rect">
                              <a:avLst/>
                            </a:prstGeom>
                            <a:solidFill>
                              <a:srgbClr val="CF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7" name="Rectangle 2957"/>
                          <wps:cNvSpPr>
                            <a:spLocks noChangeArrowheads="1"/>
                          </wps:cNvSpPr>
                          <wps:spPr bwMode="auto">
                            <a:xfrm>
                              <a:off x="1032" y="25"/>
                              <a:ext cx="1" cy="20"/>
                            </a:xfrm>
                            <a:prstGeom prst="rect">
                              <a:avLst/>
                            </a:prstGeom>
                            <a:solidFill>
                              <a:srgbClr val="CE3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8" name="Rectangle 2958"/>
                          <wps:cNvSpPr>
                            <a:spLocks noChangeArrowheads="1"/>
                          </wps:cNvSpPr>
                          <wps:spPr bwMode="auto">
                            <a:xfrm>
                              <a:off x="1032" y="25"/>
                              <a:ext cx="1" cy="20"/>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9" name="Rectangle 2959"/>
                          <wps:cNvSpPr>
                            <a:spLocks noChangeArrowheads="1"/>
                          </wps:cNvSpPr>
                          <wps:spPr bwMode="auto">
                            <a:xfrm>
                              <a:off x="1032" y="25"/>
                              <a:ext cx="1" cy="20"/>
                            </a:xfrm>
                            <a:prstGeom prst="rect">
                              <a:avLst/>
                            </a:prstGeom>
                            <a:solidFill>
                              <a:srgbClr val="CC3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0" name="Rectangle 2960"/>
                          <wps:cNvSpPr>
                            <a:spLocks noChangeArrowheads="1"/>
                          </wps:cNvSpPr>
                          <wps:spPr bwMode="auto">
                            <a:xfrm>
                              <a:off x="1032" y="25"/>
                              <a:ext cx="1" cy="20"/>
                            </a:xfrm>
                            <a:prstGeom prst="rect">
                              <a:avLst/>
                            </a:prstGeom>
                            <a:solidFill>
                              <a:srgbClr val="CB3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1" name="Rectangle 2961"/>
                          <wps:cNvSpPr>
                            <a:spLocks noChangeArrowheads="1"/>
                          </wps:cNvSpPr>
                          <wps:spPr bwMode="auto">
                            <a:xfrm>
                              <a:off x="1032" y="25"/>
                              <a:ext cx="1" cy="20"/>
                            </a:xfrm>
                            <a:prstGeom prst="rect">
                              <a:avLst/>
                            </a:prstGeom>
                            <a:solidFill>
                              <a:srgbClr val="CA2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2" name="Rectangle 2962"/>
                          <wps:cNvSpPr>
                            <a:spLocks noChangeArrowheads="1"/>
                          </wps:cNvSpPr>
                          <wps:spPr bwMode="auto">
                            <a:xfrm>
                              <a:off x="1032" y="25"/>
                              <a:ext cx="1" cy="20"/>
                            </a:xfrm>
                            <a:prstGeom prst="rect">
                              <a:avLst/>
                            </a:prstGeom>
                            <a:solidFill>
                              <a:srgbClr val="C92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3" name="Rectangle 2963"/>
                          <wps:cNvSpPr>
                            <a:spLocks noChangeArrowheads="1"/>
                          </wps:cNvSpPr>
                          <wps:spPr bwMode="auto">
                            <a:xfrm>
                              <a:off x="1033" y="25"/>
                              <a:ext cx="1" cy="20"/>
                            </a:xfrm>
                            <a:prstGeom prst="rect">
                              <a:avLst/>
                            </a:prstGeom>
                            <a:solidFill>
                              <a:srgbClr val="C72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4" name="Rectangle 2964"/>
                          <wps:cNvSpPr>
                            <a:spLocks noChangeArrowheads="1"/>
                          </wps:cNvSpPr>
                          <wps:spPr bwMode="auto">
                            <a:xfrm>
                              <a:off x="1033" y="25"/>
                              <a:ext cx="1" cy="20"/>
                            </a:xfrm>
                            <a:prstGeom prst="rect">
                              <a:avLst/>
                            </a:prstGeom>
                            <a:solidFill>
                              <a:srgbClr val="C62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5" name="Rectangle 2965"/>
                          <wps:cNvSpPr>
                            <a:spLocks noChangeArrowheads="1"/>
                          </wps:cNvSpPr>
                          <wps:spPr bwMode="auto">
                            <a:xfrm>
                              <a:off x="1033" y="25"/>
                              <a:ext cx="1" cy="20"/>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6" name="Rectangle 2966"/>
                          <wps:cNvSpPr>
                            <a:spLocks noChangeArrowheads="1"/>
                          </wps:cNvSpPr>
                          <wps:spPr bwMode="auto">
                            <a:xfrm>
                              <a:off x="1033" y="25"/>
                              <a:ext cx="1" cy="20"/>
                            </a:xfrm>
                            <a:prstGeom prst="rect">
                              <a:avLst/>
                            </a:prstGeom>
                            <a:solidFill>
                              <a:srgbClr val="C41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7" name="Rectangle 2967"/>
                          <wps:cNvSpPr>
                            <a:spLocks noChangeArrowheads="1"/>
                          </wps:cNvSpPr>
                          <wps:spPr bwMode="auto">
                            <a:xfrm>
                              <a:off x="1033" y="25"/>
                              <a:ext cx="1" cy="20"/>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8" name="Rectangle 2968"/>
                          <wps:cNvSpPr>
                            <a:spLocks noChangeArrowheads="1"/>
                          </wps:cNvSpPr>
                          <wps:spPr bwMode="auto">
                            <a:xfrm>
                              <a:off x="1033" y="25"/>
                              <a:ext cx="1" cy="20"/>
                            </a:xfrm>
                            <a:prstGeom prst="rect">
                              <a:avLst/>
                            </a:prstGeom>
                            <a:solidFill>
                              <a:srgbClr val="C11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9" name="Rectangle 2969"/>
                          <wps:cNvSpPr>
                            <a:spLocks noChangeArrowheads="1"/>
                          </wps:cNvSpPr>
                          <wps:spPr bwMode="auto">
                            <a:xfrm>
                              <a:off x="1034" y="25"/>
                              <a:ext cx="1" cy="20"/>
                            </a:xfrm>
                            <a:prstGeom prst="rect">
                              <a:avLst/>
                            </a:prstGeom>
                            <a:solidFill>
                              <a:srgbClr val="C01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0" name="Rectangle 2970"/>
                          <wps:cNvSpPr>
                            <a:spLocks noChangeArrowheads="1"/>
                          </wps:cNvSpPr>
                          <wps:spPr bwMode="auto">
                            <a:xfrm>
                              <a:off x="1034" y="25"/>
                              <a:ext cx="1" cy="20"/>
                            </a:xfrm>
                            <a:prstGeom prst="rect">
                              <a:avLst/>
                            </a:prstGeom>
                            <a:solidFill>
                              <a:srgbClr val="BF1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1" name="Rectangle 2971"/>
                          <wps:cNvSpPr>
                            <a:spLocks noChangeArrowheads="1"/>
                          </wps:cNvSpPr>
                          <wps:spPr bwMode="auto">
                            <a:xfrm>
                              <a:off x="1034" y="25"/>
                              <a:ext cx="1" cy="20"/>
                            </a:xfrm>
                            <a:prstGeom prst="rect">
                              <a:avLst/>
                            </a:prstGeom>
                            <a:solidFill>
                              <a:srgbClr val="BE0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2" name="Rectangle 2972"/>
                          <wps:cNvSpPr>
                            <a:spLocks noChangeArrowheads="1"/>
                          </wps:cNvSpPr>
                          <wps:spPr bwMode="auto">
                            <a:xfrm>
                              <a:off x="1034" y="25"/>
                              <a:ext cx="1" cy="20"/>
                            </a:xfrm>
                            <a:prstGeom prst="rect">
                              <a:avLst/>
                            </a:prstGeom>
                            <a:solidFill>
                              <a:srgbClr val="BD0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3" name="Rectangle 2973"/>
                          <wps:cNvSpPr>
                            <a:spLocks noChangeArrowheads="1"/>
                          </wps:cNvSpPr>
                          <wps:spPr bwMode="auto">
                            <a:xfrm>
                              <a:off x="1034" y="25"/>
                              <a:ext cx="1" cy="20"/>
                            </a:xfrm>
                            <a:prstGeom prst="rect">
                              <a:avLst/>
                            </a:prstGeom>
                            <a:solidFill>
                              <a:srgbClr val="BC0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4" name="Rectangle 2974"/>
                          <wps:cNvSpPr>
                            <a:spLocks noChangeArrowheads="1"/>
                          </wps:cNvSpPr>
                          <wps:spPr bwMode="auto">
                            <a:xfrm>
                              <a:off x="1034" y="25"/>
                              <a:ext cx="1" cy="20"/>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5" name="Rectangle 2975"/>
                          <wps:cNvSpPr>
                            <a:spLocks noChangeArrowheads="1"/>
                          </wps:cNvSpPr>
                          <wps:spPr bwMode="auto">
                            <a:xfrm>
                              <a:off x="1035" y="25"/>
                              <a:ext cx="1" cy="20"/>
                            </a:xfrm>
                            <a:prstGeom prst="rect">
                              <a:avLst/>
                            </a:prstGeom>
                            <a:solidFill>
                              <a:srgbClr val="B9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6" name="Freeform 2976"/>
                          <wps:cNvSpPr>
                            <a:spLocks/>
                          </wps:cNvSpPr>
                          <wps:spPr bwMode="auto">
                            <a:xfrm>
                              <a:off x="1027" y="25"/>
                              <a:ext cx="8" cy="19"/>
                            </a:xfrm>
                            <a:custGeom>
                              <a:avLst/>
                              <a:gdLst>
                                <a:gd name="T0" fmla="*/ 0 w 8"/>
                                <a:gd name="T1" fmla="*/ 19 h 19"/>
                                <a:gd name="T2" fmla="*/ 0 w 8"/>
                                <a:gd name="T3" fmla="*/ 0 h 19"/>
                                <a:gd name="T4" fmla="*/ 8 w 8"/>
                                <a:gd name="T5" fmla="*/ 6 h 19"/>
                                <a:gd name="T6" fmla="*/ 8 w 8"/>
                                <a:gd name="T7" fmla="*/ 13 h 19"/>
                                <a:gd name="T8" fmla="*/ 0 w 8"/>
                                <a:gd name="T9" fmla="*/ 19 h 19"/>
                              </a:gdLst>
                              <a:ahLst/>
                              <a:cxnLst>
                                <a:cxn ang="0">
                                  <a:pos x="T0" y="T1"/>
                                </a:cxn>
                                <a:cxn ang="0">
                                  <a:pos x="T2" y="T3"/>
                                </a:cxn>
                                <a:cxn ang="0">
                                  <a:pos x="T4" y="T5"/>
                                </a:cxn>
                                <a:cxn ang="0">
                                  <a:pos x="T6" y="T7"/>
                                </a:cxn>
                                <a:cxn ang="0">
                                  <a:pos x="T8" y="T9"/>
                                </a:cxn>
                              </a:cxnLst>
                              <a:rect l="0" t="0" r="r" b="b"/>
                              <a:pathLst>
                                <a:path w="8" h="19">
                                  <a:moveTo>
                                    <a:pt x="0" y="19"/>
                                  </a:moveTo>
                                  <a:lnTo>
                                    <a:pt x="0" y="0"/>
                                  </a:lnTo>
                                  <a:lnTo>
                                    <a:pt x="8" y="6"/>
                                  </a:lnTo>
                                  <a:lnTo>
                                    <a:pt x="8" y="13"/>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77" name="Freeform 2977"/>
                          <wps:cNvSpPr>
                            <a:spLocks/>
                          </wps:cNvSpPr>
                          <wps:spPr bwMode="auto">
                            <a:xfrm>
                              <a:off x="643" y="180"/>
                              <a:ext cx="14" cy="26"/>
                            </a:xfrm>
                            <a:custGeom>
                              <a:avLst/>
                              <a:gdLst>
                                <a:gd name="T0" fmla="*/ 197 w 342"/>
                                <a:gd name="T1" fmla="*/ 635 h 657"/>
                                <a:gd name="T2" fmla="*/ 5 w 342"/>
                                <a:gd name="T3" fmla="*/ 69 h 657"/>
                                <a:gd name="T4" fmla="*/ 5 w 342"/>
                                <a:gd name="T5" fmla="*/ 69 h 657"/>
                                <a:gd name="T6" fmla="*/ 23 w 342"/>
                                <a:gd name="T7" fmla="*/ 34 h 657"/>
                                <a:gd name="T8" fmla="*/ 23 w 342"/>
                                <a:gd name="T9" fmla="*/ 34 h 657"/>
                                <a:gd name="T10" fmla="*/ 23 w 342"/>
                                <a:gd name="T11" fmla="*/ 34 h 657"/>
                                <a:gd name="T12" fmla="*/ 110 w 342"/>
                                <a:gd name="T13" fmla="*/ 4 h 657"/>
                                <a:gd name="T14" fmla="*/ 110 w 342"/>
                                <a:gd name="T15" fmla="*/ 4 h 657"/>
                                <a:gd name="T16" fmla="*/ 145 w 342"/>
                                <a:gd name="T17" fmla="*/ 22 h 657"/>
                                <a:gd name="T18" fmla="*/ 145 w 342"/>
                                <a:gd name="T19" fmla="*/ 22 h 657"/>
                                <a:gd name="T20" fmla="*/ 337 w 342"/>
                                <a:gd name="T21" fmla="*/ 588 h 657"/>
                                <a:gd name="T22" fmla="*/ 337 w 342"/>
                                <a:gd name="T23" fmla="*/ 588 h 657"/>
                                <a:gd name="T24" fmla="*/ 319 w 342"/>
                                <a:gd name="T25" fmla="*/ 623 h 657"/>
                                <a:gd name="T26" fmla="*/ 319 w 342"/>
                                <a:gd name="T27" fmla="*/ 623 h 657"/>
                                <a:gd name="T28" fmla="*/ 233 w 342"/>
                                <a:gd name="T29" fmla="*/ 652 h 657"/>
                                <a:gd name="T30" fmla="*/ 233 w 342"/>
                                <a:gd name="T31" fmla="*/ 652 h 657"/>
                                <a:gd name="T32" fmla="*/ 197 w 342"/>
                                <a:gd name="T33" fmla="*/ 635 h 6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42" h="657">
                                  <a:moveTo>
                                    <a:pt x="197" y="635"/>
                                  </a:moveTo>
                                  <a:lnTo>
                                    <a:pt x="5" y="69"/>
                                  </a:lnTo>
                                  <a:lnTo>
                                    <a:pt x="5" y="69"/>
                                  </a:lnTo>
                                  <a:cubicBezTo>
                                    <a:pt x="0" y="55"/>
                                    <a:pt x="8" y="39"/>
                                    <a:pt x="23" y="34"/>
                                  </a:cubicBezTo>
                                  <a:cubicBezTo>
                                    <a:pt x="23" y="34"/>
                                    <a:pt x="23" y="34"/>
                                    <a:pt x="23" y="34"/>
                                  </a:cubicBezTo>
                                  <a:lnTo>
                                    <a:pt x="23" y="34"/>
                                  </a:lnTo>
                                  <a:lnTo>
                                    <a:pt x="110" y="4"/>
                                  </a:lnTo>
                                  <a:lnTo>
                                    <a:pt x="110" y="4"/>
                                  </a:lnTo>
                                  <a:cubicBezTo>
                                    <a:pt x="124" y="0"/>
                                    <a:pt x="140" y="7"/>
                                    <a:pt x="145" y="22"/>
                                  </a:cubicBezTo>
                                  <a:lnTo>
                                    <a:pt x="145" y="22"/>
                                  </a:lnTo>
                                  <a:lnTo>
                                    <a:pt x="337" y="588"/>
                                  </a:lnTo>
                                  <a:lnTo>
                                    <a:pt x="337" y="588"/>
                                  </a:lnTo>
                                  <a:cubicBezTo>
                                    <a:pt x="342" y="602"/>
                                    <a:pt x="334" y="618"/>
                                    <a:pt x="319" y="623"/>
                                  </a:cubicBezTo>
                                  <a:lnTo>
                                    <a:pt x="319" y="623"/>
                                  </a:lnTo>
                                  <a:lnTo>
                                    <a:pt x="233" y="652"/>
                                  </a:lnTo>
                                  <a:lnTo>
                                    <a:pt x="233" y="652"/>
                                  </a:lnTo>
                                  <a:cubicBezTo>
                                    <a:pt x="218" y="657"/>
                                    <a:pt x="202" y="649"/>
                                    <a:pt x="197" y="635"/>
                                  </a:cubicBezTo>
                                  <a:close/>
                                </a:path>
                              </a:pathLst>
                            </a:custGeom>
                            <a:solidFill>
                              <a:srgbClr val="000000"/>
                            </a:solidFill>
                            <a:ln w="0">
                              <a:solidFill>
                                <a:srgbClr val="000000"/>
                              </a:solidFill>
                              <a:prstDash val="solid"/>
                              <a:round/>
                              <a:headEnd/>
                              <a:tailEnd/>
                            </a:ln>
                          </wps:spPr>
                          <wps:bodyPr/>
                        </wps:wsp>
                        <wps:wsp>
                          <wps:cNvPr id="2978" name="Freeform 2978"/>
                          <wps:cNvSpPr>
                            <a:spLocks/>
                          </wps:cNvSpPr>
                          <wps:spPr bwMode="auto">
                            <a:xfrm>
                              <a:off x="643" y="180"/>
                              <a:ext cx="14" cy="26"/>
                            </a:xfrm>
                            <a:custGeom>
                              <a:avLst/>
                              <a:gdLst>
                                <a:gd name="T0" fmla="*/ 197 w 342"/>
                                <a:gd name="T1" fmla="*/ 635 h 657"/>
                                <a:gd name="T2" fmla="*/ 5 w 342"/>
                                <a:gd name="T3" fmla="*/ 69 h 657"/>
                                <a:gd name="T4" fmla="*/ 5 w 342"/>
                                <a:gd name="T5" fmla="*/ 69 h 657"/>
                                <a:gd name="T6" fmla="*/ 23 w 342"/>
                                <a:gd name="T7" fmla="*/ 34 h 657"/>
                                <a:gd name="T8" fmla="*/ 23 w 342"/>
                                <a:gd name="T9" fmla="*/ 34 h 657"/>
                                <a:gd name="T10" fmla="*/ 23 w 342"/>
                                <a:gd name="T11" fmla="*/ 34 h 657"/>
                                <a:gd name="T12" fmla="*/ 110 w 342"/>
                                <a:gd name="T13" fmla="*/ 4 h 657"/>
                                <a:gd name="T14" fmla="*/ 110 w 342"/>
                                <a:gd name="T15" fmla="*/ 4 h 657"/>
                                <a:gd name="T16" fmla="*/ 145 w 342"/>
                                <a:gd name="T17" fmla="*/ 22 h 657"/>
                                <a:gd name="T18" fmla="*/ 145 w 342"/>
                                <a:gd name="T19" fmla="*/ 22 h 657"/>
                                <a:gd name="T20" fmla="*/ 337 w 342"/>
                                <a:gd name="T21" fmla="*/ 588 h 657"/>
                                <a:gd name="T22" fmla="*/ 337 w 342"/>
                                <a:gd name="T23" fmla="*/ 588 h 657"/>
                                <a:gd name="T24" fmla="*/ 319 w 342"/>
                                <a:gd name="T25" fmla="*/ 623 h 657"/>
                                <a:gd name="T26" fmla="*/ 319 w 342"/>
                                <a:gd name="T27" fmla="*/ 623 h 657"/>
                                <a:gd name="T28" fmla="*/ 233 w 342"/>
                                <a:gd name="T29" fmla="*/ 652 h 657"/>
                                <a:gd name="T30" fmla="*/ 233 w 342"/>
                                <a:gd name="T31" fmla="*/ 652 h 657"/>
                                <a:gd name="T32" fmla="*/ 197 w 342"/>
                                <a:gd name="T33" fmla="*/ 635 h 6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42" h="657">
                                  <a:moveTo>
                                    <a:pt x="197" y="635"/>
                                  </a:moveTo>
                                  <a:lnTo>
                                    <a:pt x="5" y="69"/>
                                  </a:lnTo>
                                  <a:lnTo>
                                    <a:pt x="5" y="69"/>
                                  </a:lnTo>
                                  <a:cubicBezTo>
                                    <a:pt x="0" y="55"/>
                                    <a:pt x="8" y="39"/>
                                    <a:pt x="23" y="34"/>
                                  </a:cubicBezTo>
                                  <a:cubicBezTo>
                                    <a:pt x="23" y="34"/>
                                    <a:pt x="23" y="34"/>
                                    <a:pt x="23" y="34"/>
                                  </a:cubicBezTo>
                                  <a:lnTo>
                                    <a:pt x="23" y="34"/>
                                  </a:lnTo>
                                  <a:lnTo>
                                    <a:pt x="110" y="4"/>
                                  </a:lnTo>
                                  <a:lnTo>
                                    <a:pt x="110" y="4"/>
                                  </a:lnTo>
                                  <a:cubicBezTo>
                                    <a:pt x="124" y="0"/>
                                    <a:pt x="140" y="7"/>
                                    <a:pt x="145" y="22"/>
                                  </a:cubicBezTo>
                                  <a:lnTo>
                                    <a:pt x="145" y="22"/>
                                  </a:lnTo>
                                  <a:lnTo>
                                    <a:pt x="337" y="588"/>
                                  </a:lnTo>
                                  <a:lnTo>
                                    <a:pt x="337" y="588"/>
                                  </a:lnTo>
                                  <a:cubicBezTo>
                                    <a:pt x="342" y="602"/>
                                    <a:pt x="334" y="618"/>
                                    <a:pt x="319" y="623"/>
                                  </a:cubicBezTo>
                                  <a:lnTo>
                                    <a:pt x="319" y="623"/>
                                  </a:lnTo>
                                  <a:lnTo>
                                    <a:pt x="233" y="652"/>
                                  </a:lnTo>
                                  <a:lnTo>
                                    <a:pt x="233" y="652"/>
                                  </a:lnTo>
                                  <a:cubicBezTo>
                                    <a:pt x="218" y="657"/>
                                    <a:pt x="202" y="649"/>
                                    <a:pt x="197" y="635"/>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79" name="Freeform 2979"/>
                          <wps:cNvSpPr>
                            <a:spLocks/>
                          </wps:cNvSpPr>
                          <wps:spPr bwMode="auto">
                            <a:xfrm>
                              <a:off x="644" y="0"/>
                              <a:ext cx="18" cy="25"/>
                            </a:xfrm>
                            <a:custGeom>
                              <a:avLst/>
                              <a:gdLst>
                                <a:gd name="T0" fmla="*/ 7 w 443"/>
                                <a:gd name="T1" fmla="*/ 528 h 618"/>
                                <a:gd name="T2" fmla="*/ 311 w 443"/>
                                <a:gd name="T3" fmla="*/ 18 h 618"/>
                                <a:gd name="T4" fmla="*/ 311 w 443"/>
                                <a:gd name="T5" fmla="*/ 18 h 618"/>
                                <a:gd name="T6" fmla="*/ 349 w 443"/>
                                <a:gd name="T7" fmla="*/ 8 h 618"/>
                                <a:gd name="T8" fmla="*/ 349 w 443"/>
                                <a:gd name="T9" fmla="*/ 8 h 618"/>
                                <a:gd name="T10" fmla="*/ 349 w 443"/>
                                <a:gd name="T11" fmla="*/ 8 h 618"/>
                                <a:gd name="T12" fmla="*/ 425 w 443"/>
                                <a:gd name="T13" fmla="*/ 53 h 618"/>
                                <a:gd name="T14" fmla="*/ 425 w 443"/>
                                <a:gd name="T15" fmla="*/ 53 h 618"/>
                                <a:gd name="T16" fmla="*/ 435 w 443"/>
                                <a:gd name="T17" fmla="*/ 91 h 618"/>
                                <a:gd name="T18" fmla="*/ 435 w 443"/>
                                <a:gd name="T19" fmla="*/ 91 h 618"/>
                                <a:gd name="T20" fmla="*/ 131 w 443"/>
                                <a:gd name="T21" fmla="*/ 601 h 618"/>
                                <a:gd name="T22" fmla="*/ 131 w 443"/>
                                <a:gd name="T23" fmla="*/ 601 h 618"/>
                                <a:gd name="T24" fmla="*/ 93 w 443"/>
                                <a:gd name="T25" fmla="*/ 611 h 618"/>
                                <a:gd name="T26" fmla="*/ 93 w 443"/>
                                <a:gd name="T27" fmla="*/ 611 h 618"/>
                                <a:gd name="T28" fmla="*/ 17 w 443"/>
                                <a:gd name="T29" fmla="*/ 566 h 618"/>
                                <a:gd name="T30" fmla="*/ 17 w 443"/>
                                <a:gd name="T31" fmla="*/ 566 h 618"/>
                                <a:gd name="T32" fmla="*/ 7 w 443"/>
                                <a:gd name="T33" fmla="*/ 528 h 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43" h="618">
                                  <a:moveTo>
                                    <a:pt x="7" y="528"/>
                                  </a:moveTo>
                                  <a:lnTo>
                                    <a:pt x="311" y="18"/>
                                  </a:lnTo>
                                  <a:lnTo>
                                    <a:pt x="311" y="18"/>
                                  </a:lnTo>
                                  <a:cubicBezTo>
                                    <a:pt x="319" y="4"/>
                                    <a:pt x="336" y="0"/>
                                    <a:pt x="349" y="8"/>
                                  </a:cubicBezTo>
                                  <a:cubicBezTo>
                                    <a:pt x="349" y="8"/>
                                    <a:pt x="349" y="8"/>
                                    <a:pt x="349" y="8"/>
                                  </a:cubicBezTo>
                                  <a:lnTo>
                                    <a:pt x="349" y="8"/>
                                  </a:lnTo>
                                  <a:lnTo>
                                    <a:pt x="425" y="53"/>
                                  </a:lnTo>
                                  <a:lnTo>
                                    <a:pt x="425" y="53"/>
                                  </a:lnTo>
                                  <a:cubicBezTo>
                                    <a:pt x="438" y="60"/>
                                    <a:pt x="443" y="77"/>
                                    <a:pt x="435" y="91"/>
                                  </a:cubicBezTo>
                                  <a:lnTo>
                                    <a:pt x="435" y="91"/>
                                  </a:lnTo>
                                  <a:lnTo>
                                    <a:pt x="131" y="601"/>
                                  </a:lnTo>
                                  <a:lnTo>
                                    <a:pt x="131" y="601"/>
                                  </a:lnTo>
                                  <a:cubicBezTo>
                                    <a:pt x="123" y="614"/>
                                    <a:pt x="106" y="618"/>
                                    <a:pt x="93" y="611"/>
                                  </a:cubicBezTo>
                                  <a:lnTo>
                                    <a:pt x="93" y="611"/>
                                  </a:lnTo>
                                  <a:lnTo>
                                    <a:pt x="17" y="566"/>
                                  </a:lnTo>
                                  <a:lnTo>
                                    <a:pt x="17" y="566"/>
                                  </a:lnTo>
                                  <a:cubicBezTo>
                                    <a:pt x="4" y="558"/>
                                    <a:pt x="0" y="541"/>
                                    <a:pt x="7" y="528"/>
                                  </a:cubicBezTo>
                                  <a:close/>
                                </a:path>
                              </a:pathLst>
                            </a:custGeom>
                            <a:solidFill>
                              <a:srgbClr val="000000"/>
                            </a:solidFill>
                            <a:ln w="0">
                              <a:solidFill>
                                <a:srgbClr val="000000"/>
                              </a:solidFill>
                              <a:prstDash val="solid"/>
                              <a:round/>
                              <a:headEnd/>
                              <a:tailEnd/>
                            </a:ln>
                          </wps:spPr>
                          <wps:bodyPr/>
                        </wps:wsp>
                        <wps:wsp>
                          <wps:cNvPr id="2980" name="Freeform 2980"/>
                          <wps:cNvSpPr>
                            <a:spLocks/>
                          </wps:cNvSpPr>
                          <wps:spPr bwMode="auto">
                            <a:xfrm>
                              <a:off x="644" y="0"/>
                              <a:ext cx="18" cy="25"/>
                            </a:xfrm>
                            <a:custGeom>
                              <a:avLst/>
                              <a:gdLst>
                                <a:gd name="T0" fmla="*/ 7 w 443"/>
                                <a:gd name="T1" fmla="*/ 528 h 618"/>
                                <a:gd name="T2" fmla="*/ 311 w 443"/>
                                <a:gd name="T3" fmla="*/ 18 h 618"/>
                                <a:gd name="T4" fmla="*/ 311 w 443"/>
                                <a:gd name="T5" fmla="*/ 18 h 618"/>
                                <a:gd name="T6" fmla="*/ 349 w 443"/>
                                <a:gd name="T7" fmla="*/ 8 h 618"/>
                                <a:gd name="T8" fmla="*/ 349 w 443"/>
                                <a:gd name="T9" fmla="*/ 8 h 618"/>
                                <a:gd name="T10" fmla="*/ 349 w 443"/>
                                <a:gd name="T11" fmla="*/ 8 h 618"/>
                                <a:gd name="T12" fmla="*/ 425 w 443"/>
                                <a:gd name="T13" fmla="*/ 53 h 618"/>
                                <a:gd name="T14" fmla="*/ 425 w 443"/>
                                <a:gd name="T15" fmla="*/ 53 h 618"/>
                                <a:gd name="T16" fmla="*/ 435 w 443"/>
                                <a:gd name="T17" fmla="*/ 91 h 618"/>
                                <a:gd name="T18" fmla="*/ 435 w 443"/>
                                <a:gd name="T19" fmla="*/ 91 h 618"/>
                                <a:gd name="T20" fmla="*/ 131 w 443"/>
                                <a:gd name="T21" fmla="*/ 601 h 618"/>
                                <a:gd name="T22" fmla="*/ 131 w 443"/>
                                <a:gd name="T23" fmla="*/ 601 h 618"/>
                                <a:gd name="T24" fmla="*/ 93 w 443"/>
                                <a:gd name="T25" fmla="*/ 611 h 618"/>
                                <a:gd name="T26" fmla="*/ 93 w 443"/>
                                <a:gd name="T27" fmla="*/ 611 h 618"/>
                                <a:gd name="T28" fmla="*/ 17 w 443"/>
                                <a:gd name="T29" fmla="*/ 566 h 618"/>
                                <a:gd name="T30" fmla="*/ 17 w 443"/>
                                <a:gd name="T31" fmla="*/ 566 h 618"/>
                                <a:gd name="T32" fmla="*/ 7 w 443"/>
                                <a:gd name="T33" fmla="*/ 528 h 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43" h="618">
                                  <a:moveTo>
                                    <a:pt x="7" y="528"/>
                                  </a:moveTo>
                                  <a:lnTo>
                                    <a:pt x="311" y="18"/>
                                  </a:lnTo>
                                  <a:lnTo>
                                    <a:pt x="311" y="18"/>
                                  </a:lnTo>
                                  <a:cubicBezTo>
                                    <a:pt x="319" y="4"/>
                                    <a:pt x="336" y="0"/>
                                    <a:pt x="349" y="8"/>
                                  </a:cubicBezTo>
                                  <a:cubicBezTo>
                                    <a:pt x="349" y="8"/>
                                    <a:pt x="349" y="8"/>
                                    <a:pt x="349" y="8"/>
                                  </a:cubicBezTo>
                                  <a:lnTo>
                                    <a:pt x="349" y="8"/>
                                  </a:lnTo>
                                  <a:lnTo>
                                    <a:pt x="425" y="53"/>
                                  </a:lnTo>
                                  <a:lnTo>
                                    <a:pt x="425" y="53"/>
                                  </a:lnTo>
                                  <a:cubicBezTo>
                                    <a:pt x="438" y="60"/>
                                    <a:pt x="443" y="77"/>
                                    <a:pt x="435" y="91"/>
                                  </a:cubicBezTo>
                                  <a:lnTo>
                                    <a:pt x="435" y="91"/>
                                  </a:lnTo>
                                  <a:lnTo>
                                    <a:pt x="131" y="601"/>
                                  </a:lnTo>
                                  <a:lnTo>
                                    <a:pt x="131" y="601"/>
                                  </a:lnTo>
                                  <a:cubicBezTo>
                                    <a:pt x="123" y="614"/>
                                    <a:pt x="106" y="618"/>
                                    <a:pt x="93" y="611"/>
                                  </a:cubicBezTo>
                                  <a:lnTo>
                                    <a:pt x="93" y="611"/>
                                  </a:lnTo>
                                  <a:lnTo>
                                    <a:pt x="17" y="566"/>
                                  </a:lnTo>
                                  <a:lnTo>
                                    <a:pt x="17" y="566"/>
                                  </a:lnTo>
                                  <a:cubicBezTo>
                                    <a:pt x="4" y="558"/>
                                    <a:pt x="0" y="541"/>
                                    <a:pt x="7" y="528"/>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81" name="Rectangle 2981"/>
                          <wps:cNvSpPr>
                            <a:spLocks noChangeArrowheads="1"/>
                          </wps:cNvSpPr>
                          <wps:spPr bwMode="auto">
                            <a:xfrm>
                              <a:off x="723" y="13"/>
                              <a:ext cx="304" cy="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82" name="Rectangle 2982"/>
                          <wps:cNvSpPr>
                            <a:spLocks noChangeArrowheads="1"/>
                          </wps:cNvSpPr>
                          <wps:spPr bwMode="auto">
                            <a:xfrm>
                              <a:off x="723" y="13"/>
                              <a:ext cx="304" cy="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83" name="Freeform 2983"/>
                          <wps:cNvSpPr>
                            <a:spLocks/>
                          </wps:cNvSpPr>
                          <wps:spPr bwMode="auto">
                            <a:xfrm>
                              <a:off x="566" y="24"/>
                              <a:ext cx="103" cy="158"/>
                            </a:xfrm>
                            <a:custGeom>
                              <a:avLst/>
                              <a:gdLst>
                                <a:gd name="T0" fmla="*/ 20 w 103"/>
                                <a:gd name="T1" fmla="*/ 147 h 158"/>
                                <a:gd name="T2" fmla="*/ 19 w 103"/>
                                <a:gd name="T3" fmla="*/ 146 h 158"/>
                                <a:gd name="T4" fmla="*/ 17 w 103"/>
                                <a:gd name="T5" fmla="*/ 145 h 158"/>
                                <a:gd name="T6" fmla="*/ 15 w 103"/>
                                <a:gd name="T7" fmla="*/ 145 h 158"/>
                                <a:gd name="T8" fmla="*/ 14 w 103"/>
                                <a:gd name="T9" fmla="*/ 144 h 158"/>
                                <a:gd name="T10" fmla="*/ 12 w 103"/>
                                <a:gd name="T11" fmla="*/ 143 h 158"/>
                                <a:gd name="T12" fmla="*/ 11 w 103"/>
                                <a:gd name="T13" fmla="*/ 143 h 158"/>
                                <a:gd name="T14" fmla="*/ 10 w 103"/>
                                <a:gd name="T15" fmla="*/ 142 h 158"/>
                                <a:gd name="T16" fmla="*/ 9 w 103"/>
                                <a:gd name="T17" fmla="*/ 141 h 158"/>
                                <a:gd name="T18" fmla="*/ 7 w 103"/>
                                <a:gd name="T19" fmla="*/ 140 h 158"/>
                                <a:gd name="T20" fmla="*/ 6 w 103"/>
                                <a:gd name="T21" fmla="*/ 140 h 158"/>
                                <a:gd name="T22" fmla="*/ 6 w 103"/>
                                <a:gd name="T23" fmla="*/ 139 h 158"/>
                                <a:gd name="T24" fmla="*/ 5 w 103"/>
                                <a:gd name="T25" fmla="*/ 138 h 158"/>
                                <a:gd name="T26" fmla="*/ 4 w 103"/>
                                <a:gd name="T27" fmla="*/ 137 h 158"/>
                                <a:gd name="T28" fmla="*/ 3 w 103"/>
                                <a:gd name="T29" fmla="*/ 136 h 158"/>
                                <a:gd name="T30" fmla="*/ 2 w 103"/>
                                <a:gd name="T31" fmla="*/ 135 h 158"/>
                                <a:gd name="T32" fmla="*/ 2 w 103"/>
                                <a:gd name="T33" fmla="*/ 134 h 158"/>
                                <a:gd name="T34" fmla="*/ 1 w 103"/>
                                <a:gd name="T35" fmla="*/ 132 h 158"/>
                                <a:gd name="T36" fmla="*/ 1 w 103"/>
                                <a:gd name="T37" fmla="*/ 131 h 158"/>
                                <a:gd name="T38" fmla="*/ 1 w 103"/>
                                <a:gd name="T39" fmla="*/ 130 h 158"/>
                                <a:gd name="T40" fmla="*/ 0 w 103"/>
                                <a:gd name="T41" fmla="*/ 129 h 158"/>
                                <a:gd name="T42" fmla="*/ 0 w 103"/>
                                <a:gd name="T43" fmla="*/ 128 h 158"/>
                                <a:gd name="T44" fmla="*/ 0 w 103"/>
                                <a:gd name="T45" fmla="*/ 126 h 158"/>
                                <a:gd name="T46" fmla="*/ 0 w 103"/>
                                <a:gd name="T47" fmla="*/ 125 h 158"/>
                                <a:gd name="T48" fmla="*/ 0 w 103"/>
                                <a:gd name="T49" fmla="*/ 124 h 158"/>
                                <a:gd name="T50" fmla="*/ 0 w 103"/>
                                <a:gd name="T51" fmla="*/ 25 h 158"/>
                                <a:gd name="T52" fmla="*/ 1 w 103"/>
                                <a:gd name="T53" fmla="*/ 24 h 158"/>
                                <a:gd name="T54" fmla="*/ 1 w 103"/>
                                <a:gd name="T55" fmla="*/ 23 h 158"/>
                                <a:gd name="T56" fmla="*/ 1 w 103"/>
                                <a:gd name="T57" fmla="*/ 21 h 158"/>
                                <a:gd name="T58" fmla="*/ 2 w 103"/>
                                <a:gd name="T59" fmla="*/ 20 h 158"/>
                                <a:gd name="T60" fmla="*/ 2 w 103"/>
                                <a:gd name="T61" fmla="*/ 19 h 158"/>
                                <a:gd name="T62" fmla="*/ 3 w 103"/>
                                <a:gd name="T63" fmla="*/ 18 h 158"/>
                                <a:gd name="T64" fmla="*/ 4 w 103"/>
                                <a:gd name="T65" fmla="*/ 17 h 158"/>
                                <a:gd name="T66" fmla="*/ 5 w 103"/>
                                <a:gd name="T67" fmla="*/ 16 h 158"/>
                                <a:gd name="T68" fmla="*/ 5 w 103"/>
                                <a:gd name="T69" fmla="*/ 15 h 158"/>
                                <a:gd name="T70" fmla="*/ 6 w 103"/>
                                <a:gd name="T71" fmla="*/ 14 h 158"/>
                                <a:gd name="T72" fmla="*/ 7 w 103"/>
                                <a:gd name="T73" fmla="*/ 13 h 158"/>
                                <a:gd name="T74" fmla="*/ 9 w 103"/>
                                <a:gd name="T75" fmla="*/ 12 h 158"/>
                                <a:gd name="T76" fmla="*/ 10 w 103"/>
                                <a:gd name="T77" fmla="*/ 11 h 158"/>
                                <a:gd name="T78" fmla="*/ 11 w 103"/>
                                <a:gd name="T79" fmla="*/ 10 h 158"/>
                                <a:gd name="T80" fmla="*/ 12 w 103"/>
                                <a:gd name="T81" fmla="*/ 10 h 158"/>
                                <a:gd name="T82" fmla="*/ 14 w 103"/>
                                <a:gd name="T83" fmla="*/ 9 h 158"/>
                                <a:gd name="T84" fmla="*/ 15 w 103"/>
                                <a:gd name="T85" fmla="*/ 8 h 158"/>
                                <a:gd name="T86" fmla="*/ 17 w 103"/>
                                <a:gd name="T87" fmla="*/ 8 h 158"/>
                                <a:gd name="T88" fmla="*/ 18 w 103"/>
                                <a:gd name="T89" fmla="*/ 7 h 158"/>
                                <a:gd name="T90" fmla="*/ 20 w 103"/>
                                <a:gd name="T91" fmla="*/ 7 h 158"/>
                                <a:gd name="T92" fmla="*/ 21 w 103"/>
                                <a:gd name="T93" fmla="*/ 6 h 158"/>
                                <a:gd name="T94" fmla="*/ 23 w 103"/>
                                <a:gd name="T95" fmla="*/ 6 h 158"/>
                                <a:gd name="T96" fmla="*/ 25 w 103"/>
                                <a:gd name="T97" fmla="*/ 5 h 158"/>
                                <a:gd name="T98" fmla="*/ 27 w 103"/>
                                <a:gd name="T99" fmla="*/ 5 h 158"/>
                                <a:gd name="T100" fmla="*/ 102 w 103"/>
                                <a:gd name="T101" fmla="*/ 158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03" h="158">
                                  <a:moveTo>
                                    <a:pt x="102" y="158"/>
                                  </a:moveTo>
                                  <a:lnTo>
                                    <a:pt x="21" y="147"/>
                                  </a:lnTo>
                                  <a:lnTo>
                                    <a:pt x="21" y="147"/>
                                  </a:lnTo>
                                  <a:lnTo>
                                    <a:pt x="20" y="147"/>
                                  </a:lnTo>
                                  <a:lnTo>
                                    <a:pt x="20" y="146"/>
                                  </a:lnTo>
                                  <a:lnTo>
                                    <a:pt x="19" y="146"/>
                                  </a:lnTo>
                                  <a:lnTo>
                                    <a:pt x="19" y="146"/>
                                  </a:lnTo>
                                  <a:lnTo>
                                    <a:pt x="19" y="146"/>
                                  </a:lnTo>
                                  <a:lnTo>
                                    <a:pt x="18" y="146"/>
                                  </a:lnTo>
                                  <a:lnTo>
                                    <a:pt x="18" y="146"/>
                                  </a:lnTo>
                                  <a:lnTo>
                                    <a:pt x="18" y="146"/>
                                  </a:lnTo>
                                  <a:lnTo>
                                    <a:pt x="17" y="145"/>
                                  </a:lnTo>
                                  <a:lnTo>
                                    <a:pt x="17" y="145"/>
                                  </a:lnTo>
                                  <a:lnTo>
                                    <a:pt x="16" y="145"/>
                                  </a:lnTo>
                                  <a:lnTo>
                                    <a:pt x="16" y="145"/>
                                  </a:lnTo>
                                  <a:lnTo>
                                    <a:pt x="15" y="145"/>
                                  </a:lnTo>
                                  <a:lnTo>
                                    <a:pt x="15" y="145"/>
                                  </a:lnTo>
                                  <a:lnTo>
                                    <a:pt x="15" y="144"/>
                                  </a:lnTo>
                                  <a:lnTo>
                                    <a:pt x="14" y="144"/>
                                  </a:lnTo>
                                  <a:lnTo>
                                    <a:pt x="14" y="144"/>
                                  </a:lnTo>
                                  <a:lnTo>
                                    <a:pt x="14" y="144"/>
                                  </a:lnTo>
                                  <a:lnTo>
                                    <a:pt x="13" y="144"/>
                                  </a:lnTo>
                                  <a:lnTo>
                                    <a:pt x="13" y="144"/>
                                  </a:lnTo>
                                  <a:lnTo>
                                    <a:pt x="12" y="143"/>
                                  </a:lnTo>
                                  <a:lnTo>
                                    <a:pt x="12" y="143"/>
                                  </a:lnTo>
                                  <a:lnTo>
                                    <a:pt x="12" y="143"/>
                                  </a:lnTo>
                                  <a:lnTo>
                                    <a:pt x="11" y="143"/>
                                  </a:lnTo>
                                  <a:lnTo>
                                    <a:pt x="11" y="143"/>
                                  </a:lnTo>
                                  <a:lnTo>
                                    <a:pt x="11" y="143"/>
                                  </a:lnTo>
                                  <a:lnTo>
                                    <a:pt x="10" y="142"/>
                                  </a:lnTo>
                                  <a:lnTo>
                                    <a:pt x="10" y="142"/>
                                  </a:lnTo>
                                  <a:lnTo>
                                    <a:pt x="10" y="142"/>
                                  </a:lnTo>
                                  <a:lnTo>
                                    <a:pt x="10" y="142"/>
                                  </a:lnTo>
                                  <a:lnTo>
                                    <a:pt x="9" y="142"/>
                                  </a:lnTo>
                                  <a:lnTo>
                                    <a:pt x="9" y="141"/>
                                  </a:lnTo>
                                  <a:lnTo>
                                    <a:pt x="9" y="141"/>
                                  </a:lnTo>
                                  <a:lnTo>
                                    <a:pt x="8" y="141"/>
                                  </a:lnTo>
                                  <a:lnTo>
                                    <a:pt x="8" y="141"/>
                                  </a:lnTo>
                                  <a:lnTo>
                                    <a:pt x="8" y="141"/>
                                  </a:lnTo>
                                  <a:lnTo>
                                    <a:pt x="7" y="140"/>
                                  </a:lnTo>
                                  <a:lnTo>
                                    <a:pt x="7" y="140"/>
                                  </a:lnTo>
                                  <a:lnTo>
                                    <a:pt x="7" y="140"/>
                                  </a:lnTo>
                                  <a:lnTo>
                                    <a:pt x="7" y="140"/>
                                  </a:lnTo>
                                  <a:lnTo>
                                    <a:pt x="6" y="140"/>
                                  </a:lnTo>
                                  <a:lnTo>
                                    <a:pt x="6" y="139"/>
                                  </a:lnTo>
                                  <a:lnTo>
                                    <a:pt x="6" y="139"/>
                                  </a:lnTo>
                                  <a:lnTo>
                                    <a:pt x="6" y="139"/>
                                  </a:lnTo>
                                  <a:lnTo>
                                    <a:pt x="6" y="139"/>
                                  </a:lnTo>
                                  <a:lnTo>
                                    <a:pt x="5" y="138"/>
                                  </a:lnTo>
                                  <a:lnTo>
                                    <a:pt x="5" y="138"/>
                                  </a:lnTo>
                                  <a:lnTo>
                                    <a:pt x="5" y="138"/>
                                  </a:lnTo>
                                  <a:lnTo>
                                    <a:pt x="5" y="138"/>
                                  </a:lnTo>
                                  <a:lnTo>
                                    <a:pt x="4" y="137"/>
                                  </a:lnTo>
                                  <a:lnTo>
                                    <a:pt x="4" y="137"/>
                                  </a:lnTo>
                                  <a:lnTo>
                                    <a:pt x="4" y="137"/>
                                  </a:lnTo>
                                  <a:lnTo>
                                    <a:pt x="4" y="137"/>
                                  </a:lnTo>
                                  <a:lnTo>
                                    <a:pt x="4" y="136"/>
                                  </a:lnTo>
                                  <a:lnTo>
                                    <a:pt x="3" y="136"/>
                                  </a:lnTo>
                                  <a:lnTo>
                                    <a:pt x="3" y="136"/>
                                  </a:lnTo>
                                  <a:lnTo>
                                    <a:pt x="3" y="136"/>
                                  </a:lnTo>
                                  <a:lnTo>
                                    <a:pt x="3" y="136"/>
                                  </a:lnTo>
                                  <a:lnTo>
                                    <a:pt x="3" y="135"/>
                                  </a:lnTo>
                                  <a:lnTo>
                                    <a:pt x="2" y="135"/>
                                  </a:lnTo>
                                  <a:lnTo>
                                    <a:pt x="2" y="135"/>
                                  </a:lnTo>
                                  <a:lnTo>
                                    <a:pt x="2" y="134"/>
                                  </a:lnTo>
                                  <a:lnTo>
                                    <a:pt x="2" y="134"/>
                                  </a:lnTo>
                                  <a:lnTo>
                                    <a:pt x="2" y="134"/>
                                  </a:lnTo>
                                  <a:lnTo>
                                    <a:pt x="2" y="134"/>
                                  </a:lnTo>
                                  <a:lnTo>
                                    <a:pt x="2" y="133"/>
                                  </a:lnTo>
                                  <a:lnTo>
                                    <a:pt x="2" y="133"/>
                                  </a:lnTo>
                                  <a:lnTo>
                                    <a:pt x="1" y="133"/>
                                  </a:lnTo>
                                  <a:lnTo>
                                    <a:pt x="1" y="132"/>
                                  </a:lnTo>
                                  <a:lnTo>
                                    <a:pt x="1" y="132"/>
                                  </a:lnTo>
                                  <a:lnTo>
                                    <a:pt x="1" y="132"/>
                                  </a:lnTo>
                                  <a:lnTo>
                                    <a:pt x="1" y="132"/>
                                  </a:lnTo>
                                  <a:lnTo>
                                    <a:pt x="1" y="131"/>
                                  </a:lnTo>
                                  <a:lnTo>
                                    <a:pt x="1" y="131"/>
                                  </a:lnTo>
                                  <a:lnTo>
                                    <a:pt x="1" y="131"/>
                                  </a:lnTo>
                                  <a:lnTo>
                                    <a:pt x="1" y="130"/>
                                  </a:lnTo>
                                  <a:lnTo>
                                    <a:pt x="1" y="130"/>
                                  </a:lnTo>
                                  <a:lnTo>
                                    <a:pt x="1" y="130"/>
                                  </a:lnTo>
                                  <a:lnTo>
                                    <a:pt x="0" y="129"/>
                                  </a:lnTo>
                                  <a:lnTo>
                                    <a:pt x="0" y="129"/>
                                  </a:lnTo>
                                  <a:lnTo>
                                    <a:pt x="0" y="129"/>
                                  </a:lnTo>
                                  <a:lnTo>
                                    <a:pt x="0" y="129"/>
                                  </a:lnTo>
                                  <a:lnTo>
                                    <a:pt x="0" y="128"/>
                                  </a:lnTo>
                                  <a:lnTo>
                                    <a:pt x="0" y="128"/>
                                  </a:lnTo>
                                  <a:lnTo>
                                    <a:pt x="0" y="128"/>
                                  </a:lnTo>
                                  <a:lnTo>
                                    <a:pt x="0" y="127"/>
                                  </a:lnTo>
                                  <a:lnTo>
                                    <a:pt x="0" y="127"/>
                                  </a:lnTo>
                                  <a:lnTo>
                                    <a:pt x="0" y="127"/>
                                  </a:lnTo>
                                  <a:lnTo>
                                    <a:pt x="0" y="126"/>
                                  </a:lnTo>
                                  <a:lnTo>
                                    <a:pt x="0" y="126"/>
                                  </a:lnTo>
                                  <a:lnTo>
                                    <a:pt x="0" y="126"/>
                                  </a:lnTo>
                                  <a:lnTo>
                                    <a:pt x="0" y="125"/>
                                  </a:lnTo>
                                  <a:lnTo>
                                    <a:pt x="0" y="125"/>
                                  </a:lnTo>
                                  <a:lnTo>
                                    <a:pt x="0" y="125"/>
                                  </a:lnTo>
                                  <a:lnTo>
                                    <a:pt x="0" y="124"/>
                                  </a:lnTo>
                                  <a:lnTo>
                                    <a:pt x="0" y="124"/>
                                  </a:lnTo>
                                  <a:lnTo>
                                    <a:pt x="0" y="124"/>
                                  </a:lnTo>
                                  <a:lnTo>
                                    <a:pt x="0" y="123"/>
                                  </a:lnTo>
                                  <a:lnTo>
                                    <a:pt x="0" y="26"/>
                                  </a:lnTo>
                                  <a:lnTo>
                                    <a:pt x="0" y="26"/>
                                  </a:lnTo>
                                  <a:lnTo>
                                    <a:pt x="0" y="25"/>
                                  </a:lnTo>
                                  <a:lnTo>
                                    <a:pt x="0" y="25"/>
                                  </a:lnTo>
                                  <a:lnTo>
                                    <a:pt x="0" y="25"/>
                                  </a:lnTo>
                                  <a:lnTo>
                                    <a:pt x="0" y="24"/>
                                  </a:lnTo>
                                  <a:lnTo>
                                    <a:pt x="1" y="24"/>
                                  </a:lnTo>
                                  <a:lnTo>
                                    <a:pt x="1" y="24"/>
                                  </a:lnTo>
                                  <a:lnTo>
                                    <a:pt x="1" y="23"/>
                                  </a:lnTo>
                                  <a:lnTo>
                                    <a:pt x="1" y="23"/>
                                  </a:lnTo>
                                  <a:lnTo>
                                    <a:pt x="1" y="23"/>
                                  </a:lnTo>
                                  <a:lnTo>
                                    <a:pt x="1" y="22"/>
                                  </a:lnTo>
                                  <a:lnTo>
                                    <a:pt x="1" y="22"/>
                                  </a:lnTo>
                                  <a:lnTo>
                                    <a:pt x="1" y="22"/>
                                  </a:lnTo>
                                  <a:lnTo>
                                    <a:pt x="1" y="21"/>
                                  </a:lnTo>
                                  <a:lnTo>
                                    <a:pt x="1" y="21"/>
                                  </a:lnTo>
                                  <a:lnTo>
                                    <a:pt x="2" y="21"/>
                                  </a:lnTo>
                                  <a:lnTo>
                                    <a:pt x="2" y="21"/>
                                  </a:lnTo>
                                  <a:lnTo>
                                    <a:pt x="2" y="20"/>
                                  </a:lnTo>
                                  <a:lnTo>
                                    <a:pt x="2" y="20"/>
                                  </a:lnTo>
                                  <a:lnTo>
                                    <a:pt x="2" y="20"/>
                                  </a:lnTo>
                                  <a:lnTo>
                                    <a:pt x="2" y="19"/>
                                  </a:lnTo>
                                  <a:lnTo>
                                    <a:pt x="2" y="19"/>
                                  </a:lnTo>
                                  <a:lnTo>
                                    <a:pt x="2" y="19"/>
                                  </a:lnTo>
                                  <a:lnTo>
                                    <a:pt x="3" y="18"/>
                                  </a:lnTo>
                                  <a:lnTo>
                                    <a:pt x="3" y="18"/>
                                  </a:lnTo>
                                  <a:lnTo>
                                    <a:pt x="3" y="18"/>
                                  </a:lnTo>
                                  <a:lnTo>
                                    <a:pt x="3" y="18"/>
                                  </a:lnTo>
                                  <a:lnTo>
                                    <a:pt x="3" y="17"/>
                                  </a:lnTo>
                                  <a:lnTo>
                                    <a:pt x="4" y="17"/>
                                  </a:lnTo>
                                  <a:lnTo>
                                    <a:pt x="4" y="17"/>
                                  </a:lnTo>
                                  <a:lnTo>
                                    <a:pt x="4" y="17"/>
                                  </a:lnTo>
                                  <a:lnTo>
                                    <a:pt x="4" y="16"/>
                                  </a:lnTo>
                                  <a:lnTo>
                                    <a:pt x="4" y="16"/>
                                  </a:lnTo>
                                  <a:lnTo>
                                    <a:pt x="5" y="16"/>
                                  </a:lnTo>
                                  <a:lnTo>
                                    <a:pt x="5" y="16"/>
                                  </a:lnTo>
                                  <a:lnTo>
                                    <a:pt x="5" y="15"/>
                                  </a:lnTo>
                                  <a:lnTo>
                                    <a:pt x="5" y="15"/>
                                  </a:lnTo>
                                  <a:lnTo>
                                    <a:pt x="5" y="15"/>
                                  </a:lnTo>
                                  <a:lnTo>
                                    <a:pt x="6" y="14"/>
                                  </a:lnTo>
                                  <a:lnTo>
                                    <a:pt x="6" y="14"/>
                                  </a:lnTo>
                                  <a:lnTo>
                                    <a:pt x="6" y="14"/>
                                  </a:lnTo>
                                  <a:lnTo>
                                    <a:pt x="6" y="14"/>
                                  </a:lnTo>
                                  <a:lnTo>
                                    <a:pt x="7" y="14"/>
                                  </a:lnTo>
                                  <a:lnTo>
                                    <a:pt x="7" y="13"/>
                                  </a:lnTo>
                                  <a:lnTo>
                                    <a:pt x="7" y="13"/>
                                  </a:lnTo>
                                  <a:lnTo>
                                    <a:pt x="7" y="13"/>
                                  </a:lnTo>
                                  <a:lnTo>
                                    <a:pt x="8" y="13"/>
                                  </a:lnTo>
                                  <a:lnTo>
                                    <a:pt x="8" y="12"/>
                                  </a:lnTo>
                                  <a:lnTo>
                                    <a:pt x="8" y="12"/>
                                  </a:lnTo>
                                  <a:lnTo>
                                    <a:pt x="9" y="12"/>
                                  </a:lnTo>
                                  <a:lnTo>
                                    <a:pt x="9" y="12"/>
                                  </a:lnTo>
                                  <a:lnTo>
                                    <a:pt x="9" y="12"/>
                                  </a:lnTo>
                                  <a:lnTo>
                                    <a:pt x="9" y="11"/>
                                  </a:lnTo>
                                  <a:lnTo>
                                    <a:pt x="10" y="11"/>
                                  </a:lnTo>
                                  <a:lnTo>
                                    <a:pt x="10" y="11"/>
                                  </a:lnTo>
                                  <a:lnTo>
                                    <a:pt x="10" y="11"/>
                                  </a:lnTo>
                                  <a:lnTo>
                                    <a:pt x="11" y="11"/>
                                  </a:lnTo>
                                  <a:lnTo>
                                    <a:pt x="11" y="10"/>
                                  </a:lnTo>
                                  <a:lnTo>
                                    <a:pt x="11" y="10"/>
                                  </a:lnTo>
                                  <a:lnTo>
                                    <a:pt x="12" y="10"/>
                                  </a:lnTo>
                                  <a:lnTo>
                                    <a:pt x="12" y="10"/>
                                  </a:lnTo>
                                  <a:lnTo>
                                    <a:pt x="12" y="10"/>
                                  </a:lnTo>
                                  <a:lnTo>
                                    <a:pt x="13" y="10"/>
                                  </a:lnTo>
                                  <a:lnTo>
                                    <a:pt x="13" y="9"/>
                                  </a:lnTo>
                                  <a:lnTo>
                                    <a:pt x="13" y="9"/>
                                  </a:lnTo>
                                  <a:lnTo>
                                    <a:pt x="14" y="9"/>
                                  </a:lnTo>
                                  <a:lnTo>
                                    <a:pt x="14" y="9"/>
                                  </a:lnTo>
                                  <a:lnTo>
                                    <a:pt x="14" y="9"/>
                                  </a:lnTo>
                                  <a:lnTo>
                                    <a:pt x="15" y="8"/>
                                  </a:lnTo>
                                  <a:lnTo>
                                    <a:pt x="15" y="8"/>
                                  </a:lnTo>
                                  <a:lnTo>
                                    <a:pt x="15" y="8"/>
                                  </a:lnTo>
                                  <a:lnTo>
                                    <a:pt x="16" y="8"/>
                                  </a:lnTo>
                                  <a:lnTo>
                                    <a:pt x="16" y="8"/>
                                  </a:lnTo>
                                  <a:lnTo>
                                    <a:pt x="17" y="8"/>
                                  </a:lnTo>
                                  <a:lnTo>
                                    <a:pt x="17" y="8"/>
                                  </a:lnTo>
                                  <a:lnTo>
                                    <a:pt x="17" y="7"/>
                                  </a:lnTo>
                                  <a:lnTo>
                                    <a:pt x="18" y="7"/>
                                  </a:lnTo>
                                  <a:lnTo>
                                    <a:pt x="18" y="7"/>
                                  </a:lnTo>
                                  <a:lnTo>
                                    <a:pt x="18" y="7"/>
                                  </a:lnTo>
                                  <a:lnTo>
                                    <a:pt x="19" y="7"/>
                                  </a:lnTo>
                                  <a:lnTo>
                                    <a:pt x="19" y="7"/>
                                  </a:lnTo>
                                  <a:lnTo>
                                    <a:pt x="20" y="7"/>
                                  </a:lnTo>
                                  <a:lnTo>
                                    <a:pt x="20" y="7"/>
                                  </a:lnTo>
                                  <a:lnTo>
                                    <a:pt x="21" y="6"/>
                                  </a:lnTo>
                                  <a:lnTo>
                                    <a:pt x="21" y="6"/>
                                  </a:lnTo>
                                  <a:lnTo>
                                    <a:pt x="21" y="6"/>
                                  </a:lnTo>
                                  <a:lnTo>
                                    <a:pt x="22" y="6"/>
                                  </a:lnTo>
                                  <a:lnTo>
                                    <a:pt x="22" y="6"/>
                                  </a:lnTo>
                                  <a:lnTo>
                                    <a:pt x="23" y="6"/>
                                  </a:lnTo>
                                  <a:lnTo>
                                    <a:pt x="23" y="6"/>
                                  </a:lnTo>
                                  <a:lnTo>
                                    <a:pt x="24" y="6"/>
                                  </a:lnTo>
                                  <a:lnTo>
                                    <a:pt x="24" y="5"/>
                                  </a:lnTo>
                                  <a:lnTo>
                                    <a:pt x="25" y="5"/>
                                  </a:lnTo>
                                  <a:lnTo>
                                    <a:pt x="25" y="5"/>
                                  </a:lnTo>
                                  <a:lnTo>
                                    <a:pt x="26" y="5"/>
                                  </a:lnTo>
                                  <a:lnTo>
                                    <a:pt x="26" y="5"/>
                                  </a:lnTo>
                                  <a:lnTo>
                                    <a:pt x="27" y="5"/>
                                  </a:lnTo>
                                  <a:lnTo>
                                    <a:pt x="27" y="5"/>
                                  </a:lnTo>
                                  <a:lnTo>
                                    <a:pt x="28" y="5"/>
                                  </a:lnTo>
                                  <a:lnTo>
                                    <a:pt x="28" y="5"/>
                                  </a:lnTo>
                                  <a:lnTo>
                                    <a:pt x="103" y="0"/>
                                  </a:lnTo>
                                  <a:lnTo>
                                    <a:pt x="102" y="158"/>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984" name="Freeform 2984"/>
                          <wps:cNvSpPr>
                            <a:spLocks/>
                          </wps:cNvSpPr>
                          <wps:spPr bwMode="auto">
                            <a:xfrm>
                              <a:off x="566" y="24"/>
                              <a:ext cx="103" cy="158"/>
                            </a:xfrm>
                            <a:custGeom>
                              <a:avLst/>
                              <a:gdLst>
                                <a:gd name="T0" fmla="*/ 20 w 103"/>
                                <a:gd name="T1" fmla="*/ 147 h 158"/>
                                <a:gd name="T2" fmla="*/ 19 w 103"/>
                                <a:gd name="T3" fmla="*/ 146 h 158"/>
                                <a:gd name="T4" fmla="*/ 17 w 103"/>
                                <a:gd name="T5" fmla="*/ 145 h 158"/>
                                <a:gd name="T6" fmla="*/ 15 w 103"/>
                                <a:gd name="T7" fmla="*/ 145 h 158"/>
                                <a:gd name="T8" fmla="*/ 14 w 103"/>
                                <a:gd name="T9" fmla="*/ 144 h 158"/>
                                <a:gd name="T10" fmla="*/ 12 w 103"/>
                                <a:gd name="T11" fmla="*/ 143 h 158"/>
                                <a:gd name="T12" fmla="*/ 11 w 103"/>
                                <a:gd name="T13" fmla="*/ 143 h 158"/>
                                <a:gd name="T14" fmla="*/ 10 w 103"/>
                                <a:gd name="T15" fmla="*/ 142 h 158"/>
                                <a:gd name="T16" fmla="*/ 9 w 103"/>
                                <a:gd name="T17" fmla="*/ 141 h 158"/>
                                <a:gd name="T18" fmla="*/ 7 w 103"/>
                                <a:gd name="T19" fmla="*/ 140 h 158"/>
                                <a:gd name="T20" fmla="*/ 6 w 103"/>
                                <a:gd name="T21" fmla="*/ 140 h 158"/>
                                <a:gd name="T22" fmla="*/ 6 w 103"/>
                                <a:gd name="T23" fmla="*/ 139 h 158"/>
                                <a:gd name="T24" fmla="*/ 5 w 103"/>
                                <a:gd name="T25" fmla="*/ 138 h 158"/>
                                <a:gd name="T26" fmla="*/ 4 w 103"/>
                                <a:gd name="T27" fmla="*/ 137 h 158"/>
                                <a:gd name="T28" fmla="*/ 3 w 103"/>
                                <a:gd name="T29" fmla="*/ 136 h 158"/>
                                <a:gd name="T30" fmla="*/ 2 w 103"/>
                                <a:gd name="T31" fmla="*/ 135 h 158"/>
                                <a:gd name="T32" fmla="*/ 2 w 103"/>
                                <a:gd name="T33" fmla="*/ 134 h 158"/>
                                <a:gd name="T34" fmla="*/ 1 w 103"/>
                                <a:gd name="T35" fmla="*/ 132 h 158"/>
                                <a:gd name="T36" fmla="*/ 1 w 103"/>
                                <a:gd name="T37" fmla="*/ 131 h 158"/>
                                <a:gd name="T38" fmla="*/ 1 w 103"/>
                                <a:gd name="T39" fmla="*/ 130 h 158"/>
                                <a:gd name="T40" fmla="*/ 0 w 103"/>
                                <a:gd name="T41" fmla="*/ 129 h 158"/>
                                <a:gd name="T42" fmla="*/ 0 w 103"/>
                                <a:gd name="T43" fmla="*/ 128 h 158"/>
                                <a:gd name="T44" fmla="*/ 0 w 103"/>
                                <a:gd name="T45" fmla="*/ 126 h 158"/>
                                <a:gd name="T46" fmla="*/ 0 w 103"/>
                                <a:gd name="T47" fmla="*/ 125 h 158"/>
                                <a:gd name="T48" fmla="*/ 0 w 103"/>
                                <a:gd name="T49" fmla="*/ 124 h 158"/>
                                <a:gd name="T50" fmla="*/ 0 w 103"/>
                                <a:gd name="T51" fmla="*/ 25 h 158"/>
                                <a:gd name="T52" fmla="*/ 1 w 103"/>
                                <a:gd name="T53" fmla="*/ 24 h 158"/>
                                <a:gd name="T54" fmla="*/ 1 w 103"/>
                                <a:gd name="T55" fmla="*/ 23 h 158"/>
                                <a:gd name="T56" fmla="*/ 1 w 103"/>
                                <a:gd name="T57" fmla="*/ 21 h 158"/>
                                <a:gd name="T58" fmla="*/ 2 w 103"/>
                                <a:gd name="T59" fmla="*/ 20 h 158"/>
                                <a:gd name="T60" fmla="*/ 2 w 103"/>
                                <a:gd name="T61" fmla="*/ 19 h 158"/>
                                <a:gd name="T62" fmla="*/ 3 w 103"/>
                                <a:gd name="T63" fmla="*/ 18 h 158"/>
                                <a:gd name="T64" fmla="*/ 4 w 103"/>
                                <a:gd name="T65" fmla="*/ 17 h 158"/>
                                <a:gd name="T66" fmla="*/ 5 w 103"/>
                                <a:gd name="T67" fmla="*/ 16 h 158"/>
                                <a:gd name="T68" fmla="*/ 5 w 103"/>
                                <a:gd name="T69" fmla="*/ 15 h 158"/>
                                <a:gd name="T70" fmla="*/ 6 w 103"/>
                                <a:gd name="T71" fmla="*/ 14 h 158"/>
                                <a:gd name="T72" fmla="*/ 7 w 103"/>
                                <a:gd name="T73" fmla="*/ 13 h 158"/>
                                <a:gd name="T74" fmla="*/ 9 w 103"/>
                                <a:gd name="T75" fmla="*/ 12 h 158"/>
                                <a:gd name="T76" fmla="*/ 10 w 103"/>
                                <a:gd name="T77" fmla="*/ 11 h 158"/>
                                <a:gd name="T78" fmla="*/ 11 w 103"/>
                                <a:gd name="T79" fmla="*/ 10 h 158"/>
                                <a:gd name="T80" fmla="*/ 12 w 103"/>
                                <a:gd name="T81" fmla="*/ 10 h 158"/>
                                <a:gd name="T82" fmla="*/ 14 w 103"/>
                                <a:gd name="T83" fmla="*/ 9 h 158"/>
                                <a:gd name="T84" fmla="*/ 15 w 103"/>
                                <a:gd name="T85" fmla="*/ 8 h 158"/>
                                <a:gd name="T86" fmla="*/ 17 w 103"/>
                                <a:gd name="T87" fmla="*/ 8 h 158"/>
                                <a:gd name="T88" fmla="*/ 18 w 103"/>
                                <a:gd name="T89" fmla="*/ 7 h 158"/>
                                <a:gd name="T90" fmla="*/ 20 w 103"/>
                                <a:gd name="T91" fmla="*/ 7 h 158"/>
                                <a:gd name="T92" fmla="*/ 21 w 103"/>
                                <a:gd name="T93" fmla="*/ 6 h 158"/>
                                <a:gd name="T94" fmla="*/ 23 w 103"/>
                                <a:gd name="T95" fmla="*/ 6 h 158"/>
                                <a:gd name="T96" fmla="*/ 25 w 103"/>
                                <a:gd name="T97" fmla="*/ 5 h 158"/>
                                <a:gd name="T98" fmla="*/ 27 w 103"/>
                                <a:gd name="T99" fmla="*/ 5 h 158"/>
                                <a:gd name="T100" fmla="*/ 102 w 103"/>
                                <a:gd name="T101" fmla="*/ 158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03" h="158">
                                  <a:moveTo>
                                    <a:pt x="102" y="158"/>
                                  </a:moveTo>
                                  <a:lnTo>
                                    <a:pt x="21" y="147"/>
                                  </a:lnTo>
                                  <a:lnTo>
                                    <a:pt x="21" y="147"/>
                                  </a:lnTo>
                                  <a:lnTo>
                                    <a:pt x="20" y="147"/>
                                  </a:lnTo>
                                  <a:lnTo>
                                    <a:pt x="20" y="146"/>
                                  </a:lnTo>
                                  <a:lnTo>
                                    <a:pt x="19" y="146"/>
                                  </a:lnTo>
                                  <a:lnTo>
                                    <a:pt x="19" y="146"/>
                                  </a:lnTo>
                                  <a:lnTo>
                                    <a:pt x="19" y="146"/>
                                  </a:lnTo>
                                  <a:lnTo>
                                    <a:pt x="18" y="146"/>
                                  </a:lnTo>
                                  <a:lnTo>
                                    <a:pt x="18" y="146"/>
                                  </a:lnTo>
                                  <a:lnTo>
                                    <a:pt x="18" y="146"/>
                                  </a:lnTo>
                                  <a:lnTo>
                                    <a:pt x="17" y="145"/>
                                  </a:lnTo>
                                  <a:lnTo>
                                    <a:pt x="17" y="145"/>
                                  </a:lnTo>
                                  <a:lnTo>
                                    <a:pt x="16" y="145"/>
                                  </a:lnTo>
                                  <a:lnTo>
                                    <a:pt x="16" y="145"/>
                                  </a:lnTo>
                                  <a:lnTo>
                                    <a:pt x="15" y="145"/>
                                  </a:lnTo>
                                  <a:lnTo>
                                    <a:pt x="15" y="145"/>
                                  </a:lnTo>
                                  <a:lnTo>
                                    <a:pt x="15" y="144"/>
                                  </a:lnTo>
                                  <a:lnTo>
                                    <a:pt x="14" y="144"/>
                                  </a:lnTo>
                                  <a:lnTo>
                                    <a:pt x="14" y="144"/>
                                  </a:lnTo>
                                  <a:lnTo>
                                    <a:pt x="14" y="144"/>
                                  </a:lnTo>
                                  <a:lnTo>
                                    <a:pt x="13" y="144"/>
                                  </a:lnTo>
                                  <a:lnTo>
                                    <a:pt x="13" y="144"/>
                                  </a:lnTo>
                                  <a:lnTo>
                                    <a:pt x="12" y="143"/>
                                  </a:lnTo>
                                  <a:lnTo>
                                    <a:pt x="12" y="143"/>
                                  </a:lnTo>
                                  <a:lnTo>
                                    <a:pt x="12" y="143"/>
                                  </a:lnTo>
                                  <a:lnTo>
                                    <a:pt x="11" y="143"/>
                                  </a:lnTo>
                                  <a:lnTo>
                                    <a:pt x="11" y="143"/>
                                  </a:lnTo>
                                  <a:lnTo>
                                    <a:pt x="11" y="143"/>
                                  </a:lnTo>
                                  <a:lnTo>
                                    <a:pt x="10" y="142"/>
                                  </a:lnTo>
                                  <a:lnTo>
                                    <a:pt x="10" y="142"/>
                                  </a:lnTo>
                                  <a:lnTo>
                                    <a:pt x="10" y="142"/>
                                  </a:lnTo>
                                  <a:lnTo>
                                    <a:pt x="10" y="142"/>
                                  </a:lnTo>
                                  <a:lnTo>
                                    <a:pt x="9" y="142"/>
                                  </a:lnTo>
                                  <a:lnTo>
                                    <a:pt x="9" y="141"/>
                                  </a:lnTo>
                                  <a:lnTo>
                                    <a:pt x="9" y="141"/>
                                  </a:lnTo>
                                  <a:lnTo>
                                    <a:pt x="8" y="141"/>
                                  </a:lnTo>
                                  <a:lnTo>
                                    <a:pt x="8" y="141"/>
                                  </a:lnTo>
                                  <a:lnTo>
                                    <a:pt x="8" y="141"/>
                                  </a:lnTo>
                                  <a:lnTo>
                                    <a:pt x="7" y="140"/>
                                  </a:lnTo>
                                  <a:lnTo>
                                    <a:pt x="7" y="140"/>
                                  </a:lnTo>
                                  <a:lnTo>
                                    <a:pt x="7" y="140"/>
                                  </a:lnTo>
                                  <a:lnTo>
                                    <a:pt x="7" y="140"/>
                                  </a:lnTo>
                                  <a:lnTo>
                                    <a:pt x="6" y="140"/>
                                  </a:lnTo>
                                  <a:lnTo>
                                    <a:pt x="6" y="139"/>
                                  </a:lnTo>
                                  <a:lnTo>
                                    <a:pt x="6" y="139"/>
                                  </a:lnTo>
                                  <a:lnTo>
                                    <a:pt x="6" y="139"/>
                                  </a:lnTo>
                                  <a:lnTo>
                                    <a:pt x="6" y="139"/>
                                  </a:lnTo>
                                  <a:lnTo>
                                    <a:pt x="5" y="138"/>
                                  </a:lnTo>
                                  <a:lnTo>
                                    <a:pt x="5" y="138"/>
                                  </a:lnTo>
                                  <a:lnTo>
                                    <a:pt x="5" y="138"/>
                                  </a:lnTo>
                                  <a:lnTo>
                                    <a:pt x="5" y="138"/>
                                  </a:lnTo>
                                  <a:lnTo>
                                    <a:pt x="4" y="137"/>
                                  </a:lnTo>
                                  <a:lnTo>
                                    <a:pt x="4" y="137"/>
                                  </a:lnTo>
                                  <a:lnTo>
                                    <a:pt x="4" y="137"/>
                                  </a:lnTo>
                                  <a:lnTo>
                                    <a:pt x="4" y="137"/>
                                  </a:lnTo>
                                  <a:lnTo>
                                    <a:pt x="4" y="136"/>
                                  </a:lnTo>
                                  <a:lnTo>
                                    <a:pt x="3" y="136"/>
                                  </a:lnTo>
                                  <a:lnTo>
                                    <a:pt x="3" y="136"/>
                                  </a:lnTo>
                                  <a:lnTo>
                                    <a:pt x="3" y="136"/>
                                  </a:lnTo>
                                  <a:lnTo>
                                    <a:pt x="3" y="136"/>
                                  </a:lnTo>
                                  <a:lnTo>
                                    <a:pt x="3" y="135"/>
                                  </a:lnTo>
                                  <a:lnTo>
                                    <a:pt x="2" y="135"/>
                                  </a:lnTo>
                                  <a:lnTo>
                                    <a:pt x="2" y="135"/>
                                  </a:lnTo>
                                  <a:lnTo>
                                    <a:pt x="2" y="134"/>
                                  </a:lnTo>
                                  <a:lnTo>
                                    <a:pt x="2" y="134"/>
                                  </a:lnTo>
                                  <a:lnTo>
                                    <a:pt x="2" y="134"/>
                                  </a:lnTo>
                                  <a:lnTo>
                                    <a:pt x="2" y="134"/>
                                  </a:lnTo>
                                  <a:lnTo>
                                    <a:pt x="2" y="133"/>
                                  </a:lnTo>
                                  <a:lnTo>
                                    <a:pt x="2" y="133"/>
                                  </a:lnTo>
                                  <a:lnTo>
                                    <a:pt x="1" y="133"/>
                                  </a:lnTo>
                                  <a:lnTo>
                                    <a:pt x="1" y="132"/>
                                  </a:lnTo>
                                  <a:lnTo>
                                    <a:pt x="1" y="132"/>
                                  </a:lnTo>
                                  <a:lnTo>
                                    <a:pt x="1" y="132"/>
                                  </a:lnTo>
                                  <a:lnTo>
                                    <a:pt x="1" y="132"/>
                                  </a:lnTo>
                                  <a:lnTo>
                                    <a:pt x="1" y="131"/>
                                  </a:lnTo>
                                  <a:lnTo>
                                    <a:pt x="1" y="131"/>
                                  </a:lnTo>
                                  <a:lnTo>
                                    <a:pt x="1" y="131"/>
                                  </a:lnTo>
                                  <a:lnTo>
                                    <a:pt x="1" y="130"/>
                                  </a:lnTo>
                                  <a:lnTo>
                                    <a:pt x="1" y="130"/>
                                  </a:lnTo>
                                  <a:lnTo>
                                    <a:pt x="1" y="130"/>
                                  </a:lnTo>
                                  <a:lnTo>
                                    <a:pt x="0" y="129"/>
                                  </a:lnTo>
                                  <a:lnTo>
                                    <a:pt x="0" y="129"/>
                                  </a:lnTo>
                                  <a:lnTo>
                                    <a:pt x="0" y="129"/>
                                  </a:lnTo>
                                  <a:lnTo>
                                    <a:pt x="0" y="129"/>
                                  </a:lnTo>
                                  <a:lnTo>
                                    <a:pt x="0" y="128"/>
                                  </a:lnTo>
                                  <a:lnTo>
                                    <a:pt x="0" y="128"/>
                                  </a:lnTo>
                                  <a:lnTo>
                                    <a:pt x="0" y="128"/>
                                  </a:lnTo>
                                  <a:lnTo>
                                    <a:pt x="0" y="127"/>
                                  </a:lnTo>
                                  <a:lnTo>
                                    <a:pt x="0" y="127"/>
                                  </a:lnTo>
                                  <a:lnTo>
                                    <a:pt x="0" y="127"/>
                                  </a:lnTo>
                                  <a:lnTo>
                                    <a:pt x="0" y="126"/>
                                  </a:lnTo>
                                  <a:lnTo>
                                    <a:pt x="0" y="126"/>
                                  </a:lnTo>
                                  <a:lnTo>
                                    <a:pt x="0" y="126"/>
                                  </a:lnTo>
                                  <a:lnTo>
                                    <a:pt x="0" y="125"/>
                                  </a:lnTo>
                                  <a:lnTo>
                                    <a:pt x="0" y="125"/>
                                  </a:lnTo>
                                  <a:lnTo>
                                    <a:pt x="0" y="125"/>
                                  </a:lnTo>
                                  <a:lnTo>
                                    <a:pt x="0" y="124"/>
                                  </a:lnTo>
                                  <a:lnTo>
                                    <a:pt x="0" y="124"/>
                                  </a:lnTo>
                                  <a:lnTo>
                                    <a:pt x="0" y="124"/>
                                  </a:lnTo>
                                  <a:lnTo>
                                    <a:pt x="0" y="123"/>
                                  </a:lnTo>
                                  <a:lnTo>
                                    <a:pt x="0" y="26"/>
                                  </a:lnTo>
                                  <a:lnTo>
                                    <a:pt x="0" y="26"/>
                                  </a:lnTo>
                                  <a:lnTo>
                                    <a:pt x="0" y="25"/>
                                  </a:lnTo>
                                  <a:lnTo>
                                    <a:pt x="0" y="25"/>
                                  </a:lnTo>
                                  <a:lnTo>
                                    <a:pt x="0" y="25"/>
                                  </a:lnTo>
                                  <a:lnTo>
                                    <a:pt x="0" y="24"/>
                                  </a:lnTo>
                                  <a:lnTo>
                                    <a:pt x="1" y="24"/>
                                  </a:lnTo>
                                  <a:lnTo>
                                    <a:pt x="1" y="24"/>
                                  </a:lnTo>
                                  <a:lnTo>
                                    <a:pt x="1" y="23"/>
                                  </a:lnTo>
                                  <a:lnTo>
                                    <a:pt x="1" y="23"/>
                                  </a:lnTo>
                                  <a:lnTo>
                                    <a:pt x="1" y="23"/>
                                  </a:lnTo>
                                  <a:lnTo>
                                    <a:pt x="1" y="22"/>
                                  </a:lnTo>
                                  <a:lnTo>
                                    <a:pt x="1" y="22"/>
                                  </a:lnTo>
                                  <a:lnTo>
                                    <a:pt x="1" y="22"/>
                                  </a:lnTo>
                                  <a:lnTo>
                                    <a:pt x="1" y="21"/>
                                  </a:lnTo>
                                  <a:lnTo>
                                    <a:pt x="1" y="21"/>
                                  </a:lnTo>
                                  <a:lnTo>
                                    <a:pt x="2" y="21"/>
                                  </a:lnTo>
                                  <a:lnTo>
                                    <a:pt x="2" y="21"/>
                                  </a:lnTo>
                                  <a:lnTo>
                                    <a:pt x="2" y="20"/>
                                  </a:lnTo>
                                  <a:lnTo>
                                    <a:pt x="2" y="20"/>
                                  </a:lnTo>
                                  <a:lnTo>
                                    <a:pt x="2" y="20"/>
                                  </a:lnTo>
                                  <a:lnTo>
                                    <a:pt x="2" y="19"/>
                                  </a:lnTo>
                                  <a:lnTo>
                                    <a:pt x="2" y="19"/>
                                  </a:lnTo>
                                  <a:lnTo>
                                    <a:pt x="2" y="19"/>
                                  </a:lnTo>
                                  <a:lnTo>
                                    <a:pt x="3" y="18"/>
                                  </a:lnTo>
                                  <a:lnTo>
                                    <a:pt x="3" y="18"/>
                                  </a:lnTo>
                                  <a:lnTo>
                                    <a:pt x="3" y="18"/>
                                  </a:lnTo>
                                  <a:lnTo>
                                    <a:pt x="3" y="18"/>
                                  </a:lnTo>
                                  <a:lnTo>
                                    <a:pt x="3" y="17"/>
                                  </a:lnTo>
                                  <a:lnTo>
                                    <a:pt x="4" y="17"/>
                                  </a:lnTo>
                                  <a:lnTo>
                                    <a:pt x="4" y="17"/>
                                  </a:lnTo>
                                  <a:lnTo>
                                    <a:pt x="4" y="17"/>
                                  </a:lnTo>
                                  <a:lnTo>
                                    <a:pt x="4" y="16"/>
                                  </a:lnTo>
                                  <a:lnTo>
                                    <a:pt x="4" y="16"/>
                                  </a:lnTo>
                                  <a:lnTo>
                                    <a:pt x="5" y="16"/>
                                  </a:lnTo>
                                  <a:lnTo>
                                    <a:pt x="5" y="16"/>
                                  </a:lnTo>
                                  <a:lnTo>
                                    <a:pt x="5" y="15"/>
                                  </a:lnTo>
                                  <a:lnTo>
                                    <a:pt x="5" y="15"/>
                                  </a:lnTo>
                                  <a:lnTo>
                                    <a:pt x="5" y="15"/>
                                  </a:lnTo>
                                  <a:lnTo>
                                    <a:pt x="6" y="14"/>
                                  </a:lnTo>
                                  <a:lnTo>
                                    <a:pt x="6" y="14"/>
                                  </a:lnTo>
                                  <a:lnTo>
                                    <a:pt x="6" y="14"/>
                                  </a:lnTo>
                                  <a:lnTo>
                                    <a:pt x="6" y="14"/>
                                  </a:lnTo>
                                  <a:lnTo>
                                    <a:pt x="7" y="14"/>
                                  </a:lnTo>
                                  <a:lnTo>
                                    <a:pt x="7" y="13"/>
                                  </a:lnTo>
                                  <a:lnTo>
                                    <a:pt x="7" y="13"/>
                                  </a:lnTo>
                                  <a:lnTo>
                                    <a:pt x="7" y="13"/>
                                  </a:lnTo>
                                  <a:lnTo>
                                    <a:pt x="8" y="13"/>
                                  </a:lnTo>
                                  <a:lnTo>
                                    <a:pt x="8" y="12"/>
                                  </a:lnTo>
                                  <a:lnTo>
                                    <a:pt x="8" y="12"/>
                                  </a:lnTo>
                                  <a:lnTo>
                                    <a:pt x="9" y="12"/>
                                  </a:lnTo>
                                  <a:lnTo>
                                    <a:pt x="9" y="12"/>
                                  </a:lnTo>
                                  <a:lnTo>
                                    <a:pt x="9" y="12"/>
                                  </a:lnTo>
                                  <a:lnTo>
                                    <a:pt x="9" y="11"/>
                                  </a:lnTo>
                                  <a:lnTo>
                                    <a:pt x="10" y="11"/>
                                  </a:lnTo>
                                  <a:lnTo>
                                    <a:pt x="10" y="11"/>
                                  </a:lnTo>
                                  <a:lnTo>
                                    <a:pt x="10" y="11"/>
                                  </a:lnTo>
                                  <a:lnTo>
                                    <a:pt x="11" y="11"/>
                                  </a:lnTo>
                                  <a:lnTo>
                                    <a:pt x="11" y="10"/>
                                  </a:lnTo>
                                  <a:lnTo>
                                    <a:pt x="11" y="10"/>
                                  </a:lnTo>
                                  <a:lnTo>
                                    <a:pt x="12" y="10"/>
                                  </a:lnTo>
                                  <a:lnTo>
                                    <a:pt x="12" y="10"/>
                                  </a:lnTo>
                                  <a:lnTo>
                                    <a:pt x="12" y="10"/>
                                  </a:lnTo>
                                  <a:lnTo>
                                    <a:pt x="13" y="10"/>
                                  </a:lnTo>
                                  <a:lnTo>
                                    <a:pt x="13" y="9"/>
                                  </a:lnTo>
                                  <a:lnTo>
                                    <a:pt x="13" y="9"/>
                                  </a:lnTo>
                                  <a:lnTo>
                                    <a:pt x="14" y="9"/>
                                  </a:lnTo>
                                  <a:lnTo>
                                    <a:pt x="14" y="9"/>
                                  </a:lnTo>
                                  <a:lnTo>
                                    <a:pt x="14" y="9"/>
                                  </a:lnTo>
                                  <a:lnTo>
                                    <a:pt x="15" y="8"/>
                                  </a:lnTo>
                                  <a:lnTo>
                                    <a:pt x="15" y="8"/>
                                  </a:lnTo>
                                  <a:lnTo>
                                    <a:pt x="15" y="8"/>
                                  </a:lnTo>
                                  <a:lnTo>
                                    <a:pt x="16" y="8"/>
                                  </a:lnTo>
                                  <a:lnTo>
                                    <a:pt x="16" y="8"/>
                                  </a:lnTo>
                                  <a:lnTo>
                                    <a:pt x="17" y="8"/>
                                  </a:lnTo>
                                  <a:lnTo>
                                    <a:pt x="17" y="8"/>
                                  </a:lnTo>
                                  <a:lnTo>
                                    <a:pt x="17" y="7"/>
                                  </a:lnTo>
                                  <a:lnTo>
                                    <a:pt x="18" y="7"/>
                                  </a:lnTo>
                                  <a:lnTo>
                                    <a:pt x="18" y="7"/>
                                  </a:lnTo>
                                  <a:lnTo>
                                    <a:pt x="18" y="7"/>
                                  </a:lnTo>
                                  <a:lnTo>
                                    <a:pt x="19" y="7"/>
                                  </a:lnTo>
                                  <a:lnTo>
                                    <a:pt x="19" y="7"/>
                                  </a:lnTo>
                                  <a:lnTo>
                                    <a:pt x="20" y="7"/>
                                  </a:lnTo>
                                  <a:lnTo>
                                    <a:pt x="20" y="7"/>
                                  </a:lnTo>
                                  <a:lnTo>
                                    <a:pt x="21" y="6"/>
                                  </a:lnTo>
                                  <a:lnTo>
                                    <a:pt x="21" y="6"/>
                                  </a:lnTo>
                                  <a:lnTo>
                                    <a:pt x="21" y="6"/>
                                  </a:lnTo>
                                  <a:lnTo>
                                    <a:pt x="22" y="6"/>
                                  </a:lnTo>
                                  <a:lnTo>
                                    <a:pt x="22" y="6"/>
                                  </a:lnTo>
                                  <a:lnTo>
                                    <a:pt x="23" y="6"/>
                                  </a:lnTo>
                                  <a:lnTo>
                                    <a:pt x="23" y="6"/>
                                  </a:lnTo>
                                  <a:lnTo>
                                    <a:pt x="24" y="6"/>
                                  </a:lnTo>
                                  <a:lnTo>
                                    <a:pt x="24" y="5"/>
                                  </a:lnTo>
                                  <a:lnTo>
                                    <a:pt x="25" y="5"/>
                                  </a:lnTo>
                                  <a:lnTo>
                                    <a:pt x="25" y="5"/>
                                  </a:lnTo>
                                  <a:lnTo>
                                    <a:pt x="26" y="5"/>
                                  </a:lnTo>
                                  <a:lnTo>
                                    <a:pt x="26" y="5"/>
                                  </a:lnTo>
                                  <a:lnTo>
                                    <a:pt x="27" y="5"/>
                                  </a:lnTo>
                                  <a:lnTo>
                                    <a:pt x="27" y="5"/>
                                  </a:lnTo>
                                  <a:lnTo>
                                    <a:pt x="28" y="5"/>
                                  </a:lnTo>
                                  <a:lnTo>
                                    <a:pt x="28" y="5"/>
                                  </a:lnTo>
                                  <a:lnTo>
                                    <a:pt x="103" y="0"/>
                                  </a:lnTo>
                                  <a:lnTo>
                                    <a:pt x="102" y="158"/>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85" name="Freeform 2985"/>
                          <wps:cNvSpPr>
                            <a:spLocks/>
                          </wps:cNvSpPr>
                          <wps:spPr bwMode="auto">
                            <a:xfrm>
                              <a:off x="565" y="24"/>
                              <a:ext cx="34" cy="150"/>
                            </a:xfrm>
                            <a:custGeom>
                              <a:avLst/>
                              <a:gdLst>
                                <a:gd name="T0" fmla="*/ 20 w 34"/>
                                <a:gd name="T1" fmla="*/ 150 h 150"/>
                                <a:gd name="T2" fmla="*/ 17 w 34"/>
                                <a:gd name="T3" fmla="*/ 149 h 150"/>
                                <a:gd name="T4" fmla="*/ 15 w 34"/>
                                <a:gd name="T5" fmla="*/ 148 h 150"/>
                                <a:gd name="T6" fmla="*/ 12 w 34"/>
                                <a:gd name="T7" fmla="*/ 147 h 150"/>
                                <a:gd name="T8" fmla="*/ 10 w 34"/>
                                <a:gd name="T9" fmla="*/ 145 h 150"/>
                                <a:gd name="T10" fmla="*/ 8 w 34"/>
                                <a:gd name="T11" fmla="*/ 144 h 150"/>
                                <a:gd name="T12" fmla="*/ 6 w 34"/>
                                <a:gd name="T13" fmla="*/ 142 h 150"/>
                                <a:gd name="T14" fmla="*/ 5 w 34"/>
                                <a:gd name="T15" fmla="*/ 141 h 150"/>
                                <a:gd name="T16" fmla="*/ 3 w 34"/>
                                <a:gd name="T17" fmla="*/ 139 h 150"/>
                                <a:gd name="T18" fmla="*/ 2 w 34"/>
                                <a:gd name="T19" fmla="*/ 137 h 150"/>
                                <a:gd name="T20" fmla="*/ 1 w 34"/>
                                <a:gd name="T21" fmla="*/ 135 h 150"/>
                                <a:gd name="T22" fmla="*/ 0 w 34"/>
                                <a:gd name="T23" fmla="*/ 133 h 150"/>
                                <a:gd name="T24" fmla="*/ 0 w 34"/>
                                <a:gd name="T25" fmla="*/ 131 h 150"/>
                                <a:gd name="T26" fmla="*/ 0 w 34"/>
                                <a:gd name="T27" fmla="*/ 128 h 150"/>
                                <a:gd name="T28" fmla="*/ 0 w 34"/>
                                <a:gd name="T29" fmla="*/ 23 h 150"/>
                                <a:gd name="T30" fmla="*/ 0 w 34"/>
                                <a:gd name="T31" fmla="*/ 21 h 150"/>
                                <a:gd name="T32" fmla="*/ 1 w 34"/>
                                <a:gd name="T33" fmla="*/ 18 h 150"/>
                                <a:gd name="T34" fmla="*/ 2 w 34"/>
                                <a:gd name="T35" fmla="*/ 16 h 150"/>
                                <a:gd name="T36" fmla="*/ 3 w 34"/>
                                <a:gd name="T37" fmla="*/ 14 h 150"/>
                                <a:gd name="T38" fmla="*/ 5 w 34"/>
                                <a:gd name="T39" fmla="*/ 12 h 150"/>
                                <a:gd name="T40" fmla="*/ 6 w 34"/>
                                <a:gd name="T41" fmla="*/ 11 h 150"/>
                                <a:gd name="T42" fmla="*/ 8 w 34"/>
                                <a:gd name="T43" fmla="*/ 9 h 150"/>
                                <a:gd name="T44" fmla="*/ 10 w 34"/>
                                <a:gd name="T45" fmla="*/ 7 h 150"/>
                                <a:gd name="T46" fmla="*/ 12 w 34"/>
                                <a:gd name="T47" fmla="*/ 6 h 150"/>
                                <a:gd name="T48" fmla="*/ 14 w 34"/>
                                <a:gd name="T49" fmla="*/ 5 h 150"/>
                                <a:gd name="T50" fmla="*/ 17 w 34"/>
                                <a:gd name="T51" fmla="*/ 3 h 150"/>
                                <a:gd name="T52" fmla="*/ 20 w 34"/>
                                <a:gd name="T53" fmla="*/ 2 h 150"/>
                                <a:gd name="T54" fmla="*/ 23 w 34"/>
                                <a:gd name="T55" fmla="*/ 1 h 150"/>
                                <a:gd name="T56" fmla="*/ 34 w 34"/>
                                <a:gd name="T57" fmla="*/ 4 h 150"/>
                                <a:gd name="T58" fmla="*/ 31 w 34"/>
                                <a:gd name="T59" fmla="*/ 4 h 150"/>
                                <a:gd name="T60" fmla="*/ 28 w 34"/>
                                <a:gd name="T61" fmla="*/ 5 h 150"/>
                                <a:gd name="T62" fmla="*/ 26 w 34"/>
                                <a:gd name="T63" fmla="*/ 6 h 150"/>
                                <a:gd name="T64" fmla="*/ 23 w 34"/>
                                <a:gd name="T65" fmla="*/ 7 h 150"/>
                                <a:gd name="T66" fmla="*/ 21 w 34"/>
                                <a:gd name="T67" fmla="*/ 8 h 150"/>
                                <a:gd name="T68" fmla="*/ 19 w 34"/>
                                <a:gd name="T69" fmla="*/ 10 h 150"/>
                                <a:gd name="T70" fmla="*/ 17 w 34"/>
                                <a:gd name="T71" fmla="*/ 11 h 150"/>
                                <a:gd name="T72" fmla="*/ 15 w 34"/>
                                <a:gd name="T73" fmla="*/ 13 h 150"/>
                                <a:gd name="T74" fmla="*/ 14 w 34"/>
                                <a:gd name="T75" fmla="*/ 15 h 150"/>
                                <a:gd name="T76" fmla="*/ 12 w 34"/>
                                <a:gd name="T77" fmla="*/ 17 h 150"/>
                                <a:gd name="T78" fmla="*/ 11 w 34"/>
                                <a:gd name="T79" fmla="*/ 20 h 150"/>
                                <a:gd name="T80" fmla="*/ 10 w 34"/>
                                <a:gd name="T81" fmla="*/ 22 h 150"/>
                                <a:gd name="T82" fmla="*/ 10 w 34"/>
                                <a:gd name="T83" fmla="*/ 25 h 150"/>
                                <a:gd name="T84" fmla="*/ 9 w 34"/>
                                <a:gd name="T85" fmla="*/ 28 h 150"/>
                                <a:gd name="T86" fmla="*/ 9 w 34"/>
                                <a:gd name="T87" fmla="*/ 130 h 150"/>
                                <a:gd name="T88" fmla="*/ 9 w 34"/>
                                <a:gd name="T89" fmla="*/ 132 h 150"/>
                                <a:gd name="T90" fmla="*/ 10 w 34"/>
                                <a:gd name="T91" fmla="*/ 134 h 150"/>
                                <a:gd name="T92" fmla="*/ 11 w 34"/>
                                <a:gd name="T93" fmla="*/ 136 h 150"/>
                                <a:gd name="T94" fmla="*/ 12 w 34"/>
                                <a:gd name="T95" fmla="*/ 137 h 150"/>
                                <a:gd name="T96" fmla="*/ 13 w 34"/>
                                <a:gd name="T97" fmla="*/ 139 h 150"/>
                                <a:gd name="T98" fmla="*/ 15 w 34"/>
                                <a:gd name="T99" fmla="*/ 140 h 150"/>
                                <a:gd name="T100" fmla="*/ 16 w 34"/>
                                <a:gd name="T101" fmla="*/ 142 h 150"/>
                                <a:gd name="T102" fmla="*/ 18 w 34"/>
                                <a:gd name="T103" fmla="*/ 143 h 150"/>
                                <a:gd name="T104" fmla="*/ 20 w 34"/>
                                <a:gd name="T105" fmla="*/ 144 h 150"/>
                                <a:gd name="T106" fmla="*/ 23 w 34"/>
                                <a:gd name="T107" fmla="*/ 146 h 150"/>
                                <a:gd name="T108" fmla="*/ 25 w 34"/>
                                <a:gd name="T109" fmla="*/ 147 h 150"/>
                                <a:gd name="T110" fmla="*/ 28 w 34"/>
                                <a:gd name="T111" fmla="*/ 148 h 150"/>
                                <a:gd name="T112" fmla="*/ 31 w 34"/>
                                <a:gd name="T113"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4" h="150">
                                  <a:moveTo>
                                    <a:pt x="23" y="150"/>
                                  </a:moveTo>
                                  <a:lnTo>
                                    <a:pt x="23" y="150"/>
                                  </a:lnTo>
                                  <a:lnTo>
                                    <a:pt x="22" y="150"/>
                                  </a:lnTo>
                                  <a:lnTo>
                                    <a:pt x="22" y="150"/>
                                  </a:lnTo>
                                  <a:lnTo>
                                    <a:pt x="21" y="150"/>
                                  </a:lnTo>
                                  <a:lnTo>
                                    <a:pt x="21" y="150"/>
                                  </a:lnTo>
                                  <a:lnTo>
                                    <a:pt x="20" y="150"/>
                                  </a:lnTo>
                                  <a:lnTo>
                                    <a:pt x="20" y="150"/>
                                  </a:lnTo>
                                  <a:lnTo>
                                    <a:pt x="19" y="150"/>
                                  </a:lnTo>
                                  <a:lnTo>
                                    <a:pt x="19" y="150"/>
                                  </a:lnTo>
                                  <a:lnTo>
                                    <a:pt x="19" y="149"/>
                                  </a:lnTo>
                                  <a:lnTo>
                                    <a:pt x="18" y="149"/>
                                  </a:lnTo>
                                  <a:lnTo>
                                    <a:pt x="18" y="149"/>
                                  </a:lnTo>
                                  <a:lnTo>
                                    <a:pt x="17" y="149"/>
                                  </a:lnTo>
                                  <a:lnTo>
                                    <a:pt x="17" y="149"/>
                                  </a:lnTo>
                                  <a:lnTo>
                                    <a:pt x="17" y="149"/>
                                  </a:lnTo>
                                  <a:lnTo>
                                    <a:pt x="16" y="149"/>
                                  </a:lnTo>
                                  <a:lnTo>
                                    <a:pt x="16" y="148"/>
                                  </a:lnTo>
                                  <a:lnTo>
                                    <a:pt x="16" y="148"/>
                                  </a:lnTo>
                                  <a:lnTo>
                                    <a:pt x="15" y="148"/>
                                  </a:lnTo>
                                  <a:lnTo>
                                    <a:pt x="15" y="148"/>
                                  </a:lnTo>
                                  <a:lnTo>
                                    <a:pt x="15" y="148"/>
                                  </a:lnTo>
                                  <a:lnTo>
                                    <a:pt x="14" y="148"/>
                                  </a:lnTo>
                                  <a:lnTo>
                                    <a:pt x="14" y="147"/>
                                  </a:lnTo>
                                  <a:lnTo>
                                    <a:pt x="13" y="147"/>
                                  </a:lnTo>
                                  <a:lnTo>
                                    <a:pt x="13" y="147"/>
                                  </a:lnTo>
                                  <a:lnTo>
                                    <a:pt x="13" y="147"/>
                                  </a:lnTo>
                                  <a:lnTo>
                                    <a:pt x="12" y="147"/>
                                  </a:lnTo>
                                  <a:lnTo>
                                    <a:pt x="12" y="146"/>
                                  </a:lnTo>
                                  <a:lnTo>
                                    <a:pt x="12" y="146"/>
                                  </a:lnTo>
                                  <a:lnTo>
                                    <a:pt x="11" y="146"/>
                                  </a:lnTo>
                                  <a:lnTo>
                                    <a:pt x="11" y="146"/>
                                  </a:lnTo>
                                  <a:lnTo>
                                    <a:pt x="11" y="146"/>
                                  </a:lnTo>
                                  <a:lnTo>
                                    <a:pt x="11" y="146"/>
                                  </a:lnTo>
                                  <a:lnTo>
                                    <a:pt x="10" y="145"/>
                                  </a:lnTo>
                                  <a:lnTo>
                                    <a:pt x="10" y="145"/>
                                  </a:lnTo>
                                  <a:lnTo>
                                    <a:pt x="10" y="145"/>
                                  </a:lnTo>
                                  <a:lnTo>
                                    <a:pt x="9" y="145"/>
                                  </a:lnTo>
                                  <a:lnTo>
                                    <a:pt x="9" y="145"/>
                                  </a:lnTo>
                                  <a:lnTo>
                                    <a:pt x="9" y="144"/>
                                  </a:lnTo>
                                  <a:lnTo>
                                    <a:pt x="8" y="144"/>
                                  </a:lnTo>
                                  <a:lnTo>
                                    <a:pt x="8" y="144"/>
                                  </a:lnTo>
                                  <a:lnTo>
                                    <a:pt x="8" y="144"/>
                                  </a:lnTo>
                                  <a:lnTo>
                                    <a:pt x="8" y="143"/>
                                  </a:lnTo>
                                  <a:lnTo>
                                    <a:pt x="7" y="143"/>
                                  </a:lnTo>
                                  <a:lnTo>
                                    <a:pt x="7" y="143"/>
                                  </a:lnTo>
                                  <a:lnTo>
                                    <a:pt x="7" y="143"/>
                                  </a:lnTo>
                                  <a:lnTo>
                                    <a:pt x="7" y="143"/>
                                  </a:lnTo>
                                  <a:lnTo>
                                    <a:pt x="6" y="142"/>
                                  </a:lnTo>
                                  <a:lnTo>
                                    <a:pt x="6" y="142"/>
                                  </a:lnTo>
                                  <a:lnTo>
                                    <a:pt x="6" y="142"/>
                                  </a:lnTo>
                                  <a:lnTo>
                                    <a:pt x="6" y="142"/>
                                  </a:lnTo>
                                  <a:lnTo>
                                    <a:pt x="5" y="141"/>
                                  </a:lnTo>
                                  <a:lnTo>
                                    <a:pt x="5" y="141"/>
                                  </a:lnTo>
                                  <a:lnTo>
                                    <a:pt x="5" y="141"/>
                                  </a:lnTo>
                                  <a:lnTo>
                                    <a:pt x="5" y="141"/>
                                  </a:lnTo>
                                  <a:lnTo>
                                    <a:pt x="5" y="140"/>
                                  </a:lnTo>
                                  <a:lnTo>
                                    <a:pt x="4" y="140"/>
                                  </a:lnTo>
                                  <a:lnTo>
                                    <a:pt x="4" y="140"/>
                                  </a:lnTo>
                                  <a:lnTo>
                                    <a:pt x="4" y="140"/>
                                  </a:lnTo>
                                  <a:lnTo>
                                    <a:pt x="4" y="139"/>
                                  </a:lnTo>
                                  <a:lnTo>
                                    <a:pt x="4" y="139"/>
                                  </a:lnTo>
                                  <a:lnTo>
                                    <a:pt x="3" y="139"/>
                                  </a:lnTo>
                                  <a:lnTo>
                                    <a:pt x="3" y="139"/>
                                  </a:lnTo>
                                  <a:lnTo>
                                    <a:pt x="3" y="138"/>
                                  </a:lnTo>
                                  <a:lnTo>
                                    <a:pt x="3" y="138"/>
                                  </a:lnTo>
                                  <a:lnTo>
                                    <a:pt x="3" y="138"/>
                                  </a:lnTo>
                                  <a:lnTo>
                                    <a:pt x="3" y="138"/>
                                  </a:lnTo>
                                  <a:lnTo>
                                    <a:pt x="2" y="137"/>
                                  </a:lnTo>
                                  <a:lnTo>
                                    <a:pt x="2" y="137"/>
                                  </a:lnTo>
                                  <a:lnTo>
                                    <a:pt x="2" y="137"/>
                                  </a:lnTo>
                                  <a:lnTo>
                                    <a:pt x="2" y="136"/>
                                  </a:lnTo>
                                  <a:lnTo>
                                    <a:pt x="2" y="136"/>
                                  </a:lnTo>
                                  <a:lnTo>
                                    <a:pt x="2" y="136"/>
                                  </a:lnTo>
                                  <a:lnTo>
                                    <a:pt x="2" y="135"/>
                                  </a:lnTo>
                                  <a:lnTo>
                                    <a:pt x="1" y="135"/>
                                  </a:lnTo>
                                  <a:lnTo>
                                    <a:pt x="1" y="135"/>
                                  </a:lnTo>
                                  <a:lnTo>
                                    <a:pt x="1" y="135"/>
                                  </a:lnTo>
                                  <a:lnTo>
                                    <a:pt x="1" y="134"/>
                                  </a:lnTo>
                                  <a:lnTo>
                                    <a:pt x="1" y="134"/>
                                  </a:lnTo>
                                  <a:lnTo>
                                    <a:pt x="1" y="134"/>
                                  </a:lnTo>
                                  <a:lnTo>
                                    <a:pt x="1" y="133"/>
                                  </a:lnTo>
                                  <a:lnTo>
                                    <a:pt x="1" y="133"/>
                                  </a:lnTo>
                                  <a:lnTo>
                                    <a:pt x="0" y="133"/>
                                  </a:lnTo>
                                  <a:lnTo>
                                    <a:pt x="0" y="133"/>
                                  </a:lnTo>
                                  <a:lnTo>
                                    <a:pt x="0" y="132"/>
                                  </a:lnTo>
                                  <a:lnTo>
                                    <a:pt x="0" y="132"/>
                                  </a:lnTo>
                                  <a:lnTo>
                                    <a:pt x="0" y="132"/>
                                  </a:lnTo>
                                  <a:lnTo>
                                    <a:pt x="0" y="131"/>
                                  </a:lnTo>
                                  <a:lnTo>
                                    <a:pt x="0" y="131"/>
                                  </a:lnTo>
                                  <a:lnTo>
                                    <a:pt x="0" y="131"/>
                                  </a:lnTo>
                                  <a:lnTo>
                                    <a:pt x="0" y="130"/>
                                  </a:lnTo>
                                  <a:lnTo>
                                    <a:pt x="0" y="130"/>
                                  </a:lnTo>
                                  <a:lnTo>
                                    <a:pt x="0" y="130"/>
                                  </a:lnTo>
                                  <a:lnTo>
                                    <a:pt x="0" y="129"/>
                                  </a:lnTo>
                                  <a:lnTo>
                                    <a:pt x="0" y="129"/>
                                  </a:lnTo>
                                  <a:lnTo>
                                    <a:pt x="0" y="129"/>
                                  </a:lnTo>
                                  <a:lnTo>
                                    <a:pt x="0" y="128"/>
                                  </a:lnTo>
                                  <a:lnTo>
                                    <a:pt x="0" y="128"/>
                                  </a:lnTo>
                                  <a:lnTo>
                                    <a:pt x="0" y="128"/>
                                  </a:lnTo>
                                  <a:lnTo>
                                    <a:pt x="0" y="24"/>
                                  </a:lnTo>
                                  <a:lnTo>
                                    <a:pt x="0" y="24"/>
                                  </a:lnTo>
                                  <a:lnTo>
                                    <a:pt x="0" y="24"/>
                                  </a:lnTo>
                                  <a:lnTo>
                                    <a:pt x="0" y="23"/>
                                  </a:lnTo>
                                  <a:lnTo>
                                    <a:pt x="0" y="23"/>
                                  </a:lnTo>
                                  <a:lnTo>
                                    <a:pt x="0" y="23"/>
                                  </a:lnTo>
                                  <a:lnTo>
                                    <a:pt x="0" y="22"/>
                                  </a:lnTo>
                                  <a:lnTo>
                                    <a:pt x="0" y="22"/>
                                  </a:lnTo>
                                  <a:lnTo>
                                    <a:pt x="0" y="22"/>
                                  </a:lnTo>
                                  <a:lnTo>
                                    <a:pt x="0" y="21"/>
                                  </a:lnTo>
                                  <a:lnTo>
                                    <a:pt x="0" y="21"/>
                                  </a:lnTo>
                                  <a:lnTo>
                                    <a:pt x="0" y="21"/>
                                  </a:lnTo>
                                  <a:lnTo>
                                    <a:pt x="0" y="20"/>
                                  </a:lnTo>
                                  <a:lnTo>
                                    <a:pt x="0" y="20"/>
                                  </a:lnTo>
                                  <a:lnTo>
                                    <a:pt x="1" y="20"/>
                                  </a:lnTo>
                                  <a:lnTo>
                                    <a:pt x="1" y="19"/>
                                  </a:lnTo>
                                  <a:lnTo>
                                    <a:pt x="1" y="19"/>
                                  </a:lnTo>
                                  <a:lnTo>
                                    <a:pt x="1" y="19"/>
                                  </a:lnTo>
                                  <a:lnTo>
                                    <a:pt x="1" y="18"/>
                                  </a:lnTo>
                                  <a:lnTo>
                                    <a:pt x="1" y="18"/>
                                  </a:lnTo>
                                  <a:lnTo>
                                    <a:pt x="1" y="18"/>
                                  </a:lnTo>
                                  <a:lnTo>
                                    <a:pt x="1" y="17"/>
                                  </a:lnTo>
                                  <a:lnTo>
                                    <a:pt x="2" y="17"/>
                                  </a:lnTo>
                                  <a:lnTo>
                                    <a:pt x="2" y="17"/>
                                  </a:lnTo>
                                  <a:lnTo>
                                    <a:pt x="2" y="17"/>
                                  </a:lnTo>
                                  <a:lnTo>
                                    <a:pt x="2" y="16"/>
                                  </a:lnTo>
                                  <a:lnTo>
                                    <a:pt x="2" y="16"/>
                                  </a:lnTo>
                                  <a:lnTo>
                                    <a:pt x="2" y="16"/>
                                  </a:lnTo>
                                  <a:lnTo>
                                    <a:pt x="3" y="15"/>
                                  </a:lnTo>
                                  <a:lnTo>
                                    <a:pt x="3" y="15"/>
                                  </a:lnTo>
                                  <a:lnTo>
                                    <a:pt x="3" y="15"/>
                                  </a:lnTo>
                                  <a:lnTo>
                                    <a:pt x="3" y="15"/>
                                  </a:lnTo>
                                  <a:lnTo>
                                    <a:pt x="3" y="14"/>
                                  </a:lnTo>
                                  <a:lnTo>
                                    <a:pt x="3" y="14"/>
                                  </a:lnTo>
                                  <a:lnTo>
                                    <a:pt x="3" y="14"/>
                                  </a:lnTo>
                                  <a:lnTo>
                                    <a:pt x="4" y="14"/>
                                  </a:lnTo>
                                  <a:lnTo>
                                    <a:pt x="4" y="13"/>
                                  </a:lnTo>
                                  <a:lnTo>
                                    <a:pt x="4" y="13"/>
                                  </a:lnTo>
                                  <a:lnTo>
                                    <a:pt x="4" y="13"/>
                                  </a:lnTo>
                                  <a:lnTo>
                                    <a:pt x="5" y="12"/>
                                  </a:lnTo>
                                  <a:lnTo>
                                    <a:pt x="5" y="12"/>
                                  </a:lnTo>
                                  <a:lnTo>
                                    <a:pt x="5" y="12"/>
                                  </a:lnTo>
                                  <a:lnTo>
                                    <a:pt x="5" y="12"/>
                                  </a:lnTo>
                                  <a:lnTo>
                                    <a:pt x="5" y="11"/>
                                  </a:lnTo>
                                  <a:lnTo>
                                    <a:pt x="6" y="11"/>
                                  </a:lnTo>
                                  <a:lnTo>
                                    <a:pt x="6" y="11"/>
                                  </a:lnTo>
                                  <a:lnTo>
                                    <a:pt x="6" y="11"/>
                                  </a:lnTo>
                                  <a:lnTo>
                                    <a:pt x="6" y="10"/>
                                  </a:lnTo>
                                  <a:lnTo>
                                    <a:pt x="7" y="10"/>
                                  </a:lnTo>
                                  <a:lnTo>
                                    <a:pt x="7" y="10"/>
                                  </a:lnTo>
                                  <a:lnTo>
                                    <a:pt x="7" y="10"/>
                                  </a:lnTo>
                                  <a:lnTo>
                                    <a:pt x="7" y="10"/>
                                  </a:lnTo>
                                  <a:lnTo>
                                    <a:pt x="7" y="9"/>
                                  </a:lnTo>
                                  <a:lnTo>
                                    <a:pt x="8" y="9"/>
                                  </a:lnTo>
                                  <a:lnTo>
                                    <a:pt x="8" y="9"/>
                                  </a:lnTo>
                                  <a:lnTo>
                                    <a:pt x="8" y="9"/>
                                  </a:lnTo>
                                  <a:lnTo>
                                    <a:pt x="9" y="8"/>
                                  </a:lnTo>
                                  <a:lnTo>
                                    <a:pt x="9" y="8"/>
                                  </a:lnTo>
                                  <a:lnTo>
                                    <a:pt x="9" y="8"/>
                                  </a:lnTo>
                                  <a:lnTo>
                                    <a:pt x="10" y="8"/>
                                  </a:lnTo>
                                  <a:lnTo>
                                    <a:pt x="10" y="7"/>
                                  </a:lnTo>
                                  <a:lnTo>
                                    <a:pt x="10" y="7"/>
                                  </a:lnTo>
                                  <a:lnTo>
                                    <a:pt x="11" y="7"/>
                                  </a:lnTo>
                                  <a:lnTo>
                                    <a:pt x="11" y="7"/>
                                  </a:lnTo>
                                  <a:lnTo>
                                    <a:pt x="11" y="7"/>
                                  </a:lnTo>
                                  <a:lnTo>
                                    <a:pt x="11" y="6"/>
                                  </a:lnTo>
                                  <a:lnTo>
                                    <a:pt x="12" y="6"/>
                                  </a:lnTo>
                                  <a:lnTo>
                                    <a:pt x="12" y="6"/>
                                  </a:lnTo>
                                  <a:lnTo>
                                    <a:pt x="12" y="6"/>
                                  </a:lnTo>
                                  <a:lnTo>
                                    <a:pt x="13" y="6"/>
                                  </a:lnTo>
                                  <a:lnTo>
                                    <a:pt x="13" y="5"/>
                                  </a:lnTo>
                                  <a:lnTo>
                                    <a:pt x="13" y="5"/>
                                  </a:lnTo>
                                  <a:lnTo>
                                    <a:pt x="14" y="5"/>
                                  </a:lnTo>
                                  <a:lnTo>
                                    <a:pt x="14" y="5"/>
                                  </a:lnTo>
                                  <a:lnTo>
                                    <a:pt x="14" y="5"/>
                                  </a:lnTo>
                                  <a:lnTo>
                                    <a:pt x="15" y="4"/>
                                  </a:lnTo>
                                  <a:lnTo>
                                    <a:pt x="15" y="4"/>
                                  </a:lnTo>
                                  <a:lnTo>
                                    <a:pt x="15" y="4"/>
                                  </a:lnTo>
                                  <a:lnTo>
                                    <a:pt x="16" y="4"/>
                                  </a:lnTo>
                                  <a:lnTo>
                                    <a:pt x="16" y="4"/>
                                  </a:lnTo>
                                  <a:lnTo>
                                    <a:pt x="17" y="3"/>
                                  </a:lnTo>
                                  <a:lnTo>
                                    <a:pt x="17" y="3"/>
                                  </a:lnTo>
                                  <a:lnTo>
                                    <a:pt x="17" y="3"/>
                                  </a:lnTo>
                                  <a:lnTo>
                                    <a:pt x="18" y="3"/>
                                  </a:lnTo>
                                  <a:lnTo>
                                    <a:pt x="18" y="3"/>
                                  </a:lnTo>
                                  <a:lnTo>
                                    <a:pt x="19" y="3"/>
                                  </a:lnTo>
                                  <a:lnTo>
                                    <a:pt x="19" y="3"/>
                                  </a:lnTo>
                                  <a:lnTo>
                                    <a:pt x="19" y="2"/>
                                  </a:lnTo>
                                  <a:lnTo>
                                    <a:pt x="20" y="2"/>
                                  </a:lnTo>
                                  <a:lnTo>
                                    <a:pt x="20" y="2"/>
                                  </a:lnTo>
                                  <a:lnTo>
                                    <a:pt x="21" y="2"/>
                                  </a:lnTo>
                                  <a:lnTo>
                                    <a:pt x="21" y="2"/>
                                  </a:lnTo>
                                  <a:lnTo>
                                    <a:pt x="22" y="2"/>
                                  </a:lnTo>
                                  <a:lnTo>
                                    <a:pt x="22" y="1"/>
                                  </a:lnTo>
                                  <a:lnTo>
                                    <a:pt x="22" y="1"/>
                                  </a:lnTo>
                                  <a:lnTo>
                                    <a:pt x="23" y="1"/>
                                  </a:lnTo>
                                  <a:lnTo>
                                    <a:pt x="23" y="1"/>
                                  </a:lnTo>
                                  <a:lnTo>
                                    <a:pt x="24" y="1"/>
                                  </a:lnTo>
                                  <a:lnTo>
                                    <a:pt x="24" y="1"/>
                                  </a:lnTo>
                                  <a:lnTo>
                                    <a:pt x="25" y="0"/>
                                  </a:lnTo>
                                  <a:lnTo>
                                    <a:pt x="25" y="0"/>
                                  </a:lnTo>
                                  <a:lnTo>
                                    <a:pt x="34" y="4"/>
                                  </a:lnTo>
                                  <a:lnTo>
                                    <a:pt x="34" y="4"/>
                                  </a:lnTo>
                                  <a:lnTo>
                                    <a:pt x="34" y="4"/>
                                  </a:lnTo>
                                  <a:lnTo>
                                    <a:pt x="33" y="4"/>
                                  </a:lnTo>
                                  <a:lnTo>
                                    <a:pt x="33" y="4"/>
                                  </a:lnTo>
                                  <a:lnTo>
                                    <a:pt x="32" y="4"/>
                                  </a:lnTo>
                                  <a:lnTo>
                                    <a:pt x="32" y="4"/>
                                  </a:lnTo>
                                  <a:lnTo>
                                    <a:pt x="31" y="4"/>
                                  </a:lnTo>
                                  <a:lnTo>
                                    <a:pt x="31" y="4"/>
                                  </a:lnTo>
                                  <a:lnTo>
                                    <a:pt x="30" y="4"/>
                                  </a:lnTo>
                                  <a:lnTo>
                                    <a:pt x="30" y="5"/>
                                  </a:lnTo>
                                  <a:lnTo>
                                    <a:pt x="30" y="5"/>
                                  </a:lnTo>
                                  <a:lnTo>
                                    <a:pt x="29" y="5"/>
                                  </a:lnTo>
                                  <a:lnTo>
                                    <a:pt x="29" y="5"/>
                                  </a:lnTo>
                                  <a:lnTo>
                                    <a:pt x="28" y="5"/>
                                  </a:lnTo>
                                  <a:lnTo>
                                    <a:pt x="28" y="5"/>
                                  </a:lnTo>
                                  <a:lnTo>
                                    <a:pt x="28" y="5"/>
                                  </a:lnTo>
                                  <a:lnTo>
                                    <a:pt x="27" y="5"/>
                                  </a:lnTo>
                                  <a:lnTo>
                                    <a:pt x="27" y="5"/>
                                  </a:lnTo>
                                  <a:lnTo>
                                    <a:pt x="27" y="6"/>
                                  </a:lnTo>
                                  <a:lnTo>
                                    <a:pt x="26" y="6"/>
                                  </a:lnTo>
                                  <a:lnTo>
                                    <a:pt x="26" y="6"/>
                                  </a:lnTo>
                                  <a:lnTo>
                                    <a:pt x="26" y="6"/>
                                  </a:lnTo>
                                  <a:lnTo>
                                    <a:pt x="25" y="6"/>
                                  </a:lnTo>
                                  <a:lnTo>
                                    <a:pt x="25" y="6"/>
                                  </a:lnTo>
                                  <a:lnTo>
                                    <a:pt x="24" y="6"/>
                                  </a:lnTo>
                                  <a:lnTo>
                                    <a:pt x="24" y="6"/>
                                  </a:lnTo>
                                  <a:lnTo>
                                    <a:pt x="24" y="7"/>
                                  </a:lnTo>
                                  <a:lnTo>
                                    <a:pt x="23" y="7"/>
                                  </a:lnTo>
                                  <a:lnTo>
                                    <a:pt x="23" y="7"/>
                                  </a:lnTo>
                                  <a:lnTo>
                                    <a:pt x="23" y="7"/>
                                  </a:lnTo>
                                  <a:lnTo>
                                    <a:pt x="22" y="7"/>
                                  </a:lnTo>
                                  <a:lnTo>
                                    <a:pt x="22" y="7"/>
                                  </a:lnTo>
                                  <a:lnTo>
                                    <a:pt x="22" y="8"/>
                                  </a:lnTo>
                                  <a:lnTo>
                                    <a:pt x="22" y="8"/>
                                  </a:lnTo>
                                  <a:lnTo>
                                    <a:pt x="21" y="8"/>
                                  </a:lnTo>
                                  <a:lnTo>
                                    <a:pt x="21" y="8"/>
                                  </a:lnTo>
                                  <a:lnTo>
                                    <a:pt x="21" y="8"/>
                                  </a:lnTo>
                                  <a:lnTo>
                                    <a:pt x="20" y="9"/>
                                  </a:lnTo>
                                  <a:lnTo>
                                    <a:pt x="20" y="9"/>
                                  </a:lnTo>
                                  <a:lnTo>
                                    <a:pt x="20" y="9"/>
                                  </a:lnTo>
                                  <a:lnTo>
                                    <a:pt x="19" y="9"/>
                                  </a:lnTo>
                                  <a:lnTo>
                                    <a:pt x="19" y="10"/>
                                  </a:lnTo>
                                  <a:lnTo>
                                    <a:pt x="19" y="10"/>
                                  </a:lnTo>
                                  <a:lnTo>
                                    <a:pt x="18" y="10"/>
                                  </a:lnTo>
                                  <a:lnTo>
                                    <a:pt x="18" y="10"/>
                                  </a:lnTo>
                                  <a:lnTo>
                                    <a:pt x="18" y="10"/>
                                  </a:lnTo>
                                  <a:lnTo>
                                    <a:pt x="18" y="11"/>
                                  </a:lnTo>
                                  <a:lnTo>
                                    <a:pt x="17" y="11"/>
                                  </a:lnTo>
                                  <a:lnTo>
                                    <a:pt x="17" y="11"/>
                                  </a:lnTo>
                                  <a:lnTo>
                                    <a:pt x="17" y="11"/>
                                  </a:lnTo>
                                  <a:lnTo>
                                    <a:pt x="17" y="12"/>
                                  </a:lnTo>
                                  <a:lnTo>
                                    <a:pt x="16" y="12"/>
                                  </a:lnTo>
                                  <a:lnTo>
                                    <a:pt x="16" y="12"/>
                                  </a:lnTo>
                                  <a:lnTo>
                                    <a:pt x="16" y="12"/>
                                  </a:lnTo>
                                  <a:lnTo>
                                    <a:pt x="16" y="13"/>
                                  </a:lnTo>
                                  <a:lnTo>
                                    <a:pt x="15" y="13"/>
                                  </a:lnTo>
                                  <a:lnTo>
                                    <a:pt x="15" y="13"/>
                                  </a:lnTo>
                                  <a:lnTo>
                                    <a:pt x="15" y="13"/>
                                  </a:lnTo>
                                  <a:lnTo>
                                    <a:pt x="15" y="14"/>
                                  </a:lnTo>
                                  <a:lnTo>
                                    <a:pt x="15" y="14"/>
                                  </a:lnTo>
                                  <a:lnTo>
                                    <a:pt x="14" y="14"/>
                                  </a:lnTo>
                                  <a:lnTo>
                                    <a:pt x="14" y="14"/>
                                  </a:lnTo>
                                  <a:lnTo>
                                    <a:pt x="14" y="15"/>
                                  </a:lnTo>
                                  <a:lnTo>
                                    <a:pt x="14" y="15"/>
                                  </a:lnTo>
                                  <a:lnTo>
                                    <a:pt x="13" y="15"/>
                                  </a:lnTo>
                                  <a:lnTo>
                                    <a:pt x="13" y="16"/>
                                  </a:lnTo>
                                  <a:lnTo>
                                    <a:pt x="13" y="16"/>
                                  </a:lnTo>
                                  <a:lnTo>
                                    <a:pt x="13" y="16"/>
                                  </a:lnTo>
                                  <a:lnTo>
                                    <a:pt x="13" y="17"/>
                                  </a:lnTo>
                                  <a:lnTo>
                                    <a:pt x="12" y="17"/>
                                  </a:lnTo>
                                  <a:lnTo>
                                    <a:pt x="12" y="17"/>
                                  </a:lnTo>
                                  <a:lnTo>
                                    <a:pt x="12" y="18"/>
                                  </a:lnTo>
                                  <a:lnTo>
                                    <a:pt x="12" y="18"/>
                                  </a:lnTo>
                                  <a:lnTo>
                                    <a:pt x="12" y="18"/>
                                  </a:lnTo>
                                  <a:lnTo>
                                    <a:pt x="12" y="19"/>
                                  </a:lnTo>
                                  <a:lnTo>
                                    <a:pt x="11" y="19"/>
                                  </a:lnTo>
                                  <a:lnTo>
                                    <a:pt x="11" y="19"/>
                                  </a:lnTo>
                                  <a:lnTo>
                                    <a:pt x="11" y="20"/>
                                  </a:lnTo>
                                  <a:lnTo>
                                    <a:pt x="11" y="20"/>
                                  </a:lnTo>
                                  <a:lnTo>
                                    <a:pt x="11" y="20"/>
                                  </a:lnTo>
                                  <a:lnTo>
                                    <a:pt x="11" y="21"/>
                                  </a:lnTo>
                                  <a:lnTo>
                                    <a:pt x="11" y="21"/>
                                  </a:lnTo>
                                  <a:lnTo>
                                    <a:pt x="11" y="21"/>
                                  </a:lnTo>
                                  <a:lnTo>
                                    <a:pt x="10" y="22"/>
                                  </a:lnTo>
                                  <a:lnTo>
                                    <a:pt x="10" y="22"/>
                                  </a:lnTo>
                                  <a:lnTo>
                                    <a:pt x="10" y="23"/>
                                  </a:lnTo>
                                  <a:lnTo>
                                    <a:pt x="10" y="23"/>
                                  </a:lnTo>
                                  <a:lnTo>
                                    <a:pt x="10" y="23"/>
                                  </a:lnTo>
                                  <a:lnTo>
                                    <a:pt x="10" y="24"/>
                                  </a:lnTo>
                                  <a:lnTo>
                                    <a:pt x="10" y="24"/>
                                  </a:lnTo>
                                  <a:lnTo>
                                    <a:pt x="10" y="24"/>
                                  </a:lnTo>
                                  <a:lnTo>
                                    <a:pt x="10" y="25"/>
                                  </a:lnTo>
                                  <a:lnTo>
                                    <a:pt x="9" y="25"/>
                                  </a:lnTo>
                                  <a:lnTo>
                                    <a:pt x="9" y="26"/>
                                  </a:lnTo>
                                  <a:lnTo>
                                    <a:pt x="9" y="26"/>
                                  </a:lnTo>
                                  <a:lnTo>
                                    <a:pt x="9" y="26"/>
                                  </a:lnTo>
                                  <a:lnTo>
                                    <a:pt x="9" y="27"/>
                                  </a:lnTo>
                                  <a:lnTo>
                                    <a:pt x="9" y="27"/>
                                  </a:lnTo>
                                  <a:lnTo>
                                    <a:pt x="9" y="28"/>
                                  </a:lnTo>
                                  <a:lnTo>
                                    <a:pt x="9" y="28"/>
                                  </a:lnTo>
                                  <a:lnTo>
                                    <a:pt x="9" y="129"/>
                                  </a:lnTo>
                                  <a:lnTo>
                                    <a:pt x="9" y="129"/>
                                  </a:lnTo>
                                  <a:lnTo>
                                    <a:pt x="9" y="129"/>
                                  </a:lnTo>
                                  <a:lnTo>
                                    <a:pt x="9" y="130"/>
                                  </a:lnTo>
                                  <a:lnTo>
                                    <a:pt x="9" y="130"/>
                                  </a:lnTo>
                                  <a:lnTo>
                                    <a:pt x="9" y="130"/>
                                  </a:lnTo>
                                  <a:lnTo>
                                    <a:pt x="9" y="131"/>
                                  </a:lnTo>
                                  <a:lnTo>
                                    <a:pt x="9" y="131"/>
                                  </a:lnTo>
                                  <a:lnTo>
                                    <a:pt x="9" y="131"/>
                                  </a:lnTo>
                                  <a:lnTo>
                                    <a:pt x="9" y="131"/>
                                  </a:lnTo>
                                  <a:lnTo>
                                    <a:pt x="9" y="132"/>
                                  </a:lnTo>
                                  <a:lnTo>
                                    <a:pt x="9" y="132"/>
                                  </a:lnTo>
                                  <a:lnTo>
                                    <a:pt x="9" y="132"/>
                                  </a:lnTo>
                                  <a:lnTo>
                                    <a:pt x="9" y="132"/>
                                  </a:lnTo>
                                  <a:lnTo>
                                    <a:pt x="10" y="133"/>
                                  </a:lnTo>
                                  <a:lnTo>
                                    <a:pt x="10" y="133"/>
                                  </a:lnTo>
                                  <a:lnTo>
                                    <a:pt x="10" y="133"/>
                                  </a:lnTo>
                                  <a:lnTo>
                                    <a:pt x="10" y="134"/>
                                  </a:lnTo>
                                  <a:lnTo>
                                    <a:pt x="10" y="134"/>
                                  </a:lnTo>
                                  <a:lnTo>
                                    <a:pt x="10" y="134"/>
                                  </a:lnTo>
                                  <a:lnTo>
                                    <a:pt x="10" y="134"/>
                                  </a:lnTo>
                                  <a:lnTo>
                                    <a:pt x="10" y="135"/>
                                  </a:lnTo>
                                  <a:lnTo>
                                    <a:pt x="10" y="135"/>
                                  </a:lnTo>
                                  <a:lnTo>
                                    <a:pt x="10" y="135"/>
                                  </a:lnTo>
                                  <a:lnTo>
                                    <a:pt x="11" y="135"/>
                                  </a:lnTo>
                                  <a:lnTo>
                                    <a:pt x="11" y="135"/>
                                  </a:lnTo>
                                  <a:lnTo>
                                    <a:pt x="11" y="136"/>
                                  </a:lnTo>
                                  <a:lnTo>
                                    <a:pt x="11" y="136"/>
                                  </a:lnTo>
                                  <a:lnTo>
                                    <a:pt x="11" y="136"/>
                                  </a:lnTo>
                                  <a:lnTo>
                                    <a:pt x="11" y="136"/>
                                  </a:lnTo>
                                  <a:lnTo>
                                    <a:pt x="11" y="137"/>
                                  </a:lnTo>
                                  <a:lnTo>
                                    <a:pt x="11" y="137"/>
                                  </a:lnTo>
                                  <a:lnTo>
                                    <a:pt x="12" y="137"/>
                                  </a:lnTo>
                                  <a:lnTo>
                                    <a:pt x="12" y="137"/>
                                  </a:lnTo>
                                  <a:lnTo>
                                    <a:pt x="12" y="138"/>
                                  </a:lnTo>
                                  <a:lnTo>
                                    <a:pt x="12" y="138"/>
                                  </a:lnTo>
                                  <a:lnTo>
                                    <a:pt x="12" y="138"/>
                                  </a:lnTo>
                                  <a:lnTo>
                                    <a:pt x="12" y="138"/>
                                  </a:lnTo>
                                  <a:lnTo>
                                    <a:pt x="13" y="139"/>
                                  </a:lnTo>
                                  <a:lnTo>
                                    <a:pt x="13" y="139"/>
                                  </a:lnTo>
                                  <a:lnTo>
                                    <a:pt x="13" y="139"/>
                                  </a:lnTo>
                                  <a:lnTo>
                                    <a:pt x="13" y="139"/>
                                  </a:lnTo>
                                  <a:lnTo>
                                    <a:pt x="13" y="139"/>
                                  </a:lnTo>
                                  <a:lnTo>
                                    <a:pt x="14" y="140"/>
                                  </a:lnTo>
                                  <a:lnTo>
                                    <a:pt x="14" y="140"/>
                                  </a:lnTo>
                                  <a:lnTo>
                                    <a:pt x="14" y="140"/>
                                  </a:lnTo>
                                  <a:lnTo>
                                    <a:pt x="14" y="140"/>
                                  </a:lnTo>
                                  <a:lnTo>
                                    <a:pt x="15" y="140"/>
                                  </a:lnTo>
                                  <a:lnTo>
                                    <a:pt x="15" y="141"/>
                                  </a:lnTo>
                                  <a:lnTo>
                                    <a:pt x="15" y="141"/>
                                  </a:lnTo>
                                  <a:lnTo>
                                    <a:pt x="15" y="141"/>
                                  </a:lnTo>
                                  <a:lnTo>
                                    <a:pt x="16" y="141"/>
                                  </a:lnTo>
                                  <a:lnTo>
                                    <a:pt x="16" y="142"/>
                                  </a:lnTo>
                                  <a:lnTo>
                                    <a:pt x="16" y="142"/>
                                  </a:lnTo>
                                  <a:lnTo>
                                    <a:pt x="16" y="142"/>
                                  </a:lnTo>
                                  <a:lnTo>
                                    <a:pt x="17" y="142"/>
                                  </a:lnTo>
                                  <a:lnTo>
                                    <a:pt x="17" y="142"/>
                                  </a:lnTo>
                                  <a:lnTo>
                                    <a:pt x="17" y="143"/>
                                  </a:lnTo>
                                  <a:lnTo>
                                    <a:pt x="17" y="143"/>
                                  </a:lnTo>
                                  <a:lnTo>
                                    <a:pt x="18" y="143"/>
                                  </a:lnTo>
                                  <a:lnTo>
                                    <a:pt x="18" y="143"/>
                                  </a:lnTo>
                                  <a:lnTo>
                                    <a:pt x="18" y="143"/>
                                  </a:lnTo>
                                  <a:lnTo>
                                    <a:pt x="19" y="143"/>
                                  </a:lnTo>
                                  <a:lnTo>
                                    <a:pt x="19" y="144"/>
                                  </a:lnTo>
                                  <a:lnTo>
                                    <a:pt x="19" y="144"/>
                                  </a:lnTo>
                                  <a:lnTo>
                                    <a:pt x="19" y="144"/>
                                  </a:lnTo>
                                  <a:lnTo>
                                    <a:pt x="20" y="144"/>
                                  </a:lnTo>
                                  <a:lnTo>
                                    <a:pt x="20" y="144"/>
                                  </a:lnTo>
                                  <a:lnTo>
                                    <a:pt x="20" y="144"/>
                                  </a:lnTo>
                                  <a:lnTo>
                                    <a:pt x="21" y="145"/>
                                  </a:lnTo>
                                  <a:lnTo>
                                    <a:pt x="21" y="145"/>
                                  </a:lnTo>
                                  <a:lnTo>
                                    <a:pt x="21" y="145"/>
                                  </a:lnTo>
                                  <a:lnTo>
                                    <a:pt x="22" y="145"/>
                                  </a:lnTo>
                                  <a:lnTo>
                                    <a:pt x="22" y="145"/>
                                  </a:lnTo>
                                  <a:lnTo>
                                    <a:pt x="22" y="145"/>
                                  </a:lnTo>
                                  <a:lnTo>
                                    <a:pt x="23" y="146"/>
                                  </a:lnTo>
                                  <a:lnTo>
                                    <a:pt x="23" y="146"/>
                                  </a:lnTo>
                                  <a:lnTo>
                                    <a:pt x="23" y="146"/>
                                  </a:lnTo>
                                  <a:lnTo>
                                    <a:pt x="24" y="146"/>
                                  </a:lnTo>
                                  <a:lnTo>
                                    <a:pt x="24" y="146"/>
                                  </a:lnTo>
                                  <a:lnTo>
                                    <a:pt x="25" y="146"/>
                                  </a:lnTo>
                                  <a:lnTo>
                                    <a:pt x="25" y="146"/>
                                  </a:lnTo>
                                  <a:lnTo>
                                    <a:pt x="25" y="147"/>
                                  </a:lnTo>
                                  <a:lnTo>
                                    <a:pt x="26" y="147"/>
                                  </a:lnTo>
                                  <a:lnTo>
                                    <a:pt x="26" y="147"/>
                                  </a:lnTo>
                                  <a:lnTo>
                                    <a:pt x="26" y="147"/>
                                  </a:lnTo>
                                  <a:lnTo>
                                    <a:pt x="27" y="147"/>
                                  </a:lnTo>
                                  <a:lnTo>
                                    <a:pt x="27" y="147"/>
                                  </a:lnTo>
                                  <a:lnTo>
                                    <a:pt x="28" y="148"/>
                                  </a:lnTo>
                                  <a:lnTo>
                                    <a:pt x="28" y="148"/>
                                  </a:lnTo>
                                  <a:lnTo>
                                    <a:pt x="29" y="148"/>
                                  </a:lnTo>
                                  <a:lnTo>
                                    <a:pt x="29" y="148"/>
                                  </a:lnTo>
                                  <a:lnTo>
                                    <a:pt x="29" y="148"/>
                                  </a:lnTo>
                                  <a:lnTo>
                                    <a:pt x="30" y="148"/>
                                  </a:lnTo>
                                  <a:lnTo>
                                    <a:pt x="30" y="148"/>
                                  </a:lnTo>
                                  <a:lnTo>
                                    <a:pt x="31" y="149"/>
                                  </a:lnTo>
                                  <a:lnTo>
                                    <a:pt x="31" y="149"/>
                                  </a:lnTo>
                                  <a:lnTo>
                                    <a:pt x="32" y="149"/>
                                  </a:lnTo>
                                  <a:lnTo>
                                    <a:pt x="32" y="149"/>
                                  </a:lnTo>
                                  <a:lnTo>
                                    <a:pt x="33" y="149"/>
                                  </a:lnTo>
                                  <a:lnTo>
                                    <a:pt x="33" y="149"/>
                                  </a:lnTo>
                                  <a:lnTo>
                                    <a:pt x="33" y="149"/>
                                  </a:lnTo>
                                  <a:lnTo>
                                    <a:pt x="23" y="15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986" name="Freeform 2986"/>
                          <wps:cNvSpPr>
                            <a:spLocks/>
                          </wps:cNvSpPr>
                          <wps:spPr bwMode="auto">
                            <a:xfrm>
                              <a:off x="565" y="24"/>
                              <a:ext cx="34" cy="150"/>
                            </a:xfrm>
                            <a:custGeom>
                              <a:avLst/>
                              <a:gdLst>
                                <a:gd name="T0" fmla="*/ 20 w 34"/>
                                <a:gd name="T1" fmla="*/ 150 h 150"/>
                                <a:gd name="T2" fmla="*/ 17 w 34"/>
                                <a:gd name="T3" fmla="*/ 149 h 150"/>
                                <a:gd name="T4" fmla="*/ 15 w 34"/>
                                <a:gd name="T5" fmla="*/ 148 h 150"/>
                                <a:gd name="T6" fmla="*/ 12 w 34"/>
                                <a:gd name="T7" fmla="*/ 147 h 150"/>
                                <a:gd name="T8" fmla="*/ 10 w 34"/>
                                <a:gd name="T9" fmla="*/ 145 h 150"/>
                                <a:gd name="T10" fmla="*/ 8 w 34"/>
                                <a:gd name="T11" fmla="*/ 144 h 150"/>
                                <a:gd name="T12" fmla="*/ 6 w 34"/>
                                <a:gd name="T13" fmla="*/ 142 h 150"/>
                                <a:gd name="T14" fmla="*/ 5 w 34"/>
                                <a:gd name="T15" fmla="*/ 141 h 150"/>
                                <a:gd name="T16" fmla="*/ 3 w 34"/>
                                <a:gd name="T17" fmla="*/ 139 h 150"/>
                                <a:gd name="T18" fmla="*/ 2 w 34"/>
                                <a:gd name="T19" fmla="*/ 137 h 150"/>
                                <a:gd name="T20" fmla="*/ 1 w 34"/>
                                <a:gd name="T21" fmla="*/ 135 h 150"/>
                                <a:gd name="T22" fmla="*/ 0 w 34"/>
                                <a:gd name="T23" fmla="*/ 133 h 150"/>
                                <a:gd name="T24" fmla="*/ 0 w 34"/>
                                <a:gd name="T25" fmla="*/ 131 h 150"/>
                                <a:gd name="T26" fmla="*/ 0 w 34"/>
                                <a:gd name="T27" fmla="*/ 128 h 150"/>
                                <a:gd name="T28" fmla="*/ 0 w 34"/>
                                <a:gd name="T29" fmla="*/ 23 h 150"/>
                                <a:gd name="T30" fmla="*/ 0 w 34"/>
                                <a:gd name="T31" fmla="*/ 21 h 150"/>
                                <a:gd name="T32" fmla="*/ 1 w 34"/>
                                <a:gd name="T33" fmla="*/ 18 h 150"/>
                                <a:gd name="T34" fmla="*/ 2 w 34"/>
                                <a:gd name="T35" fmla="*/ 16 h 150"/>
                                <a:gd name="T36" fmla="*/ 3 w 34"/>
                                <a:gd name="T37" fmla="*/ 14 h 150"/>
                                <a:gd name="T38" fmla="*/ 5 w 34"/>
                                <a:gd name="T39" fmla="*/ 12 h 150"/>
                                <a:gd name="T40" fmla="*/ 6 w 34"/>
                                <a:gd name="T41" fmla="*/ 11 h 150"/>
                                <a:gd name="T42" fmla="*/ 8 w 34"/>
                                <a:gd name="T43" fmla="*/ 9 h 150"/>
                                <a:gd name="T44" fmla="*/ 10 w 34"/>
                                <a:gd name="T45" fmla="*/ 7 h 150"/>
                                <a:gd name="T46" fmla="*/ 12 w 34"/>
                                <a:gd name="T47" fmla="*/ 6 h 150"/>
                                <a:gd name="T48" fmla="*/ 14 w 34"/>
                                <a:gd name="T49" fmla="*/ 5 h 150"/>
                                <a:gd name="T50" fmla="*/ 17 w 34"/>
                                <a:gd name="T51" fmla="*/ 3 h 150"/>
                                <a:gd name="T52" fmla="*/ 20 w 34"/>
                                <a:gd name="T53" fmla="*/ 2 h 150"/>
                                <a:gd name="T54" fmla="*/ 23 w 34"/>
                                <a:gd name="T55" fmla="*/ 1 h 150"/>
                                <a:gd name="T56" fmla="*/ 34 w 34"/>
                                <a:gd name="T57" fmla="*/ 4 h 150"/>
                                <a:gd name="T58" fmla="*/ 31 w 34"/>
                                <a:gd name="T59" fmla="*/ 4 h 150"/>
                                <a:gd name="T60" fmla="*/ 28 w 34"/>
                                <a:gd name="T61" fmla="*/ 5 h 150"/>
                                <a:gd name="T62" fmla="*/ 26 w 34"/>
                                <a:gd name="T63" fmla="*/ 6 h 150"/>
                                <a:gd name="T64" fmla="*/ 23 w 34"/>
                                <a:gd name="T65" fmla="*/ 7 h 150"/>
                                <a:gd name="T66" fmla="*/ 21 w 34"/>
                                <a:gd name="T67" fmla="*/ 8 h 150"/>
                                <a:gd name="T68" fmla="*/ 19 w 34"/>
                                <a:gd name="T69" fmla="*/ 10 h 150"/>
                                <a:gd name="T70" fmla="*/ 17 w 34"/>
                                <a:gd name="T71" fmla="*/ 11 h 150"/>
                                <a:gd name="T72" fmla="*/ 15 w 34"/>
                                <a:gd name="T73" fmla="*/ 13 h 150"/>
                                <a:gd name="T74" fmla="*/ 14 w 34"/>
                                <a:gd name="T75" fmla="*/ 15 h 150"/>
                                <a:gd name="T76" fmla="*/ 12 w 34"/>
                                <a:gd name="T77" fmla="*/ 17 h 150"/>
                                <a:gd name="T78" fmla="*/ 11 w 34"/>
                                <a:gd name="T79" fmla="*/ 20 h 150"/>
                                <a:gd name="T80" fmla="*/ 10 w 34"/>
                                <a:gd name="T81" fmla="*/ 22 h 150"/>
                                <a:gd name="T82" fmla="*/ 10 w 34"/>
                                <a:gd name="T83" fmla="*/ 25 h 150"/>
                                <a:gd name="T84" fmla="*/ 9 w 34"/>
                                <a:gd name="T85" fmla="*/ 28 h 150"/>
                                <a:gd name="T86" fmla="*/ 9 w 34"/>
                                <a:gd name="T87" fmla="*/ 130 h 150"/>
                                <a:gd name="T88" fmla="*/ 9 w 34"/>
                                <a:gd name="T89" fmla="*/ 132 h 150"/>
                                <a:gd name="T90" fmla="*/ 10 w 34"/>
                                <a:gd name="T91" fmla="*/ 134 h 150"/>
                                <a:gd name="T92" fmla="*/ 11 w 34"/>
                                <a:gd name="T93" fmla="*/ 136 h 150"/>
                                <a:gd name="T94" fmla="*/ 12 w 34"/>
                                <a:gd name="T95" fmla="*/ 137 h 150"/>
                                <a:gd name="T96" fmla="*/ 13 w 34"/>
                                <a:gd name="T97" fmla="*/ 139 h 150"/>
                                <a:gd name="T98" fmla="*/ 15 w 34"/>
                                <a:gd name="T99" fmla="*/ 140 h 150"/>
                                <a:gd name="T100" fmla="*/ 16 w 34"/>
                                <a:gd name="T101" fmla="*/ 142 h 150"/>
                                <a:gd name="T102" fmla="*/ 18 w 34"/>
                                <a:gd name="T103" fmla="*/ 143 h 150"/>
                                <a:gd name="T104" fmla="*/ 20 w 34"/>
                                <a:gd name="T105" fmla="*/ 144 h 150"/>
                                <a:gd name="T106" fmla="*/ 23 w 34"/>
                                <a:gd name="T107" fmla="*/ 146 h 150"/>
                                <a:gd name="T108" fmla="*/ 25 w 34"/>
                                <a:gd name="T109" fmla="*/ 147 h 150"/>
                                <a:gd name="T110" fmla="*/ 28 w 34"/>
                                <a:gd name="T111" fmla="*/ 148 h 150"/>
                                <a:gd name="T112" fmla="*/ 31 w 34"/>
                                <a:gd name="T113"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4" h="150">
                                  <a:moveTo>
                                    <a:pt x="23" y="150"/>
                                  </a:moveTo>
                                  <a:lnTo>
                                    <a:pt x="23" y="150"/>
                                  </a:lnTo>
                                  <a:lnTo>
                                    <a:pt x="22" y="150"/>
                                  </a:lnTo>
                                  <a:lnTo>
                                    <a:pt x="22" y="150"/>
                                  </a:lnTo>
                                  <a:lnTo>
                                    <a:pt x="21" y="150"/>
                                  </a:lnTo>
                                  <a:lnTo>
                                    <a:pt x="21" y="150"/>
                                  </a:lnTo>
                                  <a:lnTo>
                                    <a:pt x="20" y="150"/>
                                  </a:lnTo>
                                  <a:lnTo>
                                    <a:pt x="20" y="150"/>
                                  </a:lnTo>
                                  <a:lnTo>
                                    <a:pt x="19" y="150"/>
                                  </a:lnTo>
                                  <a:lnTo>
                                    <a:pt x="19" y="150"/>
                                  </a:lnTo>
                                  <a:lnTo>
                                    <a:pt x="19" y="149"/>
                                  </a:lnTo>
                                  <a:lnTo>
                                    <a:pt x="18" y="149"/>
                                  </a:lnTo>
                                  <a:lnTo>
                                    <a:pt x="18" y="149"/>
                                  </a:lnTo>
                                  <a:lnTo>
                                    <a:pt x="17" y="149"/>
                                  </a:lnTo>
                                  <a:lnTo>
                                    <a:pt x="17" y="149"/>
                                  </a:lnTo>
                                  <a:lnTo>
                                    <a:pt x="17" y="149"/>
                                  </a:lnTo>
                                  <a:lnTo>
                                    <a:pt x="16" y="149"/>
                                  </a:lnTo>
                                  <a:lnTo>
                                    <a:pt x="16" y="148"/>
                                  </a:lnTo>
                                  <a:lnTo>
                                    <a:pt x="16" y="148"/>
                                  </a:lnTo>
                                  <a:lnTo>
                                    <a:pt x="15" y="148"/>
                                  </a:lnTo>
                                  <a:lnTo>
                                    <a:pt x="15" y="148"/>
                                  </a:lnTo>
                                  <a:lnTo>
                                    <a:pt x="15" y="148"/>
                                  </a:lnTo>
                                  <a:lnTo>
                                    <a:pt x="14" y="148"/>
                                  </a:lnTo>
                                  <a:lnTo>
                                    <a:pt x="14" y="147"/>
                                  </a:lnTo>
                                  <a:lnTo>
                                    <a:pt x="13" y="147"/>
                                  </a:lnTo>
                                  <a:lnTo>
                                    <a:pt x="13" y="147"/>
                                  </a:lnTo>
                                  <a:lnTo>
                                    <a:pt x="13" y="147"/>
                                  </a:lnTo>
                                  <a:lnTo>
                                    <a:pt x="12" y="147"/>
                                  </a:lnTo>
                                  <a:lnTo>
                                    <a:pt x="12" y="146"/>
                                  </a:lnTo>
                                  <a:lnTo>
                                    <a:pt x="12" y="146"/>
                                  </a:lnTo>
                                  <a:lnTo>
                                    <a:pt x="11" y="146"/>
                                  </a:lnTo>
                                  <a:lnTo>
                                    <a:pt x="11" y="146"/>
                                  </a:lnTo>
                                  <a:lnTo>
                                    <a:pt x="11" y="146"/>
                                  </a:lnTo>
                                  <a:lnTo>
                                    <a:pt x="11" y="146"/>
                                  </a:lnTo>
                                  <a:lnTo>
                                    <a:pt x="10" y="145"/>
                                  </a:lnTo>
                                  <a:lnTo>
                                    <a:pt x="10" y="145"/>
                                  </a:lnTo>
                                  <a:lnTo>
                                    <a:pt x="10" y="145"/>
                                  </a:lnTo>
                                  <a:lnTo>
                                    <a:pt x="9" y="145"/>
                                  </a:lnTo>
                                  <a:lnTo>
                                    <a:pt x="9" y="145"/>
                                  </a:lnTo>
                                  <a:lnTo>
                                    <a:pt x="9" y="144"/>
                                  </a:lnTo>
                                  <a:lnTo>
                                    <a:pt x="8" y="144"/>
                                  </a:lnTo>
                                  <a:lnTo>
                                    <a:pt x="8" y="144"/>
                                  </a:lnTo>
                                  <a:lnTo>
                                    <a:pt x="8" y="144"/>
                                  </a:lnTo>
                                  <a:lnTo>
                                    <a:pt x="8" y="143"/>
                                  </a:lnTo>
                                  <a:lnTo>
                                    <a:pt x="7" y="143"/>
                                  </a:lnTo>
                                  <a:lnTo>
                                    <a:pt x="7" y="143"/>
                                  </a:lnTo>
                                  <a:lnTo>
                                    <a:pt x="7" y="143"/>
                                  </a:lnTo>
                                  <a:lnTo>
                                    <a:pt x="7" y="143"/>
                                  </a:lnTo>
                                  <a:lnTo>
                                    <a:pt x="6" y="142"/>
                                  </a:lnTo>
                                  <a:lnTo>
                                    <a:pt x="6" y="142"/>
                                  </a:lnTo>
                                  <a:lnTo>
                                    <a:pt x="6" y="142"/>
                                  </a:lnTo>
                                  <a:lnTo>
                                    <a:pt x="6" y="142"/>
                                  </a:lnTo>
                                  <a:lnTo>
                                    <a:pt x="5" y="141"/>
                                  </a:lnTo>
                                  <a:lnTo>
                                    <a:pt x="5" y="141"/>
                                  </a:lnTo>
                                  <a:lnTo>
                                    <a:pt x="5" y="141"/>
                                  </a:lnTo>
                                  <a:lnTo>
                                    <a:pt x="5" y="141"/>
                                  </a:lnTo>
                                  <a:lnTo>
                                    <a:pt x="5" y="140"/>
                                  </a:lnTo>
                                  <a:lnTo>
                                    <a:pt x="4" y="140"/>
                                  </a:lnTo>
                                  <a:lnTo>
                                    <a:pt x="4" y="140"/>
                                  </a:lnTo>
                                  <a:lnTo>
                                    <a:pt x="4" y="140"/>
                                  </a:lnTo>
                                  <a:lnTo>
                                    <a:pt x="4" y="139"/>
                                  </a:lnTo>
                                  <a:lnTo>
                                    <a:pt x="4" y="139"/>
                                  </a:lnTo>
                                  <a:lnTo>
                                    <a:pt x="3" y="139"/>
                                  </a:lnTo>
                                  <a:lnTo>
                                    <a:pt x="3" y="139"/>
                                  </a:lnTo>
                                  <a:lnTo>
                                    <a:pt x="3" y="138"/>
                                  </a:lnTo>
                                  <a:lnTo>
                                    <a:pt x="3" y="138"/>
                                  </a:lnTo>
                                  <a:lnTo>
                                    <a:pt x="3" y="138"/>
                                  </a:lnTo>
                                  <a:lnTo>
                                    <a:pt x="3" y="138"/>
                                  </a:lnTo>
                                  <a:lnTo>
                                    <a:pt x="2" y="137"/>
                                  </a:lnTo>
                                  <a:lnTo>
                                    <a:pt x="2" y="137"/>
                                  </a:lnTo>
                                  <a:lnTo>
                                    <a:pt x="2" y="137"/>
                                  </a:lnTo>
                                  <a:lnTo>
                                    <a:pt x="2" y="136"/>
                                  </a:lnTo>
                                  <a:lnTo>
                                    <a:pt x="2" y="136"/>
                                  </a:lnTo>
                                  <a:lnTo>
                                    <a:pt x="2" y="136"/>
                                  </a:lnTo>
                                  <a:lnTo>
                                    <a:pt x="2" y="135"/>
                                  </a:lnTo>
                                  <a:lnTo>
                                    <a:pt x="1" y="135"/>
                                  </a:lnTo>
                                  <a:lnTo>
                                    <a:pt x="1" y="135"/>
                                  </a:lnTo>
                                  <a:lnTo>
                                    <a:pt x="1" y="135"/>
                                  </a:lnTo>
                                  <a:lnTo>
                                    <a:pt x="1" y="134"/>
                                  </a:lnTo>
                                  <a:lnTo>
                                    <a:pt x="1" y="134"/>
                                  </a:lnTo>
                                  <a:lnTo>
                                    <a:pt x="1" y="134"/>
                                  </a:lnTo>
                                  <a:lnTo>
                                    <a:pt x="1" y="133"/>
                                  </a:lnTo>
                                  <a:lnTo>
                                    <a:pt x="1" y="133"/>
                                  </a:lnTo>
                                  <a:lnTo>
                                    <a:pt x="0" y="133"/>
                                  </a:lnTo>
                                  <a:lnTo>
                                    <a:pt x="0" y="133"/>
                                  </a:lnTo>
                                  <a:lnTo>
                                    <a:pt x="0" y="132"/>
                                  </a:lnTo>
                                  <a:lnTo>
                                    <a:pt x="0" y="132"/>
                                  </a:lnTo>
                                  <a:lnTo>
                                    <a:pt x="0" y="132"/>
                                  </a:lnTo>
                                  <a:lnTo>
                                    <a:pt x="0" y="131"/>
                                  </a:lnTo>
                                  <a:lnTo>
                                    <a:pt x="0" y="131"/>
                                  </a:lnTo>
                                  <a:lnTo>
                                    <a:pt x="0" y="131"/>
                                  </a:lnTo>
                                  <a:lnTo>
                                    <a:pt x="0" y="130"/>
                                  </a:lnTo>
                                  <a:lnTo>
                                    <a:pt x="0" y="130"/>
                                  </a:lnTo>
                                  <a:lnTo>
                                    <a:pt x="0" y="130"/>
                                  </a:lnTo>
                                  <a:lnTo>
                                    <a:pt x="0" y="129"/>
                                  </a:lnTo>
                                  <a:lnTo>
                                    <a:pt x="0" y="129"/>
                                  </a:lnTo>
                                  <a:lnTo>
                                    <a:pt x="0" y="129"/>
                                  </a:lnTo>
                                  <a:lnTo>
                                    <a:pt x="0" y="128"/>
                                  </a:lnTo>
                                  <a:lnTo>
                                    <a:pt x="0" y="128"/>
                                  </a:lnTo>
                                  <a:lnTo>
                                    <a:pt x="0" y="128"/>
                                  </a:lnTo>
                                  <a:lnTo>
                                    <a:pt x="0" y="24"/>
                                  </a:lnTo>
                                  <a:lnTo>
                                    <a:pt x="0" y="24"/>
                                  </a:lnTo>
                                  <a:lnTo>
                                    <a:pt x="0" y="24"/>
                                  </a:lnTo>
                                  <a:lnTo>
                                    <a:pt x="0" y="23"/>
                                  </a:lnTo>
                                  <a:lnTo>
                                    <a:pt x="0" y="23"/>
                                  </a:lnTo>
                                  <a:lnTo>
                                    <a:pt x="0" y="23"/>
                                  </a:lnTo>
                                  <a:lnTo>
                                    <a:pt x="0" y="22"/>
                                  </a:lnTo>
                                  <a:lnTo>
                                    <a:pt x="0" y="22"/>
                                  </a:lnTo>
                                  <a:lnTo>
                                    <a:pt x="0" y="22"/>
                                  </a:lnTo>
                                  <a:lnTo>
                                    <a:pt x="0" y="21"/>
                                  </a:lnTo>
                                  <a:lnTo>
                                    <a:pt x="0" y="21"/>
                                  </a:lnTo>
                                  <a:lnTo>
                                    <a:pt x="0" y="21"/>
                                  </a:lnTo>
                                  <a:lnTo>
                                    <a:pt x="0" y="20"/>
                                  </a:lnTo>
                                  <a:lnTo>
                                    <a:pt x="0" y="20"/>
                                  </a:lnTo>
                                  <a:lnTo>
                                    <a:pt x="1" y="20"/>
                                  </a:lnTo>
                                  <a:lnTo>
                                    <a:pt x="1" y="19"/>
                                  </a:lnTo>
                                  <a:lnTo>
                                    <a:pt x="1" y="19"/>
                                  </a:lnTo>
                                  <a:lnTo>
                                    <a:pt x="1" y="19"/>
                                  </a:lnTo>
                                  <a:lnTo>
                                    <a:pt x="1" y="18"/>
                                  </a:lnTo>
                                  <a:lnTo>
                                    <a:pt x="1" y="18"/>
                                  </a:lnTo>
                                  <a:lnTo>
                                    <a:pt x="1" y="18"/>
                                  </a:lnTo>
                                  <a:lnTo>
                                    <a:pt x="1" y="17"/>
                                  </a:lnTo>
                                  <a:lnTo>
                                    <a:pt x="2" y="17"/>
                                  </a:lnTo>
                                  <a:lnTo>
                                    <a:pt x="2" y="17"/>
                                  </a:lnTo>
                                  <a:lnTo>
                                    <a:pt x="2" y="17"/>
                                  </a:lnTo>
                                  <a:lnTo>
                                    <a:pt x="2" y="16"/>
                                  </a:lnTo>
                                  <a:lnTo>
                                    <a:pt x="2" y="16"/>
                                  </a:lnTo>
                                  <a:lnTo>
                                    <a:pt x="2" y="16"/>
                                  </a:lnTo>
                                  <a:lnTo>
                                    <a:pt x="3" y="15"/>
                                  </a:lnTo>
                                  <a:lnTo>
                                    <a:pt x="3" y="15"/>
                                  </a:lnTo>
                                  <a:lnTo>
                                    <a:pt x="3" y="15"/>
                                  </a:lnTo>
                                  <a:lnTo>
                                    <a:pt x="3" y="15"/>
                                  </a:lnTo>
                                  <a:lnTo>
                                    <a:pt x="3" y="14"/>
                                  </a:lnTo>
                                  <a:lnTo>
                                    <a:pt x="3" y="14"/>
                                  </a:lnTo>
                                  <a:lnTo>
                                    <a:pt x="3" y="14"/>
                                  </a:lnTo>
                                  <a:lnTo>
                                    <a:pt x="4" y="14"/>
                                  </a:lnTo>
                                  <a:lnTo>
                                    <a:pt x="4" y="13"/>
                                  </a:lnTo>
                                  <a:lnTo>
                                    <a:pt x="4" y="13"/>
                                  </a:lnTo>
                                  <a:lnTo>
                                    <a:pt x="4" y="13"/>
                                  </a:lnTo>
                                  <a:lnTo>
                                    <a:pt x="5" y="12"/>
                                  </a:lnTo>
                                  <a:lnTo>
                                    <a:pt x="5" y="12"/>
                                  </a:lnTo>
                                  <a:lnTo>
                                    <a:pt x="5" y="12"/>
                                  </a:lnTo>
                                  <a:lnTo>
                                    <a:pt x="5" y="12"/>
                                  </a:lnTo>
                                  <a:lnTo>
                                    <a:pt x="5" y="11"/>
                                  </a:lnTo>
                                  <a:lnTo>
                                    <a:pt x="6" y="11"/>
                                  </a:lnTo>
                                  <a:lnTo>
                                    <a:pt x="6" y="11"/>
                                  </a:lnTo>
                                  <a:lnTo>
                                    <a:pt x="6" y="11"/>
                                  </a:lnTo>
                                  <a:lnTo>
                                    <a:pt x="6" y="10"/>
                                  </a:lnTo>
                                  <a:lnTo>
                                    <a:pt x="7" y="10"/>
                                  </a:lnTo>
                                  <a:lnTo>
                                    <a:pt x="7" y="10"/>
                                  </a:lnTo>
                                  <a:lnTo>
                                    <a:pt x="7" y="10"/>
                                  </a:lnTo>
                                  <a:lnTo>
                                    <a:pt x="7" y="10"/>
                                  </a:lnTo>
                                  <a:lnTo>
                                    <a:pt x="7" y="9"/>
                                  </a:lnTo>
                                  <a:lnTo>
                                    <a:pt x="8" y="9"/>
                                  </a:lnTo>
                                  <a:lnTo>
                                    <a:pt x="8" y="9"/>
                                  </a:lnTo>
                                  <a:lnTo>
                                    <a:pt x="8" y="9"/>
                                  </a:lnTo>
                                  <a:lnTo>
                                    <a:pt x="9" y="8"/>
                                  </a:lnTo>
                                  <a:lnTo>
                                    <a:pt x="9" y="8"/>
                                  </a:lnTo>
                                  <a:lnTo>
                                    <a:pt x="9" y="8"/>
                                  </a:lnTo>
                                  <a:lnTo>
                                    <a:pt x="10" y="8"/>
                                  </a:lnTo>
                                  <a:lnTo>
                                    <a:pt x="10" y="7"/>
                                  </a:lnTo>
                                  <a:lnTo>
                                    <a:pt x="10" y="7"/>
                                  </a:lnTo>
                                  <a:lnTo>
                                    <a:pt x="11" y="7"/>
                                  </a:lnTo>
                                  <a:lnTo>
                                    <a:pt x="11" y="7"/>
                                  </a:lnTo>
                                  <a:lnTo>
                                    <a:pt x="11" y="7"/>
                                  </a:lnTo>
                                  <a:lnTo>
                                    <a:pt x="11" y="6"/>
                                  </a:lnTo>
                                  <a:lnTo>
                                    <a:pt x="12" y="6"/>
                                  </a:lnTo>
                                  <a:lnTo>
                                    <a:pt x="12" y="6"/>
                                  </a:lnTo>
                                  <a:lnTo>
                                    <a:pt x="12" y="6"/>
                                  </a:lnTo>
                                  <a:lnTo>
                                    <a:pt x="13" y="6"/>
                                  </a:lnTo>
                                  <a:lnTo>
                                    <a:pt x="13" y="5"/>
                                  </a:lnTo>
                                  <a:lnTo>
                                    <a:pt x="13" y="5"/>
                                  </a:lnTo>
                                  <a:lnTo>
                                    <a:pt x="14" y="5"/>
                                  </a:lnTo>
                                  <a:lnTo>
                                    <a:pt x="14" y="5"/>
                                  </a:lnTo>
                                  <a:lnTo>
                                    <a:pt x="14" y="5"/>
                                  </a:lnTo>
                                  <a:lnTo>
                                    <a:pt x="15" y="4"/>
                                  </a:lnTo>
                                  <a:lnTo>
                                    <a:pt x="15" y="4"/>
                                  </a:lnTo>
                                  <a:lnTo>
                                    <a:pt x="15" y="4"/>
                                  </a:lnTo>
                                  <a:lnTo>
                                    <a:pt x="16" y="4"/>
                                  </a:lnTo>
                                  <a:lnTo>
                                    <a:pt x="16" y="4"/>
                                  </a:lnTo>
                                  <a:lnTo>
                                    <a:pt x="17" y="3"/>
                                  </a:lnTo>
                                  <a:lnTo>
                                    <a:pt x="17" y="3"/>
                                  </a:lnTo>
                                  <a:lnTo>
                                    <a:pt x="17" y="3"/>
                                  </a:lnTo>
                                  <a:lnTo>
                                    <a:pt x="18" y="3"/>
                                  </a:lnTo>
                                  <a:lnTo>
                                    <a:pt x="18" y="3"/>
                                  </a:lnTo>
                                  <a:lnTo>
                                    <a:pt x="19" y="3"/>
                                  </a:lnTo>
                                  <a:lnTo>
                                    <a:pt x="19" y="3"/>
                                  </a:lnTo>
                                  <a:lnTo>
                                    <a:pt x="19" y="2"/>
                                  </a:lnTo>
                                  <a:lnTo>
                                    <a:pt x="20" y="2"/>
                                  </a:lnTo>
                                  <a:lnTo>
                                    <a:pt x="20" y="2"/>
                                  </a:lnTo>
                                  <a:lnTo>
                                    <a:pt x="21" y="2"/>
                                  </a:lnTo>
                                  <a:lnTo>
                                    <a:pt x="21" y="2"/>
                                  </a:lnTo>
                                  <a:lnTo>
                                    <a:pt x="22" y="2"/>
                                  </a:lnTo>
                                  <a:lnTo>
                                    <a:pt x="22" y="1"/>
                                  </a:lnTo>
                                  <a:lnTo>
                                    <a:pt x="22" y="1"/>
                                  </a:lnTo>
                                  <a:lnTo>
                                    <a:pt x="23" y="1"/>
                                  </a:lnTo>
                                  <a:lnTo>
                                    <a:pt x="23" y="1"/>
                                  </a:lnTo>
                                  <a:lnTo>
                                    <a:pt x="24" y="1"/>
                                  </a:lnTo>
                                  <a:lnTo>
                                    <a:pt x="24" y="1"/>
                                  </a:lnTo>
                                  <a:lnTo>
                                    <a:pt x="25" y="0"/>
                                  </a:lnTo>
                                  <a:lnTo>
                                    <a:pt x="25" y="0"/>
                                  </a:lnTo>
                                  <a:lnTo>
                                    <a:pt x="34" y="4"/>
                                  </a:lnTo>
                                  <a:lnTo>
                                    <a:pt x="34" y="4"/>
                                  </a:lnTo>
                                  <a:lnTo>
                                    <a:pt x="34" y="4"/>
                                  </a:lnTo>
                                  <a:lnTo>
                                    <a:pt x="33" y="4"/>
                                  </a:lnTo>
                                  <a:lnTo>
                                    <a:pt x="33" y="4"/>
                                  </a:lnTo>
                                  <a:lnTo>
                                    <a:pt x="32" y="4"/>
                                  </a:lnTo>
                                  <a:lnTo>
                                    <a:pt x="32" y="4"/>
                                  </a:lnTo>
                                  <a:lnTo>
                                    <a:pt x="31" y="4"/>
                                  </a:lnTo>
                                  <a:lnTo>
                                    <a:pt x="31" y="4"/>
                                  </a:lnTo>
                                  <a:lnTo>
                                    <a:pt x="30" y="4"/>
                                  </a:lnTo>
                                  <a:lnTo>
                                    <a:pt x="30" y="5"/>
                                  </a:lnTo>
                                  <a:lnTo>
                                    <a:pt x="30" y="5"/>
                                  </a:lnTo>
                                  <a:lnTo>
                                    <a:pt x="29" y="5"/>
                                  </a:lnTo>
                                  <a:lnTo>
                                    <a:pt x="29" y="5"/>
                                  </a:lnTo>
                                  <a:lnTo>
                                    <a:pt x="28" y="5"/>
                                  </a:lnTo>
                                  <a:lnTo>
                                    <a:pt x="28" y="5"/>
                                  </a:lnTo>
                                  <a:lnTo>
                                    <a:pt x="28" y="5"/>
                                  </a:lnTo>
                                  <a:lnTo>
                                    <a:pt x="27" y="5"/>
                                  </a:lnTo>
                                  <a:lnTo>
                                    <a:pt x="27" y="5"/>
                                  </a:lnTo>
                                  <a:lnTo>
                                    <a:pt x="27" y="6"/>
                                  </a:lnTo>
                                  <a:lnTo>
                                    <a:pt x="26" y="6"/>
                                  </a:lnTo>
                                  <a:lnTo>
                                    <a:pt x="26" y="6"/>
                                  </a:lnTo>
                                  <a:lnTo>
                                    <a:pt x="26" y="6"/>
                                  </a:lnTo>
                                  <a:lnTo>
                                    <a:pt x="25" y="6"/>
                                  </a:lnTo>
                                  <a:lnTo>
                                    <a:pt x="25" y="6"/>
                                  </a:lnTo>
                                  <a:lnTo>
                                    <a:pt x="24" y="6"/>
                                  </a:lnTo>
                                  <a:lnTo>
                                    <a:pt x="24" y="6"/>
                                  </a:lnTo>
                                  <a:lnTo>
                                    <a:pt x="24" y="7"/>
                                  </a:lnTo>
                                  <a:lnTo>
                                    <a:pt x="23" y="7"/>
                                  </a:lnTo>
                                  <a:lnTo>
                                    <a:pt x="23" y="7"/>
                                  </a:lnTo>
                                  <a:lnTo>
                                    <a:pt x="23" y="7"/>
                                  </a:lnTo>
                                  <a:lnTo>
                                    <a:pt x="22" y="7"/>
                                  </a:lnTo>
                                  <a:lnTo>
                                    <a:pt x="22" y="7"/>
                                  </a:lnTo>
                                  <a:lnTo>
                                    <a:pt x="22" y="8"/>
                                  </a:lnTo>
                                  <a:lnTo>
                                    <a:pt x="22" y="8"/>
                                  </a:lnTo>
                                  <a:lnTo>
                                    <a:pt x="21" y="8"/>
                                  </a:lnTo>
                                  <a:lnTo>
                                    <a:pt x="21" y="8"/>
                                  </a:lnTo>
                                  <a:lnTo>
                                    <a:pt x="21" y="8"/>
                                  </a:lnTo>
                                  <a:lnTo>
                                    <a:pt x="20" y="9"/>
                                  </a:lnTo>
                                  <a:lnTo>
                                    <a:pt x="20" y="9"/>
                                  </a:lnTo>
                                  <a:lnTo>
                                    <a:pt x="20" y="9"/>
                                  </a:lnTo>
                                  <a:lnTo>
                                    <a:pt x="19" y="9"/>
                                  </a:lnTo>
                                  <a:lnTo>
                                    <a:pt x="19" y="10"/>
                                  </a:lnTo>
                                  <a:lnTo>
                                    <a:pt x="19" y="10"/>
                                  </a:lnTo>
                                  <a:lnTo>
                                    <a:pt x="18" y="10"/>
                                  </a:lnTo>
                                  <a:lnTo>
                                    <a:pt x="18" y="10"/>
                                  </a:lnTo>
                                  <a:lnTo>
                                    <a:pt x="18" y="10"/>
                                  </a:lnTo>
                                  <a:lnTo>
                                    <a:pt x="18" y="11"/>
                                  </a:lnTo>
                                  <a:lnTo>
                                    <a:pt x="17" y="11"/>
                                  </a:lnTo>
                                  <a:lnTo>
                                    <a:pt x="17" y="11"/>
                                  </a:lnTo>
                                  <a:lnTo>
                                    <a:pt x="17" y="11"/>
                                  </a:lnTo>
                                  <a:lnTo>
                                    <a:pt x="17" y="12"/>
                                  </a:lnTo>
                                  <a:lnTo>
                                    <a:pt x="16" y="12"/>
                                  </a:lnTo>
                                  <a:lnTo>
                                    <a:pt x="16" y="12"/>
                                  </a:lnTo>
                                  <a:lnTo>
                                    <a:pt x="16" y="12"/>
                                  </a:lnTo>
                                  <a:lnTo>
                                    <a:pt x="16" y="13"/>
                                  </a:lnTo>
                                  <a:lnTo>
                                    <a:pt x="15" y="13"/>
                                  </a:lnTo>
                                  <a:lnTo>
                                    <a:pt x="15" y="13"/>
                                  </a:lnTo>
                                  <a:lnTo>
                                    <a:pt x="15" y="13"/>
                                  </a:lnTo>
                                  <a:lnTo>
                                    <a:pt x="15" y="14"/>
                                  </a:lnTo>
                                  <a:lnTo>
                                    <a:pt x="15" y="14"/>
                                  </a:lnTo>
                                  <a:lnTo>
                                    <a:pt x="14" y="14"/>
                                  </a:lnTo>
                                  <a:lnTo>
                                    <a:pt x="14" y="14"/>
                                  </a:lnTo>
                                  <a:lnTo>
                                    <a:pt x="14" y="15"/>
                                  </a:lnTo>
                                  <a:lnTo>
                                    <a:pt x="14" y="15"/>
                                  </a:lnTo>
                                  <a:lnTo>
                                    <a:pt x="13" y="15"/>
                                  </a:lnTo>
                                  <a:lnTo>
                                    <a:pt x="13" y="16"/>
                                  </a:lnTo>
                                  <a:lnTo>
                                    <a:pt x="13" y="16"/>
                                  </a:lnTo>
                                  <a:lnTo>
                                    <a:pt x="13" y="16"/>
                                  </a:lnTo>
                                  <a:lnTo>
                                    <a:pt x="13" y="17"/>
                                  </a:lnTo>
                                  <a:lnTo>
                                    <a:pt x="12" y="17"/>
                                  </a:lnTo>
                                  <a:lnTo>
                                    <a:pt x="12" y="17"/>
                                  </a:lnTo>
                                  <a:lnTo>
                                    <a:pt x="12" y="18"/>
                                  </a:lnTo>
                                  <a:lnTo>
                                    <a:pt x="12" y="18"/>
                                  </a:lnTo>
                                  <a:lnTo>
                                    <a:pt x="12" y="18"/>
                                  </a:lnTo>
                                  <a:lnTo>
                                    <a:pt x="12" y="19"/>
                                  </a:lnTo>
                                  <a:lnTo>
                                    <a:pt x="11" y="19"/>
                                  </a:lnTo>
                                  <a:lnTo>
                                    <a:pt x="11" y="19"/>
                                  </a:lnTo>
                                  <a:lnTo>
                                    <a:pt x="11" y="20"/>
                                  </a:lnTo>
                                  <a:lnTo>
                                    <a:pt x="11" y="20"/>
                                  </a:lnTo>
                                  <a:lnTo>
                                    <a:pt x="11" y="20"/>
                                  </a:lnTo>
                                  <a:lnTo>
                                    <a:pt x="11" y="21"/>
                                  </a:lnTo>
                                  <a:lnTo>
                                    <a:pt x="11" y="21"/>
                                  </a:lnTo>
                                  <a:lnTo>
                                    <a:pt x="11" y="21"/>
                                  </a:lnTo>
                                  <a:lnTo>
                                    <a:pt x="10" y="22"/>
                                  </a:lnTo>
                                  <a:lnTo>
                                    <a:pt x="10" y="22"/>
                                  </a:lnTo>
                                  <a:lnTo>
                                    <a:pt x="10" y="23"/>
                                  </a:lnTo>
                                  <a:lnTo>
                                    <a:pt x="10" y="23"/>
                                  </a:lnTo>
                                  <a:lnTo>
                                    <a:pt x="10" y="23"/>
                                  </a:lnTo>
                                  <a:lnTo>
                                    <a:pt x="10" y="24"/>
                                  </a:lnTo>
                                  <a:lnTo>
                                    <a:pt x="10" y="24"/>
                                  </a:lnTo>
                                  <a:lnTo>
                                    <a:pt x="10" y="24"/>
                                  </a:lnTo>
                                  <a:lnTo>
                                    <a:pt x="10" y="25"/>
                                  </a:lnTo>
                                  <a:lnTo>
                                    <a:pt x="9" y="25"/>
                                  </a:lnTo>
                                  <a:lnTo>
                                    <a:pt x="9" y="26"/>
                                  </a:lnTo>
                                  <a:lnTo>
                                    <a:pt x="9" y="26"/>
                                  </a:lnTo>
                                  <a:lnTo>
                                    <a:pt x="9" y="26"/>
                                  </a:lnTo>
                                  <a:lnTo>
                                    <a:pt x="9" y="27"/>
                                  </a:lnTo>
                                  <a:lnTo>
                                    <a:pt x="9" y="27"/>
                                  </a:lnTo>
                                  <a:lnTo>
                                    <a:pt x="9" y="28"/>
                                  </a:lnTo>
                                  <a:lnTo>
                                    <a:pt x="9" y="28"/>
                                  </a:lnTo>
                                  <a:lnTo>
                                    <a:pt x="9" y="129"/>
                                  </a:lnTo>
                                  <a:lnTo>
                                    <a:pt x="9" y="129"/>
                                  </a:lnTo>
                                  <a:lnTo>
                                    <a:pt x="9" y="129"/>
                                  </a:lnTo>
                                  <a:lnTo>
                                    <a:pt x="9" y="130"/>
                                  </a:lnTo>
                                  <a:lnTo>
                                    <a:pt x="9" y="130"/>
                                  </a:lnTo>
                                  <a:lnTo>
                                    <a:pt x="9" y="130"/>
                                  </a:lnTo>
                                  <a:lnTo>
                                    <a:pt x="9" y="131"/>
                                  </a:lnTo>
                                  <a:lnTo>
                                    <a:pt x="9" y="131"/>
                                  </a:lnTo>
                                  <a:lnTo>
                                    <a:pt x="9" y="131"/>
                                  </a:lnTo>
                                  <a:lnTo>
                                    <a:pt x="9" y="131"/>
                                  </a:lnTo>
                                  <a:lnTo>
                                    <a:pt x="9" y="132"/>
                                  </a:lnTo>
                                  <a:lnTo>
                                    <a:pt x="9" y="132"/>
                                  </a:lnTo>
                                  <a:lnTo>
                                    <a:pt x="9" y="132"/>
                                  </a:lnTo>
                                  <a:lnTo>
                                    <a:pt x="9" y="132"/>
                                  </a:lnTo>
                                  <a:lnTo>
                                    <a:pt x="10" y="133"/>
                                  </a:lnTo>
                                  <a:lnTo>
                                    <a:pt x="10" y="133"/>
                                  </a:lnTo>
                                  <a:lnTo>
                                    <a:pt x="10" y="133"/>
                                  </a:lnTo>
                                  <a:lnTo>
                                    <a:pt x="10" y="134"/>
                                  </a:lnTo>
                                  <a:lnTo>
                                    <a:pt x="10" y="134"/>
                                  </a:lnTo>
                                  <a:lnTo>
                                    <a:pt x="10" y="134"/>
                                  </a:lnTo>
                                  <a:lnTo>
                                    <a:pt x="10" y="134"/>
                                  </a:lnTo>
                                  <a:lnTo>
                                    <a:pt x="10" y="135"/>
                                  </a:lnTo>
                                  <a:lnTo>
                                    <a:pt x="10" y="135"/>
                                  </a:lnTo>
                                  <a:lnTo>
                                    <a:pt x="10" y="135"/>
                                  </a:lnTo>
                                  <a:lnTo>
                                    <a:pt x="11" y="135"/>
                                  </a:lnTo>
                                  <a:lnTo>
                                    <a:pt x="11" y="135"/>
                                  </a:lnTo>
                                  <a:lnTo>
                                    <a:pt x="11" y="136"/>
                                  </a:lnTo>
                                  <a:lnTo>
                                    <a:pt x="11" y="136"/>
                                  </a:lnTo>
                                  <a:lnTo>
                                    <a:pt x="11" y="136"/>
                                  </a:lnTo>
                                  <a:lnTo>
                                    <a:pt x="11" y="136"/>
                                  </a:lnTo>
                                  <a:lnTo>
                                    <a:pt x="11" y="137"/>
                                  </a:lnTo>
                                  <a:lnTo>
                                    <a:pt x="11" y="137"/>
                                  </a:lnTo>
                                  <a:lnTo>
                                    <a:pt x="12" y="137"/>
                                  </a:lnTo>
                                  <a:lnTo>
                                    <a:pt x="12" y="137"/>
                                  </a:lnTo>
                                  <a:lnTo>
                                    <a:pt x="12" y="138"/>
                                  </a:lnTo>
                                  <a:lnTo>
                                    <a:pt x="12" y="138"/>
                                  </a:lnTo>
                                  <a:lnTo>
                                    <a:pt x="12" y="138"/>
                                  </a:lnTo>
                                  <a:lnTo>
                                    <a:pt x="12" y="138"/>
                                  </a:lnTo>
                                  <a:lnTo>
                                    <a:pt x="13" y="139"/>
                                  </a:lnTo>
                                  <a:lnTo>
                                    <a:pt x="13" y="139"/>
                                  </a:lnTo>
                                  <a:lnTo>
                                    <a:pt x="13" y="139"/>
                                  </a:lnTo>
                                  <a:lnTo>
                                    <a:pt x="13" y="139"/>
                                  </a:lnTo>
                                  <a:lnTo>
                                    <a:pt x="13" y="139"/>
                                  </a:lnTo>
                                  <a:lnTo>
                                    <a:pt x="14" y="140"/>
                                  </a:lnTo>
                                  <a:lnTo>
                                    <a:pt x="14" y="140"/>
                                  </a:lnTo>
                                  <a:lnTo>
                                    <a:pt x="14" y="140"/>
                                  </a:lnTo>
                                  <a:lnTo>
                                    <a:pt x="14" y="140"/>
                                  </a:lnTo>
                                  <a:lnTo>
                                    <a:pt x="15" y="140"/>
                                  </a:lnTo>
                                  <a:lnTo>
                                    <a:pt x="15" y="141"/>
                                  </a:lnTo>
                                  <a:lnTo>
                                    <a:pt x="15" y="141"/>
                                  </a:lnTo>
                                  <a:lnTo>
                                    <a:pt x="15" y="141"/>
                                  </a:lnTo>
                                  <a:lnTo>
                                    <a:pt x="16" y="141"/>
                                  </a:lnTo>
                                  <a:lnTo>
                                    <a:pt x="16" y="142"/>
                                  </a:lnTo>
                                  <a:lnTo>
                                    <a:pt x="16" y="142"/>
                                  </a:lnTo>
                                  <a:lnTo>
                                    <a:pt x="16" y="142"/>
                                  </a:lnTo>
                                  <a:lnTo>
                                    <a:pt x="17" y="142"/>
                                  </a:lnTo>
                                  <a:lnTo>
                                    <a:pt x="17" y="142"/>
                                  </a:lnTo>
                                  <a:lnTo>
                                    <a:pt x="17" y="143"/>
                                  </a:lnTo>
                                  <a:lnTo>
                                    <a:pt x="17" y="143"/>
                                  </a:lnTo>
                                  <a:lnTo>
                                    <a:pt x="18" y="143"/>
                                  </a:lnTo>
                                  <a:lnTo>
                                    <a:pt x="18" y="143"/>
                                  </a:lnTo>
                                  <a:lnTo>
                                    <a:pt x="18" y="143"/>
                                  </a:lnTo>
                                  <a:lnTo>
                                    <a:pt x="19" y="143"/>
                                  </a:lnTo>
                                  <a:lnTo>
                                    <a:pt x="19" y="144"/>
                                  </a:lnTo>
                                  <a:lnTo>
                                    <a:pt x="19" y="144"/>
                                  </a:lnTo>
                                  <a:lnTo>
                                    <a:pt x="19" y="144"/>
                                  </a:lnTo>
                                  <a:lnTo>
                                    <a:pt x="20" y="144"/>
                                  </a:lnTo>
                                  <a:lnTo>
                                    <a:pt x="20" y="144"/>
                                  </a:lnTo>
                                  <a:lnTo>
                                    <a:pt x="20" y="144"/>
                                  </a:lnTo>
                                  <a:lnTo>
                                    <a:pt x="21" y="145"/>
                                  </a:lnTo>
                                  <a:lnTo>
                                    <a:pt x="21" y="145"/>
                                  </a:lnTo>
                                  <a:lnTo>
                                    <a:pt x="21" y="145"/>
                                  </a:lnTo>
                                  <a:lnTo>
                                    <a:pt x="22" y="145"/>
                                  </a:lnTo>
                                  <a:lnTo>
                                    <a:pt x="22" y="145"/>
                                  </a:lnTo>
                                  <a:lnTo>
                                    <a:pt x="22" y="145"/>
                                  </a:lnTo>
                                  <a:lnTo>
                                    <a:pt x="23" y="146"/>
                                  </a:lnTo>
                                  <a:lnTo>
                                    <a:pt x="23" y="146"/>
                                  </a:lnTo>
                                  <a:lnTo>
                                    <a:pt x="23" y="146"/>
                                  </a:lnTo>
                                  <a:lnTo>
                                    <a:pt x="24" y="146"/>
                                  </a:lnTo>
                                  <a:lnTo>
                                    <a:pt x="24" y="146"/>
                                  </a:lnTo>
                                  <a:lnTo>
                                    <a:pt x="25" y="146"/>
                                  </a:lnTo>
                                  <a:lnTo>
                                    <a:pt x="25" y="146"/>
                                  </a:lnTo>
                                  <a:lnTo>
                                    <a:pt x="25" y="147"/>
                                  </a:lnTo>
                                  <a:lnTo>
                                    <a:pt x="26" y="147"/>
                                  </a:lnTo>
                                  <a:lnTo>
                                    <a:pt x="26" y="147"/>
                                  </a:lnTo>
                                  <a:lnTo>
                                    <a:pt x="26" y="147"/>
                                  </a:lnTo>
                                  <a:lnTo>
                                    <a:pt x="27" y="147"/>
                                  </a:lnTo>
                                  <a:lnTo>
                                    <a:pt x="27" y="147"/>
                                  </a:lnTo>
                                  <a:lnTo>
                                    <a:pt x="28" y="148"/>
                                  </a:lnTo>
                                  <a:lnTo>
                                    <a:pt x="28" y="148"/>
                                  </a:lnTo>
                                  <a:lnTo>
                                    <a:pt x="29" y="148"/>
                                  </a:lnTo>
                                  <a:lnTo>
                                    <a:pt x="29" y="148"/>
                                  </a:lnTo>
                                  <a:lnTo>
                                    <a:pt x="29" y="148"/>
                                  </a:lnTo>
                                  <a:lnTo>
                                    <a:pt x="30" y="148"/>
                                  </a:lnTo>
                                  <a:lnTo>
                                    <a:pt x="30" y="148"/>
                                  </a:lnTo>
                                  <a:lnTo>
                                    <a:pt x="31" y="149"/>
                                  </a:lnTo>
                                  <a:lnTo>
                                    <a:pt x="31" y="149"/>
                                  </a:lnTo>
                                  <a:lnTo>
                                    <a:pt x="32" y="149"/>
                                  </a:lnTo>
                                  <a:lnTo>
                                    <a:pt x="32" y="149"/>
                                  </a:lnTo>
                                  <a:lnTo>
                                    <a:pt x="33" y="149"/>
                                  </a:lnTo>
                                  <a:lnTo>
                                    <a:pt x="33" y="149"/>
                                  </a:lnTo>
                                  <a:lnTo>
                                    <a:pt x="33" y="149"/>
                                  </a:lnTo>
                                  <a:lnTo>
                                    <a:pt x="23" y="15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87" name="Freeform 2987"/>
                          <wps:cNvSpPr>
                            <a:spLocks/>
                          </wps:cNvSpPr>
                          <wps:spPr bwMode="auto">
                            <a:xfrm>
                              <a:off x="585" y="101"/>
                              <a:ext cx="22" cy="5"/>
                            </a:xfrm>
                            <a:custGeom>
                              <a:avLst/>
                              <a:gdLst>
                                <a:gd name="T0" fmla="*/ 6 w 22"/>
                                <a:gd name="T1" fmla="*/ 5 h 5"/>
                                <a:gd name="T2" fmla="*/ 5 w 22"/>
                                <a:gd name="T3" fmla="*/ 5 h 5"/>
                                <a:gd name="T4" fmla="*/ 5 w 22"/>
                                <a:gd name="T5" fmla="*/ 5 h 5"/>
                                <a:gd name="T6" fmla="*/ 5 w 22"/>
                                <a:gd name="T7" fmla="*/ 5 h 5"/>
                                <a:gd name="T8" fmla="*/ 4 w 22"/>
                                <a:gd name="T9" fmla="*/ 5 h 5"/>
                                <a:gd name="T10" fmla="*/ 4 w 22"/>
                                <a:gd name="T11" fmla="*/ 5 h 5"/>
                                <a:gd name="T12" fmla="*/ 4 w 22"/>
                                <a:gd name="T13" fmla="*/ 5 h 5"/>
                                <a:gd name="T14" fmla="*/ 3 w 22"/>
                                <a:gd name="T15" fmla="*/ 5 h 5"/>
                                <a:gd name="T16" fmla="*/ 3 w 22"/>
                                <a:gd name="T17" fmla="*/ 5 h 5"/>
                                <a:gd name="T18" fmla="*/ 3 w 22"/>
                                <a:gd name="T19" fmla="*/ 5 h 5"/>
                                <a:gd name="T20" fmla="*/ 2 w 22"/>
                                <a:gd name="T21" fmla="*/ 5 h 5"/>
                                <a:gd name="T22" fmla="*/ 2 w 22"/>
                                <a:gd name="T23" fmla="*/ 5 h 5"/>
                                <a:gd name="T24" fmla="*/ 2 w 22"/>
                                <a:gd name="T25" fmla="*/ 5 h 5"/>
                                <a:gd name="T26" fmla="*/ 2 w 22"/>
                                <a:gd name="T27" fmla="*/ 4 h 5"/>
                                <a:gd name="T28" fmla="*/ 2 w 22"/>
                                <a:gd name="T29" fmla="*/ 4 h 5"/>
                                <a:gd name="T30" fmla="*/ 1 w 22"/>
                                <a:gd name="T31" fmla="*/ 4 h 5"/>
                                <a:gd name="T32" fmla="*/ 1 w 22"/>
                                <a:gd name="T33" fmla="*/ 4 h 5"/>
                                <a:gd name="T34" fmla="*/ 1 w 22"/>
                                <a:gd name="T35" fmla="*/ 4 h 5"/>
                                <a:gd name="T36" fmla="*/ 1 w 22"/>
                                <a:gd name="T37" fmla="*/ 4 h 5"/>
                                <a:gd name="T38" fmla="*/ 1 w 22"/>
                                <a:gd name="T39" fmla="*/ 3 h 5"/>
                                <a:gd name="T40" fmla="*/ 0 w 22"/>
                                <a:gd name="T41" fmla="*/ 3 h 5"/>
                                <a:gd name="T42" fmla="*/ 0 w 22"/>
                                <a:gd name="T43" fmla="*/ 3 h 5"/>
                                <a:gd name="T44" fmla="*/ 0 w 22"/>
                                <a:gd name="T45" fmla="*/ 3 h 5"/>
                                <a:gd name="T46" fmla="*/ 0 w 22"/>
                                <a:gd name="T47" fmla="*/ 2 h 5"/>
                                <a:gd name="T48" fmla="*/ 0 w 22"/>
                                <a:gd name="T49" fmla="*/ 2 h 5"/>
                                <a:gd name="T50" fmla="*/ 0 w 22"/>
                                <a:gd name="T51" fmla="*/ 2 h 5"/>
                                <a:gd name="T52" fmla="*/ 0 w 22"/>
                                <a:gd name="T53" fmla="*/ 1 h 5"/>
                                <a:gd name="T54" fmla="*/ 0 w 22"/>
                                <a:gd name="T55" fmla="*/ 1 h 5"/>
                                <a:gd name="T56" fmla="*/ 0 w 22"/>
                                <a:gd name="T57" fmla="*/ 1 h 5"/>
                                <a:gd name="T58" fmla="*/ 1 w 22"/>
                                <a:gd name="T59" fmla="*/ 1 h 5"/>
                                <a:gd name="T60" fmla="*/ 1 w 22"/>
                                <a:gd name="T61" fmla="*/ 1 h 5"/>
                                <a:gd name="T62" fmla="*/ 1 w 22"/>
                                <a:gd name="T63" fmla="*/ 1 h 5"/>
                                <a:gd name="T64" fmla="*/ 1 w 22"/>
                                <a:gd name="T65" fmla="*/ 1 h 5"/>
                                <a:gd name="T66" fmla="*/ 1 w 22"/>
                                <a:gd name="T67" fmla="*/ 0 h 5"/>
                                <a:gd name="T68" fmla="*/ 2 w 22"/>
                                <a:gd name="T69" fmla="*/ 0 h 5"/>
                                <a:gd name="T70" fmla="*/ 2 w 22"/>
                                <a:gd name="T71" fmla="*/ 0 h 5"/>
                                <a:gd name="T72" fmla="*/ 2 w 22"/>
                                <a:gd name="T73" fmla="*/ 0 h 5"/>
                                <a:gd name="T74" fmla="*/ 2 w 22"/>
                                <a:gd name="T75" fmla="*/ 0 h 5"/>
                                <a:gd name="T76" fmla="*/ 3 w 22"/>
                                <a:gd name="T77" fmla="*/ 0 h 5"/>
                                <a:gd name="T78" fmla="*/ 3 w 22"/>
                                <a:gd name="T79" fmla="*/ 0 h 5"/>
                                <a:gd name="T80" fmla="*/ 3 w 22"/>
                                <a:gd name="T81" fmla="*/ 0 h 5"/>
                                <a:gd name="T82" fmla="*/ 4 w 22"/>
                                <a:gd name="T83" fmla="*/ 0 h 5"/>
                                <a:gd name="T84" fmla="*/ 4 w 22"/>
                                <a:gd name="T85" fmla="*/ 0 h 5"/>
                                <a:gd name="T86" fmla="*/ 4 w 22"/>
                                <a:gd name="T87" fmla="*/ 0 h 5"/>
                                <a:gd name="T88" fmla="*/ 5 w 22"/>
                                <a:gd name="T89" fmla="*/ 0 h 5"/>
                                <a:gd name="T90" fmla="*/ 5 w 22"/>
                                <a:gd name="T91" fmla="*/ 0 h 5"/>
                                <a:gd name="T92" fmla="*/ 5 w 22"/>
                                <a:gd name="T93" fmla="*/ 0 h 5"/>
                                <a:gd name="T94" fmla="*/ 6 w 22"/>
                                <a:gd name="T95" fmla="*/ 0 h 5"/>
                                <a:gd name="T96" fmla="*/ 22 w 22"/>
                                <a:gd name="T97"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2" h="5">
                                  <a:moveTo>
                                    <a:pt x="22" y="3"/>
                                  </a:moveTo>
                                  <a:lnTo>
                                    <a:pt x="6" y="5"/>
                                  </a:lnTo>
                                  <a:lnTo>
                                    <a:pt x="6" y="5"/>
                                  </a:lnTo>
                                  <a:lnTo>
                                    <a:pt x="5" y="5"/>
                                  </a:lnTo>
                                  <a:lnTo>
                                    <a:pt x="5" y="5"/>
                                  </a:lnTo>
                                  <a:lnTo>
                                    <a:pt x="5" y="5"/>
                                  </a:lnTo>
                                  <a:lnTo>
                                    <a:pt x="5" y="5"/>
                                  </a:lnTo>
                                  <a:lnTo>
                                    <a:pt x="5" y="5"/>
                                  </a:lnTo>
                                  <a:lnTo>
                                    <a:pt x="5" y="5"/>
                                  </a:lnTo>
                                  <a:lnTo>
                                    <a:pt x="4" y="5"/>
                                  </a:lnTo>
                                  <a:lnTo>
                                    <a:pt x="4" y="5"/>
                                  </a:lnTo>
                                  <a:lnTo>
                                    <a:pt x="4" y="5"/>
                                  </a:lnTo>
                                  <a:lnTo>
                                    <a:pt x="4" y="5"/>
                                  </a:lnTo>
                                  <a:lnTo>
                                    <a:pt x="4" y="5"/>
                                  </a:lnTo>
                                  <a:lnTo>
                                    <a:pt x="4" y="5"/>
                                  </a:lnTo>
                                  <a:lnTo>
                                    <a:pt x="3" y="5"/>
                                  </a:lnTo>
                                  <a:lnTo>
                                    <a:pt x="3" y="5"/>
                                  </a:lnTo>
                                  <a:lnTo>
                                    <a:pt x="3" y="5"/>
                                  </a:lnTo>
                                  <a:lnTo>
                                    <a:pt x="3" y="5"/>
                                  </a:lnTo>
                                  <a:lnTo>
                                    <a:pt x="3" y="5"/>
                                  </a:lnTo>
                                  <a:lnTo>
                                    <a:pt x="3" y="5"/>
                                  </a:lnTo>
                                  <a:lnTo>
                                    <a:pt x="2" y="5"/>
                                  </a:lnTo>
                                  <a:lnTo>
                                    <a:pt x="2" y="5"/>
                                  </a:lnTo>
                                  <a:lnTo>
                                    <a:pt x="2" y="5"/>
                                  </a:lnTo>
                                  <a:lnTo>
                                    <a:pt x="2" y="5"/>
                                  </a:lnTo>
                                  <a:lnTo>
                                    <a:pt x="2" y="5"/>
                                  </a:lnTo>
                                  <a:lnTo>
                                    <a:pt x="2" y="4"/>
                                  </a:lnTo>
                                  <a:lnTo>
                                    <a:pt x="2" y="4"/>
                                  </a:lnTo>
                                  <a:lnTo>
                                    <a:pt x="2" y="4"/>
                                  </a:lnTo>
                                  <a:lnTo>
                                    <a:pt x="2" y="4"/>
                                  </a:lnTo>
                                  <a:lnTo>
                                    <a:pt x="1" y="4"/>
                                  </a:lnTo>
                                  <a:lnTo>
                                    <a:pt x="1" y="4"/>
                                  </a:lnTo>
                                  <a:lnTo>
                                    <a:pt x="1" y="4"/>
                                  </a:lnTo>
                                  <a:lnTo>
                                    <a:pt x="1" y="4"/>
                                  </a:lnTo>
                                  <a:lnTo>
                                    <a:pt x="1" y="4"/>
                                  </a:lnTo>
                                  <a:lnTo>
                                    <a:pt x="1" y="4"/>
                                  </a:lnTo>
                                  <a:lnTo>
                                    <a:pt x="1" y="4"/>
                                  </a:lnTo>
                                  <a:lnTo>
                                    <a:pt x="1" y="4"/>
                                  </a:lnTo>
                                  <a:lnTo>
                                    <a:pt x="1" y="4"/>
                                  </a:lnTo>
                                  <a:lnTo>
                                    <a:pt x="1"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6" y="0"/>
                                  </a:lnTo>
                                  <a:lnTo>
                                    <a:pt x="6" y="0"/>
                                  </a:lnTo>
                                  <a:lnTo>
                                    <a:pt x="22" y="3"/>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988" name="Freeform 2988"/>
                          <wps:cNvSpPr>
                            <a:spLocks/>
                          </wps:cNvSpPr>
                          <wps:spPr bwMode="auto">
                            <a:xfrm>
                              <a:off x="585" y="101"/>
                              <a:ext cx="22" cy="5"/>
                            </a:xfrm>
                            <a:custGeom>
                              <a:avLst/>
                              <a:gdLst>
                                <a:gd name="T0" fmla="*/ 6 w 22"/>
                                <a:gd name="T1" fmla="*/ 5 h 5"/>
                                <a:gd name="T2" fmla="*/ 5 w 22"/>
                                <a:gd name="T3" fmla="*/ 5 h 5"/>
                                <a:gd name="T4" fmla="*/ 5 w 22"/>
                                <a:gd name="T5" fmla="*/ 5 h 5"/>
                                <a:gd name="T6" fmla="*/ 5 w 22"/>
                                <a:gd name="T7" fmla="*/ 5 h 5"/>
                                <a:gd name="T8" fmla="*/ 4 w 22"/>
                                <a:gd name="T9" fmla="*/ 5 h 5"/>
                                <a:gd name="T10" fmla="*/ 4 w 22"/>
                                <a:gd name="T11" fmla="*/ 5 h 5"/>
                                <a:gd name="T12" fmla="*/ 4 w 22"/>
                                <a:gd name="T13" fmla="*/ 5 h 5"/>
                                <a:gd name="T14" fmla="*/ 3 w 22"/>
                                <a:gd name="T15" fmla="*/ 5 h 5"/>
                                <a:gd name="T16" fmla="*/ 3 w 22"/>
                                <a:gd name="T17" fmla="*/ 5 h 5"/>
                                <a:gd name="T18" fmla="*/ 3 w 22"/>
                                <a:gd name="T19" fmla="*/ 5 h 5"/>
                                <a:gd name="T20" fmla="*/ 2 w 22"/>
                                <a:gd name="T21" fmla="*/ 5 h 5"/>
                                <a:gd name="T22" fmla="*/ 2 w 22"/>
                                <a:gd name="T23" fmla="*/ 5 h 5"/>
                                <a:gd name="T24" fmla="*/ 2 w 22"/>
                                <a:gd name="T25" fmla="*/ 5 h 5"/>
                                <a:gd name="T26" fmla="*/ 2 w 22"/>
                                <a:gd name="T27" fmla="*/ 4 h 5"/>
                                <a:gd name="T28" fmla="*/ 2 w 22"/>
                                <a:gd name="T29" fmla="*/ 4 h 5"/>
                                <a:gd name="T30" fmla="*/ 1 w 22"/>
                                <a:gd name="T31" fmla="*/ 4 h 5"/>
                                <a:gd name="T32" fmla="*/ 1 w 22"/>
                                <a:gd name="T33" fmla="*/ 4 h 5"/>
                                <a:gd name="T34" fmla="*/ 1 w 22"/>
                                <a:gd name="T35" fmla="*/ 4 h 5"/>
                                <a:gd name="T36" fmla="*/ 1 w 22"/>
                                <a:gd name="T37" fmla="*/ 4 h 5"/>
                                <a:gd name="T38" fmla="*/ 1 w 22"/>
                                <a:gd name="T39" fmla="*/ 3 h 5"/>
                                <a:gd name="T40" fmla="*/ 0 w 22"/>
                                <a:gd name="T41" fmla="*/ 3 h 5"/>
                                <a:gd name="T42" fmla="*/ 0 w 22"/>
                                <a:gd name="T43" fmla="*/ 3 h 5"/>
                                <a:gd name="T44" fmla="*/ 0 w 22"/>
                                <a:gd name="T45" fmla="*/ 3 h 5"/>
                                <a:gd name="T46" fmla="*/ 0 w 22"/>
                                <a:gd name="T47" fmla="*/ 2 h 5"/>
                                <a:gd name="T48" fmla="*/ 0 w 22"/>
                                <a:gd name="T49" fmla="*/ 2 h 5"/>
                                <a:gd name="T50" fmla="*/ 0 w 22"/>
                                <a:gd name="T51" fmla="*/ 2 h 5"/>
                                <a:gd name="T52" fmla="*/ 0 w 22"/>
                                <a:gd name="T53" fmla="*/ 1 h 5"/>
                                <a:gd name="T54" fmla="*/ 0 w 22"/>
                                <a:gd name="T55" fmla="*/ 1 h 5"/>
                                <a:gd name="T56" fmla="*/ 0 w 22"/>
                                <a:gd name="T57" fmla="*/ 1 h 5"/>
                                <a:gd name="T58" fmla="*/ 1 w 22"/>
                                <a:gd name="T59" fmla="*/ 1 h 5"/>
                                <a:gd name="T60" fmla="*/ 1 w 22"/>
                                <a:gd name="T61" fmla="*/ 1 h 5"/>
                                <a:gd name="T62" fmla="*/ 1 w 22"/>
                                <a:gd name="T63" fmla="*/ 1 h 5"/>
                                <a:gd name="T64" fmla="*/ 1 w 22"/>
                                <a:gd name="T65" fmla="*/ 1 h 5"/>
                                <a:gd name="T66" fmla="*/ 1 w 22"/>
                                <a:gd name="T67" fmla="*/ 0 h 5"/>
                                <a:gd name="T68" fmla="*/ 2 w 22"/>
                                <a:gd name="T69" fmla="*/ 0 h 5"/>
                                <a:gd name="T70" fmla="*/ 2 w 22"/>
                                <a:gd name="T71" fmla="*/ 0 h 5"/>
                                <a:gd name="T72" fmla="*/ 2 w 22"/>
                                <a:gd name="T73" fmla="*/ 0 h 5"/>
                                <a:gd name="T74" fmla="*/ 2 w 22"/>
                                <a:gd name="T75" fmla="*/ 0 h 5"/>
                                <a:gd name="T76" fmla="*/ 3 w 22"/>
                                <a:gd name="T77" fmla="*/ 0 h 5"/>
                                <a:gd name="T78" fmla="*/ 3 w 22"/>
                                <a:gd name="T79" fmla="*/ 0 h 5"/>
                                <a:gd name="T80" fmla="*/ 3 w 22"/>
                                <a:gd name="T81" fmla="*/ 0 h 5"/>
                                <a:gd name="T82" fmla="*/ 4 w 22"/>
                                <a:gd name="T83" fmla="*/ 0 h 5"/>
                                <a:gd name="T84" fmla="*/ 4 w 22"/>
                                <a:gd name="T85" fmla="*/ 0 h 5"/>
                                <a:gd name="T86" fmla="*/ 4 w 22"/>
                                <a:gd name="T87" fmla="*/ 0 h 5"/>
                                <a:gd name="T88" fmla="*/ 5 w 22"/>
                                <a:gd name="T89" fmla="*/ 0 h 5"/>
                                <a:gd name="T90" fmla="*/ 5 w 22"/>
                                <a:gd name="T91" fmla="*/ 0 h 5"/>
                                <a:gd name="T92" fmla="*/ 5 w 22"/>
                                <a:gd name="T93" fmla="*/ 0 h 5"/>
                                <a:gd name="T94" fmla="*/ 6 w 22"/>
                                <a:gd name="T95" fmla="*/ 0 h 5"/>
                                <a:gd name="T96" fmla="*/ 22 w 22"/>
                                <a:gd name="T97"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2" h="5">
                                  <a:moveTo>
                                    <a:pt x="22" y="3"/>
                                  </a:moveTo>
                                  <a:lnTo>
                                    <a:pt x="6" y="5"/>
                                  </a:lnTo>
                                  <a:lnTo>
                                    <a:pt x="6" y="5"/>
                                  </a:lnTo>
                                  <a:lnTo>
                                    <a:pt x="5" y="5"/>
                                  </a:lnTo>
                                  <a:lnTo>
                                    <a:pt x="5" y="5"/>
                                  </a:lnTo>
                                  <a:lnTo>
                                    <a:pt x="5" y="5"/>
                                  </a:lnTo>
                                  <a:lnTo>
                                    <a:pt x="5" y="5"/>
                                  </a:lnTo>
                                  <a:lnTo>
                                    <a:pt x="5" y="5"/>
                                  </a:lnTo>
                                  <a:lnTo>
                                    <a:pt x="5" y="5"/>
                                  </a:lnTo>
                                  <a:lnTo>
                                    <a:pt x="4" y="5"/>
                                  </a:lnTo>
                                  <a:lnTo>
                                    <a:pt x="4" y="5"/>
                                  </a:lnTo>
                                  <a:lnTo>
                                    <a:pt x="4" y="5"/>
                                  </a:lnTo>
                                  <a:lnTo>
                                    <a:pt x="4" y="5"/>
                                  </a:lnTo>
                                  <a:lnTo>
                                    <a:pt x="4" y="5"/>
                                  </a:lnTo>
                                  <a:lnTo>
                                    <a:pt x="4" y="5"/>
                                  </a:lnTo>
                                  <a:lnTo>
                                    <a:pt x="3" y="5"/>
                                  </a:lnTo>
                                  <a:lnTo>
                                    <a:pt x="3" y="5"/>
                                  </a:lnTo>
                                  <a:lnTo>
                                    <a:pt x="3" y="5"/>
                                  </a:lnTo>
                                  <a:lnTo>
                                    <a:pt x="3" y="5"/>
                                  </a:lnTo>
                                  <a:lnTo>
                                    <a:pt x="3" y="5"/>
                                  </a:lnTo>
                                  <a:lnTo>
                                    <a:pt x="3" y="5"/>
                                  </a:lnTo>
                                  <a:lnTo>
                                    <a:pt x="2" y="5"/>
                                  </a:lnTo>
                                  <a:lnTo>
                                    <a:pt x="2" y="5"/>
                                  </a:lnTo>
                                  <a:lnTo>
                                    <a:pt x="2" y="5"/>
                                  </a:lnTo>
                                  <a:lnTo>
                                    <a:pt x="2" y="5"/>
                                  </a:lnTo>
                                  <a:lnTo>
                                    <a:pt x="2" y="5"/>
                                  </a:lnTo>
                                  <a:lnTo>
                                    <a:pt x="2" y="4"/>
                                  </a:lnTo>
                                  <a:lnTo>
                                    <a:pt x="2" y="4"/>
                                  </a:lnTo>
                                  <a:lnTo>
                                    <a:pt x="2" y="4"/>
                                  </a:lnTo>
                                  <a:lnTo>
                                    <a:pt x="2" y="4"/>
                                  </a:lnTo>
                                  <a:lnTo>
                                    <a:pt x="1" y="4"/>
                                  </a:lnTo>
                                  <a:lnTo>
                                    <a:pt x="1" y="4"/>
                                  </a:lnTo>
                                  <a:lnTo>
                                    <a:pt x="1" y="4"/>
                                  </a:lnTo>
                                  <a:lnTo>
                                    <a:pt x="1" y="4"/>
                                  </a:lnTo>
                                  <a:lnTo>
                                    <a:pt x="1" y="4"/>
                                  </a:lnTo>
                                  <a:lnTo>
                                    <a:pt x="1" y="4"/>
                                  </a:lnTo>
                                  <a:lnTo>
                                    <a:pt x="1" y="4"/>
                                  </a:lnTo>
                                  <a:lnTo>
                                    <a:pt x="1" y="4"/>
                                  </a:lnTo>
                                  <a:lnTo>
                                    <a:pt x="1" y="4"/>
                                  </a:lnTo>
                                  <a:lnTo>
                                    <a:pt x="1"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6" y="0"/>
                                  </a:lnTo>
                                  <a:lnTo>
                                    <a:pt x="6" y="0"/>
                                  </a:lnTo>
                                  <a:lnTo>
                                    <a:pt x="22"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89" name="Freeform 2989"/>
                          <wps:cNvSpPr>
                            <a:spLocks/>
                          </wps:cNvSpPr>
                          <wps:spPr bwMode="auto">
                            <a:xfrm>
                              <a:off x="580" y="33"/>
                              <a:ext cx="64" cy="140"/>
                            </a:xfrm>
                            <a:custGeom>
                              <a:avLst/>
                              <a:gdLst>
                                <a:gd name="T0" fmla="*/ 64 w 64"/>
                                <a:gd name="T1" fmla="*/ 5 h 140"/>
                                <a:gd name="T2" fmla="*/ 64 w 64"/>
                                <a:gd name="T3" fmla="*/ 5 h 140"/>
                                <a:gd name="T4" fmla="*/ 64 w 64"/>
                                <a:gd name="T5" fmla="*/ 4 h 140"/>
                                <a:gd name="T6" fmla="*/ 64 w 64"/>
                                <a:gd name="T7" fmla="*/ 4 h 140"/>
                                <a:gd name="T8" fmla="*/ 64 w 64"/>
                                <a:gd name="T9" fmla="*/ 3 h 140"/>
                                <a:gd name="T10" fmla="*/ 64 w 64"/>
                                <a:gd name="T11" fmla="*/ 3 h 140"/>
                                <a:gd name="T12" fmla="*/ 64 w 64"/>
                                <a:gd name="T13" fmla="*/ 2 h 140"/>
                                <a:gd name="T14" fmla="*/ 64 w 64"/>
                                <a:gd name="T15" fmla="*/ 2 h 140"/>
                                <a:gd name="T16" fmla="*/ 64 w 64"/>
                                <a:gd name="T17" fmla="*/ 1 h 140"/>
                                <a:gd name="T18" fmla="*/ 64 w 64"/>
                                <a:gd name="T19" fmla="*/ 1 h 140"/>
                                <a:gd name="T20" fmla="*/ 63 w 64"/>
                                <a:gd name="T21" fmla="*/ 1 h 140"/>
                                <a:gd name="T22" fmla="*/ 63 w 64"/>
                                <a:gd name="T23" fmla="*/ 1 h 140"/>
                                <a:gd name="T24" fmla="*/ 63 w 64"/>
                                <a:gd name="T25" fmla="*/ 0 h 140"/>
                                <a:gd name="T26" fmla="*/ 62 w 64"/>
                                <a:gd name="T27" fmla="*/ 0 h 140"/>
                                <a:gd name="T28" fmla="*/ 62 w 64"/>
                                <a:gd name="T29" fmla="*/ 0 h 140"/>
                                <a:gd name="T30" fmla="*/ 61 w 64"/>
                                <a:gd name="T31" fmla="*/ 0 h 140"/>
                                <a:gd name="T32" fmla="*/ 61 w 64"/>
                                <a:gd name="T33" fmla="*/ 1 h 140"/>
                                <a:gd name="T34" fmla="*/ 60 w 64"/>
                                <a:gd name="T35" fmla="*/ 1 h 140"/>
                                <a:gd name="T36" fmla="*/ 60 w 64"/>
                                <a:gd name="T37" fmla="*/ 1 h 140"/>
                                <a:gd name="T38" fmla="*/ 59 w 64"/>
                                <a:gd name="T39" fmla="*/ 1 h 140"/>
                                <a:gd name="T40" fmla="*/ 59 w 64"/>
                                <a:gd name="T41" fmla="*/ 1 h 140"/>
                                <a:gd name="T42" fmla="*/ 58 w 64"/>
                                <a:gd name="T43" fmla="*/ 1 h 140"/>
                                <a:gd name="T44" fmla="*/ 58 w 64"/>
                                <a:gd name="T45" fmla="*/ 2 h 140"/>
                                <a:gd name="T46" fmla="*/ 57 w 64"/>
                                <a:gd name="T47" fmla="*/ 2 h 140"/>
                                <a:gd name="T48" fmla="*/ 57 w 64"/>
                                <a:gd name="T49" fmla="*/ 2 h 140"/>
                                <a:gd name="T50" fmla="*/ 55 w 64"/>
                                <a:gd name="T51" fmla="*/ 138 h 140"/>
                                <a:gd name="T52" fmla="*/ 55 w 64"/>
                                <a:gd name="T53" fmla="*/ 138 h 140"/>
                                <a:gd name="T54" fmla="*/ 56 w 64"/>
                                <a:gd name="T55" fmla="*/ 138 h 140"/>
                                <a:gd name="T56" fmla="*/ 56 w 64"/>
                                <a:gd name="T57" fmla="*/ 139 h 140"/>
                                <a:gd name="T58" fmla="*/ 57 w 64"/>
                                <a:gd name="T59" fmla="*/ 139 h 140"/>
                                <a:gd name="T60" fmla="*/ 57 w 64"/>
                                <a:gd name="T61" fmla="*/ 139 h 140"/>
                                <a:gd name="T62" fmla="*/ 58 w 64"/>
                                <a:gd name="T63" fmla="*/ 140 h 140"/>
                                <a:gd name="T64" fmla="*/ 58 w 64"/>
                                <a:gd name="T65" fmla="*/ 140 h 140"/>
                                <a:gd name="T66" fmla="*/ 59 w 64"/>
                                <a:gd name="T67" fmla="*/ 140 h 140"/>
                                <a:gd name="T68" fmla="*/ 59 w 64"/>
                                <a:gd name="T69" fmla="*/ 140 h 140"/>
                                <a:gd name="T70" fmla="*/ 60 w 64"/>
                                <a:gd name="T71" fmla="*/ 140 h 140"/>
                                <a:gd name="T72" fmla="*/ 60 w 64"/>
                                <a:gd name="T73" fmla="*/ 140 h 140"/>
                                <a:gd name="T74" fmla="*/ 61 w 64"/>
                                <a:gd name="T75" fmla="*/ 140 h 140"/>
                                <a:gd name="T76" fmla="*/ 61 w 64"/>
                                <a:gd name="T77" fmla="*/ 140 h 140"/>
                                <a:gd name="T78" fmla="*/ 61 w 64"/>
                                <a:gd name="T79" fmla="*/ 140 h 140"/>
                                <a:gd name="T80" fmla="*/ 62 w 64"/>
                                <a:gd name="T81" fmla="*/ 140 h 140"/>
                                <a:gd name="T82" fmla="*/ 62 w 64"/>
                                <a:gd name="T83" fmla="*/ 140 h 140"/>
                                <a:gd name="T84" fmla="*/ 63 w 64"/>
                                <a:gd name="T85" fmla="*/ 139 h 140"/>
                                <a:gd name="T86" fmla="*/ 63 w 64"/>
                                <a:gd name="T87" fmla="*/ 139 h 140"/>
                                <a:gd name="T88" fmla="*/ 63 w 64"/>
                                <a:gd name="T89" fmla="*/ 139 h 140"/>
                                <a:gd name="T90" fmla="*/ 63 w 64"/>
                                <a:gd name="T91" fmla="*/ 138 h 140"/>
                                <a:gd name="T92" fmla="*/ 63 w 64"/>
                                <a:gd name="T93" fmla="*/ 138 h 140"/>
                                <a:gd name="T94" fmla="*/ 63 w 64"/>
                                <a:gd name="T95" fmla="*/ 138 h 140"/>
                                <a:gd name="T96" fmla="*/ 63 w 64"/>
                                <a:gd name="T97" fmla="*/ 137 h 140"/>
                                <a:gd name="T98" fmla="*/ 64 w 64"/>
                                <a:gd name="T99" fmla="*/ 137 h 140"/>
                                <a:gd name="T100" fmla="*/ 64 w 64"/>
                                <a:gd name="T101" fmla="*/ 136 h 140"/>
                                <a:gd name="T102" fmla="*/ 64 w 64"/>
                                <a:gd name="T103" fmla="*/ 136 h 140"/>
                                <a:gd name="T104" fmla="*/ 64 w 64"/>
                                <a:gd name="T105" fmla="*/ 135 h 140"/>
                                <a:gd name="T106" fmla="*/ 64 w 64"/>
                                <a:gd name="T107" fmla="*/ 134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64" h="140">
                                  <a:moveTo>
                                    <a:pt x="64" y="134"/>
                                  </a:moveTo>
                                  <a:lnTo>
                                    <a:pt x="64" y="5"/>
                                  </a:lnTo>
                                  <a:lnTo>
                                    <a:pt x="64" y="5"/>
                                  </a:lnTo>
                                  <a:lnTo>
                                    <a:pt x="64" y="5"/>
                                  </a:lnTo>
                                  <a:lnTo>
                                    <a:pt x="64" y="5"/>
                                  </a:lnTo>
                                  <a:lnTo>
                                    <a:pt x="64" y="5"/>
                                  </a:lnTo>
                                  <a:lnTo>
                                    <a:pt x="64" y="5"/>
                                  </a:lnTo>
                                  <a:lnTo>
                                    <a:pt x="64" y="5"/>
                                  </a:lnTo>
                                  <a:lnTo>
                                    <a:pt x="64" y="4"/>
                                  </a:lnTo>
                                  <a:lnTo>
                                    <a:pt x="64" y="4"/>
                                  </a:lnTo>
                                  <a:lnTo>
                                    <a:pt x="64" y="4"/>
                                  </a:lnTo>
                                  <a:lnTo>
                                    <a:pt x="64" y="4"/>
                                  </a:lnTo>
                                  <a:lnTo>
                                    <a:pt x="64" y="4"/>
                                  </a:lnTo>
                                  <a:lnTo>
                                    <a:pt x="64" y="4"/>
                                  </a:lnTo>
                                  <a:lnTo>
                                    <a:pt x="64" y="3"/>
                                  </a:lnTo>
                                  <a:lnTo>
                                    <a:pt x="64" y="3"/>
                                  </a:lnTo>
                                  <a:lnTo>
                                    <a:pt x="64" y="3"/>
                                  </a:lnTo>
                                  <a:lnTo>
                                    <a:pt x="64" y="3"/>
                                  </a:lnTo>
                                  <a:lnTo>
                                    <a:pt x="64" y="3"/>
                                  </a:lnTo>
                                  <a:lnTo>
                                    <a:pt x="64" y="3"/>
                                  </a:lnTo>
                                  <a:lnTo>
                                    <a:pt x="64" y="2"/>
                                  </a:lnTo>
                                  <a:lnTo>
                                    <a:pt x="64" y="2"/>
                                  </a:lnTo>
                                  <a:lnTo>
                                    <a:pt x="64" y="2"/>
                                  </a:lnTo>
                                  <a:lnTo>
                                    <a:pt x="64" y="2"/>
                                  </a:lnTo>
                                  <a:lnTo>
                                    <a:pt x="64" y="2"/>
                                  </a:lnTo>
                                  <a:lnTo>
                                    <a:pt x="64" y="2"/>
                                  </a:lnTo>
                                  <a:lnTo>
                                    <a:pt x="64" y="1"/>
                                  </a:lnTo>
                                  <a:lnTo>
                                    <a:pt x="64" y="1"/>
                                  </a:lnTo>
                                  <a:lnTo>
                                    <a:pt x="64" y="1"/>
                                  </a:lnTo>
                                  <a:lnTo>
                                    <a:pt x="64" y="1"/>
                                  </a:lnTo>
                                  <a:lnTo>
                                    <a:pt x="64" y="1"/>
                                  </a:lnTo>
                                  <a:lnTo>
                                    <a:pt x="63" y="1"/>
                                  </a:lnTo>
                                  <a:lnTo>
                                    <a:pt x="63" y="1"/>
                                  </a:lnTo>
                                  <a:lnTo>
                                    <a:pt x="63" y="1"/>
                                  </a:lnTo>
                                  <a:lnTo>
                                    <a:pt x="63" y="1"/>
                                  </a:lnTo>
                                  <a:lnTo>
                                    <a:pt x="63" y="1"/>
                                  </a:lnTo>
                                  <a:lnTo>
                                    <a:pt x="63" y="1"/>
                                  </a:lnTo>
                                  <a:lnTo>
                                    <a:pt x="63" y="0"/>
                                  </a:lnTo>
                                  <a:lnTo>
                                    <a:pt x="63" y="0"/>
                                  </a:lnTo>
                                  <a:lnTo>
                                    <a:pt x="62" y="0"/>
                                  </a:lnTo>
                                  <a:lnTo>
                                    <a:pt x="62" y="0"/>
                                  </a:lnTo>
                                  <a:lnTo>
                                    <a:pt x="62" y="0"/>
                                  </a:lnTo>
                                  <a:lnTo>
                                    <a:pt x="62" y="0"/>
                                  </a:lnTo>
                                  <a:lnTo>
                                    <a:pt x="62" y="0"/>
                                  </a:lnTo>
                                  <a:lnTo>
                                    <a:pt x="62" y="0"/>
                                  </a:lnTo>
                                  <a:lnTo>
                                    <a:pt x="61" y="0"/>
                                  </a:lnTo>
                                  <a:lnTo>
                                    <a:pt x="61" y="0"/>
                                  </a:lnTo>
                                  <a:lnTo>
                                    <a:pt x="61" y="0"/>
                                  </a:lnTo>
                                  <a:lnTo>
                                    <a:pt x="61" y="1"/>
                                  </a:lnTo>
                                  <a:lnTo>
                                    <a:pt x="61" y="1"/>
                                  </a:lnTo>
                                  <a:lnTo>
                                    <a:pt x="61" y="1"/>
                                  </a:lnTo>
                                  <a:lnTo>
                                    <a:pt x="61" y="1"/>
                                  </a:lnTo>
                                  <a:lnTo>
                                    <a:pt x="61" y="1"/>
                                  </a:lnTo>
                                  <a:lnTo>
                                    <a:pt x="60" y="1"/>
                                  </a:lnTo>
                                  <a:lnTo>
                                    <a:pt x="60" y="1"/>
                                  </a:lnTo>
                                  <a:lnTo>
                                    <a:pt x="60" y="1"/>
                                  </a:lnTo>
                                  <a:lnTo>
                                    <a:pt x="60" y="1"/>
                                  </a:lnTo>
                                  <a:lnTo>
                                    <a:pt x="60" y="1"/>
                                  </a:lnTo>
                                  <a:lnTo>
                                    <a:pt x="60" y="1"/>
                                  </a:lnTo>
                                  <a:lnTo>
                                    <a:pt x="59" y="1"/>
                                  </a:lnTo>
                                  <a:lnTo>
                                    <a:pt x="59" y="1"/>
                                  </a:lnTo>
                                  <a:lnTo>
                                    <a:pt x="59" y="1"/>
                                  </a:lnTo>
                                  <a:lnTo>
                                    <a:pt x="59" y="1"/>
                                  </a:lnTo>
                                  <a:lnTo>
                                    <a:pt x="59" y="1"/>
                                  </a:lnTo>
                                  <a:lnTo>
                                    <a:pt x="59" y="1"/>
                                  </a:lnTo>
                                  <a:lnTo>
                                    <a:pt x="58" y="1"/>
                                  </a:lnTo>
                                  <a:lnTo>
                                    <a:pt x="58" y="1"/>
                                  </a:lnTo>
                                  <a:lnTo>
                                    <a:pt x="58" y="2"/>
                                  </a:lnTo>
                                  <a:lnTo>
                                    <a:pt x="58" y="2"/>
                                  </a:lnTo>
                                  <a:lnTo>
                                    <a:pt x="58" y="2"/>
                                  </a:lnTo>
                                  <a:lnTo>
                                    <a:pt x="58" y="2"/>
                                  </a:lnTo>
                                  <a:lnTo>
                                    <a:pt x="57" y="2"/>
                                  </a:lnTo>
                                  <a:lnTo>
                                    <a:pt x="57" y="2"/>
                                  </a:lnTo>
                                  <a:lnTo>
                                    <a:pt x="57" y="2"/>
                                  </a:lnTo>
                                  <a:lnTo>
                                    <a:pt x="57" y="2"/>
                                  </a:lnTo>
                                  <a:lnTo>
                                    <a:pt x="0" y="36"/>
                                  </a:lnTo>
                                  <a:lnTo>
                                    <a:pt x="0" y="97"/>
                                  </a:lnTo>
                                  <a:lnTo>
                                    <a:pt x="55" y="138"/>
                                  </a:lnTo>
                                  <a:lnTo>
                                    <a:pt x="55" y="138"/>
                                  </a:lnTo>
                                  <a:lnTo>
                                    <a:pt x="55" y="138"/>
                                  </a:lnTo>
                                  <a:lnTo>
                                    <a:pt x="55" y="138"/>
                                  </a:lnTo>
                                  <a:lnTo>
                                    <a:pt x="55" y="138"/>
                                  </a:lnTo>
                                  <a:lnTo>
                                    <a:pt x="56" y="138"/>
                                  </a:lnTo>
                                  <a:lnTo>
                                    <a:pt x="56" y="138"/>
                                  </a:lnTo>
                                  <a:lnTo>
                                    <a:pt x="56" y="138"/>
                                  </a:lnTo>
                                  <a:lnTo>
                                    <a:pt x="56" y="139"/>
                                  </a:lnTo>
                                  <a:lnTo>
                                    <a:pt x="56" y="139"/>
                                  </a:lnTo>
                                  <a:lnTo>
                                    <a:pt x="56" y="139"/>
                                  </a:lnTo>
                                  <a:lnTo>
                                    <a:pt x="57" y="139"/>
                                  </a:lnTo>
                                  <a:lnTo>
                                    <a:pt x="57" y="139"/>
                                  </a:lnTo>
                                  <a:lnTo>
                                    <a:pt x="57" y="139"/>
                                  </a:lnTo>
                                  <a:lnTo>
                                    <a:pt x="57" y="139"/>
                                  </a:lnTo>
                                  <a:lnTo>
                                    <a:pt x="57" y="139"/>
                                  </a:lnTo>
                                  <a:lnTo>
                                    <a:pt x="57" y="139"/>
                                  </a:lnTo>
                                  <a:lnTo>
                                    <a:pt x="58" y="139"/>
                                  </a:lnTo>
                                  <a:lnTo>
                                    <a:pt x="58" y="140"/>
                                  </a:lnTo>
                                  <a:lnTo>
                                    <a:pt x="58" y="140"/>
                                  </a:lnTo>
                                  <a:lnTo>
                                    <a:pt x="58" y="140"/>
                                  </a:lnTo>
                                  <a:lnTo>
                                    <a:pt x="58" y="140"/>
                                  </a:lnTo>
                                  <a:lnTo>
                                    <a:pt x="58" y="140"/>
                                  </a:lnTo>
                                  <a:lnTo>
                                    <a:pt x="58" y="140"/>
                                  </a:lnTo>
                                  <a:lnTo>
                                    <a:pt x="59" y="140"/>
                                  </a:lnTo>
                                  <a:lnTo>
                                    <a:pt x="59" y="140"/>
                                  </a:lnTo>
                                  <a:lnTo>
                                    <a:pt x="59" y="140"/>
                                  </a:lnTo>
                                  <a:lnTo>
                                    <a:pt x="59" y="140"/>
                                  </a:lnTo>
                                  <a:lnTo>
                                    <a:pt x="59" y="140"/>
                                  </a:lnTo>
                                  <a:lnTo>
                                    <a:pt x="59" y="140"/>
                                  </a:lnTo>
                                  <a:lnTo>
                                    <a:pt x="60" y="140"/>
                                  </a:lnTo>
                                  <a:lnTo>
                                    <a:pt x="60" y="140"/>
                                  </a:lnTo>
                                  <a:lnTo>
                                    <a:pt x="60" y="140"/>
                                  </a:lnTo>
                                  <a:lnTo>
                                    <a:pt x="60" y="140"/>
                                  </a:lnTo>
                                  <a:lnTo>
                                    <a:pt x="60" y="140"/>
                                  </a:lnTo>
                                  <a:lnTo>
                                    <a:pt x="60" y="140"/>
                                  </a:lnTo>
                                  <a:lnTo>
                                    <a:pt x="61" y="140"/>
                                  </a:lnTo>
                                  <a:lnTo>
                                    <a:pt x="61" y="140"/>
                                  </a:lnTo>
                                  <a:lnTo>
                                    <a:pt x="61" y="140"/>
                                  </a:lnTo>
                                  <a:lnTo>
                                    <a:pt x="61" y="140"/>
                                  </a:lnTo>
                                  <a:lnTo>
                                    <a:pt x="61" y="140"/>
                                  </a:lnTo>
                                  <a:lnTo>
                                    <a:pt x="61" y="140"/>
                                  </a:lnTo>
                                  <a:lnTo>
                                    <a:pt x="61" y="140"/>
                                  </a:lnTo>
                                  <a:lnTo>
                                    <a:pt x="62" y="140"/>
                                  </a:lnTo>
                                  <a:lnTo>
                                    <a:pt x="62" y="140"/>
                                  </a:lnTo>
                                  <a:lnTo>
                                    <a:pt x="62" y="140"/>
                                  </a:lnTo>
                                  <a:lnTo>
                                    <a:pt x="62" y="140"/>
                                  </a:lnTo>
                                  <a:lnTo>
                                    <a:pt x="62" y="140"/>
                                  </a:lnTo>
                                  <a:lnTo>
                                    <a:pt x="62" y="140"/>
                                  </a:lnTo>
                                  <a:lnTo>
                                    <a:pt x="62" y="140"/>
                                  </a:lnTo>
                                  <a:lnTo>
                                    <a:pt x="62" y="140"/>
                                  </a:lnTo>
                                  <a:lnTo>
                                    <a:pt x="63" y="139"/>
                                  </a:lnTo>
                                  <a:lnTo>
                                    <a:pt x="63" y="139"/>
                                  </a:lnTo>
                                  <a:lnTo>
                                    <a:pt x="63" y="139"/>
                                  </a:lnTo>
                                  <a:lnTo>
                                    <a:pt x="63" y="139"/>
                                  </a:lnTo>
                                  <a:lnTo>
                                    <a:pt x="63" y="139"/>
                                  </a:lnTo>
                                  <a:lnTo>
                                    <a:pt x="63" y="139"/>
                                  </a:lnTo>
                                  <a:lnTo>
                                    <a:pt x="63" y="139"/>
                                  </a:lnTo>
                                  <a:lnTo>
                                    <a:pt x="63" y="139"/>
                                  </a:lnTo>
                                  <a:lnTo>
                                    <a:pt x="63" y="138"/>
                                  </a:lnTo>
                                  <a:lnTo>
                                    <a:pt x="63" y="138"/>
                                  </a:lnTo>
                                  <a:lnTo>
                                    <a:pt x="63" y="138"/>
                                  </a:lnTo>
                                  <a:lnTo>
                                    <a:pt x="63" y="138"/>
                                  </a:lnTo>
                                  <a:lnTo>
                                    <a:pt x="63" y="138"/>
                                  </a:lnTo>
                                  <a:lnTo>
                                    <a:pt x="63" y="138"/>
                                  </a:lnTo>
                                  <a:lnTo>
                                    <a:pt x="63" y="138"/>
                                  </a:lnTo>
                                  <a:lnTo>
                                    <a:pt x="63" y="138"/>
                                  </a:lnTo>
                                  <a:lnTo>
                                    <a:pt x="63" y="137"/>
                                  </a:lnTo>
                                  <a:lnTo>
                                    <a:pt x="63" y="137"/>
                                  </a:lnTo>
                                  <a:lnTo>
                                    <a:pt x="63" y="137"/>
                                  </a:lnTo>
                                  <a:lnTo>
                                    <a:pt x="64" y="137"/>
                                  </a:lnTo>
                                  <a:lnTo>
                                    <a:pt x="64" y="137"/>
                                  </a:lnTo>
                                  <a:lnTo>
                                    <a:pt x="64" y="137"/>
                                  </a:lnTo>
                                  <a:lnTo>
                                    <a:pt x="64" y="136"/>
                                  </a:lnTo>
                                  <a:lnTo>
                                    <a:pt x="64" y="136"/>
                                  </a:lnTo>
                                  <a:lnTo>
                                    <a:pt x="64" y="136"/>
                                  </a:lnTo>
                                  <a:lnTo>
                                    <a:pt x="64" y="136"/>
                                  </a:lnTo>
                                  <a:lnTo>
                                    <a:pt x="64" y="136"/>
                                  </a:lnTo>
                                  <a:lnTo>
                                    <a:pt x="64" y="136"/>
                                  </a:lnTo>
                                  <a:lnTo>
                                    <a:pt x="64" y="135"/>
                                  </a:lnTo>
                                  <a:lnTo>
                                    <a:pt x="64" y="135"/>
                                  </a:lnTo>
                                  <a:lnTo>
                                    <a:pt x="64" y="135"/>
                                  </a:lnTo>
                                  <a:lnTo>
                                    <a:pt x="64" y="135"/>
                                  </a:lnTo>
                                  <a:lnTo>
                                    <a:pt x="64" y="134"/>
                                  </a:lnTo>
                                  <a:lnTo>
                                    <a:pt x="64" y="134"/>
                                  </a:lnTo>
                                  <a:lnTo>
                                    <a:pt x="64" y="134"/>
                                  </a:lnTo>
                                  <a:lnTo>
                                    <a:pt x="64" y="13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90" name="Rectangle 2990"/>
                          <wps:cNvSpPr>
                            <a:spLocks noChangeArrowheads="1"/>
                          </wps:cNvSpPr>
                          <wps:spPr bwMode="auto">
                            <a:xfrm>
                              <a:off x="578" y="35"/>
                              <a:ext cx="1" cy="26"/>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1" name="Rectangle 2991"/>
                          <wps:cNvSpPr>
                            <a:spLocks noChangeArrowheads="1"/>
                          </wps:cNvSpPr>
                          <wps:spPr bwMode="auto">
                            <a:xfrm>
                              <a:off x="578" y="35"/>
                              <a:ext cx="1" cy="2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2" name="Rectangle 2992"/>
                          <wps:cNvSpPr>
                            <a:spLocks noChangeArrowheads="1"/>
                          </wps:cNvSpPr>
                          <wps:spPr bwMode="auto">
                            <a:xfrm>
                              <a:off x="578" y="35"/>
                              <a:ext cx="1" cy="26"/>
                            </a:xfrm>
                            <a:prstGeom prst="rect">
                              <a:avLst/>
                            </a:prstGeom>
                            <a:solidFill>
                              <a:srgbClr val="FDFDF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3" name="Rectangle 2993"/>
                          <wps:cNvSpPr>
                            <a:spLocks noChangeArrowheads="1"/>
                          </wps:cNvSpPr>
                          <wps:spPr bwMode="auto">
                            <a:xfrm>
                              <a:off x="579" y="35"/>
                              <a:ext cx="1" cy="26"/>
                            </a:xfrm>
                            <a:prstGeom prst="rect">
                              <a:avLst/>
                            </a:prstGeom>
                            <a:solidFill>
                              <a:srgbClr val="FBFBF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4" name="Rectangle 2994"/>
                          <wps:cNvSpPr>
                            <a:spLocks noChangeArrowheads="1"/>
                          </wps:cNvSpPr>
                          <wps:spPr bwMode="auto">
                            <a:xfrm>
                              <a:off x="579" y="35"/>
                              <a:ext cx="1" cy="26"/>
                            </a:xfrm>
                            <a:prstGeom prst="rect">
                              <a:avLst/>
                            </a:prstGeom>
                            <a:solidFill>
                              <a:srgbClr val="F9F9F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5" name="Rectangle 2995"/>
                          <wps:cNvSpPr>
                            <a:spLocks noChangeArrowheads="1"/>
                          </wps:cNvSpPr>
                          <wps:spPr bwMode="auto">
                            <a:xfrm>
                              <a:off x="580" y="35"/>
                              <a:ext cx="1" cy="26"/>
                            </a:xfrm>
                            <a:prstGeom prst="rect">
                              <a:avLst/>
                            </a:prstGeom>
                            <a:solidFill>
                              <a:srgbClr val="F7F7F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6" name="Rectangle 2996"/>
                          <wps:cNvSpPr>
                            <a:spLocks noChangeArrowheads="1"/>
                          </wps:cNvSpPr>
                          <wps:spPr bwMode="auto">
                            <a:xfrm>
                              <a:off x="580" y="35"/>
                              <a:ext cx="1" cy="26"/>
                            </a:xfrm>
                            <a:prstGeom prst="rect">
                              <a:avLst/>
                            </a:prstGeom>
                            <a:solidFill>
                              <a:srgbClr val="F5F5F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7" name="Rectangle 2997"/>
                          <wps:cNvSpPr>
                            <a:spLocks noChangeArrowheads="1"/>
                          </wps:cNvSpPr>
                          <wps:spPr bwMode="auto">
                            <a:xfrm>
                              <a:off x="580" y="35"/>
                              <a:ext cx="1" cy="26"/>
                            </a:xfrm>
                            <a:prstGeom prst="rect">
                              <a:avLst/>
                            </a:prstGeom>
                            <a:solidFill>
                              <a:srgbClr val="F3F3F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8" name="Rectangle 2998"/>
                          <wps:cNvSpPr>
                            <a:spLocks noChangeArrowheads="1"/>
                          </wps:cNvSpPr>
                          <wps:spPr bwMode="auto">
                            <a:xfrm>
                              <a:off x="581" y="35"/>
                              <a:ext cx="1" cy="26"/>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99" name="Rectangle 2999"/>
                          <wps:cNvSpPr>
                            <a:spLocks noChangeArrowheads="1"/>
                          </wps:cNvSpPr>
                          <wps:spPr bwMode="auto">
                            <a:xfrm>
                              <a:off x="581" y="35"/>
                              <a:ext cx="1" cy="26"/>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0" name="Rectangle 3000"/>
                          <wps:cNvSpPr>
                            <a:spLocks noChangeArrowheads="1"/>
                          </wps:cNvSpPr>
                          <wps:spPr bwMode="auto">
                            <a:xfrm>
                              <a:off x="582" y="35"/>
                              <a:ext cx="1" cy="26"/>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1" name="Rectangle 3001"/>
                          <wps:cNvSpPr>
                            <a:spLocks noChangeArrowheads="1"/>
                          </wps:cNvSpPr>
                          <wps:spPr bwMode="auto">
                            <a:xfrm>
                              <a:off x="582" y="35"/>
                              <a:ext cx="1" cy="26"/>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2" name="Rectangle 3002"/>
                          <wps:cNvSpPr>
                            <a:spLocks noChangeArrowheads="1"/>
                          </wps:cNvSpPr>
                          <wps:spPr bwMode="auto">
                            <a:xfrm>
                              <a:off x="583" y="35"/>
                              <a:ext cx="1" cy="26"/>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3" name="Rectangle 3003"/>
                          <wps:cNvSpPr>
                            <a:spLocks noChangeArrowheads="1"/>
                          </wps:cNvSpPr>
                          <wps:spPr bwMode="auto">
                            <a:xfrm>
                              <a:off x="583" y="35"/>
                              <a:ext cx="1" cy="26"/>
                            </a:xfrm>
                            <a:prstGeom prst="rect">
                              <a:avLst/>
                            </a:prstGeom>
                            <a:solidFill>
                              <a:srgbClr val="E7E7E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4" name="Rectangle 3004"/>
                          <wps:cNvSpPr>
                            <a:spLocks noChangeArrowheads="1"/>
                          </wps:cNvSpPr>
                          <wps:spPr bwMode="auto">
                            <a:xfrm>
                              <a:off x="584" y="35"/>
                              <a:ext cx="1" cy="26"/>
                            </a:xfrm>
                            <a:prstGeom prst="rect">
                              <a:avLst/>
                            </a:prstGeom>
                            <a:solidFill>
                              <a:srgbClr val="E5E5E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5" name="Rectangle 3005"/>
                          <wps:cNvSpPr>
                            <a:spLocks noChangeArrowheads="1"/>
                          </wps:cNvSpPr>
                          <wps:spPr bwMode="auto">
                            <a:xfrm>
                              <a:off x="584" y="35"/>
                              <a:ext cx="1" cy="26"/>
                            </a:xfrm>
                            <a:prstGeom prst="rect">
                              <a:avLst/>
                            </a:prstGeom>
                            <a:solidFill>
                              <a:srgbClr val="E3E3E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6" name="Rectangle 3006"/>
                          <wps:cNvSpPr>
                            <a:spLocks noChangeArrowheads="1"/>
                          </wps:cNvSpPr>
                          <wps:spPr bwMode="auto">
                            <a:xfrm>
                              <a:off x="584" y="35"/>
                              <a:ext cx="1" cy="26"/>
                            </a:xfrm>
                            <a:prstGeom prst="rect">
                              <a:avLst/>
                            </a:prstGeom>
                            <a:solidFill>
                              <a:srgbClr val="E1E1E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7" name="Rectangle 3007"/>
                          <wps:cNvSpPr>
                            <a:spLocks noChangeArrowheads="1"/>
                          </wps:cNvSpPr>
                          <wps:spPr bwMode="auto">
                            <a:xfrm>
                              <a:off x="585" y="35"/>
                              <a:ext cx="1" cy="26"/>
                            </a:xfrm>
                            <a:prstGeom prst="rect">
                              <a:avLst/>
                            </a:prstGeom>
                            <a:solidFill>
                              <a:srgbClr val="DFDFD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8" name="Rectangle 3008"/>
                          <wps:cNvSpPr>
                            <a:spLocks noChangeArrowheads="1"/>
                          </wps:cNvSpPr>
                          <wps:spPr bwMode="auto">
                            <a:xfrm>
                              <a:off x="585" y="35"/>
                              <a:ext cx="1" cy="26"/>
                            </a:xfrm>
                            <a:prstGeom prst="rect">
                              <a:avLst/>
                            </a:prstGeom>
                            <a:solidFill>
                              <a:srgbClr val="DDDDD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09" name="Rectangle 3009"/>
                          <wps:cNvSpPr>
                            <a:spLocks noChangeArrowheads="1"/>
                          </wps:cNvSpPr>
                          <wps:spPr bwMode="auto">
                            <a:xfrm>
                              <a:off x="586" y="35"/>
                              <a:ext cx="1" cy="26"/>
                            </a:xfrm>
                            <a:prstGeom prst="rect">
                              <a:avLst/>
                            </a:prstGeom>
                            <a:solidFill>
                              <a:srgbClr val="DBDBD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0" name="Rectangle 3010"/>
                          <wps:cNvSpPr>
                            <a:spLocks noChangeArrowheads="1"/>
                          </wps:cNvSpPr>
                          <wps:spPr bwMode="auto">
                            <a:xfrm>
                              <a:off x="586" y="35"/>
                              <a:ext cx="1" cy="26"/>
                            </a:xfrm>
                            <a:prstGeom prst="rect">
                              <a:avLst/>
                            </a:prstGeom>
                            <a:solidFill>
                              <a:srgbClr val="D9D9D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1" name="Rectangle 3011"/>
                          <wps:cNvSpPr>
                            <a:spLocks noChangeArrowheads="1"/>
                          </wps:cNvSpPr>
                          <wps:spPr bwMode="auto">
                            <a:xfrm>
                              <a:off x="586" y="35"/>
                              <a:ext cx="1" cy="26"/>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2" name="Rectangle 3012"/>
                          <wps:cNvSpPr>
                            <a:spLocks noChangeArrowheads="1"/>
                          </wps:cNvSpPr>
                          <wps:spPr bwMode="auto">
                            <a:xfrm>
                              <a:off x="587" y="35"/>
                              <a:ext cx="1" cy="26"/>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3" name="Rectangle 3013"/>
                          <wps:cNvSpPr>
                            <a:spLocks noChangeArrowheads="1"/>
                          </wps:cNvSpPr>
                          <wps:spPr bwMode="auto">
                            <a:xfrm>
                              <a:off x="587" y="35"/>
                              <a:ext cx="1" cy="26"/>
                            </a:xfrm>
                            <a:prstGeom prst="rect">
                              <a:avLst/>
                            </a:prstGeom>
                            <a:solidFill>
                              <a:srgbClr val="D3D3D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4" name="Rectangle 3014"/>
                          <wps:cNvSpPr>
                            <a:spLocks noChangeArrowheads="1"/>
                          </wps:cNvSpPr>
                          <wps:spPr bwMode="auto">
                            <a:xfrm>
                              <a:off x="588" y="35"/>
                              <a:ext cx="1" cy="26"/>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5" name="Rectangle 3015"/>
                          <wps:cNvSpPr>
                            <a:spLocks noChangeArrowheads="1"/>
                          </wps:cNvSpPr>
                          <wps:spPr bwMode="auto">
                            <a:xfrm>
                              <a:off x="588" y="35"/>
                              <a:ext cx="1" cy="26"/>
                            </a:xfrm>
                            <a:prstGeom prst="rect">
                              <a:avLst/>
                            </a:prstGeom>
                            <a:solidFill>
                              <a:srgbClr val="CFCFC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6" name="Rectangle 3016"/>
                          <wps:cNvSpPr>
                            <a:spLocks noChangeArrowheads="1"/>
                          </wps:cNvSpPr>
                          <wps:spPr bwMode="auto">
                            <a:xfrm>
                              <a:off x="589" y="35"/>
                              <a:ext cx="1" cy="26"/>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7" name="Rectangle 3017"/>
                          <wps:cNvSpPr>
                            <a:spLocks noChangeArrowheads="1"/>
                          </wps:cNvSpPr>
                          <wps:spPr bwMode="auto">
                            <a:xfrm>
                              <a:off x="589" y="35"/>
                              <a:ext cx="1" cy="26"/>
                            </a:xfrm>
                            <a:prstGeom prst="rect">
                              <a:avLst/>
                            </a:prstGeom>
                            <a:solidFill>
                              <a:srgbClr val="CBCBC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8" name="Rectangle 3018"/>
                          <wps:cNvSpPr>
                            <a:spLocks noChangeArrowheads="1"/>
                          </wps:cNvSpPr>
                          <wps:spPr bwMode="auto">
                            <a:xfrm>
                              <a:off x="590" y="35"/>
                              <a:ext cx="1" cy="26"/>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19" name="Rectangle 3019"/>
                          <wps:cNvSpPr>
                            <a:spLocks noChangeArrowheads="1"/>
                          </wps:cNvSpPr>
                          <wps:spPr bwMode="auto">
                            <a:xfrm>
                              <a:off x="590" y="35"/>
                              <a:ext cx="1" cy="26"/>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0" name="Rectangle 3020"/>
                          <wps:cNvSpPr>
                            <a:spLocks noChangeArrowheads="1"/>
                          </wps:cNvSpPr>
                          <wps:spPr bwMode="auto">
                            <a:xfrm>
                              <a:off x="591" y="35"/>
                              <a:ext cx="1" cy="26"/>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1" name="Rectangle 3021"/>
                          <wps:cNvSpPr>
                            <a:spLocks noChangeArrowheads="1"/>
                          </wps:cNvSpPr>
                          <wps:spPr bwMode="auto">
                            <a:xfrm>
                              <a:off x="591" y="35"/>
                              <a:ext cx="1" cy="26"/>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2" name="Rectangle 3022"/>
                          <wps:cNvSpPr>
                            <a:spLocks noChangeArrowheads="1"/>
                          </wps:cNvSpPr>
                          <wps:spPr bwMode="auto">
                            <a:xfrm>
                              <a:off x="591" y="35"/>
                              <a:ext cx="1" cy="26"/>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3" name="Rectangle 3023"/>
                          <wps:cNvSpPr>
                            <a:spLocks noChangeArrowheads="1"/>
                          </wps:cNvSpPr>
                          <wps:spPr bwMode="auto">
                            <a:xfrm>
                              <a:off x="592" y="35"/>
                              <a:ext cx="1" cy="2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4" name="Rectangle 3024"/>
                          <wps:cNvSpPr>
                            <a:spLocks noChangeArrowheads="1"/>
                          </wps:cNvSpPr>
                          <wps:spPr bwMode="auto">
                            <a:xfrm>
                              <a:off x="592" y="35"/>
                              <a:ext cx="1" cy="26"/>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5" name="Rectangle 3025"/>
                          <wps:cNvSpPr>
                            <a:spLocks noChangeArrowheads="1"/>
                          </wps:cNvSpPr>
                          <wps:spPr bwMode="auto">
                            <a:xfrm>
                              <a:off x="593" y="35"/>
                              <a:ext cx="1" cy="26"/>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6" name="Rectangle 3026"/>
                          <wps:cNvSpPr>
                            <a:spLocks noChangeArrowheads="1"/>
                          </wps:cNvSpPr>
                          <wps:spPr bwMode="auto">
                            <a:xfrm>
                              <a:off x="593" y="35"/>
                              <a:ext cx="1" cy="26"/>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7" name="Rectangle 3027"/>
                          <wps:cNvSpPr>
                            <a:spLocks noChangeArrowheads="1"/>
                          </wps:cNvSpPr>
                          <wps:spPr bwMode="auto">
                            <a:xfrm>
                              <a:off x="594" y="35"/>
                              <a:ext cx="1" cy="26"/>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8" name="Rectangle 3028"/>
                          <wps:cNvSpPr>
                            <a:spLocks noChangeArrowheads="1"/>
                          </wps:cNvSpPr>
                          <wps:spPr bwMode="auto">
                            <a:xfrm>
                              <a:off x="594" y="35"/>
                              <a:ext cx="1" cy="26"/>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29" name="Rectangle 3029"/>
                          <wps:cNvSpPr>
                            <a:spLocks noChangeArrowheads="1"/>
                          </wps:cNvSpPr>
                          <wps:spPr bwMode="auto">
                            <a:xfrm>
                              <a:off x="594" y="35"/>
                              <a:ext cx="1" cy="26"/>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0" name="Rectangle 3030"/>
                          <wps:cNvSpPr>
                            <a:spLocks noChangeArrowheads="1"/>
                          </wps:cNvSpPr>
                          <wps:spPr bwMode="auto">
                            <a:xfrm>
                              <a:off x="595" y="35"/>
                              <a:ext cx="1" cy="26"/>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1" name="Rectangle 3031"/>
                          <wps:cNvSpPr>
                            <a:spLocks noChangeArrowheads="1"/>
                          </wps:cNvSpPr>
                          <wps:spPr bwMode="auto">
                            <a:xfrm>
                              <a:off x="595" y="35"/>
                              <a:ext cx="1" cy="26"/>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2" name="Rectangle 3032"/>
                          <wps:cNvSpPr>
                            <a:spLocks noChangeArrowheads="1"/>
                          </wps:cNvSpPr>
                          <wps:spPr bwMode="auto">
                            <a:xfrm>
                              <a:off x="596" y="35"/>
                              <a:ext cx="1" cy="26"/>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3" name="Rectangle 3033"/>
                          <wps:cNvSpPr>
                            <a:spLocks noChangeArrowheads="1"/>
                          </wps:cNvSpPr>
                          <wps:spPr bwMode="auto">
                            <a:xfrm>
                              <a:off x="596" y="35"/>
                              <a:ext cx="1" cy="26"/>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4" name="Rectangle 3034"/>
                          <wps:cNvSpPr>
                            <a:spLocks noChangeArrowheads="1"/>
                          </wps:cNvSpPr>
                          <wps:spPr bwMode="auto">
                            <a:xfrm>
                              <a:off x="596" y="35"/>
                              <a:ext cx="1" cy="26"/>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5" name="Rectangle 3035"/>
                          <wps:cNvSpPr>
                            <a:spLocks noChangeArrowheads="1"/>
                          </wps:cNvSpPr>
                          <wps:spPr bwMode="auto">
                            <a:xfrm>
                              <a:off x="597" y="35"/>
                              <a:ext cx="1" cy="26"/>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6" name="Rectangle 3036"/>
                          <wps:cNvSpPr>
                            <a:spLocks noChangeArrowheads="1"/>
                          </wps:cNvSpPr>
                          <wps:spPr bwMode="auto">
                            <a:xfrm>
                              <a:off x="597" y="35"/>
                              <a:ext cx="1" cy="26"/>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7" name="Rectangle 3037"/>
                          <wps:cNvSpPr>
                            <a:spLocks noChangeArrowheads="1"/>
                          </wps:cNvSpPr>
                          <wps:spPr bwMode="auto">
                            <a:xfrm>
                              <a:off x="598" y="35"/>
                              <a:ext cx="1" cy="26"/>
                            </a:xfrm>
                            <a:prstGeom prst="rect">
                              <a:avLst/>
                            </a:prstGeom>
                            <a:solidFill>
                              <a:srgbClr val="A3A3A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8" name="Rectangle 3038"/>
                          <wps:cNvSpPr>
                            <a:spLocks noChangeArrowheads="1"/>
                          </wps:cNvSpPr>
                          <wps:spPr bwMode="auto">
                            <a:xfrm>
                              <a:off x="598" y="35"/>
                              <a:ext cx="1" cy="26"/>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39" name="Freeform 3039"/>
                          <wps:cNvSpPr>
                            <a:spLocks/>
                          </wps:cNvSpPr>
                          <wps:spPr bwMode="auto">
                            <a:xfrm>
                              <a:off x="578" y="35"/>
                              <a:ext cx="21" cy="25"/>
                            </a:xfrm>
                            <a:custGeom>
                              <a:avLst/>
                              <a:gdLst>
                                <a:gd name="T0" fmla="*/ 0 w 21"/>
                                <a:gd name="T1" fmla="*/ 24 h 25"/>
                                <a:gd name="T2" fmla="*/ 0 w 21"/>
                                <a:gd name="T3" fmla="*/ 22 h 25"/>
                                <a:gd name="T4" fmla="*/ 0 w 21"/>
                                <a:gd name="T5" fmla="*/ 20 h 25"/>
                                <a:gd name="T6" fmla="*/ 0 w 21"/>
                                <a:gd name="T7" fmla="*/ 19 h 25"/>
                                <a:gd name="T8" fmla="*/ 0 w 21"/>
                                <a:gd name="T9" fmla="*/ 17 h 25"/>
                                <a:gd name="T10" fmla="*/ 0 w 21"/>
                                <a:gd name="T11" fmla="*/ 16 h 25"/>
                                <a:gd name="T12" fmla="*/ 1 w 21"/>
                                <a:gd name="T13" fmla="*/ 14 h 25"/>
                                <a:gd name="T14" fmla="*/ 1 w 21"/>
                                <a:gd name="T15" fmla="*/ 13 h 25"/>
                                <a:gd name="T16" fmla="*/ 2 w 21"/>
                                <a:gd name="T17" fmla="*/ 11 h 25"/>
                                <a:gd name="T18" fmla="*/ 2 w 21"/>
                                <a:gd name="T19" fmla="*/ 10 h 25"/>
                                <a:gd name="T20" fmla="*/ 3 w 21"/>
                                <a:gd name="T21" fmla="*/ 8 h 25"/>
                                <a:gd name="T22" fmla="*/ 4 w 21"/>
                                <a:gd name="T23" fmla="*/ 7 h 25"/>
                                <a:gd name="T24" fmla="*/ 5 w 21"/>
                                <a:gd name="T25" fmla="*/ 6 h 25"/>
                                <a:gd name="T26" fmla="*/ 6 w 21"/>
                                <a:gd name="T27" fmla="*/ 5 h 25"/>
                                <a:gd name="T28" fmla="*/ 7 w 21"/>
                                <a:gd name="T29" fmla="*/ 4 h 25"/>
                                <a:gd name="T30" fmla="*/ 8 w 21"/>
                                <a:gd name="T31" fmla="*/ 3 h 25"/>
                                <a:gd name="T32" fmla="*/ 9 w 21"/>
                                <a:gd name="T33" fmla="*/ 2 h 25"/>
                                <a:gd name="T34" fmla="*/ 10 w 21"/>
                                <a:gd name="T35" fmla="*/ 2 h 25"/>
                                <a:gd name="T36" fmla="*/ 11 w 21"/>
                                <a:gd name="T37" fmla="*/ 1 h 25"/>
                                <a:gd name="T38" fmla="*/ 12 w 21"/>
                                <a:gd name="T39" fmla="*/ 1 h 25"/>
                                <a:gd name="T40" fmla="*/ 13 w 21"/>
                                <a:gd name="T41" fmla="*/ 1 h 25"/>
                                <a:gd name="T42" fmla="*/ 14 w 21"/>
                                <a:gd name="T43" fmla="*/ 1 h 25"/>
                                <a:gd name="T44" fmla="*/ 15 w 21"/>
                                <a:gd name="T45" fmla="*/ 0 h 25"/>
                                <a:gd name="T46" fmla="*/ 16 w 21"/>
                                <a:gd name="T47" fmla="*/ 0 h 25"/>
                                <a:gd name="T48" fmla="*/ 17 w 21"/>
                                <a:gd name="T49" fmla="*/ 0 h 25"/>
                                <a:gd name="T50" fmla="*/ 18 w 21"/>
                                <a:gd name="T51" fmla="*/ 0 h 25"/>
                                <a:gd name="T52" fmla="*/ 19 w 21"/>
                                <a:gd name="T53" fmla="*/ 1 h 25"/>
                                <a:gd name="T54" fmla="*/ 20 w 21"/>
                                <a:gd name="T55" fmla="*/ 1 h 25"/>
                                <a:gd name="T56" fmla="*/ 20 w 21"/>
                                <a:gd name="T57" fmla="*/ 1 h 25"/>
                                <a:gd name="T58" fmla="*/ 19 w 21"/>
                                <a:gd name="T59" fmla="*/ 2 h 25"/>
                                <a:gd name="T60" fmla="*/ 18 w 21"/>
                                <a:gd name="T61" fmla="*/ 3 h 25"/>
                                <a:gd name="T62" fmla="*/ 16 w 21"/>
                                <a:gd name="T63" fmla="*/ 3 h 25"/>
                                <a:gd name="T64" fmla="*/ 15 w 21"/>
                                <a:gd name="T65" fmla="*/ 4 h 25"/>
                                <a:gd name="T66" fmla="*/ 14 w 21"/>
                                <a:gd name="T67" fmla="*/ 5 h 25"/>
                                <a:gd name="T68" fmla="*/ 13 w 21"/>
                                <a:gd name="T69" fmla="*/ 6 h 25"/>
                                <a:gd name="T70" fmla="*/ 13 w 21"/>
                                <a:gd name="T71" fmla="*/ 7 h 25"/>
                                <a:gd name="T72" fmla="*/ 12 w 21"/>
                                <a:gd name="T73" fmla="*/ 8 h 25"/>
                                <a:gd name="T74" fmla="*/ 11 w 21"/>
                                <a:gd name="T75" fmla="*/ 9 h 25"/>
                                <a:gd name="T76" fmla="*/ 10 w 21"/>
                                <a:gd name="T77" fmla="*/ 10 h 25"/>
                                <a:gd name="T78" fmla="*/ 10 w 21"/>
                                <a:gd name="T79" fmla="*/ 12 h 25"/>
                                <a:gd name="T80" fmla="*/ 9 w 21"/>
                                <a:gd name="T81" fmla="*/ 13 h 25"/>
                                <a:gd name="T82" fmla="*/ 9 w 21"/>
                                <a:gd name="T83" fmla="*/ 14 h 25"/>
                                <a:gd name="T84" fmla="*/ 8 w 21"/>
                                <a:gd name="T85" fmla="*/ 15 h 25"/>
                                <a:gd name="T86" fmla="*/ 8 w 21"/>
                                <a:gd name="T87" fmla="*/ 16 h 25"/>
                                <a:gd name="T88" fmla="*/ 8 w 21"/>
                                <a:gd name="T89" fmla="*/ 18 h 25"/>
                                <a:gd name="T90" fmla="*/ 7 w 21"/>
                                <a:gd name="T91" fmla="*/ 19 h 25"/>
                                <a:gd name="T92" fmla="*/ 7 w 21"/>
                                <a:gd name="T93" fmla="*/ 20 h 25"/>
                                <a:gd name="T94" fmla="*/ 6 w 21"/>
                                <a:gd name="T95" fmla="*/ 21 h 25"/>
                                <a:gd name="T96" fmla="*/ 6 w 21"/>
                                <a:gd name="T97" fmla="*/ 21 h 25"/>
                                <a:gd name="T98" fmla="*/ 5 w 21"/>
                                <a:gd name="T99" fmla="*/ 22 h 25"/>
                                <a:gd name="T100" fmla="*/ 5 w 21"/>
                                <a:gd name="T101" fmla="*/ 23 h 25"/>
                                <a:gd name="T102" fmla="*/ 4 w 21"/>
                                <a:gd name="T103" fmla="*/ 24 h 25"/>
                                <a:gd name="T104" fmla="*/ 3 w 21"/>
                                <a:gd name="T105" fmla="*/ 24 h 25"/>
                                <a:gd name="T106" fmla="*/ 3 w 21"/>
                                <a:gd name="T107" fmla="*/ 25 h 25"/>
                                <a:gd name="T108" fmla="*/ 2 w 21"/>
                                <a:gd name="T109" fmla="*/ 25 h 25"/>
                                <a:gd name="T110" fmla="*/ 1 w 21"/>
                                <a:gd name="T111" fmla="*/ 25 h 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1" h="25">
                                  <a:moveTo>
                                    <a:pt x="0" y="25"/>
                                  </a:moveTo>
                                  <a:lnTo>
                                    <a:pt x="0" y="25"/>
                                  </a:lnTo>
                                  <a:lnTo>
                                    <a:pt x="0" y="25"/>
                                  </a:lnTo>
                                  <a:lnTo>
                                    <a:pt x="0" y="25"/>
                                  </a:lnTo>
                                  <a:lnTo>
                                    <a:pt x="0" y="24"/>
                                  </a:lnTo>
                                  <a:lnTo>
                                    <a:pt x="0" y="24"/>
                                  </a:lnTo>
                                  <a:lnTo>
                                    <a:pt x="0" y="24"/>
                                  </a:lnTo>
                                  <a:lnTo>
                                    <a:pt x="0" y="24"/>
                                  </a:lnTo>
                                  <a:lnTo>
                                    <a:pt x="0" y="23"/>
                                  </a:lnTo>
                                  <a:lnTo>
                                    <a:pt x="0" y="23"/>
                                  </a:lnTo>
                                  <a:lnTo>
                                    <a:pt x="0" y="23"/>
                                  </a:lnTo>
                                  <a:lnTo>
                                    <a:pt x="0" y="22"/>
                                  </a:lnTo>
                                  <a:lnTo>
                                    <a:pt x="0" y="22"/>
                                  </a:lnTo>
                                  <a:lnTo>
                                    <a:pt x="0" y="22"/>
                                  </a:lnTo>
                                  <a:lnTo>
                                    <a:pt x="0" y="21"/>
                                  </a:lnTo>
                                  <a:lnTo>
                                    <a:pt x="0" y="21"/>
                                  </a:lnTo>
                                  <a:lnTo>
                                    <a:pt x="0" y="21"/>
                                  </a:lnTo>
                                  <a:lnTo>
                                    <a:pt x="0" y="20"/>
                                  </a:lnTo>
                                  <a:lnTo>
                                    <a:pt x="0" y="20"/>
                                  </a:lnTo>
                                  <a:lnTo>
                                    <a:pt x="0" y="20"/>
                                  </a:lnTo>
                                  <a:lnTo>
                                    <a:pt x="0" y="20"/>
                                  </a:lnTo>
                                  <a:lnTo>
                                    <a:pt x="0" y="19"/>
                                  </a:lnTo>
                                  <a:lnTo>
                                    <a:pt x="0" y="19"/>
                                  </a:lnTo>
                                  <a:lnTo>
                                    <a:pt x="0" y="19"/>
                                  </a:lnTo>
                                  <a:lnTo>
                                    <a:pt x="0" y="19"/>
                                  </a:lnTo>
                                  <a:lnTo>
                                    <a:pt x="0" y="18"/>
                                  </a:lnTo>
                                  <a:lnTo>
                                    <a:pt x="0" y="18"/>
                                  </a:lnTo>
                                  <a:lnTo>
                                    <a:pt x="0" y="18"/>
                                  </a:lnTo>
                                  <a:lnTo>
                                    <a:pt x="0" y="17"/>
                                  </a:lnTo>
                                  <a:lnTo>
                                    <a:pt x="0" y="17"/>
                                  </a:lnTo>
                                  <a:lnTo>
                                    <a:pt x="0" y="17"/>
                                  </a:lnTo>
                                  <a:lnTo>
                                    <a:pt x="0" y="17"/>
                                  </a:lnTo>
                                  <a:lnTo>
                                    <a:pt x="0" y="16"/>
                                  </a:lnTo>
                                  <a:lnTo>
                                    <a:pt x="0" y="16"/>
                                  </a:lnTo>
                                  <a:lnTo>
                                    <a:pt x="0" y="16"/>
                                  </a:lnTo>
                                  <a:lnTo>
                                    <a:pt x="0" y="16"/>
                                  </a:lnTo>
                                  <a:lnTo>
                                    <a:pt x="0" y="15"/>
                                  </a:lnTo>
                                  <a:lnTo>
                                    <a:pt x="0" y="15"/>
                                  </a:lnTo>
                                  <a:lnTo>
                                    <a:pt x="0" y="15"/>
                                  </a:lnTo>
                                  <a:lnTo>
                                    <a:pt x="0" y="14"/>
                                  </a:lnTo>
                                  <a:lnTo>
                                    <a:pt x="0" y="14"/>
                                  </a:lnTo>
                                  <a:lnTo>
                                    <a:pt x="1" y="14"/>
                                  </a:lnTo>
                                  <a:lnTo>
                                    <a:pt x="1" y="14"/>
                                  </a:lnTo>
                                  <a:lnTo>
                                    <a:pt x="1" y="13"/>
                                  </a:lnTo>
                                  <a:lnTo>
                                    <a:pt x="1" y="13"/>
                                  </a:lnTo>
                                  <a:lnTo>
                                    <a:pt x="1" y="13"/>
                                  </a:lnTo>
                                  <a:lnTo>
                                    <a:pt x="1" y="13"/>
                                  </a:lnTo>
                                  <a:lnTo>
                                    <a:pt x="1" y="13"/>
                                  </a:lnTo>
                                  <a:lnTo>
                                    <a:pt x="1" y="12"/>
                                  </a:lnTo>
                                  <a:lnTo>
                                    <a:pt x="1" y="12"/>
                                  </a:lnTo>
                                  <a:lnTo>
                                    <a:pt x="1" y="12"/>
                                  </a:lnTo>
                                  <a:lnTo>
                                    <a:pt x="2" y="12"/>
                                  </a:lnTo>
                                  <a:lnTo>
                                    <a:pt x="2" y="11"/>
                                  </a:lnTo>
                                  <a:lnTo>
                                    <a:pt x="2" y="11"/>
                                  </a:lnTo>
                                  <a:lnTo>
                                    <a:pt x="2" y="11"/>
                                  </a:lnTo>
                                  <a:lnTo>
                                    <a:pt x="2" y="11"/>
                                  </a:lnTo>
                                  <a:lnTo>
                                    <a:pt x="2" y="10"/>
                                  </a:lnTo>
                                  <a:lnTo>
                                    <a:pt x="2" y="10"/>
                                  </a:lnTo>
                                  <a:lnTo>
                                    <a:pt x="2" y="10"/>
                                  </a:lnTo>
                                  <a:lnTo>
                                    <a:pt x="2" y="10"/>
                                  </a:lnTo>
                                  <a:lnTo>
                                    <a:pt x="2" y="10"/>
                                  </a:lnTo>
                                  <a:lnTo>
                                    <a:pt x="3" y="9"/>
                                  </a:lnTo>
                                  <a:lnTo>
                                    <a:pt x="3" y="9"/>
                                  </a:lnTo>
                                  <a:lnTo>
                                    <a:pt x="3" y="9"/>
                                  </a:lnTo>
                                  <a:lnTo>
                                    <a:pt x="3" y="9"/>
                                  </a:lnTo>
                                  <a:lnTo>
                                    <a:pt x="3" y="8"/>
                                  </a:lnTo>
                                  <a:lnTo>
                                    <a:pt x="3" y="8"/>
                                  </a:lnTo>
                                  <a:lnTo>
                                    <a:pt x="3" y="8"/>
                                  </a:lnTo>
                                  <a:lnTo>
                                    <a:pt x="4" y="8"/>
                                  </a:lnTo>
                                  <a:lnTo>
                                    <a:pt x="4" y="8"/>
                                  </a:lnTo>
                                  <a:lnTo>
                                    <a:pt x="4" y="7"/>
                                  </a:lnTo>
                                  <a:lnTo>
                                    <a:pt x="4" y="7"/>
                                  </a:lnTo>
                                  <a:lnTo>
                                    <a:pt x="4" y="7"/>
                                  </a:lnTo>
                                  <a:lnTo>
                                    <a:pt x="4" y="7"/>
                                  </a:lnTo>
                                  <a:lnTo>
                                    <a:pt x="4" y="7"/>
                                  </a:lnTo>
                                  <a:lnTo>
                                    <a:pt x="5" y="6"/>
                                  </a:lnTo>
                                  <a:lnTo>
                                    <a:pt x="5" y="6"/>
                                  </a:lnTo>
                                  <a:lnTo>
                                    <a:pt x="5" y="6"/>
                                  </a:lnTo>
                                  <a:lnTo>
                                    <a:pt x="5" y="6"/>
                                  </a:lnTo>
                                  <a:lnTo>
                                    <a:pt x="5" y="6"/>
                                  </a:lnTo>
                                  <a:lnTo>
                                    <a:pt x="5" y="6"/>
                                  </a:lnTo>
                                  <a:lnTo>
                                    <a:pt x="6" y="5"/>
                                  </a:lnTo>
                                  <a:lnTo>
                                    <a:pt x="6" y="5"/>
                                  </a:lnTo>
                                  <a:lnTo>
                                    <a:pt x="6" y="5"/>
                                  </a:lnTo>
                                  <a:lnTo>
                                    <a:pt x="6" y="5"/>
                                  </a:lnTo>
                                  <a:lnTo>
                                    <a:pt x="6" y="5"/>
                                  </a:lnTo>
                                  <a:lnTo>
                                    <a:pt x="6" y="4"/>
                                  </a:lnTo>
                                  <a:lnTo>
                                    <a:pt x="7" y="4"/>
                                  </a:lnTo>
                                  <a:lnTo>
                                    <a:pt x="7" y="4"/>
                                  </a:lnTo>
                                  <a:lnTo>
                                    <a:pt x="7" y="4"/>
                                  </a:lnTo>
                                  <a:lnTo>
                                    <a:pt x="7" y="4"/>
                                  </a:lnTo>
                                  <a:lnTo>
                                    <a:pt x="8" y="4"/>
                                  </a:lnTo>
                                  <a:lnTo>
                                    <a:pt x="8" y="3"/>
                                  </a:lnTo>
                                  <a:lnTo>
                                    <a:pt x="8" y="3"/>
                                  </a:lnTo>
                                  <a:lnTo>
                                    <a:pt x="8" y="3"/>
                                  </a:lnTo>
                                  <a:lnTo>
                                    <a:pt x="8" y="3"/>
                                  </a:lnTo>
                                  <a:lnTo>
                                    <a:pt x="9" y="3"/>
                                  </a:lnTo>
                                  <a:lnTo>
                                    <a:pt x="9" y="3"/>
                                  </a:lnTo>
                                  <a:lnTo>
                                    <a:pt x="9" y="2"/>
                                  </a:lnTo>
                                  <a:lnTo>
                                    <a:pt x="9" y="2"/>
                                  </a:lnTo>
                                  <a:lnTo>
                                    <a:pt x="9" y="2"/>
                                  </a:lnTo>
                                  <a:lnTo>
                                    <a:pt x="9" y="2"/>
                                  </a:lnTo>
                                  <a:lnTo>
                                    <a:pt x="10" y="2"/>
                                  </a:lnTo>
                                  <a:lnTo>
                                    <a:pt x="10" y="2"/>
                                  </a:lnTo>
                                  <a:lnTo>
                                    <a:pt x="10" y="2"/>
                                  </a:lnTo>
                                  <a:lnTo>
                                    <a:pt x="10" y="2"/>
                                  </a:lnTo>
                                  <a:lnTo>
                                    <a:pt x="10" y="2"/>
                                  </a:lnTo>
                                  <a:lnTo>
                                    <a:pt x="10" y="2"/>
                                  </a:lnTo>
                                  <a:lnTo>
                                    <a:pt x="11" y="2"/>
                                  </a:lnTo>
                                  <a:lnTo>
                                    <a:pt x="11" y="2"/>
                                  </a:lnTo>
                                  <a:lnTo>
                                    <a:pt x="11" y="2"/>
                                  </a:lnTo>
                                  <a:lnTo>
                                    <a:pt x="11" y="2"/>
                                  </a:lnTo>
                                  <a:lnTo>
                                    <a:pt x="11" y="1"/>
                                  </a:lnTo>
                                  <a:lnTo>
                                    <a:pt x="11" y="1"/>
                                  </a:lnTo>
                                  <a:lnTo>
                                    <a:pt x="11" y="1"/>
                                  </a:lnTo>
                                  <a:lnTo>
                                    <a:pt x="11"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4" y="1"/>
                                  </a:lnTo>
                                  <a:lnTo>
                                    <a:pt x="14" y="1"/>
                                  </a:lnTo>
                                  <a:lnTo>
                                    <a:pt x="14" y="1"/>
                                  </a:lnTo>
                                  <a:lnTo>
                                    <a:pt x="14" y="1"/>
                                  </a:lnTo>
                                  <a:lnTo>
                                    <a:pt x="14" y="1"/>
                                  </a:lnTo>
                                  <a:lnTo>
                                    <a:pt x="14" y="1"/>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7" y="0"/>
                                  </a:lnTo>
                                  <a:lnTo>
                                    <a:pt x="17" y="0"/>
                                  </a:lnTo>
                                  <a:lnTo>
                                    <a:pt x="17" y="0"/>
                                  </a:lnTo>
                                  <a:lnTo>
                                    <a:pt x="17" y="0"/>
                                  </a:lnTo>
                                  <a:lnTo>
                                    <a:pt x="17" y="0"/>
                                  </a:lnTo>
                                  <a:lnTo>
                                    <a:pt x="17" y="0"/>
                                  </a:lnTo>
                                  <a:lnTo>
                                    <a:pt x="17" y="0"/>
                                  </a:lnTo>
                                  <a:lnTo>
                                    <a:pt x="18" y="0"/>
                                  </a:lnTo>
                                  <a:lnTo>
                                    <a:pt x="18" y="0"/>
                                  </a:lnTo>
                                  <a:lnTo>
                                    <a:pt x="18" y="0"/>
                                  </a:lnTo>
                                  <a:lnTo>
                                    <a:pt x="18" y="0"/>
                                  </a:lnTo>
                                  <a:lnTo>
                                    <a:pt x="18" y="0"/>
                                  </a:lnTo>
                                  <a:lnTo>
                                    <a:pt x="18" y="0"/>
                                  </a:lnTo>
                                  <a:lnTo>
                                    <a:pt x="19" y="0"/>
                                  </a:lnTo>
                                  <a:lnTo>
                                    <a:pt x="19" y="1"/>
                                  </a:lnTo>
                                  <a:lnTo>
                                    <a:pt x="19" y="1"/>
                                  </a:lnTo>
                                  <a:lnTo>
                                    <a:pt x="19" y="1"/>
                                  </a:lnTo>
                                  <a:lnTo>
                                    <a:pt x="19" y="1"/>
                                  </a:lnTo>
                                  <a:lnTo>
                                    <a:pt x="19" y="1"/>
                                  </a:lnTo>
                                  <a:lnTo>
                                    <a:pt x="20" y="1"/>
                                  </a:lnTo>
                                  <a:lnTo>
                                    <a:pt x="20" y="1"/>
                                  </a:lnTo>
                                  <a:lnTo>
                                    <a:pt x="20" y="1"/>
                                  </a:lnTo>
                                  <a:lnTo>
                                    <a:pt x="20" y="1"/>
                                  </a:lnTo>
                                  <a:lnTo>
                                    <a:pt x="20" y="1"/>
                                  </a:lnTo>
                                  <a:lnTo>
                                    <a:pt x="20" y="1"/>
                                  </a:lnTo>
                                  <a:lnTo>
                                    <a:pt x="21" y="1"/>
                                  </a:lnTo>
                                  <a:lnTo>
                                    <a:pt x="20" y="1"/>
                                  </a:lnTo>
                                  <a:lnTo>
                                    <a:pt x="20" y="1"/>
                                  </a:lnTo>
                                  <a:lnTo>
                                    <a:pt x="20" y="1"/>
                                  </a:lnTo>
                                  <a:lnTo>
                                    <a:pt x="20" y="1"/>
                                  </a:lnTo>
                                  <a:lnTo>
                                    <a:pt x="19" y="2"/>
                                  </a:lnTo>
                                  <a:lnTo>
                                    <a:pt x="19" y="2"/>
                                  </a:lnTo>
                                  <a:lnTo>
                                    <a:pt x="19" y="2"/>
                                  </a:lnTo>
                                  <a:lnTo>
                                    <a:pt x="19" y="2"/>
                                  </a:lnTo>
                                  <a:lnTo>
                                    <a:pt x="18" y="2"/>
                                  </a:lnTo>
                                  <a:lnTo>
                                    <a:pt x="18" y="2"/>
                                  </a:lnTo>
                                  <a:lnTo>
                                    <a:pt x="18" y="2"/>
                                  </a:lnTo>
                                  <a:lnTo>
                                    <a:pt x="18" y="3"/>
                                  </a:lnTo>
                                  <a:lnTo>
                                    <a:pt x="18" y="3"/>
                                  </a:lnTo>
                                  <a:lnTo>
                                    <a:pt x="17" y="3"/>
                                  </a:lnTo>
                                  <a:lnTo>
                                    <a:pt x="17" y="3"/>
                                  </a:lnTo>
                                  <a:lnTo>
                                    <a:pt x="17" y="3"/>
                                  </a:lnTo>
                                  <a:lnTo>
                                    <a:pt x="17" y="3"/>
                                  </a:lnTo>
                                  <a:lnTo>
                                    <a:pt x="17" y="3"/>
                                  </a:lnTo>
                                  <a:lnTo>
                                    <a:pt x="16" y="3"/>
                                  </a:lnTo>
                                  <a:lnTo>
                                    <a:pt x="16" y="4"/>
                                  </a:lnTo>
                                  <a:lnTo>
                                    <a:pt x="16" y="4"/>
                                  </a:lnTo>
                                  <a:lnTo>
                                    <a:pt x="16" y="4"/>
                                  </a:lnTo>
                                  <a:lnTo>
                                    <a:pt x="16" y="4"/>
                                  </a:lnTo>
                                  <a:lnTo>
                                    <a:pt x="16" y="4"/>
                                  </a:lnTo>
                                  <a:lnTo>
                                    <a:pt x="15" y="4"/>
                                  </a:lnTo>
                                  <a:lnTo>
                                    <a:pt x="15" y="5"/>
                                  </a:lnTo>
                                  <a:lnTo>
                                    <a:pt x="15" y="5"/>
                                  </a:lnTo>
                                  <a:lnTo>
                                    <a:pt x="15" y="5"/>
                                  </a:lnTo>
                                  <a:lnTo>
                                    <a:pt x="15" y="5"/>
                                  </a:lnTo>
                                  <a:lnTo>
                                    <a:pt x="15" y="5"/>
                                  </a:lnTo>
                                  <a:lnTo>
                                    <a:pt x="14" y="5"/>
                                  </a:lnTo>
                                  <a:lnTo>
                                    <a:pt x="14" y="6"/>
                                  </a:lnTo>
                                  <a:lnTo>
                                    <a:pt x="14" y="6"/>
                                  </a:lnTo>
                                  <a:lnTo>
                                    <a:pt x="14" y="6"/>
                                  </a:lnTo>
                                  <a:lnTo>
                                    <a:pt x="14" y="6"/>
                                  </a:lnTo>
                                  <a:lnTo>
                                    <a:pt x="13" y="6"/>
                                  </a:lnTo>
                                  <a:lnTo>
                                    <a:pt x="13" y="6"/>
                                  </a:lnTo>
                                  <a:lnTo>
                                    <a:pt x="13" y="6"/>
                                  </a:lnTo>
                                  <a:lnTo>
                                    <a:pt x="13" y="7"/>
                                  </a:lnTo>
                                  <a:lnTo>
                                    <a:pt x="13" y="7"/>
                                  </a:lnTo>
                                  <a:lnTo>
                                    <a:pt x="13" y="7"/>
                                  </a:lnTo>
                                  <a:lnTo>
                                    <a:pt x="13" y="7"/>
                                  </a:lnTo>
                                  <a:lnTo>
                                    <a:pt x="13" y="7"/>
                                  </a:lnTo>
                                  <a:lnTo>
                                    <a:pt x="12" y="7"/>
                                  </a:lnTo>
                                  <a:lnTo>
                                    <a:pt x="12" y="8"/>
                                  </a:lnTo>
                                  <a:lnTo>
                                    <a:pt x="12" y="8"/>
                                  </a:lnTo>
                                  <a:lnTo>
                                    <a:pt x="12" y="8"/>
                                  </a:lnTo>
                                  <a:lnTo>
                                    <a:pt x="12" y="8"/>
                                  </a:lnTo>
                                  <a:lnTo>
                                    <a:pt x="12" y="8"/>
                                  </a:lnTo>
                                  <a:lnTo>
                                    <a:pt x="12" y="9"/>
                                  </a:lnTo>
                                  <a:lnTo>
                                    <a:pt x="12" y="9"/>
                                  </a:lnTo>
                                  <a:lnTo>
                                    <a:pt x="11" y="9"/>
                                  </a:lnTo>
                                  <a:lnTo>
                                    <a:pt x="11" y="9"/>
                                  </a:lnTo>
                                  <a:lnTo>
                                    <a:pt x="11" y="9"/>
                                  </a:lnTo>
                                  <a:lnTo>
                                    <a:pt x="11" y="9"/>
                                  </a:lnTo>
                                  <a:lnTo>
                                    <a:pt x="11" y="10"/>
                                  </a:lnTo>
                                  <a:lnTo>
                                    <a:pt x="11" y="10"/>
                                  </a:lnTo>
                                  <a:lnTo>
                                    <a:pt x="11" y="10"/>
                                  </a:lnTo>
                                  <a:lnTo>
                                    <a:pt x="10" y="10"/>
                                  </a:lnTo>
                                  <a:lnTo>
                                    <a:pt x="10" y="10"/>
                                  </a:lnTo>
                                  <a:lnTo>
                                    <a:pt x="10" y="10"/>
                                  </a:lnTo>
                                  <a:lnTo>
                                    <a:pt x="10" y="11"/>
                                  </a:lnTo>
                                  <a:lnTo>
                                    <a:pt x="10" y="11"/>
                                  </a:lnTo>
                                  <a:lnTo>
                                    <a:pt x="10" y="11"/>
                                  </a:lnTo>
                                  <a:lnTo>
                                    <a:pt x="10" y="11"/>
                                  </a:lnTo>
                                  <a:lnTo>
                                    <a:pt x="10" y="11"/>
                                  </a:lnTo>
                                  <a:lnTo>
                                    <a:pt x="10" y="12"/>
                                  </a:lnTo>
                                  <a:lnTo>
                                    <a:pt x="9" y="12"/>
                                  </a:lnTo>
                                  <a:lnTo>
                                    <a:pt x="9" y="12"/>
                                  </a:lnTo>
                                  <a:lnTo>
                                    <a:pt x="9" y="12"/>
                                  </a:lnTo>
                                  <a:lnTo>
                                    <a:pt x="9" y="12"/>
                                  </a:lnTo>
                                  <a:lnTo>
                                    <a:pt x="9" y="13"/>
                                  </a:lnTo>
                                  <a:lnTo>
                                    <a:pt x="9" y="13"/>
                                  </a:lnTo>
                                  <a:lnTo>
                                    <a:pt x="9" y="13"/>
                                  </a:lnTo>
                                  <a:lnTo>
                                    <a:pt x="9" y="13"/>
                                  </a:lnTo>
                                  <a:lnTo>
                                    <a:pt x="9" y="13"/>
                                  </a:lnTo>
                                  <a:lnTo>
                                    <a:pt x="9" y="13"/>
                                  </a:lnTo>
                                  <a:lnTo>
                                    <a:pt x="9" y="14"/>
                                  </a:lnTo>
                                  <a:lnTo>
                                    <a:pt x="9" y="14"/>
                                  </a:lnTo>
                                  <a:lnTo>
                                    <a:pt x="9" y="14"/>
                                  </a:lnTo>
                                  <a:lnTo>
                                    <a:pt x="8" y="14"/>
                                  </a:lnTo>
                                  <a:lnTo>
                                    <a:pt x="8" y="14"/>
                                  </a:lnTo>
                                  <a:lnTo>
                                    <a:pt x="8" y="15"/>
                                  </a:lnTo>
                                  <a:lnTo>
                                    <a:pt x="8" y="15"/>
                                  </a:lnTo>
                                  <a:lnTo>
                                    <a:pt x="8" y="15"/>
                                  </a:lnTo>
                                  <a:lnTo>
                                    <a:pt x="8" y="15"/>
                                  </a:lnTo>
                                  <a:lnTo>
                                    <a:pt x="8" y="16"/>
                                  </a:lnTo>
                                  <a:lnTo>
                                    <a:pt x="8" y="16"/>
                                  </a:lnTo>
                                  <a:lnTo>
                                    <a:pt x="8" y="16"/>
                                  </a:lnTo>
                                  <a:lnTo>
                                    <a:pt x="8" y="16"/>
                                  </a:lnTo>
                                  <a:lnTo>
                                    <a:pt x="8" y="16"/>
                                  </a:lnTo>
                                  <a:lnTo>
                                    <a:pt x="8" y="17"/>
                                  </a:lnTo>
                                  <a:lnTo>
                                    <a:pt x="8" y="17"/>
                                  </a:lnTo>
                                  <a:lnTo>
                                    <a:pt x="8" y="17"/>
                                  </a:lnTo>
                                  <a:lnTo>
                                    <a:pt x="8" y="17"/>
                                  </a:lnTo>
                                  <a:lnTo>
                                    <a:pt x="8" y="17"/>
                                  </a:lnTo>
                                  <a:lnTo>
                                    <a:pt x="8" y="18"/>
                                  </a:lnTo>
                                  <a:lnTo>
                                    <a:pt x="8" y="18"/>
                                  </a:lnTo>
                                  <a:lnTo>
                                    <a:pt x="8" y="18"/>
                                  </a:lnTo>
                                  <a:lnTo>
                                    <a:pt x="7" y="18"/>
                                  </a:lnTo>
                                  <a:lnTo>
                                    <a:pt x="7" y="18"/>
                                  </a:lnTo>
                                  <a:lnTo>
                                    <a:pt x="7" y="19"/>
                                  </a:lnTo>
                                  <a:lnTo>
                                    <a:pt x="7" y="19"/>
                                  </a:lnTo>
                                  <a:lnTo>
                                    <a:pt x="7" y="19"/>
                                  </a:lnTo>
                                  <a:lnTo>
                                    <a:pt x="7" y="19"/>
                                  </a:lnTo>
                                  <a:lnTo>
                                    <a:pt x="7" y="19"/>
                                  </a:lnTo>
                                  <a:lnTo>
                                    <a:pt x="7" y="19"/>
                                  </a:lnTo>
                                  <a:lnTo>
                                    <a:pt x="7" y="20"/>
                                  </a:lnTo>
                                  <a:lnTo>
                                    <a:pt x="7" y="20"/>
                                  </a:lnTo>
                                  <a:lnTo>
                                    <a:pt x="7" y="20"/>
                                  </a:lnTo>
                                  <a:lnTo>
                                    <a:pt x="7" y="20"/>
                                  </a:lnTo>
                                  <a:lnTo>
                                    <a:pt x="7" y="20"/>
                                  </a:lnTo>
                                  <a:lnTo>
                                    <a:pt x="6" y="20"/>
                                  </a:lnTo>
                                  <a:lnTo>
                                    <a:pt x="6" y="20"/>
                                  </a:lnTo>
                                  <a:lnTo>
                                    <a:pt x="6" y="21"/>
                                  </a:lnTo>
                                  <a:lnTo>
                                    <a:pt x="6" y="21"/>
                                  </a:lnTo>
                                  <a:lnTo>
                                    <a:pt x="6" y="21"/>
                                  </a:lnTo>
                                  <a:lnTo>
                                    <a:pt x="6" y="21"/>
                                  </a:lnTo>
                                  <a:lnTo>
                                    <a:pt x="6" y="21"/>
                                  </a:lnTo>
                                  <a:lnTo>
                                    <a:pt x="6" y="21"/>
                                  </a:lnTo>
                                  <a:lnTo>
                                    <a:pt x="6" y="21"/>
                                  </a:lnTo>
                                  <a:lnTo>
                                    <a:pt x="6" y="22"/>
                                  </a:lnTo>
                                  <a:lnTo>
                                    <a:pt x="6" y="22"/>
                                  </a:lnTo>
                                  <a:lnTo>
                                    <a:pt x="6" y="22"/>
                                  </a:lnTo>
                                  <a:lnTo>
                                    <a:pt x="6" y="22"/>
                                  </a:lnTo>
                                  <a:lnTo>
                                    <a:pt x="6" y="22"/>
                                  </a:lnTo>
                                  <a:lnTo>
                                    <a:pt x="5" y="22"/>
                                  </a:lnTo>
                                  <a:lnTo>
                                    <a:pt x="5" y="22"/>
                                  </a:lnTo>
                                  <a:lnTo>
                                    <a:pt x="5" y="22"/>
                                  </a:lnTo>
                                  <a:lnTo>
                                    <a:pt x="5" y="23"/>
                                  </a:lnTo>
                                  <a:lnTo>
                                    <a:pt x="5" y="23"/>
                                  </a:lnTo>
                                  <a:lnTo>
                                    <a:pt x="5" y="23"/>
                                  </a:lnTo>
                                  <a:lnTo>
                                    <a:pt x="5" y="23"/>
                                  </a:lnTo>
                                  <a:lnTo>
                                    <a:pt x="5" y="23"/>
                                  </a:lnTo>
                                  <a:lnTo>
                                    <a:pt x="5" y="23"/>
                                  </a:lnTo>
                                  <a:lnTo>
                                    <a:pt x="5" y="23"/>
                                  </a:lnTo>
                                  <a:lnTo>
                                    <a:pt x="4" y="23"/>
                                  </a:lnTo>
                                  <a:lnTo>
                                    <a:pt x="4" y="24"/>
                                  </a:lnTo>
                                  <a:lnTo>
                                    <a:pt x="4" y="24"/>
                                  </a:lnTo>
                                  <a:lnTo>
                                    <a:pt x="4" y="24"/>
                                  </a:lnTo>
                                  <a:lnTo>
                                    <a:pt x="4" y="24"/>
                                  </a:lnTo>
                                  <a:lnTo>
                                    <a:pt x="4" y="24"/>
                                  </a:lnTo>
                                  <a:lnTo>
                                    <a:pt x="4" y="24"/>
                                  </a:lnTo>
                                  <a:lnTo>
                                    <a:pt x="4" y="24"/>
                                  </a:lnTo>
                                  <a:lnTo>
                                    <a:pt x="3" y="24"/>
                                  </a:lnTo>
                                  <a:lnTo>
                                    <a:pt x="3" y="24"/>
                                  </a:lnTo>
                                  <a:lnTo>
                                    <a:pt x="3" y="24"/>
                                  </a:lnTo>
                                  <a:lnTo>
                                    <a:pt x="3" y="25"/>
                                  </a:lnTo>
                                  <a:lnTo>
                                    <a:pt x="3" y="25"/>
                                  </a:lnTo>
                                  <a:lnTo>
                                    <a:pt x="3" y="25"/>
                                  </a:lnTo>
                                  <a:lnTo>
                                    <a:pt x="3" y="25"/>
                                  </a:lnTo>
                                  <a:lnTo>
                                    <a:pt x="3" y="25"/>
                                  </a:lnTo>
                                  <a:lnTo>
                                    <a:pt x="2" y="25"/>
                                  </a:lnTo>
                                  <a:lnTo>
                                    <a:pt x="2" y="25"/>
                                  </a:lnTo>
                                  <a:lnTo>
                                    <a:pt x="2" y="25"/>
                                  </a:lnTo>
                                  <a:lnTo>
                                    <a:pt x="2" y="25"/>
                                  </a:lnTo>
                                  <a:lnTo>
                                    <a:pt x="2" y="25"/>
                                  </a:lnTo>
                                  <a:lnTo>
                                    <a:pt x="2" y="25"/>
                                  </a:lnTo>
                                  <a:lnTo>
                                    <a:pt x="2" y="25"/>
                                  </a:lnTo>
                                  <a:lnTo>
                                    <a:pt x="1" y="25"/>
                                  </a:lnTo>
                                  <a:lnTo>
                                    <a:pt x="1" y="25"/>
                                  </a:lnTo>
                                  <a:lnTo>
                                    <a:pt x="1" y="25"/>
                                  </a:lnTo>
                                  <a:lnTo>
                                    <a:pt x="1" y="25"/>
                                  </a:lnTo>
                                  <a:lnTo>
                                    <a:pt x="1" y="25"/>
                                  </a:lnTo>
                                  <a:lnTo>
                                    <a:pt x="1" y="25"/>
                                  </a:lnTo>
                                  <a:lnTo>
                                    <a:pt x="0" y="25"/>
                                  </a:lnTo>
                                  <a:lnTo>
                                    <a:pt x="0" y="25"/>
                                  </a:lnTo>
                                  <a:lnTo>
                                    <a:pt x="0" y="2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40" name="Rectangle 3040"/>
                          <wps:cNvSpPr>
                            <a:spLocks noChangeArrowheads="1"/>
                          </wps:cNvSpPr>
                          <wps:spPr bwMode="auto">
                            <a:xfrm>
                              <a:off x="579" y="140"/>
                              <a:ext cx="1" cy="25"/>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1" name="Rectangle 3041"/>
                          <wps:cNvSpPr>
                            <a:spLocks noChangeArrowheads="1"/>
                          </wps:cNvSpPr>
                          <wps:spPr bwMode="auto">
                            <a:xfrm>
                              <a:off x="580" y="140"/>
                              <a:ext cx="1" cy="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2" name="Rectangle 3042"/>
                          <wps:cNvSpPr>
                            <a:spLocks noChangeArrowheads="1"/>
                          </wps:cNvSpPr>
                          <wps:spPr bwMode="auto">
                            <a:xfrm>
                              <a:off x="580" y="140"/>
                              <a:ext cx="1" cy="25"/>
                            </a:xfrm>
                            <a:prstGeom prst="rect">
                              <a:avLst/>
                            </a:prstGeom>
                            <a:solidFill>
                              <a:srgbClr val="FDFDF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3" name="Rectangle 3043"/>
                          <wps:cNvSpPr>
                            <a:spLocks noChangeArrowheads="1"/>
                          </wps:cNvSpPr>
                          <wps:spPr bwMode="auto">
                            <a:xfrm>
                              <a:off x="580" y="140"/>
                              <a:ext cx="1" cy="25"/>
                            </a:xfrm>
                            <a:prstGeom prst="rect">
                              <a:avLst/>
                            </a:prstGeom>
                            <a:solidFill>
                              <a:srgbClr val="FBFBF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4" name="Rectangle 3044"/>
                          <wps:cNvSpPr>
                            <a:spLocks noChangeArrowheads="1"/>
                          </wps:cNvSpPr>
                          <wps:spPr bwMode="auto">
                            <a:xfrm>
                              <a:off x="581" y="140"/>
                              <a:ext cx="1" cy="25"/>
                            </a:xfrm>
                            <a:prstGeom prst="rect">
                              <a:avLst/>
                            </a:prstGeom>
                            <a:solidFill>
                              <a:srgbClr val="F9F9F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5" name="Rectangle 3045"/>
                          <wps:cNvSpPr>
                            <a:spLocks noChangeArrowheads="1"/>
                          </wps:cNvSpPr>
                          <wps:spPr bwMode="auto">
                            <a:xfrm>
                              <a:off x="581" y="140"/>
                              <a:ext cx="1" cy="25"/>
                            </a:xfrm>
                            <a:prstGeom prst="rect">
                              <a:avLst/>
                            </a:prstGeom>
                            <a:solidFill>
                              <a:srgbClr val="F7F7F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6" name="Rectangle 3046"/>
                          <wps:cNvSpPr>
                            <a:spLocks noChangeArrowheads="1"/>
                          </wps:cNvSpPr>
                          <wps:spPr bwMode="auto">
                            <a:xfrm>
                              <a:off x="582" y="140"/>
                              <a:ext cx="1" cy="25"/>
                            </a:xfrm>
                            <a:prstGeom prst="rect">
                              <a:avLst/>
                            </a:prstGeom>
                            <a:solidFill>
                              <a:srgbClr val="F5F5F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7" name="Rectangle 3047"/>
                          <wps:cNvSpPr>
                            <a:spLocks noChangeArrowheads="1"/>
                          </wps:cNvSpPr>
                          <wps:spPr bwMode="auto">
                            <a:xfrm>
                              <a:off x="582" y="140"/>
                              <a:ext cx="1" cy="25"/>
                            </a:xfrm>
                            <a:prstGeom prst="rect">
                              <a:avLst/>
                            </a:prstGeom>
                            <a:solidFill>
                              <a:srgbClr val="F3F3F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8" name="Rectangle 3048"/>
                          <wps:cNvSpPr>
                            <a:spLocks noChangeArrowheads="1"/>
                          </wps:cNvSpPr>
                          <wps:spPr bwMode="auto">
                            <a:xfrm>
                              <a:off x="582" y="140"/>
                              <a:ext cx="1" cy="25"/>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49" name="Rectangle 3049"/>
                          <wps:cNvSpPr>
                            <a:spLocks noChangeArrowheads="1"/>
                          </wps:cNvSpPr>
                          <wps:spPr bwMode="auto">
                            <a:xfrm>
                              <a:off x="583" y="140"/>
                              <a:ext cx="1" cy="25"/>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0" name="Rectangle 3050"/>
                          <wps:cNvSpPr>
                            <a:spLocks noChangeArrowheads="1"/>
                          </wps:cNvSpPr>
                          <wps:spPr bwMode="auto">
                            <a:xfrm>
                              <a:off x="583" y="140"/>
                              <a:ext cx="1" cy="25"/>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1" name="Rectangle 3051"/>
                          <wps:cNvSpPr>
                            <a:spLocks noChangeArrowheads="1"/>
                          </wps:cNvSpPr>
                          <wps:spPr bwMode="auto">
                            <a:xfrm>
                              <a:off x="584" y="140"/>
                              <a:ext cx="1" cy="25"/>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2" name="Rectangle 3052"/>
                          <wps:cNvSpPr>
                            <a:spLocks noChangeArrowheads="1"/>
                          </wps:cNvSpPr>
                          <wps:spPr bwMode="auto">
                            <a:xfrm>
                              <a:off x="584" y="140"/>
                              <a:ext cx="1" cy="25"/>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3" name="Rectangle 3053"/>
                          <wps:cNvSpPr>
                            <a:spLocks noChangeArrowheads="1"/>
                          </wps:cNvSpPr>
                          <wps:spPr bwMode="auto">
                            <a:xfrm>
                              <a:off x="585" y="140"/>
                              <a:ext cx="1" cy="25"/>
                            </a:xfrm>
                            <a:prstGeom prst="rect">
                              <a:avLst/>
                            </a:prstGeom>
                            <a:solidFill>
                              <a:srgbClr val="E7E7E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4" name="Rectangle 3054"/>
                          <wps:cNvSpPr>
                            <a:spLocks noChangeArrowheads="1"/>
                          </wps:cNvSpPr>
                          <wps:spPr bwMode="auto">
                            <a:xfrm>
                              <a:off x="585" y="140"/>
                              <a:ext cx="1" cy="25"/>
                            </a:xfrm>
                            <a:prstGeom prst="rect">
                              <a:avLst/>
                            </a:prstGeom>
                            <a:solidFill>
                              <a:srgbClr val="E5E5E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5" name="Rectangle 3055"/>
                          <wps:cNvSpPr>
                            <a:spLocks noChangeArrowheads="1"/>
                          </wps:cNvSpPr>
                          <wps:spPr bwMode="auto">
                            <a:xfrm>
                              <a:off x="585" y="140"/>
                              <a:ext cx="1" cy="25"/>
                            </a:xfrm>
                            <a:prstGeom prst="rect">
                              <a:avLst/>
                            </a:prstGeom>
                            <a:solidFill>
                              <a:srgbClr val="E3E3E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6" name="Rectangle 3056"/>
                          <wps:cNvSpPr>
                            <a:spLocks noChangeArrowheads="1"/>
                          </wps:cNvSpPr>
                          <wps:spPr bwMode="auto">
                            <a:xfrm>
                              <a:off x="586" y="140"/>
                              <a:ext cx="1" cy="25"/>
                            </a:xfrm>
                            <a:prstGeom prst="rect">
                              <a:avLst/>
                            </a:prstGeom>
                            <a:solidFill>
                              <a:srgbClr val="E1E1E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7" name="Rectangle 3057"/>
                          <wps:cNvSpPr>
                            <a:spLocks noChangeArrowheads="1"/>
                          </wps:cNvSpPr>
                          <wps:spPr bwMode="auto">
                            <a:xfrm>
                              <a:off x="586" y="140"/>
                              <a:ext cx="1" cy="25"/>
                            </a:xfrm>
                            <a:prstGeom prst="rect">
                              <a:avLst/>
                            </a:prstGeom>
                            <a:solidFill>
                              <a:srgbClr val="DFDFD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8" name="Rectangle 3058"/>
                          <wps:cNvSpPr>
                            <a:spLocks noChangeArrowheads="1"/>
                          </wps:cNvSpPr>
                          <wps:spPr bwMode="auto">
                            <a:xfrm>
                              <a:off x="587" y="140"/>
                              <a:ext cx="1" cy="25"/>
                            </a:xfrm>
                            <a:prstGeom prst="rect">
                              <a:avLst/>
                            </a:prstGeom>
                            <a:solidFill>
                              <a:srgbClr val="DDDDD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59" name="Rectangle 3059"/>
                          <wps:cNvSpPr>
                            <a:spLocks noChangeArrowheads="1"/>
                          </wps:cNvSpPr>
                          <wps:spPr bwMode="auto">
                            <a:xfrm>
                              <a:off x="587" y="140"/>
                              <a:ext cx="1" cy="25"/>
                            </a:xfrm>
                            <a:prstGeom prst="rect">
                              <a:avLst/>
                            </a:prstGeom>
                            <a:solidFill>
                              <a:srgbClr val="DBDBD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0" name="Rectangle 3060"/>
                          <wps:cNvSpPr>
                            <a:spLocks noChangeArrowheads="1"/>
                          </wps:cNvSpPr>
                          <wps:spPr bwMode="auto">
                            <a:xfrm>
                              <a:off x="588" y="140"/>
                              <a:ext cx="1" cy="25"/>
                            </a:xfrm>
                            <a:prstGeom prst="rect">
                              <a:avLst/>
                            </a:prstGeom>
                            <a:solidFill>
                              <a:srgbClr val="D9D9D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1" name="Rectangle 3061"/>
                          <wps:cNvSpPr>
                            <a:spLocks noChangeArrowheads="1"/>
                          </wps:cNvSpPr>
                          <wps:spPr bwMode="auto">
                            <a:xfrm>
                              <a:off x="588" y="140"/>
                              <a:ext cx="1" cy="25"/>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2" name="Rectangle 3062"/>
                          <wps:cNvSpPr>
                            <a:spLocks noChangeArrowheads="1"/>
                          </wps:cNvSpPr>
                          <wps:spPr bwMode="auto">
                            <a:xfrm>
                              <a:off x="588" y="140"/>
                              <a:ext cx="1" cy="25"/>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3" name="Rectangle 3063"/>
                          <wps:cNvSpPr>
                            <a:spLocks noChangeArrowheads="1"/>
                          </wps:cNvSpPr>
                          <wps:spPr bwMode="auto">
                            <a:xfrm>
                              <a:off x="589" y="140"/>
                              <a:ext cx="1" cy="25"/>
                            </a:xfrm>
                            <a:prstGeom prst="rect">
                              <a:avLst/>
                            </a:prstGeom>
                            <a:solidFill>
                              <a:srgbClr val="D3D3D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4" name="Rectangle 3064"/>
                          <wps:cNvSpPr>
                            <a:spLocks noChangeArrowheads="1"/>
                          </wps:cNvSpPr>
                          <wps:spPr bwMode="auto">
                            <a:xfrm>
                              <a:off x="589" y="140"/>
                              <a:ext cx="1" cy="25"/>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5" name="Rectangle 3065"/>
                          <wps:cNvSpPr>
                            <a:spLocks noChangeArrowheads="1"/>
                          </wps:cNvSpPr>
                          <wps:spPr bwMode="auto">
                            <a:xfrm>
                              <a:off x="590" y="140"/>
                              <a:ext cx="1" cy="25"/>
                            </a:xfrm>
                            <a:prstGeom prst="rect">
                              <a:avLst/>
                            </a:prstGeom>
                            <a:solidFill>
                              <a:srgbClr val="CFCFC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6" name="Rectangle 3066"/>
                          <wps:cNvSpPr>
                            <a:spLocks noChangeArrowheads="1"/>
                          </wps:cNvSpPr>
                          <wps:spPr bwMode="auto">
                            <a:xfrm>
                              <a:off x="590" y="140"/>
                              <a:ext cx="1" cy="25"/>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7" name="Rectangle 3067"/>
                          <wps:cNvSpPr>
                            <a:spLocks noChangeArrowheads="1"/>
                          </wps:cNvSpPr>
                          <wps:spPr bwMode="auto">
                            <a:xfrm>
                              <a:off x="591" y="140"/>
                              <a:ext cx="1" cy="25"/>
                            </a:xfrm>
                            <a:prstGeom prst="rect">
                              <a:avLst/>
                            </a:prstGeom>
                            <a:solidFill>
                              <a:srgbClr val="CBCBC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8" name="Rectangle 3068"/>
                          <wps:cNvSpPr>
                            <a:spLocks noChangeArrowheads="1"/>
                          </wps:cNvSpPr>
                          <wps:spPr bwMode="auto">
                            <a:xfrm>
                              <a:off x="591" y="140"/>
                              <a:ext cx="1" cy="25"/>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69" name="Rectangle 3069"/>
                          <wps:cNvSpPr>
                            <a:spLocks noChangeArrowheads="1"/>
                          </wps:cNvSpPr>
                          <wps:spPr bwMode="auto">
                            <a:xfrm>
                              <a:off x="592" y="140"/>
                              <a:ext cx="1" cy="25"/>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0" name="Rectangle 3070"/>
                          <wps:cNvSpPr>
                            <a:spLocks noChangeArrowheads="1"/>
                          </wps:cNvSpPr>
                          <wps:spPr bwMode="auto">
                            <a:xfrm>
                              <a:off x="592" y="140"/>
                              <a:ext cx="1" cy="25"/>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3071" name="Rectangle 3071"/>
                        <wps:cNvSpPr>
                          <a:spLocks noChangeArrowheads="1"/>
                        </wps:cNvSpPr>
                        <wps:spPr bwMode="auto">
                          <a:xfrm>
                            <a:off x="592" y="140"/>
                            <a:ext cx="1" cy="25"/>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2" name="Rectangle 3072"/>
                        <wps:cNvSpPr>
                          <a:spLocks noChangeArrowheads="1"/>
                        </wps:cNvSpPr>
                        <wps:spPr bwMode="auto">
                          <a:xfrm>
                            <a:off x="593" y="140"/>
                            <a:ext cx="1" cy="25"/>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3" name="Rectangle 3073"/>
                        <wps:cNvSpPr>
                          <a:spLocks noChangeArrowheads="1"/>
                        </wps:cNvSpPr>
                        <wps:spPr bwMode="auto">
                          <a:xfrm>
                            <a:off x="593" y="140"/>
                            <a:ext cx="1" cy="2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4" name="Rectangle 3074"/>
                        <wps:cNvSpPr>
                          <a:spLocks noChangeArrowheads="1"/>
                        </wps:cNvSpPr>
                        <wps:spPr bwMode="auto">
                          <a:xfrm>
                            <a:off x="594" y="140"/>
                            <a:ext cx="1" cy="25"/>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5" name="Rectangle 3075"/>
                        <wps:cNvSpPr>
                          <a:spLocks noChangeArrowheads="1"/>
                        </wps:cNvSpPr>
                        <wps:spPr bwMode="auto">
                          <a:xfrm>
                            <a:off x="594" y="140"/>
                            <a:ext cx="1" cy="25"/>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6" name="Rectangle 3076"/>
                        <wps:cNvSpPr>
                          <a:spLocks noChangeArrowheads="1"/>
                        </wps:cNvSpPr>
                        <wps:spPr bwMode="auto">
                          <a:xfrm>
                            <a:off x="595" y="140"/>
                            <a:ext cx="1" cy="25"/>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7" name="Rectangle 3077"/>
                        <wps:cNvSpPr>
                          <a:spLocks noChangeArrowheads="1"/>
                        </wps:cNvSpPr>
                        <wps:spPr bwMode="auto">
                          <a:xfrm>
                            <a:off x="595" y="140"/>
                            <a:ext cx="1" cy="25"/>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8" name="Rectangle 3078"/>
                        <wps:cNvSpPr>
                          <a:spLocks noChangeArrowheads="1"/>
                        </wps:cNvSpPr>
                        <wps:spPr bwMode="auto">
                          <a:xfrm>
                            <a:off x="596" y="140"/>
                            <a:ext cx="1" cy="25"/>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79" name="Rectangle 3079"/>
                        <wps:cNvSpPr>
                          <a:spLocks noChangeArrowheads="1"/>
                        </wps:cNvSpPr>
                        <wps:spPr bwMode="auto">
                          <a:xfrm>
                            <a:off x="596" y="140"/>
                            <a:ext cx="1" cy="25"/>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0" name="Rectangle 3080"/>
                        <wps:cNvSpPr>
                          <a:spLocks noChangeArrowheads="1"/>
                        </wps:cNvSpPr>
                        <wps:spPr bwMode="auto">
                          <a:xfrm>
                            <a:off x="596" y="140"/>
                            <a:ext cx="1" cy="25"/>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1" name="Rectangle 3081"/>
                        <wps:cNvSpPr>
                          <a:spLocks noChangeArrowheads="1"/>
                        </wps:cNvSpPr>
                        <wps:spPr bwMode="auto">
                          <a:xfrm>
                            <a:off x="597" y="140"/>
                            <a:ext cx="1" cy="25"/>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2" name="Rectangle 3082"/>
                        <wps:cNvSpPr>
                          <a:spLocks noChangeArrowheads="1"/>
                        </wps:cNvSpPr>
                        <wps:spPr bwMode="auto">
                          <a:xfrm>
                            <a:off x="597" y="140"/>
                            <a:ext cx="1" cy="25"/>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3" name="Rectangle 3083"/>
                        <wps:cNvSpPr>
                          <a:spLocks noChangeArrowheads="1"/>
                        </wps:cNvSpPr>
                        <wps:spPr bwMode="auto">
                          <a:xfrm>
                            <a:off x="598" y="140"/>
                            <a:ext cx="1" cy="25"/>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4" name="Rectangle 3084"/>
                        <wps:cNvSpPr>
                          <a:spLocks noChangeArrowheads="1"/>
                        </wps:cNvSpPr>
                        <wps:spPr bwMode="auto">
                          <a:xfrm>
                            <a:off x="598" y="140"/>
                            <a:ext cx="1" cy="25"/>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5" name="Rectangle 3085"/>
                        <wps:cNvSpPr>
                          <a:spLocks noChangeArrowheads="1"/>
                        </wps:cNvSpPr>
                        <wps:spPr bwMode="auto">
                          <a:xfrm>
                            <a:off x="599" y="140"/>
                            <a:ext cx="1" cy="25"/>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6" name="Rectangle 3086"/>
                        <wps:cNvSpPr>
                          <a:spLocks noChangeArrowheads="1"/>
                        </wps:cNvSpPr>
                        <wps:spPr bwMode="auto">
                          <a:xfrm>
                            <a:off x="599" y="140"/>
                            <a:ext cx="1" cy="2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7" name="Rectangle 3087"/>
                        <wps:cNvSpPr>
                          <a:spLocks noChangeArrowheads="1"/>
                        </wps:cNvSpPr>
                        <wps:spPr bwMode="auto">
                          <a:xfrm>
                            <a:off x="599" y="140"/>
                            <a:ext cx="1" cy="25"/>
                          </a:xfrm>
                          <a:prstGeom prst="rect">
                            <a:avLst/>
                          </a:prstGeom>
                          <a:solidFill>
                            <a:srgbClr val="A3A3A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8" name="Rectangle 3088"/>
                        <wps:cNvSpPr>
                          <a:spLocks noChangeArrowheads="1"/>
                        </wps:cNvSpPr>
                        <wps:spPr bwMode="auto">
                          <a:xfrm>
                            <a:off x="600" y="140"/>
                            <a:ext cx="1" cy="25"/>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89" name="Freeform 3089"/>
                        <wps:cNvSpPr>
                          <a:spLocks/>
                        </wps:cNvSpPr>
                        <wps:spPr bwMode="auto">
                          <a:xfrm>
                            <a:off x="580" y="140"/>
                            <a:ext cx="20" cy="25"/>
                          </a:xfrm>
                          <a:custGeom>
                            <a:avLst/>
                            <a:gdLst>
                              <a:gd name="T0" fmla="*/ 0 w 20"/>
                              <a:gd name="T1" fmla="*/ 1 h 25"/>
                              <a:gd name="T2" fmla="*/ 0 w 20"/>
                              <a:gd name="T3" fmla="*/ 3 h 25"/>
                              <a:gd name="T4" fmla="*/ 0 w 20"/>
                              <a:gd name="T5" fmla="*/ 5 h 25"/>
                              <a:gd name="T6" fmla="*/ 0 w 20"/>
                              <a:gd name="T7" fmla="*/ 7 h 25"/>
                              <a:gd name="T8" fmla="*/ 0 w 20"/>
                              <a:gd name="T9" fmla="*/ 8 h 25"/>
                              <a:gd name="T10" fmla="*/ 0 w 20"/>
                              <a:gd name="T11" fmla="*/ 10 h 25"/>
                              <a:gd name="T12" fmla="*/ 0 w 20"/>
                              <a:gd name="T13" fmla="*/ 11 h 25"/>
                              <a:gd name="T14" fmla="*/ 0 w 20"/>
                              <a:gd name="T15" fmla="*/ 13 h 25"/>
                              <a:gd name="T16" fmla="*/ 1 w 20"/>
                              <a:gd name="T17" fmla="*/ 14 h 25"/>
                              <a:gd name="T18" fmla="*/ 2 w 20"/>
                              <a:gd name="T19" fmla="*/ 16 h 25"/>
                              <a:gd name="T20" fmla="*/ 2 w 20"/>
                              <a:gd name="T21" fmla="*/ 17 h 25"/>
                              <a:gd name="T22" fmla="*/ 3 w 20"/>
                              <a:gd name="T23" fmla="*/ 18 h 25"/>
                              <a:gd name="T24" fmla="*/ 4 w 20"/>
                              <a:gd name="T25" fmla="*/ 19 h 25"/>
                              <a:gd name="T26" fmla="*/ 5 w 20"/>
                              <a:gd name="T27" fmla="*/ 20 h 25"/>
                              <a:gd name="T28" fmla="*/ 6 w 20"/>
                              <a:gd name="T29" fmla="*/ 21 h 25"/>
                              <a:gd name="T30" fmla="*/ 8 w 20"/>
                              <a:gd name="T31" fmla="*/ 22 h 25"/>
                              <a:gd name="T32" fmla="*/ 9 w 20"/>
                              <a:gd name="T33" fmla="*/ 23 h 25"/>
                              <a:gd name="T34" fmla="*/ 10 w 20"/>
                              <a:gd name="T35" fmla="*/ 23 h 25"/>
                              <a:gd name="T36" fmla="*/ 10 w 20"/>
                              <a:gd name="T37" fmla="*/ 24 h 25"/>
                              <a:gd name="T38" fmla="*/ 11 w 20"/>
                              <a:gd name="T39" fmla="*/ 24 h 25"/>
                              <a:gd name="T40" fmla="*/ 12 w 20"/>
                              <a:gd name="T41" fmla="*/ 25 h 25"/>
                              <a:gd name="T42" fmla="*/ 13 w 20"/>
                              <a:gd name="T43" fmla="*/ 25 h 25"/>
                              <a:gd name="T44" fmla="*/ 14 w 20"/>
                              <a:gd name="T45" fmla="*/ 25 h 25"/>
                              <a:gd name="T46" fmla="*/ 15 w 20"/>
                              <a:gd name="T47" fmla="*/ 25 h 25"/>
                              <a:gd name="T48" fmla="*/ 16 w 20"/>
                              <a:gd name="T49" fmla="*/ 25 h 25"/>
                              <a:gd name="T50" fmla="*/ 17 w 20"/>
                              <a:gd name="T51" fmla="*/ 25 h 25"/>
                              <a:gd name="T52" fmla="*/ 18 w 20"/>
                              <a:gd name="T53" fmla="*/ 25 h 25"/>
                              <a:gd name="T54" fmla="*/ 19 w 20"/>
                              <a:gd name="T55" fmla="*/ 25 h 25"/>
                              <a:gd name="T56" fmla="*/ 20 w 20"/>
                              <a:gd name="T57" fmla="*/ 25 h 25"/>
                              <a:gd name="T58" fmla="*/ 19 w 20"/>
                              <a:gd name="T59" fmla="*/ 24 h 25"/>
                              <a:gd name="T60" fmla="*/ 18 w 20"/>
                              <a:gd name="T61" fmla="*/ 23 h 25"/>
                              <a:gd name="T62" fmla="*/ 17 w 20"/>
                              <a:gd name="T63" fmla="*/ 23 h 25"/>
                              <a:gd name="T64" fmla="*/ 16 w 20"/>
                              <a:gd name="T65" fmla="*/ 22 h 25"/>
                              <a:gd name="T66" fmla="*/ 15 w 20"/>
                              <a:gd name="T67" fmla="*/ 21 h 25"/>
                              <a:gd name="T68" fmla="*/ 13 w 20"/>
                              <a:gd name="T69" fmla="*/ 20 h 25"/>
                              <a:gd name="T70" fmla="*/ 12 w 20"/>
                              <a:gd name="T71" fmla="*/ 19 h 25"/>
                              <a:gd name="T72" fmla="*/ 12 w 20"/>
                              <a:gd name="T73" fmla="*/ 18 h 25"/>
                              <a:gd name="T74" fmla="*/ 11 w 20"/>
                              <a:gd name="T75" fmla="*/ 17 h 25"/>
                              <a:gd name="T76" fmla="*/ 10 w 20"/>
                              <a:gd name="T77" fmla="*/ 16 h 25"/>
                              <a:gd name="T78" fmla="*/ 9 w 20"/>
                              <a:gd name="T79" fmla="*/ 15 h 25"/>
                              <a:gd name="T80" fmla="*/ 9 w 20"/>
                              <a:gd name="T81" fmla="*/ 14 h 25"/>
                              <a:gd name="T82" fmla="*/ 8 w 20"/>
                              <a:gd name="T83" fmla="*/ 12 h 25"/>
                              <a:gd name="T84" fmla="*/ 8 w 20"/>
                              <a:gd name="T85" fmla="*/ 11 h 25"/>
                              <a:gd name="T86" fmla="*/ 8 w 20"/>
                              <a:gd name="T87" fmla="*/ 10 h 25"/>
                              <a:gd name="T88" fmla="*/ 7 w 20"/>
                              <a:gd name="T89" fmla="*/ 9 h 25"/>
                              <a:gd name="T90" fmla="*/ 7 w 20"/>
                              <a:gd name="T91" fmla="*/ 7 h 25"/>
                              <a:gd name="T92" fmla="*/ 7 w 20"/>
                              <a:gd name="T93" fmla="*/ 6 h 25"/>
                              <a:gd name="T94" fmla="*/ 6 w 20"/>
                              <a:gd name="T95" fmla="*/ 6 h 25"/>
                              <a:gd name="T96" fmla="*/ 6 w 20"/>
                              <a:gd name="T97" fmla="*/ 5 h 25"/>
                              <a:gd name="T98" fmla="*/ 5 w 20"/>
                              <a:gd name="T99" fmla="*/ 4 h 25"/>
                              <a:gd name="T100" fmla="*/ 5 w 20"/>
                              <a:gd name="T101" fmla="*/ 3 h 25"/>
                              <a:gd name="T102" fmla="*/ 4 w 20"/>
                              <a:gd name="T103" fmla="*/ 3 h 25"/>
                              <a:gd name="T104" fmla="*/ 3 w 20"/>
                              <a:gd name="T105" fmla="*/ 2 h 25"/>
                              <a:gd name="T106" fmla="*/ 3 w 20"/>
                              <a:gd name="T107" fmla="*/ 1 h 25"/>
                              <a:gd name="T108" fmla="*/ 2 w 20"/>
                              <a:gd name="T109" fmla="*/ 1 h 25"/>
                              <a:gd name="T110" fmla="*/ 1 w 20"/>
                              <a:gd name="T111" fmla="*/ 0 h 25"/>
                              <a:gd name="T112" fmla="*/ 0 w 20"/>
                              <a:gd name="T113" fmla="*/ 0 h 25"/>
                              <a:gd name="T114" fmla="*/ 0 w 20"/>
                              <a:gd name="T115" fmla="*/ 0 h 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20" h="25">
                                <a:moveTo>
                                  <a:pt x="0" y="0"/>
                                </a:move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5"/>
                                </a:lnTo>
                                <a:lnTo>
                                  <a:pt x="0" y="6"/>
                                </a:lnTo>
                                <a:lnTo>
                                  <a:pt x="0" y="6"/>
                                </a:lnTo>
                                <a:lnTo>
                                  <a:pt x="0" y="6"/>
                                </a:lnTo>
                                <a:lnTo>
                                  <a:pt x="0" y="6"/>
                                </a:lnTo>
                                <a:lnTo>
                                  <a:pt x="0" y="7"/>
                                </a:lnTo>
                                <a:lnTo>
                                  <a:pt x="0" y="7"/>
                                </a:lnTo>
                                <a:lnTo>
                                  <a:pt x="0" y="7"/>
                                </a:lnTo>
                                <a:lnTo>
                                  <a:pt x="0" y="8"/>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11"/>
                                </a:lnTo>
                                <a:lnTo>
                                  <a:pt x="0" y="11"/>
                                </a:lnTo>
                                <a:lnTo>
                                  <a:pt x="0" y="11"/>
                                </a:lnTo>
                                <a:lnTo>
                                  <a:pt x="0" y="12"/>
                                </a:lnTo>
                                <a:lnTo>
                                  <a:pt x="0" y="12"/>
                                </a:lnTo>
                                <a:lnTo>
                                  <a:pt x="0" y="12"/>
                                </a:lnTo>
                                <a:lnTo>
                                  <a:pt x="0" y="12"/>
                                </a:lnTo>
                                <a:lnTo>
                                  <a:pt x="0" y="12"/>
                                </a:lnTo>
                                <a:lnTo>
                                  <a:pt x="0" y="13"/>
                                </a:lnTo>
                                <a:lnTo>
                                  <a:pt x="0" y="13"/>
                                </a:lnTo>
                                <a:lnTo>
                                  <a:pt x="1" y="13"/>
                                </a:lnTo>
                                <a:lnTo>
                                  <a:pt x="1" y="13"/>
                                </a:lnTo>
                                <a:lnTo>
                                  <a:pt x="1" y="14"/>
                                </a:lnTo>
                                <a:lnTo>
                                  <a:pt x="1" y="14"/>
                                </a:lnTo>
                                <a:lnTo>
                                  <a:pt x="1" y="14"/>
                                </a:lnTo>
                                <a:lnTo>
                                  <a:pt x="1" y="14"/>
                                </a:lnTo>
                                <a:lnTo>
                                  <a:pt x="1" y="15"/>
                                </a:lnTo>
                                <a:lnTo>
                                  <a:pt x="1" y="15"/>
                                </a:lnTo>
                                <a:lnTo>
                                  <a:pt x="1" y="15"/>
                                </a:lnTo>
                                <a:lnTo>
                                  <a:pt x="2" y="15"/>
                                </a:lnTo>
                                <a:lnTo>
                                  <a:pt x="2" y="16"/>
                                </a:lnTo>
                                <a:lnTo>
                                  <a:pt x="2" y="16"/>
                                </a:lnTo>
                                <a:lnTo>
                                  <a:pt x="2" y="16"/>
                                </a:lnTo>
                                <a:lnTo>
                                  <a:pt x="2" y="16"/>
                                </a:lnTo>
                                <a:lnTo>
                                  <a:pt x="2" y="16"/>
                                </a:lnTo>
                                <a:lnTo>
                                  <a:pt x="2" y="17"/>
                                </a:lnTo>
                                <a:lnTo>
                                  <a:pt x="2" y="17"/>
                                </a:lnTo>
                                <a:lnTo>
                                  <a:pt x="3" y="17"/>
                                </a:lnTo>
                                <a:lnTo>
                                  <a:pt x="3" y="17"/>
                                </a:lnTo>
                                <a:lnTo>
                                  <a:pt x="3" y="17"/>
                                </a:lnTo>
                                <a:lnTo>
                                  <a:pt x="3" y="18"/>
                                </a:lnTo>
                                <a:lnTo>
                                  <a:pt x="3" y="18"/>
                                </a:lnTo>
                                <a:lnTo>
                                  <a:pt x="3" y="18"/>
                                </a:lnTo>
                                <a:lnTo>
                                  <a:pt x="4" y="18"/>
                                </a:lnTo>
                                <a:lnTo>
                                  <a:pt x="4" y="19"/>
                                </a:lnTo>
                                <a:lnTo>
                                  <a:pt x="4" y="19"/>
                                </a:lnTo>
                                <a:lnTo>
                                  <a:pt x="4" y="19"/>
                                </a:lnTo>
                                <a:lnTo>
                                  <a:pt x="4" y="19"/>
                                </a:lnTo>
                                <a:lnTo>
                                  <a:pt x="4" y="19"/>
                                </a:lnTo>
                                <a:lnTo>
                                  <a:pt x="4" y="19"/>
                                </a:lnTo>
                                <a:lnTo>
                                  <a:pt x="4" y="19"/>
                                </a:lnTo>
                                <a:lnTo>
                                  <a:pt x="5" y="20"/>
                                </a:lnTo>
                                <a:lnTo>
                                  <a:pt x="5" y="20"/>
                                </a:lnTo>
                                <a:lnTo>
                                  <a:pt x="5" y="20"/>
                                </a:lnTo>
                                <a:lnTo>
                                  <a:pt x="5" y="20"/>
                                </a:lnTo>
                                <a:lnTo>
                                  <a:pt x="5" y="20"/>
                                </a:lnTo>
                                <a:lnTo>
                                  <a:pt x="6" y="21"/>
                                </a:lnTo>
                                <a:lnTo>
                                  <a:pt x="6" y="21"/>
                                </a:lnTo>
                                <a:lnTo>
                                  <a:pt x="6" y="21"/>
                                </a:lnTo>
                                <a:lnTo>
                                  <a:pt x="6" y="21"/>
                                </a:lnTo>
                                <a:lnTo>
                                  <a:pt x="6" y="21"/>
                                </a:lnTo>
                                <a:lnTo>
                                  <a:pt x="7" y="21"/>
                                </a:lnTo>
                                <a:lnTo>
                                  <a:pt x="7" y="22"/>
                                </a:lnTo>
                                <a:lnTo>
                                  <a:pt x="7" y="22"/>
                                </a:lnTo>
                                <a:lnTo>
                                  <a:pt x="7" y="22"/>
                                </a:lnTo>
                                <a:lnTo>
                                  <a:pt x="7" y="22"/>
                                </a:lnTo>
                                <a:lnTo>
                                  <a:pt x="8" y="22"/>
                                </a:lnTo>
                                <a:lnTo>
                                  <a:pt x="8" y="23"/>
                                </a:lnTo>
                                <a:lnTo>
                                  <a:pt x="8" y="23"/>
                                </a:lnTo>
                                <a:lnTo>
                                  <a:pt x="8" y="23"/>
                                </a:lnTo>
                                <a:lnTo>
                                  <a:pt x="9" y="23"/>
                                </a:lnTo>
                                <a:lnTo>
                                  <a:pt x="9" y="23"/>
                                </a:lnTo>
                                <a:lnTo>
                                  <a:pt x="9" y="23"/>
                                </a:lnTo>
                                <a:lnTo>
                                  <a:pt x="9" y="23"/>
                                </a:lnTo>
                                <a:lnTo>
                                  <a:pt x="9" y="23"/>
                                </a:lnTo>
                                <a:lnTo>
                                  <a:pt x="9" y="23"/>
                                </a:lnTo>
                                <a:lnTo>
                                  <a:pt x="9" y="23"/>
                                </a:lnTo>
                                <a:lnTo>
                                  <a:pt x="9" y="23"/>
                                </a:lnTo>
                                <a:lnTo>
                                  <a:pt x="10" y="23"/>
                                </a:lnTo>
                                <a:lnTo>
                                  <a:pt x="10" y="23"/>
                                </a:lnTo>
                                <a:lnTo>
                                  <a:pt x="10" y="24"/>
                                </a:lnTo>
                                <a:lnTo>
                                  <a:pt x="10" y="24"/>
                                </a:lnTo>
                                <a:lnTo>
                                  <a:pt x="10" y="24"/>
                                </a:lnTo>
                                <a:lnTo>
                                  <a:pt x="10" y="24"/>
                                </a:lnTo>
                                <a:lnTo>
                                  <a:pt x="10" y="24"/>
                                </a:lnTo>
                                <a:lnTo>
                                  <a:pt x="11" y="24"/>
                                </a:lnTo>
                                <a:lnTo>
                                  <a:pt x="11" y="24"/>
                                </a:lnTo>
                                <a:lnTo>
                                  <a:pt x="11" y="24"/>
                                </a:lnTo>
                                <a:lnTo>
                                  <a:pt x="11" y="24"/>
                                </a:lnTo>
                                <a:lnTo>
                                  <a:pt x="11" y="24"/>
                                </a:lnTo>
                                <a:lnTo>
                                  <a:pt x="11" y="24"/>
                                </a:lnTo>
                                <a:lnTo>
                                  <a:pt x="11" y="24"/>
                                </a:lnTo>
                                <a:lnTo>
                                  <a:pt x="12" y="24"/>
                                </a:lnTo>
                                <a:lnTo>
                                  <a:pt x="12" y="24"/>
                                </a:lnTo>
                                <a:lnTo>
                                  <a:pt x="12" y="25"/>
                                </a:lnTo>
                                <a:lnTo>
                                  <a:pt x="12" y="25"/>
                                </a:lnTo>
                                <a:lnTo>
                                  <a:pt x="12" y="25"/>
                                </a:lnTo>
                                <a:lnTo>
                                  <a:pt x="12" y="25"/>
                                </a:lnTo>
                                <a:lnTo>
                                  <a:pt x="12" y="25"/>
                                </a:lnTo>
                                <a:lnTo>
                                  <a:pt x="13" y="25"/>
                                </a:lnTo>
                                <a:lnTo>
                                  <a:pt x="13" y="25"/>
                                </a:lnTo>
                                <a:lnTo>
                                  <a:pt x="13" y="25"/>
                                </a:lnTo>
                                <a:lnTo>
                                  <a:pt x="13" y="25"/>
                                </a:lnTo>
                                <a:lnTo>
                                  <a:pt x="13" y="25"/>
                                </a:lnTo>
                                <a:lnTo>
                                  <a:pt x="13" y="25"/>
                                </a:lnTo>
                                <a:lnTo>
                                  <a:pt x="14" y="25"/>
                                </a:lnTo>
                                <a:lnTo>
                                  <a:pt x="14" y="25"/>
                                </a:lnTo>
                                <a:lnTo>
                                  <a:pt x="14" y="25"/>
                                </a:lnTo>
                                <a:lnTo>
                                  <a:pt x="14" y="25"/>
                                </a:lnTo>
                                <a:lnTo>
                                  <a:pt x="14" y="25"/>
                                </a:lnTo>
                                <a:lnTo>
                                  <a:pt x="14" y="25"/>
                                </a:lnTo>
                                <a:lnTo>
                                  <a:pt x="15" y="25"/>
                                </a:lnTo>
                                <a:lnTo>
                                  <a:pt x="15" y="25"/>
                                </a:lnTo>
                                <a:lnTo>
                                  <a:pt x="15" y="25"/>
                                </a:lnTo>
                                <a:lnTo>
                                  <a:pt x="15" y="25"/>
                                </a:lnTo>
                                <a:lnTo>
                                  <a:pt x="15" y="25"/>
                                </a:lnTo>
                                <a:lnTo>
                                  <a:pt x="15" y="25"/>
                                </a:lnTo>
                                <a:lnTo>
                                  <a:pt x="15" y="25"/>
                                </a:lnTo>
                                <a:lnTo>
                                  <a:pt x="16" y="25"/>
                                </a:lnTo>
                                <a:lnTo>
                                  <a:pt x="16" y="25"/>
                                </a:lnTo>
                                <a:lnTo>
                                  <a:pt x="16" y="25"/>
                                </a:lnTo>
                                <a:lnTo>
                                  <a:pt x="16" y="25"/>
                                </a:lnTo>
                                <a:lnTo>
                                  <a:pt x="16" y="25"/>
                                </a:lnTo>
                                <a:lnTo>
                                  <a:pt x="16" y="25"/>
                                </a:lnTo>
                                <a:lnTo>
                                  <a:pt x="17" y="25"/>
                                </a:lnTo>
                                <a:lnTo>
                                  <a:pt x="17" y="25"/>
                                </a:lnTo>
                                <a:lnTo>
                                  <a:pt x="17" y="25"/>
                                </a:lnTo>
                                <a:lnTo>
                                  <a:pt x="17" y="25"/>
                                </a:lnTo>
                                <a:lnTo>
                                  <a:pt x="17" y="25"/>
                                </a:lnTo>
                                <a:lnTo>
                                  <a:pt x="17" y="25"/>
                                </a:lnTo>
                                <a:lnTo>
                                  <a:pt x="18" y="25"/>
                                </a:lnTo>
                                <a:lnTo>
                                  <a:pt x="18" y="25"/>
                                </a:lnTo>
                                <a:lnTo>
                                  <a:pt x="18" y="25"/>
                                </a:lnTo>
                                <a:lnTo>
                                  <a:pt x="18" y="25"/>
                                </a:lnTo>
                                <a:lnTo>
                                  <a:pt x="18" y="25"/>
                                </a:lnTo>
                                <a:lnTo>
                                  <a:pt x="18" y="25"/>
                                </a:lnTo>
                                <a:lnTo>
                                  <a:pt x="19" y="25"/>
                                </a:lnTo>
                                <a:lnTo>
                                  <a:pt x="19" y="25"/>
                                </a:lnTo>
                                <a:lnTo>
                                  <a:pt x="19" y="25"/>
                                </a:lnTo>
                                <a:lnTo>
                                  <a:pt x="19" y="25"/>
                                </a:lnTo>
                                <a:lnTo>
                                  <a:pt x="19" y="25"/>
                                </a:lnTo>
                                <a:lnTo>
                                  <a:pt x="19" y="25"/>
                                </a:lnTo>
                                <a:lnTo>
                                  <a:pt x="19" y="25"/>
                                </a:lnTo>
                                <a:lnTo>
                                  <a:pt x="19" y="25"/>
                                </a:lnTo>
                                <a:lnTo>
                                  <a:pt x="20" y="25"/>
                                </a:lnTo>
                                <a:lnTo>
                                  <a:pt x="20" y="25"/>
                                </a:lnTo>
                                <a:lnTo>
                                  <a:pt x="20" y="25"/>
                                </a:lnTo>
                                <a:lnTo>
                                  <a:pt x="20" y="24"/>
                                </a:lnTo>
                                <a:lnTo>
                                  <a:pt x="20" y="24"/>
                                </a:lnTo>
                                <a:lnTo>
                                  <a:pt x="20" y="24"/>
                                </a:lnTo>
                                <a:lnTo>
                                  <a:pt x="19" y="24"/>
                                </a:lnTo>
                                <a:lnTo>
                                  <a:pt x="19" y="24"/>
                                </a:lnTo>
                                <a:lnTo>
                                  <a:pt x="19" y="24"/>
                                </a:lnTo>
                                <a:lnTo>
                                  <a:pt x="19" y="24"/>
                                </a:lnTo>
                                <a:lnTo>
                                  <a:pt x="18" y="24"/>
                                </a:lnTo>
                                <a:lnTo>
                                  <a:pt x="18" y="23"/>
                                </a:lnTo>
                                <a:lnTo>
                                  <a:pt x="18" y="23"/>
                                </a:lnTo>
                                <a:lnTo>
                                  <a:pt x="18" y="23"/>
                                </a:lnTo>
                                <a:lnTo>
                                  <a:pt x="18" y="23"/>
                                </a:lnTo>
                                <a:lnTo>
                                  <a:pt x="17" y="23"/>
                                </a:lnTo>
                                <a:lnTo>
                                  <a:pt x="17" y="23"/>
                                </a:lnTo>
                                <a:lnTo>
                                  <a:pt x="17" y="23"/>
                                </a:lnTo>
                                <a:lnTo>
                                  <a:pt x="17" y="23"/>
                                </a:lnTo>
                                <a:lnTo>
                                  <a:pt x="16" y="22"/>
                                </a:lnTo>
                                <a:lnTo>
                                  <a:pt x="16" y="22"/>
                                </a:lnTo>
                                <a:lnTo>
                                  <a:pt x="16" y="22"/>
                                </a:lnTo>
                                <a:lnTo>
                                  <a:pt x="16" y="22"/>
                                </a:lnTo>
                                <a:lnTo>
                                  <a:pt x="16" y="22"/>
                                </a:lnTo>
                                <a:lnTo>
                                  <a:pt x="16" y="22"/>
                                </a:lnTo>
                                <a:lnTo>
                                  <a:pt x="15" y="22"/>
                                </a:lnTo>
                                <a:lnTo>
                                  <a:pt x="15" y="21"/>
                                </a:lnTo>
                                <a:lnTo>
                                  <a:pt x="15" y="21"/>
                                </a:lnTo>
                                <a:lnTo>
                                  <a:pt x="15" y="21"/>
                                </a:lnTo>
                                <a:lnTo>
                                  <a:pt x="15" y="21"/>
                                </a:lnTo>
                                <a:lnTo>
                                  <a:pt x="15" y="21"/>
                                </a:lnTo>
                                <a:lnTo>
                                  <a:pt x="14" y="21"/>
                                </a:lnTo>
                                <a:lnTo>
                                  <a:pt x="14" y="20"/>
                                </a:lnTo>
                                <a:lnTo>
                                  <a:pt x="14" y="20"/>
                                </a:lnTo>
                                <a:lnTo>
                                  <a:pt x="14" y="20"/>
                                </a:lnTo>
                                <a:lnTo>
                                  <a:pt x="14" y="20"/>
                                </a:lnTo>
                                <a:lnTo>
                                  <a:pt x="13" y="20"/>
                                </a:lnTo>
                                <a:lnTo>
                                  <a:pt x="13" y="20"/>
                                </a:lnTo>
                                <a:lnTo>
                                  <a:pt x="13" y="19"/>
                                </a:lnTo>
                                <a:lnTo>
                                  <a:pt x="13" y="19"/>
                                </a:lnTo>
                                <a:lnTo>
                                  <a:pt x="13" y="19"/>
                                </a:lnTo>
                                <a:lnTo>
                                  <a:pt x="13" y="19"/>
                                </a:lnTo>
                                <a:lnTo>
                                  <a:pt x="12" y="19"/>
                                </a:lnTo>
                                <a:lnTo>
                                  <a:pt x="12" y="19"/>
                                </a:lnTo>
                                <a:lnTo>
                                  <a:pt x="12" y="19"/>
                                </a:lnTo>
                                <a:lnTo>
                                  <a:pt x="12" y="19"/>
                                </a:lnTo>
                                <a:lnTo>
                                  <a:pt x="12" y="18"/>
                                </a:lnTo>
                                <a:lnTo>
                                  <a:pt x="12" y="18"/>
                                </a:lnTo>
                                <a:lnTo>
                                  <a:pt x="12" y="18"/>
                                </a:lnTo>
                                <a:lnTo>
                                  <a:pt x="12" y="18"/>
                                </a:lnTo>
                                <a:lnTo>
                                  <a:pt x="11" y="18"/>
                                </a:lnTo>
                                <a:lnTo>
                                  <a:pt x="11" y="17"/>
                                </a:lnTo>
                                <a:lnTo>
                                  <a:pt x="11" y="17"/>
                                </a:lnTo>
                                <a:lnTo>
                                  <a:pt x="11" y="17"/>
                                </a:lnTo>
                                <a:lnTo>
                                  <a:pt x="11" y="17"/>
                                </a:lnTo>
                                <a:lnTo>
                                  <a:pt x="11" y="17"/>
                                </a:lnTo>
                                <a:lnTo>
                                  <a:pt x="11" y="17"/>
                                </a:lnTo>
                                <a:lnTo>
                                  <a:pt x="11" y="16"/>
                                </a:lnTo>
                                <a:lnTo>
                                  <a:pt x="10" y="16"/>
                                </a:lnTo>
                                <a:lnTo>
                                  <a:pt x="10" y="16"/>
                                </a:lnTo>
                                <a:lnTo>
                                  <a:pt x="10" y="16"/>
                                </a:lnTo>
                                <a:lnTo>
                                  <a:pt x="10" y="16"/>
                                </a:lnTo>
                                <a:lnTo>
                                  <a:pt x="10" y="16"/>
                                </a:lnTo>
                                <a:lnTo>
                                  <a:pt x="10" y="15"/>
                                </a:lnTo>
                                <a:lnTo>
                                  <a:pt x="10" y="15"/>
                                </a:lnTo>
                                <a:lnTo>
                                  <a:pt x="10" y="15"/>
                                </a:lnTo>
                                <a:lnTo>
                                  <a:pt x="9" y="15"/>
                                </a:lnTo>
                                <a:lnTo>
                                  <a:pt x="9" y="15"/>
                                </a:lnTo>
                                <a:lnTo>
                                  <a:pt x="9" y="14"/>
                                </a:lnTo>
                                <a:lnTo>
                                  <a:pt x="9" y="14"/>
                                </a:lnTo>
                                <a:lnTo>
                                  <a:pt x="9" y="14"/>
                                </a:lnTo>
                                <a:lnTo>
                                  <a:pt x="9" y="14"/>
                                </a:lnTo>
                                <a:lnTo>
                                  <a:pt x="9" y="14"/>
                                </a:lnTo>
                                <a:lnTo>
                                  <a:pt x="9" y="13"/>
                                </a:lnTo>
                                <a:lnTo>
                                  <a:pt x="9" y="13"/>
                                </a:lnTo>
                                <a:lnTo>
                                  <a:pt x="9" y="13"/>
                                </a:lnTo>
                                <a:lnTo>
                                  <a:pt x="8" y="13"/>
                                </a:lnTo>
                                <a:lnTo>
                                  <a:pt x="8" y="13"/>
                                </a:lnTo>
                                <a:lnTo>
                                  <a:pt x="8" y="12"/>
                                </a:lnTo>
                                <a:lnTo>
                                  <a:pt x="8" y="12"/>
                                </a:lnTo>
                                <a:lnTo>
                                  <a:pt x="8" y="12"/>
                                </a:lnTo>
                                <a:lnTo>
                                  <a:pt x="8" y="12"/>
                                </a:lnTo>
                                <a:lnTo>
                                  <a:pt x="8" y="12"/>
                                </a:lnTo>
                                <a:lnTo>
                                  <a:pt x="8" y="11"/>
                                </a:lnTo>
                                <a:lnTo>
                                  <a:pt x="8" y="11"/>
                                </a:lnTo>
                                <a:lnTo>
                                  <a:pt x="8" y="11"/>
                                </a:lnTo>
                                <a:lnTo>
                                  <a:pt x="8" y="11"/>
                                </a:lnTo>
                                <a:lnTo>
                                  <a:pt x="8" y="10"/>
                                </a:lnTo>
                                <a:lnTo>
                                  <a:pt x="8" y="10"/>
                                </a:lnTo>
                                <a:lnTo>
                                  <a:pt x="8" y="10"/>
                                </a:lnTo>
                                <a:lnTo>
                                  <a:pt x="8" y="10"/>
                                </a:lnTo>
                                <a:lnTo>
                                  <a:pt x="7" y="10"/>
                                </a:lnTo>
                                <a:lnTo>
                                  <a:pt x="7" y="9"/>
                                </a:lnTo>
                                <a:lnTo>
                                  <a:pt x="7" y="9"/>
                                </a:lnTo>
                                <a:lnTo>
                                  <a:pt x="7" y="9"/>
                                </a:lnTo>
                                <a:lnTo>
                                  <a:pt x="7" y="9"/>
                                </a:lnTo>
                                <a:lnTo>
                                  <a:pt x="7" y="9"/>
                                </a:lnTo>
                                <a:lnTo>
                                  <a:pt x="7" y="8"/>
                                </a:lnTo>
                                <a:lnTo>
                                  <a:pt x="7" y="8"/>
                                </a:lnTo>
                                <a:lnTo>
                                  <a:pt x="7" y="8"/>
                                </a:lnTo>
                                <a:lnTo>
                                  <a:pt x="7" y="8"/>
                                </a:lnTo>
                                <a:lnTo>
                                  <a:pt x="7" y="7"/>
                                </a:lnTo>
                                <a:lnTo>
                                  <a:pt x="7" y="7"/>
                                </a:lnTo>
                                <a:lnTo>
                                  <a:pt x="7" y="7"/>
                                </a:lnTo>
                                <a:lnTo>
                                  <a:pt x="7" y="7"/>
                                </a:lnTo>
                                <a:lnTo>
                                  <a:pt x="7" y="7"/>
                                </a:lnTo>
                                <a:lnTo>
                                  <a:pt x="7" y="7"/>
                                </a:lnTo>
                                <a:lnTo>
                                  <a:pt x="7" y="6"/>
                                </a:lnTo>
                                <a:lnTo>
                                  <a:pt x="7" y="6"/>
                                </a:lnTo>
                                <a:lnTo>
                                  <a:pt x="7" y="6"/>
                                </a:lnTo>
                                <a:lnTo>
                                  <a:pt x="7" y="6"/>
                                </a:lnTo>
                                <a:lnTo>
                                  <a:pt x="6" y="6"/>
                                </a:lnTo>
                                <a:lnTo>
                                  <a:pt x="6" y="6"/>
                                </a:lnTo>
                                <a:lnTo>
                                  <a:pt x="6" y="6"/>
                                </a:lnTo>
                                <a:lnTo>
                                  <a:pt x="6" y="6"/>
                                </a:lnTo>
                                <a:lnTo>
                                  <a:pt x="6" y="5"/>
                                </a:lnTo>
                                <a:lnTo>
                                  <a:pt x="6" y="5"/>
                                </a:lnTo>
                                <a:lnTo>
                                  <a:pt x="6" y="5"/>
                                </a:lnTo>
                                <a:lnTo>
                                  <a:pt x="6" y="5"/>
                                </a:lnTo>
                                <a:lnTo>
                                  <a:pt x="6" y="5"/>
                                </a:lnTo>
                                <a:lnTo>
                                  <a:pt x="6" y="5"/>
                                </a:lnTo>
                                <a:lnTo>
                                  <a:pt x="6" y="5"/>
                                </a:lnTo>
                                <a:lnTo>
                                  <a:pt x="6" y="5"/>
                                </a:lnTo>
                                <a:lnTo>
                                  <a:pt x="6" y="5"/>
                                </a:lnTo>
                                <a:lnTo>
                                  <a:pt x="5" y="5"/>
                                </a:lnTo>
                                <a:lnTo>
                                  <a:pt x="5" y="4"/>
                                </a:lnTo>
                                <a:lnTo>
                                  <a:pt x="5" y="4"/>
                                </a:lnTo>
                                <a:lnTo>
                                  <a:pt x="5" y="4"/>
                                </a:lnTo>
                                <a:lnTo>
                                  <a:pt x="5" y="4"/>
                                </a:lnTo>
                                <a:lnTo>
                                  <a:pt x="5" y="4"/>
                                </a:lnTo>
                                <a:lnTo>
                                  <a:pt x="5" y="4"/>
                                </a:lnTo>
                                <a:lnTo>
                                  <a:pt x="5" y="4"/>
                                </a:lnTo>
                                <a:lnTo>
                                  <a:pt x="5" y="3"/>
                                </a:lnTo>
                                <a:lnTo>
                                  <a:pt x="5" y="3"/>
                                </a:lnTo>
                                <a:lnTo>
                                  <a:pt x="4" y="3"/>
                                </a:lnTo>
                                <a:lnTo>
                                  <a:pt x="4" y="3"/>
                                </a:lnTo>
                                <a:lnTo>
                                  <a:pt x="4" y="3"/>
                                </a:lnTo>
                                <a:lnTo>
                                  <a:pt x="4" y="3"/>
                                </a:lnTo>
                                <a:lnTo>
                                  <a:pt x="4" y="3"/>
                                </a:lnTo>
                                <a:lnTo>
                                  <a:pt x="4" y="2"/>
                                </a:lnTo>
                                <a:lnTo>
                                  <a:pt x="4" y="2"/>
                                </a:lnTo>
                                <a:lnTo>
                                  <a:pt x="4" y="2"/>
                                </a:lnTo>
                                <a:lnTo>
                                  <a:pt x="4" y="2"/>
                                </a:lnTo>
                                <a:lnTo>
                                  <a:pt x="4" y="2"/>
                                </a:lnTo>
                                <a:lnTo>
                                  <a:pt x="3" y="2"/>
                                </a:lnTo>
                                <a:lnTo>
                                  <a:pt x="3" y="2"/>
                                </a:lnTo>
                                <a:lnTo>
                                  <a:pt x="3" y="2"/>
                                </a:lnTo>
                                <a:lnTo>
                                  <a:pt x="3" y="1"/>
                                </a:lnTo>
                                <a:lnTo>
                                  <a:pt x="3" y="1"/>
                                </a:lnTo>
                                <a:lnTo>
                                  <a:pt x="3" y="1"/>
                                </a:lnTo>
                                <a:lnTo>
                                  <a:pt x="3" y="1"/>
                                </a:lnTo>
                                <a:lnTo>
                                  <a:pt x="3" y="1"/>
                                </a:lnTo>
                                <a:lnTo>
                                  <a:pt x="3" y="1"/>
                                </a:lnTo>
                                <a:lnTo>
                                  <a:pt x="2" y="1"/>
                                </a:lnTo>
                                <a:lnTo>
                                  <a:pt x="2" y="1"/>
                                </a:lnTo>
                                <a:lnTo>
                                  <a:pt x="2" y="1"/>
                                </a:lnTo>
                                <a:lnTo>
                                  <a:pt x="2" y="1"/>
                                </a:lnTo>
                                <a:lnTo>
                                  <a:pt x="2" y="1"/>
                                </a:lnTo>
                                <a:lnTo>
                                  <a:pt x="2" y="1"/>
                                </a:lnTo>
                                <a:lnTo>
                                  <a:pt x="2" y="1"/>
                                </a:lnTo>
                                <a:lnTo>
                                  <a:pt x="1" y="1"/>
                                </a:lnTo>
                                <a:lnTo>
                                  <a:pt x="1" y="1"/>
                                </a:lnTo>
                                <a:lnTo>
                                  <a:pt x="1" y="0"/>
                                </a:lnTo>
                                <a:lnTo>
                                  <a:pt x="1" y="0"/>
                                </a:lnTo>
                                <a:lnTo>
                                  <a:pt x="1" y="0"/>
                                </a:lnTo>
                                <a:lnTo>
                                  <a:pt x="1" y="0"/>
                                </a:lnTo>
                                <a:lnTo>
                                  <a:pt x="1" y="0"/>
                                </a:lnTo>
                                <a:lnTo>
                                  <a:pt x="1" y="0"/>
                                </a:lnTo>
                                <a:lnTo>
                                  <a:pt x="0" y="0"/>
                                </a:lnTo>
                                <a:lnTo>
                                  <a:pt x="0" y="0"/>
                                </a:lnTo>
                                <a:lnTo>
                                  <a:pt x="0" y="0"/>
                                </a:lnTo>
                                <a:lnTo>
                                  <a:pt x="0" y="0"/>
                                </a:lnTo>
                                <a:lnTo>
                                  <a:pt x="0" y="0"/>
                                </a:lnTo>
                                <a:lnTo>
                                  <a:pt x="0" y="0"/>
                                </a:lnTo>
                                <a:lnTo>
                                  <a:pt x="0"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90" name="Line 3109"/>
                        <wps:cNvCnPr/>
                        <wps:spPr bwMode="auto">
                          <a:xfrm flipV="1">
                            <a:off x="650" y="26"/>
                            <a:ext cx="0" cy="154"/>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091" name="Rectangle 3091"/>
                        <wps:cNvSpPr>
                          <a:spLocks noChangeArrowheads="1"/>
                        </wps:cNvSpPr>
                        <wps:spPr bwMode="auto">
                          <a:xfrm>
                            <a:off x="653" y="106"/>
                            <a:ext cx="15" cy="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2" name="Rectangle 3092"/>
                        <wps:cNvSpPr>
                          <a:spLocks noChangeArrowheads="1"/>
                        </wps:cNvSpPr>
                        <wps:spPr bwMode="auto">
                          <a:xfrm>
                            <a:off x="653" y="108"/>
                            <a:ext cx="15" cy="2"/>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3" name="Rectangle 3093"/>
                        <wps:cNvSpPr>
                          <a:spLocks noChangeArrowheads="1"/>
                        </wps:cNvSpPr>
                        <wps:spPr bwMode="auto">
                          <a:xfrm>
                            <a:off x="653" y="110"/>
                            <a:ext cx="15" cy="2"/>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4" name="Rectangle 3094"/>
                        <wps:cNvSpPr>
                          <a:spLocks noChangeArrowheads="1"/>
                        </wps:cNvSpPr>
                        <wps:spPr bwMode="auto">
                          <a:xfrm>
                            <a:off x="653" y="112"/>
                            <a:ext cx="15" cy="2"/>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5" name="Rectangle 3095"/>
                        <wps:cNvSpPr>
                          <a:spLocks noChangeArrowheads="1"/>
                        </wps:cNvSpPr>
                        <wps:spPr bwMode="auto">
                          <a:xfrm>
                            <a:off x="653" y="114"/>
                            <a:ext cx="15" cy="3"/>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6" name="Rectangle 3096"/>
                        <wps:cNvSpPr>
                          <a:spLocks noChangeArrowheads="1"/>
                        </wps:cNvSpPr>
                        <wps:spPr bwMode="auto">
                          <a:xfrm>
                            <a:off x="653" y="117"/>
                            <a:ext cx="15" cy="2"/>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7" name="Rectangle 3097"/>
                        <wps:cNvSpPr>
                          <a:spLocks noChangeArrowheads="1"/>
                        </wps:cNvSpPr>
                        <wps:spPr bwMode="auto">
                          <a:xfrm>
                            <a:off x="653" y="119"/>
                            <a:ext cx="15" cy="3"/>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8" name="Rectangle 3098"/>
                        <wps:cNvSpPr>
                          <a:spLocks noChangeArrowheads="1"/>
                        </wps:cNvSpPr>
                        <wps:spPr bwMode="auto">
                          <a:xfrm>
                            <a:off x="653" y="122"/>
                            <a:ext cx="15" cy="2"/>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099" name="Rectangle 3099"/>
                        <wps:cNvSpPr>
                          <a:spLocks noChangeArrowheads="1"/>
                        </wps:cNvSpPr>
                        <wps:spPr bwMode="auto">
                          <a:xfrm>
                            <a:off x="653" y="124"/>
                            <a:ext cx="15" cy="2"/>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0" name="Rectangle 3100"/>
                        <wps:cNvSpPr>
                          <a:spLocks noChangeArrowheads="1"/>
                        </wps:cNvSpPr>
                        <wps:spPr bwMode="auto">
                          <a:xfrm>
                            <a:off x="653" y="126"/>
                            <a:ext cx="15" cy="2"/>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1" name="Rectangle 3101"/>
                        <wps:cNvSpPr>
                          <a:spLocks noChangeArrowheads="1"/>
                        </wps:cNvSpPr>
                        <wps:spPr bwMode="auto">
                          <a:xfrm>
                            <a:off x="653" y="128"/>
                            <a:ext cx="15" cy="2"/>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2" name="Rectangle 3102"/>
                        <wps:cNvSpPr>
                          <a:spLocks noChangeArrowheads="1"/>
                        </wps:cNvSpPr>
                        <wps:spPr bwMode="auto">
                          <a:xfrm>
                            <a:off x="653" y="130"/>
                            <a:ext cx="15" cy="2"/>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3" name="Rectangle 3103"/>
                        <wps:cNvSpPr>
                          <a:spLocks noChangeArrowheads="1"/>
                        </wps:cNvSpPr>
                        <wps:spPr bwMode="auto">
                          <a:xfrm>
                            <a:off x="653" y="132"/>
                            <a:ext cx="15" cy="3"/>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4" name="Rectangle 3104"/>
                        <wps:cNvSpPr>
                          <a:spLocks noChangeArrowheads="1"/>
                        </wps:cNvSpPr>
                        <wps:spPr bwMode="auto">
                          <a:xfrm>
                            <a:off x="653" y="135"/>
                            <a:ext cx="15" cy="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5" name="Rectangle 3105"/>
                        <wps:cNvSpPr>
                          <a:spLocks noChangeArrowheads="1"/>
                        </wps:cNvSpPr>
                        <wps:spPr bwMode="auto">
                          <a:xfrm>
                            <a:off x="653" y="137"/>
                            <a:ext cx="15" cy="2"/>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6" name="Rectangle 3106"/>
                        <wps:cNvSpPr>
                          <a:spLocks noChangeArrowheads="1"/>
                        </wps:cNvSpPr>
                        <wps:spPr bwMode="auto">
                          <a:xfrm>
                            <a:off x="653" y="139"/>
                            <a:ext cx="15" cy="2"/>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7" name="Rectangle 3107"/>
                        <wps:cNvSpPr>
                          <a:spLocks noChangeArrowheads="1"/>
                        </wps:cNvSpPr>
                        <wps:spPr bwMode="auto">
                          <a:xfrm>
                            <a:off x="653" y="141"/>
                            <a:ext cx="15" cy="2"/>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8" name="Rectangle 3108"/>
                        <wps:cNvSpPr>
                          <a:spLocks noChangeArrowheads="1"/>
                        </wps:cNvSpPr>
                        <wps:spPr bwMode="auto">
                          <a:xfrm>
                            <a:off x="653" y="143"/>
                            <a:ext cx="15" cy="3"/>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09" name="Rectangle 3109"/>
                        <wps:cNvSpPr>
                          <a:spLocks noChangeArrowheads="1"/>
                        </wps:cNvSpPr>
                        <wps:spPr bwMode="auto">
                          <a:xfrm>
                            <a:off x="653" y="146"/>
                            <a:ext cx="15" cy="3"/>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0" name="Rectangle 3110"/>
                        <wps:cNvSpPr>
                          <a:spLocks noChangeArrowheads="1"/>
                        </wps:cNvSpPr>
                        <wps:spPr bwMode="auto">
                          <a:xfrm>
                            <a:off x="653" y="149"/>
                            <a:ext cx="15" cy="2"/>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1" name="Rectangle 3111"/>
                        <wps:cNvSpPr>
                          <a:spLocks noChangeArrowheads="1"/>
                        </wps:cNvSpPr>
                        <wps:spPr bwMode="auto">
                          <a:xfrm>
                            <a:off x="653" y="151"/>
                            <a:ext cx="15" cy="2"/>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2" name="Rectangle 3112"/>
                        <wps:cNvSpPr>
                          <a:spLocks noChangeArrowheads="1"/>
                        </wps:cNvSpPr>
                        <wps:spPr bwMode="auto">
                          <a:xfrm>
                            <a:off x="653" y="153"/>
                            <a:ext cx="15" cy="2"/>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3" name="Rectangle 3113"/>
                        <wps:cNvSpPr>
                          <a:spLocks noChangeArrowheads="1"/>
                        </wps:cNvSpPr>
                        <wps:spPr bwMode="auto">
                          <a:xfrm>
                            <a:off x="653" y="155"/>
                            <a:ext cx="15" cy="2"/>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4" name="Rectangle 3114"/>
                        <wps:cNvSpPr>
                          <a:spLocks noChangeArrowheads="1"/>
                        </wps:cNvSpPr>
                        <wps:spPr bwMode="auto">
                          <a:xfrm>
                            <a:off x="653" y="157"/>
                            <a:ext cx="15" cy="2"/>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5" name="Rectangle 3115"/>
                        <wps:cNvSpPr>
                          <a:spLocks noChangeArrowheads="1"/>
                        </wps:cNvSpPr>
                        <wps:spPr bwMode="auto">
                          <a:xfrm>
                            <a:off x="653" y="159"/>
                            <a:ext cx="15" cy="2"/>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6" name="Rectangle 3116"/>
                        <wps:cNvSpPr>
                          <a:spLocks noChangeArrowheads="1"/>
                        </wps:cNvSpPr>
                        <wps:spPr bwMode="auto">
                          <a:xfrm>
                            <a:off x="653" y="161"/>
                            <a:ext cx="15" cy="3"/>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7" name="Rectangle 3117"/>
                        <wps:cNvSpPr>
                          <a:spLocks noChangeArrowheads="1"/>
                        </wps:cNvSpPr>
                        <wps:spPr bwMode="auto">
                          <a:xfrm>
                            <a:off x="653" y="164"/>
                            <a:ext cx="15" cy="2"/>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8" name="Rectangle 3118"/>
                        <wps:cNvSpPr>
                          <a:spLocks noChangeArrowheads="1"/>
                        </wps:cNvSpPr>
                        <wps:spPr bwMode="auto">
                          <a:xfrm>
                            <a:off x="653" y="166"/>
                            <a:ext cx="15" cy="2"/>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19" name="Rectangle 3119"/>
                        <wps:cNvSpPr>
                          <a:spLocks noChangeArrowheads="1"/>
                        </wps:cNvSpPr>
                        <wps:spPr bwMode="auto">
                          <a:xfrm>
                            <a:off x="653" y="168"/>
                            <a:ext cx="15" cy="2"/>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0" name="Rectangle 3120"/>
                        <wps:cNvSpPr>
                          <a:spLocks noChangeArrowheads="1"/>
                        </wps:cNvSpPr>
                        <wps:spPr bwMode="auto">
                          <a:xfrm>
                            <a:off x="653" y="170"/>
                            <a:ext cx="15" cy="3"/>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1" name="Rectangle 3121"/>
                        <wps:cNvSpPr>
                          <a:spLocks noChangeArrowheads="1"/>
                        </wps:cNvSpPr>
                        <wps:spPr bwMode="auto">
                          <a:xfrm>
                            <a:off x="653" y="173"/>
                            <a:ext cx="15" cy="1"/>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2" name="Rectangle 3122"/>
                        <wps:cNvSpPr>
                          <a:spLocks noChangeArrowheads="1"/>
                        </wps:cNvSpPr>
                        <wps:spPr bwMode="auto">
                          <a:xfrm>
                            <a:off x="653" y="106"/>
                            <a:ext cx="15" cy="6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23" name="Rectangle 3123"/>
                        <wps:cNvSpPr>
                          <a:spLocks noChangeArrowheads="1"/>
                        </wps:cNvSpPr>
                        <wps:spPr bwMode="auto">
                          <a:xfrm>
                            <a:off x="653" y="32"/>
                            <a:ext cx="15" cy="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4" name="Rectangle 3124"/>
                        <wps:cNvSpPr>
                          <a:spLocks noChangeArrowheads="1"/>
                        </wps:cNvSpPr>
                        <wps:spPr bwMode="auto">
                          <a:xfrm>
                            <a:off x="653" y="34"/>
                            <a:ext cx="15" cy="2"/>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5" name="Rectangle 3125"/>
                        <wps:cNvSpPr>
                          <a:spLocks noChangeArrowheads="1"/>
                        </wps:cNvSpPr>
                        <wps:spPr bwMode="auto">
                          <a:xfrm>
                            <a:off x="653" y="36"/>
                            <a:ext cx="15" cy="2"/>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6" name="Rectangle 3126"/>
                        <wps:cNvSpPr>
                          <a:spLocks noChangeArrowheads="1"/>
                        </wps:cNvSpPr>
                        <wps:spPr bwMode="auto">
                          <a:xfrm>
                            <a:off x="653" y="38"/>
                            <a:ext cx="15" cy="2"/>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7" name="Rectangle 3127"/>
                        <wps:cNvSpPr>
                          <a:spLocks noChangeArrowheads="1"/>
                        </wps:cNvSpPr>
                        <wps:spPr bwMode="auto">
                          <a:xfrm>
                            <a:off x="653" y="40"/>
                            <a:ext cx="15" cy="3"/>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8" name="Rectangle 3128"/>
                        <wps:cNvSpPr>
                          <a:spLocks noChangeArrowheads="1"/>
                        </wps:cNvSpPr>
                        <wps:spPr bwMode="auto">
                          <a:xfrm>
                            <a:off x="653" y="43"/>
                            <a:ext cx="15" cy="2"/>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29" name="Rectangle 3129"/>
                        <wps:cNvSpPr>
                          <a:spLocks noChangeArrowheads="1"/>
                        </wps:cNvSpPr>
                        <wps:spPr bwMode="auto">
                          <a:xfrm>
                            <a:off x="653" y="45"/>
                            <a:ext cx="15" cy="2"/>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0" name="Rectangle 3130"/>
                        <wps:cNvSpPr>
                          <a:spLocks noChangeArrowheads="1"/>
                        </wps:cNvSpPr>
                        <wps:spPr bwMode="auto">
                          <a:xfrm>
                            <a:off x="653" y="47"/>
                            <a:ext cx="15" cy="3"/>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1" name="Rectangle 3131"/>
                        <wps:cNvSpPr>
                          <a:spLocks noChangeArrowheads="1"/>
                        </wps:cNvSpPr>
                        <wps:spPr bwMode="auto">
                          <a:xfrm>
                            <a:off x="653" y="50"/>
                            <a:ext cx="15" cy="2"/>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2" name="Rectangle 3132"/>
                        <wps:cNvSpPr>
                          <a:spLocks noChangeArrowheads="1"/>
                        </wps:cNvSpPr>
                        <wps:spPr bwMode="auto">
                          <a:xfrm>
                            <a:off x="653" y="52"/>
                            <a:ext cx="15" cy="2"/>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3" name="Rectangle 3133"/>
                        <wps:cNvSpPr>
                          <a:spLocks noChangeArrowheads="1"/>
                        </wps:cNvSpPr>
                        <wps:spPr bwMode="auto">
                          <a:xfrm>
                            <a:off x="653" y="54"/>
                            <a:ext cx="15" cy="2"/>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4" name="Rectangle 3134"/>
                        <wps:cNvSpPr>
                          <a:spLocks noChangeArrowheads="1"/>
                        </wps:cNvSpPr>
                        <wps:spPr bwMode="auto">
                          <a:xfrm>
                            <a:off x="653" y="56"/>
                            <a:ext cx="15" cy="2"/>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5" name="Rectangle 3135"/>
                        <wps:cNvSpPr>
                          <a:spLocks noChangeArrowheads="1"/>
                        </wps:cNvSpPr>
                        <wps:spPr bwMode="auto">
                          <a:xfrm>
                            <a:off x="653" y="58"/>
                            <a:ext cx="15" cy="3"/>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6" name="Rectangle 3136"/>
                        <wps:cNvSpPr>
                          <a:spLocks noChangeArrowheads="1"/>
                        </wps:cNvSpPr>
                        <wps:spPr bwMode="auto">
                          <a:xfrm>
                            <a:off x="653" y="61"/>
                            <a:ext cx="15" cy="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7" name="Rectangle 3137"/>
                        <wps:cNvSpPr>
                          <a:spLocks noChangeArrowheads="1"/>
                        </wps:cNvSpPr>
                        <wps:spPr bwMode="auto">
                          <a:xfrm>
                            <a:off x="653" y="63"/>
                            <a:ext cx="15" cy="2"/>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8" name="Rectangle 3138"/>
                        <wps:cNvSpPr>
                          <a:spLocks noChangeArrowheads="1"/>
                        </wps:cNvSpPr>
                        <wps:spPr bwMode="auto">
                          <a:xfrm>
                            <a:off x="653" y="65"/>
                            <a:ext cx="15" cy="2"/>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39" name="Rectangle 3139"/>
                        <wps:cNvSpPr>
                          <a:spLocks noChangeArrowheads="1"/>
                        </wps:cNvSpPr>
                        <wps:spPr bwMode="auto">
                          <a:xfrm>
                            <a:off x="653" y="67"/>
                            <a:ext cx="15" cy="2"/>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0" name="Rectangle 3140"/>
                        <wps:cNvSpPr>
                          <a:spLocks noChangeArrowheads="1"/>
                        </wps:cNvSpPr>
                        <wps:spPr bwMode="auto">
                          <a:xfrm>
                            <a:off x="653" y="69"/>
                            <a:ext cx="15" cy="3"/>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1" name="Rectangle 3141"/>
                        <wps:cNvSpPr>
                          <a:spLocks noChangeArrowheads="1"/>
                        </wps:cNvSpPr>
                        <wps:spPr bwMode="auto">
                          <a:xfrm>
                            <a:off x="653" y="72"/>
                            <a:ext cx="15" cy="2"/>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2" name="Rectangle 3142"/>
                        <wps:cNvSpPr>
                          <a:spLocks noChangeArrowheads="1"/>
                        </wps:cNvSpPr>
                        <wps:spPr bwMode="auto">
                          <a:xfrm>
                            <a:off x="653" y="74"/>
                            <a:ext cx="15" cy="3"/>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3" name="Rectangle 3143"/>
                        <wps:cNvSpPr>
                          <a:spLocks noChangeArrowheads="1"/>
                        </wps:cNvSpPr>
                        <wps:spPr bwMode="auto">
                          <a:xfrm>
                            <a:off x="653" y="77"/>
                            <a:ext cx="15" cy="2"/>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4" name="Rectangle 3144"/>
                        <wps:cNvSpPr>
                          <a:spLocks noChangeArrowheads="1"/>
                        </wps:cNvSpPr>
                        <wps:spPr bwMode="auto">
                          <a:xfrm>
                            <a:off x="653" y="79"/>
                            <a:ext cx="15" cy="2"/>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5" name="Rectangle 3145"/>
                        <wps:cNvSpPr>
                          <a:spLocks noChangeArrowheads="1"/>
                        </wps:cNvSpPr>
                        <wps:spPr bwMode="auto">
                          <a:xfrm>
                            <a:off x="653" y="81"/>
                            <a:ext cx="15" cy="2"/>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6" name="Rectangle 3146"/>
                        <wps:cNvSpPr>
                          <a:spLocks noChangeArrowheads="1"/>
                        </wps:cNvSpPr>
                        <wps:spPr bwMode="auto">
                          <a:xfrm>
                            <a:off x="653" y="83"/>
                            <a:ext cx="15" cy="2"/>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7" name="Rectangle 3147"/>
                        <wps:cNvSpPr>
                          <a:spLocks noChangeArrowheads="1"/>
                        </wps:cNvSpPr>
                        <wps:spPr bwMode="auto">
                          <a:xfrm>
                            <a:off x="653" y="85"/>
                            <a:ext cx="15" cy="2"/>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8" name="Rectangle 3148"/>
                        <wps:cNvSpPr>
                          <a:spLocks noChangeArrowheads="1"/>
                        </wps:cNvSpPr>
                        <wps:spPr bwMode="auto">
                          <a:xfrm>
                            <a:off x="653" y="87"/>
                            <a:ext cx="15" cy="3"/>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49" name="Rectangle 3149"/>
                        <wps:cNvSpPr>
                          <a:spLocks noChangeArrowheads="1"/>
                        </wps:cNvSpPr>
                        <wps:spPr bwMode="auto">
                          <a:xfrm>
                            <a:off x="653" y="90"/>
                            <a:ext cx="15" cy="2"/>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0" name="Rectangle 3150"/>
                        <wps:cNvSpPr>
                          <a:spLocks noChangeArrowheads="1"/>
                        </wps:cNvSpPr>
                        <wps:spPr bwMode="auto">
                          <a:xfrm>
                            <a:off x="653" y="92"/>
                            <a:ext cx="15" cy="2"/>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1" name="Rectangle 3151"/>
                        <wps:cNvSpPr>
                          <a:spLocks noChangeArrowheads="1"/>
                        </wps:cNvSpPr>
                        <wps:spPr bwMode="auto">
                          <a:xfrm>
                            <a:off x="653" y="94"/>
                            <a:ext cx="15" cy="2"/>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2" name="Rectangle 3152"/>
                        <wps:cNvSpPr>
                          <a:spLocks noChangeArrowheads="1"/>
                        </wps:cNvSpPr>
                        <wps:spPr bwMode="auto">
                          <a:xfrm>
                            <a:off x="653" y="96"/>
                            <a:ext cx="15" cy="2"/>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3" name="Rectangle 3153"/>
                        <wps:cNvSpPr>
                          <a:spLocks noChangeArrowheads="1"/>
                        </wps:cNvSpPr>
                        <wps:spPr bwMode="auto">
                          <a:xfrm>
                            <a:off x="653" y="98"/>
                            <a:ext cx="15" cy="1"/>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4" name="Rectangle 3154"/>
                        <wps:cNvSpPr>
                          <a:spLocks noChangeArrowheads="1"/>
                        </wps:cNvSpPr>
                        <wps:spPr bwMode="auto">
                          <a:xfrm>
                            <a:off x="653" y="32"/>
                            <a:ext cx="15" cy="6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55" name="Rectangle 3155"/>
                        <wps:cNvSpPr>
                          <a:spLocks noChangeArrowheads="1"/>
                        </wps:cNvSpPr>
                        <wps:spPr bwMode="auto">
                          <a:xfrm>
                            <a:off x="651" y="108"/>
                            <a:ext cx="13" cy="5"/>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6" name="Rectangle 3156"/>
                        <wps:cNvSpPr>
                          <a:spLocks noChangeArrowheads="1"/>
                        </wps:cNvSpPr>
                        <wps:spPr bwMode="auto">
                          <a:xfrm>
                            <a:off x="651" y="108"/>
                            <a:ext cx="13" cy="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57" name="Rectangle 3157"/>
                        <wps:cNvSpPr>
                          <a:spLocks noChangeArrowheads="1"/>
                        </wps:cNvSpPr>
                        <wps:spPr bwMode="auto">
                          <a:xfrm>
                            <a:off x="651" y="35"/>
                            <a:ext cx="13" cy="4"/>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58" name="Rectangle 3158"/>
                        <wps:cNvSpPr>
                          <a:spLocks noChangeArrowheads="1"/>
                        </wps:cNvSpPr>
                        <wps:spPr bwMode="auto">
                          <a:xfrm>
                            <a:off x="651" y="35"/>
                            <a:ext cx="13" cy="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59" name="Line 3178"/>
                        <wps:cNvCnPr/>
                        <wps:spPr bwMode="auto">
                          <a:xfrm flipV="1">
                            <a:off x="647" y="110"/>
                            <a:ext cx="10" cy="2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0" name="Line 3179"/>
                        <wps:cNvCnPr/>
                        <wps:spPr bwMode="auto">
                          <a:xfrm flipV="1">
                            <a:off x="647" y="39"/>
                            <a:ext cx="11" cy="2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1" name="Line 3180"/>
                        <wps:cNvCnPr/>
                        <wps:spPr bwMode="auto">
                          <a:xfrm flipH="1" flipV="1">
                            <a:off x="604" y="165"/>
                            <a:ext cx="26" cy="7"/>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2" name="Line 3181"/>
                        <wps:cNvCnPr/>
                        <wps:spPr bwMode="auto">
                          <a:xfrm flipV="1">
                            <a:off x="603" y="32"/>
                            <a:ext cx="30" cy="5"/>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3" name="Line 3182"/>
                        <wps:cNvCnPr/>
                        <wps:spPr bwMode="auto">
                          <a:xfrm>
                            <a:off x="606" y="103"/>
                            <a:ext cx="34" cy="0"/>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4" name="Rectangle 3164"/>
                        <wps:cNvSpPr>
                          <a:spLocks noChangeArrowheads="1"/>
                        </wps:cNvSpPr>
                        <wps:spPr bwMode="auto">
                          <a:xfrm>
                            <a:off x="669" y="18"/>
                            <a:ext cx="358" cy="17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65" name="Line 3184"/>
                        <wps:cNvCnPr/>
                        <wps:spPr bwMode="auto">
                          <a:xfrm>
                            <a:off x="723" y="104"/>
                            <a:ext cx="130" cy="0"/>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6" name="Freeform 3166"/>
                        <wps:cNvSpPr>
                          <a:spLocks/>
                        </wps:cNvSpPr>
                        <wps:spPr bwMode="auto">
                          <a:xfrm>
                            <a:off x="682" y="98"/>
                            <a:ext cx="41" cy="11"/>
                          </a:xfrm>
                          <a:custGeom>
                            <a:avLst/>
                            <a:gdLst>
                              <a:gd name="T0" fmla="*/ 10 w 41"/>
                              <a:gd name="T1" fmla="*/ 11 h 11"/>
                              <a:gd name="T2" fmla="*/ 10 w 41"/>
                              <a:gd name="T3" fmla="*/ 11 h 11"/>
                              <a:gd name="T4" fmla="*/ 9 w 41"/>
                              <a:gd name="T5" fmla="*/ 11 h 11"/>
                              <a:gd name="T6" fmla="*/ 9 w 41"/>
                              <a:gd name="T7" fmla="*/ 11 h 11"/>
                              <a:gd name="T8" fmla="*/ 8 w 41"/>
                              <a:gd name="T9" fmla="*/ 11 h 11"/>
                              <a:gd name="T10" fmla="*/ 8 w 41"/>
                              <a:gd name="T11" fmla="*/ 11 h 11"/>
                              <a:gd name="T12" fmla="*/ 7 w 41"/>
                              <a:gd name="T13" fmla="*/ 11 h 11"/>
                              <a:gd name="T14" fmla="*/ 7 w 41"/>
                              <a:gd name="T15" fmla="*/ 11 h 11"/>
                              <a:gd name="T16" fmla="*/ 6 w 41"/>
                              <a:gd name="T17" fmla="*/ 11 h 11"/>
                              <a:gd name="T18" fmla="*/ 6 w 41"/>
                              <a:gd name="T19" fmla="*/ 11 h 11"/>
                              <a:gd name="T20" fmla="*/ 5 w 41"/>
                              <a:gd name="T21" fmla="*/ 11 h 11"/>
                              <a:gd name="T22" fmla="*/ 5 w 41"/>
                              <a:gd name="T23" fmla="*/ 11 h 11"/>
                              <a:gd name="T24" fmla="*/ 4 w 41"/>
                              <a:gd name="T25" fmla="*/ 11 h 11"/>
                              <a:gd name="T26" fmla="*/ 4 w 41"/>
                              <a:gd name="T27" fmla="*/ 11 h 11"/>
                              <a:gd name="T28" fmla="*/ 4 w 41"/>
                              <a:gd name="T29" fmla="*/ 10 h 11"/>
                              <a:gd name="T30" fmla="*/ 3 w 41"/>
                              <a:gd name="T31" fmla="*/ 10 h 11"/>
                              <a:gd name="T32" fmla="*/ 3 w 41"/>
                              <a:gd name="T33" fmla="*/ 10 h 11"/>
                              <a:gd name="T34" fmla="*/ 2 w 41"/>
                              <a:gd name="T35" fmla="*/ 9 h 11"/>
                              <a:gd name="T36" fmla="*/ 2 w 41"/>
                              <a:gd name="T37" fmla="*/ 9 h 11"/>
                              <a:gd name="T38" fmla="*/ 1 w 41"/>
                              <a:gd name="T39" fmla="*/ 9 h 11"/>
                              <a:gd name="T40" fmla="*/ 1 w 41"/>
                              <a:gd name="T41" fmla="*/ 8 h 11"/>
                              <a:gd name="T42" fmla="*/ 1 w 41"/>
                              <a:gd name="T43" fmla="*/ 8 h 11"/>
                              <a:gd name="T44" fmla="*/ 1 w 41"/>
                              <a:gd name="T45" fmla="*/ 8 h 11"/>
                              <a:gd name="T46" fmla="*/ 0 w 41"/>
                              <a:gd name="T47" fmla="*/ 7 h 11"/>
                              <a:gd name="T48" fmla="*/ 0 w 41"/>
                              <a:gd name="T49" fmla="*/ 7 h 11"/>
                              <a:gd name="T50" fmla="*/ 0 w 41"/>
                              <a:gd name="T51" fmla="*/ 6 h 11"/>
                              <a:gd name="T52" fmla="*/ 0 w 41"/>
                              <a:gd name="T53" fmla="*/ 6 h 11"/>
                              <a:gd name="T54" fmla="*/ 0 w 41"/>
                              <a:gd name="T55" fmla="*/ 5 h 11"/>
                              <a:gd name="T56" fmla="*/ 0 w 41"/>
                              <a:gd name="T57" fmla="*/ 5 h 11"/>
                              <a:gd name="T58" fmla="*/ 0 w 41"/>
                              <a:gd name="T59" fmla="*/ 4 h 11"/>
                              <a:gd name="T60" fmla="*/ 0 w 41"/>
                              <a:gd name="T61" fmla="*/ 4 h 11"/>
                              <a:gd name="T62" fmla="*/ 0 w 41"/>
                              <a:gd name="T63" fmla="*/ 4 h 11"/>
                              <a:gd name="T64" fmla="*/ 0 w 41"/>
                              <a:gd name="T65" fmla="*/ 3 h 11"/>
                              <a:gd name="T66" fmla="*/ 1 w 41"/>
                              <a:gd name="T67" fmla="*/ 3 h 11"/>
                              <a:gd name="T68" fmla="*/ 1 w 41"/>
                              <a:gd name="T69" fmla="*/ 3 h 11"/>
                              <a:gd name="T70" fmla="*/ 1 w 41"/>
                              <a:gd name="T71" fmla="*/ 2 h 11"/>
                              <a:gd name="T72" fmla="*/ 1 w 41"/>
                              <a:gd name="T73" fmla="*/ 2 h 11"/>
                              <a:gd name="T74" fmla="*/ 2 w 41"/>
                              <a:gd name="T75" fmla="*/ 2 h 11"/>
                              <a:gd name="T76" fmla="*/ 2 w 41"/>
                              <a:gd name="T77" fmla="*/ 1 h 11"/>
                              <a:gd name="T78" fmla="*/ 3 w 41"/>
                              <a:gd name="T79" fmla="*/ 1 h 11"/>
                              <a:gd name="T80" fmla="*/ 3 w 41"/>
                              <a:gd name="T81" fmla="*/ 1 h 11"/>
                              <a:gd name="T82" fmla="*/ 3 w 41"/>
                              <a:gd name="T83" fmla="*/ 1 h 11"/>
                              <a:gd name="T84" fmla="*/ 4 w 41"/>
                              <a:gd name="T85" fmla="*/ 0 h 11"/>
                              <a:gd name="T86" fmla="*/ 4 w 41"/>
                              <a:gd name="T87" fmla="*/ 0 h 11"/>
                              <a:gd name="T88" fmla="*/ 4 w 41"/>
                              <a:gd name="T89" fmla="*/ 0 h 11"/>
                              <a:gd name="T90" fmla="*/ 5 w 41"/>
                              <a:gd name="T91" fmla="*/ 0 h 11"/>
                              <a:gd name="T92" fmla="*/ 5 w 41"/>
                              <a:gd name="T93" fmla="*/ 0 h 11"/>
                              <a:gd name="T94" fmla="*/ 6 w 41"/>
                              <a:gd name="T95" fmla="*/ 0 h 11"/>
                              <a:gd name="T96" fmla="*/ 6 w 41"/>
                              <a:gd name="T97" fmla="*/ 0 h 11"/>
                              <a:gd name="T98" fmla="*/ 7 w 41"/>
                              <a:gd name="T99" fmla="*/ 0 h 11"/>
                              <a:gd name="T100" fmla="*/ 7 w 41"/>
                              <a:gd name="T101" fmla="*/ 0 h 11"/>
                              <a:gd name="T102" fmla="*/ 8 w 41"/>
                              <a:gd name="T103" fmla="*/ 0 h 11"/>
                              <a:gd name="T104" fmla="*/ 8 w 41"/>
                              <a:gd name="T105" fmla="*/ 0 h 11"/>
                              <a:gd name="T106" fmla="*/ 9 w 41"/>
                              <a:gd name="T107" fmla="*/ 0 h 11"/>
                              <a:gd name="T108" fmla="*/ 9 w 41"/>
                              <a:gd name="T109" fmla="*/ 0 h 11"/>
                              <a:gd name="T110" fmla="*/ 10 w 41"/>
                              <a:gd name="T111" fmla="*/ 0 h 11"/>
                              <a:gd name="T112" fmla="*/ 41 w 41"/>
                              <a:gd name="T113" fmla="*/ 6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41" h="11">
                                <a:moveTo>
                                  <a:pt x="41" y="6"/>
                                </a:moveTo>
                                <a:lnTo>
                                  <a:pt x="10" y="11"/>
                                </a:lnTo>
                                <a:lnTo>
                                  <a:pt x="10" y="11"/>
                                </a:lnTo>
                                <a:lnTo>
                                  <a:pt x="10" y="11"/>
                                </a:lnTo>
                                <a:lnTo>
                                  <a:pt x="10" y="11"/>
                                </a:lnTo>
                                <a:lnTo>
                                  <a:pt x="10" y="11"/>
                                </a:lnTo>
                                <a:lnTo>
                                  <a:pt x="9" y="11"/>
                                </a:lnTo>
                                <a:lnTo>
                                  <a:pt x="9" y="11"/>
                                </a:lnTo>
                                <a:lnTo>
                                  <a:pt x="9" y="11"/>
                                </a:lnTo>
                                <a:lnTo>
                                  <a:pt x="9" y="11"/>
                                </a:lnTo>
                                <a:lnTo>
                                  <a:pt x="9" y="11"/>
                                </a:lnTo>
                                <a:lnTo>
                                  <a:pt x="9" y="11"/>
                                </a:lnTo>
                                <a:lnTo>
                                  <a:pt x="8" y="11"/>
                                </a:lnTo>
                                <a:lnTo>
                                  <a:pt x="8" y="11"/>
                                </a:lnTo>
                                <a:lnTo>
                                  <a:pt x="8" y="11"/>
                                </a:lnTo>
                                <a:lnTo>
                                  <a:pt x="8" y="11"/>
                                </a:lnTo>
                                <a:lnTo>
                                  <a:pt x="8" y="11"/>
                                </a:lnTo>
                                <a:lnTo>
                                  <a:pt x="8" y="11"/>
                                </a:lnTo>
                                <a:lnTo>
                                  <a:pt x="8"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5" y="11"/>
                                </a:lnTo>
                                <a:lnTo>
                                  <a:pt x="5" y="11"/>
                                </a:lnTo>
                                <a:lnTo>
                                  <a:pt x="5" y="11"/>
                                </a:lnTo>
                                <a:lnTo>
                                  <a:pt x="5" y="11"/>
                                </a:lnTo>
                                <a:lnTo>
                                  <a:pt x="5" y="11"/>
                                </a:lnTo>
                                <a:lnTo>
                                  <a:pt x="5" y="11"/>
                                </a:lnTo>
                                <a:lnTo>
                                  <a:pt x="4" y="11"/>
                                </a:lnTo>
                                <a:lnTo>
                                  <a:pt x="4" y="11"/>
                                </a:lnTo>
                                <a:lnTo>
                                  <a:pt x="4" y="11"/>
                                </a:lnTo>
                                <a:lnTo>
                                  <a:pt x="4" y="11"/>
                                </a:lnTo>
                                <a:lnTo>
                                  <a:pt x="4" y="11"/>
                                </a:lnTo>
                                <a:lnTo>
                                  <a:pt x="4" y="11"/>
                                </a:lnTo>
                                <a:lnTo>
                                  <a:pt x="4" y="10"/>
                                </a:lnTo>
                                <a:lnTo>
                                  <a:pt x="4" y="10"/>
                                </a:lnTo>
                                <a:lnTo>
                                  <a:pt x="3" y="10"/>
                                </a:lnTo>
                                <a:lnTo>
                                  <a:pt x="3" y="10"/>
                                </a:lnTo>
                                <a:lnTo>
                                  <a:pt x="3" y="10"/>
                                </a:lnTo>
                                <a:lnTo>
                                  <a:pt x="3" y="10"/>
                                </a:lnTo>
                                <a:lnTo>
                                  <a:pt x="3" y="10"/>
                                </a:lnTo>
                                <a:lnTo>
                                  <a:pt x="3" y="10"/>
                                </a:lnTo>
                                <a:lnTo>
                                  <a:pt x="3" y="10"/>
                                </a:lnTo>
                                <a:lnTo>
                                  <a:pt x="2" y="10"/>
                                </a:lnTo>
                                <a:lnTo>
                                  <a:pt x="2" y="9"/>
                                </a:lnTo>
                                <a:lnTo>
                                  <a:pt x="2" y="9"/>
                                </a:lnTo>
                                <a:lnTo>
                                  <a:pt x="2" y="9"/>
                                </a:lnTo>
                                <a:lnTo>
                                  <a:pt x="2" y="9"/>
                                </a:lnTo>
                                <a:lnTo>
                                  <a:pt x="2" y="9"/>
                                </a:lnTo>
                                <a:lnTo>
                                  <a:pt x="2" y="9"/>
                                </a:lnTo>
                                <a:lnTo>
                                  <a:pt x="1" y="9"/>
                                </a:lnTo>
                                <a:lnTo>
                                  <a:pt x="1" y="9"/>
                                </a:lnTo>
                                <a:lnTo>
                                  <a:pt x="1" y="9"/>
                                </a:lnTo>
                                <a:lnTo>
                                  <a:pt x="1" y="8"/>
                                </a:lnTo>
                                <a:lnTo>
                                  <a:pt x="1" y="8"/>
                                </a:lnTo>
                                <a:lnTo>
                                  <a:pt x="1" y="8"/>
                                </a:lnTo>
                                <a:lnTo>
                                  <a:pt x="1" y="8"/>
                                </a:lnTo>
                                <a:lnTo>
                                  <a:pt x="1" y="8"/>
                                </a:lnTo>
                                <a:lnTo>
                                  <a:pt x="1" y="8"/>
                                </a:lnTo>
                                <a:lnTo>
                                  <a:pt x="1" y="8"/>
                                </a:lnTo>
                                <a:lnTo>
                                  <a:pt x="1" y="8"/>
                                </a:lnTo>
                                <a:lnTo>
                                  <a:pt x="0" y="7"/>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1"/>
                                </a:lnTo>
                                <a:lnTo>
                                  <a:pt x="2" y="1"/>
                                </a:lnTo>
                                <a:lnTo>
                                  <a:pt x="2" y="1"/>
                                </a:lnTo>
                                <a:lnTo>
                                  <a:pt x="2" y="1"/>
                                </a:lnTo>
                                <a:lnTo>
                                  <a:pt x="2" y="1"/>
                                </a:lnTo>
                                <a:lnTo>
                                  <a:pt x="3" y="1"/>
                                </a:lnTo>
                                <a:lnTo>
                                  <a:pt x="3" y="1"/>
                                </a:lnTo>
                                <a:lnTo>
                                  <a:pt x="3" y="1"/>
                                </a:lnTo>
                                <a:lnTo>
                                  <a:pt x="3" y="1"/>
                                </a:lnTo>
                                <a:lnTo>
                                  <a:pt x="3" y="1"/>
                                </a:lnTo>
                                <a:lnTo>
                                  <a:pt x="3" y="1"/>
                                </a:lnTo>
                                <a:lnTo>
                                  <a:pt x="3" y="1"/>
                                </a:lnTo>
                                <a:lnTo>
                                  <a:pt x="4" y="1"/>
                                </a:lnTo>
                                <a:lnTo>
                                  <a:pt x="4" y="1"/>
                                </a:lnTo>
                                <a:lnTo>
                                  <a:pt x="4"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6" y="0"/>
                                </a:lnTo>
                                <a:lnTo>
                                  <a:pt x="6" y="0"/>
                                </a:lnTo>
                                <a:lnTo>
                                  <a:pt x="6" y="0"/>
                                </a:lnTo>
                                <a:lnTo>
                                  <a:pt x="6" y="0"/>
                                </a:lnTo>
                                <a:lnTo>
                                  <a:pt x="6" y="0"/>
                                </a:lnTo>
                                <a:lnTo>
                                  <a:pt x="6"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10" y="0"/>
                                </a:lnTo>
                                <a:lnTo>
                                  <a:pt x="10" y="0"/>
                                </a:lnTo>
                                <a:lnTo>
                                  <a:pt x="10" y="0"/>
                                </a:lnTo>
                                <a:lnTo>
                                  <a:pt x="10" y="0"/>
                                </a:lnTo>
                                <a:lnTo>
                                  <a:pt x="10" y="0"/>
                                </a:lnTo>
                                <a:lnTo>
                                  <a:pt x="41" y="6"/>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167" name="Freeform 3167"/>
                        <wps:cNvSpPr>
                          <a:spLocks/>
                        </wps:cNvSpPr>
                        <wps:spPr bwMode="auto">
                          <a:xfrm>
                            <a:off x="682" y="98"/>
                            <a:ext cx="41" cy="11"/>
                          </a:xfrm>
                          <a:custGeom>
                            <a:avLst/>
                            <a:gdLst>
                              <a:gd name="T0" fmla="*/ 10 w 41"/>
                              <a:gd name="T1" fmla="*/ 11 h 11"/>
                              <a:gd name="T2" fmla="*/ 10 w 41"/>
                              <a:gd name="T3" fmla="*/ 11 h 11"/>
                              <a:gd name="T4" fmla="*/ 9 w 41"/>
                              <a:gd name="T5" fmla="*/ 11 h 11"/>
                              <a:gd name="T6" fmla="*/ 9 w 41"/>
                              <a:gd name="T7" fmla="*/ 11 h 11"/>
                              <a:gd name="T8" fmla="*/ 8 w 41"/>
                              <a:gd name="T9" fmla="*/ 11 h 11"/>
                              <a:gd name="T10" fmla="*/ 8 w 41"/>
                              <a:gd name="T11" fmla="*/ 11 h 11"/>
                              <a:gd name="T12" fmla="*/ 7 w 41"/>
                              <a:gd name="T13" fmla="*/ 11 h 11"/>
                              <a:gd name="T14" fmla="*/ 7 w 41"/>
                              <a:gd name="T15" fmla="*/ 11 h 11"/>
                              <a:gd name="T16" fmla="*/ 6 w 41"/>
                              <a:gd name="T17" fmla="*/ 11 h 11"/>
                              <a:gd name="T18" fmla="*/ 6 w 41"/>
                              <a:gd name="T19" fmla="*/ 11 h 11"/>
                              <a:gd name="T20" fmla="*/ 5 w 41"/>
                              <a:gd name="T21" fmla="*/ 11 h 11"/>
                              <a:gd name="T22" fmla="*/ 5 w 41"/>
                              <a:gd name="T23" fmla="*/ 11 h 11"/>
                              <a:gd name="T24" fmla="*/ 4 w 41"/>
                              <a:gd name="T25" fmla="*/ 11 h 11"/>
                              <a:gd name="T26" fmla="*/ 4 w 41"/>
                              <a:gd name="T27" fmla="*/ 11 h 11"/>
                              <a:gd name="T28" fmla="*/ 4 w 41"/>
                              <a:gd name="T29" fmla="*/ 10 h 11"/>
                              <a:gd name="T30" fmla="*/ 3 w 41"/>
                              <a:gd name="T31" fmla="*/ 10 h 11"/>
                              <a:gd name="T32" fmla="*/ 3 w 41"/>
                              <a:gd name="T33" fmla="*/ 10 h 11"/>
                              <a:gd name="T34" fmla="*/ 2 w 41"/>
                              <a:gd name="T35" fmla="*/ 9 h 11"/>
                              <a:gd name="T36" fmla="*/ 2 w 41"/>
                              <a:gd name="T37" fmla="*/ 9 h 11"/>
                              <a:gd name="T38" fmla="*/ 1 w 41"/>
                              <a:gd name="T39" fmla="*/ 9 h 11"/>
                              <a:gd name="T40" fmla="*/ 1 w 41"/>
                              <a:gd name="T41" fmla="*/ 8 h 11"/>
                              <a:gd name="T42" fmla="*/ 1 w 41"/>
                              <a:gd name="T43" fmla="*/ 8 h 11"/>
                              <a:gd name="T44" fmla="*/ 1 w 41"/>
                              <a:gd name="T45" fmla="*/ 8 h 11"/>
                              <a:gd name="T46" fmla="*/ 0 w 41"/>
                              <a:gd name="T47" fmla="*/ 7 h 11"/>
                              <a:gd name="T48" fmla="*/ 0 w 41"/>
                              <a:gd name="T49" fmla="*/ 7 h 11"/>
                              <a:gd name="T50" fmla="*/ 0 w 41"/>
                              <a:gd name="T51" fmla="*/ 6 h 11"/>
                              <a:gd name="T52" fmla="*/ 0 w 41"/>
                              <a:gd name="T53" fmla="*/ 6 h 11"/>
                              <a:gd name="T54" fmla="*/ 0 w 41"/>
                              <a:gd name="T55" fmla="*/ 5 h 11"/>
                              <a:gd name="T56" fmla="*/ 0 w 41"/>
                              <a:gd name="T57" fmla="*/ 5 h 11"/>
                              <a:gd name="T58" fmla="*/ 0 w 41"/>
                              <a:gd name="T59" fmla="*/ 4 h 11"/>
                              <a:gd name="T60" fmla="*/ 0 w 41"/>
                              <a:gd name="T61" fmla="*/ 4 h 11"/>
                              <a:gd name="T62" fmla="*/ 0 w 41"/>
                              <a:gd name="T63" fmla="*/ 4 h 11"/>
                              <a:gd name="T64" fmla="*/ 0 w 41"/>
                              <a:gd name="T65" fmla="*/ 3 h 11"/>
                              <a:gd name="T66" fmla="*/ 1 w 41"/>
                              <a:gd name="T67" fmla="*/ 3 h 11"/>
                              <a:gd name="T68" fmla="*/ 1 w 41"/>
                              <a:gd name="T69" fmla="*/ 3 h 11"/>
                              <a:gd name="T70" fmla="*/ 1 w 41"/>
                              <a:gd name="T71" fmla="*/ 2 h 11"/>
                              <a:gd name="T72" fmla="*/ 1 w 41"/>
                              <a:gd name="T73" fmla="*/ 2 h 11"/>
                              <a:gd name="T74" fmla="*/ 2 w 41"/>
                              <a:gd name="T75" fmla="*/ 2 h 11"/>
                              <a:gd name="T76" fmla="*/ 2 w 41"/>
                              <a:gd name="T77" fmla="*/ 1 h 11"/>
                              <a:gd name="T78" fmla="*/ 3 w 41"/>
                              <a:gd name="T79" fmla="*/ 1 h 11"/>
                              <a:gd name="T80" fmla="*/ 3 w 41"/>
                              <a:gd name="T81" fmla="*/ 1 h 11"/>
                              <a:gd name="T82" fmla="*/ 3 w 41"/>
                              <a:gd name="T83" fmla="*/ 1 h 11"/>
                              <a:gd name="T84" fmla="*/ 4 w 41"/>
                              <a:gd name="T85" fmla="*/ 0 h 11"/>
                              <a:gd name="T86" fmla="*/ 4 w 41"/>
                              <a:gd name="T87" fmla="*/ 0 h 11"/>
                              <a:gd name="T88" fmla="*/ 4 w 41"/>
                              <a:gd name="T89" fmla="*/ 0 h 11"/>
                              <a:gd name="T90" fmla="*/ 5 w 41"/>
                              <a:gd name="T91" fmla="*/ 0 h 11"/>
                              <a:gd name="T92" fmla="*/ 5 w 41"/>
                              <a:gd name="T93" fmla="*/ 0 h 11"/>
                              <a:gd name="T94" fmla="*/ 6 w 41"/>
                              <a:gd name="T95" fmla="*/ 0 h 11"/>
                              <a:gd name="T96" fmla="*/ 6 w 41"/>
                              <a:gd name="T97" fmla="*/ 0 h 11"/>
                              <a:gd name="T98" fmla="*/ 7 w 41"/>
                              <a:gd name="T99" fmla="*/ 0 h 11"/>
                              <a:gd name="T100" fmla="*/ 7 w 41"/>
                              <a:gd name="T101" fmla="*/ 0 h 11"/>
                              <a:gd name="T102" fmla="*/ 8 w 41"/>
                              <a:gd name="T103" fmla="*/ 0 h 11"/>
                              <a:gd name="T104" fmla="*/ 8 w 41"/>
                              <a:gd name="T105" fmla="*/ 0 h 11"/>
                              <a:gd name="T106" fmla="*/ 9 w 41"/>
                              <a:gd name="T107" fmla="*/ 0 h 11"/>
                              <a:gd name="T108" fmla="*/ 9 w 41"/>
                              <a:gd name="T109" fmla="*/ 0 h 11"/>
                              <a:gd name="T110" fmla="*/ 10 w 41"/>
                              <a:gd name="T111" fmla="*/ 0 h 11"/>
                              <a:gd name="T112" fmla="*/ 41 w 41"/>
                              <a:gd name="T113" fmla="*/ 6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41" h="11">
                                <a:moveTo>
                                  <a:pt x="41" y="6"/>
                                </a:moveTo>
                                <a:lnTo>
                                  <a:pt x="10" y="11"/>
                                </a:lnTo>
                                <a:lnTo>
                                  <a:pt x="10" y="11"/>
                                </a:lnTo>
                                <a:lnTo>
                                  <a:pt x="10" y="11"/>
                                </a:lnTo>
                                <a:lnTo>
                                  <a:pt x="10" y="11"/>
                                </a:lnTo>
                                <a:lnTo>
                                  <a:pt x="10" y="11"/>
                                </a:lnTo>
                                <a:lnTo>
                                  <a:pt x="9" y="11"/>
                                </a:lnTo>
                                <a:lnTo>
                                  <a:pt x="9" y="11"/>
                                </a:lnTo>
                                <a:lnTo>
                                  <a:pt x="9" y="11"/>
                                </a:lnTo>
                                <a:lnTo>
                                  <a:pt x="9" y="11"/>
                                </a:lnTo>
                                <a:lnTo>
                                  <a:pt x="9" y="11"/>
                                </a:lnTo>
                                <a:lnTo>
                                  <a:pt x="9" y="11"/>
                                </a:lnTo>
                                <a:lnTo>
                                  <a:pt x="8" y="11"/>
                                </a:lnTo>
                                <a:lnTo>
                                  <a:pt x="8" y="11"/>
                                </a:lnTo>
                                <a:lnTo>
                                  <a:pt x="8" y="11"/>
                                </a:lnTo>
                                <a:lnTo>
                                  <a:pt x="8" y="11"/>
                                </a:lnTo>
                                <a:lnTo>
                                  <a:pt x="8" y="11"/>
                                </a:lnTo>
                                <a:lnTo>
                                  <a:pt x="8" y="11"/>
                                </a:lnTo>
                                <a:lnTo>
                                  <a:pt x="8"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5" y="11"/>
                                </a:lnTo>
                                <a:lnTo>
                                  <a:pt x="5" y="11"/>
                                </a:lnTo>
                                <a:lnTo>
                                  <a:pt x="5" y="11"/>
                                </a:lnTo>
                                <a:lnTo>
                                  <a:pt x="5" y="11"/>
                                </a:lnTo>
                                <a:lnTo>
                                  <a:pt x="5" y="11"/>
                                </a:lnTo>
                                <a:lnTo>
                                  <a:pt x="5" y="11"/>
                                </a:lnTo>
                                <a:lnTo>
                                  <a:pt x="4" y="11"/>
                                </a:lnTo>
                                <a:lnTo>
                                  <a:pt x="4" y="11"/>
                                </a:lnTo>
                                <a:lnTo>
                                  <a:pt x="4" y="11"/>
                                </a:lnTo>
                                <a:lnTo>
                                  <a:pt x="4" y="11"/>
                                </a:lnTo>
                                <a:lnTo>
                                  <a:pt x="4" y="11"/>
                                </a:lnTo>
                                <a:lnTo>
                                  <a:pt x="4" y="11"/>
                                </a:lnTo>
                                <a:lnTo>
                                  <a:pt x="4" y="10"/>
                                </a:lnTo>
                                <a:lnTo>
                                  <a:pt x="4" y="10"/>
                                </a:lnTo>
                                <a:lnTo>
                                  <a:pt x="3" y="10"/>
                                </a:lnTo>
                                <a:lnTo>
                                  <a:pt x="3" y="10"/>
                                </a:lnTo>
                                <a:lnTo>
                                  <a:pt x="3" y="10"/>
                                </a:lnTo>
                                <a:lnTo>
                                  <a:pt x="3" y="10"/>
                                </a:lnTo>
                                <a:lnTo>
                                  <a:pt x="3" y="10"/>
                                </a:lnTo>
                                <a:lnTo>
                                  <a:pt x="3" y="10"/>
                                </a:lnTo>
                                <a:lnTo>
                                  <a:pt x="3" y="10"/>
                                </a:lnTo>
                                <a:lnTo>
                                  <a:pt x="2" y="10"/>
                                </a:lnTo>
                                <a:lnTo>
                                  <a:pt x="2" y="9"/>
                                </a:lnTo>
                                <a:lnTo>
                                  <a:pt x="2" y="9"/>
                                </a:lnTo>
                                <a:lnTo>
                                  <a:pt x="2" y="9"/>
                                </a:lnTo>
                                <a:lnTo>
                                  <a:pt x="2" y="9"/>
                                </a:lnTo>
                                <a:lnTo>
                                  <a:pt x="2" y="9"/>
                                </a:lnTo>
                                <a:lnTo>
                                  <a:pt x="2" y="9"/>
                                </a:lnTo>
                                <a:lnTo>
                                  <a:pt x="1" y="9"/>
                                </a:lnTo>
                                <a:lnTo>
                                  <a:pt x="1" y="9"/>
                                </a:lnTo>
                                <a:lnTo>
                                  <a:pt x="1" y="9"/>
                                </a:lnTo>
                                <a:lnTo>
                                  <a:pt x="1" y="8"/>
                                </a:lnTo>
                                <a:lnTo>
                                  <a:pt x="1" y="8"/>
                                </a:lnTo>
                                <a:lnTo>
                                  <a:pt x="1" y="8"/>
                                </a:lnTo>
                                <a:lnTo>
                                  <a:pt x="1" y="8"/>
                                </a:lnTo>
                                <a:lnTo>
                                  <a:pt x="1" y="8"/>
                                </a:lnTo>
                                <a:lnTo>
                                  <a:pt x="1" y="8"/>
                                </a:lnTo>
                                <a:lnTo>
                                  <a:pt x="1" y="8"/>
                                </a:lnTo>
                                <a:lnTo>
                                  <a:pt x="1" y="8"/>
                                </a:lnTo>
                                <a:lnTo>
                                  <a:pt x="0" y="7"/>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1"/>
                                </a:lnTo>
                                <a:lnTo>
                                  <a:pt x="2" y="1"/>
                                </a:lnTo>
                                <a:lnTo>
                                  <a:pt x="2" y="1"/>
                                </a:lnTo>
                                <a:lnTo>
                                  <a:pt x="2" y="1"/>
                                </a:lnTo>
                                <a:lnTo>
                                  <a:pt x="2" y="1"/>
                                </a:lnTo>
                                <a:lnTo>
                                  <a:pt x="3" y="1"/>
                                </a:lnTo>
                                <a:lnTo>
                                  <a:pt x="3" y="1"/>
                                </a:lnTo>
                                <a:lnTo>
                                  <a:pt x="3" y="1"/>
                                </a:lnTo>
                                <a:lnTo>
                                  <a:pt x="3" y="1"/>
                                </a:lnTo>
                                <a:lnTo>
                                  <a:pt x="3" y="1"/>
                                </a:lnTo>
                                <a:lnTo>
                                  <a:pt x="3" y="1"/>
                                </a:lnTo>
                                <a:lnTo>
                                  <a:pt x="3" y="1"/>
                                </a:lnTo>
                                <a:lnTo>
                                  <a:pt x="4" y="1"/>
                                </a:lnTo>
                                <a:lnTo>
                                  <a:pt x="4" y="1"/>
                                </a:lnTo>
                                <a:lnTo>
                                  <a:pt x="4"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6" y="0"/>
                                </a:lnTo>
                                <a:lnTo>
                                  <a:pt x="6" y="0"/>
                                </a:lnTo>
                                <a:lnTo>
                                  <a:pt x="6" y="0"/>
                                </a:lnTo>
                                <a:lnTo>
                                  <a:pt x="6" y="0"/>
                                </a:lnTo>
                                <a:lnTo>
                                  <a:pt x="6" y="0"/>
                                </a:lnTo>
                                <a:lnTo>
                                  <a:pt x="6"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10" y="0"/>
                                </a:lnTo>
                                <a:lnTo>
                                  <a:pt x="10" y="0"/>
                                </a:lnTo>
                                <a:lnTo>
                                  <a:pt x="10" y="0"/>
                                </a:lnTo>
                                <a:lnTo>
                                  <a:pt x="10" y="0"/>
                                </a:lnTo>
                                <a:lnTo>
                                  <a:pt x="10" y="0"/>
                                </a:lnTo>
                                <a:lnTo>
                                  <a:pt x="41" y="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68" name="Rectangle 3168"/>
                        <wps:cNvSpPr>
                          <a:spLocks noChangeArrowheads="1"/>
                        </wps:cNvSpPr>
                        <wps:spPr bwMode="auto">
                          <a:xfrm>
                            <a:off x="723" y="188"/>
                            <a:ext cx="304" cy="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69" name="Rectangle 3169"/>
                        <wps:cNvSpPr>
                          <a:spLocks noChangeArrowheads="1"/>
                        </wps:cNvSpPr>
                        <wps:spPr bwMode="auto">
                          <a:xfrm>
                            <a:off x="723" y="188"/>
                            <a:ext cx="304" cy="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3170" name="Picture 317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608" y="23"/>
                            <a:ext cx="19" cy="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3171" name="Freeform 3171"/>
                        <wps:cNvSpPr>
                          <a:spLocks/>
                        </wps:cNvSpPr>
                        <wps:spPr bwMode="auto">
                          <a:xfrm>
                            <a:off x="609" y="23"/>
                            <a:ext cx="18" cy="5"/>
                          </a:xfrm>
                          <a:custGeom>
                            <a:avLst/>
                            <a:gdLst>
                              <a:gd name="T0" fmla="*/ 5 w 18"/>
                              <a:gd name="T1" fmla="*/ 1 h 5"/>
                              <a:gd name="T2" fmla="*/ 11 w 18"/>
                              <a:gd name="T3" fmla="*/ 0 h 5"/>
                              <a:gd name="T4" fmla="*/ 18 w 18"/>
                              <a:gd name="T5" fmla="*/ 4 h 5"/>
                              <a:gd name="T6" fmla="*/ 0 w 18"/>
                              <a:gd name="T7" fmla="*/ 5 h 5"/>
                              <a:gd name="T8" fmla="*/ 5 w 18"/>
                              <a:gd name="T9" fmla="*/ 1 h 5"/>
                            </a:gdLst>
                            <a:ahLst/>
                            <a:cxnLst>
                              <a:cxn ang="0">
                                <a:pos x="T0" y="T1"/>
                              </a:cxn>
                              <a:cxn ang="0">
                                <a:pos x="T2" y="T3"/>
                              </a:cxn>
                              <a:cxn ang="0">
                                <a:pos x="T4" y="T5"/>
                              </a:cxn>
                              <a:cxn ang="0">
                                <a:pos x="T6" y="T7"/>
                              </a:cxn>
                              <a:cxn ang="0">
                                <a:pos x="T8" y="T9"/>
                              </a:cxn>
                            </a:cxnLst>
                            <a:rect l="0" t="0" r="r" b="b"/>
                            <a:pathLst>
                              <a:path w="18" h="5">
                                <a:moveTo>
                                  <a:pt x="5" y="1"/>
                                </a:moveTo>
                                <a:lnTo>
                                  <a:pt x="11" y="0"/>
                                </a:lnTo>
                                <a:lnTo>
                                  <a:pt x="18" y="4"/>
                                </a:lnTo>
                                <a:lnTo>
                                  <a:pt x="0" y="5"/>
                                </a:lnTo>
                                <a:lnTo>
                                  <a:pt x="5"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3172" name="Picture 317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609" y="173"/>
                            <a:ext cx="18" cy="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3173" name="Freeform 3173"/>
                        <wps:cNvSpPr>
                          <a:spLocks/>
                        </wps:cNvSpPr>
                        <wps:spPr bwMode="auto">
                          <a:xfrm>
                            <a:off x="609" y="173"/>
                            <a:ext cx="18" cy="5"/>
                          </a:xfrm>
                          <a:custGeom>
                            <a:avLst/>
                            <a:gdLst>
                              <a:gd name="T0" fmla="*/ 11 w 18"/>
                              <a:gd name="T1" fmla="*/ 5 h 5"/>
                              <a:gd name="T2" fmla="*/ 5 w 18"/>
                              <a:gd name="T3" fmla="*/ 5 h 5"/>
                              <a:gd name="T4" fmla="*/ 0 w 18"/>
                              <a:gd name="T5" fmla="*/ 0 h 5"/>
                              <a:gd name="T6" fmla="*/ 18 w 18"/>
                              <a:gd name="T7" fmla="*/ 2 h 5"/>
                              <a:gd name="T8" fmla="*/ 11 w 18"/>
                              <a:gd name="T9" fmla="*/ 5 h 5"/>
                            </a:gdLst>
                            <a:ahLst/>
                            <a:cxnLst>
                              <a:cxn ang="0">
                                <a:pos x="T0" y="T1"/>
                              </a:cxn>
                              <a:cxn ang="0">
                                <a:pos x="T2" y="T3"/>
                              </a:cxn>
                              <a:cxn ang="0">
                                <a:pos x="T4" y="T5"/>
                              </a:cxn>
                              <a:cxn ang="0">
                                <a:pos x="T6" y="T7"/>
                              </a:cxn>
                              <a:cxn ang="0">
                                <a:pos x="T8" y="T9"/>
                              </a:cxn>
                            </a:cxnLst>
                            <a:rect l="0" t="0" r="r" b="b"/>
                            <a:pathLst>
                              <a:path w="18" h="5">
                                <a:moveTo>
                                  <a:pt x="11" y="5"/>
                                </a:moveTo>
                                <a:lnTo>
                                  <a:pt x="5" y="5"/>
                                </a:lnTo>
                                <a:lnTo>
                                  <a:pt x="0" y="0"/>
                                </a:lnTo>
                                <a:lnTo>
                                  <a:pt x="18" y="2"/>
                                </a:lnTo>
                                <a:lnTo>
                                  <a:pt x="11" y="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74" name="Rectangle 3174"/>
                        <wps:cNvSpPr>
                          <a:spLocks noChangeArrowheads="1"/>
                        </wps:cNvSpPr>
                        <wps:spPr bwMode="auto">
                          <a:xfrm>
                            <a:off x="672" y="24"/>
                            <a:ext cx="350" cy="15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20D1C53" id="Group 2116" o:spid="_x0000_s1055" style="position:absolute;left:0;text-align:left;margin-left:13.2pt;margin-top:0;width:424.8pt;height:588.15pt;z-index:251681792;mso-position-horizontal-relative:margin;mso-position-vertical:center;mso-position-vertical-relative:margin;mso-width-relative:margin;mso-height-relative:margin" coordsize="2233,3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">
                <o:lock v:ext="edit" aspectratio="t"/>
                <v:group id="Group 2098" o:spid="_x0000_s1056" style="position:absolute;left:273;top:647;width:94;height:94" coordorigin="273,647"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yN88QAAADdAAAADwAAAGRycy9kb3ducmV2LnhtbERPy2rCQBTdF/yH4Qrd&#10;1UlSWmp0FAlWXIRCVRB3l8w1CWbuhMw0j7/vLApdHs57vR1NI3rqXG1ZQbyIQBAXVtdcKricP18+&#10;QDiPrLGxTAomcrDdzJ7WmGo78Df1J1+KEMIuRQWV920qpSsqMugWtiUO3N12Bn2AXSl1h0MIN41M&#10;ouhdGqw5NFTYUlZR8Tj9GAWHAYfda7zv88c9m27nt69rHpNSz/NxtwLhafT/4j/3UStIo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yN88QAAADdAAAA&#10;DwAAAAAAAAAAAAAAAACqAgAAZHJzL2Rvd25yZXYueG1sUEsFBgAAAAAEAAQA+gAAAJsDAAAAAA==&#10;">
                  <v:rect id="Rectangle 2099" o:spid="_x0000_s1057" style="position:absolute;left:273;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43yMYA&#10;AADdAAAADwAAAGRycy9kb3ducmV2LnhtbESPT4vCMBTE74LfIbwFb5quh6LdpiKiuAf/sK4ge3s0&#10;z7bYvJQmq/XbG0HwOMzMb5h01plaXKl1lWUFn6MIBHFudcWFguPvajgB4TyyxtoyKbiTg1nW76WY&#10;aHvjH7oefCEChF2CCkrvm0RKl5dk0I1sQxy8s20N+iDbQuoWbwFuajmOolgarDgslNjQoqT8cvg3&#10;Clx3zk973Bab2K2b6rRY7v7io1KDj27+BcJT59/hV/tbKxhH0yk834QnI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43yMYAAADdAAAADwAAAAAAAAAAAAAAAACYAgAAZHJz&#10;L2Rvd25yZXYueG1sUEsFBgAAAAAEAAQA9QAAAIsDAAAAAA==&#10;" fillcolor="#d8d8d8" stroked="f"/>
                  <v:rect id="Rectangle 2100" o:spid="_x0000_s1058" style="position:absolute;left:273;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RfRcMA&#10;AADdAAAADwAAAGRycy9kb3ducmV2LnhtbERPTYvCMBC9C/sfwizsRTStiCzVKLKwIiuIuoJ4G5qx&#10;KTaT0sRa/705CB4f73u26GwlWmp86VhBOkxAEOdOl1woOP7/Dr5B+ICssXJMCh7kYTH/6M0w0+7O&#10;e2oPoRAxhH2GCkwIdSalzw1Z9ENXE0fu4hqLIcKmkLrBewy3lRwlyURaLDk2GKzpx1B+Pdysgsuu&#10;Lx/Hv3O6Oa3a7elqxli7tVJfn91yCiJQF97il3utFYzSJO6Pb+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0RfRcMAAADdAAAADwAAAAAAAAAAAAAAAACYAgAAZHJzL2Rv&#10;d25yZXYueG1sUEsFBgAAAAAEAAQA9QAAAIgDAAAAAA==&#10;" filled="f" strokecolor="#7f7f7f" strokeweight="0"/>
                  <v:rect id="Rectangle 2101" o:spid="_x0000_s1059" style="position:absolute;left:335;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mp2MYA&#10;AADdAAAADwAAAGRycy9kb3ducmV2LnhtbESPT2vCQBTE70K/w/IKvYS6GwvFRldRqdRb/YfnR/aZ&#10;BLNvQ3Y1sZ++Wyh4HGbmN8x03tta3Kj1lWMN6VCBIM6dqbjQcDysX8cgfEA2WDsmDXfyMJ89DaaY&#10;Gdfxjm77UIgIYZ+hhjKEJpPS5yVZ9EPXEEfv7FqLIcq2kKbFLsJtLUdKvUuLFceFEhtalZRf9ler&#10;IWneTsvuZ7tJvtfq/vl12n0USa/1y3O/mIAI1IdH+L+9MRpGqUrh701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mp2MYAAADdAAAADwAAAAAAAAAAAAAAAACYAgAAZHJz&#10;L2Rvd25yZXYueG1sUEsFBgAAAAAEAAQA9QAAAIsDAAAAAA==&#10;" fillcolor="#bfbfbf" stroked="f"/>
                  <v:rect id="Rectangle 2102" o:spid="_x0000_s1060" style="position:absolute;left:335;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j88YA&#10;AADdAAAADwAAAGRycy9kb3ducmV2LnhtbESPQWvCQBSE74L/YXmF3nSTlKrEbEQEoSdbrZQen9nX&#10;JGT3bciumv77bqHQ4zAz3zDFZrRG3GjwrWMF6TwBQVw53XKt4Py+n61A+ICs0TgmBd/kYVNOJwXm&#10;2t35SLdTqEWEsM9RQRNCn0vpq4Ys+rnriaP35QaLIcqhlnrAe4RbI7MkWUiLLceFBnvaNVR1p6tV&#10;sHq+mO68fPo8LF/Tj47MlvzhTanHh3G7BhFoDP/hv/aLVpClSQa/b+ITk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jj88YAAADdAAAADwAAAAAAAAAAAAAAAACYAgAAZHJz&#10;L2Rvd25yZXYueG1sUEsFBgAAAAAEAAQA9QAAAIsDAAAAAA==&#10;" filled="f" strokeweight="0"/>
                  <v:rect id="Rectangle 2103" o:spid="_x0000_s1061" style="position:absolute;left:335;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9cO8YA&#10;AADdAAAADwAAAGRycy9kb3ducmV2LnhtbESPQWvCQBSE74X+h+UJXorZTWxLSV1DVSoevDT10OMj&#10;+5oEs29DdtX477uC0OMwM98wi2K0nTjT4FvHGtJEgSCunGm51nD4/py9gfAB2WDnmDRcyUOxfHxY&#10;YG7chb/oXIZaRAj7HDU0IfS5lL5qyKJPXE8cvV83WAxRDrU0A14i3HYyU+pVWmw5LjTY07qh6lie&#10;rIYX659TJbf7zemH6GltxzmXK62nk/HjHUSgMfyH7+2d0ZClag63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9cO8YAAADdAAAADwAAAAAAAAAAAAAAAACYAgAAZHJz&#10;L2Rvd25yZXYueG1sUEsFBgAAAAAEAAQA9QAAAIsDAAAAAA==&#10;" fillcolor="#a5a5a5" stroked="f"/>
                  <v:rect id="Rectangle 2104" o:spid="_x0000_s1062" style="position:absolute;left:304;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KQMcA&#10;AADdAAAADwAAAGRycy9kb3ducmV2LnhtbESPT2vCQBTE7wW/w/IEL6HuqqXU1FVsUfTmn4rnR/Y1&#10;CWbfhuxqop++Wyj0OMzMb5jZorOVuFHjS8caRkMFgjhzpuRcw+lr/fwGwgdkg5Vj0nAnD4t572mG&#10;qXEtH+h2DLmIEPYpaihCqFMpfVaQRT90NXH0vl1jMUTZ5NI02Ea4reRYqVdpseS4UGBNnwVll+PV&#10;akjqyfmjfey3yW6t7qvN+TDNk07rQb9bvoMI1IX/8F97azSMR+oFft/E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uCkDHAAAA3QAAAA8AAAAAAAAAAAAAAAAAmAIAAGRy&#10;cy9kb3ducmV2LnhtbFBLBQYAAAAABAAEAPUAAACMAwAAAAA=&#10;" fillcolor="#bfbfbf" stroked="f"/>
                  <v:rect id="Rectangle 2105" o:spid="_x0000_s1063" style="position:absolute;left:304;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F7h8YA&#10;AADdAAAADwAAAGRycy9kb3ducmV2LnhtbESPQWvCQBSE74X+h+UVequbWGwkugkiCD1ZqyI9vmaf&#10;Scju25Ddavrv3ULB4zAz3zDLcrRGXGjwrWMF6SQBQVw53XKt4HjYvMxB+ICs0TgmBb/koSweH5aY&#10;a3flT7rsQy0ihH2OCpoQ+lxKXzVk0U9cTxy9sxsshiiHWuoBrxFujZwmyZu02HJcaLCndUNVt/+x&#10;Cuazb9Mds9evbfaRnjoyK/LbnVLPT+NqASLQGO7h//a7VjBNkxn8vYlPQB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9F7h8YAAADdAAAADwAAAAAAAAAAAAAAAACYAgAAZHJz&#10;L2Rvd25yZXYueG1sUEsFBgAAAAAEAAQA9QAAAIsDAAAAAA==&#10;" filled="f" strokeweight="0"/>
                  <v:rect id="Rectangle 2106" o:spid="_x0000_s1064" style="position:absolute;left:304;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8UA&#10;AADdAAAADwAAAGRycy9kb3ducmV2LnhtbESPQWvCQBSE74X+h+UVvBTdjbZBoqu0iuLBS6MHj4/s&#10;axKafRuyq8Z/7wpCj8PMfMPMl71txIU6XzvWkIwUCOLCmZpLDcfDZjgF4QOywcYxabiRh+Xi9WWO&#10;mXFX/qFLHkoRIewz1FCF0GZS+qIii37kWuLo/brOYoiyK6Xp8BrhtpFjpVJpsea4UGFLq4qKv/xs&#10;NXxa/5Eoud2vzyei95XtJ5x/az14679mIAL14T/8bO+MhnGiUni8iU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6P+jxQAAAN0AAAAPAAAAAAAAAAAAAAAAAJgCAABkcnMv&#10;ZG93bnJldi54bWxQSwUGAAAAAAQABAD1AAAAigMAAAAA&#10;" fillcolor="#a5a5a5" stroked="f"/>
                  <v:rect id="Rectangle 2107" o:spid="_x0000_s1065" style="position:absolute;left:273;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yUN8cA&#10;AADdAAAADwAAAGRycy9kb3ducmV2LnhtbESPT2vCQBTE7wW/w/IEL6HuqtDW1FVsUfTmn4rnR/Y1&#10;CWbfhuxqop++Wyj0OMzMb5jZorOVuFHjS8caRkMFgjhzpuRcw+lr/fwGwgdkg5Vj0nAnD4t572mG&#10;qXEtH+h2DLmIEPYpaihCqFMpfVaQRT90NXH0vl1jMUTZ5NI02Ea4reRYqRdpseS4UGBNnwVll+PV&#10;akjqyfmjfey3yW6t7qvN+TDNk07rQb9bvoMI1IX/8F97azSMR+oVft/E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W8lDfHAAAA3QAAAA8AAAAAAAAAAAAAAAAAmAIAAGRy&#10;cy9kb3ducmV2LnhtbFBLBQYAAAAABAAEAPUAAACMAwAAAAA=&#10;" fillcolor="#bfbfbf" stroked="f"/>
                  <v:rect id="Rectangle 2108" o:spid="_x0000_s1066" style="position:absolute;left:273;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DUGcMA&#10;AADdAAAADwAAAGRycy9kb3ducmV2LnhtbERPz2vCMBS+C/sfwhN207Qd01KNUgaDndzUMnZ8Ns+2&#10;NHkpTabdf78cBjt+fL+3+8kacaPRd44VpMsEBHHtdMeNgur8ushB+ICs0TgmBT/kYb97mG2x0O7O&#10;R7qdQiNiCPsCFbQhDIWUvm7Jol+6gThyVzdaDBGOjdQj3mO4NTJLkpW02HFsaHGgl5bq/vRtFeTP&#10;F9NX66evw/o9/ezJlOQPH0o9zqdyAyLQFP7Ff+43rSBLkzg3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DUGcMAAADdAAAADwAAAAAAAAAAAAAAAACYAgAAZHJzL2Rv&#10;d25yZXYueG1sUEsFBgAAAAAEAAQA9QAAAIgDAAAAAA==&#10;" filled="f" strokeweight="0"/>
                  <v:rect id="Rectangle 2109" o:spid="_x0000_s1067" style="position:absolute;left:273;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r0cUA&#10;AADdAAAADwAAAGRycy9kb3ducmV2LnhtbESPQWvCQBSE7wX/w/IKvYjuRlvR1FWsYvHQi9GDx0f2&#10;NQnNvg3ZVeO/dwWhx2FmvmHmy87W4kKtrxxrSIYKBHHuTMWFhuNhO5iC8AHZYO2YNNzIw3LRe5lj&#10;atyV93TJQiEihH2KGsoQmlRKn5dk0Q9dQxy9X9daDFG2hTQtXiPc1nKk1ERarDgulNjQuqT8Lztb&#10;DR/WvydKfv9sziei/tp2Y86+tH577VafIAJ14T/8bO+MhlGiZvB4E5+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2vRxQAAAN0AAAAPAAAAAAAAAAAAAAAAAJgCAABkcnMv&#10;ZG93bnJldi54bWxQSwUGAAAAAAQABAD1AAAAigMAAAAA&#10;" fillcolor="#a5a5a5" stroked="f"/>
                  <v:rect id="Rectangle 2110" o:spid="_x0000_s1068" style="position:absolute;left:335;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yansMA&#10;AADdAAAADwAAAGRycy9kb3ducmV2LnhtbERPy4rCMBTdD/gP4QqzKZrWgUGrUVSUcTe+cH1prm2x&#10;uSlNtHW+3iyEWR7Oe7boTCUe1LjSsoJkGIMgzqwuOVdwPm0HYxDOI2usLJOCJzlYzHsfM0y1bflA&#10;j6PPRQhhl6KCwvs6ldJlBRl0Q1sTB+5qG4M+wCaXusE2hJtKjuL4WxosOTQUWNO6oOx2vBsFUf11&#10;WbV/+130u42fm5/LYZJHnVKf/W45BeGp8//it3unFYySJOwPb8IT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4yansMAAADdAAAADwAAAAAAAAAAAAAAAACYAgAAZHJzL2Rv&#10;d25yZXYueG1sUEsFBgAAAAAEAAQA9QAAAIgDAAAAAA==&#10;" fillcolor="#bfbfbf" stroked="f"/>
                  <v:rect id="Rectangle 2111" o:spid="_x0000_s1069" style="position:absolute;left:335;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PrWcUA&#10;AADdAAAADwAAAGRycy9kb3ducmV2LnhtbESPQWsCMRSE7wX/Q3iF3mo2lqqsRhGh0JNVK+LxuXnd&#10;XTZ5WTapbv+9EYQeh5n5hpkve2fFhbpQe9aghhkI4sKbmksNh++P1ymIEJENWs+k4Y8CLBeDpznm&#10;xl95R5d9LEWCcMhRQxVjm0sZioochqFviZP34zuHMcmulKbDa4I7K0dZNpYOa04LFba0rqho9r9O&#10;w/T9bJvD5O20mXypY0N2RWGz1frluV/NQETq43/40f40GkZKKbi/SU9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tZxQAAAN0AAAAPAAAAAAAAAAAAAAAAAJgCAABkcnMv&#10;ZG93bnJldi54bWxQSwUGAAAAAAQABAD1AAAAigMAAAAA&#10;" filled="f" strokeweight="0"/>
                  <v:rect id="Rectangle 2112" o:spid="_x0000_s1070" style="position:absolute;left:335;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pvfcUA&#10;AADdAAAADwAAAGRycy9kb3ducmV2LnhtbESPT4vCMBTE7wt+h/AEL4umratINYp/UPawl60ePD6a&#10;Z1tsXkoTtX57IyzscZiZ3zCLVWdqcafWVZYVxKMIBHFudcWFgtNxP5yBcB5ZY22ZFDzJwWrZ+1hg&#10;qu2Df+me+UIECLsUFZTeN6mULi/JoBvZhjh4F9sa9EG2hdQtPgLc1DKJoqk0WHFYKLGhbUn5NbsZ&#10;BRPjvuJIHn52tzPR59Z0Y842Sg363XoOwlPn/8N/7W+tIInjBN5vwhOQy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Cm99xQAAAN0AAAAPAAAAAAAAAAAAAAAAAJgCAABkcnMv&#10;ZG93bnJldi54bWxQSwUGAAAAAAQABAD1AAAAigMAAAAA&#10;" fillcolor="#a5a5a5" stroked="f"/>
                  <v:rect id="Rectangle 2113" o:spid="_x0000_s1071" style="position:absolute;left:304;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4E6ccA&#10;AADdAAAADwAAAGRycy9kb3ducmV2LnhtbESPQWvCQBSE74X+h+UVvIS6iYLYNBtpi6I3jS2eH9nX&#10;JDT7NmRXE/vru4LQ4zAz3zDZajStuFDvGssKkmkMgri0uuFKwdfn5nkJwnlkja1lUnAlB6v88SHD&#10;VNuBC7ocfSUChF2KCmrvu1RKV9Zk0E1tRxy8b9sb9EH2ldQ9DgFuWjmL44U02HBYqLGjj5rKn+PZ&#10;KIi6+el9+D3sov0mvq63p+KlikalJk/j2ysIT6P/D9/bO61gliRzuL0JT0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9eBOnHAAAA3QAAAA8AAAAAAAAAAAAAAAAAmAIAAGRy&#10;cy9kb3ducmV2LnhtbFBLBQYAAAAABAAEAPUAAACMAwAAAAA=&#10;" fillcolor="#bfbfbf" stroked="f"/>
                  <v:rect id="Rectangle 2114" o:spid="_x0000_s1072" style="position:absolute;left:304;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RIwcYA&#10;AADdAAAADwAAAGRycy9kb3ducmV2LnhtbESPT2vCQBTE7wW/w/IKvekm2qpEVxFB6EnrH0qPz+xr&#10;ErL7NmS3Gr+9Kwg9DjPzG2a+7KwRF2p95VhBOkhAEOdOV1woOB03/SkIH5A1Gsek4EYeloveyxwz&#10;7a68p8shFCJC2GeooAyhyaT0eUkW/cA1xNH7da3FEGVbSN3iNcKtkcMkGUuLFceFEhtal5TXhz+r&#10;YPpxNvVpMvrZTnbpd01mRX77pdTba7eagQjUhf/ws/2pFQzT9B0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RIwcYAAADdAAAADwAAAAAAAAAAAAAAAACYAgAAZHJz&#10;L2Rvd25yZXYueG1sUEsFBgAAAAAEAAQA9QAAAIsDAAAAAA==&#10;" filled="f" strokeweight="0"/>
                  <v:rect id="Rectangle 2115" o:spid="_x0000_s1073" style="position:absolute;left:304;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3CcQA&#10;AADdAAAADwAAAGRycy9kb3ducmV2LnhtbESPQYvCMBSE74L/ITxhL7KmVbssXaOoy4oHL1YPHh/N&#10;sy02L6WJ2v33RhA8DjPzDTNbdKYWN2pdZVlBPIpAEOdWV1woOB7+Pr9BOI+ssbZMCv7JwWLe780w&#10;1fbOe7plvhABwi5FBaX3TSqly0sy6Ea2IQ7e2bYGfZBtIXWL9wA3tRxH0Zc0WHFYKLGhdUn5Jbsa&#10;BYlx0ziSm93v9UQ0XJtuwtlKqY9Bt/wB4anz7/CrvdUKxnGcwPNNe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j9wnEAAAA3QAAAA8AAAAAAAAAAAAAAAAAmAIAAGRycy9k&#10;b3ducmV2LnhtbFBLBQYAAAAABAAEAPUAAACJAwAAAAA=&#10;" fillcolor="#a5a5a5" stroked="f"/>
                  <v:rect id="Rectangle 2116" o:spid="_x0000_s1074" style="position:absolute;left:273;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mncccA&#10;AADdAAAADwAAAGRycy9kb3ducmV2LnhtbESPT2vCQBTE70K/w/IKXkLdREFsmo20paI3/7R4fmRf&#10;k9Ds25DdmuindwXB4zAzv2Gy5WAacaLO1ZYVJJMYBHFhdc2lgp/v1csChPPIGhvLpOBMDpb50yjD&#10;VNue93Q6+FIECLsUFVTet6mUrqjIoJvYljh4v7Yz6IPsSqk77APcNHIax3NpsOawUGFLnxUVf4d/&#10;oyBqZ8eP/rLbRNtVfP5aH/evZTQoNX4e3t9AeBr8I3xvb7SCaZLM4fYmPAGZ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pp3HHAAAA3QAAAA8AAAAAAAAAAAAAAAAAmAIAAGRy&#10;cy9kb3ducmV2LnhtbFBLBQYAAAAABAAEAPUAAACMAwAAAAA=&#10;" fillcolor="#bfbfbf" stroked="f"/>
                  <v:rect id="Rectangle 2117" o:spid="_x0000_s1075" style="position:absolute;left:273;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bWtsUA&#10;AADdAAAADwAAAGRycy9kb3ducmV2LnhtbESPQWvCQBSE7wX/w/KE3uomShuJriKC4MlaK+LxmX0m&#10;IbtvQ3bV9N+7hUKPw8x8w8yXvTXiTp2vHStIRwkI4sLpmksFx+/N2xSED8gajWNS8EMelovByxxz&#10;7R78RfdDKEWEsM9RQRVCm0vpi4os+pFriaN3dZ3FEGVXSt3hI8KtkeMk+ZAWa44LFba0rqhoDjer&#10;YPp+Mc0xm5x32Wd6asisyO/2Sr0O+9UMRKA+/If/2lutYJymG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lta2xQAAAN0AAAAPAAAAAAAAAAAAAAAAAJgCAABkcnMv&#10;ZG93bnJldi54bWxQSwUGAAAAAAQABAD1AAAAigMAAAAA&#10;" filled="f" strokeweight="0"/>
                  <v:rect id="Rectangle 2118" o:spid="_x0000_s1076" style="position:absolute;left:273;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JYl8EA&#10;AADdAAAADwAAAGRycy9kb3ducmV2LnhtbERPy4rCMBTdD/gP4QpuBk2ro0g1ig+UWbixunB5aa5t&#10;sbkpTdT692YhuDyc93zZmko8qHGlZQXxIAJBnFldcq7gfNr1pyCcR9ZYWSYFL3KwXHR+5pho++Qj&#10;PVKfixDCLkEFhfd1IqXLCjLoBrYmDtzVNgZ9gE0udYPPEG4qOYyiiTRYcmgosKZNQdktvRsFY+P+&#10;4kjuD9v7heh3Y9oRp2ulet12NQPhqfVf8cf9rxUM4zjMDW/CE5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iWJfBAAAA3QAAAA8AAAAAAAAAAAAAAAAAmAIAAGRycy9kb3du&#10;cmV2LnhtbFBLBQYAAAAABAAEAPUAAACGAwAAAAA=&#10;" fillcolor="#a5a5a5" stroked="f"/>
                  <v:rect id="Rectangle 2119" o:spid="_x0000_s1077" style="position:absolute;left:335;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YzA8YA&#10;AADdAAAADwAAAGRycy9kb3ducmV2LnhtbESPT2vCQBTE7wW/w/IEL0E3sSCauoqKUm/+K54f2dck&#10;NPs2ZFcT++m7gtDjMDO/YebLzlTiTo0rLStIRjEI4szqknMFX5fdcArCeWSNlWVS8CAHy0XvbY6p&#10;ti2f6H72uQgQdikqKLyvUyldVpBBN7I1cfC+bWPQB9nkUjfYBrip5DiOJ9JgyWGhwJo2BWU/55tR&#10;ENXv13X7e9xHh1382H5eT7M86pQa9LvVBwhPnf8Pv9p7rWCcJDN4vg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YzA8YAAADdAAAADwAAAAAAAAAAAAAAAACYAgAAZHJz&#10;L2Rvd25yZXYueG1sUEsFBgAAAAAEAAQA9QAAAIsDAAAAAA==&#10;" fillcolor="#bfbfbf" stroked="f"/>
                  <v:rect id="Rectangle 2120" o:spid="_x0000_s1078" style="position:absolute;left:335;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Ef8IA&#10;AADdAAAADwAAAGRycy9kb3ducmV2LnhtbERPz2vCMBS+D/wfwhN2m2krm1KNIoLgyTkV8fhsnm1p&#10;8lKaqN1/bw6DHT++3/Nlb414UOdrxwrSUQKCuHC65lLB6bj5mILwAVmjcUwKfsnDcjF4m2Ou3ZN/&#10;6HEIpYgh7HNUUIXQ5lL6oiKLfuRa4sjdXGcxRNiVUnf4jOHWyCxJvqTFmmNDhS2tKyqaw90qmH5e&#10;TXOajC+7yXd6bsisyO/2Sr0P+9UMRKA+/Iv/3FutIEuzuD++iU9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4R/wgAAAN0AAAAPAAAAAAAAAAAAAAAAAJgCAABkcnMvZG93&#10;bnJldi54bWxQSwUGAAAAAAQABAD1AAAAhwMAAAAA&#10;" filled="f" strokeweight="0"/>
                  <v:rect id="Rectangle 2121" o:spid="_x0000_s1079" style="position:absolute;left:335;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Q7t8UA&#10;AADdAAAADwAAAGRycy9kb3ducmV2LnhtbESPT4vCMBTE7wt+h/AEL4umratINYp/UPawl60ePD6a&#10;Z1tsXkoTtX57IyzscZiZ3zCLVWdqcafWVZYVxKMIBHFudcWFgtNxP5yBcB5ZY22ZFDzJwWrZ+1hg&#10;qu2Df+me+UIECLsUFZTeN6mULi/JoBvZhjh4F9sa9EG2hdQtPgLc1DKJoqk0WHFYKLGhbUn5NbsZ&#10;BRPjvuJIHn52tzPR59Z0Y842Sg363XoOwlPn/8N/7W+tIImTGN5vwhOQy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Du3xQAAAN0AAAAPAAAAAAAAAAAAAAAAAJgCAABkcnMv&#10;ZG93bnJldi54bWxQSwUGAAAAAAQABAD1AAAAigMAAAAA&#10;" fillcolor="#a5a5a5" stroked="f"/>
                  <v:rect id="Rectangle 2122" o:spid="_x0000_s1080" style="position:absolute;left:304;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rz8YA&#10;AADdAAAADwAAAGRycy9kb3ducmV2LnhtbESPT2vCQBTE7wW/w/IEL0E3piCauoqKUm/+K54f2dck&#10;NPs2ZFcT++m7gtDjMDO/YebLzlTiTo0rLSsYj2IQxJnVJecKvi674RSE88gaK8uk4EEOlove2xxT&#10;bVs+0f3scxEg7FJUUHhfp1K6rCCDbmRr4uB928agD7LJpW6wDXBTySSOJ9JgyWGhwJo2BWU/55tR&#10;ENXv13X7e9xHh1382H5eT7M86pQa9LvVBwhPnf8Pv9p7rSAZJwk834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5rz8YAAADdAAAADwAAAAAAAAAAAAAAAACYAgAAZHJz&#10;L2Rvd25yZXYueG1sUEsFBgAAAAAEAAQA9QAAAIsDAAAAAA==&#10;" fillcolor="#bfbfbf" stroked="f"/>
                  <v:rect id="Rectangle 2123" o:spid="_x0000_s1081" style="position:absolute;left:304;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EaCMUA&#10;AADdAAAADwAAAGRycy9kb3ducmV2LnhtbESPQWvCQBSE70L/w/IKvekmkapEVxFB6MmqleLxmX0m&#10;IbtvQ3ar6b93CwWPw8x8wyxWvTXiRp2vHStIRwkI4sLpmksFp6/tcAbCB2SNxjEp+CUPq+XLYIG5&#10;dnc+0O0YShEh7HNUUIXQ5lL6oiKLfuRa4uhdXWcxRNmVUnd4j3BrZJYkE2mx5rhQYUubiorm+GMV&#10;zN4vpjlNx+fd9DP9bsisye/2Sr299us5iEB9eIb/2x9aQZZmY/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RoIxQAAAN0AAAAPAAAAAAAAAAAAAAAAAJgCAABkcnMv&#10;ZG93bnJldi54bWxQSwUGAAAAAAQABAD1AAAAigMAAAAA&#10;" filled="f" strokeweight="0"/>
                  <v:rect id="Rectangle 2124" o:spid="_x0000_s1082" style="position:absolute;left:304;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OYL8QA&#10;AADdAAAADwAAAGRycy9kb3ducmV2LnhtbESPQYvCMBSE74L/ITxhL6Jpqy7SNYqrKB682PXg8dG8&#10;bYvNS2mi1n9vFhY8DjPzDbNYdaYWd2pdZVlBPI5AEOdWV1woOP/sRnMQziNrrC2Tgic5WC37vQWm&#10;2j74RPfMFyJA2KWooPS+SaV0eUkG3dg2xMH7ta1BH2RbSN3iI8BNLZMo+pQGKw4LJTa0KSm/Zjej&#10;YGbcNI7k/ri9XYiGG9NNOPtW6mPQrb9AeOr8O/zfPmgFSZxM4e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mC/EAAAA3QAAAA8AAAAAAAAAAAAAAAAAmAIAAGRycy9k&#10;b3ducmV2LnhtbFBLBQYAAAAABAAEAPUAAACJAwAAAAA=&#10;" fillcolor="#a5a5a5" stroked="f"/>
                  <v:rect id="Rectangle 2125" o:spid="_x0000_s1083" style="position:absolute;left:273;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fzu8YA&#10;AADdAAAADwAAAGRycy9kb3ducmV2LnhtbESPQWvCQBSE74L/YXmCl1A3plRsdBVbKnprtcXzI/tM&#10;gtm3Ibua6K93hYLHYWa+YebLzlTiQo0rLSsYj2IQxJnVJecK/n7XL1MQziNrrCyTgis5WC76vTmm&#10;2ra8o8ve5yJA2KWooPC+TqV0WUEG3cjWxME72sagD7LJpW6wDXBTySSOJ9JgyWGhwJo+C8pO+7NR&#10;ENWvh4/29rONvtfx9Wtz2L3nUafUcNCtZiA8df4Z/m9vtYJknLzB4014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fzu8YAAADdAAAADwAAAAAAAAAAAAAAAACYAgAAZHJz&#10;L2Rvd25yZXYueG1sUEsFBgAAAAAEAAQA9QAAAIsDAAAAAA==&#10;" fillcolor="#bfbfbf" stroked="f"/>
                  <v:rect id="Rectangle 2126" o:spid="_x0000_s1084" style="position:absolute;left:273;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5kMUA&#10;AADdAAAADwAAAGRycy9kb3ducmV2LnhtbESPQWvCQBSE74X+h+UVvNVNIlWJriKC0JO1KuLxmX0m&#10;IbtvQ3ar6b/vCgWPw8x8w8yXvTXiRp2vHStIhwkI4sLpmksFx8PmfQrCB2SNxjEp+CUPy8Xryxxz&#10;7e78Tbd9KEWEsM9RQRVCm0vpi4os+qFriaN3dZ3FEGVXSt3hPcKtkVmSjKXFmuNChS2tKyqa/Y9V&#10;MP24mOY4GZ23k6/01JBZkd/ulBq89asZiEB9eIb/259aQZZmY3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trmQxQAAAN0AAAAPAAAAAAAAAAAAAAAAAJgCAABkcnMv&#10;ZG93bnJldi54bWxQSwUGAAAAAAQABAD1AAAAigMAAAAA&#10;" filled="f" strokeweight="0"/>
                  <v:rect id="Rectangle 2127" o:spid="_x0000_s1085" style="position:absolute;left:273;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EGWMUA&#10;AADdAAAADwAAAGRycy9kb3ducmV2LnhtbESPQWvCQBSE7wX/w/IKXkQ3Sa1KdBW1VDz0YvTg8ZF9&#10;JqHZtyG7avz3bkHocZiZb5jFqjO1uFHrKssK4lEEgji3uuJCwen4PZyBcB5ZY22ZFDzIwWrZe1tg&#10;qu2dD3TLfCEChF2KCkrvm1RKl5dk0I1sQxy8i20N+iDbQuoW7wFuaplE0UQarDgslNjQtqT8N7sa&#10;BZ/GjeNI7n6+rmeiwdZ0H5xtlOq/d+s5CE+d/w+/2nutIImTKfy9CU9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EQZYxQAAAN0AAAAPAAAAAAAAAAAAAAAAAJgCAABkcnMv&#10;ZG93bnJldi54bWxQSwUGAAAAAAQABAD1AAAAigMAAAAA&#10;" fillcolor="#a5a5a5" stroked="f"/>
                </v:group>
                <v:group id="Group 2128" o:spid="_x0000_s1086" style="position:absolute;left:273;top:749;width:94;height:94" coordorigin="273,749"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JLicIAAADdAAAADwAAAGRycy9kb3ducmV2LnhtbERPTYvCMBC9C/6HMII3&#10;TVtRpBpFZHfZgwjWhcXb0IxtsZmUJtvWf785CB4f73u7H0wtOmpdZVlBPI9AEOdWV1wo+Ll+ztYg&#10;nEfWWFsmBU9ysN+NR1tMte35Ql3mCxFC2KWooPS+SaV0eUkG3dw2xIG729agD7AtpG6xD+GmlkkU&#10;raTBikNDiQ0dS8of2Z9R8NVjf1jEH93pcT8+b9fl+fcUk1LTyXDYgPA0+Lf45f7WCpI4CXP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XSS4nCAAAA3QAAAA8A&#10;AAAAAAAAAAAAAAAAqgIAAGRycy9kb3ducmV2LnhtbFBLBQYAAAAABAAEAPoAAACZAwAAAAA=&#10;">
                  <v:rect id="Rectangle 2129" o:spid="_x0000_s1087" style="position:absolute;left:273;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DxssUA&#10;AADdAAAADwAAAGRycy9kb3ducmV2LnhtbESPQYvCMBSE74L/ITzBm6b2UNyuURZR9KAuVkH29mie&#10;bdnmpTRR6783Cwseh5n5hpktOlOLO7WusqxgMo5AEOdWV1woOJ/WoykI55E11pZJwZMcLOb93gxT&#10;bR98pHvmCxEg7FJUUHrfpFK6vCSDbmwb4uBdbWvQB9kWUrf4CHBTyziKEmmw4rBQYkPLkvLf7GYU&#10;uO6aX75xX+wSt2mqy3J1+EnOSg0H3dcnCE+df4f/21utIJ7EH/D3JjwBOX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QPGyxQAAAN0AAAAPAAAAAAAAAAAAAAAAAJgCAABkcnMv&#10;ZG93bnJldi54bWxQSwUGAAAAAAQABAD1AAAAigMAAAAA&#10;" fillcolor="#d8d8d8" stroked="f"/>
                  <v:rect id="Rectangle 2130" o:spid="_x0000_s1088" style="position:absolute;left:273;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V+MQA&#10;AADdAAAADwAAAGRycy9kb3ducmV2LnhtbERPXWvCMBR9H+w/hDvYy7BpdQypjTIGiijI5gTx7dJc&#10;m2JzU5qs1n9vHoQ9Hs53sRhsI3rqfO1YQZakIIhLp2uuFBx+l6MpCB+QNTaOScGNPCzmz08F5tpd&#10;+Yf6fahEDGGfowITQptL6UtDFn3iWuLInV1nMUTYVVJ3eI3htpHjNP2QFmuODQZb+jJUXvZ/VsH5&#10;+03eDptTtj2u+t3xYt6xdWulXl+GzxmIQEP4Fz/ca61gnE3i/vgmP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olfjEAAAA3QAAAA8AAAAAAAAAAAAAAAAAmAIAAGRycy9k&#10;b3ducmV2LnhtbFBLBQYAAAAABAAEAPUAAACJAwAAAAA=&#10;" filled="f" strokecolor="#7f7f7f" strokeweight="0"/>
                  <v:rect id="Rectangle 2131" o:spid="_x0000_s1089" style="position:absolute;left:335;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jZccA&#10;AADdAAAADwAAAGRycy9kb3ducmV2LnhtbESPQWvCQBSE74X+h+UVvIS6iYLYNBtpi6I3jS2eH9nX&#10;JDT7NmRXE/vru4LQ4zAz3zDZajStuFDvGssKkmkMgri0uuFKwdfn5nkJwnlkja1lUnAlB6v88SHD&#10;VNuBC7ocfSUChF2KCmrvu1RKV9Zk0E1tRxy8b9sb9EH2ldQ9DgFuWjmL44U02HBYqLGjj5rKn+PZ&#10;KIi6+el9+D3sov0mvq63p+KlikalJk/j2ysIT6P/D9/bO61glswTuL0JT0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1Y2XHAAAA3QAAAA8AAAAAAAAAAAAAAAAAmAIAAGRy&#10;cy9kb3ducmV2LnhtbFBLBQYAAAAABAAEAPUAAACMAwAAAAA=&#10;" fillcolor="#bfbfbf" stroked="f"/>
                  <v:rect id="Rectangle 2132" o:spid="_x0000_s1090" style="position:absolute;left:335;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QpTsUA&#10;AADdAAAADwAAAGRycy9kb3ducmV2LnhtbESPQWvCQBSE70L/w/IKvekmkapEVxFB6MmqleLxmX0m&#10;IbtvQ3ar6b93CwWPw8x8wyxWvTXiRp2vHStIRwkI4sLpmksFp6/tcAbCB2SNxjEp+CUPq+XLYIG5&#10;dnc+0O0YShEh7HNUUIXQ5lL6oiKLfuRa4uhdXWcxRNmVUnd4j3BrZJYkE2mx5rhQYUubiorm+GMV&#10;zN4vpjlNx+fd9DP9bsisye/2Sr299us5iEB9eIb/2x9aQZaOM/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VClOxQAAAN0AAAAPAAAAAAAAAAAAAAAAAJgCAABkcnMv&#10;ZG93bnJldi54bWxQSwUGAAAAAAQABAD1AAAAigMAAAAA&#10;" filled="f" strokeweight="0"/>
                  <v:rect id="Rectangle 2133" o:spid="_x0000_s1091" style="position:absolute;left:335;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OWhsUA&#10;AADdAAAADwAAAGRycy9kb3ducmV2LnhtbESPT4vCMBTE7wt+h/AEL7KmtSpLNYp/UPbgxbqHPT6a&#10;Z1tsXkoTtX57IyzscZiZ3zCLVWdqcafWVZYVxKMIBHFudcWFgp/z/vMLhPPIGmvLpOBJDlbL3scC&#10;U20ffKJ75gsRIOxSVFB636RSurwkg25kG+LgXWxr0AfZFlK3+AhwU8txFM2kwYrDQokNbUvKr9nN&#10;KJgaN4kjeTjubr9Ew63pEs42Sg363XoOwlPn/8N/7W+tYBwnCbzfhCcgl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85aGxQAAAN0AAAAPAAAAAAAAAAAAAAAAAJgCAABkcnMv&#10;ZG93bnJldi54bWxQSwUGAAAAAAQABAD1AAAAigMAAAAA&#10;" fillcolor="#a5a5a5" stroked="f"/>
                  <v:rect id="Rectangle 2134" o:spid="_x0000_s1092" style="position:absolute;left:304;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LA/cYA&#10;AADdAAAADwAAAGRycy9kb3ducmV2LnhtbESPW2vCQBSE3wv9D8sp+BJ04wWxqauoKPrmFZ8P2dMk&#10;NHs2ZFcT/fXdgtDHYWa+Yabz1pTiTrUrLCvo92IQxKnVBWcKLudNdwLCeWSNpWVS8CAH89n72xQT&#10;bRs+0v3kMxEg7BJUkHtfJVK6NCeDrmcr4uB929qgD7LOpK6xCXBTykEcj6XBgsNCjhWtckp/Tjej&#10;IKqG12XzPOyi/SZ+rLfX42cWtUp1PtrFFwhPrf8Pv9o7rWDQH47g7014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wLA/cYAAADdAAAADwAAAAAAAAAAAAAAAACYAgAAZHJz&#10;L2Rvd25yZXYueG1sUEsFBgAAAAAEAAQA9QAAAIsDAAAAAA==&#10;" fillcolor="#bfbfbf" stroked="f"/>
                  <v:rect id="Rectangle 2135" o:spid="_x0000_s1093" style="position:absolute;left:304;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2xOsYA&#10;AADdAAAADwAAAGRycy9kb3ducmV2LnhtbESPT2vCQBTE74LfYXmF3swmin+IriKC0JOtVkqPz+xr&#10;ErL7NmTXmH77bqHQ4zAzv2E2u8Ea0VPna8cKsiQFQVw4XXOp4Pp+nKxA+ICs0TgmBd/kYbcdjzaY&#10;a/fgM/WXUIoIYZ+jgiqENpfSFxVZ9IlriaP35TqLIcqulLrDR4RbI6dpupAWa44LFbZ0qKhoLner&#10;YDW/mea6nH2elq/ZR0NmT/70ptTz07Bfgwg0hP/wX/tFK5hmsz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2xOsYAAADdAAAADwAAAAAAAAAAAAAAAACYAgAAZHJz&#10;L2Rvd25yZXYueG1sUEsFBgAAAAAEAAQA9QAAAIsDAAAAAA==&#10;" filled="f" strokeweight="0"/>
                  <v:rect id="Rectangle 2136" o:spid="_x0000_s1094" style="position:absolute;left:304;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Q1HsQA&#10;AADdAAAADwAAAGRycy9kb3ducmV2LnhtbESPT4vCMBTE7wt+h/AEL4um1VWkGsU/KHvwYvXg8dE8&#10;22LzUpqo9dsbYWGPw8z8hpkvW1OJBzWutKwgHkQgiDOrS84VnE+7/hSE88gaK8uk4EUOlovO1xwT&#10;bZ98pEfqcxEg7BJUUHhfJ1K6rCCDbmBr4uBdbWPQB9nkUjf4DHBTyWEUTaTBksNCgTVtCspu6d0o&#10;GBv3E0dyf9jeL0TfG9OOOF0r1eu2qxkIT63/D/+1f7WCYTyawO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ENR7EAAAA3QAAAA8AAAAAAAAAAAAAAAAAmAIAAGRycy9k&#10;b3ducmV2LnhtbFBLBQYAAAAABAAEAPUAAACJAwAAAAA=&#10;" fillcolor="#a5a5a5" stroked="f"/>
                  <v:rect id="Rectangle 2137" o:spid="_x0000_s1095" style="position:absolute;left:273;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BeisYA&#10;AADdAAAADwAAAGRycy9kb3ducmV2LnhtbESPT2vCQBTE74V+h+UVvATdqKA2dRUVRW/+xfMj+5qE&#10;Zt+G7Gqin75bEHocZuY3zHTemlLcqXaFZQX9XgyCOLW64EzB5bzpTkA4j6yxtEwKHuRgPnt/m2Ki&#10;bcNHup98JgKEXYIKcu+rREqX5mTQ9WxFHLxvWxv0QdaZ1DU2AW5KOYjjkTRYcFjIsaJVTunP6WYU&#10;RNXwumyeh12038SP9fZ6/MyiVqnOR7v4AuGp9f/hV3unFQz6wzH8vQlP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BeisYAAADdAAAADwAAAAAAAAAAAAAAAACYAgAAZHJz&#10;L2Rvd25yZXYueG1sUEsFBgAAAAAEAAQA9QAAAIsDAAAAAA==&#10;" fillcolor="#bfbfbf" stroked="f"/>
                  <v:rect id="Rectangle 2138" o:spid="_x0000_s1096" style="position:absolute;left:273;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wepMEA&#10;AADdAAAADwAAAGRycy9kb3ducmV2LnhtbERPTYvCMBC9L/gfwgh7W9MqrlKNIoKwJ3VVxOPYjG1p&#10;MilNVrv/3hwEj4/3PV921og7tb5yrCAdJCCIc6crLhScjpuvKQgfkDUax6TgnzwsF72POWbaPfiX&#10;7odQiBjCPkMFZQhNJqXPS7LoB64hjtzNtRZDhG0hdYuPGG6NHCbJt7RYcWwosaF1SXl9+LMKpuOr&#10;qU+T0WU72aXnmsyK/Hav1Ge/W81ABOrCW/xy/2gFw3QU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8HqTBAAAA3QAAAA8AAAAAAAAAAAAAAAAAmAIAAGRycy9kb3du&#10;cmV2LnhtbFBLBQYAAAAABAAEAPUAAACGAwAAAAA=&#10;" filled="f" strokeweight="0"/>
                  <v:rect id="Rectangle 2139" o:spid="_x0000_s1097" style="position:absolute;left:273;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uhbMYA&#10;AADdAAAADwAAAGRycy9kb3ducmV2LnhtbESPQWvCQBSE70L/w/IKXkrdJGppU9fQKkoPvRg99PjI&#10;viah2bdhd9X4712h4HGYmW+YRTGYTpzI+daygnSSgCCurG65VnDYb55fQfiArLGzTAou5KFYPowW&#10;mGt75h2dylCLCGGfo4ImhD6X0lcNGfQT2xNH79c6gyFKV0vt8BzhppNZkrxIgy3HhQZ7WjVU/ZVH&#10;o2Bu/CxN5PZ7ffwhelqZYcrlp1Ljx+HjHUSgIdzD/+0vrSBLp29we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uhbMYAAADdAAAADwAAAAAAAAAAAAAAAACYAgAAZHJz&#10;L2Rvd25yZXYueG1sUEsFBgAAAAAEAAQA9QAAAIsDAAAAAA==&#10;" fillcolor="#a5a5a5" stroked="f"/>
                  <v:rect id="Rectangle 2140" o:spid="_x0000_s1098" style="position:absolute;left:335;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1g8UA&#10;AADdAAAADwAAAGRycy9kb3ducmV2LnhtbERPy2rCQBTdC/7DcIVuQjOJLaVNHUNbKrqzPsj6krkm&#10;wcydkJma2K93FgWXh/Ne5KNpxYV611hWkMYJCOLS6oYrBcfD6vEVhPPIGlvLpOBKDvLldLLATNuB&#10;d3TZ+0qEEHYZKqi97zIpXVmTQRfbjjhwJ9sb9AH2ldQ9DiHctHKeJC/SYMOhocaOvmoqz/tfoyDq&#10;norP4e9nE21XyfV7XezeqmhU6mE2fryD8DT6u/jfvdEK5ulz2B/eh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P7WDxQAAAN0AAAAPAAAAAAAAAAAAAAAAAJgCAABkcnMv&#10;ZG93bnJldi54bWxQSwUGAAAAAAQABAD1AAAAigMAAAAA&#10;" fillcolor="#bfbfbf" stroked="f"/>
                  <v:rect id="Rectangle 2141" o:spid="_x0000_s1099" style="position:absolute;left:335;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DERMYA&#10;AADdAAAADwAAAGRycy9kb3ducmV2LnhtbESPT2vCQBTE7wW/w/IKvekm2qpEVxFB6EnrH0qPz+xr&#10;ErL7NmS3Gr+9Kwg9DjPzG2a+7KwRF2p95VhBOkhAEOdOV1woOB03/SkIH5A1Gsek4EYeloveyxwz&#10;7a68p8shFCJC2GeooAyhyaT0eUkW/cA1xNH7da3FEGVbSN3iNcKtkcMkGUuLFceFEhtal5TXhz+r&#10;YPpxNvVpMvrZTnbpd01mRX77pdTba7eagQjUhf/ws/2pFQzT9xQ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DERMYAAADdAAAADwAAAAAAAAAAAAAAAACYAgAAZHJz&#10;L2Rvd25yZXYueG1sUEsFBgAAAAAEAAQA9QAAAIsDAAAAAA==&#10;" filled="f" strokeweight="0"/>
                  <v:rect id="Rectangle 2142" o:spid="_x0000_s1100" style="position:absolute;left:335;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lAYMQA&#10;AADdAAAADwAAAGRycy9kb3ducmV2LnhtbESPQYvCMBSE74L/ITxhL6Jpqy7SNYqrKB682PXg8dG8&#10;bYvNS2mi1n9vFhY8DjPzDbNYdaYWd2pdZVlBPI5AEOdWV1woOP/sRnMQziNrrC2Tgic5WC37vQWm&#10;2j74RPfMFyJA2KWooPS+SaV0eUkG3dg2xMH7ta1BH2RbSN3iI8BNLZMo+pQGKw4LJTa0KSm/Zjej&#10;YGbcNI7k/ri9XYiGG9NNOPtW6mPQrb9AeOr8O/zfPmgFSTxN4O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5QGDEAAAA3QAAAA8AAAAAAAAAAAAAAAAAmAIAAGRycy9k&#10;b3ducmV2LnhtbFBLBQYAAAAABAAEAPUAAACJAwAAAAA=&#10;" fillcolor="#a5a5a5" stroked="f"/>
                  <v:rect id="Rectangle 2143" o:spid="_x0000_s1101" style="position:absolute;left:304;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0r9MYA&#10;AADdAAAADwAAAGRycy9kb3ducmV2LnhtbESPW2vCQBSE3wv9D8sp+BJ04wWxqauoKPrmFZ8P2dMk&#10;NHs2ZFcT/fXdgtDHYWa+Yabz1pTiTrUrLCvo92IQxKnVBWcKLudNdwLCeWSNpWVS8CAH89n72xQT&#10;bRs+0v3kMxEg7BJUkHtfJVK6NCeDrmcr4uB929qgD7LOpK6xCXBTykEcj6XBgsNCjhWtckp/Tjej&#10;IKqG12XzPOyi/SZ+rLfX42cWtUp1PtrFFwhPrf8Pv9o7rWDQHw3h7014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0r9MYAAADdAAAADwAAAAAAAAAAAAAAAACYAgAAZHJz&#10;L2Rvd25yZXYueG1sUEsFBgAAAAAEAAQA9QAAAIsDAAAAAA==&#10;" fillcolor="#bfbfbf" stroked="f"/>
                  <v:rect id="Rectangle 2144" o:spid="_x0000_s1102" style="position:absolute;left:304;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dn3MUA&#10;AADdAAAADwAAAGRycy9kb3ducmV2LnhtbESPQWvCQBSE7wX/w/IEb3UTtVVSVxFB8KStinh8Zl+T&#10;kN23Ibtq+u+7QqHHYWa+YebLzhpxp9ZXjhWkwwQEce50xYWC03HzOgPhA7JG45gU/JCH5aL3MsdM&#10;uwd/0f0QChEh7DNUUIbQZFL6vCSLfuga4uh9u9ZiiLItpG7xEeHWyFGSvEuLFceFEhtal5TXh5tV&#10;MHu7mvo0HV920316rsmsyO8+lRr0u9UHiEBd+A//tbdawSidTOD5Jj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92fcxQAAAN0AAAAPAAAAAAAAAAAAAAAAAJgCAABkcnMv&#10;ZG93bnJldi54bWxQSwUGAAAAAAQABAD1AAAAigMAAAAA&#10;" filled="f" strokeweight="0"/>
                  <v:rect id="Rectangle 2145" o:spid="_x0000_s1103" style="position:absolute;left:304;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DYFMQA&#10;AADdAAAADwAAAGRycy9kb3ducmV2LnhtbESPQYvCMBSE7wv+h/AWvIimVStSjaIuLh68WD14fDTP&#10;tmzzUpqo3X+/EYQ9DjPzDbNcd6YWD2pdZVlBPIpAEOdWV1wouJz3wzkI55E11pZJwS85WK96H0tM&#10;tX3yiR6ZL0SAsEtRQel9k0rp8pIMupFtiIN3s61BH2RbSN3iM8BNLcdRNJMGKw4LJTa0Kyn/ye5G&#10;QWLcNI7k9/HrfiUa7Ew34WyrVP+z2yxAeOr8f/jdPmgF43iawOtNe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Q2BTEAAAA3QAAAA8AAAAAAAAAAAAAAAAAmAIAAGRycy9k&#10;b3ducmV2LnhtbFBLBQYAAAAABAAEAPUAAACJAwAAAAA=&#10;" fillcolor="#a5a5a5" stroked="f"/>
                  <v:rect id="Rectangle 2146" o:spid="_x0000_s1104" style="position:absolute;left:273;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qIbMYA&#10;AADdAAAADwAAAGRycy9kb3ducmV2LnhtbESPQWvCQBSE70L/w/IKvQTdaEU0uooWpd5sVDw/sq9J&#10;aPZtyK4m9te7BaHHYWa+YRarzlTiRo0rLSsYDmIQxJnVJecKzqddfwrCeWSNlWVScCcHq+VLb4GJ&#10;ti2ndDv6XAQIuwQVFN7XiZQuK8igG9iaOHjftjHog2xyqRtsA9xUchTHE2mw5LBQYE0fBWU/x6tR&#10;ENXvl037+7WPDrv4vv28pLM86pR6e+3WcxCeOv8ffrb3WsFoOJ7A35vwBOTy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qIbMYAAADdAAAADwAAAAAAAAAAAAAAAACYAgAAZHJz&#10;L2Rvd25yZXYueG1sUEsFBgAAAAAEAAQA9QAAAIsDAAAAAA==&#10;" fillcolor="#bfbfbf" stroked="f"/>
                  <v:rect id="Rectangle 2147" o:spid="_x0000_s1105" style="position:absolute;left:273;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X5q8YA&#10;AADdAAAADwAAAGRycy9kb3ducmV2LnhtbESPT2vCQBTE7wW/w/IK3uomWo2kriKC0JP1H6XH1+xr&#10;ErL7NmRXjd/eLRR6HGbmN8xi1VsjrtT52rGCdJSAIC6crrlUcD5tX+YgfEDWaByTgjt5WC0HTwvM&#10;tbvxga7HUIoIYZ+jgiqENpfSFxVZ9CPXEkfvx3UWQ5RdKXWHtwi3Ro6TZCYt1hwXKmxpU1HRHC9W&#10;wXz6bZpzNvnaZR/pZ0NmTX63V2r43K/fQATqw3/4r/2uFYzT1wx+38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X5q8YAAADdAAAADwAAAAAAAAAAAAAAAACYAgAAZHJz&#10;L2Rvd25yZXYueG1sUEsFBgAAAAAEAAQA9QAAAIsDAAAAAA==&#10;" filled="f" strokeweight="0"/>
                  <v:rect id="Rectangle 2148" o:spid="_x0000_s1106" style="position:absolute;left:273;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F3isIA&#10;AADdAAAADwAAAGRycy9kb3ducmV2LnhtbERPTYvCMBC9C/sfwix4EU2rrkg1LbvKigcvdj14HJqx&#10;LTaT0kTt/ntzEDw+3vc6600j7tS52rKCeBKBIC6srrlUcPr7HS9BOI+ssbFMCv7JQZZ+DNaYaPvg&#10;I91zX4oQwi5BBZX3bSKlKyoy6Ca2JQ7cxXYGfYBdKXWHjxBuGjmNooU0WHNoqLClTUXFNb8ZBV/G&#10;zeNI7g7b25lotDH9jPMfpYaf/fcKhKfev8Uv914rmMbzMDe8CU9Ap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UXeKwgAAAN0AAAAPAAAAAAAAAAAAAAAAAJgCAABkcnMvZG93&#10;bnJldi54bWxQSwUGAAAAAAQABAD1AAAAhwMAAAAA&#10;" fillcolor="#a5a5a5" stroked="f"/>
                  <v:rect id="Rectangle 2149" o:spid="_x0000_s1107" style="position:absolute;left:335;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UcHsYA&#10;AADdAAAADwAAAGRycy9kb3ducmV2LnhtbESPT2vCQBTE74LfYXmCl6AbrYhGV7GlUm/+afH8yD6T&#10;YPZtyK4m9tN3C4LHYWZ+wyzXrSnFnWpXWFYwGsYgiFOrC84U/HxvBzMQziNrLC2Tggc5WK+6nSUm&#10;2jZ8pPvJZyJA2CWoIPe+SqR0aU4G3dBWxMG72NqgD7LOpK6xCXBTynEcT6XBgsNCjhV95JReTzej&#10;IKrezu/N72EX7bfx4/PrfJxnUatUv9duFiA8tf4VfrZ3WsF4NJnD/5v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UcHsYAAADdAAAADwAAAAAAAAAAAAAAAACYAgAAZHJz&#10;L2Rvd25yZXYueG1sUEsFBgAAAAAEAAQA9QAAAIsDAAAAAA==&#10;" fillcolor="#bfbfbf" stroked="f"/>
                  <v:rect id="Rectangle 2150" o:spid="_x0000_s1108" style="position:absolute;left:335;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X3AsIA&#10;AADdAAAADwAAAGRycy9kb3ducmV2LnhtbERPy4rCMBTdC/5DuMLsNK2DDzpGEUFw5fhCZnmnudOW&#10;Jjelidr5e7MQXB7Oe7HqrBF3an3lWEE6SkAQ505XXCi4nLfDOQgfkDUax6Tgnzyslv3eAjPtHnyk&#10;+ykUIoawz1BBGUKTSenzkiz6kWuII/fnWoshwraQusVHDLdGjpNkKi1WHBtKbGhTUl6fblbBfPJr&#10;6svs82c/+06vNZk1+f1BqY9Bt/4CEagLb/HLvdMKxukk7o9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FfcCwgAAAN0AAAAPAAAAAAAAAAAAAAAAAJgCAABkcnMvZG93&#10;bnJldi54bWxQSwUGAAAAAAQABAD1AAAAhwMAAAAA&#10;" filled="f" strokeweight="0"/>
                  <v:rect id="Rectangle 2151" o:spid="_x0000_s1109" style="position:absolute;left:335;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JIysQA&#10;AADdAAAADwAAAGRycy9kb3ducmV2LnhtbESPQYvCMBSE74L/ITxhL7KmVbssXaOoy4oHL1YPHh/N&#10;sy02L6WJ2v33RhA8DjPzDTNbdKYWN2pdZVlBPIpAEOdWV1woOB7+Pr9BOI+ssbZMCv7JwWLe780w&#10;1fbOe7plvhABwi5FBaX3TSqly0sy6Ea2IQ7e2bYGfZBtIXWL9wA3tRxH0Zc0WHFYKLGhdUn5Jbsa&#10;BYlx0ziSm93v9UQ0XJtuwtlKqY9Bt/wB4anz7/CrvdUKxnESw/NNe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ySMrEAAAA3QAAAA8AAAAAAAAAAAAAAAAAmAIAAGRycy9k&#10;b3ducmV2LnhtbFBLBQYAAAAABAAEAPUAAACJAwAAAAA=&#10;" fillcolor="#a5a5a5" stroked="f"/>
                  <v:rect id="Rectangle 2152" o:spid="_x0000_s1110" style="position:absolute;left:304;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gYssYA&#10;AADdAAAADwAAAGRycy9kb3ducmV2LnhtbESPQWvCQBSE74L/YXmCl1A3plRsdBVbKnprtcXzI/tM&#10;gtm3Ibua6K93hYLHYWa+YebLzlTiQo0rLSsYj2IQxJnVJecK/n7XL1MQziNrrCyTgis5WC76vTmm&#10;2ra8o8ve5yJA2KWooPC+TqV0WUEG3cjWxME72sagD7LJpW6wDXBTySSOJ9JgyWGhwJo+C8pO+7NR&#10;ENWvh4/29rONvtfx9Wtz2L3nUafUcNCtZiA8df4Z/m9vtYJk/JbA4014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gYssYAAADdAAAADwAAAAAAAAAAAAAAAACYAgAAZHJz&#10;L2Rvd25yZXYueG1sUEsFBgAAAAAEAAQA9QAAAIsDAAAAAA==&#10;" fillcolor="#bfbfbf" stroked="f"/>
                  <v:rect id="Rectangle 2153" o:spid="_x0000_s1111" style="position:absolute;left:304;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dpdcYA&#10;AADdAAAADwAAAGRycy9kb3ducmV2LnhtbESPT2vCQBTE74LfYXmF3swmin+IriKC0JOtVkqPz+xr&#10;ErL7NmTXmH77bqHQ4zAzv2E2u8Ea0VPna8cKsiQFQVw4XXOp4Pp+nKxA+ICs0TgmBd/kYbcdjzaY&#10;a/fgM/WXUIoIYZ+jgiqENpfSFxVZ9IlriaP35TqLIcqulLrDR4RbI6dpupAWa44LFbZ0qKhoLner&#10;YDW/mea6nH2elq/ZR0NmT/70ptTz07Bfgwg0hP/wX/tFK5hm8x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dpdcYAAADdAAAADwAAAAAAAAAAAAAAAACYAgAAZHJz&#10;L2Rvd25yZXYueG1sUEsFBgAAAAAEAAQA9QAAAIsDAAAAAA==&#10;" filled="f" strokeweight="0"/>
                  <v:rect id="Rectangle 2154" o:spid="_x0000_s1112" style="position:absolute;left:304;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XrUsQA&#10;AADdAAAADwAAAGRycy9kb3ducmV2LnhtbESPQYvCMBSE7wv+h/AWvIimVStSjaIuLh68WD14fDTP&#10;tmzzUpqo3X+/EYQ9DjPzDbNcd6YWD2pdZVlBPIpAEOdWV1wouJz3wzkI55E11pZJwS85WK96H0tM&#10;tX3yiR6ZL0SAsEtRQel9k0rp8pIMupFtiIN3s61BH2RbSN3iM8BNLcdRNJMGKw4LJTa0Kyn/ye5G&#10;QWLcNI7k9/HrfiUa7Ew34WyrVP+z2yxAeOr8f/jdPmgF4ziZwutNe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F61LEAAAA3QAAAA8AAAAAAAAAAAAAAAAAmAIAAGRycy9k&#10;b3ducmV2LnhtbFBLBQYAAAAABAAEAPUAAACJAwAAAAA=&#10;" fillcolor="#a5a5a5" stroked="f"/>
                  <v:rect id="Rectangle 2155" o:spid="_x0000_s1113" style="position:absolute;left:273;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GAxsYA&#10;AADdAAAADwAAAGRycy9kb3ducmV2LnhtbESPQWvCQBSE70L/w/IKvQTdqFg0uoqWSr3ZqHh+ZF+T&#10;0OzbkN2a6K93C4LHYWa+YRarzlTiQo0rLSsYDmIQxJnVJecKTsdtfwrCeWSNlWVScCUHq+VLb4GJ&#10;ti2ndDn4XAQIuwQVFN7XiZQuK8igG9iaOHg/tjHog2xyqRtsA9xUchTH79JgyWGhwJo+Csp+D39G&#10;QVSPz5v29r2L9tv4+vl1Tmd51Cn19tqt5yA8df4ZfrR3WsFoOJnA/5vw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GAxsYAAADdAAAADwAAAAAAAAAAAAAAAACYAgAAZHJz&#10;L2Rvd25yZXYueG1sUEsFBgAAAAAEAAQA9QAAAIsDAAAAAA==&#10;" fillcolor="#bfbfbf" stroked="f"/>
                  <v:rect id="Rectangle 2156" o:spid="_x0000_s1114" style="position:absolute;left:273;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DK7cUA&#10;AADdAAAADwAAAGRycy9kb3ducmV2LnhtbESPT4vCMBTE7wt+h/CEva1pFf9QjSLCgifXVRGPz+bZ&#10;liYvpclq99tvhAWPw8z8hlmsOmvEnVpfOVaQDhIQxLnTFRcKTsfPjxkIH5A1Gsek4Jc8rJa9twVm&#10;2j34m+6HUIgIYZ+hgjKEJpPS5yVZ9APXEEfv5lqLIcq2kLrFR4RbI4dJMpEWK44LJTa0KSmvDz9W&#10;wWx8NfVpOrrspl/puSazJr/bK/Xe79ZzEIG68Ar/t7dawTAdT+D5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sMrtxQAAAN0AAAAPAAAAAAAAAAAAAAAAAJgCAABkcnMv&#10;ZG93bnJldi54bWxQSwUGAAAAAAQABAD1AAAAigMAAAAA&#10;" filled="f" strokeweight="0"/>
                  <v:rect id="Rectangle 2157" o:spid="_x0000_s1115" style="position:absolute;left:273;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d1JcYA&#10;AADdAAAADwAAAGRycy9kb3ducmV2LnhtbESPQWvCQBSE74X+h+UJXopuorWVNBupiqWHXhp78PjI&#10;vibB7NuQ3cT4712h0OMwM98w6WY0jRioc7VlBfE8AkFcWF1zqeDneJitQTiPrLGxTAqu5GCTPT6k&#10;mGh74W8acl+KAGGXoILK+zaR0hUVGXRz2xIH79d2Bn2QXSl1h5cAN41cRNGLNFhzWKiwpV1FxTnv&#10;jYKVcc9xJD++9v2J6GlnxiXnW6Wmk/H9DYSn0f+H/9qfWsEiXr3C/U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d1JcYAAADdAAAADwAAAAAAAAAAAAAAAACYAgAAZHJz&#10;L2Rvd25yZXYueG1sUEsFBgAAAAAEAAQA9QAAAIsDAAAAAA==&#10;" fillcolor="#a5a5a5" stroked="f"/>
                </v:group>
                <v:group id="Group 2158" o:spid="_x0000_s1116" style="position:absolute;left:273;top:850;width:94;height:94" coordorigin="273,850"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Q49MMAAADdAAAADwAAAGRycy9kb3ducmV2LnhtbERPy4rCMBTdC/MP4Qqz&#10;07QOilRTERmHWYjgA4bZXZrbBzY3pYlt/XuzEFweznu9GUwtOmpdZVlBPI1AEGdWV1wouF72kyUI&#10;55E11pZJwYMcbNKP0RoTbXs+UXf2hQgh7BJUUHrfJFK6rCSDbmob4sDltjXoA2wLqVvsQ7ip5SyK&#10;FtJgxaGhxIZ2JWW3890o+Omx337F393hlu8e/5f58e8Qk1Kf42G7AuFp8G/xy/2rFczie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1Dj0wwAAAN0AAAAP&#10;AAAAAAAAAAAAAAAAAKoCAABkcnMvZG93bnJldi54bWxQSwUGAAAAAAQABAD6AAAAmgMAAAAA&#10;">
                  <v:rect id="Rectangle 2159" o:spid="_x0000_s1117" style="position:absolute;left:273;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aCz8UA&#10;AADdAAAADwAAAGRycy9kb3ducmV2LnhtbESPQYvCMBSE74L/ITxhb2uqYNFqFBHFPayKVRBvj+bZ&#10;FpuX0mS1++83woLHYWa+YWaL1lTiQY0rLSsY9CMQxJnVJecKzqfN5xiE88gaK8uk4JccLObdzgwT&#10;bZ98pEfqcxEg7BJUUHhfJ1K6rCCDrm9r4uDdbGPQB9nkUjf4DHBTyWEUxdJgyWGhwJpWBWX39Mco&#10;cO0tuxxwl3/HbluXl9V6f43PSn302uUUhKfWv8P/7S+tYDgYTeD1JjwB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oLPxQAAAN0AAAAPAAAAAAAAAAAAAAAAAJgCAABkcnMv&#10;ZG93bnJldi54bWxQSwUGAAAAAAQABAD1AAAAigMAAAAA&#10;" fillcolor="#d8d8d8" stroked="f"/>
                  <v:rect id="Rectangle 2160" o:spid="_x0000_s1118" style="position:absolute;left:273;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u65cQA&#10;AADdAAAADwAAAGRycy9kb3ducmV2LnhtbERPXWvCMBR9H/gfwh34MmxaGTI6owxhoyiMTYWyt0tz&#10;bUqbm9LEWv/98jDY4+F8r7eT7cRIg28cK8iSFARx5XTDtYLz6X3xAsIHZI2dY1JwJw/bzexhjbl2&#10;N/6m8RhqEUPY56jAhNDnUvrKkEWfuJ44chc3WAwRDrXUA95iuO3kMk1X0mLDscFgTztDVXu8WgWX&#10;ryd5P+9/skP5MX6WrXnG3hVKzR+nt1cQgabwL/5zF1rBMlvF/fFNf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buuXEAAAA3QAAAA8AAAAAAAAAAAAAAAAAmAIAAGRycy9k&#10;b3ducmV2LnhtbFBLBQYAAAAABAAEAPUAAACJAwAAAAA=&#10;" filled="f" strokecolor="#7f7f7f" strokeweight="0"/>
                  <v:rect id="Rectangle 2161" o:spid="_x0000_s1119" style="position:absolute;left:335;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ZMeMcA&#10;AADdAAAADwAAAGRycy9kb3ducmV2LnhtbESPT2vCQBTE70K/w/IKXkLdREFsmo20paI3/7R4fmRf&#10;k9Ds25DdmuindwXB4zAzv2Gy5WAacaLO1ZYVJJMYBHFhdc2lgp/v1csChPPIGhvLpOBMDpb50yjD&#10;VNue93Q6+FIECLsUFVTet6mUrqjIoJvYljh4v7Yz6IPsSqk77APcNHIax3NpsOawUGFLnxUVf4d/&#10;oyBqZ8eP/rLbRNtVfP5aH/evZTQoNX4e3t9AeBr8I3xvb7SCaTJP4PYmPAGZ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GTHjHAAAA3QAAAA8AAAAAAAAAAAAAAAAAmAIAAGRy&#10;cy9kb3ducmV2LnhtbFBLBQYAAAAABAAEAPUAAACMAwAAAAA=&#10;" fillcolor="#bfbfbf" stroked="f"/>
                  <v:rect id="Rectangle 2162" o:spid="_x0000_s1120" style="position:absolute;left:335;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cGU8UA&#10;AADdAAAADwAAAGRycy9kb3ducmV2LnhtbESPQWvCQBSE74X+h+UVvNVNIlWJriKC0JO1KuLxmX0m&#10;IbtvQ3ar6b/vCgWPw8x8w8yXvTXiRp2vHStIhwkI4sLpmksFx8PmfQrCB2SNxjEp+CUPy8Xryxxz&#10;7e78Tbd9KEWEsM9RQRVCm0vpi4os+qFriaN3dZ3FEGVXSt3hPcKtkVmSjKXFmuNChS2tKyqa/Y9V&#10;MP24mOY4GZ23k6/01JBZkd/ulBq89asZiEB9eIb/259aQZaOM3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wZTxQAAAN0AAAAPAAAAAAAAAAAAAAAAAJgCAABkcnMv&#10;ZG93bnJldi54bWxQSwUGAAAAAAQABAD1AAAAigMAAAAA&#10;" filled="f" strokeweight="0"/>
                  <v:rect id="Rectangle 2163" o:spid="_x0000_s1121" style="position:absolute;left:335;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C5m8QA&#10;AADdAAAADwAAAGRycy9kb3ducmV2LnhtbESPT4vCMBTE7wt+h/AEL4um1VWkGsU/KHvwYvXg8dE8&#10;22LzUpqo9dsbYWGPw8z8hpkvW1OJBzWutKwgHkQgiDOrS84VnE+7/hSE88gaK8uk4EUOlovO1xwT&#10;bZ98pEfqcxEg7BJUUHhfJ1K6rCCDbmBr4uBdbWPQB9nkUjf4DHBTyWEUTaTBksNCgTVtCspu6d0o&#10;GBv3E0dyf9jeL0TfG9OOOF0r1eu2qxkIT63/D/+1f7WCYTwZwe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AuZvEAAAA3QAAAA8AAAAAAAAAAAAAAAAAmAIAAGRycy9k&#10;b3ducmV2LnhtbFBLBQYAAAAABAAEAPUAAACJAwAAAAA=&#10;" fillcolor="#a5a5a5" stroked="f"/>
                  <v:rect id="Rectangle 2164" o:spid="_x0000_s1122" style="position:absolute;left:304;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4MYA&#10;AADdAAAADwAAAGRycy9kb3ducmV2LnhtbESPQWvCQBSE70L/w/IKvQTdaEU0uooWpd5sVDw/sq9J&#10;aPZtyK4m9te7BaHHYWa+YRarzlTiRo0rLSsYDmIQxJnVJecKzqddfwrCeWSNlWVScCcHq+VLb4GJ&#10;ti2ndDv6XAQIuwQVFN7XiZQuK8igG9iaOHjftjHog2xyqRtsA9xUchTHE2mw5LBQYE0fBWU/x6tR&#10;ENXvl037+7WPDrv4vv28pLM86pR6e+3WcxCeOv8ffrb3WsFoOBnD35vwBOTy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Hv4MYAAADdAAAADwAAAAAAAAAAAAAAAACYAgAAZHJz&#10;L2Rvd25yZXYueG1sUEsFBgAAAAAEAAQA9QAAAIsDAAAAAA==&#10;" fillcolor="#bfbfbf" stroked="f"/>
                  <v:rect id="Rectangle 2165" o:spid="_x0000_s1123" style="position:absolute;left:304;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6eJ8UA&#10;AADdAAAADwAAAGRycy9kb3ducmV2LnhtbESPT4vCMBTE7wt+h/CEva1pFf9QjSLCgifXVRGPz+bZ&#10;liYvpclq99tvhAWPw8z8hlmsOmvEnVpfOVaQDhIQxLnTFRcKTsfPjxkIH5A1Gsek4Jc8rJa9twVm&#10;2j34m+6HUIgIYZ+hgjKEJpPS5yVZ9APXEEfv5lqLIcq2kLrFR4RbI4dJMpEWK44LJTa0KSmvDz9W&#10;wWx8NfVpOrrspl/puSazJr/bK/Xe79ZzEIG68Ar/t7dawTCdjOH5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4nxQAAAN0AAAAPAAAAAAAAAAAAAAAAAJgCAABkcnMv&#10;ZG93bnJldi54bWxQSwUGAAAAAAQABAD1AAAAigMAAAAA&#10;" filled="f" strokeweight="0"/>
                  <v:rect id="Rectangle 2166" o:spid="_x0000_s1124" style="position:absolute;left:304;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caA8YA&#10;AADdAAAADwAAAGRycy9kb3ducmV2LnhtbESPQWvCQBSE74L/YXlCL6XZJK1BYlZpLS0evJh68PjI&#10;viah2bchu9H033cLgsdhZr5hiu1kOnGhwbWWFSRRDIK4srrlWsHp6+NpBcJ5ZI2dZVLwSw62m/ms&#10;wFzbKx/pUvpaBAi7HBU03ve5lK5qyKCLbE8cvG87GPRBDrXUA14D3HQyjeNMGmw5LDTY066h6qcc&#10;jYKlcS9JLD8P7+OZ6HFnpmcu35R6WEyvaxCeJn8P39p7rSBNsgz+34Qn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caA8YAAADdAAAADwAAAAAAAAAAAAAAAACYAgAAZHJz&#10;L2Rvd25yZXYueG1sUEsFBgAAAAAEAAQA9QAAAIsDAAAAAA==&#10;" fillcolor="#a5a5a5" stroked="f"/>
                  <v:rect id="Rectangle 2167" o:spid="_x0000_s1125" style="position:absolute;left:273;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Nxl8YA&#10;AADdAAAADwAAAGRycy9kb3ducmV2LnhtbESPQWvCQBSE70L/w/IKvQTdqGA1uoqWSr3ZqHh+ZF+T&#10;0OzbkN2a6K93C4LHYWa+YRarzlTiQo0rLSsYDmIQxJnVJecKTsdtfwrCeWSNlWVScCUHq+VLb4GJ&#10;ti2ndDn4XAQIuwQVFN7XiZQuK8igG9iaOHg/tjHog2xyqRtsA9xUchTHE2mw5LBQYE0fBWW/hz+j&#10;IKrH5017+95F+218/fw6p7M86pR6e+3WcxCeOv8MP9o7rWA0nLzD/5vw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Nxl8YAAADdAAAADwAAAAAAAAAAAAAAAACYAgAAZHJz&#10;L2Rvd25yZXYueG1sUEsFBgAAAAAEAAQA9QAAAIsDAAAAAA==&#10;" fillcolor="#bfbfbf" stroked="f"/>
                  <v:rect id="Rectangle 2168" o:spid="_x0000_s1126" style="position:absolute;left:273;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xucIA&#10;AADdAAAADwAAAGRycy9kb3ducmV2LnhtbERPy4rCMBTdD8w/hDvgbkyr+KAaRQYGXOn4QFxem2tb&#10;mtyUJmr9e7MYcHk47/mys0bcqfWVYwVpPwFBnDtdcaHgePj9noLwAVmjcUwKnuRhufj8mGOm3YN3&#10;dN+HQsQQ9hkqKENoMil9XpJF33cNceSurrUYImwLqVt8xHBr5CBJxtJixbGhxIZ+Ssrr/c0qmI4u&#10;pj5OhufNZJueajIr8ps/pXpf3WoGIlAX3uJ/91orGKTjODe+iU9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DzG5wgAAAN0AAAAPAAAAAAAAAAAAAAAAAJgCAABkcnMvZG93&#10;bnJldi54bWxQSwUGAAAAAAQABAD1AAAAhwMAAAAA&#10;" filled="f" strokeweight="0"/>
                  <v:rect id="Rectangle 2169" o:spid="_x0000_s1127" style="position:absolute;left:273;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iOccYA&#10;AADdAAAADwAAAGRycy9kb3ducmV2LnhtbESPQWvCQBSE74X+h+UJXkrdRFvRNBupiqWHXpp68PjI&#10;vibB7NuQ3cT4712h0OMwM98w6WY0jRioc7VlBfEsAkFcWF1zqeD4c3hegXAeWWNjmRRcycEme3xI&#10;MdH2wt805L4UAcIuQQWV920ipSsqMuhmtiUO3q/tDPogu1LqDi8Bbho5j6KlNFhzWKiwpV1FxTnv&#10;jYJX417iSH587fsT0dPOjAvOt0pNJ+P7GwhPo/8P/7U/tYJ5vFzD/U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6iOccYAAADdAAAADwAAAAAAAAAAAAAAAACYAgAAZHJz&#10;L2Rvd25yZXYueG1sUEsFBgAAAAAEAAQA9QAAAIsDAAAAAA==&#10;" fillcolor="#a5a5a5" stroked="f"/>
                  <v:rect id="Rectangle 2170" o:spid="_x0000_s1128" style="position:absolute;left:335;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N/PsQA&#10;AADdAAAADwAAAGRycy9kb3ducmV2LnhtbERPy2rCQBTdC/7DcIVuQjOJhT5Sx9CWiu6sD7K+ZK5J&#10;MHMnZKYm9uudRcHl4bwX+WhacaHeNZYVpHECgri0uuFKwfGwenwF4TyyxtYyKbiSg3w5nSww03bg&#10;HV32vhIhhF2GCmrvu0xKV9Zk0MW2Iw7cyfYGfYB9JXWPQwg3rZwnybM02HBoqLGjr5rK8/7XKIi6&#10;p+Jz+PvZRNtVcv1eF7u3KhqVepiNH+8gPI3+Lv53b7SCefoS9oc34Qn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Tfz7EAAAA3QAAAA8AAAAAAAAAAAAAAAAAmAIAAGRycy9k&#10;b3ducmV2LnhtbFBLBQYAAAAABAAEAPUAAACJAwAAAAA=&#10;" fillcolor="#bfbfbf" stroked="f"/>
                  <v:rect id="Rectangle 2171" o:spid="_x0000_s1129" style="position:absolute;left:335;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wO+cUA&#10;AADdAAAADwAAAGRycy9kb3ducmV2LnhtbESPQWvCQBSE7wX/w/KE3uomShuJriKC4MlaK+LxmX0m&#10;IbtvQ3bV9N+7hUKPw8x8w8yXvTXiTp2vHStIRwkI4sLpmksFx+/N2xSED8gajWNS8EMelovByxxz&#10;7R78RfdDKEWEsM9RQRVCm0vpi4os+pFriaN3dZ3FEGVXSt3hI8KtkeMk+ZAWa44LFba0rqhoDjer&#10;YPp+Mc0xm5x32Wd6asisyO/2Sr0O+9UMRKA+/If/2lutYJxmK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7A75xQAAAN0AAAAPAAAAAAAAAAAAAAAAAJgCAABkcnMv&#10;ZG93bnJldi54bWxQSwUGAAAAAAQABAD1AAAAigMAAAAA&#10;" filled="f" strokeweight="0"/>
                  <v:rect id="Rectangle 2172" o:spid="_x0000_s1130" style="position:absolute;left:335;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WK3cUA&#10;AADdAAAADwAAAGRycy9kb3ducmV2LnhtbESPQWvCQBSE7wX/w/IKXkQ3Sa1KdBW1VDz0YvTg8ZF9&#10;JqHZtyG7avz3bkHocZiZb5jFqjO1uFHrKssK4lEEgji3uuJCwen4PZyBcB5ZY22ZFDzIwWrZe1tg&#10;qu2dD3TLfCEChF2KCkrvm1RKl5dk0I1sQxy8i20N+iDbQuoW7wFuaplE0UQarDgslNjQtqT8N7sa&#10;BZ/GjeNI7n6+rmeiwdZ0H5xtlOq/d+s5CE+d/w+/2nutIImnCfy9CU9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1YrdxQAAAN0AAAAPAAAAAAAAAAAAAAAAAJgCAABkcnMv&#10;ZG93bnJldi54bWxQSwUGAAAAAAQABAD1AAAAigMAAAAA&#10;" fillcolor="#a5a5a5" stroked="f"/>
                  <v:rect id="Rectangle 2173" o:spid="_x0000_s1131" style="position:absolute;left:304;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HhScYA&#10;AADdAAAADwAAAGRycy9kb3ducmV2LnhtbESPT2vCQBTE74V+h+UVvATdqKA2dRUVRW/+xfMj+5qE&#10;Zt+G7Gqin75bEHocZuY3zHTemlLcqXaFZQX9XgyCOLW64EzB5bzpTkA4j6yxtEwKHuRgPnt/m2Ki&#10;bcNHup98JgKEXYIKcu+rREqX5mTQ9WxFHLxvWxv0QdaZ1DU2AW5KOYjjkTRYcFjIsaJVTunP6WYU&#10;RNXwumyeh12038SP9fZ6/MyiVqnOR7v4AuGp9f/hV3unFQz64yH8vQlP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HhScYAAADdAAAADwAAAAAAAAAAAAAAAACYAgAAZHJz&#10;L2Rvd25yZXYueG1sUEsFBgAAAAAEAAQA9QAAAIsDAAAAAA==&#10;" fillcolor="#bfbfbf" stroked="f"/>
                  <v:rect id="Rectangle 2174" o:spid="_x0000_s1132" style="position:absolute;left:304;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tYcYA&#10;AADdAAAADwAAAGRycy9kb3ducmV2LnhtbESPT2vCQBTE7wW/w/IK3uomWo2kriKC0JP1H6XH1+xr&#10;ErL7NmRXjd/eLRR6HGbmN8xi1VsjrtT52rGCdJSAIC6crrlUcD5tX+YgfEDWaByTgjt5WC0HTwvM&#10;tbvxga7HUIoIYZ+jgiqENpfSFxVZ9CPXEkfvx3UWQ5RdKXWHtwi3Ro6TZCYt1hwXKmxpU1HRHC9W&#10;wXz6bZpzNvnaZR/pZ0NmTX63V2r43K/fQATqw3/4r/2uFYzT7BV+38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utYcYAAADdAAAADwAAAAAAAAAAAAAAAACYAgAAZHJz&#10;L2Rvd25yZXYueG1sUEsFBgAAAAAEAAQA9QAAAIsDAAAAAA==&#10;" filled="f" strokeweight="0"/>
                  <v:rect id="Rectangle 2175" o:spid="_x0000_s1133" style="position:absolute;left:304;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wSqcYA&#10;AADdAAAADwAAAGRycy9kb3ducmV2LnhtbESPQWvCQBSE74X+h+UJXopuorWVNBupiqWHXhp78PjI&#10;vibB7NuQ3cT4712h0OMwM98w6WY0jRioc7VlBfE8AkFcWF1zqeDneJitQTiPrLGxTAqu5GCTPT6k&#10;mGh74W8acl+KAGGXoILK+zaR0hUVGXRz2xIH79d2Bn2QXSl1h5cAN41cRNGLNFhzWKiwpV1FxTnv&#10;jYKVcc9xJD++9v2J6GlnxiXnW6Wmk/H9DYSn0f+H/9qfWsEifl3B/U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wSqcYAAADdAAAADwAAAAAAAAAAAAAAAACYAgAAZHJz&#10;L2Rvd25yZXYueG1sUEsFBgAAAAAEAAQA9QAAAIsDAAAAAA==&#10;" fillcolor="#a5a5a5" stroked="f"/>
                  <v:rect id="Rectangle 2176" o:spid="_x0000_s1134" style="position:absolute;left:273;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ZC0cYA&#10;AADdAAAADwAAAGRycy9kb3ducmV2LnhtbESPQWvCQBSE70L/w/IKvQTdqGA1uoqWSr3ZqHh+ZF+T&#10;0OzbkN2a6K93C4LHYWa+YRarzlTiQo0rLSsYDmIQxJnVJecKTsdtfwrCeWSNlWVScCUHq+VLb4GJ&#10;ti2ndDn4XAQIuwQVFN7XiZQuK8igG9iaOHg/tjHog2xyqRtsA9xUchTHE2mw5LBQYE0fBWW/hz+j&#10;IKrH5017+95F+218/fw6p7M86pR6e+3WcxCeOv8MP9o7rWA0fJ/A/5vw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ZC0cYAAADdAAAADwAAAAAAAAAAAAAAAACYAgAAZHJz&#10;L2Rvd25yZXYueG1sUEsFBgAAAAAEAAQA9QAAAIsDAAAAAA==&#10;" fillcolor="#bfbfbf" stroked="f"/>
                  <v:rect id="Rectangle 2177" o:spid="_x0000_s1135" style="position:absolute;left:273;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kzFsUA&#10;AADdAAAADwAAAGRycy9kb3ducmV2LnhtbESPQWvCQBSE7wX/w/KE3uomShuJriKC4MlaK+LxmX0m&#10;IbtvQ3bV9N+7hUKPw8x8w8yXvTXiTp2vHStIRwkI4sLpmksFx+/N2xSED8gajWNS8EMelovByxxz&#10;7R78RfdDKEWEsM9RQRVCm0vpi4os+pFriaN3dZ3FEGVXSt3hI8KtkeMk+ZAWa44LFba0rqhoDjer&#10;YPp+Mc0xm5x32Wd6asisyO/2Sr0O+9UMRKA+/If/2lutYJxmG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STMWxQAAAN0AAAAPAAAAAAAAAAAAAAAAAJgCAABkcnMv&#10;ZG93bnJldi54bWxQSwUGAAAAAAQABAD1AAAAigMAAAAA&#10;" filled="f" strokeweight="0"/>
                  <v:rect id="Rectangle 2178" o:spid="_x0000_s1136" style="position:absolute;left:273;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29N8MA&#10;AADdAAAADwAAAGRycy9kb3ducmV2LnhtbERPu27CMBTdK/UfrFupSwVOaHkoxEEtFRUDC4GB8Sq+&#10;JBHxdRQ7If17PFTqeHTe6WY0jRioc7VlBfE0AkFcWF1zqeB82k1WIJxH1thYJgW/5GCTPT+lmGh7&#10;5yMNuS9FCGGXoILK+zaR0hUVGXRT2xIH7mo7gz7ArpS6w3sIN42cRdFCGqw5NFTY0rai4pb3RsHc&#10;uI84kj+H7/5C9LY14zvnX0q9voyfaxCeRv8v/nPvtYJZvAxzw5vwBGT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29N8MAAADdAAAADwAAAAAAAAAAAAAAAACYAgAAZHJzL2Rv&#10;d25yZXYueG1sUEsFBgAAAAAEAAQA9QAAAIgDAAAAAA==&#10;" fillcolor="#a5a5a5" stroked="f"/>
                  <v:rect id="Rectangle 2179" o:spid="_x0000_s1137" style="position:absolute;left:335;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nWo8cA&#10;AADdAAAADwAAAGRycy9kb3ducmV2LnhtbESPW2vCQBSE3wX/w3IEX4JutOAluootlfrmpcXnQ/aY&#10;BLNnQ3Y1sb++WxB8HGbmG2a5bk0p7lS7wrKC0TAGQZxaXXCm4Od7O5iBcB5ZY2mZFDzIwXrV7Swx&#10;0bbhI91PPhMBwi5BBbn3VSKlS3My6Ia2Ig7exdYGfZB1JnWNTYCbUo7jeCINFhwWcqzoI6f0eroZ&#10;BVH1dn5vfg+7aL+NH59f5+M8i1ql+r12swDhqfWv8LO90wrGo+kc/t+EJy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p1qPHAAAA3QAAAA8AAAAAAAAAAAAAAAAAmAIAAGRy&#10;cy9kb3ducmV2LnhtbFBLBQYAAAAABAAEAPUAAACMAwAAAAA=&#10;" fillcolor="#bfbfbf" stroked="f"/>
                  <v:rect id="Rectangle 2180" o:spid="_x0000_s1138" style="position:absolute;left:335;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XbRcIA&#10;AADdAAAADwAAAGRycy9kb3ducmV2LnhtbERPz2vCMBS+D/wfwhN2m2mVzVKNIoLgyTkV8fhsnm1p&#10;8lKaqN1/bw6DHT++3/Nlb414UOdrxwrSUQKCuHC65lLB6bj5yED4gKzROCYFv+RhuRi8zTHX7sk/&#10;9DiEUsQQ9jkqqEJocyl9UZFFP3ItceRurrMYIuxKqTt8xnBr5DhJvqTFmmNDhS2tKyqaw90qyD6v&#10;pjlNJ5fd9Ds9N2RW5Hd7pd6H/WoGIlAf/sV/7q1WME6zuD++iU9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ddtFwgAAAN0AAAAPAAAAAAAAAAAAAAAAAJgCAABkcnMvZG93&#10;bnJldi54bWxQSwUGAAAAAAQABAD1AAAAhwMAAAAA&#10;" filled="f" strokeweight="0"/>
                  <v:rect id="Rectangle 2181" o:spid="_x0000_s1139" style="position:absolute;left:335;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JkjcUA&#10;AADdAAAADwAAAGRycy9kb3ducmV2LnhtbESPT4vCMBTE74LfITxhL2LT+meRrlHUZcWDF7se9vho&#10;nm2xeSlN1O63N4LgcZiZ3zCLVWdqcaPWVZYVJFEMgji3uuJCwen3ZzQH4TyyxtoyKfgnB6tlv7fA&#10;VNs7H+mW+UIECLsUFZTeN6mULi/JoItsQxy8s20N+iDbQuoW7wFuajmO409psOKwUGJD25LyS3Y1&#10;CmbGTZNY7g7f1z+i4dZ0E842Sn0MuvUXCE+df4df7b1WME7mCTzfh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0mSNxQAAAN0AAAAPAAAAAAAAAAAAAAAAAJgCAABkcnMv&#10;ZG93bnJldi54bWxQSwUGAAAAAAQABAD1AAAAigMAAAAA&#10;" fillcolor="#a5a5a5" stroked="f"/>
                  <v:rect id="Rectangle 2182" o:spid="_x0000_s1140" style="position:absolute;left:304;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g09cYA&#10;AADdAAAADwAAAGRycy9kb3ducmV2LnhtbESPQWvCQBSE70L/w/IKXkLdGEFs6ipVFL3V2OL5kX1N&#10;QrNvQ3Y10V/vCgWPw8x8w8yXvanFhVpXWVYwHsUgiHOrKy4U/Hxv32YgnEfWWFsmBVdysFy8DOaY&#10;attxRpejL0SAsEtRQel9k0rp8pIMupFtiIP3a1uDPsi2kLrFLsBNLZM4nkqDFYeFEhtal5T/Hc9G&#10;QdRMTqvudthHX9v4utmdsvci6pUavvafHyA89f4Z/m/vtYJkPEvg8SY8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g09cYAAADdAAAADwAAAAAAAAAAAAAAAACYAgAAZHJz&#10;L2Rvd25yZXYueG1sUEsFBgAAAAAEAAQA9QAAAIsDAAAAAA==&#10;" fillcolor="#bfbfbf" stroked="f"/>
                  <v:rect id="Rectangle 2183" o:spid="_x0000_s1141" style="position:absolute;left:304;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dFMsUA&#10;AADdAAAADwAAAGRycy9kb3ducmV2LnhtbESPQWvCQBSE70L/w/IKvekmSjVEVxFB6MmqleLxmX0m&#10;IbtvQ3ar6b93CwWPw8x8wyxWvTXiRp2vHStIRwkI4sLpmksFp6/tMAPhA7JG45gU/JKH1fJlsMBc&#10;uzsf6HYMpYgQ9jkqqEJocyl9UZFFP3ItcfSurrMYouxKqTu8R7g1cpwkU2mx5rhQYUubiorm+GMV&#10;ZO8X05xmk/Nu9pl+N2TW5Hd7pd5e+/UcRKA+PMP/7Q+tYJxmE/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p0UyxQAAAN0AAAAPAAAAAAAAAAAAAAAAAJgCAABkcnMv&#10;ZG93bnJldi54bWxQSwUGAAAAAAQABAD1AAAAigMAAAAA&#10;" filled="f" strokeweight="0"/>
                  <v:rect id="Rectangle 2184" o:spid="_x0000_s1142" style="position:absolute;left:304;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XHFcYA&#10;AADdAAAADwAAAGRycy9kb3ducmV2LnhtbESPQWvCQBSE70L/w/IKvUiziaZFUldpUxQPXkw9eHxk&#10;X5PQ7NuQXZP037uFgsdhZr5h1tvJtGKg3jWWFSRRDIK4tLrhSsH5a/e8AuE8ssbWMin4JQfbzcNs&#10;jZm2I59oKHwlAoRdhgpq77tMSlfWZNBFtiMO3rftDfog+0rqHscAN61cxPGrNNhwWKixo7ym8qe4&#10;GgUvxqVJLPfHz+uFaJ6bacnFh1JPj9P7GwhPk7+H/9sHrWCRrFL4e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XHFcYAAADdAAAADwAAAAAAAAAAAAAAAACYAgAAZHJz&#10;L2Rvd25yZXYueG1sUEsFBgAAAAAEAAQA9QAAAIsDAAAAAA==&#10;" fillcolor="#a5a5a5" stroked="f"/>
                  <v:rect id="Rectangle 2185" o:spid="_x0000_s1143" style="position:absolute;left:273;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sgccA&#10;AADdAAAADwAAAGRycy9kb3ducmV2LnhtbESPQWvCQBSE70L/w/IEL6FutFhs6ipVGurNxhbPj+xr&#10;Esy+DdnVJP313YLgcZiZb5jVpje1uFLrKssKZtMYBHFudcWFgu+v9HEJwnlkjbVlUjCQg836YbTC&#10;RNuOM7oefSEChF2CCkrvm0RKl5dk0E1tQxy8H9sa9EG2hdQtdgFuajmP42dpsOKwUGJDu5Ly8/Fi&#10;FETN02nb/X7uo0MaD+8fp+yliHqlJuP+7RWEp97fw7f2XiuYz5YL+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xrIHHAAAA3QAAAA8AAAAAAAAAAAAAAAAAmAIAAGRy&#10;cy9kb3ducmV2LnhtbFBLBQYAAAAABAAEAPUAAACMAwAAAAA=&#10;" fillcolor="#bfbfbf" stroked="f"/>
                  <v:rect id="Rectangle 2186" o:spid="_x0000_s1144" style="position:absolute;left:273;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DmqsUA&#10;AADdAAAADwAAAGRycy9kb3ducmV2LnhtbESPT2vCQBTE74V+h+UVvNVNFDWkriKC0JP1H9Lja/Y1&#10;Cdl9G7JbTb+9Kwgeh5n5DTNf9taIC3W+dqwgHSYgiAunay4VnI6b9wyED8gajWNS8E8elovXlznm&#10;2l15T5dDKEWEsM9RQRVCm0vpi4os+qFriaP36zqLIcqulLrDa4RbI0dJMpUWa44LFba0rqhoDn9W&#10;QTb5Mc1pNv7ezr7Sc0NmRX67U2rw1q8+QATqwzP8aH9qBaM0m8L9TX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OaqxQAAAN0AAAAPAAAAAAAAAAAAAAAAAJgCAABkcnMv&#10;ZG93bnJldi54bWxQSwUGAAAAAAQABAD1AAAAigMAAAAA&#10;" filled="f" strokeweight="0"/>
                  <v:rect id="Rectangle 2187" o:spid="_x0000_s1145" style="position:absolute;left:273;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dZYsYA&#10;AADdAAAADwAAAGRycy9kb3ducmV2LnhtbESPQWvCQBSE7wX/w/IKXkrdJK2tRNegFksPvRg99PjI&#10;PpPQ7Nuwu2r8965Q6HGYmW+YRTGYTpzJ+daygnSSgCCurG65VnDYb59nIHxA1thZJgVX8lAsRw8L&#10;zLW98I7OZahFhLDPUUETQp9L6auGDPqJ7Ymjd7TOYIjS1VI7vES46WSWJG/SYMtxocGeNg1Vv+XJ&#10;KJga/5om8vP74/RD9LQxwwuXa6XGj8NqDiLQEP7Df+0vrSBLZ+9wf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dZYsYAAADdAAAADwAAAAAAAAAAAAAAAACYAgAAZHJz&#10;L2Rvd25yZXYueG1sUEsFBgAAAAAEAAQA9QAAAIsDAAAAAA==&#10;" fillcolor="#a5a5a5" stroked="f"/>
                </v:group>
                <v:group id="Group 2188" o:spid="_x0000_s1146" style="position:absolute;left:273;top:951;width:94;height:94" coordorigin="273,951"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7QUs8QAAADdAAAADwAAAGRycy9kb3ducmV2LnhtbERPy0rDQBTdC/2H4Rbc&#10;2UkqlhI7KaWouAhCk0Jxd8ncJiGZOyEz5vH3zkJweTjvw3E2nRhpcI1lBfEmAkFcWt1wpeBavD/t&#10;QTiPrLGzTAoWcnBMVw8HTLSd+EJj7isRQtglqKD2vk+kdGVNBt3G9sSBu9vBoA9wqKQecArhppPb&#10;KNpJgw2Hhhp7OtdUtvmPUfAx4XR6jt/GrL2fl+/i5euWxaTU43o+vYLwNPt/8Z/7UyvYxvs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7QUs8QAAADdAAAA&#10;DwAAAAAAAAAAAAAAAACqAgAAZHJzL2Rvd25yZXYueG1sUEsFBgAAAAAEAAQA+gAAAJsDAAAAAA==&#10;">
                  <v:rect id="Rectangle 2189" o:spid="_x0000_s1147" style="position:absolute;left:273;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auiMUA&#10;AADdAAAADwAAAGRycy9kb3ducmV2LnhtbESPQYvCMBSE74L/IbyFvWmqh6LdpiLish5WRVcQb4/m&#10;2ZZtXkoTtf57Iwgeh5n5hklnnanFlVpXWVYwGkYgiHOrKy4UHP6+BxMQziNrrC2Tgjs5mGX9XoqJ&#10;tjfe0XXvCxEg7BJUUHrfJFK6vCSDbmgb4uCdbWvQB9kWUrd4C3BTy3EUxdJgxWGhxIYWJeX/+4tR&#10;4LpzftziuviN3U9THRfLzSk+KPX50c2/QHjq/Dv8aq+0gvFoMoXnm/AEZP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Jq6IxQAAAN0AAAAPAAAAAAAAAAAAAAAAAJgCAABkcnMv&#10;ZG93bnJldi54bWxQSwUGAAAAAAQABAD1AAAAigMAAAAA&#10;" fillcolor="#d8d8d8" stroked="f"/>
                  <v:rect id="Rectangle 2190" o:spid="_x0000_s1148" style="position:absolute;left:273;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7KwsQA&#10;AADdAAAADwAAAGRycy9kb3ducmV2LnhtbERPXWvCMBR9H+w/hDvYy7BpRcasjTIGiijI5gTx7dJc&#10;m2JzU5qs1n9vHoQ9Hs53sRhsI3rqfO1YQZakIIhLp2uuFBx+l6MPED4ga2wck4IbeVjMn58KzLW7&#10;8g/1+1CJGMI+RwUmhDaX0peGLPrEtcSRO7vOYoiwq6Tu8BrDbSPHafouLdYcGwy29GWovOz/rILz&#10;95u8HTanbHtc9bvjxUywdWulXl+GzxmIQEP4Fz/ca61gnE3j/vgmP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OysLEAAAA3QAAAA8AAAAAAAAAAAAAAAAAmAIAAGRycy9k&#10;b3ducmV2LnhtbFBLBQYAAAAABAAEAPUAAACJAwAAAAA=&#10;" filled="f" strokecolor="#7f7f7f" strokeweight="0"/>
                  <v:rect id="Rectangle 2191" o:spid="_x0000_s1149" style="position:absolute;left:335;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M8X8YA&#10;AADdAAAADwAAAGRycy9kb3ducmV2LnhtbESPT2vCQBTE7wW/w/IEL0E3sSCauoqKUm/+K54f2dck&#10;NPs2ZFcT++m7gtDjMDO/YebLzlTiTo0rLStIRjEI4szqknMFX5fdcArCeWSNlWVS8CAHy0XvbY6p&#10;ti2f6H72uQgQdikqKLyvUyldVpBBN7I1cfC+bWPQB9nkUjfYBrip5DiOJ9JgyWGhwJo2BWU/55tR&#10;ENXv13X7e9xHh1382H5eT7M86pQa9LvVBwhPnf8Pv9p7rWCczBJ4vg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M8X8YAAADdAAAADwAAAAAAAAAAAAAAAACYAgAAZHJz&#10;L2Rvd25yZXYueG1sUEsFBgAAAAAEAAQA9QAAAIsDAAAAAA==&#10;" fillcolor="#bfbfbf" stroked="f"/>
                  <v:rect id="Rectangle 2192" o:spid="_x0000_s1150" style="position:absolute;left:335;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J2dMYA&#10;AADdAAAADwAAAGRycy9kb3ducmV2LnhtbESPT2vCQBTE7wW/w/IEb3WTSKuNriKC0JPWP5QeX7PP&#10;JGT3bchuNf32bqHgcZiZ3zCLVW+NuFLna8cK0nECgrhwuuZSwfm0fZ6B8AFZo3FMCn7Jw2o5eFpg&#10;rt2ND3Q9hlJECPscFVQhtLmUvqjIoh+7ljh6F9dZDFF2pdQd3iLcGpklyau0WHNcqLClTUVFc/yx&#10;CmYv36Y5Tydfu+k+/WzIrMnvPpQaDfv1HESgPjzC/+13rSBL3zL4exOfgF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J2dMYAAADdAAAADwAAAAAAAAAAAAAAAACYAgAAZHJz&#10;L2Rvd25yZXYueG1sUEsFBgAAAAAEAAQA9QAAAIsDAAAAAA==&#10;" filled="f" strokeweight="0"/>
                  <v:rect id="Rectangle 2193" o:spid="_x0000_s1151" style="position:absolute;left:335;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XJvMYA&#10;AADdAAAADwAAAGRycy9kb3ducmV2LnhtbESPQWvCQBSE70L/w/IKXkrdJGppU9fQKkoPvRg99PjI&#10;viah2bdhd9X4712h4HGYmW+YRTGYTpzI+daygnSSgCCurG65VnDYb55fQfiArLGzTAou5KFYPowW&#10;mGt75h2dylCLCGGfo4ImhD6X0lcNGfQT2xNH79c6gyFKV0vt8BzhppNZkrxIgy3HhQZ7WjVU/ZVH&#10;o2Bu/CxN5PZ7ffwhelqZYcrlp1Ljx+HjHUSgIdzD/+0vrSBL36Zwe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XJvMYAAADdAAAADwAAAAAAAAAAAAAAAACYAgAAZHJz&#10;L2Rvd25yZXYueG1sUEsFBgAAAAAEAAQA9QAAAIsDAAAAAA==&#10;" fillcolor="#a5a5a5" stroked="f"/>
                  <v:rect id="Rectangle 2194" o:spid="_x0000_s1152" style="position:absolute;left:304;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Sfx8YA&#10;AADdAAAADwAAAGRycy9kb3ducmV2LnhtbESPT2vCQBTE74LfYXmCl6AbrYhGV7GlUm/+afH8yD6T&#10;YPZtyK4m9tN3C4LHYWZ+wyzXrSnFnWpXWFYwGsYgiFOrC84U/HxvBzMQziNrLC2Tggc5WK+6nSUm&#10;2jZ8pPvJZyJA2CWoIPe+SqR0aU4G3dBWxMG72NqgD7LOpK6xCXBTynEcT6XBgsNCjhV95JReTzej&#10;IKrezu/N72EX7bfx4/PrfJxnUatUv9duFiA8tf4VfrZ3WsF4NJ/A/5v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Sfx8YAAADdAAAADwAAAAAAAAAAAAAAAACYAgAAZHJz&#10;L2Rvd25yZXYueG1sUEsFBgAAAAAEAAQA9QAAAIsDAAAAAA==&#10;" fillcolor="#bfbfbf" stroked="f"/>
                  <v:rect id="Rectangle 2195" o:spid="_x0000_s1153" style="position:absolute;left:304;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uAMYA&#10;AADdAAAADwAAAGRycy9kb3ducmV2LnhtbESPT2vCQBTE74V+h+UVvNVNFKumriIFwZPWP4jH1+xr&#10;ErL7NmRXjd/eLRQ8DjPzG2a26KwRV2p95VhB2k9AEOdOV1woOB5W7xMQPiBrNI5JwZ08LOavLzPM&#10;tLvxjq77UIgIYZ+hgjKEJpPS5yVZ9H3XEEfv17UWQ5RtIXWLtwi3Rg6S5ENarDgulNjQV0l5vb9Y&#10;BZPRj6mP4+F5M96mp5rMkvzmW6neW7f8BBGoC8/wf3utFQzS6Qj+3s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vuAMYAAADdAAAADwAAAAAAAAAAAAAAAACYAgAAZHJz&#10;L2Rvd25yZXYueG1sUEsFBgAAAAAEAAQA9QAAAIsDAAAAAA==&#10;" filled="f" strokeweight="0"/>
                  <v:rect id="Rectangle 2196" o:spid="_x0000_s1154" style="position:absolute;left:304;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qJMYA&#10;AADdAAAADwAAAGRycy9kb3ducmV2LnhtbESPQWvCQBSE74X+h+UJXkrdRFvRNBupiqWHXpp68PjI&#10;vibB7NuQ3cT4712h0OMwM98w6WY0jRioc7VlBfEsAkFcWF1zqeD4c3hegXAeWWNjmRRcycEme3xI&#10;MdH2wt805L4UAcIuQQWV920ipSsqMuhmtiUO3q/tDPogu1LqDi8Bbho5j6KlNFhzWKiwpV1FxTnv&#10;jYJX417iSH587fsT0dPOjAvOt0pNJ+P7GwhPo/8P/7U/tYJ5vF7C/U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qJMYAAADdAAAADwAAAAAAAAAAAAAAAACYAgAAZHJz&#10;L2Rvd25yZXYueG1sUEsFBgAAAAAEAAQA9QAAAIsDAAAAAA==&#10;" fillcolor="#a5a5a5" stroked="f"/>
                  <v:rect id="Rectangle 2197" o:spid="_x0000_s1155" style="position:absolute;left:273;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BsMcA&#10;AADdAAAADwAAAGRycy9kb3ducmV2LnhtbESPW2vCQBSE3wX/w3IEX4JutOAluootlfrmpcXnQ/aY&#10;BLNnQ3Y1sb++WxB8HGbmG2a5bk0p7lS7wrKC0TAGQZxaXXCm4Od7O5iBcB5ZY2mZFDzIwXrV7Swx&#10;0bbhI91PPhMBwi5BBbn3VSKlS3My6Ia2Ig7exdYGfZB1JnWNTYCbUo7jeCINFhwWcqzoI6f0eroZ&#10;BVH1dn5vfg+7aL+NH59f5+M8i1ql+r12swDhqfWv8LO90wrGo/kU/t+EJy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22AbDHAAAA3QAAAA8AAAAAAAAAAAAAAAAAmAIAAGRy&#10;cy9kb3ducmV2LnhtbFBLBQYAAAAABAAEAPUAAACMAwAAAAA=&#10;" fillcolor="#bfbfbf" stroked="f"/>
                  <v:rect id="Rectangle 2198" o:spid="_x0000_s1156" style="position:absolute;left:273;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pBnsMA&#10;AADdAAAADwAAAGRycy9kb3ducmV2LnhtbERPz2vCMBS+C/4P4Qm7aVrH1FXTIsJgJ+c6GTs+m2db&#10;mryUJtPuv18Ogx0/vt+7YrRG3GjwrWMF6SIBQVw53XKt4PzxMt+A8AFZo3FMCn7IQ5FPJzvMtLvz&#10;O93KUIsYwj5DBU0IfSalrxqy6BeuJ47c1Q0WQ4RDLfWA9xhujVwmyUpabDk2NNjToaGqK7+tgs3T&#10;xXTn9ePXcf2WfnZk9uSPJ6UeZuN+CyLQGP7Ff+5XrWCZPse58U18A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pBnsMAAADdAAAADwAAAAAAAAAAAAAAAACYAgAAZHJzL2Rv&#10;d25yZXYueG1sUEsFBgAAAAAEAAQA9QAAAIgDAAAAAA==&#10;" filled="f" strokeweight="0"/>
                  <v:rect id="Rectangle 2199" o:spid="_x0000_s1157" style="position:absolute;left:273;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3+VsYA&#10;AADdAAAADwAAAGRycy9kb3ducmV2LnhtbESPQWvCQBSE7wX/w/IKXkrdJK2lRtegFksPvRg99PjI&#10;PpPQ7Nuwu2r8965Q6HGYmW+YRTGYTpzJ+daygnSSgCCurG65VnDYb5/fQfiArLGzTAqu5KFYjh4W&#10;mGt74R2dy1CLCGGfo4ImhD6X0lcNGfQT2xNH72idwRClq6V2eIlw08ksSd6kwZbjQoM9bRqqfsuT&#10;UTA1/jVN5Of3x+mH6Gljhhcu10qNH4fVHESgIfyH/9pfWkGWzmZwf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n3+VsYAAADdAAAADwAAAAAAAAAAAAAAAACYAgAAZHJz&#10;L2Rvd25yZXYueG1sUEsFBgAAAAAEAAQA9QAAAIsDAAAAAA==&#10;" fillcolor="#a5a5a5" stroked="f"/>
                  <v:rect id="Rectangle 2200" o:spid="_x0000_s1158" style="position:absolute;left:335;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BtP8UA&#10;AADdAAAADwAAAGRycy9kb3ducmV2LnhtbESPT4vCMBTE74LfIbyFvRRNVRC3GkWXFb35Z8Xzo3m2&#10;ZZuX0mRt9dMbQfA4zMxvmNmiNaW4Uu0KywoG/RgEcWp1wZmC0++6NwHhPLLG0jIpuJGDxbzbmWGi&#10;bcMHuh59JgKEXYIKcu+rREqX5mTQ9W1FHLyLrQ36IOtM6hqbADelHMbxWBosOCzkWNF3Tunf8d8o&#10;iKrRedXc99tot45vP5vz4SuLWqU+P9rlFISn1r/Dr/ZWKxgGJDzfh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cG0/xQAAAN0AAAAPAAAAAAAAAAAAAAAAAJgCAABkcnMv&#10;ZG93bnJldi54bWxQSwUGAAAAAAQABAD1AAAAigMAAAAA&#10;" fillcolor="#bfbfbf" stroked="f"/>
                  <v:rect id="Rectangle 2201" o:spid="_x0000_s1159" style="position:absolute;left:335;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8c+MYA&#10;AADdAAAADwAAAGRycy9kb3ducmV2LnhtbESPQWvCQBSE74L/YXmF3nSTlKrEbEQEoSdbrZQen9nX&#10;JGT3bciumv77bqHQ4zAz3zDFZrRG3GjwrWMF6TwBQVw53XKt4Py+n61A+ICs0TgmBd/kYVNOJwXm&#10;2t35SLdTqEWEsM9RQRNCn0vpq4Ys+rnriaP35QaLIcqhlnrAe4RbI7MkWUiLLceFBnvaNVR1p6tV&#10;sHq+mO68fPo8LF/Tj47MlvzhTanHh3G7BhFoDP/hv/aLVpBlSQq/b+ITk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8c+MYAAADdAAAADwAAAAAAAAAAAAAAAACYAgAAZHJz&#10;L2Rvd25yZXYueG1sUEsFBgAAAAAEAAQA9QAAAIsDAAAAAA==&#10;" filled="f" strokeweight="0"/>
                  <v:rect id="Rectangle 2202" o:spid="_x0000_s1160" style="position:absolute;left:335;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Y3MUA&#10;AADdAAAADwAAAGRycy9kb3ducmV2LnhtbESPQWvCQBSE7wX/w/IEL9LsJmopqWtolUoPXow99PjI&#10;viah2bchu2r6712h0OMwM98w62K0nbjQ4FvHGtJEgSCunGm51vB5en98BuEDssHOMWn4JQ/FZvKw&#10;xty4Kx/pUoZaRAj7HDU0IfS5lL5qyKJPXE8cvW83WAxRDrU0A14j3HYyU+pJWmw5LjTY07ah6qc8&#10;Ww0r65epkvvD7vxFNN/accHlm9az6fj6AiLQGP7Df+0PoyHLVAb3N/EJyM0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pjcxQAAAN0AAAAPAAAAAAAAAAAAAAAAAJgCAABkcnMv&#10;ZG93bnJldi54bWxQSwUGAAAAAAQABAD1AAAAigMAAAAA&#10;" fillcolor="#a5a5a5" stroked="f"/>
                  <v:rect id="Rectangle 2203" o:spid="_x0000_s1161" style="position:absolute;left:304;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LzSMcA&#10;AADdAAAADwAAAGRycy9kb3ducmV2LnhtbESPT2vCQBTE70K/w/IKXkLdNUKxqauoVPRW/xTPj+xr&#10;Epp9G7JbE/30bqHgcZiZ3zCzRW9rcaHWV441jEcKBHHuTMWFhq/T5mUKwgdkg7Vj0nAlD4v502CG&#10;mXEdH+hyDIWIEPYZaihDaDIpfV6SRT9yDXH0vl1rMUTZFtK02EW4rWWq1Ku0WHFcKLGhdUn5z/HX&#10;akiayXnV3fa75HOjrh/b8+GtSHqth8/98h1EoD48wv/tndGQpmoCf2/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i80jHAAAA3QAAAA8AAAAAAAAAAAAAAAAAmAIAAGRy&#10;cy9kb3ducmV2LnhtbFBLBQYAAAAABAAEAPUAAACMAwAAAAA=&#10;" fillcolor="#bfbfbf" stroked="f"/>
                  <v:rect id="Rectangle 2204" o:spid="_x0000_s1162" style="position:absolute;left:304;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YMUA&#10;AADdAAAADwAAAGRycy9kb3ducmV2LnhtbESPQWvCQBSE7wX/w/IEb7oxtVWiq4hQ8GSrFfH4zD6T&#10;kN23Ibtq+u+7BaHHYWa+YRarzhpxp9ZXjhWMRwkI4tzpigsFx++P4QyED8gajWNS8EMeVsveywIz&#10;7R68p/shFCJC2GeooAyhyaT0eUkW/cg1xNG7utZiiLItpG7xEeHWyDRJ3qXFiuNCiQ1tSsrrw80q&#10;mL1dTH2cvp5308/xqSazJr/7UmrQ79ZzEIG68B9+trdaQZomE/h7E5+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uL9gxQAAAN0AAAAPAAAAAAAAAAAAAAAAAJgCAABkcnMv&#10;ZG93bnJldi54bWxQSwUGAAAAAAQABAD1AAAAigMAAAAA&#10;" filled="f" strokeweight="0"/>
                  <v:rect id="Rectangle 2205" o:spid="_x0000_s1163" style="position:absolute;left:304;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8AqMUA&#10;AADdAAAADwAAAGRycy9kb3ducmV2LnhtbESPQWvCQBSE74L/YXlCL1J3TbWU1E1QS0sPXowePD6y&#10;zySYfRuyq6b/vlsoeBxm5htmlQ+2FTfqfeNYw3ymQBCXzjRcaTgePp/fQPiAbLB1TBp+yEOejUcr&#10;TI27855uRahEhLBPUUMdQpdK6cuaLPqZ64ijd3a9xRBlX0nT4z3CbSsTpV6lxYbjQo0dbWsqL8XV&#10;alhav5gr+bX7uJ6Ipls7vHCx0fppMqzfQQQawiP83/42GpJELeHvTXw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HwCoxQAAAN0AAAAPAAAAAAAAAAAAAAAAAJgCAABkcnMv&#10;ZG93bnJldi54bWxQSwUGAAAAAAQABAD1AAAAigMAAAAA&#10;" fillcolor="#a5a5a5" stroked="f"/>
                  <v:rect id="Rectangle 2206" o:spid="_x0000_s1164" style="position:absolute;left:273;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VQ0McA&#10;AADdAAAADwAAAGRycy9kb3ducmV2LnhtbESPT2vCQBTE70K/w/IKXkLdNQWxqauoVPRW/xTPj+xr&#10;Epp9G7JbE/vpXaHgcZiZ3zCzRW9rcaHWV441jEcKBHHuTMWFhq/T5mUKwgdkg7Vj0nAlD4v502CG&#10;mXEdH+hyDIWIEPYZaihDaDIpfV6SRT9yDXH0vl1rMUTZFtK02EW4rWWq1ERarDgulNjQuqT85/hr&#10;NSTN63nV/e13yedGXT+258NbkfRaD5/75TuIQH14hP/bO6MhTdUE7m/iE5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VUNDHAAAA3QAAAA8AAAAAAAAAAAAAAAAAmAIAAGRy&#10;cy9kb3ducmV2LnhtbFBLBQYAAAAABAAEAPUAAACMAwAAAAA=&#10;" fillcolor="#bfbfbf" stroked="f"/>
                  <v:rect id="Rectangle 2207" o:spid="_x0000_s1165" style="position:absolute;left:273;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ohF8UA&#10;AADdAAAADwAAAGRycy9kb3ducmV2LnhtbESPQWvCQBSE7wX/w/IK3urGFBuJriKC0JO2KqXHZ/Y1&#10;Cdl9G7Krxn/fFQSPw8x8w8yXvTXiQp2vHSsYjxIQxIXTNZcKjofN2xSED8gajWNScCMPy8XgZY65&#10;dlf+pss+lCJC2OeooAqhzaX0RUUW/ci1xNH7c53FEGVXSt3hNcKtkWmSfEiLNceFCltaV1Q0+7NV&#10;MJ2cTHPM3n+32W7805BZkd9+KTV87VczEIH68Aw/2p9aQZomGdzfx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iEXxQAAAN0AAAAPAAAAAAAAAAAAAAAAAJgCAABkcnMv&#10;ZG93bnJldi54bWxQSwUGAAAAAAQABAD1AAAAigMAAAAA&#10;" filled="f" strokeweight="0"/>
                  <v:rect id="Rectangle 2208" o:spid="_x0000_s1166" style="position:absolute;left:273;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6vNsEA&#10;AADdAAAADwAAAGRycy9kb3ducmV2LnhtbERPTYvCMBC9C/6HMAteRBOrLtI1irooHrzY9eBxaGbb&#10;ss2kNFG7/94cBI+P971cd7YWd2p95VjDZKxAEOfOVFxouPzsRwsQPiAbrB2Thn/ysF71e0tMjXvw&#10;me5ZKEQMYZ+ihjKEJpXS5yVZ9GPXEEfu17UWQ4RtIU2Ljxhua5ko9SktVhwbSmxoV1L+l92shrn1&#10;s4mSh9P37Uo03NluytlW68FHt/kCEagLb/HLfTQakkTFufFNfAJ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erzbBAAAA3QAAAA8AAAAAAAAAAAAAAAAAmAIAAGRycy9kb3du&#10;cmV2LnhtbFBLBQYAAAAABAAEAPUAAACGAwAAAAA=&#10;" fillcolor="#a5a5a5" stroked="f"/>
                  <v:rect id="Rectangle 2209" o:spid="_x0000_s1167" style="position:absolute;left:335;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rEosYA&#10;AADdAAAADwAAAGRycy9kb3ducmV2LnhtbESPT2vCQBTE70K/w/IKvYS6awTR1FVqqejNf8XzI/ua&#10;hGbfhuzWxH76riB4HGbmN8x82dtaXKj1lWMNo6ECQZw7U3Gh4eu0fp2C8AHZYO2YNFzJw3LxNJhj&#10;ZlzHB7ocQyEihH2GGsoQmkxKn5dk0Q9dQxy9b9daDFG2hTQtdhFua5kqNZEWK44LJTb0UVL+c/y1&#10;GpJmfF51f/ttslur6+fmfJgVSa/1y3P//gYiUB8e4Xt7azSkqZrB7U18AnL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rEosYAAADdAAAADwAAAAAAAAAAAAAAAACYAgAAZHJz&#10;L2Rvd25yZXYueG1sUEsFBgAAAAAEAAQA9QAAAIsDAAAAAA==&#10;" fillcolor="#bfbfbf" stroked="f"/>
                  <v:rect id="Rectangle 2210" o:spid="_x0000_s1168" style="position:absolute;left:335;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ovvsIA&#10;AADdAAAADwAAAGRycy9kb3ducmV2LnhtbERPz2vCMBS+D/wfwhN2m2krm1KNIoLgyTkV8fhsnm1p&#10;8lKaqN1/bw6DHT++3/Nlb414UOdrxwrSUQKCuHC65lLB6bj5mILwAVmjcUwKfsnDcjF4m2Ou3ZN/&#10;6HEIpYgh7HNUUIXQ5lL6oiKLfuRa4sjdXGcxRNiVUnf4jOHWyCxJvqTFmmNDhS2tKyqaw90qmH5e&#10;TXOajC+7yXd6bsisyO/2Sr0P+9UMRKA+/Iv/3FutIMvSuD++iU9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i++wgAAAN0AAAAPAAAAAAAAAAAAAAAAAJgCAABkcnMvZG93&#10;bnJldi54bWxQSwUGAAAAAAQABAD1AAAAhwMAAAAA&#10;" filled="f" strokeweight="0"/>
                  <v:rect id="Rectangle 2211" o:spid="_x0000_s1169" style="position:absolute;left:335;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2QdsUA&#10;AADdAAAADwAAAGRycy9kb3ducmV2LnhtbESPT4vCMBTE7wt+h/AEL4umratINYp/UPawl60ePD6a&#10;Z1tsXkoTtX57IyzscZiZ3zCLVWdqcafWVZYVxKMIBHFudcWFgtNxP5yBcB5ZY22ZFDzJwWrZ+1hg&#10;qu2Df+me+UIECLsUFZTeN6mULi/JoBvZhjh4F9sa9EG2hdQtPgLc1DKJoqk0WHFYKLGhbUn5NbsZ&#10;BRPjvuJIHn52tzPR59Z0Y842Sg363XoOwlPn/8N/7W+tIEniGN5vwhOQy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B2xQAAAN0AAAAPAAAAAAAAAAAAAAAAAJgCAABkcnMv&#10;ZG93bnJldi54bWxQSwUGAAAAAAQABAD1AAAAigMAAAAA&#10;" fillcolor="#a5a5a5" stroked="f"/>
                  <v:rect id="Rectangle 2212" o:spid="_x0000_s1170" style="position:absolute;left:304;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ADsYA&#10;AADdAAAADwAAAGRycy9kb3ducmV2LnhtbESPT2vCQBTE7wW/w/IEL0E3piCauoqKUm/+K54f2dck&#10;NPs2ZFcT++m7gtDjMDO/YebLzlTiTo0rLSsYj2IQxJnVJecKvi674RSE88gaK8uk4EEOlove2xxT&#10;bVs+0f3scxEg7FJUUHhfp1K6rCCDbmRr4uB928agD7LJpW6wDXBTySSOJ9JgyWGhwJo2BWU/55tR&#10;ENXv13X7e9xHh1382H5eT7M86pQa9LvVBwhPnf8Pv9p7rSBJxgk834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fADsYAAADdAAAADwAAAAAAAAAAAAAAAACYAgAAZHJz&#10;L2Rvd25yZXYueG1sUEsFBgAAAAAEAAQA9QAAAIsDAAAAAA==&#10;" fillcolor="#bfbfbf" stroked="f"/>
                  <v:rect id="Rectangle 2213" o:spid="_x0000_s1171" style="position:absolute;left:304;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ixycUA&#10;AADdAAAADwAAAGRycy9kb3ducmV2LnhtbESPQWvCQBSE70L/w/IKvekmkapEVxFB6MmqleLxmX0m&#10;IbtvQ3ar6b93CwWPw8x8wyxWvTXiRp2vHStIRwkI4sLpmksFp6/tcAbCB2SNxjEp+CUPq+XLYIG5&#10;dnc+0O0YShEh7HNUUIXQ5lL6oiKLfuRa4uhdXWcxRNmVUnd4j3BrZJYkE2mx5rhQYUubiorm+GMV&#10;zN4vpjlNx+fd9DP9bsisye/2Sr299us5iEB9eIb/2x9aQZalY/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iLHJxQAAAN0AAAAPAAAAAAAAAAAAAAAAAJgCAABkcnMv&#10;ZG93bnJldi54bWxQSwUGAAAAAAQABAD1AAAAigMAAAAA&#10;" filled="f" strokeweight="0"/>
                  <v:rect id="Rectangle 2214" o:spid="_x0000_s1172" style="position:absolute;left:304;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oz7sQA&#10;AADdAAAADwAAAGRycy9kb3ducmV2LnhtbESPQYvCMBSE74L/ITxhL6Jpqy7SNYqrKB682PXg8dG8&#10;bYvNS2mi1n9vFhY8DjPzDbNYdaYWd2pdZVlBPI5AEOdWV1woOP/sRnMQziNrrC2Tgic5WC37vQWm&#10;2j74RPfMFyJA2KWooPS+SaV0eUkG3dg2xMH7ta1BH2RbSN3iI8BNLZMo+pQGKw4LJTa0KSm/Zjej&#10;YGbcNI7k/ri9XYiGG9NNOPtW6mPQrb9AeOr8O/zfPmgFSRJP4e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KM+7EAAAA3QAAAA8AAAAAAAAAAAAAAAAAmAIAAGRycy9k&#10;b3ducmV2LnhtbFBLBQYAAAAABAAEAPUAAACJAwAAAAA=&#10;" fillcolor="#a5a5a5" stroked="f"/>
                  <v:rect id="Rectangle 2215" o:spid="_x0000_s1173" style="position:absolute;left:273;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5YesYA&#10;AADdAAAADwAAAGRycy9kb3ducmV2LnhtbESPQWvCQBSE74L/YXmCl1A3plRsdBVbKnprtcXzI/tM&#10;gtm3Ibua6K93hYLHYWa+YebLzlTiQo0rLSsYj2IQxJnVJecK/n7XL1MQziNrrCyTgis5WC76vTmm&#10;2ra8o8ve5yJA2KWooPC+TqV0WUEG3cjWxME72sagD7LJpW6wDXBTySSOJ9JgyWGhwJo+C8pO+7NR&#10;ENWvh4/29rONvtfx9Wtz2L3nUafUcNCtZiA8df4Z/m9vtYIkGb/B4014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5YesYAAADdAAAADwAAAAAAAAAAAAAAAACYAgAAZHJz&#10;L2Rvd25yZXYueG1sUEsFBgAAAAAEAAQA9QAAAIsDAAAAAA==&#10;" fillcolor="#bfbfbf" stroked="f"/>
                  <v:rect id="Rectangle 2216" o:spid="_x0000_s1174" style="position:absolute;left:273;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8SUcUA&#10;AADdAAAADwAAAGRycy9kb3ducmV2LnhtbESPQWvCQBSE74X+h+UVvNVNIlWJriKC0JO1KuLxmX0m&#10;IbtvQ3ar6b/vCgWPw8x8w8yXvTXiRp2vHStIhwkI4sLpmksFx8PmfQrCB2SNxjEp+CUPy8Xryxxz&#10;7e78Tbd9KEWEsM9RQRVCm0vpi4os+qFriaN3dZ3FEGVXSt3hPcKtkVmSjKXFmuNChS2tKyqa/Y9V&#10;MP24mOY4GZ23k6/01JBZkd/ulBq89asZiEB9eIb/259aQZalY3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xJRxQAAAN0AAAAPAAAAAAAAAAAAAAAAAJgCAABkcnMv&#10;ZG93bnJldi54bWxQSwUGAAAAAAQABAD1AAAAigMAAAAA&#10;" filled="f" strokeweight="0"/>
                  <v:rect id="Rectangle 2217" o:spid="_x0000_s1175" style="position:absolute;left:273;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tmcUA&#10;AADdAAAADwAAAGRycy9kb3ducmV2LnhtbESPQWvCQBSE7wX/w/IKXkQ3Sa1KdBW1VDz0YvTg8ZF9&#10;JqHZtyG7avz3bkHocZiZb5jFqjO1uFHrKssK4lEEgji3uuJCwen4PZyBcB5ZY22ZFDzIwWrZe1tg&#10;qu2dD3TLfCEChF2KCkrvm1RKl5dk0I1sQxy8i20N+iDbQuoW7wFuaplE0UQarDgslNjQtqT8N7sa&#10;BZ/GjeNI7n6+rmeiwdZ0H5xtlOq/d+s5CE+d/w+/2nutIEniKfy9CU9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WK2ZxQAAAN0AAAAPAAAAAAAAAAAAAAAAAJgCAABkcnMv&#10;ZG93bnJldi54bWxQSwUGAAAAAAQABAD1AAAAigMAAAAA&#10;" fillcolor="#a5a5a5" stroked="f"/>
                </v:group>
                <v:group id="Group 2218" o:spid="_x0000_s1176" style="position:absolute;left:497;top:647;width:94;height:94" coordorigin="497,647"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vgSMIAAADdAAAADwAAAGRycy9kb3ducmV2LnhtbERPTYvCMBC9C/6HMII3&#10;TVtRpBpFZHfZgwjWhcXb0IxtsZmUJtvWf785CB4f73u7H0wtOmpdZVlBPI9AEOdWV1wo+Ll+ztYg&#10;nEfWWFsmBU9ysN+NR1tMte35Ql3mCxFC2KWooPS+SaV0eUkG3dw2xIG729agD7AtpG6xD+GmlkkU&#10;raTBikNDiQ0dS8of2Z9R8NVjf1jEH93pcT8+b9fl+fcUk1LTyXDYgPA0+Lf45f7WCpIkDnP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b4EjCAAAA3QAAAA8A&#10;AAAAAAAAAAAAAAAAqgIAAGRycy9kb3ducmV2LnhtbFBLBQYAAAAABAAEAPoAAACZAwAAAAA=&#10;">
                  <v:rect id="Rectangle 2219" o:spid="_x0000_s1177" style="position:absolute;left:497;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lac8UA&#10;AADdAAAADwAAAGRycy9kb3ducmV2LnhtbESPQYvCMBSE74L/ITzBm6b2UNyuURZR9KAuVkH29mie&#10;bdnmpTRR6783Cwseh5n5hpktOlOLO7WusqxgMo5AEOdWV1woOJ/WoykI55E11pZJwZMcLOb93gxT&#10;bR98pHvmCxEg7FJUUHrfpFK6vCSDbmwb4uBdbWvQB9kWUrf4CHBTyziKEmmw4rBQYkPLkvLf7GYU&#10;uO6aX75xX+wSt2mqy3J1+EnOSg0H3dcnCE+df4f/21utII4nH/D3JjwBOX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VpzxQAAAN0AAAAPAAAAAAAAAAAAAAAAAJgCAABkcnMv&#10;ZG93bnJldi54bWxQSwUGAAAAAAQABAD1AAAAigMAAAAA&#10;" fillcolor="#d8d8d8" stroked="f"/>
                  <v:rect id="Rectangle 2220" o:spid="_x0000_s1178" style="position:absolute;left:497;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RiWcMA&#10;AADdAAAADwAAAGRycy9kb3ducmV2LnhtbERPy4rCMBTdC/MP4Q64EU0tIlKNIgMjojD4AnF3aa5N&#10;sbkpTaz17yeLgVkeznux6mwlWmp86VjBeJSAIM6dLrlQcDl/D2cgfEDWWDkmBW/ysFp+9BaYaffi&#10;I7WnUIgYwj5DBSaEOpPS54Ys+pGriSN3d43FEGFTSN3gK4bbSqZJMpUWS44NBmv6MpQ/Tk+r4H4Y&#10;yPdldxvvr5v25/owE6zdVqn+Z7eegwjUhX/xn3urFaRpGvfHN/EJ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RiWcMAAADdAAAADwAAAAAAAAAAAAAAAACYAgAAZHJzL2Rv&#10;d25yZXYueG1sUEsFBgAAAAAEAAQA9QAAAIgDAAAAAA==&#10;" filled="f" strokecolor="#7f7f7f" strokeweight="0"/>
                  <v:rect id="Rectangle 2221" o:spid="_x0000_s1179" style="position:absolute;left:559;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mUxMYA&#10;AADdAAAADwAAAGRycy9kb3ducmV2LnhtbESPT2vCQBTE7wW/w/IEL0E3piCauoqKUm/+K54f2dck&#10;NPs2ZFcT++m7gtDjMDO/YebLzlTiTo0rLSsYj2IQxJnVJecKvi674RSE88gaK8uk4EEOlove2xxT&#10;bVs+0f3scxEg7FJUUHhfp1K6rCCDbmRr4uB928agD7LJpW6wDXBTySSOJ9JgyWGhwJo2BWU/55tR&#10;ENXv13X7e9xHh1382H5eT7M86pQa9LvVBwhPnf8Pv9p7rSBJkjE834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mUxMYAAADdAAAADwAAAAAAAAAAAAAAAACYAgAAZHJz&#10;L2Rvd25yZXYueG1sUEsFBgAAAAAEAAQA9QAAAIsDAAAAAA==&#10;" fillcolor="#bfbfbf" stroked="f"/>
                  <v:rect id="Rectangle 2222" o:spid="_x0000_s1180" style="position:absolute;left:559;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je78EA&#10;AADdAAAADwAAAGRycy9kb3ducmV2LnhtbERPTYvCMBS8L/gfwhP2tqYqu0o1igiCJ9dVEY/P5tmW&#10;Ji+lidr990YQnNswX8x03lojbtT40rGCfi8BQZw5XXKu4LBffY1B+ICs0TgmBf/kYT7rfEwx1e7O&#10;f3TbhVzEEvYpKihCqFMpfVaQRd9zNXHULq6xGCJtcqkbvMdya+QgSX6kxZLjQoE1LQvKqt3VKhh/&#10;n011GA1Pm9Fv/1iRWZDfbJX67LaLCYhAbXibX+m1VjCIgOeb+ATk7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o3u/BAAAA3QAAAA8AAAAAAAAAAAAAAAAAmAIAAGRycy9kb3du&#10;cmV2LnhtbFBLBQYAAAAABAAEAPUAAACGAwAAAAA=&#10;" filled="f" strokeweight="0"/>
                  <v:rect id="Rectangle 2223" o:spid="_x0000_s1181" style="position:absolute;left:559;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hJ8UA&#10;AADdAAAADwAAAGRycy9kb3ducmV2LnhtbESPT4vCMBTE78J+h/CEvYhNrX+QrlF2XRQPXqwePD6a&#10;t22xeSlN1O63N4LgcZiZ3zCLVWdqcaPWVZYVjKIYBHFudcWFgtNxM5yDcB5ZY22ZFPyTg9Xyo7fA&#10;VNs7H+iW+UIECLsUFZTeN6mULi/JoItsQxy8P9sa9EG2hdQt3gPc1DKJ45k0WHFYKLGhdUn5Jbsa&#10;BVPjJqNYbve/1zPRYG26MWc/Sn32u+8vEJ46/w6/2jutIEmSMTzfh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D2EnxQAAAN0AAAAPAAAAAAAAAAAAAAAAAJgCAABkcnMv&#10;ZG93bnJldi54bWxQSwUGAAAAAAQABAD1AAAAigMAAAAA&#10;" fillcolor="#a5a5a5" stroked="f"/>
                  <v:rect id="Rectangle 2224" o:spid="_x0000_s1182" style="position:absolute;left:528;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43XMcA&#10;AADdAAAADwAAAGRycy9kb3ducmV2LnhtbESPT2vCQBTE70K/w/IKvQTdNEqxaTbSFkVv1j94fmRf&#10;k9Ds25Ddmuin7xYEj8PM/IbJFoNpxJk6V1tW8DyJQRAXVtdcKjgeVuM5COeRNTaWScGFHCzyh1GG&#10;qbY97+i896UIEHYpKqi8b1MpXVGRQTexLXHwvm1n0AfZlVJ32Ae4aWQSxy/SYM1hocKWPisqfva/&#10;RkHUTk8f/fVrE21X8WW5Pu1ey2hQ6ulxeH8D4Wnw9/CtvdEKkiSZwf+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N1zHAAAA3QAAAA8AAAAAAAAAAAAAAAAAmAIAAGRy&#10;cy9kb3ducmV2LnhtbFBLBQYAAAAABAAEAPUAAACMAwAAAAA=&#10;" fillcolor="#bfbfbf" stroked="f"/>
                  <v:rect id="Rectangle 2225" o:spid="_x0000_s1183" style="position:absolute;left:528;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FGm8YA&#10;AADdAAAADwAAAGRycy9kb3ducmV2LnhtbESPQWvCQBSE74X+h+UVeqsbU2wkugkiCD1ZqyI9vmaf&#10;Scju25Ddavrv3ULB4zAz3zDLcrRGXGjwrWMF00kCgrhyuuVawfGweZmD8AFZo3FMCn7JQ1k8Piwx&#10;1+7Kn3TZh1pECPscFTQh9LmUvmrIop+4njh6ZzdYDFEOtdQDXiPcGpkmyZu02HJcaLCndUNVt/+x&#10;Cuazb9Mds9evbfYxPXVkVuS3O6Wen8bVAkSgMdzD/+13rSBN0xn8vYlPQB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0FGm8YAAADdAAAADwAAAAAAAAAAAAAAAACYAgAAZHJz&#10;L2Rvd25yZXYueG1sUEsFBgAAAAAEAAQA9QAAAIsDAAAAAA==&#10;" filled="f" strokeweight="0"/>
                  <v:rect id="Rectangle 2226" o:spid="_x0000_s1184" style="position:absolute;left:528;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jCv8QA&#10;AADdAAAADwAAAGRycy9kb3ducmV2LnhtbESPT4vCMBTE7wt+h/AEL4um1lWkGsU/KHvwYvXg8dE8&#10;22LzUpqo9dsbYWGPw8z8hpkvW1OJBzWutKxgOIhAEGdWl5wrOJ92/SkI55E1VpZJwYscLBedrzkm&#10;2j75SI/U5yJA2CWooPC+TqR0WUEG3cDWxMG72sagD7LJpW7wGeCmknEUTaTBksNCgTVtCspu6d0o&#10;GBv3M4zk/rC9X4i+N6YdcbpWqtdtVzMQnlr/H/5r/2oFcRxP4PMmPAG5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4wr/EAAAA3QAAAA8AAAAAAAAAAAAAAAAAmAIAAGRycy9k&#10;b3ducmV2LnhtbFBLBQYAAAAABAAEAPUAAACJAwAAAAA=&#10;" fillcolor="#a5a5a5" stroked="f"/>
                  <v:rect id="Rectangle 2227" o:spid="_x0000_s1185" style="position:absolute;left:497;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pK8cA&#10;AADdAAAADwAAAGRycy9kb3ducmV2LnhtbESPT2vCQBTE70K/w/IKvQTdNIK1aTbSFkVv1j94fmRf&#10;k9Ds25Ddmuin7xYEj8PM/IbJFoNpxJk6V1tW8DyJQRAXVtdcKjgeVuM5COeRNTaWScGFHCzyh1GG&#10;qbY97+i896UIEHYpKqi8b1MpXVGRQTexLXHwvm1n0AfZlVJ32Ae4aWQSxzNpsOawUGFLnxUVP/tf&#10;oyBqp6eP/vq1ibar+LJcn3avZTQo9fQ4vL+B8DT4e/jW3mgFSZK8wP+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sqSvHAAAA3QAAAA8AAAAAAAAAAAAAAAAAmAIAAGRy&#10;cy9kb3ducmV2LnhtbFBLBQYAAAAABAAEAPUAAACMAwAAAAA=&#10;" fillcolor="#bfbfbf" stroked="f"/>
                  <v:rect id="Rectangle 2228" o:spid="_x0000_s1186" style="position:absolute;left:497;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pBcEA&#10;AADdAAAADwAAAGRycy9kb3ducmV2LnhtbERPTYvCMBC9L/gfwix4W1MrrtI1igiCJ3VVxONsM9uW&#10;JpPSRK3/3hwEj4/3PVt01ogbtb5yrGA4SEAQ505XXCg4HddfUxA+IGs0jknBgzws5r2PGWba3fmX&#10;bodQiBjCPkMFZQhNJqXPS7LoB64hjty/ay2GCNtC6hbvMdwamSbJt7RYcWwosaFVSXl9uFoF0/Gf&#10;qU+T0WU72Q3PNZkl+e1eqf5nt/wBEagLb/HLvdEK0jSNc+Ob+AT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A6QXBAAAA3QAAAA8AAAAAAAAAAAAAAAAAmAIAAGRycy9kb3du&#10;cmV2LnhtbFBLBQYAAAAABAAEAPUAAACGAwAAAAA=&#10;" filled="f" strokeweight="0"/>
                  <v:rect id="Rectangle 2229" o:spid="_x0000_s1187" style="position:absolute;left:497;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dWzcUA&#10;AADdAAAADwAAAGRycy9kb3ducmV2LnhtbESPT4vCMBTE78J+h/CEvYim1j+4XaPsKooHL1YPe3w0&#10;b9ti81KaqPXbG0HwOMzMb5j5sjWVuFLjSssKhoMIBHFmdcm5gtNx05+BcB5ZY2WZFNzJwXLx0Zlj&#10;ou2ND3RNfS4ChF2CCgrv60RKlxVk0A1sTRy8f9sY9EE2udQN3gLcVDKOoqk0WHJYKLCmVUHZOb0Y&#10;BRPjxsNIbvfryx9Rb2XaEae/Sn12259vEJ5a/w6/2jutII7jL3i+C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51bNxQAAAN0AAAAPAAAAAAAAAAAAAAAAAJgCAABkcnMv&#10;ZG93bnJldi54bWxQSwUGAAAAAAQABAD1AAAAigMAAAAA&#10;" fillcolor="#a5a5a5" stroked="f"/>
                  <v:rect id="Rectangle 2230" o:spid="_x0000_s1188" style="position:absolute;left:559;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yngsIA&#10;AADdAAAADwAAAGRycy9kb3ducmV2LnhtbERPy4rCMBTdC/MP4Q7MpmhqBdFqlHEY0Z1PXF+aa1um&#10;uSlNxla/3iwEl4fzni87U4kbNa60rGA4iEEQZ1aXnCs4n9b9CQjnkTVWlknBnRwsFx+9Oabatnyg&#10;29HnIoSwS1FB4X2dSumyggy6ga2JA3e1jUEfYJNL3WAbwk0lkzgeS4Mlh4YCa/opKPs7/hsFUT26&#10;rNrHfhvt1vH9d3M5TPOoU+rrs/uegfDU+bf45d5qBUkyCvvDm/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HKeCwgAAAN0AAAAPAAAAAAAAAAAAAAAAAJgCAABkcnMvZG93&#10;bnJldi54bWxQSwUGAAAAAAQABAD1AAAAhwMAAAAA&#10;" fillcolor="#bfbfbf" stroked="f"/>
                  <v:rect id="Rectangle 2231" o:spid="_x0000_s1189" style="position:absolute;left:559;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PWRcUA&#10;AADdAAAADwAAAGRycy9kb3ducmV2LnhtbESPQWvCQBSE70L/w/IKvekmkapEVxFB6MmqleLxmX0m&#10;IbtvQ3ar6b93CwWPw8x8wyxWvTXiRp2vHStIRwkI4sLpmksFp6/tcAbCB2SNxjEp+CUPq+XLYIG5&#10;dnc+0O0YShEh7HNUUIXQ5lL6oiKLfuRa4uhdXWcxRNmVUnd4j3BrZJYkE2mx5rhQYUubiorm+GMV&#10;zN4vpjlNx+fd9DP9bsisye/2Sr299us5iEB9eIb/2x9aQZaNU/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9ZFxQAAAN0AAAAPAAAAAAAAAAAAAAAAAJgCAABkcnMv&#10;ZG93bnJldi54bWxQSwUGAAAAAAQABAD1AAAAigMAAAAA&#10;" filled="f" strokeweight="0"/>
                  <v:rect id="Rectangle 2232" o:spid="_x0000_s1190" style="position:absolute;left:559;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pSYcUA&#10;AADdAAAADwAAAGRycy9kb3ducmV2LnhtbESPT4vCMBTE78J+h/CEvYhNrX+QrlF2XRQPXqwePD6a&#10;t22xeSlN1O63N4LgcZiZ3zCLVWdqcaPWVZYVjKIYBHFudcWFgtNxM5yDcB5ZY22ZFPyTg9Xyo7fA&#10;VNs7H+iW+UIECLsUFZTeN6mULi/JoItsQxy8P9sa9EG2hdQt3gPc1DKJ45k0WHFYKLGhdUn5Jbsa&#10;BVPjJqNYbve/1zPRYG26MWc/Sn32u+8vEJ46/w6/2jutIEnGCTzfh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mlJhxQAAAN0AAAAPAAAAAAAAAAAAAAAAAJgCAABkcnMv&#10;ZG93bnJldi54bWxQSwUGAAAAAAQABAD1AAAAigMAAAAA&#10;" fillcolor="#a5a5a5" stroked="f"/>
                  <v:rect id="Rectangle 2233" o:spid="_x0000_s1191" style="position:absolute;left:528;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459cYA&#10;AADdAAAADwAAAGRycy9kb3ducmV2LnhtbESPT2vCQBTE74LfYXlCL6FuTEDa6CoqlXrzT8XzI/ua&#10;hGbfhuzWxH76riB4HGbmN8x82ZtaXKl1lWUFk3EMgji3uuJCwflr+/oGwnlkjbVlUnAjB8vFcDDH&#10;TNuOj3Q9+UIECLsMFZTeN5mULi/JoBvbhjh437Y16INsC6lb7ALc1DKJ46k0WHFYKLGhTUn5z+nX&#10;KIia9LLu/g67aL+Nbx+fl+N7EfVKvYz61QyEp94/w4/2TitIkjSF+5vw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8459cYAAADdAAAADwAAAAAAAAAAAAAAAACYAgAAZHJz&#10;L2Rvd25yZXYueG1sUEsFBgAAAAAEAAQA9QAAAIsDAAAAAA==&#10;" fillcolor="#bfbfbf" stroked="f"/>
                  <v:rect id="Rectangle 2234" o:spid="_x0000_s1192" style="position:absolute;left:528;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R13cYA&#10;AADdAAAADwAAAGRycy9kb3ducmV2LnhtbESPQWvCQBSE7wX/w/IEb7ox2hrSrCKFgifbWiken9nX&#10;JGT3bciumv77bkHocZiZb5hiM1gjrtT7xrGC+SwBQVw63XCl4Pj5Os1A+ICs0TgmBT/kYbMePRSY&#10;a3fjD7oeQiUihH2OCuoQulxKX9Zk0c9cRxy9b9dbDFH2ldQ93iLcGpkmyZO02HBcqLGjl5rK9nCx&#10;CrLHs2mPq8Vpv3qbf7VktuT370pNxsP2GUSgIfyH7+2dVpCmiyX8vY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dR13cYAAADdAAAADwAAAAAAAAAAAAAAAACYAgAAZHJz&#10;L2Rvd25yZXYueG1sUEsFBgAAAAAEAAQA9QAAAIsDAAAAAA==&#10;" filled="f" strokeweight="0"/>
                  <v:rect id="Rectangle 2235" o:spid="_x0000_s1193" style="position:absolute;left:528;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PKFcQA&#10;AADdAAAADwAAAGRycy9kb3ducmV2LnhtbESPT4vCMBTE7wt+h/AEL4um1lWkGsU/KHvwYvXg8dE8&#10;22LzUpqo9dsbYWGPw8z8hpkvW1OJBzWutKxgOIhAEGdWl5wrOJ92/SkI55E1VpZJwYscLBedrzkm&#10;2j75SI/U5yJA2CWooPC+TqR0WUEG3cDWxMG72sagD7LJpW7wGeCmknEUTaTBksNCgTVtCspu6d0o&#10;GBv3M4zk/rC9X4i+N6YdcbpWqtdtVzMQnlr/H/5r/2oFcTwaw+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zyhXEAAAA3QAAAA8AAAAAAAAAAAAAAAAAmAIAAGRycy9k&#10;b3ducmV2LnhtbFBLBQYAAAAABAAEAPUAAACJAwAAAAA=&#10;" fillcolor="#a5a5a5" stroked="f"/>
                  <v:rect id="Rectangle 2236" o:spid="_x0000_s1194" style="position:absolute;left:497;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mabcYA&#10;AADdAAAADwAAAGRycy9kb3ducmV2LnhtbESPT2vCQBTE70K/w/IKvQTdNILY6CqtVPTmn4rnR/aZ&#10;hGbfhuxqop/eFQSPw8z8hpnOO1OJCzWutKzgcxCDIM6sLjlXcPhb9scgnEfWWFkmBVdyMJ+99aaY&#10;atvyji57n4sAYZeigsL7OpXSZQUZdANbEwfvZBuDPsgml7rBNsBNJZM4HkmDJYeFAmtaFJT9789G&#10;QVQPjz/tbbuONsv4+rs67r7yqFPq4737noDw1PlX+NleawVJMhzB4014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mabcYAAADdAAAADwAAAAAAAAAAAAAAAACYAgAAZHJz&#10;L2Rvd25yZXYueG1sUEsFBgAAAAAEAAQA9QAAAIsDAAAAAA==&#10;" fillcolor="#bfbfbf" stroked="f"/>
                  <v:rect id="Rectangle 2237" o:spid="_x0000_s1195" style="position:absolute;left:497;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brqsUA&#10;AADdAAAADwAAAGRycy9kb3ducmV2LnhtbESPT2vCQBTE70K/w/IKvenGSI1EVxFB6MnWP4jHZ/aZ&#10;hOy+Ddmtpt++Wyh4HGbmN8xi1Vsj7tT52rGC8SgBQVw4XXOp4HTcDmcgfEDWaByTgh/ysFq+DBaY&#10;a/fgPd0PoRQRwj5HBVUIbS6lLyqy6EeuJY7ezXUWQ5RdKXWHjwi3RqZJMpUWa44LFba0qahoDt9W&#10;wez9appTNrnsss/xuSGzJr/7UurttV/PQQTqwzP83/7QCtJ0ksHfm/g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uuqxQAAAN0AAAAPAAAAAAAAAAAAAAAAAJgCAABkcnMv&#10;ZG93bnJldi54bWxQSwUGAAAAAAQABAD1AAAAigMAAAAA&#10;" filled="f" strokeweight="0"/>
                  <v:rect id="Rectangle 2238" o:spid="_x0000_s1196" style="position:absolute;left:497;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Jli8MA&#10;AADdAAAADwAAAGRycy9kb3ducmV2LnhtbERPPW+DMBDdI/U/WFepSxQMJI0qikFtqkYZsoRmyHjC&#10;V0DFZ4RNQv99PFTq+PS+83I2vbjS6DrLCpIoBkFcW91xo+D89bl6AeE8ssbeMin4JQdl8bDIMdP2&#10;xie6Vr4RIYRdhgpa74dMSle3ZNBFdiAO3LcdDfoAx0bqEW8h3PQyjeOtNNhxaGhxoF1L9U81GQXP&#10;xm2SWO6PH9OFaLkz85qrd6WeHue3VxCeZv8v/nMftII0XYe54U14Ar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Jli8MAAADdAAAADwAAAAAAAAAAAAAAAACYAgAAZHJzL2Rv&#10;d25yZXYueG1sUEsFBgAAAAAEAAQA9QAAAIgDAAAAAA==&#10;" fillcolor="#a5a5a5" stroked="f"/>
                  <v:rect id="Rectangle 2239" o:spid="_x0000_s1197" style="position:absolute;left:559;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YOH8YA&#10;AADdAAAADwAAAGRycy9kb3ducmV2LnhtbESPQWvCQBSE70L/w/IKXkLdGEE0dZVWKnrT2OL5kX1N&#10;QrNvQ3Zror/eFQSPw8x8wyxWvanFmVpXWVYwHsUgiHOrKy4U/Hxv3mYgnEfWWFsmBRdysFq+DBaY&#10;attxRuejL0SAsEtRQel9k0rp8pIMupFtiIP3a1uDPsi2kLrFLsBNLZM4nkqDFYeFEhtal5T/Hf+N&#10;gqiZnD6762EX7Tfx5Wt7yuZF1Cs1fO0/3kF46v0z/GjvtIIkmczh/iY8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YOH8YAAADdAAAADwAAAAAAAAAAAAAAAACYAgAAZHJz&#10;L2Rvd25yZXYueG1sUEsFBgAAAAAEAAQA9QAAAIsDAAAAAA==&#10;" fillcolor="#bfbfbf" stroked="f"/>
                  <v:rect id="Rectangle 2240" o:spid="_x0000_s1198" style="position:absolute;left:559;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Ao8IA&#10;AADdAAAADwAAAGRycy9kb3ducmV2LnhtbERPz2vCMBS+D/wfwhO8zdS6TemMIoLgSV0V2fGteWtL&#10;k5fSRO3+e3MQdvz4fi9WvTXiRp2vHSuYjBMQxIXTNZcKzqft6xyED8gajWNS8EceVsvBywIz7e78&#10;Rbc8lCKGsM9QQRVCm0npi4os+rFriSP36zqLIcKulLrDewy3RqZJ8iEt1hwbKmxpU1HR5FerYP7+&#10;Y5rzbPq9nx0ml4bMmvz+qNRo2K8/QQTqw7/46d5pBWn6FvfHN/EJ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QCjwgAAAN0AAAAPAAAAAAAAAAAAAAAAAJgCAABkcnMvZG93&#10;bnJldi54bWxQSwUGAAAAAAQABAD1AAAAhwMAAAAA&#10;" filled="f" strokeweight="0"/>
                  <v:rect id="Rectangle 2241" o:spid="_x0000_s1199" style="position:absolute;left:559;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6/a8QA&#10;AADdAAAADwAAAGRycy9kb3ducmV2LnhtbESPQYvCMBSE74L/ITxhL6Jpqy7SNYqrKB682PXg8dG8&#10;bYvNS2mi1n9vFhY8DjPzDbNYdaYWd2pdZVlBPI5AEOdWV1woOP/sRnMQziNrrC2Tgic5WC37vQWm&#10;2j74RPfMFyJA2KWooPS+SaV0eUkG3dg2xMH7ta1BH2RbSN3iI8BNLZMo+pQGKw4LJTa0KSm/Zjej&#10;YGbcNI7k/ri9XYiGG9NNOPtW6mPQrb9AeOr8O/zfPmgFSTKN4e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Ov2vEAAAA3QAAAA8AAAAAAAAAAAAAAAAAmAIAAGRycy9k&#10;b3ducmV2LnhtbFBLBQYAAAAABAAEAPUAAACJAwAAAAA=&#10;" fillcolor="#a5a5a5" stroked="f"/>
                  <v:rect id="Rectangle 2242" o:spid="_x0000_s1200" style="position:absolute;left:528;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TvE8cA&#10;AADdAAAADwAAAGRycy9kb3ducmV2LnhtbESPT2vCQBTE70K/w/IKvQTdNEqxaTbSFkVv1j94fmRf&#10;k9Ds25Ddmuin7xYEj8PM/IbJFoNpxJk6V1tW8DyJQRAXVtdcKjgeVuM5COeRNTaWScGFHCzyh1GG&#10;qbY97+i896UIEHYpKqi8b1MpXVGRQTexLXHwvm1n0AfZlVJ32Ae4aWQSxy/SYM1hocKWPisqfva/&#10;RkHUTk8f/fVrE21X8WW5Pu1ey2hQ6ulxeH8D4Wnw9/CtvdEKkmSWwP+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E7xPHAAAA3QAAAA8AAAAAAAAAAAAAAAAAmAIAAGRy&#10;cy9kb3ducmV2LnhtbFBLBQYAAAAABAAEAPUAAACMAwAAAAA=&#10;" fillcolor="#bfbfbf" stroked="f"/>
                  <v:rect id="Rectangle 2243" o:spid="_x0000_s1201" style="position:absolute;left:528;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ue1MYA&#10;AADdAAAADwAAAGRycy9kb3ducmV2LnhtbESPQWvCQBSE7wX/w/IEb7ox2hrSrCKFgifbWiken9nX&#10;JGT3bciumv77bkHocZiZb5hiM1gjrtT7xrGC+SwBQVw63XCl4Pj5Os1A+ICs0TgmBT/kYbMePRSY&#10;a3fjD7oeQiUihH2OCuoQulxKX9Zk0c9cRxy9b9dbDFH2ldQ93iLcGpkmyZO02HBcqLGjl5rK9nCx&#10;CrLHs2mPq8Vpv3qbf7VktuT370pNxsP2GUSgIfyH7+2dVpCmywX8vY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ue1MYAAADdAAAADwAAAAAAAAAAAAAAAACYAgAAZHJz&#10;L2Rvd25yZXYueG1sUEsFBgAAAAAEAAQA9QAAAIsDAAAAAA==&#10;" filled="f" strokeweight="0"/>
                  <v:rect id="Rectangle 2244" o:spid="_x0000_s1202" style="position:absolute;left:528;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kc88QA&#10;AADdAAAADwAAAGRycy9kb3ducmV2LnhtbESPQYvCMBSE74L/ITxhL6KptS7SNYqrKB682PXg8dG8&#10;bYvNS2mi1n9vFhY8DjPzDbNYdaYWd2pdZVnBZByBIM6trrhQcP7ZjeYgnEfWWFsmBU9ysFr2ewtM&#10;tX3wie6ZL0SAsEtRQel9k0rp8pIMurFtiIP3a1uDPsi2kLrFR4CbWsZR9CkNVhwWSmxoU1J+zW5G&#10;wcy4ZBLJ/XF7uxANN6abcvat1MegW3+B8NT5d/i/fdAK4jhJ4O9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5HPPEAAAA3QAAAA8AAAAAAAAAAAAAAAAAmAIAAGRycy9k&#10;b3ducmV2LnhtbFBLBQYAAAAABAAEAPUAAACJAwAAAAA=&#10;" fillcolor="#a5a5a5" stroked="f"/>
                  <v:rect id="Rectangle 2245" o:spid="_x0000_s1203" style="position:absolute;left:497;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13Z8cA&#10;AADdAAAADwAAAGRycy9kb3ducmV2LnhtbESPQWvCQBSE70L/w/IKvQTdNFbR6CptqdRbjYrnR/aZ&#10;hGbfhuzWRH99t1DwOMzMN8xy3ZtaXKh1lWUFz6MYBHFudcWFguNhM5yBcB5ZY22ZFFzJwXr1MFhi&#10;qm3HGV32vhABwi5FBaX3TSqly0sy6Ea2IQ7e2bYGfZBtIXWLXYCbWiZxPJUGKw4LJTb0XlL+vf8x&#10;CqJmfHrrbrtt9LWJrx+fp2xeRL1ST4/96wKEp97fw//trVaQJC8T+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td2fHAAAA3QAAAA8AAAAAAAAAAAAAAAAAmAIAAGRy&#10;cy9kb3ducmV2LnhtbFBLBQYAAAAABAAEAPUAAACMAwAAAAA=&#10;" fillcolor="#bfbfbf" stroked="f"/>
                  <v:rect id="Rectangle 2246" o:spid="_x0000_s1204" style="position:absolute;left:497;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w9TMUA&#10;AADdAAAADwAAAGRycy9kb3ducmV2LnhtbESPQWvCQBSE7wX/w/IEb3VjbFWiq4gg9KStinh8Zp9J&#10;yO7bkN1q+u/dQqHHYWa+YRarzhpxp9ZXjhWMhgkI4tzpigsFp+P2dQbCB2SNxjEp+CEPq2XvZYGZ&#10;dg/+ovshFCJC2GeooAyhyaT0eUkW/dA1xNG7udZiiLItpG7xEeHWyDRJJtJixXGhxIY2JeX14dsq&#10;mL1fTX2aji+76X50rsmsye8+lRr0u/UcRKAu/If/2h9aQZq+Te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D1MxQAAAN0AAAAPAAAAAAAAAAAAAAAAAJgCAABkcnMv&#10;ZG93bnJldi54bWxQSwUGAAAAAAQABAD1AAAAigMAAAAA&#10;" filled="f" strokeweight="0"/>
                  <v:rect id="Rectangle 2247" o:spid="_x0000_s1205" style="position:absolute;left:497;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uChMYA&#10;AADdAAAADwAAAGRycy9kb3ducmV2LnhtbESPQWvCQBSE74L/YXlCL1I3idqW1DW0lkoPvRg99PjI&#10;viah2bdhd9X477uC4HGYmW+YVTGYTpzI+daygnSWgCCurG65VnDYfz6+gPABWWNnmRRcyEOxHo9W&#10;mGt75h2dylCLCGGfo4ImhD6X0lcNGfQz2xNH79c6gyFKV0vt8BzhppNZkjxJgy3HhQZ72jRU/ZVH&#10;o2Bp/CJN5Pb74/hDNN2YYc7lu1IPk+HtFUSgIdzDt/aXVpBli2e4vo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uChMYAAADdAAAADwAAAAAAAAAAAAAAAACYAgAAZHJz&#10;L2Rvd25yZXYueG1sUEsFBgAAAAAEAAQA9QAAAIsDAAAAAA==&#10;" fillcolor="#a5a5a5" stroked="f"/>
                </v:group>
                <v:group id="Group 2248" o:spid="_x0000_s1206" style="position:absolute;left:497;top:749;width:94;height:94" coordorigin="497,749"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yjPVcQAAADdAAAADwAAAGRycy9kb3ducmV2LnhtbERPTWuDQBC9F/Iflink&#10;VldNW4J1IyGkIYdQaBIovQ3uREV3Vtytmn/fPRR6fLzvvJhNJ0YaXGNZQRLFIIhLqxuuFFwv709r&#10;EM4ja+wsk4I7OSg2i4ccM20n/qTx7CsRQthlqKD2vs+kdGVNBl1ke+LA3exg0Ac4VFIPOIVw08k0&#10;jl+lwYZDQ4097Woq2/OPUXCYcNqukv14am+7+/fl5ePrlJBSy8d5+wbC0+z/xX/uo1aQps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yjPVcQAAADdAAAA&#10;DwAAAAAAAAAAAAAAAACqAgAAZHJzL2Rvd25yZXYueG1sUEsFBgAAAAAEAAQA+gAAAJsDAAAAAA==&#10;">
                  <v:rect id="Rectangle 2249" o:spid="_x0000_s1207" style="position:absolute;left:497;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1bscA&#10;AADdAAAADwAAAGRycy9kb3ducmV2LnhtbESPQWvCQBSE7wX/w/KE3nTTUEIbXaUEpT20lWogeHtk&#10;n0kw+zZktzH+e7cg9DjMzDfMcj2aVgzUu8aygqd5BIK4tLrhSkF+2M5eQDiPrLG1TAqu5GC9mjws&#10;MdX2wj807H0lAoRdigpq77tUSlfWZNDNbUccvJPtDfog+0rqHi8BbloZR1EiDTYcFmrsKKupPO9/&#10;jQI3nspih1/VZ+Leu6bINt/HJFfqcTq+LUB4Gv1/+N7+0Ari+PkV/t6EJ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6dW7HAAAA3QAAAA8AAAAAAAAAAAAAAAAAmAIAAGRy&#10;cy9kb3ducmV2LnhtbFBLBQYAAAAABAAEAPUAAACMAwAAAAA=&#10;" fillcolor="#d8d8d8" stroked="f"/>
                  <v:rect id="Rectangle 2250" o:spid="_x0000_s1208" style="position:absolute;left:497;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IRJMQA&#10;AADdAAAADwAAAGRycy9kb3ducmV2LnhtbERPXWvCMBR9H+w/hDvYi6ypRcfoGmUMFFEQdYLs7dJc&#10;m2JzU5qs1n9vHoQ9Hs53MR9sI3rqfO1YwThJQRCXTtdcKTj+LN4+QPiArLFxTApu5GE+e34qMNfu&#10;ynvqD6ESMYR9jgpMCG0upS8NWfSJa4kjd3adxRBhV0nd4TWG20ZmafouLdYcGwy29G2ovBz+rILz&#10;biRvx/XveHNa9tvTxUywdSulXl+Gr08QgYbwL364V1pBlk3j/vgmP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ESTEAAAA3QAAAA8AAAAAAAAAAAAAAAAAmAIAAGRycy9k&#10;b3ducmV2LnhtbFBLBQYAAAAABAAEAPUAAACJAwAAAAA=&#10;" filled="f" strokecolor="#7f7f7f" strokeweight="0"/>
                  <v:rect id="Rectangle 2251" o:spid="_x0000_s1209" style="position:absolute;left:559;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ucYA&#10;AADdAAAADwAAAGRycy9kb3ducmV2LnhtbESPQWvCQBSE74L/YXmCl1A3plRsdBVbKnprtcXzI/tM&#10;gtm3Ibua6K93hYLHYWa+YebLzlTiQo0rLSsYj2IQxJnVJecK/n7XL1MQziNrrCyTgis5WC76vTmm&#10;2ra8o8ve5yJA2KWooPC+TqV0WUEG3cjWxME72sagD7LJpW6wDXBTySSOJ9JgyWGhwJo+C8pO+7NR&#10;ENWvh4/29rONvtfx9Wtz2L3nUafUcNCtZiA8df4Z/m9vtYIkeRvD4014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nucYAAADdAAAADwAAAAAAAAAAAAAAAACYAgAAZHJz&#10;L2Rvd25yZXYueG1sUEsFBgAAAAAEAAQA9QAAAIsDAAAAAA==&#10;" fillcolor="#bfbfbf" stroked="f"/>
                  <v:rect id="Rectangle 2252" o:spid="_x0000_s1210" style="position:absolute;left:559;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6tksYA&#10;AADdAAAADwAAAGRycy9kb3ducmV2LnhtbESPQWvCQBSE74X+h+UVeqsbU2wkugkiCD1ZqyI9vmaf&#10;Scju25Ddavrv3ULB4zAz3zDLcrRGXGjwrWMF00kCgrhyuuVawfGweZmD8AFZo3FMCn7JQ1k8Piwx&#10;1+7Kn3TZh1pECPscFTQh9LmUvmrIop+4njh6ZzdYDFEOtdQDXiPcGpkmyZu02HJcaLCndUNVt/+x&#10;Cuazb9Mds9evbfYxPXVkVuS3O6Wen8bVAkSgMdzD/+13rSBNZyn8vYlPQB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K6tksYAAADdAAAADwAAAAAAAAAAAAAAAACYAgAAZHJz&#10;L2Rvd25yZXYueG1sUEsFBgAAAAAEAAQA9QAAAIsDAAAAAA==&#10;" filled="f" strokeweight="0"/>
                  <v:rect id="Rectangle 2253" o:spid="_x0000_s1211" style="position:absolute;left:559;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kSWsQA&#10;AADdAAAADwAAAGRycy9kb3ducmV2LnhtbESPT4vCMBTE7wt+h/AEL4um1lWkGsU/KHvwYvXg8dE8&#10;22LzUpqo9dsbYWGPw8z8hpkvW1OJBzWutKxgOIhAEGdWl5wrOJ92/SkI55E1VpZJwYscLBedrzkm&#10;2j75SI/U5yJA2CWooPC+TqR0WUEG3cDWxMG72sagD7LJpW7wGeCmknEUTaTBksNCgTVtCspu6d0o&#10;GBv3M4zk/rC9X4i+N6YdcbpWqtdtVzMQnlr/H/5r/2oFcTwewe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JElrEAAAA3QAAAA8AAAAAAAAAAAAAAAAAmAIAAGRycy9k&#10;b3ducmV2LnhtbFBLBQYAAAAABAAEAPUAAACJAwAAAAA=&#10;" fillcolor="#a5a5a5" stroked="f"/>
                  <v:rect id="Rectangle 2254" o:spid="_x0000_s1212" style="position:absolute;left:528;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hEIccA&#10;AADdAAAADwAAAGRycy9kb3ducmV2LnhtbESPQWvCQBSE70L/w/IKvQTdNFbR6CptqdRbjYrnR/aZ&#10;hGbfhuzWRH99t1DwOMzMN8xy3ZtaXKh1lWUFz6MYBHFudcWFguNhM5yBcB5ZY22ZFFzJwXr1MFhi&#10;qm3HGV32vhABwi5FBaX3TSqly0sy6Ea2IQ7e2bYGfZBtIXWLXYCbWiZxPJUGKw4LJTb0XlL+vf8x&#10;CqJmfHrrbrtt9LWJrx+fp2xeRL1ST4/96wKEp97fw//trVaQJJMX+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4RCHHAAAA3QAAAA8AAAAAAAAAAAAAAAAAmAIAAGRy&#10;cy9kb3ducmV2LnhtbFBLBQYAAAAABAAEAPUAAACMAwAAAAA=&#10;" fillcolor="#bfbfbf" stroked="f"/>
                  <v:rect id="Rectangle 2255" o:spid="_x0000_s1213" style="position:absolute;left:528;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c15sUA&#10;AADdAAAADwAAAGRycy9kb3ducmV2LnhtbESPT2vCQBTE74V+h+UVvNWNkaikriKFgietf5AeX7Ov&#10;Scju25BdNX77riB4HGbmN8x82VsjLtT52rGC0TABQVw4XXOp4Hj4ep+B8AFZo3FMCm7kYbl4fZlj&#10;rt2Vd3TZh1JECPscFVQhtLmUvqjIoh+6ljh6f66zGKLsSqk7vEa4NTJNkom0WHNcqLClz4qKZn+2&#10;CmbZr2mO0/HPZrodnRoyK/Kbb6UGb/3qA0SgPjzDj/ZaK0jTLIP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zXmxQAAAN0AAAAPAAAAAAAAAAAAAAAAAJgCAABkcnMv&#10;ZG93bnJldi54bWxQSwUGAAAAAAQABAD1AAAAigMAAAAA&#10;" filled="f" strokeweight="0"/>
                  <v:rect id="Rectangle 2256" o:spid="_x0000_s1214" style="position:absolute;left:528;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6xwsYA&#10;AADdAAAADwAAAGRycy9kb3ducmV2LnhtbESPQWvCQBSE70L/w/IKvZS6MW2kpK6iKRYPXkw9eHxk&#10;X5PQ7Nuwu9H477sFweMwM98wi9VoOnEm51vLCmbTBARxZXXLtYLj9/blHYQPyBo7y6TgSh5Wy4fJ&#10;AnNtL3ygcxlqESHsc1TQhNDnUvqqIYN+anvi6P1YZzBE6WqpHV4i3HQyTZK5NNhyXGiwp6Kh6rcc&#10;jILM+LdZIr/2n8OJ6Lkw4yuXG6WeHsf1B4hAY7iHb+2dVpCm2Rz+38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36xwsYAAADdAAAADwAAAAAAAAAAAAAAAACYAgAAZHJz&#10;L2Rvd25yZXYueG1sUEsFBgAAAAAEAAQA9QAAAIsDAAAAAA==&#10;" fillcolor="#a5a5a5" stroked="f"/>
                  <v:rect id="Rectangle 2257" o:spid="_x0000_s1215" style="position:absolute;left:497;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aVsgA&#10;AADdAAAADwAAAGRycy9kb3ducmV2LnhtbESPT2vCQBTE70K/w/IKvQTdNFL/RFdpS6XealQ8P7LP&#10;JDT7NmS3Jvrpu4WCx2FmfsMs172pxYVaV1lW8DyKQRDnVldcKDgeNsMZCOeRNdaWScGVHKxXD4Ml&#10;ptp2nNFl7wsRIOxSVFB636RSurwkg25kG+LgnW1r0AfZFlK32AW4qWUSxxNpsOKwUGJD7yXl3/sf&#10;oyBqxqe37rbbRl+b+PrxecrmRdQr9fTYvy5AeOr9Pfzf3moFSfIyhb834Qn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KtpWyAAAAN0AAAAPAAAAAAAAAAAAAAAAAJgCAABk&#10;cnMvZG93bnJldi54bWxQSwUGAAAAAAQABAD1AAAAjQMAAAAA&#10;" fillcolor="#bfbfbf" stroked="f"/>
                  <v:rect id="Rectangle 2258" o:spid="_x0000_s1216" style="position:absolute;left:497;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aeMIA&#10;AADdAAAADwAAAGRycy9kb3ducmV2LnhtbERPy4rCMBTdC/5DuMLsNLWDDzpGEUFw5fhCZnmnudOW&#10;Jjelidr5e7MQXB7Oe7HqrBF3an3lWMF4lIAgzp2uuFBwOW+HcxA+IGs0jknBP3lYLfu9BWbaPfhI&#10;91MoRAxhn6GCMoQmk9LnJVn0I9cQR+7PtRZDhG0hdYuPGG6NTJNkKi1WHBtKbGhTUl6fblbBfPJr&#10;6svs82c/+x5fazJr8vuDUh+Dbv0FIlAX3uKXe6cVpOkkzo1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Rpp4wgAAAN0AAAAPAAAAAAAAAAAAAAAAAJgCAABkcnMvZG93&#10;bnJldi54bWxQSwUGAAAAAAQABAD1AAAAhwMAAAAA&#10;" filled="f" strokeweight="0"/>
                  <v:rect id="Rectangle 2259" o:spid="_x0000_s1217" style="position:absolute;left:497;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lsMYA&#10;AADdAAAADwAAAGRycy9kb3ducmV2LnhtbESPQWvCQBSE74X+h+UJXorZGJtSU1epEUsPvTT24PGR&#10;fU2C2bchu5r4712h0OMwM98wq81oWnGh3jWWFcyjGARxaXXDlYKfw372CsJ5ZI2tZVJwJQeb9ePD&#10;CjNtB/6mS+ErESDsMlRQe99lUrqyJoMush1x8H5tb9AH2VdS9zgEuGllEscv0mDDYaHGjvKaylNx&#10;NgpS457nsfz42p2PRE+5GRdcbJWaTsb3NxCeRv8f/mt/agVJki7h/iY8Ab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uElsMYAAADdAAAADwAAAAAAAAAAAAAAAACYAgAAZHJz&#10;L2Rvd25yZXYueG1sUEsFBgAAAAAEAAQA9QAAAIsDAAAAAA==&#10;" fillcolor="#a5a5a5" stroked="f"/>
                  <v:rect id="Rectangle 2260" o:spid="_x0000_s1218" style="position:absolute;left:559;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In8IA&#10;AADdAAAADwAAAGRycy9kb3ducmV2LnhtbERPy4rCMBTdC/MP4Q7MpmhqBdFqlHEY0Z1PXF+aa1um&#10;uSlNxla/3iwEl4fzni87U4kbNa60rGA4iEEQZ1aXnCs4n9b9CQjnkTVWlknBnRwsFx+9Oabatnyg&#10;29HnIoSwS1FB4X2dSumyggy6ga2JA3e1jUEfYJNL3WAbwk0lkzgeS4Mlh4YCa/opKPs7/hsFUT26&#10;rNrHfhvt1vH9d3M5TPOoU+rrs/uegfDU+bf45d5qBUkyDvvDm/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r4ifwgAAAN0AAAAPAAAAAAAAAAAAAAAAAJgCAABkcnMvZG93&#10;bnJldi54bWxQSwUGAAAAAAQABAD1AAAAhwMAAAAA&#10;" fillcolor="#bfbfbf" stroked="f"/>
                  <v:rect id="Rectangle 2261" o:spid="_x0000_s1219" style="position:absolute;left:559;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D5WMUA&#10;AADdAAAADwAAAGRycy9kb3ducmV2LnhtbESPQWvCQBSE74X+h+UVvNVNIlWJriKC0JO1KuLxmX0m&#10;IbtvQ3ar6b/vCgWPw8x8w8yXvTXiRp2vHStIhwkI4sLpmksFx8PmfQrCB2SNxjEp+CUPy8Xryxxz&#10;7e78Tbd9KEWEsM9RQRVCm0vpi4os+qFriaN3dZ3FEGVXSt3hPcKtkVmSjKXFmuNChS2tKyqa/Y9V&#10;MP24mOY4GZ23k6/01JBZkd/ulBq89asZiEB9eIb/259aQZaNU3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EPlYxQAAAN0AAAAPAAAAAAAAAAAAAAAAAJgCAABkcnMv&#10;ZG93bnJldi54bWxQSwUGAAAAAAQABAD1AAAAigMAAAAA&#10;" filled="f" strokeweight="0"/>
                  <v:rect id="Rectangle 2262" o:spid="_x0000_s1220" style="position:absolute;left:559;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l9fMQA&#10;AADdAAAADwAAAGRycy9kb3ducmV2LnhtbESPT4vCMBTE7wt+h/AEL4um1lWkGsU/KHvwYvXg8dE8&#10;22LzUpqo9dsbYWGPw8z8hpkvW1OJBzWutKxgOIhAEGdWl5wrOJ92/SkI55E1VpZJwYscLBedrzkm&#10;2j75SI/U5yJA2CWooPC+TqR0WUEG3cDWxMG72sagD7LJpW7wGeCmknEUTaTBksNCgTVtCspu6d0o&#10;GBv3M4zk/rC9X4i+N6YdcbpWqtdtVzMQnlr/H/5r/2oFcTyJ4fMmPAG5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pfXzEAAAA3QAAAA8AAAAAAAAAAAAAAAAAmAIAAGRycy9k&#10;b3ducmV2LnhtbFBLBQYAAAAABAAEAPUAAACJAwAAAAA=&#10;" fillcolor="#a5a5a5" stroked="f"/>
                  <v:rect id="Rectangle 2263" o:spid="_x0000_s1221" style="position:absolute;left:528;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0W6MYA&#10;AADdAAAADwAAAGRycy9kb3ducmV2LnhtbESPT2vCQBTE70K/w/IKvQTdNILY6CqtVPTmn4rnR/aZ&#10;hGbfhuxqop/eFQSPw8z8hpnOO1OJCzWutKzgcxCDIM6sLjlXcPhb9scgnEfWWFkmBVdyMJ+99aaY&#10;atvyji57n4sAYZeigsL7OpXSZQUZdANbEwfvZBuDPsgml7rBNsBNJZM4HkmDJYeFAmtaFJT9789G&#10;QVQPjz/tbbuONsv4+rs67r7yqFPq4737noDw1PlX+NleawVJMhrC4014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0W6MYAAADdAAAADwAAAAAAAAAAAAAAAACYAgAAZHJz&#10;L2Rvd25yZXYueG1sUEsFBgAAAAAEAAQA9QAAAIsDAAAAAA==&#10;" fillcolor="#bfbfbf" stroked="f"/>
                  <v:rect id="Rectangle 2264" o:spid="_x0000_s1222" style="position:absolute;left:528;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awMUA&#10;AADdAAAADwAAAGRycy9kb3ducmV2LnhtbESPQWvCQBSE7wX/w/IEb3VjbFWiq4gg9KStinh8Zp9J&#10;yO7bkN1q+u/dQqHHYWa+YRarzhpxp9ZXjhWMhgkI4tzpigsFp+P2dQbCB2SNxjEp+CEPq2XvZYGZ&#10;dg/+ovshFCJC2GeooAyhyaT0eUkW/dA1xNG7udZiiLItpG7xEeHWyDRJJtJixXGhxIY2JeX14dsq&#10;mL1fTX2aji+76X50rsmsye8+lRr0u/UcRKAu/If/2h9aQZpO3u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Z1rAxQAAAN0AAAAPAAAAAAAAAAAAAAAAAJgCAABkcnMv&#10;ZG93bnJldi54bWxQSwUGAAAAAAQABAD1AAAAigMAAAAA&#10;" filled="f" strokeweight="0"/>
                  <v:rect id="Rectangle 2265" o:spid="_x0000_s1223" style="position:absolute;left:528;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DlCMYA&#10;AADdAAAADwAAAGRycy9kb3ducmV2LnhtbESPQWvCQBSE70L/w/IKvZS6MW2kpK6iKRYPXkw9eHxk&#10;X5PQ7Nuwu9H477sFweMwM98wi9VoOnEm51vLCmbTBARxZXXLtYLj9/blHYQPyBo7y6TgSh5Wy4fJ&#10;AnNtL3ygcxlqESHsc1TQhNDnUvqqIYN+anvi6P1YZzBE6WqpHV4i3HQyTZK5NNhyXGiwp6Kh6rcc&#10;jILM+LdZIr/2n8OJ6Lkw4yuXG6WeHsf1B4hAY7iHb+2dVpCm8wz+38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DlCMYAAADdAAAADwAAAAAAAAAAAAAAAACYAgAAZHJz&#10;L2Rvd25yZXYueG1sUEsFBgAAAAAEAAQA9QAAAIsDAAAAAA==&#10;" fillcolor="#a5a5a5" stroked="f"/>
                  <v:rect id="Rectangle 2266" o:spid="_x0000_s1224" style="position:absolute;left:497;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q1cMYA&#10;AADdAAAADwAAAGRycy9kb3ducmV2LnhtbESPT2vCQBTE74LfYXlCL6FuTCG00VVUKvXmn4rnR/Y1&#10;Cc2+Ddmtif30riB4HGbmN8xs0ZtaXKh1lWUFk3EMgji3uuJCwel78/oOwnlkjbVlUnAlB4v5cDDD&#10;TNuOD3Q5+kIECLsMFZTeN5mULi/JoBvbhjh4P7Y16INsC6lb7ALc1DKJ41QarDgslNjQuqT89/hn&#10;FETN23nV/e+30W4TXz+/zoePIuqVehn1yykIT71/hh/trVaQJGkK9zfhCc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q1cMYAAADdAAAADwAAAAAAAAAAAAAAAACYAgAAZHJz&#10;L2Rvd25yZXYueG1sUEsFBgAAAAAEAAQA9QAAAIsDAAAAAA==&#10;" fillcolor="#bfbfbf" stroked="f"/>
                  <v:rect id="Rectangle 2267" o:spid="_x0000_s1225" style="position:absolute;left:497;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XEt8UA&#10;AADdAAAADwAAAGRycy9kb3ducmV2LnhtbESPQWvCQBSE74X+h+UVvNWNkRqJriKC0JO1KuLxmX0m&#10;IbtvQ3ar6b/vCgWPw8x8w8yXvTXiRp2vHSsYDRMQxIXTNZcKjofN+xSED8gajWNS8EselovXlznm&#10;2t35m277UIoIYZ+jgiqENpfSFxVZ9EPXEkfv6jqLIcqulLrDe4RbI9MkmUiLNceFCltaV1Q0+x+r&#10;YPpxMc0xG5+32dfo1JBZkd/ulBq89asZiEB9eIb/259aQZpOMn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cS3xQAAAN0AAAAPAAAAAAAAAAAAAAAAAJgCAABkcnMv&#10;ZG93bnJldi54bWxQSwUGAAAAAAQABAD1AAAAigMAAAAA&#10;" filled="f" strokeweight="0"/>
                  <v:rect id="Rectangle 2268" o:spid="_x0000_s1226" style="position:absolute;left:497;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FKlsEA&#10;AADdAAAADwAAAGRycy9kb3ducmV2LnhtbERPy4rCMBTdC/5DuIIbGVPrg6EaxQeKCzfWWczy0lzb&#10;YnNTmqj1781CcHk478WqNZV4UONKywpGwwgEcWZ1ybmCv8v+5xeE88gaK8uk4EUOVstuZ4GJtk8+&#10;0yP1uQgh7BJUUHhfJ1K6rCCDbmhr4sBdbWPQB9jkUjf4DOGmknEUzaTBkkNDgTVtC8pu6d0omBo3&#10;GUXycNrd/4kGW9OOOd0o1e+16zkIT63/ij/uo1YQx7MwN7wJT0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BSpbBAAAA3QAAAA8AAAAAAAAAAAAAAAAAmAIAAGRycy9kb3du&#10;cmV2LnhtbFBLBQYAAAAABAAEAPUAAACGAwAAAAA=&#10;" fillcolor="#a5a5a5" stroked="f"/>
                  <v:rect id="Rectangle 2269" o:spid="_x0000_s1227" style="position:absolute;left:559;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hAscA&#10;AADdAAAADwAAAGRycy9kb3ducmV2LnhtbESPQWvCQBSE70L/w/IKvYS6aQpSY1ZpS6XebKx4fmSf&#10;STD7NmS3SeyvdwXB4zAz3zDZajSN6KlztWUFL9MYBHFhdc2lgv3v+vkNhPPIGhvLpOBMDlbLh0mG&#10;qbYD59TvfCkChF2KCirv21RKV1Rk0E1tSxy8o+0M+iC7UuoOhwA3jUzieCYN1hwWKmzps6LitPsz&#10;CqL29fAx/P9sou06Pn99H/J5GY1KPT2O7wsQnkZ/D9/aG60gSWZzuL4JT0Au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VIQLHAAAA3QAAAA8AAAAAAAAAAAAAAAAAmAIAAGRy&#10;cy9kb3ducmV2LnhtbFBLBQYAAAAABAAEAPUAAACMAwAAAAA=&#10;" fillcolor="#bfbfbf" stroked="f"/>
                  <v:rect id="Rectangle 2270" o:spid="_x0000_s1228" style="position:absolute;left:559;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XKHsMA&#10;AADdAAAADwAAAGRycy9kb3ducmV2LnhtbERPz2vCMBS+D/wfwht4W1MrrlIbRYSBJ91Uxo7P5q0t&#10;TV5Kk2n975fDYMeP73e5Ga0RNxp861jBLElBEFdOt1wruJzfXpYgfEDWaByTggd52KwnTyUW2t35&#10;g26nUIsYwr5ABU0IfSGlrxqy6BPXE0fu2w0WQ4RDLfWA9xhujczS9FVabDk2NNjTrqGqO/1YBcvF&#10;1XSXfP51yI+zz47MlvzhXanp87hdgQg0hn/xn3uvFWRZHvfHN/EJ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XKHsMAAADdAAAADwAAAAAAAAAAAAAAAACYAgAAZHJzL2Rv&#10;d25yZXYueG1sUEsFBgAAAAAEAAQA9QAAAIgDAAAAAA==&#10;" filled="f" strokeweight="0"/>
                  <v:rect id="Rectangle 2271" o:spid="_x0000_s1229" style="position:absolute;left:559;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J11sUA&#10;AADdAAAADwAAAGRycy9kb3ducmV2LnhtbESPQWvCQBSE7wX/w/IKXkQ3Sa1KdBW1VDz0YvTg8ZF9&#10;JqHZtyG7avz3bkHocZiZb5jFqjO1uFHrKssK4lEEgji3uuJCwen4PZyBcB5ZY22ZFDzIwWrZe1tg&#10;qu2dD3TLfCEChF2KCkrvm1RKl5dk0I1sQxy8i20N+iDbQuoW7wFuaplE0UQarDgslNjQtqT8N7sa&#10;BZ/GjeNI7n6+rmeiwdZ0H5xtlOq/d+s5CE+d/w+/2nutIEmmMfy9CU9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InXWxQAAAN0AAAAPAAAAAAAAAAAAAAAAAJgCAABkcnMv&#10;ZG93bnJldi54bWxQSwUGAAAAAAQABAD1AAAAigMAAAAA&#10;" fillcolor="#a5a5a5" stroked="f"/>
                  <v:rect id="Rectangle 2272" o:spid="_x0000_s1230" style="position:absolute;left:528;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glrscA&#10;AADdAAAADwAAAGRycy9kb3ducmV2LnhtbESPT2vCQBTE70K/w/IKvQTdNIK1aTbSFkVv1j94fmRf&#10;k9Ds25Ddmuin7xYEj8PM/IbJFoNpxJk6V1tW8DyJQRAXVtdcKjgeVuM5COeRNTaWScGFHCzyh1GG&#10;qbY97+i896UIEHYpKqi8b1MpXVGRQTexLXHwvm1n0AfZlVJ32Ae4aWQSxzNpsOawUGFLnxUVP/tf&#10;oyBqp6eP/vq1ibar+LJcn3avZTQo9fQ4vL+B8DT4e/jW3mgFSfKSwP+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oJa7HAAAA3QAAAA8AAAAAAAAAAAAAAAAAmAIAAGRy&#10;cy9kb3ducmV2LnhtbFBLBQYAAAAABAAEAPUAAACMAwAAAAA=&#10;" fillcolor="#bfbfbf" stroked="f"/>
                  <v:rect id="Rectangle 2273" o:spid="_x0000_s1231" style="position:absolute;left:528;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dUacUA&#10;AADdAAAADwAAAGRycy9kb3ducmV2LnhtbESPT2vCQBTE70K/w/IKvenGSI1EVxFB6MnWP4jHZ/aZ&#10;hOy+Ddmtpt++Wyh4HGbmN8xi1Vsj7tT52rGC8SgBQVw4XXOp4HTcDmcgfEDWaByTgh/ysFq+DBaY&#10;a/fgPd0PoRQRwj5HBVUIbS6lLyqy6EeuJY7ezXUWQ5RdKXWHjwi3RqZJMpUWa44LFba0qahoDt9W&#10;wez9appTNrnsss/xuSGzJr/7UurttV/PQQTqwzP83/7QCtI0m8Dfm/g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V1RpxQAAAN0AAAAPAAAAAAAAAAAAAAAAAJgCAABkcnMv&#10;ZG93bnJldi54bWxQSwUGAAAAAAQABAD1AAAAigMAAAAA&#10;" filled="f" strokeweight="0"/>
                  <v:rect id="Rectangle 2274" o:spid="_x0000_s1232" style="position:absolute;left:528;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XWTsYA&#10;AADdAAAADwAAAGRycy9kb3ducmV2LnhtbESPQWvCQBSE74L/YXlCL1I3idqW1DW0lkoPvRg99PjI&#10;viah2bdhd9X477uC4HGYmW+YVTGYTpzI+daygnSWgCCurG65VnDYfz6+gPABWWNnmRRcyEOxHo9W&#10;mGt75h2dylCLCGGfo4ImhD6X0lcNGfQz2xNH79c6gyFKV0vt8BzhppNZkjxJgy3HhQZ72jRU/ZVH&#10;o2Bp/CJN5Pb74/hDNN2YYc7lu1IPk+HtFUSgIdzDt/aXVpBlzwu4vo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1XWTsYAAADdAAAADwAAAAAAAAAAAAAAAACYAgAAZHJz&#10;L2Rvd25yZXYueG1sUEsFBgAAAAAEAAQA9QAAAIsDAAAAAA==&#10;" fillcolor="#a5a5a5" stroked="f"/>
                  <v:rect id="Rectangle 2275" o:spid="_x0000_s1233" style="position:absolute;left:497;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G92sgA&#10;AADdAAAADwAAAGRycy9kb3ducmV2LnhtbESPT2vCQBTE70K/w/IKvQTdNFL/RFdpS6XealQ8P7LP&#10;JDT7NmS3Jvrpu4WCx2FmfsMs172pxYVaV1lW8DyKQRDnVldcKDgeNsMZCOeRNdaWScGVHKxXD4Ml&#10;ptp2nNFl7wsRIOxSVFB636RSurwkg25kG+LgnW1r0AfZFlK32AW4qWUSxxNpsOKwUGJD7yXl3/sf&#10;oyBqxqe37rbbRl+b+PrxecrmRdQr9fTYvy5AeOr9Pfzf3moFSTJ9gb834Qn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Ab3ayAAAAN0AAAAPAAAAAAAAAAAAAAAAAJgCAABk&#10;cnMvZG93bnJldi54bWxQSwUGAAAAAAQABAD1AAAAjQMAAAAA&#10;" fillcolor="#bfbfbf" stroked="f"/>
                  <v:rect id="Rectangle 2276" o:spid="_x0000_s1234" style="position:absolute;left:497;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D38cUA&#10;AADdAAAADwAAAGRycy9kb3ducmV2LnhtbESPQWvCQBSE74X+h+UVvNWNkRqJriKC0JO1KuLxmX0m&#10;IbtvQ3ar6b/vCgWPw8x8w8yXvTXiRp2vHSsYDRMQxIXTNZcKjofN+xSED8gajWNS8EselovXlznm&#10;2t35m277UIoIYZ+jgiqENpfSFxVZ9EPXEkfv6jqLIcqulLrDe4RbI9MkmUiLNceFCltaV1Q0+x+r&#10;YPpxMc0xG5+32dfo1JBZkd/ulBq89asZiEB9eIb/259aQZpmE3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IPfxxQAAAN0AAAAPAAAAAAAAAAAAAAAAAJgCAABkcnMv&#10;ZG93bnJldi54bWxQSwUGAAAAAAQABAD1AAAAigMAAAAA&#10;" filled="f" strokeweight="0"/>
                  <v:rect id="Rectangle 2277" o:spid="_x0000_s1235" style="position:absolute;left:497;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dIOcYA&#10;AADdAAAADwAAAGRycy9kb3ducmV2LnhtbESPQWvCQBSE7wX/w/IKXkrdJK21RNegFksPvRg99PjI&#10;PpPQ7Nuwu2r8965Q6HGYmW+YRTGYTpzJ+daygnSSgCCurG65VnDYb5/fQfiArLGzTAqu5KFYjh4W&#10;mGt74R2dy1CLCGGfo4ImhD6X0lcNGfQT2xNH72idwRClq6V2eIlw08ksSd6kwZbjQoM9bRqqfsuT&#10;UTA1/jVN5Of3x+mH6Gljhhcu10qNH4fVHESgIfyH/9pfWkGWzWZwf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4dIOcYAAADdAAAADwAAAAAAAAAAAAAAAACYAgAAZHJz&#10;L2Rvd25yZXYueG1sUEsFBgAAAAAEAAQA9QAAAIsDAAAAAA==&#10;" fillcolor="#a5a5a5" stroked="f"/>
                </v:group>
                <v:group id="Group 2278" o:spid="_x0000_s1236" style="position:absolute;left:497;top:850;width:94;height:94" coordorigin="497,850"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QF6MQAAADdAAAADwAAAGRycy9kb3ducmV2LnhtbERPTWuDQBC9F/Iflink&#10;VlcNbYN1IyGkIYdQaBIovQ3uREV3Vtytmn/fPRR6fLzvvJhNJ0YaXGNZQRLFIIhLqxuuFFwv709r&#10;EM4ja+wsk4I7OSg2i4ccM20n/qTx7CsRQthlqKD2vs+kdGVNBl1ke+LA3exg0Ac4VFIPOIVw08k0&#10;jl+kwYZDQ4097Woq2/OPUXCYcNqukv14am+7+/fl+ePrlJBSy8d5+wbC0+z/xX/uo1aQpq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QF6MQAAADdAAAA&#10;DwAAAAAAAAAAAAAAAACqAgAAZHJzL2Rvd25yZXYueG1sUEsFBgAAAAAEAAQA+gAAAJsDAAAAAA==&#10;">
                  <v:rect id="Rectangle 2279" o:spid="_x0000_s1237" style="position:absolute;left:497;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a/08UA&#10;AADdAAAADwAAAGRycy9kb3ducmV2LnhtbESPQYvCMBSE74L/ITzBm6b2ULVrFBFFD66iK8jeHs2z&#10;Ldu8lCZq999vFgSPw8x8w8wWranEgxpXWlYwGkYgiDOrS84VXL42gwkI55E1VpZJwS85WMy7nRmm&#10;2j75RI+zz0WAsEtRQeF9nUrpsoIMuqGtiYN3s41BH2STS93gM8BNJeMoSqTBksNCgTWtCsp+znej&#10;wLW37HrEz3yfuG1dXlfrw3dyUarfa5cfIDy1/h1+tXdaQRyPp/D/JjwB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1r/TxQAAAN0AAAAPAAAAAAAAAAAAAAAAAJgCAABkcnMv&#10;ZG93bnJldi54bWxQSwUGAAAAAAQABAD1AAAAigMAAAAA&#10;" fillcolor="#d8d8d8" stroked="f"/>
                  <v:rect id="Rectangle 2280" o:spid="_x0000_s1238" style="position:absolute;left:497;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I9Y8QA&#10;AADdAAAADwAAAGRycy9kb3ducmV2LnhtbERPW2vCMBR+H/gfwhF8GTNtkSGdUYbgKApjc4Ls7dAc&#10;m2JzUpqsl3+/PAz2+PHdN7vRNqKnzteOFaTLBARx6XTNlYLL1+FpDcIHZI2NY1IwkYfddvawwVy7&#10;gT+pP4dKxBD2OSowIbS5lL40ZNEvXUscuZvrLIYIu0rqDocYbhuZJcmztFhzbDDY0t5QeT//WAW3&#10;j0c5XY7f6en61r9f72aFrSuUWszH1xcQgcbwL/5zF1pBlq3j/vgmPg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yPWPEAAAA3QAAAA8AAAAAAAAAAAAAAAAAmAIAAGRycy9k&#10;b3ducmV2LnhtbFBLBQYAAAAABAAEAPUAAACJAwAAAAA=&#10;" filled="f" strokecolor="#7f7f7f" strokeweight="0"/>
                  <v:rect id="Rectangle 2281" o:spid="_x0000_s1239" style="position:absolute;left:559;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sYA&#10;AADdAAAADwAAAGRycy9kb3ducmV2LnhtbESPQWvCQBSE70L/w/IKXkLdGEFs6ipVFL3V2OL5kX1N&#10;QrNvQ3Y10V/vCgWPw8x8w8yXvanFhVpXWVYwHsUgiHOrKy4U/Hxv32YgnEfWWFsmBVdysFy8DOaY&#10;attxRpejL0SAsEtRQel9k0rp8pIMupFtiIP3a1uDPsi2kLrFLsBNLZM4nkqDFYeFEhtal5T/Hc9G&#10;QdRMTqvudthHX9v4utmdsvci6pUavvafHyA89f4Z/m/vtYIkmY3h8SY8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sYAAADdAAAADwAAAAAAAAAAAAAAAACYAgAAZHJz&#10;L2Rvd25yZXYueG1sUEsFBgAAAAAEAAQA9QAAAIsDAAAAAA==&#10;" fillcolor="#bfbfbf" stroked="f"/>
                  <v:rect id="Rectangle 2282" o:spid="_x0000_s1240" style="position:absolute;left:559;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6B1cUA&#10;AADdAAAADwAAAGRycy9kb3ducmV2LnhtbESPQWvCQBSE7wX/w/IK3urGFGuIriKC0JO2KqXHZ/Y1&#10;Cdl9G7Krxn/fFQSPw8x8w8yXvTXiQp2vHSsYjxIQxIXTNZcKjofNWwbCB2SNxjEpuJGH5WLwMsdc&#10;uyt/02UfShEh7HNUUIXQ5lL6oiKLfuRa4uj9uc5iiLIrpe7wGuHWyDRJPqTFmuNChS2tKyqa/dkq&#10;yCYn0xyn77/b6W7805BZkd9+KTV87VczEIH68Aw/2p9aQZpmKdzfx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oHVxQAAAN0AAAAPAAAAAAAAAAAAAAAAAJgCAABkcnMv&#10;ZG93bnJldi54bWxQSwUGAAAAAAQABAD1AAAAigMAAAAA&#10;" filled="f" strokeweight="0"/>
                  <v:rect id="Rectangle 2283" o:spid="_x0000_s1241" style="position:absolute;left:559;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k+HcYA&#10;AADdAAAADwAAAGRycy9kb3ducmV2LnhtbESPQWvCQBSE70L/w/IKvUizMbFFUldpUxQPvTT14PGR&#10;fU1Cs29Ddk3Sf+8KgsdhZr5h1tvJtGKg3jWWFSyiGARxaXXDlYLjz+55BcJ5ZI2tZVLwTw62m4fZ&#10;GjNtR/6mofCVCBB2GSqove8yKV1Zk0EX2Y44eL+2N+iD7CupexwD3LQyieNXabDhsFBjR3lN5V9x&#10;NgpejFsuYrn/+jyfiOa5mVIuPpR6epze30B4mvw9fGsftIIkWaVwfROegNx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k+HcYAAADdAAAADwAAAAAAAAAAAAAAAACYAgAAZHJz&#10;L2Rvd25yZXYueG1sUEsFBgAAAAAEAAQA9QAAAIsDAAAAAA==&#10;" fillcolor="#a5a5a5" stroked="f"/>
                  <v:rect id="Rectangle 2284" o:spid="_x0000_s1242" style="position:absolute;left:528;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hoZscA&#10;AADdAAAADwAAAGRycy9kb3ducmV2LnhtbESPT2vCQBTE70K/w/IKvQTdNBWxaVZpS0Vv/mnJ+ZF9&#10;JsHs25Ddmuin7xYEj8PM/IbJloNpxJk6V1tW8DyJQRAXVtdcKvj5Xo3nIJxH1thYJgUXcrBcPIwy&#10;TLXteU/ngy9FgLBLUUHlfZtK6YqKDLqJbYmDd7SdQR9kV0rdYR/gppFJHM+kwZrDQoUtfVZUnA6/&#10;RkHUvuQf/XW3ibar+PK1zvevZTQo9fQ4vL+B8DT4e/jW3mgFSTKfwv+b8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YaGbHAAAA3QAAAA8AAAAAAAAAAAAAAAAAmAIAAGRy&#10;cy9kb3ducmV2LnhtbFBLBQYAAAAABAAEAPUAAACMAwAAAAA=&#10;" fillcolor="#bfbfbf" stroked="f"/>
                  <v:rect id="Rectangle 2285" o:spid="_x0000_s1243" style="position:absolute;left:528;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cZocUA&#10;AADdAAAADwAAAGRycy9kb3ducmV2LnhtbESPT2vCQBTE7wW/w/KE3urGFDWkriKC4MnWP0iPr9nX&#10;JGT3bciumn77riB4HGbmN8x82VsjrtT52rGC8SgBQVw4XXOp4HTcvGUgfEDWaByTgj/ysFwMXuaY&#10;a3fjPV0PoRQRwj5HBVUIbS6lLyqy6EeuJY7er+sshii7UuoObxFujUyTZCot1hwXKmxpXVHRHC5W&#10;QTb5Mc1p9v69m32Ozw2ZFfndl1Kvw371ASJQH57hR3urFaRpNoH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xmhxQAAAN0AAAAPAAAAAAAAAAAAAAAAAJgCAABkcnMv&#10;ZG93bnJldi54bWxQSwUGAAAAAAQABAD1AAAAigMAAAAA&#10;" filled="f" strokeweight="0"/>
                  <v:rect id="Rectangle 2286" o:spid="_x0000_s1244" style="position:absolute;left:528;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6dhcYA&#10;AADdAAAADwAAAGRycy9kb3ducmV2LnhtbESPQWvCQBSE74L/YXlCL6VuTGuQ6CptSosHL8YePD6y&#10;r0lo9m3Y3Wj677sFweMwM98wm91oOnEh51vLChbzBARxZXXLtYKv08fTCoQPyBo7y6TglzzsttPJ&#10;BnNtr3ykSxlqESHsc1TQhNDnUvqqIYN+bnvi6H1bZzBE6WqpHV4j3HQyTZJMGmw5LjTYU9FQ9VMO&#10;RsHS+JdFIj8P78OZ6LEw4zOXb0o9zMbXNYhAY7iHb+29VpCmqwz+38Qn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6dhcYAAADdAAAADwAAAAAAAAAAAAAAAACYAgAAZHJz&#10;L2Rvd25yZXYueG1sUEsFBgAAAAAEAAQA9QAAAIsDAAAAAA==&#10;" fillcolor="#a5a5a5" stroked="f"/>
                  <v:rect id="Rectangle 2287" o:spid="_x0000_s1245" style="position:absolute;left:497;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r2EccA&#10;AADdAAAADwAAAGRycy9kb3ducmV2LnhtbESPT2vCQBTE70K/w/IKvQTdNAW1aVZpS0Vv/mnJ+ZF9&#10;JsHs25Ddmuin7xYEj8PM/IbJloNpxJk6V1tW8DyJQRAXVtdcKvj5Xo3nIJxH1thYJgUXcrBcPIwy&#10;TLXteU/ngy9FgLBLUUHlfZtK6YqKDLqJbYmDd7SdQR9kV0rdYR/gppFJHE+lwZrDQoUtfVZUnA6/&#10;RkHUvuQf/XW3ibar+PK1zvevZTQo9fQ4vL+B8DT4e/jW3mgFSTKfwf+b8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K9hHHAAAA3QAAAA8AAAAAAAAAAAAAAAAAmAIAAGRy&#10;cy9kb3ducmV2LnhtbFBLBQYAAAAABAAEAPUAAACMAwAAAAA=&#10;" fillcolor="#bfbfbf" stroked="f"/>
                  <v:rect id="Rectangle 2288" o:spid="_x0000_s1246" style="position:absolute;left:497;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2P8IA&#10;AADdAAAADwAAAGRycy9kb3ducmV2LnhtbERPz2vCMBS+D/wfwhN2m6mVzVKNIoLgyTkV8fhsnm1p&#10;8lKaqN1/bw6DHT++3/Nlb414UOdrxwrGowQEceF0zaWC03HzkYHwAVmjcUwKfsnDcjF4m2Ou3ZN/&#10;6HEIpYgh7HNUUIXQ5lL6oiKLfuRa4sjdXGcxRNiVUnf4jOHWyDRJvqTFmmNDhS2tKyqaw90qyD6v&#10;pjlNJ5fd9Ht8bsisyO/2Sr0P+9UMRKA+/Iv/3FutIE2zODe+iU9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JrY/wgAAAN0AAAAPAAAAAAAAAAAAAAAAAJgCAABkcnMvZG93&#10;bnJldi54bWxQSwUGAAAAAAQABAD1AAAAhwMAAAAA&#10;" filled="f" strokeweight="0"/>
                  <v:rect id="Rectangle 2289" o:spid="_x0000_s1247" style="position:absolute;left:497;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EJ98YA&#10;AADdAAAADwAAAGRycy9kb3ducmV2LnhtbESPQWvCQBSE7wX/w/IKXkrdJK3FRtegFksPvRg99PjI&#10;PpPQ7Nuwu2r8965Q6HGYmW+YRTGYTpzJ+daygnSSgCCurG65VnDYb59nIHxA1thZJgVX8lAsRw8L&#10;zLW98I7OZahFhLDPUUETQp9L6auGDPqJ7Ymjd7TOYIjS1VI7vES46WSWJG/SYMtxocGeNg1Vv+XJ&#10;KJga/5om8vP74/RD9LQxwwuXa6XGj8NqDiLQEP7Df+0vrSDLZu9wf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IEJ98YAAADdAAAADwAAAAAAAAAAAAAAAACYAgAAZHJz&#10;L2Rvd25yZXYueG1sUEsFBgAAAAAEAAQA9QAAAIsDAAAAAA==&#10;" fillcolor="#a5a5a5" stroked="f"/>
                  <v:rect id="Rectangle 2290" o:spid="_x0000_s1248" style="position:absolute;left:559;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4uMQA&#10;AADdAAAADwAAAGRycy9kb3ducmV2LnhtbERPy2qDQBTdB/oPwy10I81YCyGaTEJbKs0ujwbXF+dW&#10;pc4dcaZq+vWZRSDLw3mvt5NpxUC9aywreJnHIIhLqxuuFJy/8+clCOeRNbaWScGFHGw3D7M1ZtqO&#10;fKTh5CsRQthlqKD2vsukdGVNBt3cdsSB+7G9QR9gX0nd4xjCTSuTOF5Igw2Hhho7+qip/D39GQVR&#10;91q8j/+HXbTP48vnV3FMq2hS6ulxeluB8DT5u/jm3mkFSZKG/eFNeAJyc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6+LjEAAAA3QAAAA8AAAAAAAAAAAAAAAAAmAIAAGRycy9k&#10;b3ducmV2LnhtbFBLBQYAAAAABAAEAPUAAACJAwAAAAA=&#10;" fillcolor="#bfbfbf" stroked="f"/>
                  <v:rect id="Rectangle 2291" o:spid="_x0000_s1249" style="position:absolute;left:559;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WJf8YA&#10;AADdAAAADwAAAGRycy9kb3ducmV2LnhtbESPT2vCQBTE7wW/w/IEb3WTSKuNriKC0JPWP5QeX7PP&#10;JGT3bchuNf32bqHgcZiZ3zCLVW+NuFLna8cK0nECgrhwuuZSwfm0fZ6B8AFZo3FMCn7Jw2o5eFpg&#10;rt2ND3Q9hlJECPscFVQhtLmUvqjIoh+7ljh6F9dZDFF2pdQd3iLcGpklyau0WHNcqLClTUVFc/yx&#10;CmYv36Y5Tydfu+k+/WzIrMnvPpQaDfv1HESgPjzC/+13rSDL3lL4exOfgF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8WJf8YAAADdAAAADwAAAAAAAAAAAAAAAACYAgAAZHJz&#10;L2Rvd25yZXYueG1sUEsFBgAAAAAEAAQA9QAAAIsDAAAAAA==&#10;" filled="f" strokeweight="0"/>
                  <v:rect id="Rectangle 2292" o:spid="_x0000_s1250" style="position:absolute;left:559;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NW8UA&#10;AADdAAAADwAAAGRycy9kb3ducmV2LnhtbESPT4vCMBTE78J+h/CEvYim1j+4XaPsKooHL1YPe3w0&#10;b9ti81KaqPXbG0HwOMzMb5j5sjWVuFLjSssKhoMIBHFmdcm5gtNx05+BcB5ZY2WZFNzJwXLx0Zlj&#10;ou2ND3RNfS4ChF2CCgrv60RKlxVk0A1sTRy8f9sY9EE2udQN3gLcVDKOoqk0WHJYKLCmVUHZOb0Y&#10;BRPjxsNIbvfryx9Rb2XaEae/Sn12259vEJ5a/w6/2jutII6/Yni+C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A1bxQAAAN0AAAAPAAAAAAAAAAAAAAAAAJgCAABkcnMv&#10;ZG93bnJldi54bWxQSwUGAAAAAAQABAD1AAAAigMAAAAA&#10;" fillcolor="#a5a5a5" stroked="f"/>
                  <v:rect id="Rectangle 2293" o:spid="_x0000_s1251" style="position:absolute;left:528;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hmz8YA&#10;AADdAAAADwAAAGRycy9kb3ducmV2LnhtbESPQWvCQBSE70L/w/IKXkLdGEE0dZVWKnrT2OL5kX1N&#10;QrNvQ3Zror/eFQSPw8x8wyxWvanFmVpXWVYwHsUgiHOrKy4U/Hxv3mYgnEfWWFsmBRdysFq+DBaY&#10;attxRuejL0SAsEtRQel9k0rp8pIMupFtiIP3a1uDPsi2kLrFLsBNLZM4nkqDFYeFEhtal5T/Hf+N&#10;gqiZnD6762EX7Tfx5Wt7yuZF1Cs1fO0/3kF46v0z/GjvtIIkmU/g/iY8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hmz8YAAADdAAAADwAAAAAAAAAAAAAAAACYAgAAZHJz&#10;L2Rvd25yZXYueG1sUEsFBgAAAAAEAAQA9QAAAIsDAAAAAA==&#10;" fillcolor="#bfbfbf" stroked="f"/>
                  <v:rect id="Rectangle 2294" o:spid="_x0000_s1252" style="position:absolute;left:528;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q58YA&#10;AADdAAAADwAAAGRycy9kb3ducmV2LnhtbESPT2vCQBTE7wW/w/KE3urG2PonuooIgifbqojHZ/aZ&#10;hOy+Ddmtpt++Wyj0OMzMb5jFqrNG3Kn1lWMFw0ECgjh3uuJCwem4fZmC8AFZo3FMCr7Jw2rZe1pg&#10;pt2DP+l+CIWIEPYZKihDaDIpfV6SRT9wDXH0bq61GKJsC6lbfES4NTJNkrG0WHFcKLGhTUl5ffiy&#10;CqZvV1OfJqPLfvI+PNdk1uT3H0o997v1HESgLvyH/9o7rSBNZ6/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q58YAAADdAAAADwAAAAAAAAAAAAAAAACYAgAAZHJz&#10;L2Rvd25yZXYueG1sUEsFBgAAAAAEAAQA9QAAAIsDAAAAAA==&#10;" filled="f" strokeweight="0"/>
                  <v:rect id="Rectangle 2295" o:spid="_x0000_s1253" style="position:absolute;left:528;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WVL8YA&#10;AADdAAAADwAAAGRycy9kb3ducmV2LnhtbESPQWvCQBSE74X+h+UJXorZGJtSU1epEUsPvTT24PGR&#10;fU2C2bchu5r4712h0OMwM98wq81oWnGh3jWWFcyjGARxaXXDlYKfw372CsJ5ZI2tZVJwJQeb9ePD&#10;CjNtB/6mS+ErESDsMlRQe99lUrqyJoMush1x8H5tb9AH2VdS9zgEuGllEscv0mDDYaHGjvKaylNx&#10;NgpS457nsfz42p2PRE+5GRdcbJWaTsb3NxCeRv8f/mt/agVJskzh/iY8Ab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WVL8YAAADdAAAADwAAAAAAAAAAAAAAAACYAgAAZHJz&#10;L2Rvd25yZXYueG1sUEsFBgAAAAAEAAQA9QAAAIsDAAAAAA==&#10;" fillcolor="#a5a5a5" stroked="f"/>
                  <v:rect id="Rectangle 2296" o:spid="_x0000_s1254" style="position:absolute;left:497;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FV8cA&#10;AADdAAAADwAAAGRycy9kb3ducmV2LnhtbESPQWvCQBSE70L/w/IKvYS6aQpSY1ZpS6XebKx4fmSf&#10;STD7NmS3SeyvdwXB4zAz3zDZajSN6KlztWUFL9MYBHFhdc2lgv3v+vkNhPPIGhvLpOBMDlbLh0mG&#10;qbYD59TvfCkChF2KCirv21RKV1Rk0E1tSxy8o+0M+iC7UuoOhwA3jUzieCYN1hwWKmzps6LitPsz&#10;CqL29fAx/P9sou06Pn99H/J5GY1KPT2O7wsQnkZ/D9/aG60gSeYzuL4JT0Au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fxVfHAAAA3QAAAA8AAAAAAAAAAAAAAAAAmAIAAGRy&#10;cy9kb3ducmV2LnhtbFBLBQYAAAAABAAEAPUAAACMAwAAAAA=&#10;" fillcolor="#bfbfbf" stroked="f"/>
                  <v:rect id="Rectangle 2297" o:spid="_x0000_s1255" style="position:absolute;left:497;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C0kMYA&#10;AADdAAAADwAAAGRycy9kb3ducmV2LnhtbESPT2vCQBTE74LfYXlCb7oxRWNTV5FCoSetfyg9vmZf&#10;k5DdtyG71fjt3YLgcZiZ3zDLdW+NOFPna8cKppMEBHHhdM2lgtPxfbwA4QOyRuOYFFzJw3o1HCwx&#10;1+7CezofQikihH2OCqoQ2lxKX1Rk0U9cSxy9X9dZDFF2pdQdXiLcGpkmyVxarDkuVNjSW0VFc/iz&#10;ChazH9OcsufvbbabfjVkNuS3n0o9jfrNK4hAfXiE7+0PrSBNXzL4fxOf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2C0kMYAAADdAAAADwAAAAAAAAAAAAAAAACYAgAAZHJz&#10;L2Rvd25yZXYueG1sUEsFBgAAAAAEAAQA9QAAAIsDAAAAAA==&#10;" filled="f" strokeweight="0"/>
                  <v:rect id="Rectangle 2298" o:spid="_x0000_s1256" style="position:absolute;left:497;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6scMA&#10;AADdAAAADwAAAGRycy9kb3ducmV2LnhtbERPPW/CMBDdK/U/WFepSwVO0oIgYKI2FRUDC4GB8RQf&#10;SUR8jmJD0n+Ph0odn973OhtNK+7Uu8aygngagSAurW64UnA6bicLEM4ja2wtk4JfcpBtnp/WmGo7&#10;8IHuha9ECGGXooLa+y6V0pU1GXRT2xEH7mJ7gz7AvpK6xyGEm1YmUTSXBhsODTV2lNdUXoubUTAz&#10;7iOO5M/++3YmesvN+M7Fl1KvL+PnCoSn0f+L/9w7rSBJlmFueBOe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Q6scMAAADdAAAADwAAAAAAAAAAAAAAAACYAgAAZHJzL2Rv&#10;d25yZXYueG1sUEsFBgAAAAAEAAQA9QAAAIgDAAAAAA==&#10;" fillcolor="#a5a5a5" stroked="f"/>
                  <v:rect id="Rectangle 2299" o:spid="_x0000_s1257" style="position:absolute;left:559;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RJccA&#10;AADdAAAADwAAAGRycy9kb3ducmV2LnhtbESPQWvCQBSE7wX/w/IKvYS6MUJpYjaiUtFb1RbPj+wz&#10;Cc2+DdnVxP76bqHQ4zAz3zD5cjStuFHvGssKZtMYBHFpdcOVgs+P7fMrCOeRNbaWScGdHCyLyUOO&#10;mbYDH+l28pUIEHYZKqi97zIpXVmTQTe1HXHwLrY36IPsK6l7HALctDKJ4xdpsOGwUGNHm5rKr9PV&#10;KIi6+Xk9fB/20fs2vr/tzse0ikalnh7H1QKEp9H/h//ae60gSdIUft+EJy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AUSXHAAAA3QAAAA8AAAAAAAAAAAAAAAAAmAIAAGRy&#10;cy9kb3ducmV2LnhtbFBLBQYAAAAABAAEAPUAAACMAwAAAAA=&#10;" fillcolor="#bfbfbf" stroked="f"/>
                  <v:rect id="Rectangle 2300" o:spid="_x0000_s1258" style="position:absolute;left:559;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K2/sEA&#10;AADdAAAADwAAAGRycy9kb3ducmV2LnhtbERPTYvCMBC9C/6HMMLeNFVZlWoUWVjw5K5VxOPYjG1p&#10;MilN1O6/3xwEj4/3vdp01ogHtb5yrGA8SkAQ505XXCg4Hb+HCxA+IGs0jknBH3nYrPu9FabaPflA&#10;jywUIoawT1FBGUKTSunzkiz6kWuII3dzrcUQYVtI3eIzhlsjJ0kykxYrjg0lNvRVUl5nd6tg8Xk1&#10;9Wk+veznP+NzTWZLfv+r1Meg2y5BBOrCW/xy77SCyTSJ++Ob+AT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itv7BAAAA3QAAAA8AAAAAAAAAAAAAAAAAmAIAAGRycy9kb3du&#10;cmV2LnhtbFBLBQYAAAAABAAEAPUAAACGAwAAAAA=&#10;" filled="f" strokeweight="0"/>
                  <v:rect id="Rectangle 2301" o:spid="_x0000_s1259" style="position:absolute;left:559;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UJNsYA&#10;AADdAAAADwAAAGRycy9kb3ducmV2LnhtbESPQWvCQBSE74X+h+UJXorZTWxLSV1DVSoevDT10OMj&#10;+5oEs29DdtX477uC0OMwM98wi2K0nTjT4FvHGtJEgSCunGm51nD4/py9gfAB2WDnmDRcyUOxfHxY&#10;YG7chb/oXIZaRAj7HDU0IfS5lL5qyKJPXE8cvV83WAxRDrU0A14i3HYyU+pVWmw5LjTY07qh6lie&#10;rIYX659TJbf7zemH6GltxzmXK62nk/HjHUSgMfyH7+2d0ZDNVQq3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cUJNsYAAADdAAAADwAAAAAAAAAAAAAAAACYAgAAZHJz&#10;L2Rvd25yZXYueG1sUEsFBgAAAAAEAAQA9QAAAIsDAAAAAA==&#10;" fillcolor="#a5a5a5" stroked="f"/>
                  <v:rect id="Rectangle 2302" o:spid="_x0000_s1260" style="position:absolute;left:528;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9ZTscA&#10;AADdAAAADwAAAGRycy9kb3ducmV2LnhtbESPT2vCQBTE70K/w/IKXkLdNUKxqauoVPRW/xTPj+xr&#10;Epp9G7JbE/30bqHgcZiZ3zCzRW9rcaHWV441jEcKBHHuTMWFhq/T5mUKwgdkg7Vj0nAlD4v502CG&#10;mXEdH+hyDIWIEPYZaihDaDIpfV6SRT9yDXH0vl1rMUTZFtK02EW4rWWq1Ku0WHFcKLGhdUn5z/HX&#10;akiayXnV3fa75HOjrh/b8+GtSHqth8/98h1EoD48wv/tndGQTlQKf2/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PWU7HAAAA3QAAAA8AAAAAAAAAAAAAAAAAmAIAAGRy&#10;cy9kb3ducmV2LnhtbFBLBQYAAAAABAAEAPUAAACMAwAAAAA=&#10;" fillcolor="#bfbfbf" stroked="f"/>
                  <v:rect id="Rectangle 2303" o:spid="_x0000_s1261" style="position:absolute;left:528;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AoicUA&#10;AADdAAAADwAAAGRycy9kb3ducmV2LnhtbESPQWvCQBSE7wX/w/KE3upGQ6tEVxFB8GStinh8Zp9J&#10;yO7bkF01/fduoeBxmJlvmNmis0bcqfWVYwXDQQKCOHe64kLB8bD+mIDwAVmjcUwKfsnDYt57m2Gm&#10;3YN/6L4PhYgQ9hkqKENoMil9XpJFP3ANcfSurrUYomwLqVt8RLg1cpQkX9JixXGhxIZWJeX1/mYV&#10;TD4vpj6O0/N2/D081WSW5Lc7pd773XIKIlAXXuH/9kYrGKVJCn9v4hO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CiJxQAAAN0AAAAPAAAAAAAAAAAAAAAAAJgCAABkcnMv&#10;ZG93bnJldi54bWxQSwUGAAAAAAQABAD1AAAAigMAAAAA&#10;" filled="f" strokeweight="0"/>
                  <v:rect id="Rectangle 2304" o:spid="_x0000_s1262" style="position:absolute;left:528;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KqrsYA&#10;AADdAAAADwAAAGRycy9kb3ducmV2LnhtbESPzWrDMBCE74G+g9hCL6GR8leKG9m0Lgk55BKnhx4X&#10;a2ubWitjyYnz9lGhkOMwM98wm2y0rThT7xvHGuYzBYK4dKbhSsPXafv8CsIHZIOtY9JwJQ9Z+jDZ&#10;YGLchY90LkIlIoR9ghrqELpESl/WZNHPXEccvR/XWwxR9pU0PV4i3LZyodSLtNhwXKixo7ym8rcY&#10;rIa19au5krvD5/BNNM3tuOTiQ+unx/H9DUSgMdzD/+290bBYqhX8vYlPQK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KqrsYAAADdAAAADwAAAAAAAAAAAAAAAACYAgAAZHJz&#10;L2Rvd25yZXYueG1sUEsFBgAAAAAEAAQA9QAAAIsDAAAAAA==&#10;" fillcolor="#a5a5a5" stroked="f"/>
                  <v:rect id="Rectangle 2305" o:spid="_x0000_s1263" style="position:absolute;left:497;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OsYA&#10;AADdAAAADwAAAGRycy9kb3ducmV2LnhtbESPQWvCQBSE74X+h+UVvIS6W0XR6CqtKHprteL5kX0m&#10;odm3Ibua6K/vFoQeh5n5hpkvO1uJKzW+dKzhra9AEGfOlJxrOH5vXicgfEA2WDkmDTfysFw8P80x&#10;Na7lPV0PIRcRwj5FDUUIdSqlzwqy6PuuJo7e2TUWQ5RNLk2DbYTbSg6UGkuLJceFAmtaFZT9HC5W&#10;Q1IPTx/t/WuXfG7Ubb097ad50mnde+neZyACdeE//GjvjIbBUI3g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OsYAAADdAAAADwAAAAAAAAAAAAAAAACYAgAAZHJz&#10;L2Rvd25yZXYueG1sUEsFBgAAAAAEAAQA9QAAAIsDAAAAAA==&#10;" fillcolor="#bfbfbf" stroked="f"/>
                  <v:rect id="Rectangle 2306" o:spid="_x0000_s1264" style="position:absolute;left:497;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LEcYA&#10;AADdAAAADwAAAGRycy9kb3ducmV2LnhtbESPQWvCQBSE7wX/w/IK3pqNSjWkriJCwVNsrYjH1+xr&#10;ErL7NmS3Jv77bqHQ4zAz3zDr7WiNuFHvG8cKZkkKgrh0uuFKwfnj9SkD4QOyRuOYFNzJw3YzeVhj&#10;rt3A73Q7hUpECPscFdQhdLmUvqzJok9cRxy9L9dbDFH2ldQ9DhFujZyn6VJabDgu1NjRvqayPX1b&#10;Bdnzp2nPq8W1WB1nl5bMjnzxptT0cdy9gAg0hv/wX/ugFcwX6RJ+38Qn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eLEcYAAADdAAAADwAAAAAAAAAAAAAAAACYAgAAZHJz&#10;L2Rvd25yZXYueG1sUEsFBgAAAAAEAAQA9QAAAIsDAAAAAA==&#10;" filled="f" strokeweight="0"/>
                  <v:rect id="Rectangle 2307" o:spid="_x0000_s1265" style="position:absolute;left:497;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02cUA&#10;AADdAAAADwAAAGRycy9kb3ducmV2LnhtbESPQWvCQBSE74L/YXmCl1J31VolukqrWDx4Me3B4yP7&#10;TILZtyG70fTfd4WCx2FmvmFWm85W4kaNLx1rGI8UCOLMmZJzDT/f+9cFCB+QDVaOScMvedis+70V&#10;Jsbd+US3NOQiQtgnqKEIoU6k9FlBFv3I1cTRu7jGYoiyyaVp8B7htpITpd6lxZLjQoE1bQvKrmlr&#10;Ncysfxsr+XXctWeil63tppx+aj0cdB9LEIG68Az/tw9Gw2Sq5vB4E5+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YDTZxQAAAN0AAAAPAAAAAAAAAAAAAAAAAJgCAABkcnMv&#10;ZG93bnJldi54bWxQSwUGAAAAAAQABAD1AAAAigMAAAAA&#10;" fillcolor="#a5a5a5" stroked="f"/>
                </v:group>
                <v:group id="Group 2308" o:spid="_x0000_s1266" style="position:absolute;left:497;top:951;width:94;height:94" coordorigin="497,951"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N5CMMAAADdAAAADwAAAGRycy9kb3ducmV2LnhtbERPy2rCQBTdF/oPwxW6&#10;q5MoikTHINKWLoLgA0p3l8w1CcncCZlpHn/fWQguD+e9S0fTiJ46V1lWEM8jEMS51RUXCm7Xz/cN&#10;COeRNTaWScFEDtL968sOE20HPlN/8YUIIewSVFB63yZSurwkg25uW+LA3W1n0AfYFVJ3OIRw08hF&#10;FK2lwYpDQ4ktHUvK68ufUfA14HBYxh99Vt+P0+91dfrJYlLqbTYetiA8jf4pfri/tYLFMgpz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o3kIwwAAAN0AAAAP&#10;AAAAAAAAAAAAAAAAAKoCAABkcnMvZG93bnJldi54bWxQSwUGAAAAAAQABAD6AAAAmgMAAAAA&#10;">
                  <v:rect id="Rectangle 2309" o:spid="_x0000_s1267" style="position:absolute;left:497;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HDM8UA&#10;AADdAAAADwAAAGRycy9kb3ducmV2LnhtbESPT4vCMBTE7wt+h/AEb5quQtGuURZR9OAfdAXx9mie&#10;bbF5KU3U+u2NIOxxmJnfMONpY0pxp9oVlhV89yIQxKnVBWcKjn+L7hCE88gaS8uk4EkOppPW1xgT&#10;bR+8p/vBZyJA2CWoIPe+SqR0aU4GXc9WxMG72NqgD7LOpK7xEeCmlP0oiqXBgsNCjhXNckqvh5tR&#10;4JpLetrhJlvHblkVp9l8e46PSnXaze8PCE+N/w9/2iutoD+IRvB+E5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McMzxQAAAN0AAAAPAAAAAAAAAAAAAAAAAJgCAABkcnMv&#10;ZG93bnJldi54bWxQSwUGAAAAAAQABAD1AAAAigMAAAAA&#10;" fillcolor="#d8d8d8" stroked="f"/>
                  <v:rect id="Rectangle 2310" o:spid="_x0000_s1268" style="position:absolute;left:497;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mnecQA&#10;AADdAAAADwAAAGRycy9kb3ducmV2LnhtbERPXWvCMBR9H+w/hDvYy7BpdQypjTIGiijI5gTx7dJc&#10;m2JzU5qs1n9vHoQ9Hs53sRhsI3rqfO1YQZakIIhLp2uuFBx+l6MpCB+QNTaOScGNPCzmz08F5tpd&#10;+Yf6fahEDGGfowITQptL6UtDFn3iWuLInV1nMUTYVVJ3eI3htpHjNP2QFmuODQZb+jJUXvZ/VsH5&#10;+03eDptTtj2u+t3xYt6xdWulXl+GzxmIQEP4Fz/ca61gPMni/vgmP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Zp3nEAAAA3QAAAA8AAAAAAAAAAAAAAAAAmAIAAGRycy9k&#10;b3ducmV2LnhtbFBLBQYAAAAABAAEAPUAAACJAwAAAAA=&#10;" filled="f" strokecolor="#7f7f7f" strokeweight="0"/>
                  <v:rect id="Rectangle 2311" o:spid="_x0000_s1269" style="position:absolute;left:559;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5McA&#10;AADdAAAADwAAAGRycy9kb3ducmV2LnhtbESPQWvCQBSE74X+h+UVvIS6iYLYNBtpi6I3jS2eH9nX&#10;JDT7NmRXE/vru4LQ4zAz3zDZajStuFDvGssKkmkMgri0uuFKwdfn5nkJwnlkja1lUnAlB6v88SHD&#10;VNuBC7ocfSUChF2KCmrvu1RKV9Zk0E1tRxy8b9sb9EH2ldQ9DgFuWjmL44U02HBYqLGjj5rKn+PZ&#10;KIi6+el9+D3sov0mvq63p+KlikalJk/j2ysIT6P/D9/bO61gNk8SuL0JT0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EUeTHAAAA3QAAAA8AAAAAAAAAAAAAAAAAmAIAAGRy&#10;cy9kb3ducmV2LnhtbFBLBQYAAAAABAAEAPUAAACMAwAAAAA=&#10;" fillcolor="#bfbfbf" stroked="f"/>
                  <v:rect id="Rectangle 2312" o:spid="_x0000_s1270" style="position:absolute;left:559;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Ubz8UA&#10;AADdAAAADwAAAGRycy9kb3ducmV2LnhtbESPQWvCQBSE70L/w/IKvekmkapEVxFB6MmqleLxmX0m&#10;IbtvQ3ar6b93CwWPw8x8wyxWvTXiRp2vHStIRwkI4sLpmksFp6/tcAbCB2SNxjEp+CUPq+XLYIG5&#10;dnc+0O0YShEh7HNUUIXQ5lL6oiKLfuRa4uhdXWcxRNmVUnd4j3BrZJYkE2mx5rhQYUubiorm+GMV&#10;zN4vpjlNx+fd9DP9bsisye/2Sr299us5iEB9eIb/2x9aQTZOM/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JRvPxQAAAN0AAAAPAAAAAAAAAAAAAAAAAJgCAABkcnMv&#10;ZG93bnJldi54bWxQSwUGAAAAAAQABAD1AAAAigMAAAAA&#10;" filled="f" strokeweight="0"/>
                  <v:rect id="Rectangle 2313" o:spid="_x0000_s1271" style="position:absolute;left:559;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KkB8UA&#10;AADdAAAADwAAAGRycy9kb3ducmV2LnhtbESPT4vCMBTE7wt+h/AEL7KmtSpLNYp/UPbgxbqHPT6a&#10;Z1tsXkoTtX57IyzscZiZ3zCLVWdqcafWVZYVxKMIBHFudcWFgp/z/vMLhPPIGmvLpOBJDlbL3scC&#10;U20ffKJ75gsRIOxSVFB636RSurwkg25kG+LgXWxr0AfZFlK3+AhwU8txFM2kwYrDQokNbUvKr9nN&#10;KJgaN4kjeTjubr9Ew63pEs42Sg363XoOwlPn/8N/7W+tYJzECbzfhCcgl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qQHxQAAAN0AAAAPAAAAAAAAAAAAAAAAAJgCAABkcnMv&#10;ZG93bnJldi54bWxQSwUGAAAAAAQABAD1AAAAigMAAAAA&#10;" fillcolor="#a5a5a5" stroked="f"/>
                  <v:rect id="Rectangle 2314" o:spid="_x0000_s1272" style="position:absolute;left:528;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PyfMYA&#10;AADdAAAADwAAAGRycy9kb3ducmV2LnhtbESPW2vCQBSE3wv9D8sp+BJ04wWxqauoKPrmFZ8P2dMk&#10;NHs2ZFcT/fXdgtDHYWa+Yabz1pTiTrUrLCvo92IQxKnVBWcKLudNdwLCeWSNpWVS8CAH89n72xQT&#10;bRs+0v3kMxEg7BJUkHtfJVK6NCeDrmcr4uB929qgD7LOpK6xCXBTykEcj6XBgsNCjhWtckp/Tjej&#10;IKqG12XzPOyi/SZ+rLfX42cWtUp1PtrFFwhPrf8Pv9o7rWAw7I/g7014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PyfMYAAADdAAAADwAAAAAAAAAAAAAAAACYAgAAZHJz&#10;L2Rvd25yZXYueG1sUEsFBgAAAAAEAAQA9QAAAIsDAAAAAA==&#10;" fillcolor="#bfbfbf" stroked="f"/>
                  <v:rect id="Rectangle 2315" o:spid="_x0000_s1273" style="position:absolute;left:528;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yDu8YA&#10;AADdAAAADwAAAGRycy9kb3ducmV2LnhtbESPT2vCQBTE74LfYXmF3swmin+IriKC0JOtVkqPz+xr&#10;ErL7NmTXmH77bqHQ4zAzv2E2u8Ea0VPna8cKsiQFQVw4XXOp4Pp+nKxA+ICs0TgmBd/kYbcdjzaY&#10;a/fgM/WXUIoIYZ+jgiqENpfSFxVZ9IlriaP35TqLIcqulLrDR4RbI6dpupAWa44LFbZ0qKhoLner&#10;YDW/mea6nH2elq/ZR0NmT/70ptTz07Bfgwg0hP/wX/tFK5jOsj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8yDu8YAAADdAAAADwAAAAAAAAAAAAAAAACYAgAAZHJz&#10;L2Rvd25yZXYueG1sUEsFBgAAAAAEAAQA9QAAAIsDAAAAAA==&#10;" filled="f" strokeweight="0"/>
                  <v:rect id="Rectangle 2316" o:spid="_x0000_s1274" style="position:absolute;left:528;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Hn8QA&#10;AADdAAAADwAAAGRycy9kb3ducmV2LnhtbESPT4vCMBTE7wt+h/AEL4um1VWkGsU/KHvwYvXg8dE8&#10;22LzUpqo9dsbYWGPw8z8hpkvW1OJBzWutKwgHkQgiDOrS84VnE+7/hSE88gaK8uk4EUOlovO1xwT&#10;bZ98pEfqcxEg7BJUUHhfJ1K6rCCDbmBr4uBdbWPQB9nkUjf4DHBTyWEUTaTBksNCgTVtCspu6d0o&#10;GBv3E0dyf9jeL0TfG9OOOF0r1eu2qxkIT63/D/+1f7WC4SiewO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1B5/EAAAA3QAAAA8AAAAAAAAAAAAAAAAAmAIAAGRycy9k&#10;b3ducmV2LnhtbFBLBQYAAAAABAAEAPUAAACJAwAAAAA=&#10;" fillcolor="#a5a5a5" stroked="f"/>
                  <v:rect id="Rectangle 2317" o:spid="_x0000_s1275" style="position:absolute;left:497;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sC8YA&#10;AADdAAAADwAAAGRycy9kb3ducmV2LnhtbESPT2vCQBTE74V+h+UVvATdqKA2dRUVRW/+xfMj+5qE&#10;Zt+G7Gqin75bEHocZuY3zHTemlLcqXaFZQX9XgyCOLW64EzB5bzpTkA4j6yxtEwKHuRgPnt/m2Ki&#10;bcNHup98JgKEXYIKcu+rREqX5mTQ9WxFHLxvWxv0QdaZ1DU2AW5KOYjjkTRYcFjIsaJVTunP6WYU&#10;RNXwumyeh12038SP9fZ6/MyiVqnOR7v4AuGp9f/hV3unFQyG/TH8vQlP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sC8YAAADdAAAADwAAAAAAAAAAAAAAAACYAgAAZHJz&#10;L2Rvd25yZXYueG1sUEsFBgAAAAAEAAQA9QAAAIsDAAAAAA==&#10;" fillcolor="#bfbfbf" stroked="f"/>
                  <v:rect id="Rectangle 2318" o:spid="_x0000_s1276" style="position:absolute;left:497;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0sJcEA&#10;AADdAAAADwAAAGRycy9kb3ducmV2LnhtbERPTYvCMBC9L/gfwgh7W9MqrlKNIoKwJ3VVxOPYjG1p&#10;MilNVrv/3hwEj4/3PV921og7tb5yrCAdJCCIc6crLhScjpuvKQgfkDUax6TgnzwsF72POWbaPfiX&#10;7odQiBjCPkMFZQhNJqXPS7LoB64hjtzNtRZDhG0hdYuPGG6NHCbJt7RYcWwosaF1SXl9+LMKpuOr&#10;qU+T0WU72aXnmsyK/Hav1Ge/W81ABOrCW/xy/2gFw1Ea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NLCXBAAAA3QAAAA8AAAAAAAAAAAAAAAAAmAIAAGRycy9kb3du&#10;cmV2LnhtbFBLBQYAAAAABAAEAPUAAACGAwAAAAA=&#10;" filled="f" strokeweight="0"/>
                  <v:rect id="Rectangle 2319" o:spid="_x0000_s1277" style="position:absolute;left:497;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qT7cYA&#10;AADdAAAADwAAAGRycy9kb3ducmV2LnhtbESPQWvCQBSE70L/w/IKXkrdJGppU9fQKkoPvRg99PjI&#10;viah2bdhd9X4712h4HGYmW+YRTGYTpzI+daygnSSgCCurG65VnDYb55fQfiArLGzTAou5KFYPowW&#10;mGt75h2dylCLCGGfo4ImhD6X0lcNGfQT2xNH79c6gyFKV0vt8BzhppNZkrxIgy3HhQZ7WjVU/ZVH&#10;o2Bu/CxN5PZ7ffwhelqZYcrlp1Ljx+HjHUSgIdzD/+0vrSCbpm9we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qT7cYAAADdAAAADwAAAAAAAAAAAAAAAACYAgAAZHJz&#10;L2Rvd25yZXYueG1sUEsFBgAAAAAEAAQA9QAAAIsDAAAAAA==&#10;" fillcolor="#a5a5a5" stroked="f"/>
                  <v:rect id="Rectangle 2320" o:spid="_x0000_s1278" style="position:absolute;left:559;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wsIA&#10;AADdAAAADwAAAGRycy9kb3ducmV2LnhtbERPy4rCMBTdC/MP4Q7MpmhqBdFqlHEY0Z1PXF+aa1um&#10;uSlNxla/3iwEl4fzni87U4kbNa60rGA4iEEQZ1aXnCs4n9b9CQjnkTVWlknBnRwsFx+9Oabatnyg&#10;29HnIoSwS1FB4X2dSumyggy6ga2JA3e1jUEfYJNL3WAbwk0lkzgeS4Mlh4YCa/opKPs7/hsFUT26&#10;rNrHfhvt1vH9d3M5TPOoU+rrs/uegfDU+bf45d5qBckoCfvDm/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JD7CwgAAAN0AAAAPAAAAAAAAAAAAAAAAAJgCAABkcnMvZG93&#10;bnJldi54bWxQSwUGAAAAAAQABAD1AAAAhwMAAAAA&#10;" fillcolor="#bfbfbf" stroked="f"/>
                  <v:rect id="Rectangle 2321" o:spid="_x0000_s1279" style="position:absolute;left:559;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tPBcUA&#10;AADdAAAADwAAAGRycy9kb3ducmV2LnhtbESPQWvCQBSE70L/w/IKvekmkapEVxFB6MmqleLxmX0m&#10;IbtvQ3ar6b93CwWPw8x8wyxWvTXiRp2vHStIRwkI4sLpmksFp6/tcAbCB2SNxjEp+CUPq+XLYIG5&#10;dnc+0O0YShEh7HNUUIXQ5lL6oiKLfuRa4uhdXWcxRNmVUnd4j3BrZJYkE2mx5rhQYUubiorm+GMV&#10;zN4vpjlNx+fd9DP9bsisye/2Sr299us5iEB9eIb/2x9aQTbOUv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m08FxQAAAN0AAAAPAAAAAAAAAAAAAAAAAJgCAABkcnMv&#10;ZG93bnJldi54bWxQSwUGAAAAAAQABAD1AAAAigMAAAAA&#10;" filled="f" strokeweight="0"/>
                  <v:rect id="Rectangle 2322" o:spid="_x0000_s1280" style="position:absolute;left:559;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LLIcUA&#10;AADdAAAADwAAAGRycy9kb3ducmV2LnhtbESPT4vCMBTE78J+h/CEvYhNrX+QrlF2XRQPXqwePD6a&#10;t22xeSlN1O63N4LgcZiZ3zCLVWdqcaPWVZYVjKIYBHFudcWFgtNxM5yDcB5ZY22ZFPyTg9Xyo7fA&#10;VNs7H+iW+UIECLsUFZTeN6mULi/JoItsQxy8P9sa9EG2hdQt3gPc1DKJ45k0WHFYKLGhdUn5Jbsa&#10;BVPjJqNYbve/1zPRYG26MWc/Sn32u+8vEJ46/w6/2jutIBknCTzfh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sshxQAAAN0AAAAPAAAAAAAAAAAAAAAAAJgCAABkcnMv&#10;ZG93bnJldi54bWxQSwUGAAAAAAQABAD1AAAAigMAAAAA&#10;" fillcolor="#a5a5a5" stroked="f"/>
                  <v:rect id="Rectangle 2323" o:spid="_x0000_s1281" style="position:absolute;left:528;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gtcYA&#10;AADdAAAADwAAAGRycy9kb3ducmV2LnhtbESPT2vCQBTE74LfYXlCL6FuTEDa6CoqlXrzT8XzI/ua&#10;hGbfhuzWxH76riB4HGbmN8x82ZtaXKl1lWUFk3EMgji3uuJCwflr+/oGwnlkjbVlUnAjB8vFcDDH&#10;TNuOj3Q9+UIECLsMFZTeN5mULi/JoBvbhjh437Y16INsC6lb7ALc1DKJ46k0WHFYKLGhTUn5z+nX&#10;KIia9LLu/g67aL+Nbx+fl+N7EfVKvYz61QyEp94/w4/2TitI0iSF+5vw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agtcYAAADdAAAADwAAAAAAAAAAAAAAAACYAgAAZHJz&#10;L2Rvd25yZXYueG1sUEsFBgAAAAAEAAQA9QAAAIsDAAAAAA==&#10;" fillcolor="#bfbfbf" stroked="f"/>
                  <v:rect id="Rectangle 2324" o:spid="_x0000_s1282" style="position:absolute;left:528;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ncYA&#10;AADdAAAADwAAAGRycy9kb3ducmV2LnhtbESPQWvCQBSE7wX/w/IEb7ox2hrSrCKFgifbWiken9nX&#10;JGT3bciumv77bkHocZiZb5hiM1gjrtT7xrGC+SwBQVw63XCl4Pj5Os1A+ICs0TgmBT/kYbMePRSY&#10;a3fjD7oeQiUihH2OCuoQulxKX9Zk0c9cRxy9b9dbDFH2ldQ93iLcGpkmyZO02HBcqLGjl5rK9nCx&#10;CrLHs2mPq8Vpv3qbf7VktuT370pNxsP2GUSgIfyH7+2dVpAu0iX8vY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zsncYAAADdAAAADwAAAAAAAAAAAAAAAACYAgAAZHJz&#10;L2Rvd25yZXYueG1sUEsFBgAAAAAEAAQA9QAAAIsDAAAAAA==&#10;" filled="f" strokeweight="0"/>
                  <v:rect id="Rectangle 2325" o:spid="_x0000_s1283" style="position:absolute;left:528;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tTVcQA&#10;AADdAAAADwAAAGRycy9kb3ducmV2LnhtbESPT4vCMBTE7wt+h/AEL4um1lWkGsU/KHvwYvXg8dE8&#10;22LzUpqo9dsbYWGPw8z8hpkvW1OJBzWutKxgOIhAEGdWl5wrOJ92/SkI55E1VpZJwYscLBedrzkm&#10;2j75SI/U5yJA2CWooPC+TqR0WUEG3cDWxMG72sagD7LJpW7wGeCmknEUTaTBksNCgTVtCspu6d0o&#10;GBv3M4zk/rC9X4i+N6YdcbpWqtdtVzMQnlr/H/5r/2oF8Sgew+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LU1XEAAAA3QAAAA8AAAAAAAAAAAAAAAAAmAIAAGRycy9k&#10;b3ducmV2LnhtbFBLBQYAAAAABAAEAPUAAACJAwAAAAA=&#10;" fillcolor="#a5a5a5" stroked="f"/>
                  <v:rect id="Rectangle 2326" o:spid="_x0000_s1284" style="position:absolute;left:497;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EDLcYA&#10;AADdAAAADwAAAGRycy9kb3ducmV2LnhtbESPT2vCQBTE70K/w/IKvQTdNILY6CqtVPTmn4rnR/aZ&#10;hGbfhuxqop/eFQSPw8z8hpnOO1OJCzWutKzgcxCDIM6sLjlXcPhb9scgnEfWWFkmBVdyMJ+99aaY&#10;atvyji57n4sAYZeigsL7OpXSZQUZdANbEwfvZBuDPsgml7rBNsBNJZM4HkmDJYeFAmtaFJT9789G&#10;QVQPjz/tbbuONsv4+rs67r7yqFPq4737noDw1PlX+NleawXJMBnB4014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EDLcYAAADdAAAADwAAAAAAAAAAAAAAAACYAgAAZHJz&#10;L2Rvd25yZXYueG1sUEsFBgAAAAAEAAQA9QAAAIsDAAAAAA==&#10;" fillcolor="#bfbfbf" stroked="f"/>
                  <v:rect id="Rectangle 2327" o:spid="_x0000_s1285" style="position:absolute;left:497;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5y6sUA&#10;AADdAAAADwAAAGRycy9kb3ducmV2LnhtbESPT2vCQBTE70K/w/IKvenGSI1EVxFB6MnWP4jHZ/aZ&#10;hOy+Ddmtpt++Wyh4HGbmN8xi1Vsj7tT52rGC8SgBQVw4XXOp4HTcDmcgfEDWaByTgh/ysFq+DBaY&#10;a/fgPd0PoRQRwj5HBVUIbS6lLyqy6EeuJY7ezXUWQ5RdKXWHjwi3RqZJMpUWa44LFba0qahoDt9W&#10;wez9appTNrnsss/xuSGzJr/7UurttV/PQQTqwzP83/7QCtJJmsHfm/g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PnLqxQAAAN0AAAAPAAAAAAAAAAAAAAAAAJgCAABkcnMv&#10;ZG93bnJldi54bWxQSwUGAAAAAAQABAD1AAAAigMAAAAA&#10;" filled="f" strokeweight="0"/>
                  <v:rect id="Rectangle 2328" o:spid="_x0000_s1286" style="position:absolute;left:497;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r8y8MA&#10;AADdAAAADwAAAGRycy9kb3ducmV2LnhtbERPPW+DMBDdI/U/WFepSxQMJI0qikFtqkYZsoRmyHjC&#10;V0DFZ4RNQv99PFTq+PS+83I2vbjS6DrLCpIoBkFcW91xo+D89bl6AeE8ssbeMin4JQdl8bDIMdP2&#10;xie6Vr4RIYRdhgpa74dMSle3ZNBFdiAO3LcdDfoAx0bqEW8h3PQyjeOtNNhxaGhxoF1L9U81GQXP&#10;xm2SWO6PH9OFaLkz85qrd6WeHue3VxCeZv8v/nMftIJ0nYa54U14Ar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r8y8MAAADdAAAADwAAAAAAAAAAAAAAAACYAgAAZHJzL2Rv&#10;d25yZXYueG1sUEsFBgAAAAAEAAQA9QAAAIgDAAAAAA==&#10;" fillcolor="#a5a5a5" stroked="f"/>
                  <v:rect id="Rectangle 2329" o:spid="_x0000_s1287" style="position:absolute;left:559;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6XX8YA&#10;AADdAAAADwAAAGRycy9kb3ducmV2LnhtbESPQWvCQBSE70L/w/IKXkLdGEE0dZVWKnrT2OL5kX1N&#10;QrNvQ3Zror/eFQSPw8x8wyxWvanFmVpXWVYwHsUgiHOrKy4U/Hxv3mYgnEfWWFsmBRdysFq+DBaY&#10;attxRuejL0SAsEtRQel9k0rp8pIMupFtiIP3a1uDPsi2kLrFLsBNLZM4nkqDFYeFEhtal5T/Hf+N&#10;gqiZnD6762EX7Tfx5Wt7yuZF1Cs1fO0/3kF46v0z/GjvtIJkkszh/iY8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6XX8YAAADdAAAADwAAAAAAAAAAAAAAAACYAgAAZHJz&#10;L2Rvd25yZXYueG1sUEsFBgAAAAAEAAQA9QAAAIsDAAAAAA==&#10;" fillcolor="#bfbfbf" stroked="f"/>
                  <v:rect id="Rectangle 2330" o:spid="_x0000_s1288" style="position:absolute;left:559;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58Q8MA&#10;AADdAAAADwAAAGRycy9kb3ducmV2LnhtbERPz2vCMBS+D/wfwhN2m6mWrdIZRQRhp26rIju+NW9t&#10;afJSmsx2//1yEDx+fL83u8kacaXBt44VLBcJCOLK6ZZrBefT8WkNwgdkjcYxKfgjD7vt7GGDuXYj&#10;f9K1DLWIIexzVNCE0OdS+qohi37heuLI/bjBYohwqKUecIzh1shVkrxIiy3HhgZ7OjRUdeWvVbB+&#10;/jbdOUu/iux9eenI7MkXH0o9zqf9K4hAU7iLb+43rWCVpnF/fBOf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58Q8MAAADdAAAADwAAAAAAAAAAAAAAAACYAgAAZHJzL2Rv&#10;d25yZXYueG1sUEsFBgAAAAAEAAQA9QAAAIgDAAAAAA==&#10;" filled="f" strokeweight="0"/>
                  <v:rect id="Rectangle 2331" o:spid="_x0000_s1289" style="position:absolute;left:559;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nDi8UA&#10;AADdAAAADwAAAGRycy9kb3ducmV2LnhtbESPT4vCMBTE7wt+h/AEL7KmtSpLNYp/UPbgxbqHPT6a&#10;Z1tsXkoTtX57IyzscZiZ3zCLVWdqcafWVZYVxKMIBHFudcWFgp/z/vMLhPPIGmvLpOBJDlbL3scC&#10;U20ffKJ75gsRIOxSVFB636RSurwkg25kG+LgXWxr0AfZFlK3+AhwU8txFM2kwYrDQokNbUvKr9nN&#10;KJgaN4kjeTjubr9Ew63pEs42Sg363XoOwlPn/8N/7W+tYJwkMbzfhCcgl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cOLxQAAAN0AAAAPAAAAAAAAAAAAAAAAAJgCAABkcnMv&#10;ZG93bnJldi54bWxQSwUGAAAAAAQABAD1AAAAigMAAAAA&#10;" fillcolor="#a5a5a5" stroked="f"/>
                  <v:rect id="Rectangle 2332" o:spid="_x0000_s1290" style="position:absolute;left:528;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OT88YA&#10;AADdAAAADwAAAGRycy9kb3ducmV2LnhtbESPT2vCQBTE74LfYXlCL6FuTEDa6CoqlXrzT8XzI/ua&#10;hGbfhuzWxH76riB4HGbmN8x82ZtaXKl1lWUFk3EMgji3uuJCwflr+/oGwnlkjbVlUnAjB8vFcDDH&#10;TNuOj3Q9+UIECLsMFZTeN5mULi/JoBvbhjh437Y16INsC6lb7ALc1DKJ46k0WHFYKLGhTUn5z+nX&#10;KIia9LLu/g67aL+Nbx+fl+N7EfVKvYz61QyEp94/w4/2TitI0jSB+5vw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mOT88YAAADdAAAADwAAAAAAAAAAAAAAAACYAgAAZHJz&#10;L2Rvd25yZXYueG1sUEsFBgAAAAAEAAQA9QAAAIsDAAAAAA==&#10;" fillcolor="#bfbfbf" stroked="f"/>
                  <v:rect id="Rectangle 2333" o:spid="_x0000_s1291" style="position:absolute;left:528;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iNMUA&#10;AADdAAAADwAAAGRycy9kb3ducmV2LnhtbESPQWvCQBSE7wX/w/KE3upGQ6tEVxFB8GStinh8Zp9J&#10;yO7bkF01/fduoeBxmJlvmNmis0bcqfWVYwXDQQKCOHe64kLB8bD+mIDwAVmjcUwKfsnDYt57m2Gm&#10;3YN/6L4PhYgQ9hkqKENoMil9XpJFP3ANcfSurrUYomwLqVt8RLg1cpQkX9JixXGhxIZWJeX1/mYV&#10;TD4vpj6O0/N2/D081WSW5Lc7pd773XIKIlAXXuH/9kYrGKVpCn9v4hO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OI0xQAAAN0AAAAPAAAAAAAAAAAAAAAAAJgCAABkcnMv&#10;ZG93bnJldi54bWxQSwUGAAAAAAQABAD1AAAAigMAAAAA&#10;" filled="f" strokeweight="0"/>
                  <v:rect id="Rectangle 2334" o:spid="_x0000_s1292" style="position:absolute;left:528;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5gE8YA&#10;AADdAAAADwAAAGRycy9kb3ducmV2LnhtbESPQWvCQBSE74L/YXlCL9JsTLSU1FVaS4sHL0YPHh/Z&#10;1yQ0+zbsbjT9991CweMwM98w6+1oOnEl51vLChZJCoK4srrlWsH59PH4DMIHZI2dZVLwQx62m+lk&#10;jYW2Nz7StQy1iBD2BSpoQugLKX3VkEGf2J44el/WGQxRulpqh7cIN53M0vRJGmw5LjTY066h6rsc&#10;jIKV8ctFKj8P78OFaL4zY87lm1IPs/H1BUSgMdzD/+29VpDl+RL+3sQn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95gE8YAAADdAAAADwAAAAAAAAAAAAAAAACYAgAAZHJz&#10;L2Rvd25yZXYueG1sUEsFBgAAAAAEAAQA9QAAAIsDAAAAAA==&#10;" fillcolor="#a5a5a5" stroked="f"/>
                  <v:rect id="Rectangle 2335" o:spid="_x0000_s1293" style="position:absolute;left:497;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oLh8YA&#10;AADdAAAADwAAAGRycy9kb3ducmV2LnhtbESPT2vCQBTE70K/w/IEL0E3NbTU1FVaUfTmXzw/sq9J&#10;MPs2ZFcT/fTdQsHjMDO/YabzzlTiRo0rLSt4HcUgiDOrS84VnI6r4QcI55E1VpZJwZ0czGcvvSmm&#10;2ra8p9vB5yJA2KWooPC+TqV0WUEG3cjWxMH7sY1BH2STS91gG+CmkuM4fpcGSw4LBda0KCi7HK5G&#10;QVQn5+/2sdtE21V8X67P+0kedUoN+t3XJwhPnX+G/9sbrWCcJG/w9yY8ATn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oLh8YAAADdAAAADwAAAAAAAAAAAAAAAACYAgAAZHJz&#10;L2Rvd25yZXYueG1sUEsFBgAAAAAEAAQA9QAAAIsDAAAAAA==&#10;" fillcolor="#bfbfbf" stroked="f"/>
                  <v:rect id="Rectangle 2336" o:spid="_x0000_s1294" style="position:absolute;left:497;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tBrMYA&#10;AADdAAAADwAAAGRycy9kb3ducmV2LnhtbESPT2vCQBTE7wW/w/IK3pqNBv8QXUWEgidbrZQen9nX&#10;JGT3bchuY/rt3YLQ4zAzv2HW28Ea0VPna8cKJkkKgrhwuuZSweXj9WUJwgdkjcYxKfglD9vN6GmN&#10;uXY3PlF/DqWIEPY5KqhCaHMpfVGRRZ+4ljh6366zGKLsSqk7vEW4NXKapnNpsea4UGFL+4qK5vxj&#10;FSxnV9NcFtnXcfE2+WzI7Mgf35UaPw+7FYhAQ/gPP9oHrWCaZXP4exOfgN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tBrMYAAADdAAAADwAAAAAAAAAAAAAAAACYAgAAZHJz&#10;L2Rvd25yZXYueG1sUEsFBgAAAAAEAAQA9QAAAIsDAAAAAA==&#10;" filled="f" strokeweight="0"/>
                  <v:rect id="Rectangle 2337" o:spid="_x0000_s1295" style="position:absolute;left:497;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ZMYA&#10;AADdAAAADwAAAGRycy9kb3ducmV2LnhtbESPzWvCQBTE70L/h+UVepFm82E/SLOKWhQPXho99PjI&#10;viah2bchu2r633cFweMwM79hisVoOnGmwbWWFSRRDIK4srrlWsHxsHl+B+E8ssbOMin4IweL+cOk&#10;wFzbC3/RufS1CBB2OSpovO9zKV3VkEEX2Z44eD92MOiDHGqpB7wEuOlkGsev0mDLYaHBntYNVb/l&#10;ySh4MW6WxHK7/zx9E03XZsy4XCn19DguP0B4Gv09fGvvtII0y97g+i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z+ZMYAAADdAAAADwAAAAAAAAAAAAAAAACYAgAAZHJz&#10;L2Rvd25yZXYueG1sUEsFBgAAAAAEAAQA9QAAAIsDAAAAAA==&#10;" fillcolor="#a5a5a5" stroked="f"/>
                </v:group>
                <v:shape id="Freeform 2338" o:spid="_x0000_s1296" style="position:absolute;left:1362;top:983;width:23;height:29;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sMXcQA&#10;AADdAAAADwAAAGRycy9kb3ducmV2LnhtbERPy2rCQBTdF/oPwy10U3RiAkXSjCKirVAoGN10d8nc&#10;PHDmTshMY/x7ZyF0eTjvYj1ZI0YafOdYwWKegCCunO64UXA+7WdLED4gazSOScGNPKxXz08F5tpd&#10;+UhjGRoRQ9jnqKANoc+l9FVLFv3c9cSRq91gMUQ4NFIPeI3h1sg0Sd6lxY5jQ4s9bVuqLuWfVfD5&#10;9vWd3Or9wkzZxfwewuan3DVKvb5Mmw8QgabwL364D1pBmmVxbnwTn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bDF3EAAAA3QAAAA8AAAAAAAAAAAAAAAAAmAIAAGRycy9k&#10;b3ducmV2LnhtbFBLBQYAAAAABAAEAPUAAACJAwAAAAA=&#10;" path="m225,371r-170,l55,371c25,371,,344,,310v,,,,,l,310,,60r,c,27,25,,55,r,l225,r,c256,,281,27,281,60r,l281,310r,c281,344,256,371,225,371xe" fillcolor="black" strokeweight="0">
                  <v:path arrowok="t" o:connecttype="custom" o:connectlocs="18,29;5,29;5,29;0,24;0,24;0,24;0,5;0,5;5,0;5,0;18,0;18,0;23,5;23,5;23,24;23,24;18,29" o:connectangles="0,0,0,0,0,0,0,0,0,0,0,0,0,0,0,0,0"/>
                </v:shape>
                <v:shape id="Freeform 2339" o:spid="_x0000_s1297" style="position:absolute;left:1362;top:983;width:23;height:29;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xfA8UA&#10;AADdAAAADwAAAGRycy9kb3ducmV2LnhtbESPQWsCMRSE74L/IbyCN82qUHQ1St1S8NKD29J6fGye&#10;m8XNy5LEdfvvm0LB4zAz3zDb/WBb0ZMPjWMF81kGgrhyuuFawefH23QFIkRkja1jUvBDAfa78WiL&#10;uXZ3PlFfxlokCIccFZgYu1zKUBmyGGauI07exXmLMUlfS+3xnuC2lYsse5YWG04LBjsqDFXX8mYV&#10;nM33VzEv7fvaZ7Lpituhfy1OSk2ehpcNiEhDfIT/20etYLFcruHvTXo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nF8DxQAAAN0AAAAPAAAAAAAAAAAAAAAAAJgCAABkcnMv&#10;ZG93bnJldi54bWxQSwUGAAAAAAQABAD1AAAAigMAAAAA&#10;" path="m225,371r-170,l55,371c25,371,,344,,310v,,,,,l,310,,60r,c,27,25,,55,r,l225,r,c256,,281,27,281,60r,l281,310r,c281,344,256,371,225,371xe" filled="f">
                  <v:stroke joinstyle="miter"/>
                  <v:path arrowok="t" o:connecttype="custom" o:connectlocs="18,29;5,29;5,29;0,24;0,24;0,24;0,5;0,5;5,0;5,0;18,0;18,0;23,5;23,5;23,24;23,24;18,29" o:connectangles="0,0,0,0,0,0,0,0,0,0,0,0,0,0,0,0,0"/>
                </v:shape>
                <v:shape id="Freeform 2340" o:spid="_x0000_s1298" style="position:absolute;left:1362;top:895;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VncsQA&#10;AADdAAAADwAAAGRycy9kb3ducmV2LnhtbERPTWvCQBC9C/6HZYTedNO0tCG6SimU6qGCqQS8Ddkx&#10;ic3OJtlV4793DwWPj/e9WA2mERfqXW1ZwfMsAkFcWF1zqWD/+zVNQDiPrLGxTApu5GC1HI8WmGp7&#10;5R1dMl+KEMIuRQWV920qpSsqMuhmtiUO3NH2Bn2AfSl1j9cQbhoZR9GbNFhzaKiwpc+Kir/sbBQ0&#10;SY7HQ1d039v329pvTln+s8uUepoMH3MQngb/EP+711pB/PIa9oc34Qn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VZ3LEAAAA3QAAAA8AAAAAAAAAAAAAAAAAmAIAAGRycy9k&#10;b3ducmV2LnhtbFBLBQYAAAAABAAEAPUAAACJAwAAAAA=&#10;" path="m175,371r-132,l43,371c19,371,,350,,324v,,,,,l,324,,47r,c,21,19,,43,r,l175,r,c199,,218,21,218,47r,l218,324r,c218,350,199,371,175,371xe" fillcolor="black" strokeweight="0">
                  <v:path arrowok="t" o:connecttype="custom" o:connectlocs="14,30;3,30;3,30;0,26;0,26;0,26;0,4;0,4;3,0;3,0;14,0;14,0;17,4;17,4;17,26;17,26;14,30" o:connectangles="0,0,0,0,0,0,0,0,0,0,0,0,0,0,0,0,0"/>
                </v:shape>
                <v:shape id="Freeform 2341" o:spid="_x0000_s1299" style="position:absolute;left:1362;top:895;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fj78cA&#10;AADdAAAADwAAAGRycy9kb3ducmV2LnhtbESP3WrCQBSE7wt9h+UUelc3mlI1ukopLbRE/H+AQ/aY&#10;RLNnw+5W07d3hYKXw8x8w0znnWnEmZyvLSvo9xIQxIXVNZcK9ruvlxEIH5A1NpZJwR95mM8eH6aY&#10;aXvhDZ23oRQRwj5DBVUIbSalLyoy6Hu2JY7ewTqDIUpXSu3wEuGmkYMkeZMGa44LFbb0UVFx2v4a&#10;BZ9+nx9X6WE9XhQ/+WiZu2W6Gir1/NS9T0AE6sI9/N/+1goG6Wsfbm/iE5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n4+/HAAAA3QAAAA8AAAAAAAAAAAAAAAAAmAIAAGRy&#10;cy9kb3ducmV2LnhtbFBLBQYAAAAABAAEAPUAAACMAwAAAAA=&#10;" path="m175,371r-132,l43,371c19,371,,350,,324v,,,,,l,324,,47r,c,21,19,,43,r,l175,r,c199,,218,21,218,47r,l218,324r,c218,350,199,371,175,371xe" filled="f">
                  <v:stroke joinstyle="miter"/>
                  <v:path arrowok="t" o:connecttype="custom" o:connectlocs="14,30;3,30;3,30;0,26;0,26;0,26;0,4;0,4;3,0;3,0;14,0;14,0;17,4;17,4;17,26;17,26;14,30" o:connectangles="0,0,0,0,0,0,0,0,0,0,0,0,0,0,0,0,0"/>
                </v:shape>
                <v:shape id="Freeform 2342" o:spid="_x0000_s1300" style="position:absolute;left:1447;top:897;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tcnscA&#10;AADdAAAADwAAAGRycy9kb3ducmV2LnhtbESPT2vCQBTE70K/w/IKvZlNU7ESs0opiPagYFqE3h7Z&#10;lz82+zZmtxq/fbcgeBxm5jdMthxMK87Uu8aygucoBkFcWN1wpeDrczWegXAeWWNrmRRcycFy8TDK&#10;MNX2wns6574SAcIuRQW1910qpStqMugi2xEHr7S9QR9kX0nd4yXATSuTOJ5Kgw2HhRo7eq+p+Ml/&#10;jYJ2dsDy+1Sc1rvX68Z/HPPDdp8r9fQ4vM1BeBr8PXxrb7SC5GWSwP+b8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LXJ7HAAAA3QAAAA8AAAAAAAAAAAAAAAAAmAIAAGRy&#10;cy9kb3ducmV2LnhtbFBLBQYAAAAABAAEAPUAAACMAwAAAAA=&#10;" path="m175,371r-132,l43,371c19,371,,350,,324v,,,,,l,324,,46r,c,21,19,,43,r,l175,r,c199,,218,21,218,46r,l218,324r,c218,350,199,371,175,371xe" fillcolor="black" strokeweight="0">
                  <v:path arrowok="t" o:connecttype="custom" o:connectlocs="14,30;3,30;3,30;0,26;0,26;0,26;0,4;0,4;3,0;3,0;14,0;14,0;17,4;17,4;17,26;17,26;14,30" o:connectangles="0,0,0,0,0,0,0,0,0,0,0,0,0,0,0,0,0"/>
                </v:shape>
                <v:shape id="Freeform 2343" o:spid="_x0000_s1301" style="position:absolute;left:1447;top:897;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nYA8cA&#10;AADdAAAADwAAAGRycy9kb3ducmV2LnhtbESP3WrCQBSE7wu+w3KE3tWNplQbXUWkhZaIf/UBDtlj&#10;Es2eDbtbTd++Wyh4OczMN8xs0ZlGXMn52rKC4SABQVxYXXOp4Pj1/jQB4QOyxsYyKfghD4t572GG&#10;mbY33tP1EEoRIewzVFCF0GZS+qIig35gW+LonawzGKJ0pdQObxFuGjlKkhdpsOa4UGFLq4qKy+Hb&#10;KHjzx/y8TU+713XxmU82uduk27FSj/1uOQURqAv38H/7QysYpc8p/L2JT0D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352APHAAAA3QAAAA8AAAAAAAAAAAAAAAAAmAIAAGRy&#10;cy9kb3ducmV2LnhtbFBLBQYAAAAABAAEAPUAAACMAwAAAAA=&#10;" path="m175,371r-132,l43,371c19,371,,350,,324v,,,,,l,324,,46r,c,21,19,,43,r,l175,r,c199,,218,21,218,46r,l218,324r,c218,350,199,371,175,371xe" filled="f">
                  <v:stroke joinstyle="miter"/>
                  <v:path arrowok="t" o:connecttype="custom" o:connectlocs="14,30;3,30;3,30;0,26;0,26;0,26;0,4;0,4;3,0;3,0;14,0;14,0;17,4;17,4;17,26;17,26;14,30" o:connectangles="0,0,0,0,0,0,0,0,0,0,0,0,0,0,0,0,0"/>
                </v:shape>
                <v:shape id="Freeform 2344" o:spid="_x0000_s1302" style="position:absolute;left:1440;top:983;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B1JccA&#10;AADdAAAADwAAAGRycy9kb3ducmV2LnhtbESPQWvCQBSE74X+h+UVehHdGKVI6hpC0VYQCk29eHtk&#10;n0lw923Irib++26h0OMwM98w63y0Rtyo961jBfNZAoK4crrlWsHxezddgfABWaNxTAru5CHfPD6s&#10;MdNu4C+6laEWEcI+QwVNCF0mpa8asuhnriOO3tn1FkOUfS11j0OEWyPTJHmRFluOCw129NZQdSmv&#10;VsH75OOQ3M+7uRkXF3Pah+Kz3NZKPT+NxSuIQGP4D/+191pBulgu4fdNf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QdSXHAAAA3QAAAA8AAAAAAAAAAAAAAAAAmAIAAGRy&#10;cy9kb3ducmV2LnhtbFBLBQYAAAAABAAEAPUAAACMAwAAAAA=&#10;" path="m226,371r-170,l56,371c25,371,,344,,310v,,,,,l,310,,60r,c,27,25,,56,r,l226,r,c256,,281,27,281,60r,l281,310r,c281,344,256,371,226,371xe" fillcolor="black" strokeweight="0">
                  <v:path arrowok="t" o:connecttype="custom" o:connectlocs="18,30;5,30;5,30;0,25;0,25;0,25;0,5;0,5;5,0;5,0;18,0;18,0;23,5;23,5;23,25;23,25;18,30" o:connectangles="0,0,0,0,0,0,0,0,0,0,0,0,0,0,0,0,0"/>
                </v:shape>
                <v:shape id="Freeform 2345" o:spid="_x0000_s1303" style="position:absolute;left:1440;top:983;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cme8YA&#10;AADdAAAADwAAAGRycy9kb3ducmV2LnhtbESPQUvDQBSE70L/w/IK3uym1Yqm2RRNKXjx0Cja4yP7&#10;zAazb8PuNo3/3hUKHoeZ+YYptpPtxUg+dI4VLBcZCOLG6Y5bBe9v+5sHECEia+wdk4IfCrAtZ1cF&#10;5tqd+UBjHVuRIBxyVGBiHHIpQ2PIYli4gTh5X85bjEn6VmqP5wS3vVxl2b202HFaMDhQZaj5rk9W&#10;wdF8flTL2r4++kx2Q3V6HnfVQanr+fS0ARFpiv/hS/tFK1jd3q3h7016ArL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9cme8YAAADdAAAADwAAAAAAAAAAAAAAAACYAgAAZHJz&#10;L2Rvd25yZXYueG1sUEsFBgAAAAAEAAQA9QAAAIsDAAAAAA==&#10;" path="m226,371r-170,l56,371c25,371,,344,,310v,,,,,l,310,,60r,c,27,25,,56,r,l226,r,c256,,281,27,281,60r,l281,310r,c281,344,256,371,226,371xe" filled="f">
                  <v:stroke joinstyle="miter"/>
                  <v:path arrowok="t" o:connecttype="custom" o:connectlocs="18,30;5,30;5,30;0,25;0,25;0,25;0,5;0,5;5,0;5,0;18,0;18,0;23,5;23,5;23,25;23,25;18,30" o:connectangles="0,0,0,0,0,0,0,0,0,0,0,0,0,0,0,0,0"/>
                </v:shape>
                <v:shape id="Freeform 2346" o:spid="_x0000_s1304" style="position:absolute;left:1423;top:1018;width:19;height:84;visibility:visible;mso-wrap-style:square;v-text-anchor:top" coordsize="1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9Fj8QA&#10;AADdAAAADwAAAGRycy9kb3ducmV2LnhtbESP0WoCMRRE3wv9h3AFX0rN1oqV1ShFUHwrbvsB1811&#10;s5jcrEmq69+bQsHHYWbOMItV76y4UIitZwVvowIEce11y42Cn+/N6wxETMgarWdScKMIq+Xz0wJL&#10;7a+8p0uVGpEhHEtUYFLqSiljbchhHPmOOHtHHxymLEMjdcBrhjsrx0UxlQ5bzgsGO1obqk/Vr1Og&#10;X+rt+WD79HEyofqyx7Den4NSw0H/OQeRqE+P8H97pxWM3ydT+HuTn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RY/EAAAA3QAAAA8AAAAAAAAAAAAAAAAAmAIAAGRycy9k&#10;b3ducmV2LnhtbFBLBQYAAAAABAAEAPUAAACJAwAAAAA=&#10;" path="m10,84r2,l13,84r1,l14,83r,l15,83r,l16,82r,l16,82r,l17,81r,l17,81r,-1l17,80r1,l18,80r,-1l18,79r,l18,79r,-1l19,78r,l19,78r,-1l19,77r,l19,77r,-1l19,76r,l19,76r,-1l19,75r,l19,74r,l19,10r,l19,9r,l19,9r,l19,8r,l19,8r,l19,7r,l19,7r,l19,6r,l18,6r,l18,5r,l18,5r,-1l18,4r-1,l17,4r,-1l17,3r,l16,3r,-1l16,2r,l15,2r,-1l14,1r,l14,,13,,12,,10,,8,,7,,6,r,1l5,1r,l5,1,4,2r,l4,2,3,3r,l3,3r,l3,4,2,4r,l2,4r,1l2,5r,l1,5r,1l1,6r,l1,6r,1l1,7r,l1,8r,l1,8r,l1,9r,l1,9r,l1,10,,10,,74r1,l1,75r,l1,75r,l1,76r,l1,76r,l1,77r,l1,77r,1l1,78r,l1,78r,1l2,79r,l2,79r,1l2,80r,l3,80r,1l3,81r,l3,81r1,1l4,82r,l5,83r,l5,83r1,l6,84r1,l8,84r2,xe" fillcolor="#545454" stroked="f">
                  <v:path arrowok="t" o:connecttype="custom" o:connectlocs="13,84;14,83;16,82;16,82;17,81;18,80;18,79;18,78;19,78;19,77;19,76;19,75;19,74;19,10;19,9;19,8;19,7;19,7;18,6;18,5;18,4;17,3;16,3;16,2;14,1;13,0;8,0;6,1;5,1;4,2;3,3;2,4;2,5;1,5;1,6;1,7;1,8;1,9;1,9;0,74;1,75;1,76;1,76;1,77;1,78;2,79;2,80;3,80;3,81;4,82;5,83;6,84;10,84" o:connectangles="0,0,0,0,0,0,0,0,0,0,0,0,0,0,0,0,0,0,0,0,0,0,0,0,0,0,0,0,0,0,0,0,0,0,0,0,0,0,0,0,0,0,0,0,0,0,0,0,0,0,0,0,0"/>
                </v:shape>
                <v:shape id="Freeform 2347" o:spid="_x0000_s1305" style="position:absolute;left:1423;top:1018;width:19;height:84;visibility:visible;mso-wrap-style:square;v-text-anchor:top" coordsize="1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yA88cA&#10;AADdAAAADwAAAGRycy9kb3ducmV2LnhtbESPS0sDQRCE70L+w9BCbmY2D9xlzSSIoPjAQ6KIx2an&#10;nV2z07PMtMn67x1B8FhU1VfUejv6Xh0ppi6wgfmsAEXcBNuxM/D6cntRgUqCbLEPTAa+KcF2Mzlb&#10;Y23DiXd03ItTGcKpRgOtyFBrnZqWPKZZGIiz9xGiR8kyOm0jnjLc93pRFJfaY8d5ocWBblpqDvsv&#10;b6Byz3fx872cP8jOPcqqenqLZWnM9Hy8vgIlNMp/+K99bw0slqsSft/kJ6A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MgPPHAAAA3QAAAA8AAAAAAAAAAAAAAAAAmAIAAGRy&#10;cy9kb3ducmV2LnhtbFBLBQYAAAAABAAEAPUAAACMAwAAAAA=&#10;" path="m10,84r2,l13,84r1,l14,83r,l15,83r,l16,82r,l16,82r,l17,81r,l17,81r,-1l17,80r1,l18,80r,-1l18,79r,l18,79r,-1l19,78r,l19,78r,-1l19,77r,l19,77r,-1l19,76r,l19,76r,-1l19,75r,l19,74r,l19,10r,l19,9r,l19,9r,l19,8r,l19,8r,l19,7r,l19,7r,l19,6r,l18,6r,l18,5r,l18,5r,-1l18,4r-1,l17,4r,-1l17,3r,l16,3r,-1l16,2r,l15,2r,-1l14,1r,l14,,13,,12,,10,,8,,7,,6,r,1l5,1r,l5,1,4,2r,l4,2,3,3r,l3,3r,l3,4,2,4r,l2,4r,1l2,5r,l1,5r,1l1,6r,l1,6r,1l1,7r,l1,8r,l1,8r,l1,9r,l1,9r,l1,10,,10,,74r1,l1,75r,l1,75r,l1,76r,l1,76r,l1,77r,l1,77r,1l1,78r,l1,78r,1l2,79r,l2,79r,1l2,80r,l3,80r,1l3,81r,l3,81r1,1l4,82r,l5,83r,l5,83r1,l6,84r1,l8,84r2,xe" filled="f" strokecolor="#545454">
                  <v:stroke joinstyle="miter"/>
                  <v:path arrowok="t" o:connecttype="custom" o:connectlocs="13,84;14,83;16,82;16,82;17,81;18,80;18,79;18,78;19,78;19,77;19,76;19,75;19,74;19,10;19,9;19,8;19,7;19,7;18,6;18,5;18,4;17,3;16,3;16,2;14,1;13,0;8,0;6,1;5,1;4,2;3,3;2,4;2,5;1,5;1,6;1,7;1,8;1,9;1,9;0,74;1,75;1,76;1,76;1,77;1,78;2,79;2,80;3,80;3,81;4,82;5,83;6,84;10,84" o:connectangles="0,0,0,0,0,0,0,0,0,0,0,0,0,0,0,0,0,0,0,0,0,0,0,0,0,0,0,0,0,0,0,0,0,0,0,0,0,0,0,0,0,0,0,0,0,0,0,0,0,0,0,0,0"/>
                </v:shape>
                <v:shape id="Freeform 2348" o:spid="_x0000_s1306" style="position:absolute;left:1385;top:1018;width:19;height:84;visibility:visible;mso-wrap-style:square;v-text-anchor:top" coordsize="1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0ZsEA&#10;AADdAAAADwAAAGRycy9kb3ducmV2LnhtbERPzWoCMRC+F/oOYQq9FM2qpZatUUSweBO3PsC4GTeL&#10;yWRNoq5vbw5Cjx/f/2zROyuuFGLrWcFoWIAgrr1uuVGw/1sPvkHEhKzReiYFd4qwmL++zLDU/sY7&#10;ulapETmEY4kKTEpdKWWsDTmMQ98RZ+7og8OUYWikDnjL4c7KcVF8SYct5waDHa0M1afq4hToj/r3&#10;fLB9mp5MqLb2GFa7c1Dq/a1f/oBI1Kd/8dO90QrGk888N7/JT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sdGbBAAAA3QAAAA8AAAAAAAAAAAAAAAAAmAIAAGRycy9kb3du&#10;cmV2LnhtbFBLBQYAAAAABAAEAPUAAACGAwAAAAA=&#10;" path="m9,84r2,l12,84r1,l13,83r1,l14,83r1,l15,82r,l16,82r,l16,81r,l17,81r,-1l17,80r,l17,80r,-1l18,79r,l18,79r,-1l18,78r,l18,78r,-1l18,77r,l18,77r,-1l18,76r1,l19,76r,-1l19,75r,l19,74r,l19,10r,l19,9r,l19,9r,l19,8r-1,l18,8r,l18,7r,l18,7r,l18,6r,l18,6r,l18,5r,l17,5r,-1l17,4r,l17,4r,-1l16,3r,l16,3r,-1l15,2r,l15,2,14,1r,l13,1,13,,12,,11,,9,,7,,6,r,l5,1r,l4,1r,l4,2,3,2r,l3,3r,l2,3r,l2,4r,l2,4r,l1,5r,l1,5r,l1,6r,l1,6r,l,7r,l,7,,8r,l,8r,l,9r,l,9r,l,10r,l,74r,l,75r,l,75r,l,76r,l,76r,l,77r,l,77r1,1l1,78r,l1,78r,1l1,79r,l1,79r1,1l2,80r,l2,80r,1l2,81r1,l3,81r,1l3,82r1,l4,83r,l5,83r,l6,84r,l7,84r2,xe" fillcolor="#545454" stroked="f">
                  <v:path arrowok="t" o:connecttype="custom" o:connectlocs="12,84;14,83;15,82;16,82;17,81;17,80;18,79;18,78;18,78;18,77;18,76;19,75;19,74;19,10;19,9;18,8;18,7;18,7;18,6;18,5;17,4;17,3;16,3;15,2;14,1;12,0;7,0;5,1;4,1;3,2;2,3;2,4;1,5;1,5;1,6;0,7;0,8;0,9;0,9;0,74;0,75;0,76;0,76;0,77;1,78;1,79;2,80;2,80;3,81;3,82;4,83;6,84;9,84" o:connectangles="0,0,0,0,0,0,0,0,0,0,0,0,0,0,0,0,0,0,0,0,0,0,0,0,0,0,0,0,0,0,0,0,0,0,0,0,0,0,0,0,0,0,0,0,0,0,0,0,0,0,0,0,0"/>
                </v:shape>
                <v:shape id="Freeform 2349" o:spid="_x0000_s1307" style="position:absolute;left:1385;top:1018;width:19;height:84;visibility:visible;mso-wrap-style:square;v-text-anchor:top" coordsize="1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xGscA&#10;AADdAAAADwAAAGRycy9kb3ducmV2LnhtbESPQUsDMRSE74L/ITzBm822Fne7Ni0iKGrx0FrE42Pz&#10;zK5uXpbk2a7/3giCx2FmvmGW69H36kAxdYENTCcFKOIm2I6dgf3L3UUFKgmyxT4wGfimBOvV6ckS&#10;axuOvKXDTpzKEE41GmhFhlrr1LTkMU3CQJy99xA9SpbRaRvxmOG+17OiuNIeO84LLQ5021Lzufvy&#10;Bir3fB8/3srpo2zdk8yrzWssS2POz8aba1BCo/yH/9oP1sDscr6A3zf5Ce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9fsRrHAAAA3QAAAA8AAAAAAAAAAAAAAAAAmAIAAGRy&#10;cy9kb3ducmV2LnhtbFBLBQYAAAAABAAEAPUAAACMAwAAAAA=&#10;" path="m9,84r2,l12,84r1,l13,83r1,l14,83r1,l15,82r,l16,82r,l16,81r,l17,81r,-1l17,80r,l17,80r,-1l18,79r,l18,79r,-1l18,78r,l18,78r,-1l18,77r,l18,77r,-1l18,76r1,l19,76r,-1l19,75r,l19,74r,l19,10r,l19,9r,l19,9r,l19,8r-1,l18,8r,l18,7r,l18,7r,l18,6r,l18,6r,l18,5r,l17,5r,-1l17,4r,l17,4r,-1l16,3r,l16,3r,-1l15,2r,l15,2,14,1r,l13,1,13,,12,,11,,9,,7,,6,r,l5,1r,l4,1r,l4,2,3,2r,l3,3r,l2,3r,l2,4r,l2,4r,l1,5r,l1,5r,l1,6r,l1,6r,l,7r,l,7,,8r,l,8r,l,9r,l,9r,l,10r,l,74r,l,75r,l,75r,l,76r,l,76r,l,77r,l,77r1,1l1,78r,l1,78r,1l1,79r,l1,79r1,1l2,80r,l2,80r,1l2,81r1,l3,81r,1l3,82r1,l4,83r,l5,83r,l6,84r,l7,84r2,xe" filled="f" strokecolor="#545454">
                  <v:stroke joinstyle="miter"/>
                  <v:path arrowok="t" o:connecttype="custom" o:connectlocs="12,84;14,83;15,82;16,82;17,81;17,80;18,79;18,78;18,78;18,77;18,76;19,75;19,74;19,10;19,9;18,8;18,7;18,7;18,6;18,5;17,4;17,3;16,3;15,2;14,1;12,0;7,0;5,1;4,1;3,2;2,3;2,4;1,5;1,5;1,6;0,7;0,8;0,9;0,9;0,74;0,75;0,76;0,76;0,77;1,78;1,79;2,80;2,80;3,81;3,82;4,83;6,84;9,84" o:connectangles="0,0,0,0,0,0,0,0,0,0,0,0,0,0,0,0,0,0,0,0,0,0,0,0,0,0,0,0,0,0,0,0,0,0,0,0,0,0,0,0,0,0,0,0,0,0,0,0,0,0,0,0,0"/>
                </v:shape>
                <v:rect id="Rectangle 2350" o:spid="_x0000_s1308" style="position:absolute;left:1366;top:1017;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DsUMQA&#10;AADdAAAADwAAAGRycy9kb3ducmV2LnhtbERPTWvCQBC9C/6HZYRepG5ULJK6SogUevCgNtDmNmTH&#10;JJidjdmtSf999yB4fLzvzW4wjbhT52rLCuazCARxYXXNpYLs6+N1DcJ5ZI2NZVLwRw522/Fog7G2&#10;PZ/ofvalCCHsYlRQed/GUrqiIoNuZlviwF1sZ9AH2JVSd9iHcNPIRRS9SYM1h4YKW0orKq7nX6MA&#10;9Xee51GSrvf7W5Y0P/00PRyVepkMyTsIT4N/ih/uT61gsVyF/eFNe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Q7FDEAAAA3QAAAA8AAAAAAAAAAAAAAAAAmAIAAGRycy9k&#10;b3ducmV2LnhtbFBLBQYAAAAABAAEAPUAAACJAwAAAAA=&#10;" fillcolor="#545454" stroked="f"/>
                <v:rect id="Rectangle 2351" o:spid="_x0000_s1309" style="position:absolute;left:1366;top:1017;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Sb/ccA&#10;AADdAAAADwAAAGRycy9kb3ducmV2LnhtbESPT2vCQBTE74V+h+UVvBTdGGmV1FVqoFUEC/45eHxk&#10;X7Oh2bchu8b47d1CocdhZn7DzJe9rUVHra8cKxiPEhDEhdMVlwpOx4/hDIQPyBprx6TgRh6Wi8eH&#10;OWbaXXlP3SGUIkLYZ6jAhNBkUvrCkEU/cg1x9L5dazFE2ZZSt3iNcFvLNElepcWK44LBhnJDxc/h&#10;YhWc08n0+bxa+/yIe/u5M7xdfbFSg6f+/Q1EoD78h//aG60gnbyM4fdNfAJyc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gEm/3HAAAA3QAAAA8AAAAAAAAAAAAAAAAAmAIAAGRy&#10;cy9kb3ducmV2LnhtbFBLBQYAAAAABAAEAPUAAACMAwAAAAA=&#10;" filled="f" strokecolor="#545454"/>
                <v:rect id="Rectangle 2352" o:spid="_x0000_s1310" style="position:absolute;left:1396;top:1002;width:33;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7XvMcA&#10;AADdAAAADwAAAGRycy9kb3ducmV2LnhtbESPQWvCQBSE74L/YXmFXqRuTFEkukqICD30UK1gc3tk&#10;n0lo9m3Mbk3677uC0OMwM98w6+1gGnGjztWWFcymEQjiwuqaSwWnz/3LEoTzyBoby6TglxxsN+PR&#10;GhNtez7Q7ehLESDsElRQed8mUrqiIoNualvi4F1sZ9AH2ZVSd9gHuGlkHEULabDmsFBhS1lFxffx&#10;xyhAfc7zPEqz5W53PaXNVz/J3j+Uen4a0hUIT4P/Dz/ab1pB/DqP4f4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O17zHAAAA3QAAAA8AAAAAAAAAAAAAAAAAmAIAAGRy&#10;cy9kb3ducmV2LnhtbFBLBQYAAAAABAAEAPUAAACMAwAAAAA=&#10;" fillcolor="#545454" stroked="f"/>
                <v:rect id="Rectangle 2353" o:spid="_x0000_s1311" style="position:absolute;left:1396;top:1002;width:33;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qgEccA&#10;AADdAAAADwAAAGRycy9kb3ducmV2LnhtbESPT2vCQBTE7wW/w/KEXkQ3TWiV6CpVaCtCBf8cPD6y&#10;z2ww+zZkt5p+e7cg9DjMzG+Y2aKztbhS6yvHCl5GCQjiwumKSwXHw8dwAsIHZI21Y1LwSx4W897T&#10;DHPtbryj6z6UIkLY56jAhNDkUvrCkEU/cg1x9M6utRiibEupW7xFuK1lmiRv0mLFccFgQytDxWX/&#10;YxWc0mw8OC2//OqAO/v5bXiz3LJSz/3ufQoiUBf+w4/2WitIs9cM/t7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aoBHHAAAA3QAAAA8AAAAAAAAAAAAAAAAAmAIAAGRy&#10;cy9kb3ducmV2LnhtbFBLBQYAAAAABAAEAPUAAACMAwAAAAA=&#10;" filled="f" strokecolor="#545454"/>
                <v:shape id="Freeform 2354" o:spid="_x0000_s1312" style="position:absolute;left:1453;top:980;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A7cUA&#10;AADdAAAADwAAAGRycy9kb3ducmV2LnhtbESP3WoCMRSE7wt9h3CE3ohm6x+yGsUWir0QSlcf4LA5&#10;blY3J9skXbdv3xSEXg4z8w2z3va2ER35UDtW8DzOQBCXTtdcKTgd30ZLECEia2wck4IfCrDdPD6s&#10;Mdfuxp/UFbESCcIhRwUmxjaXMpSGLIaxa4mTd3beYkzSV1J7vCW4beQkyxbSYs1pwWBLr4bKa/Ft&#10;FXT7F27NrvY6flwQl81XcRiiUk+DfrcCEamP/+F7+10rmEznM/h7k5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4kDtxQAAAN0AAAAPAAAAAAAAAAAAAAAAAJgCAABkcnMv&#10;ZG93bnJldi54bWxQSwUGAAAAAAQABAD1AAAAigMAAAAA&#10;" path="m62,442r-47,l15,442c7,442,,435,,426v,,,,,l,426,,16r,c,7,7,,15,r,l62,r,c70,,76,7,76,16r,l76,426r,c76,435,70,442,62,442xe" fillcolor="#bfbfbf" strokeweight="0">
                  <v:path arrowok="t" o:connecttype="custom" o:connectlocs="5,35;1,35;1,35;0,34;0,34;0,34;0,1;0,1;1,0;1,0;5,0;5,0;6,1;6,1;6,34;6,34;5,35" o:connectangles="0,0,0,0,0,0,0,0,0,0,0,0,0,0,0,0,0"/>
                </v:shape>
                <v:shape id="Freeform 2355" o:spid="_x0000_s1313" style="position:absolute;left:1453;top:980;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STF8cA&#10;AADdAAAADwAAAGRycy9kb3ducmV2LnhtbESP3WrCQBSE74W+w3IKvZG6adQiaVYpQrUXWtD6AMfs&#10;yQ/Nnk2z2yS+fVcQvBxm5hsmXQ2mFh21rrKs4GUSgSDOrK64UHD6/nhegHAeWWNtmRRcyMFq+TBK&#10;MdG25wN1R1+IAGGXoILS+yaR0mUlGXQT2xAHL7etQR9kW0jdYh/gppZxFL1KgxWHhRIbWpeU/Rz/&#10;jILuN96N7fow25/zU5F9cbfZ9lKpp8fh/Q2Ep8Hfw7f2p1YQT+dzuL4JT0Au/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UkxfHAAAA3QAAAA8AAAAAAAAAAAAAAAAAmAIAAGRy&#10;cy9kb3ducmV2LnhtbFBLBQYAAAAABAAEAPUAAACMAwAAAAA=&#10;" path="m62,442r-47,l15,442c7,442,,435,,426v,,,,,l,426,,16r,c,7,7,,15,r,l62,r,c70,,76,7,76,16r,l76,426r,c76,435,70,442,62,442xe" filled="f" strokeweight="0">
                  <v:stroke joinstyle="miter"/>
                  <v:path arrowok="t" o:connecttype="custom" o:connectlocs="5,35;1,35;1,35;0,34;0,34;0,34;0,1;0,1;1,0;1,0;5,0;5,0;6,1;6,1;6,34;6,34;5,35" o:connectangles="0,0,0,0,0,0,0,0,0,0,0,0,0,0,0,0,0"/>
                </v:shape>
                <v:shape id="Freeform 2356" o:spid="_x0000_s1314" style="position:absolute;left:1367;top:980;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x7AcUA&#10;AADdAAAADwAAAGRycy9kb3ducmV2LnhtbESPUWvCMBSF34X9h3CFvchMVZTSGUUHYz4MxOoPuDR3&#10;TWdz0yVZ7f79Mhj4eDjnfIez3g62FT350DhWMJtmIIgrpxuuFVzOr085iBCRNbaOScEPBdhuHkZr&#10;LLS78Yn6MtYiQTgUqMDE2BVShsqQxTB1HXHyPpy3GJP0tdQebwluWznPspW02HBaMNjRi6HqWn5b&#10;Bf3bnjuza7yOx0/EvP0q3yeo1ON42D2DiDTEe/i/fdAK5ovlCv7epCc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fHsBxQAAAN0AAAAPAAAAAAAAAAAAAAAAAJgCAABkcnMv&#10;ZG93bnJldi54bWxQSwUGAAAAAAQABAD1AAAAigMAAAAA&#10;" path="m61,442r-46,l15,442c7,442,,435,,426v,,,,,l,426,,16r,c,7,7,,15,r,l61,r,c70,,76,7,76,16r,l76,426r,c76,435,70,442,61,442xe" fillcolor="#bfbfbf" strokeweight="0">
                  <v:path arrowok="t" o:connecttype="custom" o:connectlocs="5,35;1,35;1,35;0,34;0,34;0,34;0,1;0,1;1,0;1,0;5,0;5,0;6,1;6,1;6,34;6,34;5,35" o:connectangles="0,0,0,0,0,0,0,0,0,0,0,0,0,0,0,0,0"/>
                </v:shape>
                <v:shape id="Freeform 2357" o:spid="_x0000_s1315" style="position:absolute;left:1367;top:980;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qo+8cA&#10;AADdAAAADwAAAGRycy9kb3ducmV2LnhtbESP3WrCQBSE7wu+w3IEb0rdmNZaoquIYO2FCv48wGn2&#10;mASzZ2N2TeLbdwuFXg4z8w0zW3SmFA3VrrCsYDSMQBCnVhecKTif1i8fIJxH1lhaJgUPcrCY955m&#10;mGjb8oGao89EgLBLUEHufZVI6dKcDLqhrYiDd7G1QR9knUldYxvgppRxFL1LgwWHhRwrWuWUXo93&#10;o6C5xdtnuzq87b4v5yzdc/O5aaVSg363nILw1Pn/8F/7SyuIX8cT+H0TnoC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1KqPvHAAAA3QAAAA8AAAAAAAAAAAAAAAAAmAIAAGRy&#10;cy9kb3ducmV2LnhtbFBLBQYAAAAABAAEAPUAAACMAwAAAAA=&#10;" path="m61,442r-46,l15,442c7,442,,435,,426v,,,,,l,426,,16r,c,7,7,,15,r,l61,r,c70,,76,7,76,16r,l76,426r,c76,435,70,442,61,442xe" filled="f" strokeweight="0">
                  <v:stroke joinstyle="miter"/>
                  <v:path arrowok="t" o:connecttype="custom" o:connectlocs="5,35;1,35;1,35;0,34;0,34;0,34;0,1;0,1;1,0;1,0;5,0;5,0;6,1;6,1;6,34;6,34;5,35" o:connectangles="0,0,0,0,0,0,0,0,0,0,0,0,0,0,0,0,0"/>
                </v:shape>
                <v:shape id="Freeform 2358" o:spid="_x0000_s1316" style="position:absolute;left:1369;top:880;width:89;height:136;visibility:visible;mso-wrap-style:square;v-text-anchor:top" coordsize="8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GZscMA&#10;AADdAAAADwAAAGRycy9kb3ducmV2LnhtbERPz2vCMBS+D/wfwhvsMmZqxVGqUWSg9CSsduz6aJ5N&#10;WfPSNVHb/345CDt+fL83u9F24kaDbx0rWMwTEMS10y03Cqrz4S0D4QOyxs4xKZjIw247e9pgrt2d&#10;P+lWhkbEEPY5KjAh9LmUvjZk0c9dTxy5ixsshgiHRuoB7zHcdjJNkndpseXYYLCnD0P1T3m1ClbJ&#10;6/G3PI+GT1+FPlVZKr8nq9TL87hfgwg0hn/xw11oBelyFefGN/EJ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GZscMAAADdAAAADwAAAAAAAAAAAAAAAACYAgAAZHJzL2Rv&#10;d25yZXYueG1sUEsFBgAAAAAEAAQA9QAAAIgDAAAAAA==&#10;" path="m85,102r,l85,102r,l85,103r,l85,104r,l85,104r,1l85,105r,1l85,106r,l85,107r,l85,107r1,1l86,108r,1l86,109r,l86,110r,l86,111r,l86,111r,1l86,112r,l86,113r,l86,114r,l86,114r,1l86,115r,l86,116r,l86,116r,1l86,117r,1l86,118r,l86,119r,l86,119r,1l86,120r,l86,121r,l86,121r,1l86,122r,l86,123r,l86,123r,1l86,124r,l86,125r,l86,125r,1l86,126r,l86,127r,l86,127r,1l86,128r,l86,129r,l86,129r,1l86,130r,l86,130r,1l86,131r,l86,132r,l86,132r,1l86,133r,l86,133r,1l86,134r,l86,135r,l86,135r,1l86,136r,l65,135r,-14l23,121r-1,14l22,135r,l22,135r-1,l21,135r,l21,135r-1,l20,135r,l20,135r-1,l19,135r,l19,135r-1,l18,135r,l18,135r,l17,135r,l17,135r,l16,135r,l16,135r,l16,135r-1,l15,135r,l15,135r-1,l14,135r,l14,135r,l13,135r,l13,135r,l13,135r-1,l12,135r,l12,135r,l11,135r,l11,135r,l10,135r,l10,135r,l10,135r,l9,135r,l9,135r,l9,135r-1,l8,135r,l8,135r,l7,135r,l7,135r,l7,135r-1,l6,135r,l6,135r,l6,135r,l5,135r,l5,135r,l5,135r-1,l4,135r,l4,135r,l4,135r-1,l3,135r,l3,135r,l3,135,2,134r,l2,134,3,102,,16r,l,16r,l,15r,l,15,,14r,l,14r,l,13r,l,13r,l,12r,l,12r,l,11r,l,11r,l,10r1,l1,10r,l1,9r,l1,9r,l1,9,1,8r,l1,8r,l1,8,2,7r,l2,7r,l2,7,2,6r,l2,6r,l2,6r1,l3,5r,l3,5r,l3,5,3,4r1,l4,4r,l4,4r,l4,4,4,3r1,l5,3r,l5,3r,l6,3,6,2r,l6,2r,l6,2r1,l7,2r,l7,2,7,1r1,l8,1r,l8,1r1,l9,1r,l9,1r1,l10,1,10,r,l10,r1,l11,r,l12,r,l12,r,l13,r,l13,,75,r,l75,r1,l76,r,l76,r1,l77,r,l78,1r,l78,1r,l79,1r,l79,1r,l79,1r1,1l80,2r,l80,2r1,l81,2r,l81,2r,l82,3r,l82,3r,l82,3r1,l83,3r,1l83,4r,l83,4r1,l84,4r,l84,5r,l84,5r1,l85,5r,1l85,6r,l85,6r,l86,6r,1l86,7r,l86,7r,l86,8r,l87,8r,l87,8r,1l87,9r,l87,9r,l87,10r,l88,10r,l88,10r,1l88,11r,l88,11r,1l88,12r,l88,12r,l88,13r,l88,13r,1l88,14r,l88,14r,1l88,15r,l88,15r,1l88,16r1,l89,16r,1l89,17r-1,l85,102xe" fillcolor="#bfbfbf" stroked="f">
                  <v:path arrowok="t" o:connecttype="custom" o:connectlocs="85,104;85,106;86,109;86,112;86,114;86,117;86,119;86,122;86,124;86,126;86,129;86,131;86,133;86,135;23,121;21,135;19,135;18,135;16,135;14,135;13,135;12,135;10,135;9,135;7,135;6,135;5,135;4,135;3,135;0,16;0,14;0,12;0,10;1,9;2,7;2,6;3,5;4,4;5,3;7,2;8,1;10,1;12,0;75,0;77,0;79,1;80,2;82,3;83,4;84,5;85,6;86,7;87,9;88,10;88,12;88,13;88,15;89,17" o:connectangles="0,0,0,0,0,0,0,0,0,0,0,0,0,0,0,0,0,0,0,0,0,0,0,0,0,0,0,0,0,0,0,0,0,0,0,0,0,0,0,0,0,0,0,0,0,0,0,0,0,0,0,0,0,0,0,0,0,0"/>
                </v:shape>
                <v:shape id="Freeform 2359" o:spid="_x0000_s1317" style="position:absolute;left:1369;top:880;width:89;height:136;visibility:visible;mso-wrap-style:square;v-text-anchor:top" coordsize="8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GrMgA&#10;AADdAAAADwAAAGRycy9kb3ducmV2LnhtbESPW2vCQBSE3wv+h+UIfasb04uauootFEoRxAvk9TR7&#10;TILZs+nu1qT++q5Q6OMwM98w82VvGnEm52vLCsajBARxYXXNpYLD/u1uCsIHZI2NZVLwQx6Wi8HN&#10;HDNtO97SeRdKESHsM1RQhdBmUvqiIoN+ZFvi6B2tMxiidKXUDrsIN41Mk+RJGqw5LlTY0mtFxWn3&#10;bRR85tTl9mPjHmZ5uj68XDbryZdU6nbYr55BBOrDf/iv/a4VpPePM7i+iU9AL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5YoasyAAAAN0AAAAPAAAAAAAAAAAAAAAAAJgCAABk&#10;cnMvZG93bnJldi54bWxQSwUGAAAAAAQABAD1AAAAjQMAAAAA&#10;" path="m85,102r,l85,102r,l85,103r,l85,104r,l85,104r,1l85,105r,1l85,106r,l85,107r,l85,107r1,1l86,108r,1l86,109r,l86,110r,l86,111r,l86,111r,1l86,112r,l86,113r,l86,114r,l86,114r,1l86,115r,l86,116r,l86,116r,1l86,117r,1l86,118r,l86,119r,l86,119r,1l86,120r,l86,121r,l86,121r,1l86,122r,l86,123r,l86,123r,1l86,124r,l86,125r,l86,125r,1l86,126r,l86,127r,l86,127r,1l86,128r,l86,129r,l86,129r,1l86,130r,l86,130r,1l86,131r,l86,132r,l86,132r,1l86,133r,l86,133r,1l86,134r,l86,135r,l86,135r,1l86,136r,l65,135r,-14l23,121r-1,14l22,135r,l22,135r-1,l21,135r,l21,135r-1,l20,135r,l20,135r-1,l19,135r,l19,135r-1,l18,135r,l18,135r,l17,135r,l17,135r,l16,135r,l16,135r,l16,135r-1,l15,135r,l15,135r-1,l14,135r,l14,135r,l13,135r,l13,135r,l13,135r-1,l12,135r,l12,135r,l11,135r,l11,135r,l10,135r,l10,135r,l10,135r,l9,135r,l9,135r,l9,135r-1,l8,135r,l8,135r,l7,135r,l7,135r,l7,135r-1,l6,135r,l6,135r,l6,135r,l5,135r,l5,135r,l5,135r-1,l4,135r,l4,135r,l4,135r-1,l3,135r,l3,135r,l3,135,2,134r,l2,134,3,102,,16r,l,16r,l,15r,l,15,,14r,l,14r,l,13r,l,13r,l,12r,l,12r,l,11r,l,11r,l,10r1,l1,10r,l1,9r,l1,9r,l1,9,1,8r,l1,8r,l1,8,2,7r,l2,7r,l2,7,2,6r,l2,6r,l2,6r1,l3,5r,l3,5r,l3,5,3,4r1,l4,4r,l4,4r,l4,4,4,3r1,l5,3r,l5,3r,l6,3,6,2r,l6,2r,l6,2r1,l7,2r,l7,2,7,1r1,l8,1r,l8,1r1,l9,1r,l9,1r1,l10,1,10,r,l10,r1,l11,r,l12,r,l12,r,l13,r,l13,,75,r,l75,r1,l76,r,l76,r1,l77,r,l78,1r,l78,1r,l79,1r,l79,1r,l79,1r1,1l80,2r,l80,2r1,l81,2r,l81,2r,l82,3r,l82,3r,l82,3r1,l83,3r,1l83,4r,l83,4r1,l84,4r,l84,5r,l84,5r1,l85,5r,1l85,6r,l85,6r,l86,6r,1l86,7r,l86,7r,l86,8r,l87,8r,l87,8r,1l87,9r,l87,9r,l87,10r,l88,10r,l88,10r,1l88,11r,l88,11r,1l88,12r,l88,12r,l88,13r,l88,13r,1l88,14r,l88,14r,1l88,15r,l88,15r,1l88,16r1,l89,16r,1l89,17r-1,l85,102xe" filled="f" strokeweight="0">
                  <v:stroke joinstyle="miter"/>
                  <v:path arrowok="t" o:connecttype="custom" o:connectlocs="85,104;85,106;86,109;86,112;86,114;86,117;86,119;86,122;86,124;86,126;86,129;86,131;86,133;86,135;23,121;21,135;19,135;18,135;16,135;14,135;13,135;12,135;10,135;9,135;7,135;6,135;5,135;4,135;3,135;0,16;0,14;0,12;0,10;1,9;2,7;2,6;3,5;4,4;5,3;7,2;8,1;10,1;12,0;75,0;77,0;79,1;80,2;82,3;83,4;84,5;85,6;86,7;87,9;88,10;88,12;88,13;88,15;89,17" o:connectangles="0,0,0,0,0,0,0,0,0,0,0,0,0,0,0,0,0,0,0,0,0,0,0,0,0,0,0,0,0,0,0,0,0,0,0,0,0,0,0,0,0,0,0,0,0,0,0,0,0,0,0,0,0,0,0,0,0,0"/>
                </v:shape>
                <v:rect id="Rectangle 2360" o:spid="_x0000_s1318" style="position:absolute;left:1391;top:998;width:43;height: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wm7cUA&#10;AADdAAAADwAAAGRycy9kb3ducmV2LnhtbERPTWuDQBC9F/IflgnkUpo1FkKw2QRRCjn00JpA4m1w&#10;pyp1Z427Vfvvu4dCj4/3vT/OphMjDa61rGCzjkAQV1a3XCu4nF+fdiCcR9bYWSYFP+TgeFg87DHR&#10;duIPGgtfixDCLkEFjfd9IqWrGjLo1rYnDtynHQz6AIda6gGnEG46GUfRVhpsOTQ02FPWUPVVfBsF&#10;qK9lWUZptsvz+yXtbtNj9vau1Go5py8gPM3+X/znPmkF8fM27A9vwhOQh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PCbtxQAAAN0AAAAPAAAAAAAAAAAAAAAAAJgCAABkcnMv&#10;ZG93bnJldi54bWxQSwUGAAAAAAQABAD1AAAAigMAAAAA&#10;" fillcolor="#545454" stroked="f"/>
                <v:rect id="Rectangle 2361" o:spid="_x0000_s1319" style="position:absolute;left:1391;top:998;width:43;height: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hRQMYA&#10;AADdAAAADwAAAGRycy9kb3ducmV2LnhtbESPQWvCQBSE7wX/w/IKvYhujGBLdBUVqlJoIerB4yP7&#10;zIZm34bsqvHfuwWhx2FmvmFmi87W4kqtrxwrGA0TEMSF0xWXCo6Hz8EHCB+QNdaOScGdPCzmvZcZ&#10;ZtrdOKfrPpQiQthnqMCE0GRS+sKQRT90DXH0zq61GKJsS6lbvEW4rWWaJBNpseK4YLChtaHid3+x&#10;Ck7p+L1/Wm39+oC53Xwb/lr9sFJvr91yCiJQF/7Dz/ZOK0jHkxH8vYlP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hRQMYAAADdAAAADwAAAAAAAAAAAAAAAACYAgAAZHJz&#10;L2Rvd25yZXYueG1sUEsFBgAAAAAEAAQA9QAAAIsDAAAAAA==&#10;" filled="f" strokecolor="#545454"/>
                <v:rect id="Rectangle 2362" o:spid="_x0000_s1320" style="position:absolute;left:1377;top:894;width:71;height: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yMcA&#10;AADdAAAADwAAAGRycy9kb3ducmV2LnhtbESPQWsCMRSE7wX/Q3iCt5p1raJbo2ih0EtBbQ96e25e&#10;dxc3L9sk1a2/3giCx2FmvmFmi9bU4kTOV5YVDPoJCOLc6ooLBd9f788TED4ga6wtk4J/8rCYd55m&#10;mGl75g2dtqEQEcI+QwVlCE0mpc9LMuj7tiGO3o91BkOUrpDa4TnCTS3TJBlLgxXHhRIbeispP27/&#10;jILVdLL6Xb/w52Vz2NN+dziOUpco1eu2y1cQgdrwCN/bH1pBOhyncHsTn4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Uv8jHAAAA3QAAAA8AAAAAAAAAAAAAAAAAmAIAAGRy&#10;cy9kb3ducmV2LnhtbFBLBQYAAAAABAAEAPUAAACMAwAAAAA=&#10;" fillcolor="black" stroked="f"/>
                <v:rect id="Rectangle 2363" o:spid="_x0000_s1321" style="position:absolute;left:1377;top:894;width:71;height: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NKcYA&#10;AADdAAAADwAAAGRycy9kb3ducmV2LnhtbESPT2vCQBTE7wW/w/IK3pqNBv8QXUWEgidbrZQen9nX&#10;JGT3bchuY/rt3YLQ4zAzv2HW28Ea0VPna8cKJkkKgrhwuuZSweXj9WUJwgdkjcYxKfglD9vN6GmN&#10;uXY3PlF/DqWIEPY5KqhCaHMpfVGRRZ+4ljh6366zGKLsSqk7vEW4NXKapnNpsea4UGFL+4qK5vxj&#10;FSxnV9NcFtnXcfE2+WzI7Mgf35UaPw+7FYhAQ/gPP9oHrWCazTP4exOfgN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2/NKcYAAADdAAAADwAAAAAAAAAAAAAAAACYAgAAZHJz&#10;L2Rvd25yZXYueG1sUEsFBgAAAAAEAAQA9QAAAIsDAAAAAA==&#10;" filled="f" strokeweight="0"/>
                <v:shape id="Freeform 2364" o:spid="_x0000_s1322" style="position:absolute;left:1382;top:976;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vmwscA&#10;AADdAAAADwAAAGRycy9kb3ducmV2LnhtbESPS2vDMBCE74H+B7GFXkIiN82jcSyHYij0kGCax32x&#10;traJtXIt1XH/fRUI9DjMzDdMsh1MI3rqXG1ZwfM0AkFcWF1zqeB0fJ+8gnAeWWNjmRT8koNt+jBK&#10;MNb2yp/UH3wpAoRdjAoq79tYSldUZNBNbUscvC/bGfRBdqXUHV4D3DRyFkVLabDmsFBhS1lFxeXw&#10;YxSMs8W53K0iZ/J1e/weFusmz/dKPT0ObxsQngb/H763P7SC2ctyDrc34QnI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b5sLHAAAA3QAAAA8AAAAAAAAAAAAAAAAAmAIAAGRy&#10;cy9kb3ducmV2LnhtbFBLBQYAAAAABAAEAPUAAACMAwAAAAA=&#10;" path="m61,19l,19,5,,57,r4,19xe" stroked="f">
                  <v:path arrowok="t" o:connecttype="custom" o:connectlocs="61,19;0,19;5,0;57,0;61,19" o:connectangles="0,0,0,0,0"/>
                </v:shape>
                <v:shape id="Freeform 2365" o:spid="_x0000_s1323" style="position:absolute;left:1382;top:976;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Jg58YA&#10;AADdAAAADwAAAGRycy9kb3ducmV2LnhtbESPT2vCQBTE74LfYXmCN92oVdKYVYpU6aXVag89PrMv&#10;fzD7NmRXTb99tyD0OMzMb5h03Zla3Kh1lWUFk3EEgjizuuJCwddpO4pBOI+ssbZMCn7IwXrV76WY&#10;aHvnT7odfSEChF2CCkrvm0RKl5Vk0I1tQxy83LYGfZBtIXWL9wA3tZxG0UIarDgslNjQpqTscrwa&#10;BdX3/lXr6yE+m9P70+aD413+7JQaDrqXJQhPnf8PP9pvWsF0tpjD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Jg58YAAADdAAAADwAAAAAAAAAAAAAAAACYAgAAZHJz&#10;L2Rvd25yZXYueG1sUEsFBgAAAAAEAAQA9QAAAIsDAAAAAA==&#10;" path="m61,19l,19,5,,57,r4,19xe" filled="f">
                  <v:stroke joinstyle="miter"/>
                  <v:path arrowok="t" o:connecttype="custom" o:connectlocs="61,19;0,19;5,0;57,0;61,19" o:connectangles="0,0,0,0,0"/>
                </v:shape>
                <v:rect id="Rectangle 2366" o:spid="_x0000_s1324" style="position:absolute;left:1431;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DacUA&#10;AADdAAAADwAAAGRycy9kb3ducmV2LnhtbESPT2sCMRTE7wW/Q3hCbzVR26CrUaQgCG0P/gGvj81z&#10;d3Hzsm6irt++KRQ8DjPzG2a+7FwtbtSGyrOB4UCBIM69rbgwcNiv3yYgQkS2WHsmAw8KsFz0XuaY&#10;WX/nLd12sRAJwiFDA2WMTSZlyEtyGAa+IU7eybcOY5JtIW2L9wR3tRwppaXDitNCiQ19lpSfd1dn&#10;APW7vfycxt/7r6vGadGp9cdRGfPa71YzEJG6+Az/tzfWwGisNfy9S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LcNpxQAAAN0AAAAPAAAAAAAAAAAAAAAAAJgCAABkcnMv&#10;ZG93bnJldi54bWxQSwUGAAAAAAQABAD1AAAAigMAAAAA&#10;" stroked="f"/>
                <v:rect id="Rectangle 2367" o:spid="_x0000_s1325" style="position:absolute;left:1431;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TLKsUA&#10;AADdAAAADwAAAGRycy9kb3ducmV2LnhtbESPQWvCQBSE7wX/w/IEb3WjUiPRVUQoeLJWRTw+s88k&#10;ZPdtyG41/fddoeBxmJlvmMWqs0bcqfWVYwWjYQKCOHe64kLB6fj5PgPhA7JG45gU/JKH1bL3tsBM&#10;uwd/0/0QChEh7DNUUIbQZFL6vCSLfuga4ujdXGsxRNkWUrf4iHBr5DhJptJixXGhxIY2JeX14ccq&#10;mH1cTX1KJ5dd+jU612TW5Hd7pQb9bj0HEagLr/B/e6sVjCfTFJ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MsqxQAAAN0AAAAPAAAAAAAAAAAAAAAAAJgCAABkcnMv&#10;ZG93bnJldi54bWxQSwUGAAAAAAQABAD1AAAAigMAAAAA&#10;" filled="f" strokeweight="0"/>
                <v:rect id="Rectangle 2368" o:spid="_x0000_s1326" style="position:absolute;left:1420;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7ygMMA&#10;AADdAAAADwAAAGRycy9kb3ducmV2LnhtbERPz2vCMBS+C/4P4Qm72WQ6y9YZRQaFwebBVtj10Tzb&#10;sualNql2//1yGOz48f3e7ifbiRsNvnWs4TFRIIgrZ1quNZzLfPkMwgdkg51j0vBDHva7+WyLmXF3&#10;PtGtCLWIIewz1NCE0GdS+qohiz5xPXHkLm6wGCIcamkGvMdw28mVUqm02HJsaLCnt4aq72K0GjB9&#10;MtfjZf1ZfowpvtSTyjdfSuuHxXR4BRFoCv/iP/e70bBap3FufB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7ygMMAAADdAAAADwAAAAAAAAAAAAAAAACYAgAAZHJzL2Rv&#10;d25yZXYueG1sUEsFBgAAAAAEAAQA9QAAAIgDAAAAAA==&#10;" stroked="f"/>
                <v:rect id="Rectangle 2369" o:spid="_x0000_s1327" style="position:absolute;left:1420;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6w8YA&#10;AADdAAAADwAAAGRycy9kb3ducmV2LnhtbESPW4vCMBSE3xf8D+EI+7amKt6qUWRhwSd3vSA+Hptj&#10;W5qclCar9d+bhQUfh5n5hlmsWmvEjRpfOlbQ7yUgiDOnS84VHA9fH1MQPiBrNI5JwYM8rJadtwWm&#10;2t15R7d9yEWEsE9RQRFCnUrps4Is+p6riaN3dY3FEGWTS93gPcKtkYMkGUuLJceFAmv6LCir9r9W&#10;wXR0MdVxMjxvJ9/9U0VmTX77o9R7t13PQQRqwyv8395oBYPheAZ/b+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f6w8YAAADdAAAADwAAAAAAAAAAAAAAAACYAgAAZHJz&#10;L2Rvd25yZXYueG1sUEsFBgAAAAAEAAQA9QAAAIsDAAAAAA==&#10;" filled="f" strokeweight="0"/>
                <v:rect id="Rectangle 2370" o:spid="_x0000_s1328" style="position:absolute;left:1409;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oW8MA&#10;AADdAAAADwAAAGRycy9kb3ducmV2LnhtbERPz2vCMBS+D/Y/hDfwNpNZV7UziggFYfOgDnZ9NM+2&#10;rHnpmrTW/345DHb8+H6vt6NtxECdrx1reJkqEMSFMzWXGj4v+fMShA/IBhvHpOFOHrabx4c1Zsbd&#10;+ETDOZQihrDPUEMVQptJ6YuKLPqpa4kjd3WdxRBhV0rT4S2G20bOlEqlxZpjQ4Ut7Ssqvs+91YDp&#10;3Pwcr8nH5b1PcVWOKn/9UlpPnsbdG4hAY/gX/7kPRsMsWcT98U18An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FoW8MAAADdAAAADwAAAAAAAAAAAAAAAACYAgAAZHJzL2Rv&#10;d25yZXYueG1sUEsFBgAAAAAEAAQA9QAAAIgDAAAAAA==&#10;" stroked="f"/>
                <v:rect id="Rectangle 2371" o:spid="_x0000_s1329" style="position:absolute;left:1409;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gGMUA&#10;AADdAAAADwAAAGRycy9kb3ducmV2LnhtbESPQWvCQBSE70L/w/IKvekmSo1EVxFB6MmqleLxmX0m&#10;IbtvQ3ar6b93CwWPw8x8wyxWvTXiRp2vHStIRwkI4sLpmksFp6/tcAbCB2SNxjEp+CUPq+XLYIG5&#10;dnc+0O0YShEh7HNUUIXQ5lL6oiKLfuRa4uhdXWcxRNmVUnd4j3Br5DhJptJizXGhwpY2FRXN8ccq&#10;mL1fTHPKJudd9pl+N2TW5Hd7pd5e+/UcRKA+PMP/7Q+tYDzJUv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KGAYxQAAAN0AAAAPAAAAAAAAAAAAAAAAAJgCAABkcnMv&#10;ZG93bnJldi54bWxQSwUGAAAAAAQABAD1AAAAigMAAAAA&#10;" filled="f" strokeweight="0"/>
                <v:rect id="Rectangle 2372" o:spid="_x0000_s1330" style="position:absolute;left:1398;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Tt8YA&#10;AADdAAAADwAAAGRycy9kb3ducmV2LnhtbESPQWvCQBSE74L/YXlCb3XXWNMas5FSEAq1h2qh10f2&#10;mQSzb9PsqvHfu4WCx2FmvmHy9WBbcabeN441zKYKBHHpTMOVhu/95vEFhA/IBlvHpOFKHtbFeJRj&#10;ZtyFv+i8C5WIEPYZaqhD6DIpfVmTRT91HXH0Dq63GKLsK2l6vES4bWWiVCotNhwXauzorabyuDtZ&#10;DZg+md/Pw3y7/ziluKwGtVn8KK0fJsPrCkSgIdzD/+13oyGZPyfw9yY+AV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9Tt8YAAADdAAAADwAAAAAAAAAAAAAAAACYAgAAZHJz&#10;L2Rvd25yZXYueG1sUEsFBgAAAAAEAAQA9QAAAIsDAAAAAA==&#10;" stroked="f"/>
                <v:rect id="Rectangle 2373" o:spid="_x0000_s1331" style="position:absolute;left:1398;top:931;width:7;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Zb9MUA&#10;AADdAAAADwAAAGRycy9kb3ducmV2LnhtbESPT2vCQBTE70K/w/IK3nSjoUZSV5FCoSfrP6TH1+xr&#10;ErL7NmS3Gr+9Kwgeh5n5DbNY9daIM3W+dqxgMk5AEBdO11wqOB4+R3MQPiBrNI5JwZU8rJYvgwXm&#10;2l14R+d9KEWEsM9RQRVCm0vpi4os+rFriaP35zqLIcqulLrDS4RbI6dJMpMWa44LFbb0UVHR7P+t&#10;gvnbr2mOWfqzyb4np4bMmvxmq9TwtV+/gwjUh2f40f7SCqZplsL9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tlv0xQAAAN0AAAAPAAAAAAAAAAAAAAAAAJgCAABkcnMv&#10;ZG93bnJldi54bWxQSwUGAAAAAAQABAD1AAAAigMAAAAA&#10;" filled="f" strokeweight="0"/>
                <v:rect id="Rectangle 2374" o:spid="_x0000_s1332" style="position:absolute;left:1387;top:931;width:6;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puWMUA&#10;AADdAAAADwAAAGRycy9kb3ducmV2LnhtbESPT4vCMBTE7wv7HcITvGniv652jbIsCIJ6WBW8Pppn&#10;W7Z56TZR67c3grDHYWZ+w8yXra3ElRpfOtYw6CsQxJkzJecajodVbwrCB2SDlWPScCcPy8X72xxT&#10;4278Q9d9yEWEsE9RQxFCnUrps4Is+r6riaN3do3FEGWTS9PgLcJtJYdKJdJiyXGhwJq+C8p+9xer&#10;AZOx+dudR9vD5pLgLG/VanJSWnc77dcniEBt+A+/2mujYTj6GMPz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am5YxQAAAN0AAAAPAAAAAAAAAAAAAAAAAJgCAABkcnMv&#10;ZG93bnJldi54bWxQSwUGAAAAAAQABAD1AAAAigMAAAAA&#10;" stroked="f"/>
                <v:rect id="Rectangle 2375" o:spid="_x0000_s1333" style="position:absolute;left:1387;top:931;width:6;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NmG8UA&#10;AADdAAAADwAAAGRycy9kb3ducmV2LnhtbESPQWvCQBSE7wX/w/IKvdWNio1EVxFB6MlaDaXHZ/Y1&#10;Cdl9G7Krpv/eFQSPw8x8wyxWvTXiQp2vHSsYDRMQxIXTNZcK8uP2fQbCB2SNxjEp+CcPq+XgZYGZ&#10;dlf+psshlCJC2GeooAqhzaT0RUUW/dC1xNH7c53FEGVXSt3hNcKtkeMk+ZAWa44LFba0qahoDmer&#10;YDY9mSZPJ7+79Gv005BZk9/tlXp77ddzEIH68Aw/2p9awXiSTu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E2YbxQAAAN0AAAAPAAAAAAAAAAAAAAAAAJgCAABkcnMv&#10;ZG93bnJldi54bWxQSwUGAAAAAAQABAD1AAAAigMAAAAA&#10;" filled="f" strokeweight="0"/>
                <v:rect id="Rectangle 2376" o:spid="_x0000_s1334" style="position:absolute;left:1387;top:901;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IsMMcA&#10;AADdAAAADwAAAGRycy9kb3ducmV2LnhtbESPT2vCQBTE70K/w/IKXkLdaEDb1FVUFL35p8XzI/ua&#10;hGbfhuxqop++KxQ8DjPzG2Y670wlrtS40rKC4SAGQZxZXXKu4Ptr8/YOwnlkjZVlUnAjB/PZS2+K&#10;qbYtH+l68rkIEHYpKii8r1MpXVaQQTewNXHwfmxj0AfZ5FI32Aa4qeQojsfSYMlhocCaVgVlv6eL&#10;URDVyXnZ3g+7aL+Jb+vt+fiRR51S/ddu8QnCU+ef4f/2TisYJZMxPN6EJ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yLDDHAAAA3QAAAA8AAAAAAAAAAAAAAAAAmAIAAGRy&#10;cy9kb3ducmV2LnhtbFBLBQYAAAAABAAEAPUAAACMAwAAAAA=&#10;" fillcolor="#bfbfbf" stroked="f"/>
                <v:rect id="Rectangle 2377" o:spid="_x0000_s1335" style="position:absolute;left:1387;top:901;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1d98YA&#10;AADdAAAADwAAAGRycy9kb3ducmV2LnhtbESPQWvCQBSE70L/w/IKvelGxUZiNiKC0JO2NpQeX7PP&#10;JGT3bchuNf333ULB4zAz3zD5drRGXGnwrWMF81kCgrhyuuVaQfl+mK5B+ICs0TgmBT/kYVs8THLM&#10;tLvxG13PoRYRwj5DBU0IfSalrxqy6GeuJ47exQ0WQ5RDLfWAtwi3Ri6S5FlabDkuNNjTvqGqO39b&#10;BevVl+nKdPl5TE/zj47MjvzxVamnx3G3ARFoDPfwf/tFK1gs0xT+3sQnI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1d98YAAADdAAAADwAAAAAAAAAAAAAAAACYAgAAZHJz&#10;L2Rvd25yZXYueG1sUEsFBgAAAAAEAAQA9QAAAIsDAAAAAA==&#10;" filled="f" strokeweight="0"/>
                <v:group id="Group 2378" o:spid="_x0000_s1336" style="position:absolute;left:729;top:647;width:94;height:94" coordorigin="729,647"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6UKdcQAAADdAAAADwAAAGRycy9kb3ducmV2LnhtbERPy2rCQBTdF/yH4Qrd&#10;NZMYWkvqKCJWXEhBI5TuLplrEszcCZkxj7/vLApdHs57tRlNI3rqXG1ZQRLFIIgLq2suFVzzz5d3&#10;EM4ja2wsk4KJHGzWs6cVZtoOfKb+4ksRQthlqKDyvs2kdEVFBl1kW+LA3Wxn0AfYlVJ3OIRw08hF&#10;HL9JgzWHhgpb2lVU3C8Po+Aw4LBNk31/ut9200/++vV9Skip5/m4/QDhafT/4j/3UStYpMs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6UKdcQAAADdAAAA&#10;DwAAAAAAAAAAAAAAAACqAgAAZHJzL2Rvd25yZXYueG1sUEsFBgAAAAAEAAQA+gAAAJsDAAAAAA==&#10;">
                  <v:rect id="Rectangle 2379" o:spid="_x0000_s1337" style="position:absolute;left:729;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ewTsYA&#10;AADdAAAADwAAAGRycy9kb3ducmV2LnhtbESPT4vCMBTE7wt+h/AEb5qq0NVqlEVW9KC7+AfE26N5&#10;tsXmpTRR67c3C8Ieh5n5DTOdN6YUd6pdYVlBvxeBIE6tLjhTcDwsuyMQziNrLC2Tgic5mM9aH1NM&#10;tH3wju57n4kAYZeggtz7KpHSpTkZdD1bEQfvYmuDPsg6k7rGR4CbUg6iKJYGCw4LOVa0yCm97m9G&#10;gWsu6ekXt9kmdquqOC2+f87xUalOu/magPDU+P/wu73WCgbDzzH8vQlPQM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ewTsYAAADdAAAADwAAAAAAAAAAAAAAAACYAgAAZHJz&#10;L2Rvd25yZXYueG1sUEsFBgAAAAAEAAQA9QAAAIsDAAAAAA==&#10;" fillcolor="#d8d8d8" stroked="f"/>
                  <v:rect id="Rectangle 2380" o:spid="_x0000_s1338" style="position:absolute;left:729;top:64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My/sMA&#10;AADdAAAADwAAAGRycy9kb3ducmV2LnhtbERPTYvCMBC9C/6HMIIXWVNdEekaRQRFVljUFWRvQzM2&#10;xWZSmljrvzeHBY+P9z1ftrYUDdW+cKxgNExAEGdOF5wrOP9uPmYgfEDWWDomBU/ysFx0O3NMtXvw&#10;kZpTyEUMYZ+iAhNClUrpM0MW/dBVxJG7utpiiLDOpa7xEcNtKcdJMpUWC44NBitaG8pup7tVcD0M&#10;5PP8/TfaX7bNz+VmJli5nVL9Xrv6AhGoDW/xv3unFYw/Z3F/fBOf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My/sMAAADdAAAADwAAAAAAAAAAAAAAAACYAgAAZHJzL2Rv&#10;d25yZXYueG1sUEsFBgAAAAAEAAQA9QAAAIgDAAAAAA==&#10;" filled="f" strokecolor="#7f7f7f" strokeweight="0"/>
                  <v:rect id="Rectangle 2381" o:spid="_x0000_s1339" style="position:absolute;left:791;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7EY8YA&#10;AADdAAAADwAAAGRycy9kb3ducmV2LnhtbESPT4vCMBTE78J+h/AW9lI0VUG0GkVlRW/rPzw/mrdt&#10;2ealNNFWP70RFjwOM/MbZrZoTSluVLvCsoJ+LwZBnFpdcKbgfNp0xyCcR9ZYWiYFd3KwmH90Zpho&#10;2/CBbkefiQBhl6CC3PsqkdKlORl0PVsRB+/X1gZ9kHUmdY1NgJtSDuJ4JA0WHBZyrGidU/p3vBoF&#10;UTW8rJrHfhf9bOL79/ZymGRRq9TXZ7ucgvDU+nf4v73TCgbDcR9eb8IT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7EY8YAAADdAAAADwAAAAAAAAAAAAAAAACYAgAAZHJz&#10;L2Rvd25yZXYueG1sUEsFBgAAAAAEAAQA9QAAAIsDAAAAAA==&#10;" fillcolor="#bfbfbf" stroked="f"/>
                  <v:rect id="Rectangle 2382" o:spid="_x0000_s1340" style="position:absolute;left:791;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OSMUA&#10;AADdAAAADwAAAGRycy9kb3ducmV2LnhtbESPT2vCQBTE70K/w/IKvenGSDVEVxFB6MnWP4jHZ/aZ&#10;hOy+Ddmtpt++Wyh4HGbmN8xi1Vsj7tT52rGC8SgBQVw4XXOp4HTcDjMQPiBrNI5JwQ95WC1fBgvM&#10;tXvwnu6HUIoIYZ+jgiqENpfSFxVZ9CPXEkfv5jqLIcqulLrDR4RbI9MkmUqLNceFClvaVFQ0h2+r&#10;IHu/muY0m1x2s8/xuSGzJr/7UurttV/PQQTqwzP83/7QCtJJlsLfm/g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45IxQAAAN0AAAAPAAAAAAAAAAAAAAAAAJgCAABkcnMv&#10;ZG93bnJldi54bWxQSwUGAAAAAAQABAD1AAAAigMAAAAA&#10;" filled="f" strokeweight="0"/>
                  <v:rect id="Rectangle 2383" o:spid="_x0000_s1341" style="position:absolute;left:791;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gxgMQA&#10;AADdAAAADwAAAGRycy9kb3ducmV2LnhtbESPT4vCMBTE7wt+h/AEL6KpVkWqUfyDsoe9bPXg8dE8&#10;22LzUpqo9dsbYWGPw8z8hlmuW1OJBzWutKxgNIxAEGdWl5wrOJ8OgzkI55E1VpZJwYscrFedryUm&#10;2j75lx6pz0WAsEtQQeF9nUjpsoIMuqGtiYN3tY1BH2STS93gM8BNJcdRNJMGSw4LBda0Kyi7pXej&#10;YGrcZBTJ48/+fiHq70wbc7pVqtdtNwsQnlr/H/5rf2sF43gew+dNeAJy9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IMYDEAAAA3QAAAA8AAAAAAAAAAAAAAAAAmAIAAGRycy9k&#10;b3ducmV2LnhtbFBLBQYAAAAABAAEAPUAAACJAwAAAAA=&#10;" fillcolor="#a5a5a5" stroked="f"/>
                  <v:rect id="Rectangle 2384" o:spid="_x0000_s1342" style="position:absolute;left:760;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ln+8cA&#10;AADdAAAADwAAAGRycy9kb3ducmV2LnhtbESPQWvCQBSE74X+h+UJXkLdaKTY1FWqNOjNaovnR/Y1&#10;CWbfhuzWJP76bkHocZiZb5jluje1uFLrKssKppMYBHFudcWFgq/P7GkBwnlkjbVlUjCQg/Xq8WGJ&#10;qbYdH+l68oUIEHYpKii9b1IpXV6SQTexDXHwvm1r0AfZFlK32AW4qeUsjp+lwYrDQokNbUvKL6cf&#10;oyBqkvOmu33so0MWD++78/GliHqlxqP+7RWEp97/h+/tvVYwSxZz+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5Z/vHAAAA3QAAAA8AAAAAAAAAAAAAAAAAmAIAAGRy&#10;cy9kb3ducmV2LnhtbFBLBQYAAAAABAAEAPUAAACMAwAAAAA=&#10;" fillcolor="#bfbfbf" stroked="f"/>
                  <v:rect id="Rectangle 2385" o:spid="_x0000_s1343" style="position:absolute;left:760;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YWPMUA&#10;AADdAAAADwAAAGRycy9kb3ducmV2LnhtbESPQWvCQBSE74L/YXmF3nSjooaYVUQQerLVSunxmX1N&#10;Qnbfhuwa03/fLRR6HGbmGybfDdaInjpfO1YwmyYgiAunay4VXN+PkxSED8gajWNS8E0edtvxKMdM&#10;uwefqb+EUkQI+wwVVCG0mZS+qMiin7qWOHpfrrMYouxKqTt8RLg1cp4kK2mx5rhQYUuHiormcrcK&#10;0uXNNNf14vO0fp19NGT25E9vSj0/DfsNiEBD+A//tV+0gvkiXcLvm/gE5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xhY8xQAAAN0AAAAPAAAAAAAAAAAAAAAAAJgCAABkcnMv&#10;ZG93bnJldi54bWxQSwUGAAAAAAQABAD1AAAAigMAAAAA&#10;" filled="f" strokeweight="0"/>
                  <v:rect id="Rectangle 2386" o:spid="_x0000_s1344" style="position:absolute;left:760;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GMYA&#10;AADdAAAADwAAAGRycy9kb3ducmV2LnhtbESPzWrDMBCE74W8g9hCLqGW8lNjXCshSUnpIZe6OeS4&#10;WFvb1FoZS0nct48KhR6HmfmGKTaj7cSVBt861jBPFAjiypmWaw2nz8NTBsIHZIOdY9LwQx4268lD&#10;gblxN/6gaxlqESHsc9TQhNDnUvqqIYs+cT1x9L7cYDFEOdTSDHiLcNvJhVKptNhyXGiwp31D1Xd5&#10;sRqerV/NlXw7vl7ORLO9HZdc7rSePo7bFxCBxvAf/mu/Gw2LZZbC75v4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SGMYAAADdAAAADwAAAAAAAAAAAAAAAACYAgAAZHJz&#10;L2Rvd25yZXYueG1sUEsFBgAAAAAEAAQA9QAAAIsDAAAAAA==&#10;" fillcolor="#a5a5a5" stroked="f"/>
                  <v:rect id="Rectangle 2387" o:spid="_x0000_s1345" style="position:absolute;left:729;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v5jMcA&#10;AADdAAAADwAAAGRycy9kb3ducmV2LnhtbESPQWvCQBSE74X+h+UJXkLdaMDa1FWqNOjNaovnR/Y1&#10;CWbfhuzWJP76bkHocZiZb5jluje1uFLrKssKppMYBHFudcWFgq/P7GkBwnlkjbVlUjCQg/Xq8WGJ&#10;qbYdH+l68oUIEHYpKii9b1IpXV6SQTexDXHwvm1r0AfZFlK32AW4qeUsjufSYMVhocSGtiXll9OP&#10;URA1yXnT3T720SGLh/fd+fhSRL1S41H/9grCU+//w/f2XiuYJYtn+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r+YzHAAAA3QAAAA8AAAAAAAAAAAAAAAAAmAIAAGRy&#10;cy9kb3ducmV2LnhtbFBLBQYAAAAABAAEAPUAAACMAwAAAAA=&#10;" fillcolor="#bfbfbf" stroked="f"/>
                  <v:rect id="Rectangle 2388" o:spid="_x0000_s1346" style="position:absolute;left:729;top:710;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e5osMA&#10;AADdAAAADwAAAGRycy9kb3ducmV2LnhtbERPz2vCMBS+D/wfwhN2m6mWzdIZRQRhp25TkR3fmre2&#10;NHkpTdZ2//1yEDx+fL83u8kaMVDvG8cKlosEBHHpdMOVgsv5+JSB8AFZo3FMCv7Iw247e9hgrt3I&#10;nzScQiViCPscFdQhdLmUvqzJol+4jjhyP663GCLsK6l7HGO4NXKVJC/SYsOxocaODjWV7enXKsie&#10;v017Wadfxfp9eW3J7MkXH0o9zqf9K4hAU7iLb+43rWCVZnFufBOf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e5osMAAADdAAAADwAAAAAAAAAAAAAAAACYAgAAZHJzL2Rv&#10;d25yZXYueG1sUEsFBgAAAAAEAAQA9QAAAIgDAAAAAA==&#10;" filled="f" strokeweight="0"/>
                  <v:rect id="Rectangle 2389" o:spid="_x0000_s1347" style="position:absolute;left:729;top:722;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AGasQA&#10;AADdAAAADwAAAGRycy9kb3ducmV2LnhtbESPT4vCMBTE7wt+h/AEL4um6ipajeIfXDx4sXrw+Gie&#10;bbF5KU3U+u2NsLDHYWZ+w8yXjSnFg2pXWFbQ70UgiFOrC84UnE+77gSE88gaS8uk4EUOlovW1xxj&#10;bZ98pEfiMxEg7GJUkHtfxVK6NCeDrmcr4uBdbW3QB1lnUtf4DHBTykEUjaXBgsNCjhVtckpvyd0o&#10;GBn304/k72F7vxB9b0wz5GStVKfdrGYgPDX+P/zX3msFg+FkCp834QnIx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gBmrEAAAA3QAAAA8AAAAAAAAAAAAAAAAAmAIAAGRycy9k&#10;b3ducmV2LnhtbFBLBQYAAAAABAAEAPUAAACJAwAAAAA=&#10;" fillcolor="#a5a5a5" stroked="f"/>
                  <v:rect id="Rectangle 2390" o:spid="_x0000_s1348" style="position:absolute;left:791;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v3JcQA&#10;AADdAAAADwAAAGRycy9kb3ducmV2LnhtbERPTWvCQBC9F/oflhG8BN00gVKjq7RiqLeqFc9DdkyC&#10;2dmQXU3SX989FHp8vO/VZjCNeFDnassKXuYxCOLC6ppLBefvfPYGwnlkjY1lUjCSg836+WmFmbY9&#10;H+lx8qUIIewyVFB532ZSuqIig25uW+LAXW1n0AfYlVJ32Idw08gkjl+lwZpDQ4UtbSsqbqe7URC1&#10;6eWj/znso688Hnefl+OijAalppPhfQnC0+D/xX/uvVaQpIuwP7wJT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9yXEAAAA3QAAAA8AAAAAAAAAAAAAAAAAmAIAAGRycy9k&#10;b3ducmV2LnhtbFBLBQYAAAAABAAEAPUAAACJAwAAAAA=&#10;" fillcolor="#bfbfbf" stroked="f"/>
                  <v:rect id="Rectangle 2391" o:spid="_x0000_s1349" style="position:absolute;left:791;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SG4sUA&#10;AADdAAAADwAAAGRycy9kb3ducmV2LnhtbESPQWvCQBSE74L/YXkFb7qJYtXoKiIIPVlrpXh8Zl+T&#10;kN23IbvV+O+7QqHHYWa+YVabzhpxo9ZXjhWkowQEce50xYWC8+d+OAfhA7JG45gUPMjDZt3vrTDT&#10;7s4fdDuFQkQI+wwVlCE0mZQ+L8miH7mGOHrfrrUYomwLqVu8R7g1cpwkr9JixXGhxIZ2JeX16ccq&#10;mE+vpj7PJpfD7D39qslsyR+OSg1euu0SRKAu/If/2m9awXiySOH5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IbixQAAAN0AAAAPAAAAAAAAAAAAAAAAAJgCAABkcnMv&#10;ZG93bnJldi54bWxQSwUGAAAAAAQABAD1AAAAigMAAAAA&#10;" filled="f" strokeweight="0"/>
                  <v:rect id="Rectangle 2392" o:spid="_x0000_s1350" style="position:absolute;left:791;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0CxsYA&#10;AADdAAAADwAAAGRycy9kb3ducmV2LnhtbESPQWvCQBSE7wX/w/KEXkrdJNZSo2tQi6WHXoweenxk&#10;n0kw+zbsrpr++65Q6HGYmW+YZTGYTlzJ+daygnSSgCCurG65VnA87J7fQPiArLGzTAp+yEOxGj0s&#10;Mdf2xnu6lqEWEcI+RwVNCH0upa8aMugntieO3sk6gyFKV0vt8BbhppNZkrxKgy3HhQZ72jZUncuL&#10;UTAz/iVN5MfX++Wb6GlrhimXG6Uex8N6ASLQEP7Df+1PrSCbzjO4v4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0CxsYAAADdAAAADwAAAAAAAAAAAAAAAACYAgAAZHJz&#10;L2Rvd25yZXYueG1sUEsFBgAAAAAEAAQA9QAAAIsDAAAAAA==&#10;" fillcolor="#a5a5a5" stroked="f"/>
                  <v:rect id="Rectangle 2393" o:spid="_x0000_s1351" style="position:absolute;left:760;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lpUsYA&#10;AADdAAAADwAAAGRycy9kb3ducmV2LnhtbESPT2vCQBTE74LfYXlCL0E3NVBqdBUtlXqz/sHzI/tM&#10;gtm3Ibs10U/vCgWPw8z8hpktOlOJKzWutKzgfRSDIM6sLjlXcDysh58gnEfWWFkmBTdysJj3ezNM&#10;tW15R9e9z0WAsEtRQeF9nUrpsoIMupGtiYN3to1BH2STS91gG+CmkuM4/pAGSw4LBdb0VVB22f8Z&#10;BVGdnFbt/XcTbdfx7fvntJvkUafU26BbTkF46vwr/N/eaAXjZJLA8014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0lpUsYAAADdAAAADwAAAAAAAAAAAAAAAACYAgAAZHJz&#10;L2Rvd25yZXYueG1sUEsFBgAAAAAEAAQA9QAAAIsDAAAAAA==&#10;" fillcolor="#bfbfbf" stroked="f"/>
                  <v:rect id="Rectangle 2394" o:spid="_x0000_s1352" style="position:absolute;left:760;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lesUA&#10;AADdAAAADwAAAGRycy9kb3ducmV2LnhtbESPQWsCMRSE74X+h/AK3mpWrVVXo0hB8KRWRTw+N6+7&#10;yyYvyybq9t8bodDjMDPfMLNFa424UeNLxwp63QQEceZ0ybmC42H1PgbhA7JG45gU/JKHxfz1ZYap&#10;dnf+pts+5CJC2KeooAihTqX0WUEWfdfVxNH7cY3FEGWTS93gPcKtkf0k+ZQWS44LBdb0VVBW7a9W&#10;wXh4MdVxNDhvRtveqSKzJL/ZKdV5a5dTEIHa8B/+a6+1gv5g8gHP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UyV6xQAAAN0AAAAPAAAAAAAAAAAAAAAAAJgCAABkcnMv&#10;ZG93bnJldi54bWxQSwUGAAAAAAQABAD1AAAAigMAAAAA&#10;" filled="f" strokeweight="0"/>
                  <v:rect id="Rectangle 2395" o:spid="_x0000_s1353" style="position:absolute;left:760;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assYA&#10;AADdAAAADwAAAGRycy9kb3ducmV2LnhtbESPQWvCQBSE74L/YXlCL1I3RlPa1FXaFMVDL40eenxk&#10;X5PQ7NuQXZP033cFweMwM98wm91oGtFT52rLCpaLCARxYXXNpYLzaf/4DMJ5ZI2NZVLwRw522+lk&#10;g6m2A39Rn/tSBAi7FBVU3replK6oyKBb2JY4eD+2M+iD7EqpOxwC3DQyjqInabDmsFBhS1lFxW9+&#10;MQoS49bLSB4+Py7fRPPMjCvO35V6mI1vryA8jf4evrWPWkG8ekng+iY8Ab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SassYAAADdAAAADwAAAAAAAAAAAAAAAACYAgAAZHJz&#10;L2Rvd25yZXYueG1sUEsFBgAAAAAEAAQA9QAAAIsDAAAAAA==&#10;" fillcolor="#a5a5a5" stroked="f"/>
                  <v:rect id="Rectangle 2396" o:spid="_x0000_s1354" style="position:absolute;left:729;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KysUA&#10;AADdAAAADwAAAGRycy9kb3ducmV2LnhtbESPT4vCMBTE7wv7HcJb8FI0VUG0GmUVRW/+xfOjebZl&#10;m5fSRFv99JsFYY/DzPyGmS1aU4oH1a6wrKDfi0EQp1YXnCm4nDfdMQjnkTWWlknBkxws5p8fM0y0&#10;bfhIj5PPRICwS1BB7n2VSOnSnAy6nq2Ig3eztUEfZJ1JXWMT4KaUgzgeSYMFh4UcK1rllP6c7kZB&#10;VA2vy+Z12EX7Tfxcb6/HSRa1SnW+2u8pCE+t/w+/2zutYDCcjODvTXgC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srKxQAAAN0AAAAPAAAAAAAAAAAAAAAAAJgCAABkcnMv&#10;ZG93bnJldi54bWxQSwUGAAAAAAQABAD1AAAAigMAAAAA&#10;" fillcolor="#bfbfbf" stroked="f"/>
                  <v:rect id="Rectangle 2397" o:spid="_x0000_s1355" style="position:absolute;left:729;top:67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G7DcUA&#10;AADdAAAADwAAAGRycy9kb3ducmV2LnhtbESPQWvCQBSE74L/YXmF3nSjYqPRVUQo9GTVSvH4zL4m&#10;IbtvQ3ar8d93hYLHYWa+YZbrzhpxpdZXjhWMhgkI4tzpigsFp6/3wQyED8gajWNScCcP61W/t8RM&#10;uxsf6HoMhYgQ9hkqKENoMil9XpJFP3QNcfR+XGsxRNkWUrd4i3Br5DhJ3qTFiuNCiQ1tS8rr469V&#10;MJteTH1KJ+dd+jn6rslsyO/2Sr2+dJsFiEBdeIb/2x9awXgyT+HxJj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bsNxQAAAN0AAAAPAAAAAAAAAAAAAAAAAJgCAABkcnMv&#10;ZG93bnJldi54bWxQSwUGAAAAAAQABAD1AAAAigMAAAAA&#10;" filled="f" strokeweight="0"/>
                  <v:rect id="Rectangle 2398" o:spid="_x0000_s1356" style="position:absolute;left:729;top:69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U1LMIA&#10;AADdAAAADwAAAGRycy9kb3ducmV2LnhtbERPu27CMBTdkfgH6yKxIHB4tII0DgIqEEOXBgbGq/g2&#10;iYivo9hA+vd4QGI8Ou9k3Zla3Kl1lWUF00kEgji3uuJCwfm0Hy9BOI+ssbZMCv7JwTrt9xKMtX3w&#10;L90zX4gQwi5GBaX3TSyly0sy6Ca2IQ7cn20N+gDbQuoWHyHc1HIWRZ/SYMWhocSGdiXl1+xmFHwY&#10;t5hG8vDzfbsQjXamm3O2VWo46DZfIDx1/i1+uY9awWy+CnPDm/AE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9TUswgAAAN0AAAAPAAAAAAAAAAAAAAAAAJgCAABkcnMvZG93&#10;bnJldi54bWxQSwUGAAAAAAQABAD1AAAAhwMAAAAA&#10;" fillcolor="#a5a5a5" stroked="f"/>
                  <v:rect id="Rectangle 2399" o:spid="_x0000_s1357" style="position:absolute;left:791;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euMYA&#10;AADdAAAADwAAAGRycy9kb3ducmV2LnhtbESPT2vCQBTE70K/w/IKXkLdqFBMdJVWFL35p+L5kX1N&#10;QrNvQ3Y10U/vCgWPw8z8hpktOlOJKzWutKxgOIhBEGdWl5wrOP2sPyYgnEfWWFkmBTdysJi/9WaY&#10;atvyga5Hn4sAYZeigsL7OpXSZQUZdANbEwfv1zYGfZBNLnWDbYCbSo7i+FMaLDksFFjTsqDs73gx&#10;CqJ6fP5u7/tttFvHt9XmfEjyqFOq/959TUF46vwr/N/eagWjcZLA8014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FeuMYAAADdAAAADwAAAAAAAAAAAAAAAACYAgAAZHJz&#10;L2Rvd25yZXYueG1sUEsFBgAAAAAEAAQA9QAAAIsDAAAAAA==&#10;" fillcolor="#bfbfbf" stroked="f"/>
                  <v:rect id="Rectangle 2400" o:spid="_x0000_s1358" style="position:absolute;left:791;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h7m8QA&#10;AADdAAAADwAAAGRycy9kb3ducmV2LnhtbERPy2rCQBTdC/2H4Ra604lpfZA6ihQKXaVqpbi8Zm6T&#10;kJk7ITNN0r/vLASXh/Pe7EZrRE+drx0rmM8SEMSF0zWXCs5f79M1CB+QNRrHpOCPPOy2D5MNZtoN&#10;fKT+FEoRQ9hnqKAKoc2k9EVFFv3MtcSR+3GdxRBhV0rd4RDDrZFpkiylxZpjQ4UtvVVUNKdfq2C9&#10;uJrmvHq+5KvP+XdDZk8+Pyj19DjuX0EEGsNdfHN/aAXpSxL3xzfxCc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Ie5vEAAAA3QAAAA8AAAAAAAAAAAAAAAAAmAIAAGRycy9k&#10;b3ducmV2LnhtbFBLBQYAAAAABAAEAPUAAACJAwAAAAA=&#10;" filled="f" strokeweight="0"/>
                  <v:rect id="Rectangle 2401" o:spid="_x0000_s1359" style="position:absolute;left:791;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U8UA&#10;AADdAAAADwAAAGRycy9kb3ducmV2LnhtbESPT4vCMBTE74LfITzBy6JJXV2WahT/sLIHL3Y97PHR&#10;PNti81KaqPXbm4UFj8PM/IZZrDpbixu1vnKsIRkrEMS5MxUXGk4/X6NPED4gG6wdk4YHeVgt+70F&#10;psbd+Ui3LBQiQtinqKEMoUml9HlJFv3YNcTRO7vWYoiyLaRp8R7htpYTpT6kxYrjQokNbUvKL9nV&#10;aphZP02U3B9211+it63t3jnbaD0cdOs5iEBdeIX/299Gw2SqEvh7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8RTxQAAAN0AAAAPAAAAAAAAAAAAAAAAAJgCAABkcnMv&#10;ZG93bnJldi54bWxQSwUGAAAAAAQABAD1AAAAigMAAAAA&#10;" fillcolor="#a5a5a5" stroked="f"/>
                  <v:rect id="Rectangle 2402" o:spid="_x0000_s1360" style="position:absolute;left:760;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WUK8cA&#10;AADdAAAADwAAAGRycy9kb3ducmV2LnhtbESPQWvCQBSE74L/YXmCl1B3m0ppU1epUqk3qy2eH9nX&#10;JDT7NmRXE/vrXUHwOMzMN8xs0dtanKj1lWMNjxMFgjh3puJCw8/3+uEFhA/IBmvHpOFMHhbz4WCG&#10;mXEd7+i0D4WIEPYZaihDaDIpfV6SRT9xDXH0fl1rMUTZFtK02EW4rWWq1LO0WHFcKLGhVUn53/5o&#10;NSTN02HZ/X9tku1anT8+D7vXIum1Ho/69zcQgfpwD9/aG6MhnaoUrm/iE5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llCvHAAAA3QAAAA8AAAAAAAAAAAAAAAAAmAIAAGRy&#10;cy9kb3ducmV2LnhtbFBLBQYAAAAABAAEAPUAAACMAwAAAAA=&#10;" fillcolor="#bfbfbf" stroked="f"/>
                  <v:rect id="Rectangle 2403" o:spid="_x0000_s1361" style="position:absolute;left:760;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rl7MUA&#10;AADdAAAADwAAAGRycy9kb3ducmV2LnhtbESPQWvCQBSE74L/YXlCb7pR2yrRVUQQerJtFOnxNftM&#10;QnbfhuxW4793C4LHYWa+YZbrzhpxodZXjhWMRwkI4tzpigsFx8NuOAfhA7JG45gU3MjDetXvLTHV&#10;7srfdMlCISKEfYoKyhCaVEqfl2TRj1xDHL2zay2GKNtC6havEW6NnCTJu7RYcVwosaFtSXmd/VkF&#10;87dfUx9n05/97HN8qslsyO+/lHoZdJsFiEBdeIYf7Q+tYPKaTOH/TX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uXsxQAAAN0AAAAPAAAAAAAAAAAAAAAAAJgCAABkcnMv&#10;ZG93bnJldi54bWxQSwUGAAAAAAQABAD1AAAAigMAAAAA&#10;" filled="f" strokeweight="0"/>
                  <v:rect id="Rectangle 2404" o:spid="_x0000_s1362" style="position:absolute;left:760;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ny8QA&#10;AADdAAAADwAAAGRycy9kb3ducmV2LnhtbESPQWvCQBSE7wX/w/KEXoruaqNIdBWrVHrwYvTg8ZF9&#10;JsHs25BdNf57t1DocZiZb5jFqrO1uFPrK8caRkMFgjh3puJCw+n4PZiB8AHZYO2YNDzJw2rZe1tg&#10;atyDD3TPQiEihH2KGsoQmlRKn5dk0Q9dQxy9i2sthijbQpoWHxFuazlWaiotVhwXSmxoU1J+zW5W&#10;w8T6ZKTkbr+9nYk+Nrb75OxL6/d+t56DCNSF//Bf+8doGCcqgd838Qn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YZ8vEAAAA3QAAAA8AAAAAAAAAAAAAAAAAmAIAAGRycy9k&#10;b3ducmV2LnhtbFBLBQYAAAAABAAEAPUAAACJAwAAAAA=&#10;" fillcolor="#a5a5a5" stroked="f"/>
                  <v:rect id="Rectangle 2405" o:spid="_x0000_s1363" style="position:absolute;left:729;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wMX8cA&#10;AADdAAAADwAAAGRycy9kb3ducmV2LnhtbESPT2vCQBTE74V+h+UVegl1V1uLTV1FRdGb/4rnR/Y1&#10;CWbfhuzWxH56Vyj0OMzMb5jxtLOVuFDjS8ca+j0FgjhzpuRcw9dx9TIC4QOywcoxabiSh+nk8WGM&#10;qXEt7+lyCLmIEPYpaihCqFMpfVaQRd9zNXH0vl1jMUTZ5NI02Ea4reRAqXdpseS4UGBNi4Ky8+HH&#10;akjq19O8/d1tku1KXZfr0/4jTzqtn5+62SeIQF34D/+1N0bD4E0N4f4mPgE5u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MDF/HAAAA3QAAAA8AAAAAAAAAAAAAAAAAmAIAAGRy&#10;cy9kb3ducmV2LnhtbFBLBQYAAAAABAAEAPUAAACMAwAAAAA=&#10;" fillcolor="#bfbfbf" stroked="f"/>
                  <v:rect id="Rectangle 2406" o:spid="_x0000_s1364" style="position:absolute;left:729;top:64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1GdMUA&#10;AADdAAAADwAAAGRycy9kb3ducmV2LnhtbESPzWrDMBCE74W+g9hCbrWcf+NGCaFQyClt3FB63Fpb&#10;21haGUtJnLevCoEch5n5hlltBmvEmXrfOFYwTlIQxKXTDVcKjp9vzxkIH5A1Gsek4EoeNuvHhxXm&#10;2l34QOciVCJC2OeooA6hy6X0ZU0WfeI64uj9ut5iiLKvpO7xEuHWyEmaLqTFhuNCjR291lS2xckq&#10;yOY/pj0up9/75fv4qyWzJb//UGr0NGxfQAQawj18a++0gsksXcD/m/g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Z0xQAAAN0AAAAPAAAAAAAAAAAAAAAAAJgCAABkcnMv&#10;ZG93bnJldi54bWxQSwUGAAAAAAQABAD1AAAAigMAAAAA&#10;" filled="f" strokeweight="0"/>
                  <v:rect id="Rectangle 2407" o:spid="_x0000_s1365" style="position:absolute;left:729;top:66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5vMUA&#10;AADdAAAADwAAAGRycy9kb3ducmV2LnhtbESPT2vCQBTE70K/w/IKXqTu+q8t0VVaRfHgxbSHHh/Z&#10;1ySYfRuyG43f3hUEj8PM/IZZrDpbiTM1vnSsYTRUIIgzZ0rONfz+bN8+QfiAbLByTBqu5GG1fOkt&#10;MDHuwkc6pyEXEcI+QQ1FCHUipc8KsuiHriaO3r9rLIYom1yaBi8Rbis5VupdWiw5LhRY07qg7JS2&#10;VsPM+ulIyd1h0/4RDda2m3D6rXX/tfuagwjUhWf40d4bDeOp+oD7m/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yvm8xQAAAN0AAAAPAAAAAAAAAAAAAAAAAJgCAABkcnMv&#10;ZG93bnJldi54bWxQSwUGAAAAAAQABAD1AAAAigMAAAAA&#10;" fillcolor="#a5a5a5" stroked="f"/>
                </v:group>
                <v:group id="Group 2408" o:spid="_x0000_s1366" style="position:absolute;left:729;top:749;width:94;height:94" coordorigin="729,749"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m0bcQAAADdAAAADwAAAGRycy9kb3ducmV2LnhtbERPy2rCQBTdF/yH4Qrd&#10;1UnSBxIdRYIVF6FQFcTdJXNNgpk7ITPN4+87i0KXh/Neb0fTiJ46V1tWEC8iEMSF1TWXCi7nz5cl&#10;COeRNTaWScFEDrab2dMaU20H/qb+5EsRQtilqKDyvk2ldEVFBt3CtsSBu9vOoA+wK6XucAjhppFJ&#10;FH1IgzWHhgpbyioqHqcfo+Aw4LB7jfd9/rhn0+38/nXNY1LqeT7uViA8jf5f/Oc+agXJWxT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wm0bcQAAADdAAAA&#10;DwAAAAAAAAAAAAAAAACqAgAAZHJzL2Rvd25yZXYueG1sUEsFBgAAAAAEAAQA+gAAAJsDAAAAAA==&#10;">
                  <v:rect id="Rectangle 2409" o:spid="_x0000_s1367" style="position:absolute;left:729;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OVsUA&#10;AADdAAAADwAAAGRycy9kb3ducmV2LnhtbESPT4vCMBTE7wt+h/AEb5quSNGuURZR9OAfdAXx9mie&#10;bbF5KU3U+u2NIOxxmJnfMONpY0pxp9oVlhV89yIQxKnVBWcKjn+L7hCE88gaS8uk4EkOppPW1xgT&#10;bR+8p/vBZyJA2CWoIPe+SqR0aU4GXc9WxMG72NqgD7LOpK7xEeCmlP0oiqXBgsNCjhXNckqvh5tR&#10;4JpLetrhJlvHblkVp9l8e46PSnXaze8PCE+N/w9/2iutoD+IRvB+E5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mw5WxQAAAN0AAAAPAAAAAAAAAAAAAAAAAJgCAABkcnMv&#10;ZG93bnJldi54bWxQSwUGAAAAAAQABAD1AAAAigMAAAAA&#10;" fillcolor="#d8d8d8" stroked="f"/>
                  <v:rect id="Rectangle 2410" o:spid="_x0000_s1368" style="position:absolute;left:729;top:74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qHMQA&#10;AADdAAAADwAAAGRycy9kb3ducmV2LnhtbERPXWvCMBR9H/gfwh34MmxakTE6owxhoyiMTYWyt0tz&#10;bUqbm9LEWv/98jDY4+F8r7eT7cRIg28cK8iSFARx5XTDtYLz6X3xAsIHZI2dY1JwJw/bzexhjbl2&#10;N/6m8RhqEUPY56jAhNDnUvrKkEWfuJ44chc3WAwRDrXUA95iuO3kMk2fpcWGY4PBnnaGqvZ4tQou&#10;X0/yft7/ZIfyY/wsW7PC3hVKzR+nt1cQgabwL/5zF1rBcpXF/fFNf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ahzEAAAA3QAAAA8AAAAAAAAAAAAAAAAAmAIAAGRycy9k&#10;b3ducmV2LnhtbFBLBQYAAAAABAAEAPUAAACJAwAAAAA=&#10;" filled="f" strokecolor="#7f7f7f" strokeweight="0"/>
                  <v:rect id="Rectangle 2411" o:spid="_x0000_s1369" style="position:absolute;left:791;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6cgcYA&#10;AADdAAAADwAAAGRycy9kb3ducmV2LnhtbESPT2vCQBTE70K/w/IEL0E30VJq6iptUfTmXzw/sq9J&#10;MPs2ZFcT/fTdQsHjMDO/YWaLzlTiRo0rLStIRjEI4szqknMFp+Nq+A7CeWSNlWVScCcHi/lLb4ap&#10;ti3v6XbwuQgQdikqKLyvUyldVpBBN7I1cfB+bGPQB9nkUjfYBrip5DiO36TBksNCgTV9F5RdDlej&#10;IKon56/2sdtE21V8X67P+2kedUoN+t3nBwhPnX+G/9sbrWD8miTw9yY8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6cgcYAAADdAAAADwAAAAAAAAAAAAAAAACYAgAAZHJz&#10;L2Rvd25yZXYueG1sUEsFBgAAAAAEAAQA9QAAAIsDAAAAAA==&#10;" fillcolor="#bfbfbf" stroked="f"/>
                  <v:rect id="Rectangle 2412" o:spid="_x0000_s1370" style="position:absolute;left:791;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WqsYA&#10;AADdAAAADwAAAGRycy9kb3ducmV2LnhtbESPS2vDMBCE74X8B7GF3BrZTvPAjRJCINBTmhelx621&#10;tY2llbGUxPn3UaHQ4zAz3zCLVW+NuFLna8cK0lECgrhwuuZSwfm0fZmD8AFZo3FMCu7kYbUcPC0w&#10;1+7GB7oeQykihH2OCqoQ2lxKX1Rk0Y9cSxy9H9dZDFF2pdQd3iLcGpklyVRarDkuVNjSpqKiOV6s&#10;gvnk2zTn2fhrN/tIPxsya/K7vVLD5379BiJQH/7Df+13rSB7TTP4fR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WqsYAAADdAAAADwAAAAAAAAAAAAAAAACYAgAAZHJz&#10;L2Rvd25yZXYueG1sUEsFBgAAAAAEAAQA9QAAAIsDAAAAAA==&#10;" filled="f" strokeweight="0"/>
                  <v:rect id="Rectangle 2413" o:spid="_x0000_s1371" style="position:absolute;left:791;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hpYsUA&#10;AADdAAAADwAAAGRycy9kb3ducmV2LnhtbESPT4vCMBTE74LfITzBi9i0/kOqUXaVFQ9erB48Ppq3&#10;bdnmpTRRu9/eLCx4HGbmN8x625laPKh1lWUFSRSDIM6trrhQcL18jZcgnEfWWFsmBb/kYLvp99aY&#10;avvkMz0yX4gAYZeigtL7JpXS5SUZdJFtiIP3bVuDPsi2kLrFZ4CbWk7ieCENVhwWSmxoV1L+k92N&#10;grlxsySWh9P+fiMa7Uw35exTqeGg+1iB8NT5d/i/fdQKJrNkCn9vwhOQm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GlixQAAAN0AAAAPAAAAAAAAAAAAAAAAAJgCAABkcnMv&#10;ZG93bnJldi54bWxQSwUGAAAAAAQABAD1AAAAigMAAAAA&#10;" fillcolor="#a5a5a5" stroked="f"/>
                  <v:rect id="Rectangle 2414" o:spid="_x0000_s1372" style="position:absolute;left:760;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k/GccA&#10;AADdAAAADwAAAGRycy9kb3ducmV2LnhtbESPT2vCQBTE70K/w/IKvQTd+Iei0VW0VOrNRsXzI/ua&#10;hGbfhuzWRD+9WxA8DjPzG2ax6kwlLtS40rKC4SAGQZxZXXKu4HTc9qcgnEfWWFkmBVdysFq+9BaY&#10;aNtySpeDz0WAsEtQQeF9nUjpsoIMuoGtiYP3YxuDPsgml7rBNsBNJUdx/C4NlhwWCqzpo6Ds9/Bn&#10;FET1+Lxpb9+7aL+Nr59f53SWR51Sb6/deg7CU+ef4Ud7pxWMJsMJ/L8JT0Au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ZPxnHAAAA3QAAAA8AAAAAAAAAAAAAAAAAmAIAAGRy&#10;cy9kb3ducmV2LnhtbFBLBQYAAAAABAAEAPUAAACMAwAAAAA=&#10;" fillcolor="#bfbfbf" stroked="f"/>
                  <v:rect id="Rectangle 2415" o:spid="_x0000_s1373" style="position:absolute;left:760;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ZO3sUA&#10;AADdAAAADwAAAGRycy9kb3ducmV2LnhtbESPQWvCQBSE7wX/w/IEb3UTrVWiq4gg9KStinh8Zp9J&#10;yO7bkN1q+u/dQqHHYWa+YRarzhpxp9ZXjhWkwwQEce50xYWC03H7OgPhA7JG45gU/JCH1bL3ssBM&#10;uwd/0f0QChEh7DNUUIbQZFL6vCSLfuga4ujdXGsxRNkWUrf4iHBr5ChJ3qXFiuNCiQ1tSsrrw7dV&#10;MJtcTX2aji+76T4912TW5HefSg363XoOIlAX/sN/7Q+tYPSWTu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k7exQAAAN0AAAAPAAAAAAAAAAAAAAAAAJgCAABkcnMv&#10;ZG93bnJldi54bWxQSwUGAAAAAAQABAD1AAAAigMAAAAA&#10;" filled="f" strokeweight="0"/>
                  <v:rect id="Rectangle 2416" o:spid="_x0000_s1374" style="position:absolute;left:760;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K+sUA&#10;AADdAAAADwAAAGRycy9kb3ducmV2LnhtbESPT4vCMBTE7wt+h/AWvIim9U+RahR1cfHgxerB46N5&#10;tmWbl9JE7X77jSDscZiZ3zDLdWdq8aDWVZYVxKMIBHFudcWFgst5P5yDcB5ZY22ZFPySg/Wq97HE&#10;VNsnn+iR+UIECLsUFZTeN6mULi/JoBvZhjh4N9sa9EG2hdQtPgPc1HIcRYk0WHFYKLGhXUn5T3Y3&#10;CmbGTeNIfh+/7leiwc50E862SvU/u80ChKfO/4ff7YNWMJ7GCbzeh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X8r6xQAAAN0AAAAPAAAAAAAAAAAAAAAAAJgCAABkcnMv&#10;ZG93bnJldi54bWxQSwUGAAAAAAQABAD1AAAAigMAAAAA&#10;" fillcolor="#a5a5a5" stroked="f"/>
                  <v:rect id="Rectangle 2417" o:spid="_x0000_s1375" style="position:absolute;left:729;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uhbscA&#10;AADdAAAADwAAAGRycy9kb3ducmV2LnhtbESPQWvCQBSE70L/w/KEXkLdqKXW6CpaKs2taovnR/aZ&#10;hGbfhuzWJP76rlDwOMzMN8xy3ZlKXKhxpWUF41EMgjizuuRcwffX7ukVhPPIGivLpKAnB+vVw2CJ&#10;ibYtH+hy9LkIEHYJKii8rxMpXVaQQTeyNXHwzrYx6INscqkbbAPcVHISxy/SYMlhocCa3grKfo6/&#10;RkFUT0/b9rpPo89d3L9/nA7zPOqUehx2mwUIT52/h//bqVYweR7P4PYmP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0LoW7HAAAA3QAAAA8AAAAAAAAAAAAAAAAAmAIAAGRy&#10;cy9kb3ducmV2LnhtbFBLBQYAAAAABAAEAPUAAACMAwAAAAA=&#10;" fillcolor="#bfbfbf" stroked="f"/>
                  <v:rect id="Rectangle 2418" o:spid="_x0000_s1376" style="position:absolute;left:729;top:81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fhQMIA&#10;AADdAAAADwAAAGRycy9kb3ducmV2LnhtbERPz2vCMBS+D/wfwhO8zbS6TalGEUHYybkq4vHZPNvS&#10;5KU0mXb//XIQdvz4fi/XvTXiTp2vHStIxwkI4sLpmksFp+PudQ7CB2SNxjEp+CUP69XgZYmZdg/+&#10;pnseShFD2GeooAqhzaT0RUUW/di1xJG7uc5iiLArpe7wEcOtkZMk+ZAWa44NFba0raho8h+rYP5+&#10;Nc1pNr3sZ1/puSGzIb8/KDUa9psFiEB9+Bc/3Z9aweQtjXPjm/gE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Z+FAwgAAAN0AAAAPAAAAAAAAAAAAAAAAAJgCAABkcnMvZG93&#10;bnJldi54bWxQSwUGAAAAAAQABAD1AAAAhwMAAAAA&#10;" filled="f" strokeweight="0"/>
                  <v:rect id="Rectangle 2419" o:spid="_x0000_s1377" style="position:absolute;left:729;top:824;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BeiMYA&#10;AADdAAAADwAAAGRycy9kb3ducmV2LnhtbESPQWvCQBSE74L/YXlCL6VukmppU9fQWhQPXoweenxk&#10;X5PQ7Nuwu2r6712h4HGYmW+YRTGYTpzJ+daygnSagCCurG65VnA8rJ9eQfiArLGzTAr+yEOxHI8W&#10;mGt74T2dy1CLCGGfo4ImhD6X0lcNGfRT2xNH78c6gyFKV0vt8BLhppNZkrxIgy3HhQZ7WjVU/ZYn&#10;o2Bu/CxN5Gb3dfomelyZ4ZnLT6UeJsPHO4hAQ7iH/9tbrSCbpW9we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sBeiMYAAADdAAAADwAAAAAAAAAAAAAAAACYAgAAZHJz&#10;L2Rvd25yZXYueG1sUEsFBgAAAAAEAAQA9QAAAIsDAAAAAA==&#10;" fillcolor="#a5a5a5" stroked="f"/>
                  <v:rect id="Rectangle 2420" o:spid="_x0000_s1378" style="position:absolute;left:791;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7zp8QA&#10;AADdAAAADwAAAGRycy9kb3ducmV2LnhtbERPTWvCQBC9F/oflin0EurGKKWmWaUWpd40VnIestMk&#10;NDsbsquJ/vruQejx8b6z1WhacaHeNZYVTCcxCOLS6oYrBafv7csbCOeRNbaWScGVHKyWjw8ZptoO&#10;nNPl6CsRQtilqKD2vkuldGVNBt3EdsSB+7G9QR9gX0nd4xDCTSuTOH6VBhsODTV29FlT+Xs8GwVR&#10;NyvWw+2wi/bb+Lr5KvJFFY1KPT+NH+8gPI3+X3x377SCZJ6E/eFNe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O86fEAAAA3QAAAA8AAAAAAAAAAAAAAAAAmAIAAGRycy9k&#10;b3ducmV2LnhtbFBLBQYAAAAABAAEAPUAAACJAwAAAAA=&#10;" fillcolor="#bfbfbf" stroked="f"/>
                  <v:rect id="Rectangle 2421" o:spid="_x0000_s1379" style="position:absolute;left:791;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CYMYA&#10;AADdAAAADwAAAGRycy9kb3ducmV2LnhtbESPS2vDMBCE74X8B7GF3BrZTvPAjRJCINBTmhelx621&#10;tY2llbGUxPn3UaHQ4zAz3zCLVW+NuFLna8cK0lECgrhwuuZSwfm0fZmD8AFZo3FMCu7kYbUcPC0w&#10;1+7GB7oeQykihH2OCqoQ2lxKX1Rk0Y9cSxy9H9dZDFF2pdQd3iLcGpklyVRarDkuVNjSpqKiOV6s&#10;gvnk2zTn2fhrN/tIPxsya/K7vVLD5379BiJQH/7Df+13rSB7zVL4fR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GCYMYAAADdAAAADwAAAAAAAAAAAAAAAACYAgAAZHJz&#10;L2Rvd25yZXYueG1sUEsFBgAAAAAEAAQA9QAAAIsDAAAAAA==&#10;" filled="f" strokeweight="0"/>
                  <v:rect id="Rectangle 2422" o:spid="_x0000_s1380" style="position:absolute;left:791;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gGRMUA&#10;AADdAAAADwAAAGRycy9kb3ducmV2LnhtbESPT4vCMBTE78J+h/CEvYhNrX+QrlF2XRQPXqwePD6a&#10;t22xeSlN1O63N4LgcZiZ3zCLVWdqcaPWVZYVjKIYBHFudcWFgtNxM5yDcB5ZY22ZFPyTg9Xyo7fA&#10;VNs7H+iW+UIECLsUFZTeN6mULi/JoItsQxy8P9sa9EG2hdQt3gPc1DKJ45k0WHFYKLGhdUn5Jbsa&#10;BVPjJqNYbve/1zPRYG26MWc/Sn32u+8vEJ46/w6/2jutIJkkCTzfh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CAZExQAAAN0AAAAPAAAAAAAAAAAAAAAAAJgCAABkcnMv&#10;ZG93bnJldi54bWxQSwUGAAAAAAQABAD1AAAAigMAAAAA&#10;" fillcolor="#a5a5a5" stroked="f"/>
                  <v:rect id="Rectangle 2423" o:spid="_x0000_s1381" style="position:absolute;left:760;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xt0McA&#10;AADdAAAADwAAAGRycy9kb3ducmV2LnhtbESPT2vCQBTE74V+h+UVegl1YxSxaVappaI3/7Tk/Mi+&#10;JqHZtyG7NdFP7wpCj8PM/IbJloNpxIk6V1tWMB7FIIgLq2suFXx/rV/mIJxH1thYJgVncrBcPD5k&#10;mGrb84FOR1+KAGGXooLK+zaV0hUVGXQj2xIH78d2Bn2QXSl1h32Am0YmcTyTBmsOCxW29FFR8Xv8&#10;MwqidpKv+st+G+3W8flzkx9ey2hQ6vlpeH8D4Wnw/+F7e6sVJNNkArc34Qn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cbdDHAAAA3QAAAA8AAAAAAAAAAAAAAAAAmAIAAGRy&#10;cy9kb3ducmV2LnhtbFBLBQYAAAAABAAEAPUAAACMAwAAAAA=&#10;" fillcolor="#bfbfbf" stroked="f"/>
                  <v:rect id="Rectangle 2424" o:spid="_x0000_s1382" style="position:absolute;left:760;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Yh+MUA&#10;AADdAAAADwAAAGRycy9kb3ducmV2LnhtbESPQWvCQBSE7wX/w/IEb3VjtFVSVxFB8KStinh8Zl+T&#10;kN23Ibtq+u+7QqHHYWa+YebLzhpxp9ZXjhWMhgkI4tzpigsFp+PmdQbCB2SNxjEp+CEPy0XvZY6Z&#10;dg/+ovshFCJC2GeooAyhyaT0eUkW/dA1xNH7dq3FEGVbSN3iI8KtkWmSvEuLFceFEhtal5TXh5tV&#10;MHu7mvo0HV920/3oXJNZkd99KjXod6sPEIG68B/+a2+1gnSSTuD5Jj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iH4xQAAAN0AAAAPAAAAAAAAAAAAAAAAAJgCAABkcnMv&#10;ZG93bnJldi54bWxQSwUGAAAAAAQABAD1AAAAigMAAAAA&#10;" filled="f" strokeweight="0"/>
                  <v:rect id="Rectangle 2425" o:spid="_x0000_s1383" style="position:absolute;left:760;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eMMYA&#10;AADdAAAADwAAAGRycy9kb3ducmV2LnhtbESPQWvCQBSE7wX/w/IKvYhuEo2U1FWsxeLBi9FDj4/s&#10;axKafRt2N5r++26h0OMwM98w6+1oOnEj51vLCtJ5AoK4srrlWsH1cpg9g/ABWWNnmRR8k4ftZvKw&#10;xkLbO5/pVoZaRAj7AhU0IfSFlL5qyKCf2544ep/WGQxRulpqh/cIN53MkmQlDbYcFxrsad9Q9VUO&#10;RkFu/DJN5Pvpbfggmu7NuODyVamnx3H3AiLQGP7Df+2jVpAtsxx+38Qn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GeMMYAAADdAAAADwAAAAAAAAAAAAAAAACYAgAAZHJz&#10;L2Rvd25yZXYueG1sUEsFBgAAAAAEAAQA9QAAAIsDAAAAAA==&#10;" fillcolor="#a5a5a5" stroked="f"/>
                  <v:rect id="Rectangle 2426" o:spid="_x0000_s1384" style="position:absolute;left:729;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vOSMcA&#10;AADdAAAADwAAAGRycy9kb3ducmV2LnhtbESPT2vCQBTE70K/w/IKvYS6MRWx0VVqUfTmnxbPj+wz&#10;Cc2+DdnVxH56VxA8DjPzG2Y670wlLtS40rKCQT8GQZxZXXKu4Pdn9T4G4TyyxsoyKbiSg/nspTfF&#10;VNuW93Q5+FwECLsUFRTe16mULivIoOvbmjh4J9sY9EE2udQNtgFuKpnE8UgaLDksFFjTd0HZ3+Fs&#10;FET1x3HR/u820XYVX5fr4/4zjzql3l67rwkIT51/hh/tjVaQDJMR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rzkjHAAAA3QAAAA8AAAAAAAAAAAAAAAAAmAIAAGRy&#10;cy9kb3ducmV2LnhtbFBLBQYAAAAABAAEAPUAAACMAwAAAAA=&#10;" fillcolor="#bfbfbf" stroked="f"/>
                  <v:rect id="Rectangle 2427" o:spid="_x0000_s1385" style="position:absolute;left:729;top:78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S/j8YA&#10;AADdAAAADwAAAGRycy9kb3ducmV2LnhtbESPT2vCQBTE7wW/w/KE3nRjao2kriJCwZPWP5QeX7PP&#10;JGT3bchuNf32XUHocZiZ3zCLVW+NuFLna8cKJuMEBHHhdM2lgvPpfTQH4QOyRuOYFPySh9Vy8LTA&#10;XLsbH+h6DKWIEPY5KqhCaHMpfVGRRT92LXH0Lq6zGKLsSqk7vEW4NTJNkpm0WHNcqLClTUVFc/yx&#10;Cuav36Y5Zy9fu2w/+WzIrMnvPpR6HvbrNxCB+vAffrS3WkE6TT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S/j8YAAADdAAAADwAAAAAAAAAAAAAAAACYAgAAZHJz&#10;L2Rvd25yZXYueG1sUEsFBgAAAAAEAAQA9QAAAIsDAAAAAA==&#10;" filled="f" strokeweight="0"/>
                  <v:rect id="Rectangle 2428" o:spid="_x0000_s1386" style="position:absolute;left:729;top:79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xrsMA&#10;AADdAAAADwAAAGRycy9kb3ducmV2LnhtbERPPW+DMBDdI/U/WFepSxQMNI0qikFtqkYZsoRmyHjC&#10;V0DFZ4RNQv99PUTK+PS+83I2vbjQ6DrLCpIoBkFcW91xo+D0/bV6BeE8ssbeMin4Iwdl8bDIMdP2&#10;yke6VL4RIYRdhgpa74dMSle3ZNBFdiAO3I8dDfoAx0bqEa8h3PQyjeONNNhxaGhxoG1L9W81GQUv&#10;xq2TWO4On9OZaLk18zNXH0o9Pc7vbyA8zf4uvrn3WkG6TsPc8CY8AV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xrsMAAADdAAAADwAAAAAAAAAAAAAAAACYAgAAZHJzL2Rv&#10;d25yZXYueG1sUEsFBgAAAAAEAAQA9QAAAIgDAAAAAA==&#10;" fillcolor="#a5a5a5" stroked="f"/>
                  <v:rect id="Rectangle 2429" o:spid="_x0000_s1387" style="position:absolute;left:791;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RaOscA&#10;AADdAAAADwAAAGRycy9kb3ducmV2LnhtbESPT2vCQBTE7wW/w/IEL6FuTIto6iq2VPTmnxbPj+wz&#10;CWbfhuxqop/eFQo9DjPzG2a26EwlrtS40rKC0TAGQZxZXXKu4Pdn9ToB4TyyxsoyKbiRg8W89zLD&#10;VNuW93Q9+FwECLsUFRTe16mULivIoBvamjh4J9sY9EE2udQNtgFuKpnE8VgaLDksFFjTV0HZ+XAx&#10;CqL67fjZ3nebaLuKb9/r436aR51Sg363/ADhqfP/4b/2RitI3pMpPN+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0WjrHAAAA3QAAAA8AAAAAAAAAAAAAAAAAmAIAAGRy&#10;cy9kb3ducmV2LnhtbFBLBQYAAAAABAAEAPUAAACMAwAAAAA=&#10;" fillcolor="#bfbfbf" stroked="f"/>
                  <v:rect id="Rectangle 2430" o:spid="_x0000_s1388" style="position:absolute;left:791;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SxJsIA&#10;AADdAAAADwAAAGRycy9kb3ducmV2LnhtbERPy4rCMBTdC/MP4Q6409TXKNUoMiC4ctQRcXlt7rSl&#10;yU1pota/nywEl4fzXqxaa8SdGl86VjDoJyCIM6dLzhWcfje9GQgfkDUax6TgSR5Wy4/OAlPtHnyg&#10;+zHkIoawT1FBEUKdSumzgiz6vquJI/fnGoshwiaXusFHDLdGDpPkS1osOTYUWNN3QVl1vFkFs8nV&#10;VKfp6LKb/gzOFZk1+d1eqe5nu56DCNSGt/jl3moFw/Eo7o9v4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LEmwgAAAN0AAAAPAAAAAAAAAAAAAAAAAJgCAABkcnMvZG93&#10;bnJldi54bWxQSwUGAAAAAAQABAD1AAAAhwMAAAAA&#10;" filled="f" strokeweight="0"/>
                  <v:rect id="Rectangle 2431" o:spid="_x0000_s1389" style="position:absolute;left:791;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MO7sUA&#10;AADdAAAADwAAAGRycy9kb3ducmV2LnhtbESPT4vCMBTE74LfITzBi9i0/kOqUXaVFQ9erB48Ppq3&#10;bdnmpTRRu9/eLCx4HGbmN8x625laPKh1lWUFSRSDIM6trrhQcL18jZcgnEfWWFsmBb/kYLvp99aY&#10;avvkMz0yX4gAYZeigtL7JpXS5SUZdJFtiIP3bVuDPsi2kLrFZ4CbWk7ieCENVhwWSmxoV1L+k92N&#10;grlxsySWh9P+fiMa7Uw35exTqeGg+1iB8NT5d/i/fdQKJrNpAn9vwhOQm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w7uxQAAAN0AAAAPAAAAAAAAAAAAAAAAAJgCAABkcnMv&#10;ZG93bnJldi54bWxQSwUGAAAAAAQABAD1AAAAigMAAAAA&#10;" fillcolor="#a5a5a5" stroked="f"/>
                  <v:rect id="Rectangle 2432" o:spid="_x0000_s1390" style="position:absolute;left:760;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lelscA&#10;AADdAAAADwAAAGRycy9kb3ducmV2LnhtbESPT2vCQBTE74V+h+UVegl1YxSxaVappaI3/7Tk/Mi+&#10;JqHZtyG7NdFP7wpCj8PM/IbJloNpxIk6V1tWMB7FIIgLq2suFXx/rV/mIJxH1thYJgVncrBcPD5k&#10;mGrb84FOR1+KAGGXooLK+zaV0hUVGXQj2xIH78d2Bn2QXSl1h32Am0YmcTyTBmsOCxW29FFR8Xv8&#10;MwqidpKv+st+G+3W8flzkx9ey2hQ6vlpeH8D4Wnw/+F7e6sVJNNJArc34Qn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JXpbHAAAA3QAAAA8AAAAAAAAAAAAAAAAAmAIAAGRy&#10;cy9kb3ducmV2LnhtbFBLBQYAAAAABAAEAPUAAACMAwAAAAA=&#10;" fillcolor="#bfbfbf" stroked="f"/>
                  <v:rect id="Rectangle 2433" o:spid="_x0000_s1391" style="position:absolute;left:760;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YvUcUA&#10;AADdAAAADwAAAGRycy9kb3ducmV2LnhtbESPQWvCQBSE74L/YXmCt7rR1Cqpq4gg9GStinh8Zl+T&#10;kN23Ibtq+u+7hYLHYWa+YRarzhpxp9ZXjhWMRwkI4tzpigsFp+P2ZQ7CB2SNxjEp+CEPq2W/t8BM&#10;uwd/0f0QChEh7DNUUIbQZFL6vCSLfuQa4uh9u9ZiiLItpG7xEeHWyEmSvEmLFceFEhvalJTXh5tV&#10;MJ9eTX2apZfd7HN8rsmsye/2Sg0H3fodRKAuPMP/7Q+tYPKapvD3Jj4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i9RxQAAAN0AAAAPAAAAAAAAAAAAAAAAAJgCAABkcnMv&#10;ZG93bnJldi54bWxQSwUGAAAAAAQABAD1AAAAigMAAAAA&#10;" filled="f" strokeweight="0"/>
                  <v:rect id="Rectangle 2434" o:spid="_x0000_s1392" style="position:absolute;left:760;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StdsQA&#10;AADdAAAADwAAAGRycy9kb3ducmV2LnhtbESPQYvCMBSE7wv+h/CEvYimahWpRlEXFw9erB48Pppn&#10;W2xeShO1/vuNIOxxmJlvmMWqNZV4UONKywqGgwgEcWZ1ybmC82nXn4FwHlljZZkUvMjBatn5WmCi&#10;7ZOP9Eh9LgKEXYIKCu/rREqXFWTQDWxNHLyrbQz6IJtc6gafAW4qOYqiqTRYclgosKZtQdktvRsF&#10;E+PiYSR/Dz/3C1Fva9oxpxulvrvteg7CU+v/w5/2XisYxeMY3m/C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0rXbEAAAA3QAAAA8AAAAAAAAAAAAAAAAAmAIAAGRycy9k&#10;b3ducmV2LnhtbFBLBQYAAAAABAAEAPUAAACJAwAAAAA=&#10;" fillcolor="#a5a5a5" stroked="f"/>
                  <v:rect id="Rectangle 2435" o:spid="_x0000_s1393" style="position:absolute;left:729;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DG4sgA&#10;AADdAAAADwAAAGRycy9kb3ducmV2LnhtbESPT2vCQBTE7wW/w/KEXkKzqX9Kja7SFqXerLbk/Mg+&#10;k2D2bchuTfTTdwWhx2FmfsMsVr2pxZlaV1lW8BwnIIhzqysuFPx8b55eQTiPrLG2TAou5GC1HDws&#10;MNW24z2dD74QAcIuRQWl900qpctLMuhi2xAH72hbgz7ItpC6xS7ATS1HSfIiDVYcFkps6KOk/HT4&#10;NQqiZpy9d9evbbTbJJf1Z7afFVGv1OOwf5uD8NT7//C9vdUKRpPxFG5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IMbiyAAAAN0AAAAPAAAAAAAAAAAAAAAAAJgCAABk&#10;cnMvZG93bnJldi54bWxQSwUGAAAAAAQABAD1AAAAjQMAAAAA&#10;" fillcolor="#bfbfbf" stroked="f"/>
                  <v:rect id="Rectangle 2436" o:spid="_x0000_s1394" style="position:absolute;left:729;top:74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GMycYA&#10;AADdAAAADwAAAGRycy9kb3ducmV2LnhtbESPW4vCMBSE3xf8D+EI+7am6nqhGkWEhX3S9YL4eGyO&#10;bWlyUpqsdv+9WRB8HGbmG2a+bK0RN2p86VhBv5eAIM6cLjlXcDx8fUxB+ICs0TgmBX/kYbnovM0x&#10;1e7OO7rtQy4ihH2KCooQ6lRKnxVk0fdcTRy9q2sshiibXOoG7xFujRwkyVhaLDkuFFjTuqCs2v9a&#10;BdPRxVTHyfC8mWz7p4rMivzmR6n3bruagQjUhlf42f7WCgafwzH8v4lP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AGMycYAAADdAAAADwAAAAAAAAAAAAAAAACYAgAAZHJz&#10;L2Rvd25yZXYueG1sUEsFBgAAAAAEAAQA9QAAAIsDAAAAAA==&#10;" filled="f" strokeweight="0"/>
                  <v:rect id="Rectangle 2437" o:spid="_x0000_s1395" style="position:absolute;left:729;top:76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YzAcYA&#10;AADdAAAADwAAAGRycy9kb3ducmV2LnhtbESPQWvCQBSE70L/w/IKvRTdmNhWoqu0KYqHXhp78PjI&#10;PpPQ7NuQXZP037tCweMwM98w6+1oGtFT52rLCuazCARxYXXNpYKf4266BOE8ssbGMin4IwfbzcNk&#10;jam2A39Tn/tSBAi7FBVU3replK6oyKCb2ZY4eGfbGfRBdqXUHQ4BbhoZR9GrNFhzWKiwpayi4je/&#10;GAUvxi3mkdx/fV5ORM+ZGRPOP5R6ehzfVyA8jf4e/m8ftIJ4kbzB7U14An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6YzAcYAAADdAAAADwAAAAAAAAAAAAAAAACYAgAAZHJz&#10;L2Rvd25yZXYueG1sUEsFBgAAAAAEAAQA9QAAAIsDAAAAAA==&#10;" fillcolor="#a5a5a5" stroked="f"/>
                </v:group>
                <v:group id="Group 2438" o:spid="_x0000_s1396" style="position:absolute;left:729;top:850;width:94;height:94" coordorigin="729,850"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V+0MQAAADdAAAADwAAAGRycy9kb3ducmV2LnhtbERPy2rCQBTdF/yH4Qrd&#10;NZOYVkrqKCJWXEhBI5TuLplrEszcCZkxj7/vLApdHs57tRlNI3rqXG1ZQRLFIIgLq2suFVzzz5d3&#10;EM4ja2wsk4KJHGzWs6cVZtoOfKb+4ksRQthlqKDyvs2kdEVFBl1kW+LA3Wxn0AfYlVJ3OIRw08hF&#10;HC+lwZpDQ4Ut7Soq7peHUXAYcNimyb4/3W+76Sd/+/o+JaTU83zcfoDwNPp/8Z/7qBUsXtM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WV+0MQAAADdAAAA&#10;DwAAAAAAAAAAAAAAAACqAgAAZHJzL2Rvd25yZXYueG1sUEsFBgAAAAAEAAQA+gAAAJsDAAAAAA==&#10;">
                  <v:rect id="Rectangle 2439" o:spid="_x0000_s1397" style="position:absolute;left:729;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E68YA&#10;AADdAAAADwAAAGRycy9kb3ducmV2LnhtbESPS4vCQBCE74L/YWjB2zrxQdDoKIus6MHdxQeItybT&#10;JsFMT8iMGv+9s7Dgsaiqr6jZojGluFPtCssK+r0IBHFqdcGZguNh9TEG4TyyxtIyKXiSg8W83Zph&#10;ou2Dd3Tf+0wECLsEFeTeV4mULs3JoOvZijh4F1sb9EHWmdQ1PgLclHIQRbE0WHBYyLGiZU7pdX8z&#10;ClxzSU+/+J1tY7euitPy6+ccH5XqdprPKQhPjX+H/9sbrWAwGk7g7014An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fE68YAAADdAAAADwAAAAAAAAAAAAAAAACYAgAAZHJz&#10;L2Rvd25yZXYueG1sUEsFBgAAAAAEAAQA9QAAAIsDAAAAAA==&#10;" fillcolor="#d8d8d8" stroked="f"/>
                  <v:rect id="Rectangle 2440" o:spid="_x0000_s1398" style="position:absolute;left:729;top:850;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BFAcQA&#10;AADdAAAADwAAAGRycy9kb3ducmV2LnhtbERPXWvCMBR9H/gfwh34MmxaKWN0RhnChiiMTYWyt0tz&#10;bUqbm9LEWv/98jDY4+F8rzaT7cRIg28cK8iSFARx5XTDtYLz6X3xAsIHZI2dY1JwJw+b9exhhYV2&#10;N/6m8RhqEUPYF6jAhNAXUvrKkEWfuJ44chc3WAwRDrXUA95iuO3kMk2fpcWGY4PBnraGqvZ4tQou&#10;X0/yft7/ZIfyY/wsW5Nj73ZKzR+nt1cQgabwL/5z77SCZZ7H/fF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ARQHEAAAA3QAAAA8AAAAAAAAAAAAAAAAAmAIAAGRycy9k&#10;b3ducmV2LnhtbFBLBQYAAAAABAAEAPUAAACJAwAAAAA=&#10;" filled="f" strokecolor="#7f7f7f" strokeweight="0"/>
                  <v:rect id="Rectangle 2441" o:spid="_x0000_s1399" style="position:absolute;left:791;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2znMcA&#10;AADdAAAADwAAAGRycy9kb3ducmV2LnhtbESPT2vCQBTE70K/w/IKvQTd+Iei0VW0VOrNRsXzI/ua&#10;hGbfhuzWRD+9WxA8DjPzG2ax6kwlLtS40rKC4SAGQZxZXXKu4HTc9qcgnEfWWFkmBVdysFq+9BaY&#10;aNtySpeDz0WAsEtQQeF9nUjpsoIMuoGtiYP3YxuDPsgml7rBNsBNJUdx/C4NlhwWCqzpo6Ds9/Bn&#10;FET1+Lxpb9+7aL+Nr59f53SWR51Sb6/deg7CU+ef4Ud7pxWMJpMh/L8JT0Au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4ds5zHAAAA3QAAAA8AAAAAAAAAAAAAAAAAmAIAAGRy&#10;cy9kb3ducmV2LnhtbFBLBQYAAAAABAAEAPUAAACMAwAAAAA=&#10;" fillcolor="#bfbfbf" stroked="f"/>
                  <v:rect id="Rectangle 2442" o:spid="_x0000_s1400" style="position:absolute;left:791;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z5t8UA&#10;AADdAAAADwAAAGRycy9kb3ducmV2LnhtbESPQWvCQBSE7wX/w/IEb3VjtFVSVxFB8KStinh8Zl+T&#10;kN23Ibtq+u+7QqHHYWa+YebLzhpxp9ZXjhWMhgkI4tzpigsFp+PmdQbCB2SNxjEp+CEPy0XvZY6Z&#10;dg/+ovshFCJC2GeooAyhyaT0eUkW/dA1xNH7dq3FEGVbSN3iI8KtkWmSvEuLFceFEhtal5TXh5tV&#10;MHu7mvo0HV920/3oXJNZkd99KjXod6sPEIG68B/+a2+1gnQySeH5Jj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Pm3xQAAAN0AAAAPAAAAAAAAAAAAAAAAAJgCAABkcnMv&#10;ZG93bnJldi54bWxQSwUGAAAAAAQABAD1AAAAigMAAAAA&#10;" filled="f" strokeweight="0"/>
                  <v:rect id="Rectangle 2443" o:spid="_x0000_s1401" style="position:absolute;left:791;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tGf8QA&#10;AADdAAAADwAAAGRycy9kb3ducmV2LnhtbESPQYvCMBSE7wv+h/CEvYimahWpRlEXFw9erB48Pppn&#10;W2xeShO1/vuNIOxxmJlvmMWqNZV4UONKywqGgwgEcWZ1ybmC82nXn4FwHlljZZkUvMjBatn5WmCi&#10;7ZOP9Eh9LgKEXYIKCu/rREqXFWTQDWxNHLyrbQz6IJtc6gafAW4qOYqiqTRYclgosKZtQdktvRsF&#10;E+PiYSR/Dz/3C1Fva9oxpxulvrvteg7CU+v/w5/2XisYxfEY3m/C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bRn/EAAAA3QAAAA8AAAAAAAAAAAAAAAAAmAIAAGRycy9k&#10;b3ducmV2LnhtbFBLBQYAAAAABAAEAPUAAACJAwAAAAA=&#10;" fillcolor="#a5a5a5" stroked="f"/>
                  <v:rect id="Rectangle 2444" o:spid="_x0000_s1402" style="position:absolute;left:760;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oQBMcA&#10;AADdAAAADwAAAGRycy9kb3ducmV2LnhtbESPQWvCQBSE70L/w/IKvYS60QaxMRuppaK3Vls8P7LP&#10;JDT7NmS3JvbXu4LgcZiZb5hsOZhGnKhztWUFk3EMgriwuuZSwc/3+nkOwnlkjY1lUnAmB8v8YZRh&#10;qm3POzrtfSkChF2KCirv21RKV1Rk0I1tSxy8o+0M+iC7UuoO+wA3jZzG8UwarDksVNjSe0XF7/7P&#10;KIjal8Oq///aRp/r+PyxOexey2hQ6ulxeFuA8DT4e/jW3moF0yRJ4PomPAG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5qEATHAAAA3QAAAA8AAAAAAAAAAAAAAAAAmAIAAGRy&#10;cy9kb3ducmV2LnhtbFBLBQYAAAAABAAEAPUAAACMAwAAAAA=&#10;" fillcolor="#bfbfbf" stroked="f"/>
                  <v:rect id="Rectangle 2445" o:spid="_x0000_s1403" style="position:absolute;left:760;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Vhw8UA&#10;AADdAAAADwAAAGRycy9kb3ducmV2LnhtbESPW4vCMBSE34X9D+EI+6apd6lGkQVhn9z1gvh4bI5t&#10;aXJSmqx2//1mQfBxmJlvmOW6tUbcqfGlYwWDfgKCOHO65FzB6bjtzUH4gKzROCYFv+RhvXrrLDHV&#10;7sF7uh9CLiKEfYoKihDqVEqfFWTR911NHL2bayyGKJtc6gYfEW6NHCbJVFosOS4UWNNHQVl1+LEK&#10;5pOrqU6z0WU3+xqcKzIb8rtvpd677WYBIlAbXuFn+1MrGI7HE/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WHDxQAAAN0AAAAPAAAAAAAAAAAAAAAAAJgCAABkcnMv&#10;ZG93bnJldi54bWxQSwUGAAAAAAQABAD1AAAAigMAAAAA&#10;" filled="f" strokeweight="0"/>
                  <v:rect id="Rectangle 2446" o:spid="_x0000_s1404" style="position:absolute;left:760;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l58QA&#10;AADdAAAADwAAAGRycy9kb3ducmV2LnhtbESPT4vCMBTE7wt+h/AEL4umahWpRvEPyh72stWDx0fz&#10;bIvNS2mi1m9vBGGPw8z8hlmsWlOJOzWutKxgOIhAEGdWl5wrOB33/RkI55E1VpZJwZMcrJadrwUm&#10;2j74j+6pz0WAsEtQQeF9nUjpsoIMuoGtiYN3sY1BH2STS93gI8BNJUdRNJUGSw4LBda0LSi7pjej&#10;YGJcPIzk4Xd3OxN9b0075nSjVK/brucgPLX+P/xp/2gFoziewvt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s5efEAAAA3QAAAA8AAAAAAAAAAAAAAAAAmAIAAGRycy9k&#10;b3ducmV2LnhtbFBLBQYAAAAABAAEAPUAAACJAwAAAAA=&#10;" fillcolor="#a5a5a5" stroked="f"/>
                  <v:rect id="Rectangle 2447" o:spid="_x0000_s1405" style="position:absolute;left:729;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iOc8cA&#10;AADdAAAADwAAAGRycy9kb3ducmV2LnhtbESPT2vCQBTE70K/w/IKXkLd+IdqU1dRUfRWteL5kX1N&#10;QrNvQ3Y1sZ++Kwgeh5n5DTOdt6YUV6pdYVlBvxeDIE6tLjhTcPrevE1AOI+ssbRMCm7kYD576Uwx&#10;0bbhA12PPhMBwi5BBbn3VSKlS3My6Hq2Ig7ej60N+iDrTOoamwA3pRzE8bs0WHBYyLGiVU7p7/Fi&#10;FETV8Lxs/va76GsT39bb8+Eji1qluq/t4hOEp9Y/w4/2TisYjEZjuL8JT0DO/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64jnPHAAAA3QAAAA8AAAAAAAAAAAAAAAAAmAIAAGRy&#10;cy9kb3ducmV2LnhtbFBLBQYAAAAABAAEAPUAAACMAwAAAAA=&#10;" fillcolor="#bfbfbf" stroked="f"/>
                  <v:rect id="Rectangle 2448" o:spid="_x0000_s1406" style="position:absolute;left:729;top:91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TOXcQA&#10;AADdAAAADwAAAGRycy9kb3ducmV2LnhtbERPy2rCQBTdF/yH4Qrd1YkxVUkdQxCErmx9ULq8zVyT&#10;kJk7ITPV9O87i0KXh/PeFKM14kaDbx0rmM8SEMSV0y3XCi7n/dMahA/IGo1jUvBDHort5GGDuXZ3&#10;PtLtFGoRQ9jnqKAJoc+l9FVDFv3M9cSRu7rBYohwqKUe8B7DrZFpkiylxZZjQ4M97RqqutO3VbB+&#10;/jLdZbX4PKze5h8dmZL84V2px+lYvoAINIZ/8Z/7VStIsyzOjW/iE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Uzl3EAAAA3QAAAA8AAAAAAAAAAAAAAAAAmAIAAGRycy9k&#10;b3ducmV2LnhtbFBLBQYAAAAABAAEAPUAAACJAwAAAAA=&#10;" filled="f" strokeweight="0"/>
                  <v:rect id="Rectangle 2449" o:spid="_x0000_s1407" style="position:absolute;left:729;top:92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NxlcYA&#10;AADdAAAADwAAAGRycy9kb3ducmV2LnhtbESPQWvCQBSE74L/YXmCF2k2SWNp06zSKpUeejF66PGR&#10;fU1Cs29DdtX033cFweMwM98wxXo0nTjT4FrLCpIoBkFcWd1yreB4+Hh4BuE8ssbOMin4Iwfr1XRS&#10;YK7thfd0Ln0tAoRdjgoa7/tcSlc1ZNBFticO3o8dDPogh1rqAS8BbjqZxvGTNNhyWGiwp01D1W95&#10;MgqWxmVJLHdf29M30WJjxkcu35Waz8a3VxCeRn8P39qfWkGaZS9wfROe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XNxlcYAAADdAAAADwAAAAAAAAAAAAAAAACYAgAAZHJz&#10;L2Rvd25yZXYueG1sUEsFBgAAAAAEAAQA9QAAAIsDAAAAAA==&#10;" fillcolor="#a5a5a5" stroked="f"/>
                  <v:rect id="Rectangle 2450" o:spid="_x0000_s1408" style="position:absolute;left:791;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iA2sQA&#10;AADdAAAADwAAAGRycy9kb3ducmV2LnhtbERPy2rCQBTdF/oPwy24CTrxUbGpo6gouqsvXF8yt0lo&#10;5k7IjCb69c5C6PJw3tN5a0pxo9oVlhX0ezEI4tTqgjMF59OmOwHhPLLG0jIpuJOD+ez9bYqJtg0f&#10;6Hb0mQgh7BJUkHtfJVK6NCeDrmcr4sD92tqgD7DOpK6xCeGmlIM4HkuDBYeGHCta5ZT+Ha9GQVQN&#10;L8vmsd9FP5v4vt5eDl9Z1CrV+WgX3yA8tf5f/HLvtILB6DPsD2/CE5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IgNrEAAAA3QAAAA8AAAAAAAAAAAAAAAAAmAIAAGRycy9k&#10;b3ducmV2LnhtbFBLBQYAAAAABAAEAPUAAACJAwAAAAA=&#10;" fillcolor="#bfbfbf" stroked="f"/>
                  <v:rect id="Rectangle 2451" o:spid="_x0000_s1409" style="position:absolute;left:791;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fxHcUA&#10;AADdAAAADwAAAGRycy9kb3ducmV2LnhtbESPQWvCQBSE7wX/w/IEb3UTrVWiq4gg9KStinh8Zp9J&#10;yO7bkN1q+u/dQqHHYWa+YRarzhpxp9ZXjhWkwwQEce50xYWC03H7OgPhA7JG45gU/JCH1bL3ssBM&#10;uwd/0f0QChEh7DNUUIbQZFL6vCSLfuga4ujdXGsxRNkWUrf4iHBr5ChJ3qXFiuNCiQ1tSsrrw7dV&#10;MJtcTX2aji+76T4912TW5HefSg363XoOIlAX/sN/7Q+tYPQ2SeH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EdxQAAAN0AAAAPAAAAAAAAAAAAAAAAAJgCAABkcnMv&#10;ZG93bnJldi54bWxQSwUGAAAAAAQABAD1AAAAigMAAAAA&#10;" filled="f" strokeweight="0"/>
                  <v:rect id="Rectangle 2452" o:spid="_x0000_s1410" style="position:absolute;left:791;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51OcYA&#10;AADdAAAADwAAAGRycy9kb3ducmV2LnhtbESPQWvCQBSE7wX/w/IKvYhuEo2U1FWsxeLBi9FDj4/s&#10;axKafRt2N5r++26h0OMwM98w6+1oOnEj51vLCtJ5AoK4srrlWsH1cpg9g/ABWWNnmRR8k4ftZvKw&#10;xkLbO5/pVoZaRAj7AhU0IfSFlL5qyKCf2544ep/WGQxRulpqh/cIN53MkmQlDbYcFxrsad9Q9VUO&#10;RkFu/DJN5Pvpbfggmu7NuODyVamnx3H3AiLQGP7Df+2jVpAt8wx+38Qn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g51OcYAAADdAAAADwAAAAAAAAAAAAAAAACYAgAAZHJz&#10;L2Rvd25yZXYueG1sUEsFBgAAAAAEAAQA9QAAAIsDAAAAAA==&#10;" fillcolor="#a5a5a5" stroked="f"/>
                  <v:rect id="Rectangle 2453" o:spid="_x0000_s1411" style="position:absolute;left:760;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oercgA&#10;AADdAAAADwAAAGRycy9kb3ducmV2LnhtbESPT2vCQBTE7wW/w/KEXkKzqX9Kja7SFqXerLbk/Mg+&#10;k2D2bchuTfTTdwWhx2FmfsMsVr2pxZlaV1lW8BwnIIhzqysuFPx8b55eQTiPrLG2TAou5GC1HDws&#10;MNW24z2dD74QAcIuRQWl900qpctLMuhi2xAH72hbgz7ItpC6xS7ATS1HSfIiDVYcFkps6KOk/HT4&#10;NQqiZpy9d9evbbTbJJf1Z7afFVGv1OOwf5uD8NT7//C9vdUKRpPpGG5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Wh6tyAAAAN0AAAAPAAAAAAAAAAAAAAAAAJgCAABk&#10;cnMvZG93bnJldi54bWxQSwUGAAAAAAQABAD1AAAAjQMAAAAA&#10;" fillcolor="#bfbfbf" stroked="f"/>
                  <v:rect id="Rectangle 2454" o:spid="_x0000_s1412" style="position:absolute;left:760;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ShcUA&#10;AADdAAAADwAAAGRycy9kb3ducmV2LnhtbESPW4vCMBSE34X9D+EI+6apd6lGkQVhn9z1gvh4bI5t&#10;aXJSmqx2//1mQfBxmJlvmOW6tUbcqfGlYwWDfgKCOHO65FzB6bjtzUH4gKzROCYFv+RhvXrrLDHV&#10;7sF7uh9CLiKEfYoKihDqVEqfFWTR911NHL2bayyGKJtc6gYfEW6NHCbJVFosOS4UWNNHQVl1+LEK&#10;5pOrqU6z0WU3+xqcKzIb8rtvpd677WYBIlAbXuFn+1MrGI4nY/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QFKFxQAAAN0AAAAPAAAAAAAAAAAAAAAAAJgCAABkcnMv&#10;ZG93bnJldi54bWxQSwUGAAAAAAQABAD1AAAAigMAAAAA&#10;" filled="f" strokeweight="0"/>
                  <v:rect id="Rectangle 2455" o:spid="_x0000_s1413" style="position:absolute;left:760;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ftTcUA&#10;AADdAAAADwAAAGRycy9kb3ducmV2LnhtbESPQWvCQBSE74L/YXlCL0U3WiMlzUasUumhl0YPPT6y&#10;r0kw+zbsrhr/vVsoeBxm5hsmXw+mExdyvrWsYD5LQBBXVrdcKzgePqavIHxA1thZJgU38rAuxqMc&#10;M22v/E2XMtQiQthnqKAJoc+k9FVDBv3M9sTR+7XOYIjS1VI7vEa46eQiSVbSYMtxocGetg1Vp/Js&#10;FKTGL+eJ3H/tzj9Ez1szvHD5rtTTZNi8gQg0hEf4v/2pFSyWaQp/b+ITk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5+1NxQAAAN0AAAAPAAAAAAAAAAAAAAAAAJgCAABkcnMv&#10;ZG93bnJldi54bWxQSwUGAAAAAAQABAD1AAAAigMAAAAA&#10;" fillcolor="#a5a5a5" stroked="f"/>
                  <v:rect id="Rectangle 2456" o:spid="_x0000_s1414" style="position:absolute;left:729;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9NcYA&#10;AADdAAAADwAAAGRycy9kb3ducmV2LnhtbESPQWvCQBSE7wX/w/IEL6Fu1Cpt6ioqit6stnh+ZF+T&#10;YPZtyK4m+utdodDjMDPfMNN5a0pxpdoVlhUM+jEI4tTqgjMFP9+b13cQziNrLC2Tghs5mM86L1NM&#10;tG34QNejz0SAsEtQQe59lUjp0pwMur6tiIP3a2uDPsg6k7rGJsBNKYdxPJEGCw4LOVa0yik9Hy9G&#10;QVSNTsvm/rWL9pv4tt6eDh9Z1CrV67aLTxCeWv8f/mvvtILh23gCzzfh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29NcYAAADdAAAADwAAAAAAAAAAAAAAAACYAgAAZHJz&#10;L2Rvd25yZXYueG1sUEsFBgAAAAAEAAQA9QAAAIsDAAAAAA==&#10;" fillcolor="#bfbfbf" stroked="f"/>
                  <v:rect id="Rectangle 2457" o:spid="_x0000_s1415" style="position:absolute;left:729;top:88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LM8sUA&#10;AADdAAAADwAAAGRycy9kb3ducmV2LnhtbESPQWvCQBSE7wX/w/IEb3Wj1kaiq4gg9KStinh8Zp9J&#10;yO7bkN1q+u/dQqHHYWa+YRarzhpxp9ZXjhWMhgkI4tzpigsFp+P2dQbCB2SNxjEp+CEPq2XvZYGZ&#10;dg/+ovshFCJC2GeooAyhyaT0eUkW/dA1xNG7udZiiLItpG7xEeHWyHGSvEuLFceFEhvalJTXh2+r&#10;YDa9mvqUTi67dD8612TW5HefSg363XoOIlAX/sN/7Q+tYPw2TeH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szyxQAAAN0AAAAPAAAAAAAAAAAAAAAAAJgCAABkcnMv&#10;ZG93bnJldi54bWxQSwUGAAAAAAQABAD1AAAAigMAAAAA&#10;" filled="f" strokeweight="0"/>
                  <v:rect id="Rectangle 2458" o:spid="_x0000_s1416" style="position:absolute;left:729;top:89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C08MA&#10;AADdAAAADwAAAGRycy9kb3ducmV2LnhtbERPu2rDMBTdA/0HcQtdQiInjUNxI5vWpSFDlroZMl6s&#10;W9vUujKW/OjfV0Mg4+G8D9lsWjFS7xrLCjbrCARxaXXDlYLL9+fqBYTzyBpby6Tgjxxk6cPigIm2&#10;E3/RWPhKhBB2CSqove8SKV1Zk0G3th1x4H5sb9AH2FdS9ziFcNPKbRTtpcGGQ0ONHeU1lb/FYBTE&#10;xu02kTyeP4Yr0TI38zMX70o9Pc5vryA8zf4uvrlPWsF2F4e54U14Aj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C08MAAADdAAAADwAAAAAAAAAAAAAAAACYAgAAZHJzL2Rv&#10;d25yZXYueG1sUEsFBgAAAAAEAAQA9QAAAIgDAAAAAA==&#10;" fillcolor="#a5a5a5" stroked="f"/>
                  <v:rect id="Rectangle 2459" o:spid="_x0000_s1417" style="position:absolute;left:791;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IpR8gA&#10;AADdAAAADwAAAGRycy9kb3ducmV2LnhtbESPT2vCQBTE74LfYXlCL0E3tVo0dZW2VJqb9Q+eH9nX&#10;JDT7NmS3Jumn7wqCx2FmfsOsNp2pxIUaV1pW8DiJQRBnVpecKzgdt+MFCOeRNVaWSUFPDjbr4WCF&#10;ibYt7+ly8LkIEHYJKii8rxMpXVaQQTexNXHwvm1j0AfZ5FI32Aa4qeQ0jp+lwZLDQoE1vReU/Rx+&#10;jYKofjq/tX9fabTbxv3H53m/zKNOqYdR9/oCwlPn7+FbO9UKprP5Eq5vwhOQ6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silHyAAAAN0AAAAPAAAAAAAAAAAAAAAAAJgCAABk&#10;cnMvZG93bnJldi54bWxQSwUGAAAAAAQABAD1AAAAjQMAAAAA&#10;" fillcolor="#bfbfbf" stroked="f"/>
                  <v:rect id="Rectangle 2460" o:spid="_x0000_s1418" style="position:absolute;left:791;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eeO8MA&#10;AADdAAAADwAAAGRycy9kb3ducmV2LnhtbERPz2vCMBS+D/Y/hDfwtqY6p1KNIoOBp25zRTw+m7e2&#10;NHkpTbTdf78cBh4/vt+b3WiNuFHvG8cKpkkKgrh0uuFKQfH9/rwC4QOyRuOYFPySh9328WGDmXYD&#10;f9HtGCoRQ9hnqKAOocuk9GVNFn3iOuLI/bjeYoiwr6TucYjh1shZmi6kxYZjQ40dvdVUtserVbB6&#10;vZi2WL6c8+XH9NSS2ZPPP5WaPI37NYhAY7iL/90HrWA2X8T98U18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eeO8MAAADdAAAADwAAAAAAAAAAAAAAAACYAgAAZHJzL2Rv&#10;d25yZXYueG1sUEsFBgAAAAAEAAQA9QAAAIgDAAAAAA==&#10;" filled="f" strokeweight="0"/>
                  <v:rect id="Rectangle 2461" o:spid="_x0000_s1419" style="position:absolute;left:791;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Ah88UA&#10;AADdAAAADwAAAGRycy9kb3ducmV2LnhtbESPT4vCMBTE7wt+h/AWvIim9U+RahR1cfHgxerB46N5&#10;tmWbl9JE7X77jSDscZiZ3zDLdWdq8aDWVZYVxKMIBHFudcWFgst5P5yDcB5ZY22ZFPySg/Wq97HE&#10;VNsnn+iR+UIECLsUFZTeN6mULi/JoBvZhjh4N9sa9EG2hdQtPgPc1HIcRYk0WHFYKLGhXUn5T3Y3&#10;CmbGTeNIfh+/7leiwc50E862SvU/u80ChKfO/4ff7YNWMJ4mMbzeh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sCHzxQAAAN0AAAAPAAAAAAAAAAAAAAAAAJgCAABkcnMv&#10;ZG93bnJldi54bWxQSwUGAAAAAAQABAD1AAAAigMAAAAA&#10;" fillcolor="#a5a5a5" stroked="f"/>
                  <v:rect id="Rectangle 2462" o:spid="_x0000_s1420" style="position:absolute;left:760;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pxi8cA&#10;AADdAAAADwAAAGRycy9kb3ducmV2LnhtbESPT2vCQBTE70K/w/IKvYS6MRWx0VVqUfTmnxbPj+wz&#10;Cc2+DdnVxH56VxA8DjPzG2Y670wlLtS40rKCQT8GQZxZXXKu4Pdn9T4G4TyyxsoyKbiSg/nspTfF&#10;VNuW93Q5+FwECLsUFRTe16mULivIoOvbmjh4J9sY9EE2udQNtgFuKpnE8UgaLDksFFjTd0HZ3+Fs&#10;FET1x3HR/u820XYVX5fr4/4zjzql3l67rwkIT51/hh/tjVaQDEcJ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6cYvHAAAA3QAAAA8AAAAAAAAAAAAAAAAAmAIAAGRy&#10;cy9kb3ducmV2LnhtbFBLBQYAAAAABAAEAPUAAACMAwAAAAA=&#10;" fillcolor="#bfbfbf" stroked="f"/>
                  <v:rect id="Rectangle 2463" o:spid="_x0000_s1421" style="position:absolute;left:760;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UATMYA&#10;AADdAAAADwAAAGRycy9kb3ducmV2LnhtbESPW4vCMBSE3xf8D+EI+7am6nqhGkWEhX3S9YL4eGyO&#10;bWlyUpqsdv+9WRB8HGbmG2a+bK0RN2p86VhBv5eAIM6cLjlXcDx8fUxB+ICs0TgmBX/kYbnovM0x&#10;1e7OO7rtQy4ihH2KCooQ6lRKnxVk0fdcTRy9q2sshiibXOoG7xFujRwkyVhaLDkuFFjTuqCs2v9a&#10;BdPRxVTHyfC8mWz7p4rMivzmR6n3bruagQjUhlf42f7WCgaf4yH8v4lP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8UATMYAAADdAAAADwAAAAAAAAAAAAAAAACYAgAAZHJz&#10;L2Rvd25yZXYueG1sUEsFBgAAAAAEAAQA9QAAAIsDAAAAAA==&#10;" filled="f" strokeweight="0"/>
                  <v:rect id="Rectangle 2464" o:spid="_x0000_s1422" style="position:absolute;left:760;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eCa8QA&#10;AADdAAAADwAAAGRycy9kb3ducmV2LnhtbESPT4vCMBTE7wt+h/AEL4umahWpRvEPyh72stWDx0fz&#10;bIvNS2mi1m9vBGGPw8z8hlmsWlOJOzWutKxgOIhAEGdWl5wrOB33/RkI55E1VpZJwZMcrJadrwUm&#10;2j74j+6pz0WAsEtQQeF9nUjpsoIMuoGtiYN3sY1BH2STS93gI8BNJUdRNJUGSw4LBda0LSi7pjej&#10;YGJcPIzk4Xd3OxN9b0075nSjVK/brucgPLX+P/xp/2gFo3gaw/t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HgmvEAAAA3QAAAA8AAAAAAAAAAAAAAAAAmAIAAGRycy9k&#10;b3ducmV2LnhtbFBLBQYAAAAABAAEAPUAAACJAwAAAAA=&#10;" fillcolor="#a5a5a5" stroked="f"/>
                  <v:rect id="Rectangle 2465" o:spid="_x0000_s1423" style="position:absolute;left:729;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p/8YA&#10;AADdAAAADwAAAGRycy9kb3ducmV2LnhtbESPQWvCQBSE7wX/w/IEL6Fu1Cpt6ioqit6stnh+ZF+T&#10;YPZtyK4m+utdodDjMDPfMNN5a0pxpdoVlhUM+jEI4tTqgjMFP9+b13cQziNrLC2Tghs5mM86L1NM&#10;tG34QNejz0SAsEtQQe59lUjp0pwMur6tiIP3a2uDPsg6k7rGJsBNKYdxPJEGCw4LOVa0yik9Hy9G&#10;QVSNTsvm/rWL9pv4tt6eDh9Z1CrV67aLTxCeWv8f/mvvtILh22QMzzfh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p/8YAAADdAAAADwAAAAAAAAAAAAAAAACYAgAAZHJz&#10;L2Rvd25yZXYueG1sUEsFBgAAAAAEAAQA9QAAAIsDAAAAAA==&#10;" fillcolor="#bfbfbf" stroked="f"/>
                  <v:rect id="Rectangle 2466" o:spid="_x0000_s1424" style="position:absolute;left:729;top:850;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Kj1MYA&#10;AADdAAAADwAAAGRycy9kb3ducmV2LnhtbESPQWvCQBSE70L/w/IKvelG28YQs4oUCj1ZqyIen9ln&#10;ErL7NmS3mv77rlDocZiZb5hiNVgjrtT7xrGC6SQBQVw63XCl4LB/H2cgfEDWaByTgh/ysFo+jArM&#10;tbvxF113oRIRwj5HBXUIXS6lL2uy6CeuI47exfUWQ5R9JXWPtwi3Rs6SJJUWG44LNXb0VlPZ7r6t&#10;guz1bNrD/Pm0mX9Ojy2ZNfnNVqmnx2G9ABFoCP/hv/aHVjB7SVO4v4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7Kj1MYAAADdAAAADwAAAAAAAAAAAAAAAACYAgAAZHJz&#10;L2Rvd25yZXYueG1sUEsFBgAAAAAEAAQA9QAAAIsDAAAAAA==&#10;" filled="f" strokeweight="0"/>
                  <v:rect id="Rectangle 2467" o:spid="_x0000_s1425" style="position:absolute;left:729;top:863;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UcHMYA&#10;AADdAAAADwAAAGRycy9kb3ducmV2LnhtbESPQWvCQBSE7wX/w/IEL1I3pjYtqatopOKhl0YPPT6y&#10;r0lo9m3Irkn677uC0OMwM98w6+1oGtFT52rLCpaLCARxYXXNpYLL+f3xFYTzyBoby6TglxxsN5OH&#10;NabaDvxJfe5LESDsUlRQed+mUrqiIoNuYVvi4H3bzqAPsiul7nAIcNPIOIoSabDmsFBhS1lFxU9+&#10;NQqejVstI3n8OFy/iOaZGZ843ys1m467NxCeRv8fvrdPWkG8Sl7g9iY8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UcHMYAAADdAAAADwAAAAAAAAAAAAAAAACYAgAAZHJz&#10;L2Rvd25yZXYueG1sUEsFBgAAAAAEAAQA9QAAAIsDAAAAAA==&#10;" fillcolor="#a5a5a5" stroked="f"/>
                </v:group>
                <v:group id="Group 2468" o:spid="_x0000_s1426" style="position:absolute;left:729;top:951;width:94;height:94" coordorigin="729,951"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ZRzcQAAADdAAAADwAAAGRycy9kb3ducmV2LnhtbERPTWuDQBC9B/oflin0&#10;lqymiRSbjYTQlh5CIFoovQ3uREV3Vtytmn+fPRR6fLzvXTabTow0uMaygngVgSAurW64UvBVvC9f&#10;QDiPrLGzTApu5CDbPyx2mGo78YXG3FcihLBLUUHtfZ9K6cqaDLqV7YkDd7WDQR/gUEk94BTCTSfX&#10;UZRIgw2Hhhp7OtZUtvmvUfAx4XR4jt/GU3s93n6K7fn7FJNST4/z4RWEp9n/i//cn1rBepO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tZRzcQAAADdAAAA&#10;DwAAAAAAAAAAAAAAAACqAgAAZHJzL2Rvd25yZXYueG1sUEsFBgAAAAAEAAQA+gAAAJsDAAAAAA==&#10;">
                  <v:rect id="Rectangle 2469" o:spid="_x0000_s1427" style="position:absolute;left:729;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Tr9sUA&#10;AADdAAAADwAAAGRycy9kb3ducmV2LnhtbESPT4vCMBTE7wv7HcJb8KapIsWtRhFR9OAfVgXx9mie&#10;bbF5KU3U+u2NIOxxmJnfMKNJY0pxp9oVlhV0OxEI4tTqgjMFx8OiPQDhPLLG0jIpeJKDyfj7a4SJ&#10;tg/+o/veZyJA2CWoIPe+SqR0aU4GXcdWxMG72NqgD7LOpK7xEeCmlL0oiqXBgsNCjhXNckqv+5tR&#10;4JpLetrhJlvHblkVp9l8e46PSrV+mukQhKfG/4c/7ZVW0OvHv/B+E56AH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ROv2xQAAAN0AAAAPAAAAAAAAAAAAAAAAAJgCAABkcnMv&#10;ZG93bnJldi54bWxQSwUGAAAAAAQABAD1AAAAigMAAAAA&#10;" fillcolor="#d8d8d8" stroked="f"/>
                  <v:rect id="Rectangle 2470" o:spid="_x0000_s1428" style="position:absolute;left:729;top:95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yPvMUA&#10;AADdAAAADwAAAGRycy9kb3ducmV2LnhtbERPXWvCMBR9H/gfwh34MmaqyBxdU5HBRBwMdYLs7dLc&#10;NqXNTWlirf9+eRjs8XC+s/VoWzFQ72vHCuazBARx4XTNlYLz98fzKwgfkDW2jknBnTys88lDhql2&#10;Nz7ScAqViCHsU1RgQuhSKX1hyKKfuY44cqXrLYYI+0rqHm8x3LZykSQv0mLNscFgR++GiuZ0tQrK&#10;w5O8n/c/88/Ldvi6NGaJndspNX0cN28gAo3hX/zn3mkFi+Uq7o9v4hO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I+8xQAAAN0AAAAPAAAAAAAAAAAAAAAAAJgCAABkcnMv&#10;ZG93bnJldi54bWxQSwUGAAAAAAQABAD1AAAAigMAAAAA&#10;" filled="f" strokecolor="#7f7f7f" strokeweight="0"/>
                  <v:rect id="Rectangle 2471" o:spid="_x0000_s1429" style="position:absolute;left:791;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F5IccA&#10;AADdAAAADwAAAGRycy9kb3ducmV2LnhtbESPQWvCQBSE70L/w/KEXkLdqKXW6CpaKs2taovnR/aZ&#10;hGbfhuzWJP76rlDwOMzMN8xy3ZlKXKhxpWUF41EMgjizuuRcwffX7ukVhPPIGivLpKAnB+vVw2CJ&#10;ibYtH+hy9LkIEHYJKii8rxMpXVaQQTeyNXHwzrYx6INscqkbbAPcVHISxy/SYMlhocCa3grKfo6/&#10;RkFUT0/b9rpPo89d3L9/nA7zPOqUehx2mwUIT52/h//bqVYweZ6N4fYmP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BxeSHHAAAA3QAAAA8AAAAAAAAAAAAAAAAAmAIAAGRy&#10;cy9kb3ducmV2LnhtbFBLBQYAAAAABAAEAPUAAACMAwAAAAA=&#10;" fillcolor="#bfbfbf" stroked="f"/>
                  <v:rect id="Rectangle 2472" o:spid="_x0000_s1430" style="position:absolute;left:791;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AzCsYA&#10;AADdAAAADwAAAGRycy9kb3ducmV2LnhtbESPT2vCQBTE7wW/w/KE3nRjao2kriJCwZPWP5QeX7PP&#10;JGT3bchuNf32XUHocZiZ3zCLVW+NuFLna8cKJuMEBHHhdM2lgvPpfTQH4QOyRuOYFPySh9Vy8LTA&#10;XLsbH+h6DKWIEPY5KqhCaHMpfVGRRT92LXH0Lq6zGKLsSqk7vEW4NTJNkpm0WHNcqLClTUVFc/yx&#10;Cuav36Y5Zy9fu2w/+WzIrMnvPpR6HvbrNxCB+vAffrS3WkE6zVK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VAzCsYAAADdAAAADwAAAAAAAAAAAAAAAACYAgAAZHJz&#10;L2Rvd25yZXYueG1sUEsFBgAAAAAEAAQA9QAAAIsDAAAAAA==&#10;" filled="f" strokeweight="0"/>
                  <v:rect id="Rectangle 2473" o:spid="_x0000_s1431" style="position:absolute;left:791;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eMwsYA&#10;AADdAAAADwAAAGRycy9kb3ducmV2LnhtbESPQWvCQBSE70L/w/IKvRTdmNhWoqu0KYqHXhp78PjI&#10;PpPQ7NuQXZP037tCweMwM98w6+1oGtFT52rLCuazCARxYXXNpYKf4266BOE8ssbGMin4IwfbzcNk&#10;jam2A39Tn/tSBAi7FBVU3replK6oyKCb2ZY4eGfbGfRBdqXUHQ4BbhoZR9GrNFhzWKiwpayi4je/&#10;GAUvxi3mkdx/fV5ORM+ZGRPOP5R6ehzfVyA8jf4e/m8ftIJ48ZbA7U14An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eMwsYAAADdAAAADwAAAAAAAAAAAAAAAACYAgAAZHJz&#10;L2Rvd25yZXYueG1sUEsFBgAAAAAEAAQA9QAAAIsDAAAAAA==&#10;" fillcolor="#a5a5a5" stroked="f"/>
                  <v:rect id="Rectangle 2474" o:spid="_x0000_s1432" style="position:absolute;left:760;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bauccA&#10;AADdAAAADwAAAGRycy9kb3ducmV2LnhtbESPT2vCQBTE70K/w/IKXkLd+IdqU1dRUfRWteL5kX1N&#10;QrNvQ3Y1sZ++Kwgeh5n5DTOdt6YUV6pdYVlBvxeDIE6tLjhTcPrevE1AOI+ssbRMCm7kYD576Uwx&#10;0bbhA12PPhMBwi5BBbn3VSKlS3My6Hq2Ig7ej60N+iDrTOoamwA3pRzE8bs0WHBYyLGiVU7p7/Fi&#10;FETV8Lxs/va76GsT39bb8+Eji1qluq/t4hOEp9Y/w4/2TisYjMYjuL8JT0DO/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G2rnHAAAA3QAAAA8AAAAAAAAAAAAAAAAAmAIAAGRy&#10;cy9kb3ducmV2LnhtbFBLBQYAAAAABAAEAPUAAACMAwAAAAA=&#10;" fillcolor="#bfbfbf" stroked="f"/>
                  <v:rect id="Rectangle 2475" o:spid="_x0000_s1433" style="position:absolute;left:760;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mrfsUA&#10;AADdAAAADwAAAGRycy9kb3ducmV2LnhtbESPQWvCQBSE7wX/w/IEb3Wj1kaiq4gg9KStinh8Zp9J&#10;yO7bkN1q+u/dQqHHYWa+YRarzhpxp9ZXjhWMhgkI4tzpigsFp+P2dQbCB2SNxjEp+CEPq2XvZYGZ&#10;dg/+ovshFCJC2GeooAyhyaT0eUkW/dA1xNG7udZiiLItpG7xEeHWyHGSvEuLFceFEhvalJTXh2+r&#10;YDa9mvqUTi67dD8612TW5HefSg363XoOIlAX/sN/7Q+tYPyWTuH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uat+xQAAAN0AAAAPAAAAAAAAAAAAAAAAAJgCAABkcnMv&#10;ZG93bnJldi54bWxQSwUGAAAAAAQABAD1AAAAigMAAAAA&#10;" filled="f" strokeweight="0"/>
                  <v:rect id="Rectangle 2476" o:spid="_x0000_s1434" style="position:absolute;left:760;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AvWsYA&#10;AADdAAAADwAAAGRycy9kb3ducmV2LnhtbESPQWvCQBSE7wX/w/IEL1I3pjYtqatopOKhl0YPPT6y&#10;r0lo9m3Irkn677uC0OMwM98w6+1oGtFT52rLCpaLCARxYXXNpYLL+f3xFYTzyBoby6TglxxsN5OH&#10;NabaDvxJfe5LESDsUlRQed+mUrqiIoNuYVvi4H3bzqAPsiul7nAIcNPIOIoSabDmsFBhS1lFxU9+&#10;NQqejVstI3n8OFy/iOaZGZ843ys1m467NxCeRv8fvrdPWkG8ekng9iY8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oAvWsYAAADdAAAADwAAAAAAAAAAAAAAAACYAgAAZHJz&#10;L2Rvd25yZXYueG1sUEsFBgAAAAAEAAQA9QAAAIsDAAAAAA==&#10;" fillcolor="#a5a5a5" stroked="f"/>
                  <v:rect id="Rectangle 2477" o:spid="_x0000_s1435" style="position:absolute;left:729;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REzsYA&#10;AADdAAAADwAAAGRycy9kb3ducmV2LnhtbESPQWvCQBSE7wX/w/IEL6Fu1KJt6ioqit6stnh+ZF+T&#10;YPZtyK4m+utdodDjMDPfMNN5a0pxpdoVlhUM+jEI4tTqgjMFP9+b13cQziNrLC2Tghs5mM86L1NM&#10;tG34QNejz0SAsEtQQe59lUjp0pwMur6tiIP3a2uDPsg6k7rGJsBNKYdxPJYGCw4LOVa0yik9Hy9G&#10;QVSNTsvm/rWL9pv4tt6eDh9Z1CrV67aLTxCeWv8f/mvvtILh22QCzzfh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NREzsYAAADdAAAADwAAAAAAAAAAAAAAAACYAgAAZHJz&#10;L2Rvd25yZXYueG1sUEsFBgAAAAAEAAQA9QAAAIsDAAAAAA==&#10;" fillcolor="#bfbfbf" stroked="f"/>
                  <v:rect id="Rectangle 2478" o:spid="_x0000_s1436" style="position:absolute;left:729;top:101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E4MIA&#10;AADdAAAADwAAAGRycy9kb3ducmV2LnhtbERPz2vCMBS+D/wfwhO8zVTdVqlGEUHYybkq4vHZPNvS&#10;5KU0mXb//XIQdvz4fi/XvTXiTp2vHSuYjBMQxIXTNZcKTsfd6xyED8gajWNS8Ese1qvByxIz7R78&#10;Tfc8lCKGsM9QQRVCm0npi4os+rFriSN3c53FEGFXSt3hI4ZbI6dJ8iEt1hwbKmxpW1HR5D9Wwfz9&#10;appTOrvs06/JuSGzIb8/KDUa9psFiEB9+Bc/3Z9awfQtjXPjm/gE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uATgwgAAAN0AAAAPAAAAAAAAAAAAAAAAAJgCAABkcnMvZG93&#10;bnJldi54bWxQSwUGAAAAAAQABAD1AAAAhwMAAAAA&#10;" filled="f" strokeweight="0"/>
                  <v:rect id="Rectangle 2479" o:spid="_x0000_s1437" style="position:absolute;left:729;top:102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7KMYA&#10;AADdAAAADwAAAGRycy9kb3ducmV2LnhtbESPQWvCQBSE74X+h+UVvIhuotZq6kaqRenBi2kPPT6y&#10;r0lo9m3IbmL8911B6HGYmW+YzXYwteipdZVlBfE0AkGcW11xoeDr8zBZgXAeWWNtmRRcycE2fXzY&#10;YKLthc/UZ74QAcIuQQWl900ipctLMuimtiEO3o9tDfog20LqFi8Bbmo5i6KlNFhxWCixoX1J+W/W&#10;GQXPxi3iSB5P79030XhvhjlnO6VGT8PbKwhPg/8P39sfWsFs8bKG25vwBG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7KMYAAADdAAAADwAAAAAAAAAAAAAAAACYAgAAZHJz&#10;L2Rvd25yZXYueG1sUEsFBgAAAAAEAAQA9QAAAIsDAAAAAA==&#10;" fillcolor="#a5a5a5" stroked="f"/>
                  <v:rect id="Rectangle 2480" o:spid="_x0000_s1438" style="position:absolute;left:791;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isncUA&#10;AADdAAAADwAAAGRycy9kb3ducmV2LnhtbERPy2rCQBTdF/oPwy10E5qJD0pMHaUWQ91Zrbi+ZG6T&#10;0MydkBlN4td3FkKXh/NergfTiCt1rrasYBInIIgLq2suFZy+85cUhPPIGhvLpGAkB+vV48MSM217&#10;PtD16EsRQthlqKDyvs2kdEVFBl1sW+LA/djOoA+wK6XusA/hppHTJHmVBmsODRW29FFR8Xu8GAVR&#10;Oztv+tvXLtrnybj9PB8WZTQo9fw0vL+B8DT4f/HdvdMKpvM07A9vw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6KydxQAAAN0AAAAPAAAAAAAAAAAAAAAAAJgCAABkcnMv&#10;ZG93bnJldi54bWxQSwUGAAAAAAQABAD1AAAAigMAAAAA&#10;" fillcolor="#bfbfbf" stroked="f"/>
                  <v:rect id="Rectangle 2481" o:spid="_x0000_s1439" style="position:absolute;left:791;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fdWsYA&#10;AADdAAAADwAAAGRycy9kb3ducmV2LnhtbESPT2vCQBTE7wW/w/IK3uomWjWkriKC0JP1H6XH1+xr&#10;ErL7NmRXjd/eLRR6HGbmN8xi1VsjrtT52rGCdJSAIC6crrlUcD5tXzIQPiBrNI5JwZ08rJaDpwXm&#10;2t34QNdjKEWEsM9RQRVCm0vpi4os+pFriaP34zqLIcqulLrDW4RbI8dJMpMWa44LFba0qahojher&#10;IJt+m+Y8n3zt5h/pZ0NmTX63V2r43K/fQATqw3/4r/2uFYxfsxR+38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fdWsYAAADdAAAADwAAAAAAAAAAAAAAAACYAgAAZHJz&#10;L2Rvd25yZXYueG1sUEsFBgAAAAAEAAQA9QAAAIsDAAAAAA==&#10;" filled="f" strokeweight="0"/>
                  <v:rect id="Rectangle 2482" o:spid="_x0000_s1440" style="position:absolute;left:791;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5ZfsYA&#10;AADdAAAADwAAAGRycy9kb3ducmV2LnhtbESPQWvCQBSE74L/YXlCL6VuTGOR1FVspNJDL40ePD6y&#10;r0kw+zZk1yT+e7dQ8DjMzDfMejuaRvTUudqygsU8AkFcWF1zqeB0/HxZgXAeWWNjmRTcyMF2M52s&#10;MdV24B/qc1+KAGGXooLK+zaV0hUVGXRz2xIH79d2Bn2QXSl1h0OAm0bGUfQmDdYcFipsKauouORX&#10;o2BpXLKI5OF7fz0TPWdmfOX8Q6mn2bh7B+Fp9I/wf/tLK4iTVQx/b8ITkJ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5ZfsYAAADdAAAADwAAAAAAAAAAAAAAAACYAgAAZHJz&#10;L2Rvd25yZXYueG1sUEsFBgAAAAAEAAQA9QAAAIsDAAAAAA==&#10;" fillcolor="#a5a5a5" stroked="f"/>
                  <v:rect id="Rectangle 2483" o:spid="_x0000_s1441" style="position:absolute;left:760;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oy6scA&#10;AADdAAAADwAAAGRycy9kb3ducmV2LnhtbESPQWvCQBSE74X+h+UJXkLdaKTY1FWqNOjNaovnR/Y1&#10;CWbfhuzWJP76bkHocZiZb5jluje1uFLrKssKppMYBHFudcWFgq/P7GkBwnlkjbVlUjCQg/Xq8WGJ&#10;qbYdH+l68oUIEHYpKii9b1IpXV6SQTexDXHwvm1r0AfZFlK32AW4qeUsjp+lwYrDQokNbUvKL6cf&#10;oyBqkvOmu33so0MWD++78/GliHqlxqP+7RWEp97/h+/tvVYwmy8S+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6MurHAAAA3QAAAA8AAAAAAAAAAAAAAAAAmAIAAGRy&#10;cy9kb3ducmV2LnhtbFBLBQYAAAAABAAEAPUAAACMAwAAAAA=&#10;" fillcolor="#bfbfbf" stroked="f"/>
                  <v:rect id="Rectangle 2484" o:spid="_x0000_s1442" style="position:absolute;left:760;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B+wsYA&#10;AADdAAAADwAAAGRycy9kb3ducmV2LnhtbESPT2vCQBTE74V+h+UVetON1mqIriKC0JOtfxCPz+wz&#10;Cdl9G7Jbjd/eLQg9DjPzG2a26KwRV2p95VjBoJ+AIM6drrhQcNiveykIH5A1Gsek4E4eFvPXlxlm&#10;2t14S9ddKESEsM9QQRlCk0np85Is+r5riKN3ca3FEGVbSN3iLcKtkcMkGUuLFceFEhtalZTXu1+r&#10;IP08m/ow+ThtJt+DY01mSX7zo9T7W7ecggjUhf/ws/2lFQxH6Qj+3s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B+wsYAAADdAAAADwAAAAAAAAAAAAAAAACYAgAAZHJz&#10;L2Rvd25yZXYueG1sUEsFBgAAAAAEAAQA9QAAAIsDAAAAAA==&#10;" filled="f" strokeweight="0"/>
                  <v:rect id="Rectangle 2485" o:spid="_x0000_s1443" style="position:absolute;left:760;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fBCsMA&#10;AADdAAAADwAAAGRycy9kb3ducmV2LnhtbESPzarCMBSE94LvEI5wN6Kpv0g1ildRXLixunB5aI5t&#10;sTkpTdT69ubCBZfDzHzDLFaNKcWTaldYVjDoRyCIU6sLzhRczrveDITzyBpLy6TgTQ5Wy3ZrgbG2&#10;Lz7RM/GZCBB2MSrIva9iKV2ak0HXtxVx8G62NuiDrDOpa3wFuCnlMIqm0mDBYSHHijY5pffkYRRM&#10;jBsPIrk/bh9Xou7GNCNOfpX66TTrOQhPjf+G/9sHrWA4nk3g7014An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fBCsMAAADdAAAADwAAAAAAAAAAAAAAAACYAgAAZHJzL2Rv&#10;d25yZXYueG1sUEsFBgAAAAAEAAQA9QAAAIgDAAAAAA==&#10;" fillcolor="#a5a5a5" stroked="f"/>
                  <v:rect id="Rectangle 2486" o:spid="_x0000_s1444" style="position:absolute;left:729;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2RcscA&#10;AADdAAAADwAAAGRycy9kb3ducmV2LnhtbESPQWvCQBSE7wX/w/IKvQTdqEVszEa0VPRm1eL5kX0m&#10;odm3Ibs10V/fFQo9DjPzDZMue1OLK7WusqxgPIpBEOdWV1wo+DpthnMQziNrrC2Tghs5WGaDpxQT&#10;bTs+0PXoCxEg7BJUUHrfJFK6vCSDbmQb4uBdbGvQB9kWUrfYBbip5SSOZ9JgxWGhxIbeS8q/jz9G&#10;QdRMz+vu/rmL9pv49rE9H96KqFfq5blfLUB46v1/+K+90womr/MZPN6EJ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NkXLHAAAA3QAAAA8AAAAAAAAAAAAAAAAAmAIAAGRy&#10;cy9kb3ducmV2LnhtbFBLBQYAAAAABAAEAPUAAACMAwAAAAA=&#10;" fillcolor="#bfbfbf" stroked="f"/>
                  <v:rect id="Rectangle 2487" o:spid="_x0000_s1445" style="position:absolute;left:729;top:983;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LgtcYA&#10;AADdAAAADwAAAGRycy9kb3ducmV2LnhtbESPT2vCQBTE7wW/w/KE3nSjtSakriJCwZPWP5QeX7PP&#10;JGT3bchuNf32XUHocZiZ3zCLVW+NuFLna8cKJuMEBHHhdM2lgvPpfZSB8AFZo3FMCn7Jw2o5eFpg&#10;rt2ND3Q9hlJECPscFVQhtLmUvqjIoh+7ljh6F9dZDFF2pdQd3iLcGjlNkrm0WHNcqLClTUVFc/yx&#10;CrLXb9Oc05evXbqffDZk1uR3H0o9D/v1G4hAffgPP9pbrWA6y1K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LgtcYAAADdAAAADwAAAAAAAAAAAAAAAACYAgAAZHJz&#10;L2Rvd25yZXYueG1sUEsFBgAAAAAEAAQA9QAAAIsDAAAAAA==&#10;" filled="f" strokeweight="0"/>
                  <v:rect id="Rectangle 2488" o:spid="_x0000_s1446" style="position:absolute;left:729;top:99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ulMMA&#10;AADdAAAADwAAAGRycy9kb3ducmV2LnhtbERPu2rDMBTdC/0HcQtZSi3n0RLcyCZxSMmQpW6Hjhfr&#10;1ja1rowlP/L30VDIeDjvXTabVozUu8aygmUUgyAurW64UvD9dXrZgnAeWWNrmRRcyUGWPj7sMNF2&#10;4k8aC1+JEMIuQQW1910ipStrMugi2xEH7tf2Bn2AfSV1j1MIN61cxfGbNNhwaKixo7ym8q8YjIJX&#10;4zbLWH5cjsMP0XNu5jUXB6UWT/P+HYSn2d/F/+6zVrDabMPc8CY8AZ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YZulMMAAADdAAAADwAAAAAAAAAAAAAAAACYAgAAZHJzL2Rv&#10;d25yZXYueG1sUEsFBgAAAAAEAAQA9QAAAIgDAAAAAA==&#10;" fillcolor="#a5a5a5" stroked="f"/>
                  <v:rect id="Rectangle 2489" o:spid="_x0000_s1447" style="position:absolute;left:791;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IFAMcA&#10;AADdAAAADwAAAGRycy9kb3ducmV2LnhtbESPT2vCQBTE70K/w/IKXkLd+IeiqauoKHqzscXzI/ua&#10;hGbfhuxqop++WxA8DjPzG2a+7EwlrtS40rKC4SAGQZxZXXKu4Ptr9zYF4TyyxsoyKbiRg+XipTfH&#10;RNuWU7qefC4ChF2CCgrv60RKlxVk0A1sTRy8H9sY9EE2udQNtgFuKjmK43dpsOSwUGBNm4Ky39PF&#10;KIjq8Xnd3j8P0XEX37b7czrLo06p/mu3+gDhqfPP8KN90ApGk+kM/t+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vSBQDHAAAA3QAAAA8AAAAAAAAAAAAAAAAAmAIAAGRy&#10;cy9kb3ducmV2LnhtbFBLBQYAAAAABAAEAPUAAACMAwAAAAA=&#10;" fillcolor="#bfbfbf" stroked="f"/>
                  <v:rect id="Rectangle 2490" o:spid="_x0000_s1448" style="position:absolute;left:791;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uHMMA&#10;AADdAAAADwAAAGRycy9kb3ducmV2LnhtbERPz2vCMBS+C/4P4Qm7aVq3qauNIsJgJ6dOxo7P5tmW&#10;Ji+lybT775eD4PHj+52ve2vElTpfO1aQThIQxIXTNZcKTl/v4wUIH5A1Gsek4I88rFfDQY6Zdjc+&#10;0PUYShFD2GeooAqhzaT0RUUW/cS1xJG7uM5iiLArpe7wFsOtkdMkmUmLNceGClvaVlQ0x1+rYPF6&#10;Ns1p/vyzm3+m3w2ZDfndXqmnUb9ZggjUh4f47v7QCqYvb3F/fBOf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LuHMMAAADdAAAADwAAAAAAAAAAAAAAAACYAgAAZHJzL2Rv&#10;d25yZXYueG1sUEsFBgAAAAAEAAQA9QAAAIgDAAAAAA==&#10;" filled="f" strokeweight="0"/>
                  <v:rect id="Rectangle 2491" o:spid="_x0000_s1449" style="position:absolute;left:791;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VR1MYA&#10;AADdAAAADwAAAGRycy9kb3ducmV2LnhtbESPQWvCQBSE74L/YXlCL6VukmppU9fQWhQPXoweenxk&#10;X5PQ7Nuwu2r6712h4HGYmW+YRTGYTpzJ+daygnSagCCurG65VnA8rJ9eQfiArLGzTAr+yEOxHI8W&#10;mGt74T2dy1CLCGGfo4ImhD6X0lcNGfRT2xNH78c6gyFKV0vt8BLhppNZkrxIgy3HhQZ7WjVU/ZYn&#10;o2Bu/CxN5Gb3dfomelyZ4ZnLT6UeJsPHO4hAQ7iH/9tbrSCbvaVwe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VR1MYAAADdAAAADwAAAAAAAAAAAAAAAACYAgAAZHJz&#10;L2Rvd25yZXYueG1sUEsFBgAAAAAEAAQA9QAAAIsDAAAAAA==&#10;" fillcolor="#a5a5a5" stroked="f"/>
                  <v:rect id="Rectangle 2492" o:spid="_x0000_s1450" style="position:absolute;left:760;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8BrMcA&#10;AADdAAAADwAAAGRycy9kb3ducmV2LnhtbESPT2vCQBTE7wW/w/IEL6FuTIto6iq2VPTmnxbPj+wz&#10;CWbfhuxqop/eFQo9DjPzG2a26EwlrtS40rKC0TAGQZxZXXKu4Pdn9ToB4TyyxsoyKbiRg8W89zLD&#10;VNuW93Q9+FwECLsUFRTe16mULivIoBvamjh4J9sY9EE2udQNtgFuKpnE8VgaLDksFFjTV0HZ+XAx&#10;CqL67fjZ3nebaLuKb9/r436aR51Sg363/ADhqfP/4b/2RitI3qcJPN+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CvAazHAAAA3QAAAA8AAAAAAAAAAAAAAAAAmAIAAGRy&#10;cy9kb3ducmV2LnhtbFBLBQYAAAAABAAEAPUAAACMAwAAAAA=&#10;" fillcolor="#bfbfbf" stroked="f"/>
                  <v:rect id="Rectangle 2493" o:spid="_x0000_s1451" style="position:absolute;left:760;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Bwa8UA&#10;AADdAAAADwAAAGRycy9kb3ducmV2LnhtbESPQWsCMRSE74X+h/AK3mpWrVVXo0hB8KRWRTw+N6+7&#10;yyYvyybq9t8bodDjMDPfMLNFa424UeNLxwp63QQEceZ0ybmC42H1PgbhA7JG45gU/JKHxfz1ZYap&#10;dnf+pts+5CJC2KeooAihTqX0WUEWfdfVxNH7cY3FEGWTS93gPcKtkf0k+ZQWS44LBdb0VVBW7a9W&#10;wXh4MdVxNDhvRtveqSKzJL/ZKdV5a5dTEIHa8B/+a6+1gv7HZADP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HBrxQAAAN0AAAAPAAAAAAAAAAAAAAAAAJgCAABkcnMv&#10;ZG93bnJldi54bWxQSwUGAAAAAAQABAD1AAAAigMAAAAA&#10;" filled="f" strokeweight="0"/>
                  <v:rect id="Rectangle 2494" o:spid="_x0000_s1452" style="position:absolute;left:760;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LyTMYA&#10;AADdAAAADwAAAGRycy9kb3ducmV2LnhtbESPQWvCQBSE74L/YXmCF2k2SWNp06zSKpUeejF66PGR&#10;fU1Cs29DdtX033cFweMwM98wxXo0nTjT4FrLCpIoBkFcWd1yreB4+Hh4BuE8ssbOMin4Iwfr1XRS&#10;YK7thfd0Ln0tAoRdjgoa7/tcSlc1ZNBFticO3o8dDPogh1rqAS8BbjqZxvGTNNhyWGiwp01D1W95&#10;MgqWxmVJLHdf29M30WJjxkcu35Waz8a3VxCeRn8P39qfWkGavWRwfROe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LyTMYAAADdAAAADwAAAAAAAAAAAAAAAACYAgAAZHJz&#10;L2Rvd25yZXYueG1sUEsFBgAAAAAEAAQA9QAAAIsDAAAAAA==&#10;" fillcolor="#a5a5a5" stroked="f"/>
                  <v:rect id="Rectangle 2495" o:spid="_x0000_s1453" style="position:absolute;left:729;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aZ2MgA&#10;AADdAAAADwAAAGRycy9kb3ducmV2LnhtbESPT2vCQBTE74LfYXlCL0E3tVo0dZW2VJqb9Q+eH9nX&#10;JDT7NmS3Jumn7wqCx2FmfsOsNp2pxIUaV1pW8DiJQRBnVpecKzgdt+MFCOeRNVaWSUFPDjbr4WCF&#10;ibYt7+ly8LkIEHYJKii8rxMpXVaQQTexNXHwvm1j0AfZ5FI32Aa4qeQ0jp+lwZLDQoE1vReU/Rx+&#10;jYKofjq/tX9fabTbxv3H53m/zKNOqYdR9/oCwlPn7+FbO9UKprPlHK5vwhOQ6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RpnYyAAAAN0AAAAPAAAAAAAAAAAAAAAAAJgCAABk&#10;cnMvZG93bnJldi54bWxQSwUGAAAAAAQABAD1AAAAjQMAAAAA&#10;" fillcolor="#bfbfbf" stroked="f"/>
                  <v:rect id="Rectangle 2496" o:spid="_x0000_s1454" style="position:absolute;left:729;top:952;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fT88YA&#10;AADdAAAADwAAAGRycy9kb3ducmV2LnhtbESPT2sCMRTE7wW/Q3iF3mpWa/2zGkWEgie1KuLxuXnd&#10;XTZ5WTaprt/eCIUeh5n5DTNbtNaIKzW+dKyg101AEGdOl5wrOB6+3scgfEDWaByTgjt5WMw7LzNM&#10;tbvxN133IRcRwj5FBUUIdSqlzwqy6LuuJo7ej2sshiibXOoGbxFujewnyVBaLDkuFFjTqqCs2v9a&#10;BePPi6mOo4/zZrTtnSoyS/KbnVJvr+1yCiJQG/7Df+21VtAfTIbwfBOf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mfT88YAAADdAAAADwAAAAAAAAAAAAAAAACYAgAAZHJz&#10;L2Rvd25yZXYueG1sUEsFBgAAAAAEAAQA9QAAAIsDAAAAAA==&#10;" filled="f" strokeweight="0"/>
                  <v:rect id="Rectangle 2497" o:spid="_x0000_s1455" style="position:absolute;left:729;top:964;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BsO8YA&#10;AADdAAAADwAAAGRycy9kb3ducmV2LnhtbESPQWvCQBSE74X+h+UVvIhuotZq6kaqRenBi2kPPT6y&#10;r0lo9m3IbmL8911B6HGYmW+YzXYwteipdZVlBfE0AkGcW11xoeDr8zBZgXAeWWNtmRRcycE2fXzY&#10;YKLthc/UZ74QAcIuQQWl900ipctLMuimtiEO3o9tDfog20LqFi8Bbmo5i6KlNFhxWCixoX1J+W/W&#10;GQXPxi3iSB5P79030XhvhjlnO6VGT8PbKwhPg/8P39sfWsFssX6B25vwBG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BsO8YAAADdAAAADwAAAAAAAAAAAAAAAACYAgAAZHJz&#10;L2Rvd25yZXYueG1sUEsFBgAAAAAEAAQA9QAAAIsDAAAAAA==&#10;" fillcolor="#a5a5a5" stroked="f"/>
                </v:group>
                <v:rect id="Rectangle 2498" o:spid="_x0000_s1456" style="position:absolute;left:1212;top:128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FPwsMA&#10;AADdAAAADwAAAGRycy9kb3ducmV2LnhtbERPz2vCMBS+C/sfwhvsZpM5LbMaZQyEwfRgO/D6aJ5t&#10;WfPSNbHt/ntzGOz48f3e7ifbioF63zjW8JwoEMSlMw1XGr6Kw/wVhA/IBlvHpOGXPOx3D7MtZsaN&#10;fKYhD5WIIewz1FCH0GVS+rImiz5xHXHkrq63GCLsK2l6HGO4beVCqVRabDg21NjRe03ld36zGjBd&#10;mp/T9eVYfN5SXFeTOqwuSuunx+ltAyLQFP7Ff+4Po2GxXMe58U18AnJ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FPwsMAAADdAAAADwAAAAAAAAAAAAAAAACYAgAAZHJzL2Rv&#10;d25yZXYueG1sUEsFBgAAAAAEAAQA9QAAAIgDAAAAAA==&#10;" stroked="f"/>
                <v:rect id="Rectangle 2499" o:spid="_x0000_s1457" style="position:absolute;left:1212;top:128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iccMUA&#10;AADdAAAADwAAAGRycy9kb3ducmV2LnhtbESPQWsCMRSE7wX/Q3iCt5qtaKmrUbZFoSehWmi9PTav&#10;yeLmZdlEd/vvjSB4HGbmG2a57l0tLtSGyrOCl3EGgrj0umKj4PuwfX4DESKyxtozKfinAOvV4GmJ&#10;ufYdf9FlH41IEA45KrAxNrmUobTkMIx9Q5y8P986jEm2RuoWuwR3tZxk2at0WHFasNjQh6XytD87&#10;BZvmuCtmJsjiJ9rfk3/vtnZnlBoN+2IBIlIfH+F7+1MrmEz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eJxwxQAAAN0AAAAPAAAAAAAAAAAAAAAAAJgCAABkcnMv&#10;ZG93bnJldi54bWxQSwUGAAAAAAQABAD1AAAAigMAAAAA&#10;" filled="f"/>
                <v:rect id="Rectangle 2500" o:spid="_x0000_s1458" style="position:absolute;left:1153;top:128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zZ3sMA&#10;AADdAAAADwAAAGRycy9kb3ducmV2LnhtbERPz2vCMBS+C/sfwht4s8m6WbbOKDIQhM2DrbDro3m2&#10;Zc1LbVLt/vvlMPD48f1ebSbbiSsNvnWs4SlRIIgrZ1quNZzK3eIVhA/IBjvHpOGXPGzWD7MV5sbd&#10;+EjXItQihrDPUUMTQp9L6auGLPrE9cSRO7vBYohwqKUZ8BbDbSdTpTJpseXY0GBPHw1VP8VoNWD2&#10;Yi6H8/NX+Tlm+FZParf8VlrPH6ftO4hAU7iL/917oyFdqrg/volP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zZ3sMAAADdAAAADwAAAAAAAAAAAAAAAACYAgAAZHJzL2Rv&#10;d25yZXYueG1sUEsFBgAAAAAEAAQA9QAAAIgDAAAAAA==&#10;" stroked="f"/>
                <v:rect id="Rectangle 2501" o:spid="_x0000_s1459" style="position:absolute;left:1153;top:128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KbMQA&#10;AADdAAAADwAAAGRycy9kb3ducmV2LnhtbESPQWsCMRSE74L/ITyhNzerYJGtUVZR6EmoCm1vj80z&#10;Wdy8LJvU3f77piB4HGbmG2a1GVwj7tSF2rOCWZaDIK68rtkouJwP0yWIEJE1Np5JwS8F2KzHoxUW&#10;2vf8QfdTNCJBOBSowMbYFlKGypLDkPmWOHlX3zmMSXZG6g77BHeNnOf5q3RYc1qw2NLOUnU7/TgF&#10;+/b7WC5MkOVntF83v+0P9miUepkM5RuISEN8hh/td61gvsh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lCmzEAAAA3QAAAA8AAAAAAAAAAAAAAAAAmAIAAGRycy9k&#10;b3ducmV2LnhtbFBLBQYAAAAABAAEAPUAAACJAwAAAAA=&#10;" filled="f"/>
                <v:rect id="Rectangle 2502" o:spid="_x0000_s1460" style="position:absolute;left:1212;top:149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LiMsYA&#10;AADdAAAADwAAAGRycy9kb3ducmV2LnhtbESPW2sCMRSE3wv+h3CEvtXEbV103ShSEAptH7yAr4fN&#10;2QtuTtZN1O2/bwoFH4eZ+YbJ14NtxY163zjWMJ0oEMSFMw1XGo6H7cschA/IBlvHpOGHPKxXo6cc&#10;M+PuvKPbPlQiQthnqKEOocuk9EVNFv3EdcTRK11vMUTZV9L0eI9w28pEqVRabDgu1NjRe03FeX+1&#10;GjB9M5fv8vXr8HlNcVENajs7Ka2fx8NmCSLQEB7h//aH0ZDMVAJ/b+IT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oLiMsYAAADdAAAADwAAAAAAAAAAAAAAAACYAgAAZHJz&#10;L2Rvd25yZXYueG1sUEsFBgAAAAAEAAQA9QAAAIsDAAAAAA==&#10;" stroked="f"/>
                <v:rect id="Rectangle 2503" o:spid="_x0000_s1461" style="position:absolute;left:1212;top:149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sxgMQA&#10;AADdAAAADwAAAGRycy9kb3ducmV2LnhtbESPQWsCMRSE74L/ITyhN83WopTVKKtU6ElQC623x+Y1&#10;Wdy8LJvU3f57Iwgeh5n5hlmue1eLK7Wh8qzgdZKBIC69rtgo+Drtxu8gQkTWWHsmBf8UYL0aDpaY&#10;a9/xga7HaESCcMhRgY2xyaUMpSWHYeIb4uT9+tZhTLI1UrfYJbir5TTL5tJhxWnBYkNbS+Xl+OcU&#10;fDTnfTEzQRbf0f5c/Kbb2b1R6mXUFwsQkfr4DD/an1rBdJa9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7MYDEAAAA3QAAAA8AAAAAAAAAAAAAAAAAmAIAAGRycy9k&#10;b3ducmV2LnhtbFBLBQYAAAAABAAEAPUAAACJAwAAAAA=&#10;" filled="f"/>
                <v:rect id="Rectangle 2504" o:spid="_x0000_s1462" style="position:absolute;left:1153;top:149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ff3cUA&#10;AADdAAAADwAAAGRycy9kb3ducmV2LnhtbESPW4vCMBSE34X9D+Es+KbJeilajbIsCILrgxfw9dAc&#10;22Jz0m2i1n9vFgQfh5n5hpkvW1uJGzW+dKzhq69AEGfOlJxrOB5WvQkIH5ANVo5Jw4M8LBcfnTmm&#10;xt15R7d9yEWEsE9RQxFCnUrps4Is+r6riaN3do3FEGWTS9PgPcJtJQdKJdJiyXGhwJp+Csou+6vV&#10;gMnI/G3Pw9/D5prgNG/VanxSWnc/2+8ZiEBteIdf7bXRMBirE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J9/dxQAAAN0AAAAPAAAAAAAAAAAAAAAAAJgCAABkcnMv&#10;ZG93bnJldi54bWxQSwUGAAAAAAQABAD1AAAAigMAAAAA&#10;" stroked="f"/>
                <v:rect id="Rectangle 2505" o:spid="_x0000_s1463" style="position:absolute;left:1153;top:149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4Mb8UA&#10;AADdAAAADwAAAGRycy9kb3ducmV2LnhtbESPwWrDMBBE74X8g9hAb43cgENxIhs3JJBToGmh7W2x&#10;NpKJtTKWErt/XwUKPQ4z84bZVJPrxI2G0HpW8LzIQBA3XrdsFHy8759eQISIrLHzTAp+KEBVzh42&#10;WGg/8hvdTtGIBOFQoAIbY19IGRpLDsPC98TJO/vBYUxyMFIPOCa46+Qyy1bSYctpwWJPW0vN5XR1&#10;Cnb997HOTZD1Z7RfF/867u3RKPU4n+o1iEhT/A//tQ9awTLPcri/SU9Al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3gxvxQAAAN0AAAAPAAAAAAAAAAAAAAAAAJgCAABkcnMv&#10;ZG93bnJldi54bWxQSwUGAAAAAAQABAD1AAAAigMAAAAA&#10;" filled="f"/>
                <v:rect id="Rectangle 2506" o:spid="_x0000_s1464" style="position:absolute;left:1212;top:170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nkMcQA&#10;AADdAAAADwAAAGRycy9kb3ducmV2LnhtbESPT4vCMBTE7wt+h/AEb2uiq0WrUWRBENY9+Ae8Pppn&#10;W2xeahO1++2NsOBxmJnfMPNlaytxp8aXjjUM+goEceZMybmG42H9OQHhA7LByjFp+CMPy0XnY46p&#10;cQ/e0X0fchEh7FPUUIRQp1L6rCCLvu9q4uidXWMxRNnk0jT4iHBbyaFSibRYclwosKbvgrLL/mY1&#10;YDIy19/z1/bwc0twmrdqPT4prXvddjUDEagN7/B/e2M0DMcqgdeb+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55DHEAAAA3QAAAA8AAAAAAAAAAAAAAAAAmAIAAGRycy9k&#10;b3ducmV2LnhtbFBLBQYAAAAABAAEAPUAAACJAwAAAAA=&#10;" stroked="f"/>
                <v:rect id="Rectangle 2507" o:spid="_x0000_s1465" style="position:absolute;left:1212;top:170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A3g8QA&#10;AADdAAAADwAAAGRycy9kb3ducmV2LnhtbESPQWsCMRSE70L/Q3iF3jSroC2rUVZR6EmoFtTbY/NM&#10;Fjcvyya623/fCIUeh5n5hlmseleLB7Wh8qxgPMpAEJdeV2wUfB93ww8QISJrrD2Tgh8KsFq+DBaY&#10;a9/xFz0O0YgE4ZCjAhtjk0sZSksOw8g3xMm7+tZhTLI1UrfYJbir5STLZtJhxWnBYkMbS+XtcHcK&#10;ts1lX0xNkMUp2vPNr7ud3Rul3l77Yg4iUh//w3/tT61gMs3e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N4PEAAAA3QAAAA8AAAAAAAAAAAAAAAAAmAIAAGRycy9k&#10;b3ducmV2LnhtbFBLBQYAAAAABAAEAPUAAACJAwAAAAA=&#10;" filled="f"/>
                <v:rect id="Rectangle 2508" o:spid="_x0000_s1466" style="position:absolute;left:1153;top:170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rV2MMA&#10;AADdAAAADwAAAGRycy9kb3ducmV2LnhtbERPz2vCMBS+C/sfwht4s8m6WbbOKDIQhM2DrbDro3m2&#10;Zc1LbVLt/vvlMPD48f1ebSbbiSsNvnWs4SlRIIgrZ1quNZzK3eIVhA/IBjvHpOGXPGzWD7MV5sbd&#10;+EjXItQihrDPUUMTQp9L6auGLPrE9cSRO7vBYohwqKUZ8BbDbSdTpTJpseXY0GBPHw1VP8VoNWD2&#10;Yi6H8/NX+Tlm+FZParf8VlrPH6ftO4hAU7iL/917oyFdqjg3volP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rV2MMAAADdAAAADwAAAAAAAAAAAAAAAACYAgAAZHJzL2Rv&#10;d25yZXYueG1sUEsFBgAAAAAEAAQA9QAAAIgDAAAAAA==&#10;" stroked="f"/>
                <v:rect id="Rectangle 2509" o:spid="_x0000_s1467" style="position:absolute;left:1153;top:170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MGasQA&#10;AADdAAAADwAAAGRycy9kb3ducmV2LnhtbESPQWsCMRSE70L/Q3iF3jSroLSrUVZR6EmoFtTbY/NM&#10;Fjcvyya623/fCIUeh5n5hlmseleLB7Wh8qxgPMpAEJdeV2wUfB93w3cQISJrrD2Tgh8KsFq+DBaY&#10;a9/xFz0O0YgE4ZCjAhtjk0sZSksOw8g3xMm7+tZhTLI1UrfYJbir5STLZtJhxWnBYkMbS+XtcHcK&#10;ts1lX0xNkMUp2vPNr7ud3Rul3l77Yg4iUh//w3/tT61gMs0+4P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TBmrEAAAA3QAAAA8AAAAAAAAAAAAAAAAAmAIAAGRycy9k&#10;b3ducmV2LnhtbFBLBQYAAAAABAAEAPUAAACJAwAAAAA=&#10;" filled="f"/>
                <v:rect id="Rectangle 2510" o:spid="_x0000_s1468" style="position:absolute;left:1212;top:1921;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PA8MA&#10;AADdAAAADwAAAGRycy9kb3ducmV2LnhtbERPz2vCMBS+C/sfwhvspondLLMzljEQBtODdeD10Tzb&#10;suala2Lb/ffLQfD48f3e5JNtxUC9bxxrWC4UCOLSmYYrDd+n3fwVhA/IBlvHpOGPPOTbh9kGM+NG&#10;PtJQhErEEPYZaqhD6DIpfVmTRb9wHXHkLq63GCLsK2l6HGO4bWWiVCotNhwbauzoo6byp7haDZi+&#10;mN/D5Xl/+rqmuK4mtVudldZPj9P7G4hAU7iLb+5PoyFZLeP++CY+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VPA8MAAADdAAAADwAAAAAAAAAAAAAAAACYAgAAZHJzL2Rv&#10;d25yZXYueG1sUEsFBgAAAAAEAAQA9QAAAIgDAAAAAA==&#10;" stroked="f"/>
                <v:rect id="Rectangle 2511" o:spid="_x0000_s1469" style="position:absolute;left:1212;top:1921;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ycscQA&#10;AADdAAAADwAAAGRycy9kb3ducmV2LnhtbESPQWsCMRSE74L/ITyhN82uoMjWKFtR6EmoCm1vj81r&#10;srh5WTapu/33jSB4HGbmG2a9HVwjbtSF2rOCfJaBIK68rtkouJwP0xWIEJE1Np5JwR8F2G7GozUW&#10;2vf8QbdTNCJBOBSowMbYFlKGypLDMPMtcfJ+fOcwJtkZqTvsE9w1cp5lS+mw5rRgsaWdpep6+nUK&#10;9u33sVyYIMvPaL+u/q0/2KNR6mUylK8gIg3xGX6037WC+SLP4f4mPQ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8nLHEAAAA3QAAAA8AAAAAAAAAAAAAAAAAmAIAAGRycy9k&#10;b3ducmV2LnhtbFBLBQYAAAAABAAEAPUAAACJAwAAAAA=&#10;" filled="f"/>
                <v:rect id="Rectangle 2512" o:spid="_x0000_s1470" style="position:absolute;left:1153;top:1921;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t078UA&#10;AADdAAAADwAAAGRycy9kb3ducmV2LnhtbESPQWvCQBSE70L/w/IKvemuqYYaXaUUhEL1YCx4fWSf&#10;STD7Ns2umv57VxA8DjPzDbNY9bYRF+p87VjDeKRAEBfO1Fxq+N2vhx8gfEA22DgmDf/kYbV8GSww&#10;M+7KO7rkoRQRwj5DDVUIbSalLyqy6EeuJY7e0XUWQ5RdKU2H1wi3jUyUSqXFmuNChS19VVSc8rPV&#10;gOnE/G2P75v9zznFWdmr9fSgtH577T/nIAL14Rl+tL+NhmQ6Tu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W3TvxQAAAN0AAAAPAAAAAAAAAAAAAAAAAJgCAABkcnMv&#10;ZG93bnJldi54bWxQSwUGAAAAAAQABAD1AAAAigMAAAAA&#10;" stroked="f"/>
                <v:rect id="Rectangle 2513" o:spid="_x0000_s1471" style="position:absolute;left:1153;top:1921;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KnXcUA&#10;AADdAAAADwAAAGRycy9kb3ducmV2LnhtbESPT2sCMRTE70K/Q3iF3jSrxSKrUVZR6EnwD9jeHptn&#10;srh5WTbR3X77piD0OMzMb5jFqne1eFAbKs8KxqMMBHHpdcVGwfm0G85AhIissfZMCn4owGr5Mlhg&#10;rn3HB3ocoxEJwiFHBTbGJpcylJYchpFviJN39a3DmGRrpG6xS3BXy0mWfUiHFacFiw1tLJW3490p&#10;2Dbf+2Jqgiwu0X7d/Lrb2b1R6u21L+YgIvXxP/xsf2oFk+n4H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qddxQAAAN0AAAAPAAAAAAAAAAAAAAAAAJgCAABkcnMv&#10;ZG93bnJldi54bWxQSwUGAAAAAAQABAD1AAAAigMAAAAA&#10;" filled="f"/>
                <v:rect id="Rectangle 2514" o:spid="_x0000_s1472" style="position:absolute;left:1212;top:213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JAMYA&#10;AADdAAAADwAAAGRycy9kb3ducmV2LnhtbESPzWrDMBCE74W+g9hCbo2UxDGtGyWEgKHQ9JAf6HWx&#10;NraptXItxXbfvgoUchxm5htmtRltI3rqfO1Yw2yqQBAXztRcajif8ucXED4gG2wck4Zf8rBZPz6s&#10;MDNu4AP1x1CKCGGfoYYqhDaT0hcVWfRT1xJH7+I6iyHKrpSmwyHCbSPnSqXSYs1xocKWdhUV38er&#10;1YBpYn4+L4v96eOa4ms5qnz5pbSePI3bNxCBxnAP/7ffjYb5cpbA7U18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5JAMYAAADdAAAADwAAAAAAAAAAAAAAAACYAgAAZHJz&#10;L2Rvd25yZXYueG1sUEsFBgAAAAAEAAQA9QAAAIsDAAAAAA==&#10;" stroked="f"/>
                <v:rect id="Rectangle 2515" o:spid="_x0000_s1473" style="position:absolute;left:1212;top:213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eassQA&#10;AADdAAAADwAAAGRycy9kb3ducmV2LnhtbESPQWsCMRSE74X+h/AKvdWswkrZGmUVhZ4EraC9PTbP&#10;ZHHzsmxSd/vvjSB4HGbmG2a2GFwjrtSF2rOC8SgDQVx5XbNRcPjZfHyCCBFZY+OZFPxTgMX89WWG&#10;hfY97+i6j0YkCIcCFdgY20LKUFlyGEa+JU7e2XcOY5KdkbrDPsFdIydZNpUOa04LFltaWaou+z+n&#10;YN3+bsvcBFkeoz1d/LLf2K1R6v1tKL9ARBriM/xof2sFk3ycw/1Neg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HmrLEAAAA3QAAAA8AAAAAAAAAAAAAAAAAmAIAAGRycy9k&#10;b3ducmV2LnhtbFBLBQYAAAAABAAEAPUAAACJAwAAAAA=&#10;" filled="f"/>
                <v:rect id="Rectangle 2516" o:spid="_x0000_s1474" style="position:absolute;left:1153;top:213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By7MQA&#10;AADdAAAADwAAAGRycy9kb3ducmV2LnhtbESPT4vCMBTE7wt+h/AEb2viv6LVKCIIgruHVcHro3m2&#10;xealNlHrtzcLC3scZuY3zGLV2ko8qPGlYw2DvgJBnDlTcq7hdNx+TkH4gGywckwaXuRhtex8LDA1&#10;7sk/9DiEXEQI+xQ1FCHUqZQ+K8ii77uaOHoX11gMUTa5NA0+I9xWcqhUIi2WHBcKrGlTUHY93K0G&#10;TMbm9n0ZfR339wRneau2k7PSutdt13MQgdrwH/5r74yG4WSQwO+b+ATk8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gcuzEAAAA3QAAAA8AAAAAAAAAAAAAAAAAmAIAAGRycy9k&#10;b3ducmV2LnhtbFBLBQYAAAAABAAEAPUAAACJAwAAAAA=&#10;" stroked="f"/>
                <v:rect id="Rectangle 2517" o:spid="_x0000_s1475" style="position:absolute;left:1153;top:213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mhXsUA&#10;AADdAAAADwAAAGRycy9kb3ducmV2LnhtbESPT2sCMRTE70K/Q3gFb5pVsJbVKKtU8CT4B9reHptn&#10;srh5WTapu/32TUHwOMzMb5jlune1uFMbKs8KJuMMBHHpdcVGweW8G72DCBFZY+2ZFPxSgPXqZbDE&#10;XPuOj3Q/RSMShEOOCmyMTS5lKC05DGPfECfv6luHMcnWSN1il+CultMse5MOK04LFhvaWipvpx+n&#10;4KP5PhQzE2TxGe3XzW+6nT0YpYavfbEAEamPz/CjvdcKprPJH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maFexQAAAN0AAAAPAAAAAAAAAAAAAAAAAJgCAABkcnMv&#10;ZG93bnJldi54bWxQSwUGAAAAAAQABAD1AAAAigMAAAAA&#10;" filled="f"/>
                <v:rect id="Rectangle 2518" o:spid="_x0000_s1476" style="position:absolute;left:1212;top:234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NDBcMA&#10;AADdAAAADwAAAGRycy9kb3ducmV2LnhtbERPz2vCMBS+C/sfwhvspondLLMzljEQBtODdeD10Tzb&#10;suala2Lb/ffLQfD48f3e5JNtxUC9bxxrWC4UCOLSmYYrDd+n3fwVhA/IBlvHpOGPPOTbh9kGM+NG&#10;PtJQhErEEPYZaqhD6DIpfVmTRb9wHXHkLq63GCLsK2l6HGO4bWWiVCotNhwbauzoo6byp7haDZi+&#10;mN/D5Xl/+rqmuK4mtVudldZPj9P7G4hAU7iLb+5PoyFZLePc+CY+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NDBcMAAADdAAAADwAAAAAAAAAAAAAAAACYAgAAZHJzL2Rv&#10;d25yZXYueG1sUEsFBgAAAAAEAAQA9QAAAIgDAAAAAA==&#10;" stroked="f"/>
                <v:rect id="Rectangle 2519" o:spid="_x0000_s1477" style="position:absolute;left:1212;top:234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qQt8UA&#10;AADdAAAADwAAAGRycy9kb3ducmV2LnhtbESPT2sCMRTE70K/Q3gFb5pVsNjVKKtU8CT4B9reHptn&#10;srh5WTapu/32TUHwOMzMb5jlune1uFMbKs8KJuMMBHHpdcVGweW8G81BhIissfZMCn4pwHr1Mlhi&#10;rn3HR7qfohEJwiFHBTbGJpcylJYchrFviJN39a3DmGRrpG6xS3BXy2mWvUmHFacFiw1tLZW3049T&#10;8NF8H4qZCbL4jPbr5jfdzh6MUsPXvliAiNTHZ/jR3msF09nkHf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SpC3xQAAAN0AAAAPAAAAAAAAAAAAAAAAAJgCAABkcnMv&#10;ZG93bnJldi54bWxQSwUGAAAAAAQABAD1AAAAigMAAAAA&#10;" filled="f"/>
                <v:rect id="Rectangle 2520" o:spid="_x0000_s1478" style="position:absolute;left:1153;top:234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mFvsMA&#10;AADdAAAADwAAAGRycy9kb3ducmV2LnhtbERPyWrDMBC9B/oPYgq9JVLd2jROlFAKhkKTQxbodbAm&#10;tqk1ci3Fdv++OgRyfLx9vZ1sKwbqfeNYw/NCgSAunWm40nA+FfM3ED4gG2wdk4Y/8rDdPMzWmBs3&#10;8oGGY6hEDGGfo4Y6hC6X0pc1WfQL1xFH7uJ6iyHCvpKmxzGG21YmSmXSYsOxocaOPmoqf45XqwGz&#10;V/O7v7zsTl/XDJfVpIr0W2n99Di9r0AEmsJdfHN/Gg1JmsT98U18An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mFvsMAAADdAAAADwAAAAAAAAAAAAAAAACYAgAAZHJzL2Rv&#10;d25yZXYueG1sUEsFBgAAAAAEAAQA9QAAAIgDAAAAAA==&#10;" stroked="f"/>
                <v:rect id="Rectangle 2521" o:spid="_x0000_s1479" style="position:absolute;left:1153;top:234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BWDMQA&#10;AADdAAAADwAAAGRycy9kb3ducmV2LnhtbESPQWsCMRSE70L/Q3iF3jTrgiJbo2xFoSehKmhvj81r&#10;srh5WTapu/33jSB4HGbmG2a5HlwjbtSF2rOC6SQDQVx5XbNRcDruxgsQISJrbDyTgj8KsF69jJZY&#10;aN/zF90O0YgE4VCgAhtjW0gZKksOw8S3xMn78Z3DmGRnpO6wT3DXyDzL5tJhzWnBYksbS9X18OsU&#10;bNvvfTkzQZbnaC9X/9Hv7N4o9fY6lO8gIg3xGX60P7WCfJZP4f4mPQ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QVgzEAAAA3QAAAA8AAAAAAAAAAAAAAAAAmAIAAGRycy9k&#10;b3ducmV2LnhtbFBLBQYAAAAABAAEAPUAAACJAwAAAAA=&#10;" filled="f"/>
                <v:rect id="Rectangle 2522" o:spid="_x0000_s1480" style="position:absolute;left:1212;top:256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UsUA&#10;AADdAAAADwAAAGRycy9kb3ducmV2LnhtbESPT4vCMBTE7wt+h/AEb2tidy1ajSILguDuwT/g9dE8&#10;22LzUpuo9dtvFhY8DjPzG2a+7Gwt7tT6yrGG0VCBIM6dqbjQcDys3ycgfEA2WDsmDU/ysFz03uaY&#10;GffgHd33oRARwj5DDWUITSalz0uy6IeuIY7e2bUWQ5RtIU2Ljwi3tUyUSqXFiuNCiQ19lZRf9jer&#10;AdNPc/05f3wftrcUp0Wn1uOT0nrQ71YzEIG68Ar/tzdGQzJOEvh7E5+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N75SxQAAAN0AAAAPAAAAAAAAAAAAAAAAAJgCAABkcnMv&#10;ZG93bnJldi54bWxQSwUGAAAAAAQABAD1AAAAigMAAAAA&#10;" stroked="f"/>
                <v:rect id="Rectangle 2523" o:spid="_x0000_s1481" style="position:absolute;left:1212;top:256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5t4MUA&#10;AADdAAAADwAAAGRycy9kb3ducmV2LnhtbESPT2sCMRTE7wW/Q3hCbzXrFousRtkWhZ4E/0Dr7bF5&#10;Joubl2UT3e23bwpCj8PM/IZZrgfXiDt1ofasYDrJQBBXXtdsFJyO25c5iBCRNTaeScEPBVivRk9L&#10;LLTveU/3QzQiQTgUqMDG2BZShsqSwzDxLXHyLr5zGJPsjNQd9gnuGpln2Zt0WHNasNjSh6Xqerg5&#10;BZv2vCtnJsjyK9rvq3/vt3ZnlHoeD+UCRKQh/ocf7U+tIJ/lr/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zm3gxQAAAN0AAAAPAAAAAAAAAAAAAAAAAJgCAABkcnMv&#10;ZG93bnJldi54bWxQSwUGAAAAAAQABAD1AAAAigMAAAAA&#10;" filled="f"/>
                <v:rect id="Rectangle 2524" o:spid="_x0000_s1482" style="position:absolute;left:1153;top:256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KDvcYA&#10;AADdAAAADwAAAGRycy9kb3ducmV2LnhtbESPT2vCQBTE70K/w/IKveluUw1tmlVKQRCsB2Oh10f2&#10;5Q/Nvk2zq8Zv7xYEj8PM/IbJV6PtxIkG3zrW8DxTIIhLZ1quNXwf1tNXED4gG+wck4YLeVgtHyY5&#10;ZsadeU+nItQiQthnqKEJoc+k9GVDFv3M9cTRq9xgMUQ51NIMeI5w28lEqVRabDkuNNjTZ0Plb3G0&#10;GjCdm79d9fJ12B5TfKtHtV78KK2fHsePdxCBxnAP39oboyFZJHP4fxOf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KDvcYAAADdAAAADwAAAAAAAAAAAAAAAACYAgAAZHJz&#10;L2Rvd25yZXYueG1sUEsFBgAAAAAEAAQA9QAAAIsDAAAAAA==&#10;" stroked="f"/>
                <v:rect id="Rectangle 2525" o:spid="_x0000_s1483" style="position:absolute;left:1153;top:2560;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tQD8QA&#10;AADdAAAADwAAAGRycy9kb3ducmV2LnhtbESPQWvCQBSE74X+h+UVeqsbA5ESXSWKQk+CttD29sg+&#10;d4PZtyG7Nem/dwXB4zAz3zCL1ehacaE+NJ4VTCcZCOLa64aNgq/P3ds7iBCRNbaeScE/BVgtn58W&#10;WGo/8IEux2hEgnAoUYGNsSulDLUlh2HiO+LknXzvMCbZG6l7HBLctTLPspl02HBasNjRxlJ9Pv45&#10;Bdvud18VJsjqO9qfs18PO7s3Sr2+jNUcRKQxPsL39odWkBd5Abc36Qn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rUA/EAAAA3QAAAA8AAAAAAAAAAAAAAAAAmAIAAGRycy9k&#10;b3ducmV2LnhtbFBLBQYAAAAABAAEAPUAAACJAwAAAAA=&#10;" filled="f"/>
                <v:group id="Group 2526" o:spid="_x0000_s1484" style="position:absolute;left:273;top:546;width:94;height:94" coordorigin="273,546"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7WecUAAADdAAAADwAAAGRycy9kb3ducmV2LnhtbESPQYvCMBSE7wv+h/AE&#10;b2vairJUo4i44kGE1QXx9miebbF5KU22rf/eCMIeh5n5hlmselOJlhpXWlYQjyMQxJnVJecKfs/f&#10;n18gnEfWWFkmBQ9ysFoOPhaYatvxD7Unn4sAYZeigsL7OpXSZQUZdGNbEwfvZhuDPsgml7rBLsBN&#10;JZMomkmDJYeFAmvaFJTdT39Gwa7Dbj2Jt+3hfts8rufp8XKISanRsF/PQXjq/X/43d5rBck0mcH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O1nnFAAAA3QAA&#10;AA8AAAAAAAAAAAAAAAAAqgIAAGRycy9kb3ducmV2LnhtbFBLBQYAAAAABAAEAPoAAACcAwAAAAA=&#10;">
                  <v:rect id="Rectangle 2527" o:spid="_x0000_s1485" style="position:absolute;left:273;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sQscA&#10;AADdAAAADwAAAGRycy9kb3ducmV2LnhtbESPQWvCQBSE7wX/w/KE3nTTQNMSXaUEpT20lWogeHtk&#10;n0kw+zZktzH+e7cg9DjMzDfMcj2aVgzUu8aygqd5BIK4tLrhSkF+2M5eQTiPrLG1TAqu5GC9mjws&#10;MdX2wj807H0lAoRdigpq77tUSlfWZNDNbUccvJPtDfog+0rqHi8BbloZR1EiDTYcFmrsKKupPO9/&#10;jQI3nspih1/VZ+Leu6bINt/HJFfqcTq+LUB4Gv1/+N7+0Ari5/gF/t6EJ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cbELHAAAA3QAAAA8AAAAAAAAAAAAAAAAAmAIAAGRy&#10;cy9kb3ducmV2LnhtbFBLBQYAAAAABAAEAPUAAACMAwAAAAA=&#10;" fillcolor="#d8d8d8" stroked="f"/>
                  <v:rect id="Rectangle 2528" o:spid="_x0000_s1486" style="position:absolute;left:273;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ijOsQA&#10;AADdAAAADwAAAGRycy9kb3ducmV2LnhtbERPXWvCMBR9H+w/hDvYi6ypRcfoGmUMFFEQdYLs7dJc&#10;m2JzU5qs1n9vHoQ9Hs53MR9sI3rqfO1YwThJQRCXTtdcKTj+LN4+QPiArLFxTApu5GE+e34qMNfu&#10;ynvqD6ESMYR9jgpMCG0upS8NWfSJa4kjd3adxRBhV0nd4TWG20ZmafouLdYcGwy29G2ovBz+rILz&#10;biRvx/XveHNa9tvTxUywdSulXl+Gr08QgYbwL364V1pBNs3i3PgmP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IozrEAAAA3QAAAA8AAAAAAAAAAAAAAAAAmAIAAGRycy9k&#10;b3ducmV2LnhtbFBLBQYAAAAABAAEAPUAAACJAwAAAAA=&#10;" filled="f" strokecolor="#7f7f7f" strokeweight="0"/>
                  <v:rect id="Rectangle 2529" o:spid="_x0000_s1487" style="position:absolute;left:335;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VVp8cA&#10;AADdAAAADwAAAGRycy9kb3ducmV2LnhtbESPT2vCQBTE7wW/w/IEL6FuTKlo6iq2VPTmnxbPj+wz&#10;CWbfhuxqop/eFQo9DjPzG2a26EwlrtS40rKC0TAGQZxZXXKu4Pdn9ToB4TyyxsoyKbiRg8W89zLD&#10;VNuW93Q9+FwECLsUFRTe16mULivIoBvamjh4J9sY9EE2udQNtgFuKpnE8VgaLDksFFjTV0HZ+XAx&#10;CqL67fjZ3nebaLuKb9/r436aR51Sg363/ADhqfP/4b/2RitI3pMpPN+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VVafHAAAA3QAAAA8AAAAAAAAAAAAAAAAAmAIAAGRy&#10;cy9kb3ducmV2LnhtbFBLBQYAAAAABAAEAPUAAACMAwAAAAA=&#10;" fillcolor="#bfbfbf" stroked="f"/>
                  <v:rect id="Rectangle 2530" o:spid="_x0000_s1488" style="position:absolute;left:335;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W+u8MA&#10;AADdAAAADwAAAGRycy9kb3ducmV2LnhtbERPyWrDMBC9F/oPYgK9NXISsuBYDqFQ6MltFkqPE2ti&#10;G0sjY6mx+/fVIZDj4+3ZbrRG3Kj3jWMFs2kCgrh0uuFKwfn0/roB4QOyRuOYFPyRh13+/JRhqt3A&#10;B7odQyViCPsUFdQhdKmUvqzJop+6jjhyV9dbDBH2ldQ9DjHcGjlPkpW02HBsqLGjt5rK9vhrFWyW&#10;F9Oe14ufYv05+27J7MkXX0q9TMb9FkSgMTzEd/eHVjBfLuL++CY+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W+u8MAAADdAAAADwAAAAAAAAAAAAAAAACYAgAAZHJzL2Rv&#10;d25yZXYueG1sUEsFBgAAAAAEAAQA9QAAAIgDAAAAAA==&#10;" filled="f" strokeweight="0"/>
                  <v:rect id="Rectangle 2531" o:spid="_x0000_s1489" style="position:absolute;left:335;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IBc8QA&#10;AADdAAAADwAAAGRycy9kb3ducmV2LnhtbESPT4vCMBTE7wt+h/AEL4um1VWkGsU/KHvwYvXg8dE8&#10;22LzUpqo9dsbYWGPw8z8hpkvW1OJBzWutKwgHkQgiDOrS84VnE+7/hSE88gaK8uk4EUOlovO1xwT&#10;bZ98pEfqcxEg7BJUUHhfJ1K6rCCDbmBr4uBdbWPQB9nkUjf4DHBTyWEUTaTBksNCgTVtCspu6d0o&#10;GBv3E0dyf9jeL0TfG9OOOF0r1eu2qxkIT63/D/+1f7WC4XgUw+dNeAJy8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iAXPEAAAA3QAAAA8AAAAAAAAAAAAAAAAAmAIAAGRycy9k&#10;b3ducmV2LnhtbFBLBQYAAAAABAAEAPUAAACJAwAAAAA=&#10;" fillcolor="#a5a5a5" stroked="f"/>
                  <v:rect id="Rectangle 2532" o:spid="_x0000_s1490" style="position:absolute;left:304;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hRC8cA&#10;AADdAAAADwAAAGRycy9kb3ducmV2LnhtbESPT2vCQBTE74V+h+UVegl1Y0SxaVappaI3/7Tk/Mi+&#10;JqHZtyG7NdFP7wpCj8PM/IbJloNpxIk6V1tWMB7FIIgLq2suFXx/rV/mIJxH1thYJgVncrBcPD5k&#10;mGrb84FOR1+KAGGXooLK+zaV0hUVGXQj2xIH78d2Bn2QXSl1h32Am0YmcTyTBmsOCxW29FFR8Xv8&#10;MwqidpKv+st+G+3W8flzkx9ey2hQ6vlpeH8D4Wnw/+F7e6sVJNNJArc34Qn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oUQvHAAAA3QAAAA8AAAAAAAAAAAAAAAAAmAIAAGRy&#10;cy9kb3ducmV2LnhtbFBLBQYAAAAABAAEAPUAAACMAwAAAAA=&#10;" fillcolor="#bfbfbf" stroked="f"/>
                  <v:rect id="Rectangle 2533" o:spid="_x0000_s1491" style="position:absolute;left:304;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cgzMYA&#10;AADdAAAADwAAAGRycy9kb3ducmV2LnhtbESPT2vCQBTE74LfYXmF3sxGg3+IriKC0JOtVkqPz+xr&#10;ErL7NmTXmH77bqHQ4zAzv2E2u8Ea0VPna8cKpkkKgrhwuuZSwfX9OFmB8AFZo3FMCr7Jw247Hm0w&#10;1+7BZ+ovoRQRwj5HBVUIbS6lLyqy6BPXEkfvy3UWQ5RdKXWHjwi3Rs7SdCEt1hwXKmzpUFHRXO5W&#10;wWp+M811mX2elq/Tj4bMnvzpTannp2G/BhFoCP/hv/aLVjCbZx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cgzMYAAADdAAAADwAAAAAAAAAAAAAAAACYAgAAZHJz&#10;L2Rvd25yZXYueG1sUEsFBgAAAAAEAAQA9QAAAIsDAAAAAA==&#10;" filled="f" strokeweight="0"/>
                  <v:rect id="Rectangle 2534" o:spid="_x0000_s1492" style="position:absolute;left:304;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i68YA&#10;AADdAAAADwAAAGRycy9kb3ducmV2LnhtbESPT2vCQBTE7wW/w/IEL6Vu/mgpqWtolUoPXowePD6y&#10;r0lo9m3Ibkz67d1CocdhZn7DbPLJtOJGvWssK4iXEQji0uqGKwWX88fTCwjnkTW2lknBDznIt7OH&#10;DWbajnyiW+ErESDsMlRQe99lUrqyJoNuaTvi4H3Z3qAPsq+k7nEMcNPKJIqepcGGw0KNHe1qKr+L&#10;wShYG7eKI3k47ocr0ePOTCkX70ot5tPbKwhPk/8P/7U/tYJkna7g9014AnJ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i68YAAADdAAAADwAAAAAAAAAAAAAAAACYAgAAZHJz&#10;L2Rvd25yZXYueG1sUEsFBgAAAAAEAAQA9QAAAIsDAAAAAA==&#10;" fillcolor="#a5a5a5" stroked="f"/>
                  <v:rect id="Rectangle 2535" o:spid="_x0000_s1493" style="position:absolute;left:273;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HJf8cA&#10;AADdAAAADwAAAGRycy9kb3ducmV2LnhtbESPT2vCQBTE70K/w/IKXkLdaFDa1FVUFL35p8XzI/ua&#10;hGbfhuxqop++KxQ8DjPzG2Y670wlrtS40rKC4SAGQZxZXXKu4Ptr8/YOwnlkjZVlUnAjB/PZS2+K&#10;qbYtH+l68rkIEHYpKii8r1MpXVaQQTewNXHwfmxj0AfZ5FI32Aa4qeQojifSYMlhocCaVgVlv6eL&#10;URDVyXnZ3g+7aL+Jb+vt+fiRR51S/ddu8QnCU+ef4f/2TisYjZMxPN6EJ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yX/HAAAA3QAAAA8AAAAAAAAAAAAAAAAAmAIAAGRy&#10;cy9kb3ducmV2LnhtbFBLBQYAAAAABAAEAPUAAACMAwAAAAA=&#10;" fillcolor="#bfbfbf" stroked="f"/>
                  <v:rect id="Rectangle 2536" o:spid="_x0000_s1494" style="position:absolute;left:273;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CDVMUA&#10;AADdAAAADwAAAGRycy9kb3ducmV2LnhtbESPT4vCMBTE7wt+h/AEb2uq4h+qUUQQPLmuiuzxbfNs&#10;S5OX0kSt334jLHgcZuY3zGLVWiPu1PjSsYJBPwFBnDldcq7gfNp+zkD4gKzROCYFT/KwWnY+Fphq&#10;9+Bvuh9DLiKEfYoKihDqVEqfFWTR911NHL2rayyGKJtc6gYfEW6NHCbJRFosOS4UWNOmoKw63qyC&#10;2fjXVOfp6Gc//RpcKjJr8vuDUr1uu56DCNSGd/i/vdMKhuPRBF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INUxQAAAN0AAAAPAAAAAAAAAAAAAAAAAJgCAABkcnMv&#10;ZG93bnJldi54bWxQSwUGAAAAAAQABAD1AAAAigMAAAAA&#10;" filled="f" strokeweight="0"/>
                  <v:rect id="Rectangle 2537" o:spid="_x0000_s1495" style="position:absolute;left:273;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c8nMYA&#10;AADdAAAADwAAAGRycy9kb3ducmV2LnhtbESPQWvCQBSE74L/YXlCL1I3RtOW1FXaFMVDL40eenxk&#10;X5PQ7NuQXZP033cFweMwM98wm91oGtFT52rLCpaLCARxYXXNpYLzaf/4AsJ5ZI2NZVLwRw522+lk&#10;g6m2A39Rn/tSBAi7FBVU3replK6oyKBb2JY4eD+2M+iD7EqpOxwC3DQyjqInabDmsFBhS1lFxW9+&#10;MQoS49bLSB4+Py7fRPPMjCvO35V6mI1vryA8jf4evrWPWkGcrJ7h+iY8Ab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Uc8nMYAAADdAAAADwAAAAAAAAAAAAAAAACYAgAAZHJz&#10;L2Rvd25yZXYueG1sUEsFBgAAAAAEAAQA9QAAAIsDAAAAAA==&#10;" fillcolor="#a5a5a5" stroked="f"/>
                  <v:rect id="Rectangle 2538" o:spid="_x0000_s1496" style="position:absolute;left:335;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Bm4cMA&#10;AADdAAAADwAAAGRycy9kb3ducmV2LnhtbERPy4rCMBTdC/MP4Q7Mpmiqomg1isqI7nzi+tLcacs0&#10;N6XJ2DpfbxaCy8N5z5etKcWdaldYVtDvxSCIU6sLzhRcL9vuBITzyBpLy6TgQQ6Wi4/OHBNtGz7R&#10;/ewzEULYJagg975KpHRpTgZdz1bEgfuxtUEfYJ1JXWMTwk0pB3E8lgYLDg05VrTJKf09/xkFUTW8&#10;rZv/4z46bOPH9+52mmZRq9TXZ7uagfDU+rf45d5rBYPRMMwNb8IT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Bm4cMAAADdAAAADwAAAAAAAAAAAAAAAACYAgAAZHJzL2Rv&#10;d25yZXYueG1sUEsFBgAAAAAEAAQA9QAAAIgDAAAAAA==&#10;" fillcolor="#bfbfbf" stroked="f"/>
                  <v:rect id="Rectangle 2539" o:spid="_x0000_s1497" style="position:absolute;left:335;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8XJsUA&#10;AADdAAAADwAAAGRycy9kb3ducmV2LnhtbESPT4vCMBTE7wt+h/CEva2piqtWo4ggeHLXP4jHZ/Ns&#10;S5OX0mS1fvvNwoLHYWZ+w8yXrTXiTo0vHSvo9xIQxJnTJecKTsfNxwSED8gajWNS8CQPy0XnbY6p&#10;dg/e0/0QchEh7FNUUIRQp1L6rCCLvudq4ujdXGMxRNnkUjf4iHBr5CBJPqXFkuNCgTWtC8qqw49V&#10;MBldTXUaDy+78Vf/XJFZkd99K/XebVczEIHa8Ar/t7dawWA0nMLfm/g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fxcmxQAAAN0AAAAPAAAAAAAAAAAAAAAAAJgCAABkcnMv&#10;ZG93bnJldi54bWxQSwUGAAAAAAQABAD1AAAAigMAAAAA&#10;" filled="f" strokeweight="0"/>
                  <v:rect id="Rectangle 2540" o:spid="_x0000_s1498" style="position:absolute;left:335;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jXlcMA&#10;AADdAAAADwAAAGRycy9kb3ducmV2LnhtbERPu2rDMBTdA/0HcQtdQiInjUNxI5vWpSFDlroZMl6s&#10;W9vUujKW/OjfV0Mg4+G8D9lsWjFS7xrLCjbrCARxaXXDlYLL9+fqBYTzyBpby6Tgjxxk6cPigIm2&#10;E3/RWPhKhBB2CSqove8SKV1Zk0G3th1x4H5sb9AH2FdS9ziFcNPKbRTtpcGGQ0ONHeU1lb/FYBTE&#10;xu02kTyeP4Yr0TI38zMX70o9Pc5vryA8zf4uvrlPWsE23oX94U14Aj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jXlcMAAADdAAAADwAAAAAAAAAAAAAAAACYAgAAZHJzL2Rv&#10;d25yZXYueG1sUEsFBgAAAAAEAAQA9QAAAIgDAAAAAA==&#10;" fillcolor="#a5a5a5" stroked="f"/>
                  <v:rect id="Rectangle 2541" o:spid="_x0000_s1499" style="position:absolute;left:304;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y8AccA&#10;AADdAAAADwAAAGRycy9kb3ducmV2LnhtbESPQWvCQBSE70L/w/KEXkLdqK3U6CpaKs2taovnR/aZ&#10;hGbfhuzWJP76rlDwOMzMN8xy3ZlKXKhxpWUF41EMgjizuuRcwffX7ukVhPPIGivLpKAnB+vVw2CJ&#10;ibYtH+hy9LkIEHYJKii8rxMpXVaQQTeyNXHwzrYx6INscqkbbAPcVHISxzNpsOSwUGBNbwVlP8df&#10;oyCqp6dte92n0ecu7t8/Tod5HnVKPQ67zQKEp87fw//tVCuYvDyP4fYmP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8vAHHAAAA3QAAAA8AAAAAAAAAAAAAAAAAmAIAAGRy&#10;cy9kb3ducmV2LnhtbFBLBQYAAAAABAAEAPUAAACMAwAAAAA=&#10;" fillcolor="#bfbfbf" stroked="f"/>
                  <v:rect id="Rectangle 2542" o:spid="_x0000_s1500" style="position:absolute;left:304;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32KsUA&#10;AADdAAAADwAAAGRycy9kb3ducmV2LnhtbESPQWvCQBSE7wX/w/IEb3VjrFWiq4gg9KStinh8Zp9J&#10;yO7bkN1q+u/dQqHHYWa+YRarzhpxp9ZXjhWMhgkI4tzpigsFp+P2dQbCB2SNxjEp+CEPq2XvZYGZ&#10;dg/+ovshFCJC2GeooAyhyaT0eUkW/dA1xNG7udZiiLItpG7xEeHWyDRJ3qXFiuNCiQ1tSsrrw7dV&#10;MJtcTX2aji+76X50rsmsye8+lRr0u/UcRKAu/If/2h9aQTp5S+H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3fYqxQAAAN0AAAAPAAAAAAAAAAAAAAAAAJgCAABkcnMv&#10;ZG93bnJldi54bWxQSwUGAAAAAAQABAD1AAAAigMAAAAA&#10;" filled="f" strokeweight="0"/>
                  <v:rect id="Rectangle 2543" o:spid="_x0000_s1501" style="position:absolute;left:304;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pJ4sYA&#10;AADdAAAADwAAAGRycy9kb3ducmV2LnhtbESPT2vCQBTE7wW/w/IEL6Vu/mgpqWtolUoPXowePD6y&#10;r0lo9m3Ibkz67d1CocdhZn7DbPLJtOJGvWssK4iXEQji0uqGKwWX88fTCwjnkTW2lknBDznIt7OH&#10;DWbajnyiW+ErESDsMlRQe99lUrqyJoNuaTvi4H3Z3qAPsq+k7nEMcNPKJIqepcGGw0KNHe1qKr+L&#10;wShYG7eKI3k47ocr0ePOTCkX70ot5tPbKwhPk/8P/7U/tYJkvUrh9014AnJ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pJ4sYAAADdAAAADwAAAAAAAAAAAAAAAACYAgAAZHJz&#10;L2Rvd25yZXYueG1sUEsFBgAAAAAEAAQA9QAAAIsDAAAAAA==&#10;" fillcolor="#a5a5a5" stroked="f"/>
                  <v:rect id="Rectangle 2544" o:spid="_x0000_s1502" style="position:absolute;left:273;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fmccA&#10;AADdAAAADwAAAGRycy9kb3ducmV2LnhtbESPT2vCQBTE70K/w/IKXkLd+KdiU1dRUfRWteL5kX1N&#10;QrNvQ3Y1sZ++Kwgeh5n5DTOdt6YUV6pdYVlBvxeDIE6tLjhTcPrevE1AOI+ssbRMCm7kYD576Uwx&#10;0bbhA12PPhMBwi5BBbn3VSKlS3My6Hq2Ig7ej60N+iDrTOoamwA3pRzE8VgaLDgs5FjRKqf093gx&#10;CqJqeF42f/td9LWJb+vt+fCRRa1S3dd28QnCU+uf4Ud7pxUM3kcjuL8JT0DO/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LH5nHAAAA3QAAAA8AAAAAAAAAAAAAAAAAmAIAAGRy&#10;cy9kb3ducmV2LnhtbFBLBQYAAAAABAAEAPUAAACMAwAAAAA=&#10;" fillcolor="#bfbfbf" stroked="f"/>
                  <v:rect id="Rectangle 2545" o:spid="_x0000_s1503" style="position:absolute;left:273;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RuXsYA&#10;AADdAAAADwAAAGRycy9kb3ducmV2LnhtbESPQWvCQBSE70L/w/IKvdWNtqkhZhUpFHqyVkU8PrPP&#10;JGT3bchuNf33XaHgcZiZb5hiOVgjLtT7xrGCyTgBQVw63XClYL/7eM5A+ICs0TgmBb/kYbl4GBWY&#10;a3flb7psQyUihH2OCuoQulxKX9Zk0Y9dRxy9s+sthij7SuoerxFujZwmyZu02HBcqLGj95rKdvtj&#10;FWTpybT72ctxPfuaHFoyK/LrjVJPj8NqDiLQEO7h//anVjBNX1O4vY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RuXsYAAADdAAAADwAAAAAAAAAAAAAAAACYAgAAZHJz&#10;L2Rvd25yZXYueG1sUEsFBgAAAAAEAAQA9QAAAIsDAAAAAA==&#10;" filled="f" strokeweight="0"/>
                  <v:rect id="Rectangle 2546" o:spid="_x0000_s1504" style="position:absolute;left:273;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3qesMA&#10;AADdAAAADwAAAGRycy9kb3ducmV2LnhtbESPzarCMBSE94LvEI5wN6Kpv0g1ildRXLixunB5aI5t&#10;sTkpTdT69ubCBZfDzHzDLFaNKcWTaldYVjDoRyCIU6sLzhRczrveDITzyBpLy6TgTQ5Wy3ZrgbG2&#10;Lz7RM/GZCBB2MSrIva9iKV2ak0HXtxVx8G62NuiDrDOpa3wFuCnlMIqm0mDBYSHHijY5pffkYRRM&#10;jBsPIrk/bh9Xou7GNCNOfpX66TTrOQhPjf+G/9sHrWA4GU/h7014An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g3qesMAAADdAAAADwAAAAAAAAAAAAAAAACYAgAAZHJzL2Rv&#10;d25yZXYueG1sUEsFBgAAAAAEAAQA9QAAAIgDAAAAAA==&#10;" fillcolor="#a5a5a5" stroked="f"/>
                  <v:rect id="Rectangle 2547" o:spid="_x0000_s1505" style="position:absolute;left:335;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mB7scA&#10;AADdAAAADwAAAGRycy9kb3ducmV2LnhtbESPQWvCQBSE74L/YXmFXkLdaLWtqavYUtFbG1s8P7LP&#10;JJh9G7Krif56tyB4HGbmG2a26EwlTtS40rKC4SAGQZxZXXKu4O939fQGwnlkjZVlUnAmB4t5vzfD&#10;RNuWUzptfS4ChF2CCgrv60RKlxVk0A1sTRy8vW0M+iCbXOoG2wA3lRzF8Ys0WHJYKLCmz4Kyw/Zo&#10;FET18+6jvfxsou9VfP5a79JpHnVKPT50y3cQnjp/D9/aG61gNBm/wv+b8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Zge7HAAAA3QAAAA8AAAAAAAAAAAAAAAAAmAIAAGRy&#10;cy9kb3ducmV2LnhtbFBLBQYAAAAABAAEAPUAAACMAwAAAAA=&#10;" fillcolor="#bfbfbf" stroked="f"/>
                  <v:rect id="Rectangle 2548" o:spid="_x0000_s1506" style="position:absolute;left:335;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BwMMA&#10;AADdAAAADwAAAGRycy9kb3ducmV2LnhtbERPz2vCMBS+D/Y/hDfwtqY6nVKNIoOBp266Ih6fzVtb&#10;mryUJtruv18Ogx0/vt+b3WiNuFPvG8cKpkkKgrh0uuFKQfH1/rwC4QOyRuOYFPyQh9328WGDmXYD&#10;H+l+CpWIIewzVFCH0GVS+rImiz5xHXHkvl1vMUTYV1L3OMRwa+QsTV+lxYZjQ40dvdVUtqebVbBa&#10;XE1bLF8u+fJjem7J7Mnnn0pNnsb9GkSgMfyL/9wHrWC2mMe58U18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XBwMMAAADdAAAADwAAAAAAAAAAAAAAAACYAgAAZHJzL2Rv&#10;d25yZXYueG1sUEsFBgAAAAAEAAQA9QAAAIgDAAAAAA==&#10;" filled="f" strokeweight="0"/>
                  <v:rect id="Rectangle 2549" o:spid="_x0000_s1507" style="position:absolute;left:335;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J+CMQA&#10;AADdAAAADwAAAGRycy9kb3ducmV2LnhtbESPT4vCMBTE74LfITxhL4um/kWrUdTFxYMXqwePj+bZ&#10;FpuX0kSt394sLHgcZuY3zGLVmFI8qHaFZQX9XgSCOLW64EzB+bTrTkE4j6yxtEwKXuRgtWy3Fhhr&#10;++QjPRKfiQBhF6OC3PsqltKlORl0PVsRB+9qa4M+yDqTusZngJtSDqJoIg0WHBZyrGibU3pL7kbB&#10;2LhRP5K/h5/7heh7a5ohJxulvjrNeg7CU+M/4f/2XisYjEcz+HsTnoB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SfgjEAAAA3QAAAA8AAAAAAAAAAAAAAAAAmAIAAGRycy9k&#10;b3ducmV2LnhtbFBLBQYAAAAABAAEAPUAAACJAwAAAAA=&#10;" fillcolor="#a5a5a5" stroked="f"/>
                  <v:rect id="Rectangle 2550" o:spid="_x0000_s1508" style="position:absolute;left:304;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mPR8QA&#10;AADdAAAADwAAAGRycy9kb3ducmV2LnhtbERPy0rDQBTdC/2H4RbcBDOxpUVjp8WWBrvrk6wvmWsS&#10;zNwJmTFJ/XpnIbg8nPdqM5pG9NS52rKC5zgBQVxYXXOp4HbNnl5AOI+ssbFMCu7kYLOePKww1Xbg&#10;M/UXX4oQwi5FBZX3bSqlKyoy6GLbEgfu03YGfYBdKXWHQwg3jZwlyVIarDk0VNjSrqLi6/JtFETt&#10;PN8OP6dDdMyS+/4jP7+W0ajU43R8fwPhafT/4j/3QSuYLRZhf3g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pj0fEAAAA3QAAAA8AAAAAAAAAAAAAAAAAmAIAAGRycy9k&#10;b3ducmV2LnhtbFBLBQYAAAAABAAEAPUAAACJAwAAAAA=&#10;" fillcolor="#bfbfbf" stroked="f"/>
                  <v:rect id="Rectangle 2551" o:spid="_x0000_s1509" style="position:absolute;left:304;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b+gMUA&#10;AADdAAAADwAAAGRycy9kb3ducmV2LnhtbESPQWvCQBSE7wX/w/KE3uomllSJriKC4Mm2KuLxmX0m&#10;IbtvQ3bV9N93CwWPw8x8w8yXvTXiTp2vHStIRwkI4sLpmksFx8PmbQrCB2SNxjEp+CEPy8XgZY65&#10;dg/+pvs+lCJC2OeooAqhzaX0RUUW/ci1xNG7us5iiLIrpe7wEeHWyHGSfEiLNceFCltaV1Q0+5tV&#10;MM0upjlO3s+7yWd6asisyO++lHod9qsZiEB9eIb/21utYJxlKfy9i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v6AxQAAAN0AAAAPAAAAAAAAAAAAAAAAAJgCAABkcnMv&#10;ZG93bnJldi54bWxQSwUGAAAAAAQABAD1AAAAigMAAAAA&#10;" filled="f" strokeweight="0"/>
                  <v:rect id="Rectangle 2552" o:spid="_x0000_s1510" style="position:absolute;left:304;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96pMUA&#10;AADdAAAADwAAAGRycy9kb3ducmV2LnhtbESPT4vCMBTE7wt+h/AEL4um1q1INYp/cNmDF6sHj4/m&#10;2Rabl9JErd/eLCzscZiZ3zCLVWdq8aDWVZYVjEcRCOLc6ooLBefTfjgD4TyyxtoyKXiRg9Wy97HA&#10;VNsnH+mR+UIECLsUFZTeN6mULi/JoBvZhjh4V9sa9EG2hdQtPgPc1DKOoqk0WHFYKLGhbUn5Lbsb&#10;BYlxX+NIfh929wvR59Z0E842Sg363XoOwlPn/8N/7R+tIE6SGH7fhCcgl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73qkxQAAAN0AAAAPAAAAAAAAAAAAAAAAAJgCAABkcnMv&#10;ZG93bnJldi54bWxQSwUGAAAAAAQABAD1AAAAigMAAAAA&#10;" fillcolor="#a5a5a5" stroked="f"/>
                  <v:rect id="Rectangle 2553" o:spid="_x0000_s1511" style="position:absolute;left:273;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sRMMcA&#10;AADdAAAADwAAAGRycy9kb3ducmV2LnhtbESPT2vCQBTE70K/w/IKXkLdaFDa1FVUFL35p8XzI/ua&#10;hGbfhuxqop++KxQ8DjPzG2Y670wlrtS40rKC4SAGQZxZXXKu4Ptr8/YOwnlkjZVlUnAjB/PZS2+K&#10;qbYtH+l68rkIEHYpKii8r1MpXVaQQTewNXHwfmxj0AfZ5FI32Aa4qeQojifSYMlhocCaVgVlv6eL&#10;URDVyXnZ3g+7aL+Jb+vt+fiRR51S/ddu8QnCU+ef4f/2TisYjccJPN6EJ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7ETDHAAAA3QAAAA8AAAAAAAAAAAAAAAAAmAIAAGRy&#10;cy9kb3ducmV2LnhtbFBLBQYAAAAABAAEAPUAAACMAwAAAAA=&#10;" fillcolor="#bfbfbf" stroked="f"/>
                  <v:rect id="Rectangle 2554" o:spid="_x0000_s1512" style="position:absolute;left:273;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dGMYA&#10;AADdAAAADwAAAGRycy9kb3ducmV2LnhtbESPQWvCQBSE70L/w/IKvdWNtqkhZhUpFHqyVkU8PrPP&#10;JGT3bchuNf33XaHgcZiZb5hiOVgjLtT7xrGCyTgBQVw63XClYL/7eM5A+ICs0TgmBb/kYbl4GBWY&#10;a3flb7psQyUihH2OCuoQulxKX9Zk0Y9dRxy9s+sthij7SuoerxFujZwmyZu02HBcqLGj95rKdvtj&#10;FWTpybT72ctxPfuaHFoyK/LrjVJPj8NqDiLQEO7h//anVjBN01e4vY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FdGMYAAADdAAAADwAAAAAAAAAAAAAAAACYAgAAZHJz&#10;L2Rvd25yZXYueG1sUEsFBgAAAAAEAAQA9QAAAIsDAAAAAA==&#10;" filled="f" strokeweight="0"/>
                  <v:rect id="Rectangle 2555" o:spid="_x0000_s1513" style="position:absolute;left:273;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bi0MUA&#10;AADdAAAADwAAAGRycy9kb3ducmV2LnhtbESPT4vCMBTE7wt+h/AEL4tNdbci1Sj+wcWDF6sHj4/m&#10;2Rabl9JErd9+syDscZiZ3zDzZWdq8aDWVZYVjKIYBHFudcWFgvNpN5yCcB5ZY22ZFLzIwXLR+5hj&#10;qu2Tj/TIfCEChF2KCkrvm1RKl5dk0EW2IQ7e1bYGfZBtIXWLzwA3tRzH8UQarDgslNjQpqT8lt2N&#10;gsS471Esfw7b+4Xoc2O6L87WSg363WoGwlPn/8Pv9l4rGCdJAn9vwhO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BuLQxQAAAN0AAAAPAAAAAAAAAAAAAAAAAJgCAABkcnMv&#10;ZG93bnJldi54bWxQSwUGAAAAAAQABAD1AAAAigMAAAAA&#10;" fillcolor="#a5a5a5" stroked="f"/>
                </v:group>
                <v:group id="Group 2556" o:spid="_x0000_s1514" style="position:absolute;left:497;top:546;width:94;height:94" coordorigin="497,546"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iKUExgAAAN0A&#10;AAAPAAAAAAAAAAAAAAAAAKoCAABkcnMvZG93bnJldi54bWxQSwUGAAAAAAQABAD6AAAAnQMAAAAA&#10;">
                  <v:rect id="Rectangle 2557" o:spid="_x0000_s1515" style="position:absolute;left:497;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ofP8cA&#10;AADdAAAADwAAAGRycy9kb3ducmV2LnhtbESPQWvCQBSE74L/YXmF3uqmgrGkrkGCpT1UxVSQ3h7Z&#10;ZxLMvg3ZbZL++65Q8DjMzDfMKh1NI3rqXG1ZwfMsAkFcWF1zqeD09fb0AsJ5ZI2NZVLwSw7S9XSy&#10;wkTbgY/U574UAcIuQQWV920ipSsqMuhmtiUO3sV2Bn2QXSl1h0OAm0bOoyiWBmsOCxW2lFVUXPMf&#10;o8CNl+J8wF35Gbv3tj5n2/13fFLq8WHcvILwNPp7+L/9oRXMF4sl3N6EJ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0aHz/HAAAA3QAAAA8AAAAAAAAAAAAAAAAAmAIAAGRy&#10;cy9kb3ducmV2LnhtbFBLBQYAAAAABAAEAPUAAACMAwAAAAA=&#10;" fillcolor="#d8d8d8" stroked="f"/>
                  <v:rect id="Rectangle 2558" o:spid="_x0000_s1516" style="position:absolute;left:497;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7QR8UA&#10;AADdAAAADwAAAGRycy9kb3ducmV2LnhtbERPXWvCMBR9H/gfwh34Mta0MmV0xiKDiTgY6oSyt0tz&#10;bYrNTWlirf9+eRjs8XC+l8VoWzFQ7xvHCrIkBUFcOd1wreD0/fH8CsIHZI2tY1JwJw/FavKwxFy7&#10;Gx9oOIZaxBD2OSowIXS5lL4yZNEnriOO3Nn1FkOEfS11j7cYbls5S9OFtNhwbDDY0buh6nK8WgXn&#10;/ZO8n3Y/2We5Gb7Ki3nBzm2Vmj6O6zcQgcbwL/5zb7WC2Xwe58Y38Qn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DtBHxQAAAN0AAAAPAAAAAAAAAAAAAAAAAJgCAABkcnMv&#10;ZG93bnJldi54bWxQSwUGAAAAAAQABAD1AAAAigMAAAAA&#10;" filled="f" strokecolor="#7f7f7f" strokeweight="0"/>
                  <v:rect id="Rectangle 2559" o:spid="_x0000_s1517" style="position:absolute;left:559;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Mm2scA&#10;AADdAAAADwAAAGRycy9kb3ducmV2LnhtbESPQWvCQBSE7wX/w/KEXkLdVFGa1FVsqehNY0vOj+xr&#10;Esy+Ddmtif76rlDocZiZb5jlejCNuFDnassKnicxCOLC6ppLBV+f26cXEM4ja2wsk4IrOVivRg9L&#10;TLXtOaPLyZciQNilqKDyvk2ldEVFBt3EtsTB+7adQR9kV0rdYR/gppHTOF5IgzWHhQpbeq+oOJ9+&#10;jIKoneVv/e24jw7b+Pqxy7OkjAalHsfD5hWEp8H/h//ae61gOp8ncH8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TJtrHAAAA3QAAAA8AAAAAAAAAAAAAAAAAmAIAAGRy&#10;cy9kb3ducmV2LnhtbFBLBQYAAAAABAAEAPUAAACMAwAAAAA=&#10;" fillcolor="#bfbfbf" stroked="f"/>
                  <v:rect id="Rectangle 2560" o:spid="_x0000_s1518" style="position:absolute;left:559;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aRpsIA&#10;AADdAAAADwAAAGRycy9kb3ducmV2LnhtbERPy4rCMBTdC/MP4QruNNXBB9UoMjAwKx9Vhllem2tb&#10;mtyUJqP1781CcHk479Wms0bcqPWVYwXjUQKCOHe64kLB+fQ9XIDwAVmjcUwKHuRhs/7orTDV7s5H&#10;umWhEDGEfYoKyhCaVEqfl2TRj1xDHLmray2GCNtC6hbvMdwaOUmSmbRYcWwosaGvkvI6+7cKFtOL&#10;qc/zz7/dfD/+rclsye8OSg363XYJIlAX3uKX+0crmExncX98E5+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9pGmwgAAAN0AAAAPAAAAAAAAAAAAAAAAAJgCAABkcnMvZG93&#10;bnJldi54bWxQSwUGAAAAAAQABAD1AAAAhwMAAAAA&#10;" filled="f" strokeweight="0"/>
                  <v:rect id="Rectangle 2561" o:spid="_x0000_s1519" style="position:absolute;left:559;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EubsYA&#10;AADdAAAADwAAAGRycy9kb3ducmV2LnhtbESPQWvCQBSE70L/w/IKvZS6iW2kpK6iKRYPXkw9eHxk&#10;X5PQ7Nuwu9H477sFweMwM98wi9VoOnEm51vLCtJpAoK4srrlWsHxe/vyDsIHZI2dZVJwJQ+r5cNk&#10;gbm2Fz7QuQy1iBD2OSpoQuhzKX3VkEE/tT1x9H6sMxiidLXUDi8Rbjo5S5K5NNhyXGiwp6Kh6rcc&#10;jILM+Lc0kV/7z+FE9FyY8ZXLjVJPj+P6A0SgMdzDt/ZOK5hl8xT+38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EubsYAAADdAAAADwAAAAAAAAAAAAAAAACYAgAAZHJz&#10;L2Rvd25yZXYueG1sUEsFBgAAAAAEAAQA9QAAAIsDAAAAAA==&#10;" fillcolor="#a5a5a5" stroked="f"/>
                  <v:rect id="Rectangle 2562" o:spid="_x0000_s1520" style="position:absolute;left:528;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t+FscA&#10;AADdAAAADwAAAGRycy9kb3ducmV2LnhtbESPT2vCQBTE70K/w/IKvYS6MUWx0VVqUfTmnxbPj+wz&#10;Cc2+DdnVxH56VxA8DjPzG2Y670wlLtS40rKCQT8GQZxZXXKu4Pdn9T4G4TyyxsoyKbiSg/nspTfF&#10;VNuW93Q5+FwECLsUFRTe16mULivIoOvbmjh4J9sY9EE2udQNtgFuKpnE8UgaLDksFFjTd0HZ3+Fs&#10;FET1x3HR/u820XYVX5fr4/4zjzql3l67rwkIT51/hh/tjVaQDEcJ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bfhbHAAAA3QAAAA8AAAAAAAAAAAAAAAAAmAIAAGRy&#10;cy9kb3ducmV2LnhtbFBLBQYAAAAABAAEAPUAAACMAwAAAAA=&#10;" fillcolor="#bfbfbf" stroked="f"/>
                  <v:rect id="Rectangle 2563" o:spid="_x0000_s1521" style="position:absolute;left:528;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QP0cUA&#10;AADdAAAADwAAAGRycy9kb3ducmV2LnhtbESPT4vCMBTE7wt+h/AEb2uq4h+qUUQQPLmuiuzxbfNs&#10;S5OX0kSt334jLHgcZuY3zGLVWiPu1PjSsYJBPwFBnDldcq7gfNp+zkD4gKzROCYFT/KwWnY+Fphq&#10;9+Bvuh9DLiKEfYoKihDqVEqfFWTR911NHL2rayyGKJtc6gYfEW6NHCbJRFosOS4UWNOmoKw63qyC&#10;2fjXVOfp6Gc//RpcKjJr8vuDUr1uu56DCNSGd/i/vdMKhuPJCF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A/RxQAAAN0AAAAPAAAAAAAAAAAAAAAAAJgCAABkcnMv&#10;ZG93bnJldi54bWxQSwUGAAAAAAQABAD1AAAAigMAAAAA&#10;" filled="f" strokeweight="0"/>
                  <v:rect id="Rectangle 2564" o:spid="_x0000_s1522" style="position:absolute;left:528;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N9sMA&#10;AADdAAAADwAAAGRycy9kb3ducmV2LnhtbESPzarCMBSE94LvEI5wN6Kpv0g1ildRXLixunB5aI5t&#10;sTkpTdT69ubCBZfDzHzDLFaNKcWTaldYVjDoRyCIU6sLzhRczrveDITzyBpLy6TgTQ5Wy3ZrgbG2&#10;Lz7RM/GZCBB2MSrIva9iKV2ak0HXtxVx8G62NuiDrDOpa3wFuCnlMIqm0mDBYSHHijY5pffkYRRM&#10;jBsPIrk/bh9Xou7GNCNOfpX66TTrOQhPjf+G/9sHrWA4mY7h7014An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aN9sMAAADdAAAADwAAAAAAAAAAAAAAAACYAgAAZHJzL2Rv&#10;d25yZXYueG1sUEsFBgAAAAAEAAQA9QAAAIgDAAAAAA==&#10;" fillcolor="#a5a5a5" stroked="f"/>
                  <v:rect id="Rectangle 2565" o:spid="_x0000_s1523" style="position:absolute;left:497;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mYsYA&#10;AADdAAAADwAAAGRycy9kb3ducmV2LnhtbESPT2vCQBTE7wW/w/IEL0E3WhSNrmJLRW/+afH8yD6T&#10;YPZtyK4m9tN3C4LHYWZ+wyxWrSnFnWpXWFYwHMQgiFOrC84U/Hxv+lMQziNrLC2Tggc5WC07bwtM&#10;tG34SPeTz0SAsEtQQe59lUjp0pwMuoGtiIN3sbVBH2SdSV1jE+CmlKM4nkiDBYeFHCv6zCm9nm5G&#10;QVS9nz+a38Mu2m/ix9f2fJxlUatUr9uu5yA8tf4VfrZ3WsFoPBnD/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LmYsYAAADdAAAADwAAAAAAAAAAAAAAAACYAgAAZHJz&#10;L2Rvd25yZXYueG1sUEsFBgAAAAAEAAQA9QAAAIsDAAAAAA==&#10;" fillcolor="#bfbfbf" stroked="f"/>
                  <v:rect id="Rectangle 2566" o:spid="_x0000_s1524" style="position:absolute;left:497;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OsScUA&#10;AADdAAAADwAAAGRycy9kb3ducmV2LnhtbESPQWvCQBSE7wX/w/IEb3WjYpToKiIInmxrRTw+s88k&#10;ZPdtyK4a/323UOhxmJlvmOW6s0Y8qPWVYwWjYQKCOHe64kLB6Xv3PgfhA7JG45gUvMjDetV7W2Km&#10;3ZO/6HEMhYgQ9hkqKENoMil9XpJFP3QNcfRurrUYomwLqVt8Rrg1cpwkqbRYcVwosaFtSXl9vFsF&#10;8+nV1KfZ5HKYfYzONZkN+cOnUoN+t1mACNSF//Bfe68VjKdpCr9v4hO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U6xJxQAAAN0AAAAPAAAAAAAAAAAAAAAAAJgCAABkcnMv&#10;ZG93bnJldi54bWxQSwUGAAAAAAQABAD1AAAAigMAAAAA&#10;" filled="f" strokeweight="0"/>
                  <v:rect id="Rectangle 2567" o:spid="_x0000_s1525" style="position:absolute;left:497;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QTgcUA&#10;AADdAAAADwAAAGRycy9kb3ducmV2LnhtbESPS4vCQBCE7wv+h6EFL4tO1PVBdBQfuHjwYvTgscm0&#10;STDTEzKjxn/vCAt7LKrqK2q+bEwpHlS7wrKCfi8CQZxaXXCm4HzadacgnEfWWFomBS9ysFy0vuYY&#10;a/vkIz0Sn4kAYRejgtz7KpbSpTkZdD1bEQfvamuDPsg6k7rGZ4CbUg6iaCwNFhwWcqxok1N6S+5G&#10;wci4n34kfw/b+4Xoe2OaISdrpTrtZjUD4anx/+G/9l4rGIzGE/i8CU9ALt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9BOBxQAAAN0AAAAPAAAAAAAAAAAAAAAAAJgCAABkcnMv&#10;ZG93bnJldi54bWxQSwUGAAAAAAQABAD1AAAAigMAAAAA&#10;" fillcolor="#a5a5a5" stroked="f"/>
                  <v:rect id="Rectangle 2568" o:spid="_x0000_s1526" style="position:absolute;left:559;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NJ/MQA&#10;AADdAAAADwAAAGRycy9kb3ducmV2LnhtbERPTWvCQBC9F/oflin0EpqNilJTV6nFUG/WVDwP2WkS&#10;mp0N2dUk/vruQejx8b5Xm8E04kqdqy0rmMQJCOLC6ppLBafv7OUVhPPIGhvLpGAkB5v148MKU217&#10;PtI196UIIexSVFB536ZSuqIigy62LXHgfmxn0AfYlVJ32Idw08hpkiykwZpDQ4UtfVRU/OYXoyBq&#10;Z+dtf/vaR4csGXef5+OyjAalnp+G9zcQngb/L76791rBdL4Ic8Ob8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zSfzEAAAA3QAAAA8AAAAAAAAAAAAAAAAAmAIAAGRycy9k&#10;b3ducmV2LnhtbFBLBQYAAAAABAAEAPUAAACJAwAAAAA=&#10;" fillcolor="#bfbfbf" stroked="f"/>
                  <v:rect id="Rectangle 2569" o:spid="_x0000_s1527" style="position:absolute;left:559;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w4O8YA&#10;AADdAAAADwAAAGRycy9kb3ducmV2LnhtbESPT2vCQBTE74V+h+UVeqsbLf6LriKC0JO2qYjHZ/aZ&#10;hOy+Ddmtxm/vCgWPw8z8hpkvO2vEhVpfOVbQ7yUgiHOnKy4U7H83HxMQPiBrNI5JwY08LBevL3NM&#10;tbvyD12yUIgIYZ+igjKEJpXS5yVZ9D3XEEfv7FqLIcq2kLrFa4RbIwdJMpIWK44LJTa0Limvsz+r&#10;YDI8mXo//jxux7v+oSazIr/9Vur9rVvNQATqwjP83/7SCgbD0RQ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w4O8YAAADdAAAADwAAAAAAAAAAAAAAAACYAgAAZHJz&#10;L2Rvd25yZXYueG1sUEsFBgAAAAAEAAQA9QAAAIsDAAAAAA==&#10;" filled="f" strokeweight="0"/>
                  <v:rect id="Rectangle 2570" o:spid="_x0000_s1528" style="position:absolute;left:559;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QdKMMA&#10;AADdAAAADwAAAGRycy9kb3ducmV2LnhtbERPPW/CMBDdkfgP1iF1QcUhhYICBrWpQAxdmnZgPMVH&#10;EhGfo9gJ6b/HAxLj0/ve7gdTi55aV1lWMJ9FIIhzqysuFPz9Hl7XIJxH1lhbJgX/5GC/G4+2mGh7&#10;4x/qM1+IEMIuQQWl900ipctLMuhmtiEO3MW2Bn2AbSF1i7cQbmoZR9G7NFhxaCixobSk/Jp1RsHS&#10;uMU8ksfvr+5MNE3N8MbZp1Ivk+FjA8LT4J/ih/ukFcTLVdgf3oQn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QdKMMAAADdAAAADwAAAAAAAAAAAAAAAACYAgAAZHJzL2Rv&#10;d25yZXYueG1sUEsFBgAAAAAEAAQA9QAAAIgDAAAAAA==&#10;" fillcolor="#a5a5a5" stroked="f"/>
                  <v:rect id="Rectangle 2571" o:spid="_x0000_s1529" style="position:absolute;left:528;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2vMcA&#10;AADdAAAADwAAAGRycy9kb3ducmV2LnhtbESPQWvCQBSE70L/w/KEXkLdqLTW6CpaKs2taovnR/aZ&#10;hGbfhuzWJP76rlDwOMzMN8xy3ZlKXKhxpWUF41EMgjizuuRcwffX7ukVhPPIGivLpKAnB+vVw2CJ&#10;ibYtH+hy9LkIEHYJKii8rxMpXVaQQTeyNXHwzrYx6INscqkbbAPcVHISxy/SYMlhocCa3grKfo6/&#10;RkFUT0/b9rpPo89d3L9/nA7zPOqUehx2mwUIT52/h//bqVYweZ6N4fYmP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QdrzHAAAA3QAAAA8AAAAAAAAAAAAAAAAAmAIAAGRy&#10;cy9kb3ducmV2LnhtbFBLBQYAAAAABAAEAPUAAACMAwAAAAA=&#10;" fillcolor="#bfbfbf" stroked="f"/>
                  <v:rect id="Rectangle 2572" o:spid="_x0000_s1530" style="position:absolute;left:528;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E8l8UA&#10;AADdAAAADwAAAGRycy9kb3ducmV2LnhtbESPQWvCQBSE74X+h+UVvNWNERuJriKFgidtVcTjM/tM&#10;Qnbfhuyq8d93CwWPw8x8w8yXvTXiRp2vHSsYDRMQxIXTNZcKDvuv9ykIH5A1Gsek4EEelovXlznm&#10;2t35h267UIoIYZ+jgiqENpfSFxVZ9EPXEkfv4jqLIcqulLrDe4RbI9Mk+ZAWa44LFbb0WVHR7K5W&#10;wXRyNs0hG5822XZ0bMisyG++lRq89asZiEB9eIb/22utIJ1kKfy9i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sTyXxQAAAN0AAAAPAAAAAAAAAAAAAAAAAJgCAABkcnMv&#10;ZG93bnJldi54bWxQSwUGAAAAAAQABAD1AAAAigMAAAAA&#10;" filled="f" strokeweight="0"/>
                  <v:rect id="Rectangle 2573" o:spid="_x0000_s1531" style="position:absolute;left:528;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DX8YA&#10;AADdAAAADwAAAGRycy9kb3ducmV2LnhtbESPQWvCQBSE74L/YXlCL1I3RtOW1FXaFMVDL40eenxk&#10;X5PQ7NuQXZP033cFweMwM98wm91oGtFT52rLCpaLCARxYXXNpYLzaf/4AsJ5ZI2NZVLwRw522+lk&#10;g6m2A39Rn/tSBAi7FBVU3replK6oyKBb2JY4eD+2M+iD7EqpOxwC3DQyjqInabDmsFBhS1lFxW9+&#10;MQoS49bLSB4+Py7fRPPMjCvO35V6mI1vryA8jf4evrWPWkGcPK/g+iY8Ab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aDX8YAAADdAAAADwAAAAAAAAAAAAAAAACYAgAAZHJz&#10;L2Rvd25yZXYueG1sUEsFBgAAAAAEAAQA9QAAAIsDAAAAAA==&#10;" fillcolor="#a5a5a5" stroked="f"/>
                  <v:rect id="Rectangle 2574" o:spid="_x0000_s1532" style="position:absolute;left:497;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fVJMcA&#10;AADdAAAADwAAAGRycy9kb3ducmV2LnhtbESPQWvCQBSE74L/YXmFXkLdaLWtqavYUtFbG1s8P7LP&#10;JJh9G7Krif56tyB4HGbmG2a26EwlTtS40rKC4SAGQZxZXXKu4O939fQGwnlkjZVlUnAmB4t5vzfD&#10;RNuWUzptfS4ChF2CCgrv60RKlxVk0A1sTRy8vW0M+iCbXOoG2wA3lRzF8Ys0WHJYKLCmz4Kyw/Zo&#10;FET18+6jvfxsou9VfP5a79JpHnVKPT50y3cQnjp/D9/aG61gNHkdw/+b8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n1STHAAAA3QAAAA8AAAAAAAAAAAAAAAAAmAIAAGRy&#10;cy9kb3ducmV2LnhtbFBLBQYAAAAABAAEAPUAAACMAwAAAAA=&#10;" fillcolor="#bfbfbf" stroked="f"/>
                  <v:rect id="Rectangle 2575" o:spid="_x0000_s1533" style="position:absolute;left:497;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ik48UA&#10;AADdAAAADwAAAGRycy9kb3ducmV2LnhtbESPQWvCQBSE7wX/w/KE3upGSxqJriKC4Mm2KuLxmX0m&#10;IbtvQ3bV9N93CwWPw8x8w8yXvTXiTp2vHSsYjxIQxIXTNZcKjofN2xSED8gajWNS8EMelovByxxz&#10;7R78Tfd9KEWEsM9RQRVCm0vpi4os+pFriaN3dZ3FEGVXSt3hI8KtkZMk+ZAWa44LFba0rqho9jer&#10;YJpeTHPM3s+77HN8asisyO++lHod9qsZiEB9eIb/21utYJJmKfy9i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WKTjxQAAAN0AAAAPAAAAAAAAAAAAAAAAAJgCAABkcnMv&#10;ZG93bnJldi54bWxQSwUGAAAAAAQABAD1AAAAigMAAAAA&#10;" filled="f" strokeweight="0"/>
                  <v:rect id="Rectangle 2576" o:spid="_x0000_s1534" style="position:absolute;left:497;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Egx8UA&#10;AADdAAAADwAAAGRycy9kb3ducmV2LnhtbESPS4vCQBCE7wv+h6EFL4tO1PVBdBQfuHjwYvTgscm0&#10;STDTEzKjxn/vCAt7LKrqK2q+bEwpHlS7wrKCfi8CQZxaXXCm4HzadacgnEfWWFomBS9ysFy0vuYY&#10;a/vkIz0Sn4kAYRejgtz7KpbSpTkZdD1bEQfvamuDPsg6k7rGZ4CbUg6iaCwNFhwWcqxok1N6S+5G&#10;wci4n34kfw/b+4Xoe2OaISdrpTrtZjUD4anx/+G/9l4rGIwmY/i8CU9ALt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YSDHxQAAAN0AAAAPAAAAAAAAAAAAAAAAAJgCAABkcnMv&#10;ZG93bnJldi54bWxQSwUGAAAAAAQABAD1AAAAigMAAAAA&#10;" fillcolor="#a5a5a5" stroked="f"/>
                  <v:rect id="Rectangle 2577" o:spid="_x0000_s1535" style="position:absolute;left:559;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VLU8YA&#10;AADdAAAADwAAAGRycy9kb3ducmV2LnhtbESPQWvCQBSE7wX/w/IEL6FuVKpt6ioqit6stnh+ZF+T&#10;YPZtyK4m+utdodDjMDPfMNN5a0pxpdoVlhUM+jEI4tTqgjMFP9+b13cQziNrLC2Tghs5mM86L1NM&#10;tG34QNejz0SAsEtQQe59lUjp0pwMur6tiIP3a2uDPsg6k7rGJsBNKYdxPJYGCw4LOVa0yik9Hy9G&#10;QVSNTsvm/rWL9pv4tt6eDh9Z1CrV67aLTxCeWv8f/mvvtILh22QCzzfh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VLU8YAAADdAAAADwAAAAAAAAAAAAAAAACYAgAAZHJz&#10;L2Rvd25yZXYueG1sUEsFBgAAAAAEAAQA9QAAAIsDAAAAAA==&#10;" fillcolor="#bfbfbf" stroked="f"/>
                  <v:rect id="Rectangle 2578" o:spid="_x0000_s1536" style="position:absolute;left:559;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LfcIA&#10;AADdAAAADwAAAGRycy9kb3ducmV2LnhtbERPy4rCMBTdC/MP4Q6401RFK9UoMjAwKx0fiMtrc21L&#10;k5vSZLT+/WQhuDyc93LdWSPu1PrKsYLRMAFBnDtdcaHgdPwezEH4gKzROCYFT/KwXn30lphp9+A9&#10;3Q+hEDGEfYYKyhCaTEqfl2TRD11DHLmbay2GCNtC6hYfMdwaOU6SmbRYcWwosaGvkvL68GcVzKdX&#10;U5/SyWWb7kbnmsyG/PZXqf5nt1mACNSFt/jl/tEKxtM0zo1v4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Qt9wgAAAN0AAAAPAAAAAAAAAAAAAAAAAJgCAABkcnMvZG93&#10;bnJldi54bWxQSwUGAAAAAAQABAD1AAAAhwMAAAAA&#10;" filled="f" strokeweight="0"/>
                  <v:rect id="Rectangle 2579" o:spid="_x0000_s1537" style="position:absolute;left:559;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60tccA&#10;AADdAAAADwAAAGRycy9kb3ducmV2LnhtbESPT2vCQBTE74V+h+UVvBTdxH/V1I1Ui9KDF9Meenxk&#10;X5PQ7NuQ3cT47buC0OMwM79hNtvB1KKn1lWWFcSTCARxbnXFhYKvz8N4BcJ5ZI21ZVJwJQfb9PFh&#10;g4m2Fz5Tn/lCBAi7BBWU3jeJlC4vyaCb2IY4eD+2NeiDbAupW7wEuKnlNIqW0mDFYaHEhvYl5b9Z&#10;ZxQsjJvHkTye3rtvoue9GWac7ZQaPQ1vryA8Df4/fG9/aAXTxcsabm/CE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tLXHAAAA3QAAAA8AAAAAAAAAAAAAAAAAmAIAAGRy&#10;cy9kb3ducmV2LnhtbFBLBQYAAAAABAAEAPUAAACMAwAAAAA=&#10;" fillcolor="#a5a5a5" stroked="f"/>
                  <v:rect id="Rectangle 2580" o:spid="_x0000_s1538" style="position:absolute;left:528;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jAMQA&#10;AADdAAAADwAAAGRycy9kb3ducmV2LnhtbERPTWvCQBC9F/oflin0EpqNiiWmrlKLod6sVjwP2WkS&#10;mp0N2dUk/vruQejx8b6X68E04kqdqy0rmMQJCOLC6ppLBafv/CUF4TyyxsYyKRjJwXr1+LDETNue&#10;D3Q9+lKEEHYZKqi8bzMpXVGRQRfbljhwP7Yz6APsSqk77EO4aeQ0SV6lwZpDQ4UtfVRU/B4vRkHU&#10;zs6b/va1i/Z5Mm4/z4dFGQ1KPT8N728gPA3+X3x377SC6TwN+8Ob8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JowDEAAAA3QAAAA8AAAAAAAAAAAAAAAAAmAIAAGRycy9k&#10;b3ducmV2LnhtbFBLBQYAAAAABAAEAPUAAACJAwAAAAA=&#10;" fillcolor="#bfbfbf" stroked="f"/>
                  <v:rect id="Rectangle 2581" o:spid="_x0000_s1539" style="position:absolute;left:528;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bSx8UA&#10;AADdAAAADwAAAGRycy9kb3ducmV2LnhtbESPT2vCQBTE7wW/w/KE3uomFjWkriKC4MnWP0iPr9nX&#10;JGT3bciumn77riB4HGbmN8x82VsjrtT52rGCdJSAIC6crrlUcDpu3jIQPiBrNI5JwR95WC4GL3PM&#10;tbvxnq6HUIoIYZ+jgiqENpfSFxVZ9CPXEkfv13UWQ5RdKXWHtwi3Ro6TZCot1hwXKmxpXVHRHC5W&#10;QTb5Mc1p9v69m32m54bMivzuS6nXYb/6ABGoD8/wo73VCsaTLIX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ttLHxQAAAN0AAAAPAAAAAAAAAAAAAAAAAJgCAABkcnMv&#10;ZG93bnJldi54bWxQSwUGAAAAAAQABAD1AAAAigMAAAAA&#10;" filled="f" strokeweight="0"/>
                  <v:rect id="Rectangle 2582" o:spid="_x0000_s1540" style="position:absolute;left:528;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9W48YA&#10;AADdAAAADwAAAGRycy9kb3ducmV2LnhtbESPQWvCQBSE74L/YXlCL0U3po1I6iptSosHL0YPPT6y&#10;r0lo9m3Y3Wj677sFweMwM98wm91oOnEh51vLCpaLBARxZXXLtYLz6WO+BuEDssbOMin4JQ+77XSy&#10;wVzbKx/pUoZaRAj7HBU0IfS5lL5qyKBf2J44et/WGQxRulpqh9cIN51Mk2QlDbYcFxrsqWio+ikH&#10;oyAz/nmZyM/D+/BF9FiY8YnLN6UeZuPrC4hAY7iHb+29VpBm6xT+38Qn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o9W48YAAADdAAAADwAAAAAAAAAAAAAAAACYAgAAZHJz&#10;L2Rvd25yZXYueG1sUEsFBgAAAAAEAAQA9QAAAIsDAAAAAA==&#10;" fillcolor="#a5a5a5" stroked="f"/>
                  <v:rect id="Rectangle 2583" o:spid="_x0000_s1541" style="position:absolute;left:497;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s9d8cA&#10;AADdAAAADwAAAGRycy9kb3ducmV2LnhtbESPQWvCQBSE74X+h+UJXkLdaLDY1FWqNOjNaovnR/Y1&#10;CWbfhuzWJP76bkHocZiZb5jluje1uFLrKssKppMYBHFudcWFgq/P7GkBwnlkjbVlUjCQg/Xq8WGJ&#10;qbYdH+l68oUIEHYpKii9b1IpXV6SQTexDXHwvm1r0AfZFlK32AW4qeUsjp+lwYrDQokNbUvKL6cf&#10;oyBqkvOmu33so0MWD++78/GliHqlxqP+7RWEp97/h+/tvVYwmy8S+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bPXfHAAAA3QAAAA8AAAAAAAAAAAAAAAAAmAIAAGRy&#10;cy9kb3ducmV2LnhtbFBLBQYAAAAABAAEAPUAAACMAwAAAAA=&#10;" fillcolor="#bfbfbf" stroked="f"/>
                  <v:rect id="Rectangle 2584" o:spid="_x0000_s1542" style="position:absolute;left:497;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FxX8UA&#10;AADdAAAADwAAAGRycy9kb3ducmV2LnhtbESPQWvCQBSE7wX/w/IEb3Wj1hqiq4gg9KStinh8Zp9J&#10;yO7bkN1q+u/dQqHHYWa+YRarzhpxp9ZXjhWMhgkI4tzpigsFp+P2NQXhA7JG45gU/JCH1bL3ssBM&#10;uwd/0f0QChEh7DNUUIbQZFL6vCSLfuga4ujdXGsxRNkWUrf4iHBr5DhJ3qXFiuNCiQ1tSsrrw7dV&#10;kE6vpj7NJpfdbD8612TW5HefSg363XoOIlAX/sN/7Q+tYDxN3+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XFfxQAAAN0AAAAPAAAAAAAAAAAAAAAAAJgCAABkcnMv&#10;ZG93bnJldi54bWxQSwUGAAAAAAQABAD1AAAAigMAAAAA&#10;" filled="f" strokeweight="0"/>
                  <v:rect id="Rectangle 2585" o:spid="_x0000_s1543" style="position:absolute;left:497;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Ol8UA&#10;AADdAAAADwAAAGRycy9kb3ducmV2LnhtbESPS4vCQBCE7wv+h6EFL6ITHxGJjuIDZQ972ejBY5Np&#10;k2CmJ2RGjf/eERb2WFTVV9Ry3ZpKPKhxpWUFo2EEgjizuuRcwfl0GMxBOI+ssbJMCl7kYL3qfC0x&#10;0fbJv/RIfS4ChF2CCgrv60RKlxVk0A1tTRy8q20M+iCbXOoGnwFuKjmOopk0WHJYKLCmXUHZLb0b&#10;BbFx01Ekjz/7+4WovzPthNOtUr1uu1mA8NT6//Bf+1srGMfzGD5vwhOQq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Zs6XxQAAAN0AAAAPAAAAAAAAAAAAAAAAAJgCAABkcnMv&#10;ZG93bnJldi54bWxQSwUGAAAAAAQABAD1AAAAigMAAAAA&#10;" fillcolor="#a5a5a5" stroked="f"/>
                </v:group>
                <v:group id="Group 2586" o:spid="_x0000_s1544" style="position:absolute;left:729;top:546;width:94;height:94" coordorigin="729,546"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iJQ8UAAADdAAAADwAAAGRycy9kb3ducmV2LnhtbESPQYvCMBSE7wv+h/AE&#10;b2taRZFqFBFXPIiwKoi3R/Nsi81LabJt/fdGEPY4zMw3zGLVmVI0VLvCsoJ4GIEgTq0uOFNwOf98&#10;z0A4j6yxtEwKnuRgtex9LTDRtuVfak4+EwHCLkEFufdVIqVLczLohrYiDt7d1gZ9kHUmdY1tgJtS&#10;jqJoKg0WHBZyrGiTU/o4/RkFuxbb9TjeNofHffO8nSfH6yEmpQb9bj0H4anz/+FPe68VjCazK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oiUPFAAAA3QAA&#10;AA8AAAAAAAAAAAAAAAAAqgIAAGRycy9kb3ducmV2LnhtbFBLBQYAAAAABAAEAPoAAACcAwAAAAA=&#10;">
                  <v:rect id="Rectangle 2587" o:spid="_x0000_s1545" style="position:absolute;left:729;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ozeMUA&#10;AADdAAAADwAAAGRycy9kb3ducmV2LnhtbESPQYvCMBSE7wv+h/AEb5oq2JVqFBFFD7rLqiDeHs2z&#10;LTYvpYla/70RhD0OM/MNM5k1phR3ql1hWUG/F4EgTq0uOFNwPKy6IxDOI2ssLZOCJzmYTVtfE0y0&#10;ffAf3fc+EwHCLkEFufdVIqVLczLoerYiDt7F1gZ9kHUmdY2PADelHERRLA0WHBZyrGiRU3rd34wC&#10;11zS0y/usm3s1lVxWix/zvFRqU67mY9BeGr8f/jT3mgFg+HoG95vwhOQ0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ejN4xQAAAN0AAAAPAAAAAAAAAAAAAAAAAJgCAABkcnMv&#10;ZG93bnJldi54bWxQSwUGAAAAAAQABAD1AAAAigMAAAAA&#10;" fillcolor="#d8d8d8" stroked="f"/>
                  <v:rect id="Rectangle 2588" o:spid="_x0000_s1546" style="position:absolute;left:729;top:54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78AMMA&#10;AADdAAAADwAAAGRycy9kb3ducmV2LnhtbERPTYvCMBC9C/6HMIIXWVNlFekaRQRFVljUFWRvQzM2&#10;xWZSmljrvzeHBY+P9z1ftrYUDdW+cKxgNExAEGdOF5wrOP9uPmYgfEDWWDomBU/ysFx0O3NMtXvw&#10;kZpTyEUMYZ+iAhNClUrpM0MW/dBVxJG7utpiiLDOpa7xEcNtKcdJMpUWC44NBitaG8pup7tVcD0M&#10;5PP8/TfaX7bNz+VmPrFyO6X6vXb1BSJQG97if/dOKxhPZnFufBOf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278AMMAAADdAAAADwAAAAAAAAAAAAAAAACYAgAAZHJzL2Rv&#10;d25yZXYueG1sUEsFBgAAAAAEAAQA9QAAAIgDAAAAAA==&#10;" filled="f" strokecolor="#7f7f7f" strokeweight="0"/>
                  <v:rect id="Rectangle 2589" o:spid="_x0000_s1547" style="position:absolute;left:791;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MKncYA&#10;AADdAAAADwAAAGRycy9kb3ducmV2LnhtbESPQWvCQBSE70L/w/IKXkLdqFg0dRUVRW82tnh+ZF+T&#10;0OzbkF1N9Nd3C4LHYWa+YebLzlTiSo0rLSsYDmIQxJnVJecKvr92b1MQziNrrCyTghs5WC5eenNM&#10;tG05pevJ5yJA2CWooPC+TqR0WUEG3cDWxMH7sY1BH2STS91gG+CmkqM4fpcGSw4LBda0KSj7PV2M&#10;gqgen9ft/fMQHXfxbbs/p7M86pTqv3arDxCeOv8MP9oHrWA0mc7g/014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MKncYAAADdAAAADwAAAAAAAAAAAAAAAACYAgAAZHJz&#10;L2Rvd25yZXYueG1sUEsFBgAAAAAEAAQA9QAAAIsDAAAAAA==&#10;" fillcolor="#bfbfbf" stroked="f"/>
                  <v:rect id="Rectangle 2590" o:spid="_x0000_s1548" style="position:absolute;left:791;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PhgcIA&#10;AADdAAAADwAAAGRycy9kb3ducmV2LnhtbERPy4rCMBTdC/MP4Q6401TFV8coMjDgyvGFuLw2d9rS&#10;5KY0Uevfm8WAy8N5L1atNeJOjS8dKxj0ExDEmdMl5wpOx5/eDIQPyBqNY1LwJA+r5Udngal2D97T&#10;/RByEUPYp6igCKFOpfRZQRZ939XEkftzjcUQYZNL3eAjhlsjh0kykRZLjg0F1vRdUFYdblbBbHw1&#10;1Wk6umynv4NzRWZNfrtTqvvZrr9ABGrDW/zv3mgFw/E87o9v4hO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I+GBwgAAAN0AAAAPAAAAAAAAAAAAAAAAAJgCAABkcnMvZG93&#10;bnJldi54bWxQSwUGAAAAAAQABAD1AAAAhwMAAAAA&#10;" filled="f" strokeweight="0"/>
                  <v:rect id="Rectangle 2591" o:spid="_x0000_s1549" style="position:absolute;left:791;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ReScYA&#10;AADdAAAADwAAAGRycy9kb3ducmV2LnhtbESPQWvCQBSE74X+h+UJXopuorXUNBupiqWHXhp78PjI&#10;vibB7NuQ3cT4712h0OMwM98w6WY0jRioc7VlBfE8AkFcWF1zqeDneJi9gnAeWWNjmRRcycEme3xI&#10;MdH2wt805L4UAcIuQQWV920ipSsqMujmtiUO3q/tDPogu1LqDi8Bbhq5iKIXabDmsFBhS7uKinPe&#10;GwUr457jSH587fsT0dPOjEvOt0pNJ+P7GwhPo/8P/7U/tYLFah3D/U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4ReScYAAADdAAAADwAAAAAAAAAAAAAAAACYAgAAZHJz&#10;L2Rvd25yZXYueG1sUEsFBgAAAAAEAAQA9QAAAIsDAAAAAA==&#10;" fillcolor="#a5a5a5" stroked="f"/>
                  <v:rect id="Rectangle 2592" o:spid="_x0000_s1550" style="position:absolute;left:760;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4OMccA&#10;AADdAAAADwAAAGRycy9kb3ducmV2LnhtbESPT2vCQBTE7wW/w/IEL6FuTKlo6iq2VPTmnxbPj+wz&#10;CWbfhuxqop/eFQo9DjPzG2a26EwlrtS40rKC0TAGQZxZXXKu4Pdn9ToB4TyyxsoyKbiRg8W89zLD&#10;VNuW93Q9+FwECLsUFRTe16mULivIoBvamjh4J9sY9EE2udQNtgFuKpnE8VgaLDksFFjTV0HZ+XAx&#10;CqL67fjZ3nebaLuKb9/r436aR51Sg363/ADhqfP/4b/2RitI3qcJPN+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ODjHHAAAA3QAAAA8AAAAAAAAAAAAAAAAAmAIAAGRy&#10;cy9kb3ducmV2LnhtbFBLBQYAAAAABAAEAPUAAACMAwAAAAA=&#10;" fillcolor="#bfbfbf" stroked="f"/>
                  <v:rect id="Rectangle 2593" o:spid="_x0000_s1551" style="position:absolute;left:760;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F/9sUA&#10;AADdAAAADwAAAGRycy9kb3ducmV2LnhtbESPT4vCMBTE7wt+h/CEva2piqtWo4ggeHLXP4jHZ/Ns&#10;S5OX0mS1fvvNwoLHYWZ+w8yXrTXiTo0vHSvo9xIQxJnTJecKTsfNxwSED8gajWNS8CQPy0XnbY6p&#10;dg/e0/0QchEh7FNUUIRQp1L6rCCLvudq4ujdXGMxRNnkUjf4iHBr5CBJPqXFkuNCgTWtC8qqw49V&#10;MBldTXUaDy+78Vf/XJFZkd99K/XebVczEIHa8Ar/t7dawWA0HcLfm/g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X/2xQAAAN0AAAAPAAAAAAAAAAAAAAAAAJgCAABkcnMv&#10;ZG93bnJldi54bWxQSwUGAAAAAAQABAD1AAAAigMAAAAA&#10;" filled="f" strokeweight="0"/>
                  <v:rect id="Rectangle 2594" o:spid="_x0000_s1552" style="position:absolute;left:760;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90cQA&#10;AADdAAAADwAAAGRycy9kb3ducmV2LnhtbESPT4vCMBTE74LfITxhL4um/kWrUdTFxYMXqwePj+bZ&#10;FpuX0kSt394sLHgcZuY3zGLVmFI8qHaFZQX9XgSCOLW64EzB+bTrTkE4j6yxtEwKXuRgtWy3Fhhr&#10;++QjPRKfiQBhF6OC3PsqltKlORl0PVsRB+9qa4M+yDqTusZngJtSDqJoIg0WHBZyrGibU3pL7kbB&#10;2LhRP5K/h5/7heh7a5ohJxulvjrNeg7CU+M/4f/2XisYjGcj+HsTnoB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z/dHEAAAA3QAAAA8AAAAAAAAAAAAAAAAAmAIAAGRycy9k&#10;b3ducmV2LnhtbFBLBQYAAAAABAAEAPUAAACJAwAAAAA=&#10;" fillcolor="#a5a5a5" stroked="f"/>
                  <v:rect id="Rectangle 2595" o:spid="_x0000_s1553" style="position:absolute;left:729;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WRccA&#10;AADdAAAADwAAAGRycy9kb3ducmV2LnhtbESPQWvCQBSE7wX/w/KEXkLdVFGa1FVsqehNY0vOj+xr&#10;Esy+Ddmtif76rlDocZiZb5jlejCNuFDnassKnicxCOLC6ppLBV+f26cXEM4ja2wsk4IrOVivRg9L&#10;TLXtOaPLyZciQNilqKDyvk2ldEVFBt3EtsTB+7adQR9kV0rdYR/gppHTOF5IgzWHhQpbeq+oOJ9+&#10;jIKoneVv/e24jw7b+Pqxy7OkjAalHsfD5hWEp8H/h//ae61gOk/mcH8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nlkXHAAAA3QAAAA8AAAAAAAAAAAAAAAAAmAIAAGRy&#10;cy9kb3ducmV2LnhtbFBLBQYAAAAABAAEAPUAAACMAwAAAAA=&#10;" fillcolor="#bfbfbf" stroked="f"/>
                  <v:rect id="Rectangle 2596" o:spid="_x0000_s1554" style="position:absolute;left:729;top:609;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bcbsYA&#10;AADdAAAADwAAAGRycy9kb3ducmV2LnhtbESPT2vCQBTE74V+h+UVeqsbLf6LriKC0JO2qYjHZ/aZ&#10;hOy+Ddmtxm/vCgWPw8z8hpkvO2vEhVpfOVbQ7yUgiHOnKy4U7H83HxMQPiBrNI5JwY08LBevL3NM&#10;tbvyD12yUIgIYZ+igjKEJpXS5yVZ9D3XEEfv7FqLIcq2kLrFa4RbIwdJMpIWK44LJTa0Limvsz+r&#10;YDI8mXo//jxux7v+oSazIr/9Vur9rVvNQATqwjP83/7SCgbD6Qg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IbcbsYAAADdAAAADwAAAAAAAAAAAAAAAACYAgAAZHJz&#10;L2Rvd25yZXYueG1sUEsFBgAAAAAEAAQA9QAAAIsDAAAAAA==&#10;" filled="f" strokeweight="0"/>
                  <v:rect id="Rectangle 2597" o:spid="_x0000_s1555" style="position:absolute;left:729;top:621;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jpscA&#10;AADdAAAADwAAAGRycy9kb3ducmV2LnhtbESPT2vCQBTE74V+h+UVvBTdxH/V1I1Ui9KDF9Meenxk&#10;X5PQ7NuQ3cT47buC0OMwM79hNtvB1KKn1lWWFcSTCARxbnXFhYKvz8N4BcJ5ZI21ZVJwJQfb9PFh&#10;g4m2Fz5Tn/lCBAi7BBWU3jeJlC4vyaCb2IY4eD+2NeiDbAupW7wEuKnlNIqW0mDFYaHEhvYl5b9Z&#10;ZxQsjJvHkTye3rtvoue9GWac7ZQaPQ1vryA8Df4/fG9/aAXTxfoFbm/CE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hY6bHAAAA3QAAAA8AAAAAAAAAAAAAAAAAmAIAAGRy&#10;cy9kb3ducmV2LnhtbFBLBQYAAAAABAAEAPUAAACMAwAAAAA=&#10;" fillcolor="#a5a5a5" stroked="f"/>
                  <v:rect id="Rectangle 2598" o:spid="_x0000_s1556" style="position:absolute;left:791;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Y528MA&#10;AADdAAAADwAAAGRycy9kb3ducmV2LnhtbERPy4rCMBTdC/MP4QpuiqY6KFqNMsrIuPOJ60tzbYvN&#10;TWkyts7XTxaCy8N5L1atKcWDaldYVjAcxCCIU6sLzhRcztv+FITzyBpLy6TgSQ5Wy4/OAhNtGz7S&#10;4+QzEULYJagg975KpHRpTgbdwFbEgbvZ2qAPsM6krrEJ4aaUozieSIMFh4YcK9rklN5Pv0ZBVH1e&#10;183fYRftt/Hz++d6nGVRq1Sv237NQXhq/Vv8cu+0gtF4FuaGN+EJ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Y528MAAADdAAAADwAAAAAAAAAAAAAAAACYAgAAZHJzL2Rv&#10;d25yZXYueG1sUEsFBgAAAAAEAAQA9QAAAIgDAAAAAA==&#10;" fillcolor="#bfbfbf" stroked="f"/>
                  <v:rect id="Rectangle 2599" o:spid="_x0000_s1557" style="position:absolute;left:791;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lIHMYA&#10;AADdAAAADwAAAGRycy9kb3ducmV2LnhtbESPW4vCMBSE34X9D+EI+6apirdqFFkQ9sldL4iPx+bY&#10;liYnpclq999vFgQfh5n5hlmuW2vEnRpfOlYw6CcgiDOnS84VnI7b3gyED8gajWNS8Ese1qu3zhJT&#10;7R68p/sh5CJC2KeooAihTqX0WUEWfd/VxNG7ucZiiLLJpW7wEeHWyGGSTKTFkuNCgTV9FJRVhx+r&#10;YDa+muo0HV1206/BuSKzIb/7Vuq9224WIAK14RV+tj+1guF4Pof/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RlIHMYAAADdAAAADwAAAAAAAAAAAAAAAACYAgAAZHJz&#10;L2Rvd25yZXYueG1sUEsFBgAAAAAEAAQA9QAAAIsDAAAAAA==&#10;" filled="f" strokeweight="0"/>
                  <v:rect id="Rectangle 2600" o:spid="_x0000_s1558" style="position:absolute;left:791;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KcIA&#10;AADdAAAADwAAAGRycy9kb3ducmV2LnhtbERPy4rCMBTdC/MP4QpuZEx8TJGOUUZFceHGzixcXpo7&#10;bbG5KU3U+vdmIbg8nPdi1dla3Kj1lWMN45ECQZw7U3Gh4e939zkH4QOywdoxaXiQh9Xyo7fA1Lg7&#10;n+iWhULEEPYpaihDaFIpfV6SRT9yDXHk/l1rMUTYFtK0eI/htpYTpRJpseLYUGJDm5LyS3a1Gr6s&#10;n42V3B+31zPRcGO7KWdrrQf97ucbRKAuvMUv98FomCQq7o9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5w8pwgAAAN0AAAAPAAAAAAAAAAAAAAAAAJgCAABkcnMvZG93&#10;bnJldi54bWxQSwUGAAAAAAQABAD1AAAAhwMAAAAA&#10;" fillcolor="#a5a5a5" stroked="f"/>
                  <v:rect id="Rectangle 2601" o:spid="_x0000_s1559" style="position:absolute;left:760;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kvcYA&#10;AADdAAAADwAAAGRycy9kb3ducmV2LnhtbESPT2vCQBTE7wW/w/KEXoLuqiA1uootSr21/sHzI/tM&#10;gtm3Ibua6KfvFgo9DjPzG2ax6mwl7tT40rGG0VCBIM6cKTnXcDpuB28gfEA2WDkmDQ/ysFr2XhaY&#10;Gtfynu6HkIsIYZ+ihiKEOpXSZwVZ9ENXE0fv4hqLIcoml6bBNsJtJcdKTaXFkuNCgTV9FJRdDzer&#10;Iakn5/f2+b1Lvrbqsfk872d50mn92u/WcxCBuvAf/mvvjIbxVI3g901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kvcYAAADdAAAADwAAAAAAAAAAAAAAAACYAgAAZHJz&#10;L2Rvd25yZXYueG1sUEsFBgAAAAAEAAQA9QAAAIsDAAAAAA==&#10;" fillcolor="#bfbfbf" stroked="f"/>
                  <v:rect id="Rectangle 2602" o:spid="_x0000_s1560" style="position:absolute;left:760;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IulsUA&#10;AADdAAAADwAAAGRycy9kb3ducmV2LnhtbESPT4vCMBTE78J+h/AWvGlqxT9Uo4gg7EldV5Y9vm2e&#10;bWnyUpqs1m9vhAWPw8z8hlmuO2vElVpfOVYwGiYgiHOnKy4UnL92gzkIH5A1Gsek4E4e1qu33hIz&#10;7W78SddTKESEsM9QQRlCk0np85Is+qFriKN3ca3FEGVbSN3iLcKtkWmSTKXFiuNCiQ1tS8rr059V&#10;MJ/8mvo8G//sZ4fRd01mQ35/VKr/3m0WIAJ14RX+b39oBek0SeH5Jj4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i6WxQAAAN0AAAAPAAAAAAAAAAAAAAAAAJgCAABkcnMv&#10;ZG93bnJldi54bWxQSwUGAAAAAAQABAD1AAAAigMAAAAA&#10;" filled="f" strokeweight="0"/>
                  <v:rect id="Rectangle 2603" o:spid="_x0000_s1561" style="position:absolute;left:760;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RXsQA&#10;AADdAAAADwAAAGRycy9kb3ducmV2LnhtbESPT4vCMBTE74LfITxhL6KJf1akaxTXRfHgxa4Hj4/m&#10;bVtsXkoTtfvtjSB4HGbmN8xi1dpK3KjxpWMNo6ECQZw5U3Ku4fS7HcxB+IBssHJMGv7Jw2rZ7Sww&#10;Me7OR7qlIRcRwj5BDUUIdSKlzwqy6IeuJo7en2sshiibXJoG7xFuKzlWaiYtlhwXCqxpU1B2Sa9W&#10;w6f105GSu8PP9UzU39h2wum31h+9dv0FIlAb3uFXe280jGdqAs838Qn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1kV7EAAAA3QAAAA8AAAAAAAAAAAAAAAAAmAIAAGRycy9k&#10;b3ducmV2LnhtbFBLBQYAAAAABAAEAPUAAACJAwAAAAA=&#10;" fillcolor="#a5a5a5" stroked="f"/>
                  <v:rect id="Rectangle 2604" o:spid="_x0000_s1562" style="position:absolute;left:729;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THJcYA&#10;AADdAAAADwAAAGRycy9kb3ducmV2LnhtbESPQWvCQBSE74L/YXmFXkLd1YpodBUtFb1VrXh+ZJ9J&#10;aPZtyG5N7K/vCoUeh5n5hlmsOluJGzW+dKxhOFAgiDNnSs41nD+3L1MQPiAbrByThjt5WC37vQWm&#10;xrV8pNsp5CJC2KeooQihTqX0WUEW/cDVxNG7usZiiLLJpWmwjXBbyZFSE2mx5LhQYE1vBWVfp2+r&#10;IalfL5v257BPPrbq/r67HGd50mn9/NSt5yACdeE//NfeGw2jiRrD4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THJcYAAADdAAAADwAAAAAAAAAAAAAAAACYAgAAZHJz&#10;L2Rvd25yZXYueG1sUEsFBgAAAAAEAAQA9QAAAIsDAAAAAA==&#10;" fillcolor="#bfbfbf" stroked="f"/>
                  <v:rect id="Rectangle 2605" o:spid="_x0000_s1563" style="position:absolute;left:729;top:578;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u24sYA&#10;AADdAAAADwAAAGRycy9kb3ducmV2LnhtbESPQWvCQBSE7wX/w/IK3uomSlRS1yBCwVPaWhGPr9nX&#10;JGT3bchuNf77bqHQ4zAz3zCbYrRGXGnwrWMF6SwBQVw53XKt4PTx8rQG4QOyRuOYFNzJQ7GdPGww&#10;1+7G73Q9hlpECPscFTQh9LmUvmrIop+5njh6X26wGKIcaqkHvEW4NXKeJEtpseW40GBP+4aq7vht&#10;FayzT9OdVotLuXpNzx2ZHfnyTanp47h7BhFoDP/hv/ZBK5gvkwx+38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3u24sYAAADdAAAADwAAAAAAAAAAAAAAAACYAgAAZHJz&#10;L2Rvd25yZXYueG1sUEsFBgAAAAAEAAQA9QAAAIsDAAAAAA==&#10;" filled="f" strokeweight="0"/>
                  <v:rect id="Rectangle 2606" o:spid="_x0000_s1564" style="position:absolute;left:729;top:590;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IyxsUA&#10;AADdAAAADwAAAGRycy9kb3ducmV2LnhtbESPT2vCQBTE74V+h+UVvBSzq61Boqv4B4sHL0YPHh/Z&#10;1yQ0+zZkV43fvlsQehxm5jfMfNnbRtyo87VjDaNEgSAunKm51HA+7YZTED4gG2wck4YHeVguXl/m&#10;mBl35yPd8lCKCGGfoYYqhDaT0hcVWfSJa4mj9+06iyHKrpSmw3uE20aOlUqlxZrjQoUtbSoqfvKr&#10;1TCx/nOk5Ndhe70QvW9s/8H5WuvBW7+agQjUh//ws703GsapSuHvTXw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QjLGxQAAAN0AAAAPAAAAAAAAAAAAAAAAAJgCAABkcnMv&#10;ZG93bnJldi54bWxQSwUGAAAAAAQABAD1AAAAigMAAAAA&#10;" fillcolor="#a5a5a5" stroked="f"/>
                  <v:rect id="Rectangle 2607" o:spid="_x0000_s1565" style="position:absolute;left:791;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ZUscA&#10;AADdAAAADwAAAGRycy9kb3ducmV2LnhtbESPT2vCQBTE7wW/w/IKvYS6q4J/oqtoqeit1YrnR/aZ&#10;hGbfhuzWRD99Vyj0OMzMb5jFqrOVuFLjS8caBn0FgjhzpuRcw+lr+zoF4QOywcoxabiRh9Wy97TA&#10;1LiWD3Q9hlxECPsUNRQh1KmUPivIou+7mjh6F9dYDFE2uTQNthFuKzlUaiwtlhwXCqzpraDs+/hj&#10;NST16Lxp75/75GOrbu+782GWJ53WL8/deg4iUBf+w3/tvdEwHKsJPN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WWVLHAAAA3QAAAA8AAAAAAAAAAAAAAAAAmAIAAGRy&#10;cy9kb3ducmV2LnhtbFBLBQYAAAAABAAEAPUAAACMAwAAAAA=&#10;" fillcolor="#bfbfbf" stroked="f"/>
                  <v:rect id="Rectangle 2608" o:spid="_x0000_s1566" style="position:absolute;left:791;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oZfMMA&#10;AADdAAAADwAAAGRycy9kb3ducmV2LnhtbERPz2vCMBS+D/wfwhN2m6kdU6lGKYLgqducDI/P5tmW&#10;Ji+libb775fDYMeP7/dmN1ojHtT7xrGC+SwBQVw63XCl4Px1eFmB8AFZo3FMCn7Iw247edpgpt3A&#10;n/Q4hUrEEPYZKqhD6DIpfVmTRT9zHXHkbq63GCLsK6l7HGK4NTJNkoW02HBsqLGjfU1le7pbBau3&#10;q2nPy9dLsXyff7dkcvLFh1LP0zFfgwg0hn/xn/uoFaSLJM6Nb+IT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oZfMMAAADdAAAADwAAAAAAAAAAAAAAAACYAgAAZHJzL2Rv&#10;d25yZXYueG1sUEsFBgAAAAAEAAQA9QAAAIgDAAAAAA==&#10;" filled="f" strokeweight="0"/>
                  <v:rect id="Rectangle 2609" o:spid="_x0000_s1567" style="position:absolute;left:791;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2mtMUA&#10;AADdAAAADwAAAGRycy9kb3ducmV2LnhtbESPQWsCMRSE7wX/Q3gFL6KJVkVXo6il0kMvrh48PjbP&#10;3aWbl2UTdf33piD0OMzMN8xy3dpK3KjxpWMNw4ECQZw5U3Ku4XT86s9A+IBssHJMGh7kYb3qvC0x&#10;Me7OB7qlIRcRwj5BDUUIdSKlzwqy6AeuJo7exTUWQ5RNLk2D9wi3lRwpNZUWS44LBda0Kyj7Ta9W&#10;w8T68VDJ/c/n9UzU29n2g9Ot1t33drMAEagN/+FX+9toGE3VHP7exCc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3aa0xQAAAN0AAAAPAAAAAAAAAAAAAAAAAJgCAABkcnMv&#10;ZG93bnJldi54bWxQSwUGAAAAAAQABAD1AAAAigMAAAAA&#10;" fillcolor="#a5a5a5" stroked="f"/>
                  <v:rect id="Rectangle 2610" o:spid="_x0000_s1568" style="position:absolute;left:760;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X+8IA&#10;AADdAAAADwAAAGRycy9kb3ducmV2LnhtbERPy4rCMBTdD/gP4QpuiqY6IFqNoqKMO5+4vjTXttjc&#10;lCbaOl8/WQizPJz3fNmaUryodoVlBcNBDII4tbrgTMH1sutPQDiPrLG0TAre5GC56HzNMdG24RO9&#10;zj4TIYRdggpy76tESpfmZNANbEUcuLutDfoA60zqGpsQbko5iuOxNFhwaMixok1O6eP8NAqi6vu2&#10;bn6P++iwi9/bn9tpmkWtUr1uu5qB8NT6f/HHvdcKRuNh2B/ehCcgF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Jlf7wgAAAN0AAAAPAAAAAAAAAAAAAAAAAJgCAABkcnMvZG93&#10;bnJldi54bWxQSwUGAAAAAAQABAD1AAAAhwMAAAAA&#10;" fillcolor="#bfbfbf" stroked="f"/>
                  <v:rect id="Rectangle 2611" o:spid="_x0000_s1569" style="position:absolute;left:760;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kmPMUA&#10;AADdAAAADwAAAGRycy9kb3ducmV2LnhtbESPT4vCMBTE78J+h/AWvGlaxT9Uo4gg7EldV5Y9vm2e&#10;bWnyUpqs1m9vhAWPw8z8hlmuO2vElVpfOVaQDhMQxLnTFRcKzl+7wRyED8gajWNScCcP69Vbb4mZ&#10;djf+pOspFCJC2GeooAyhyaT0eUkW/dA1xNG7uNZiiLItpG7xFuHWyFGSTKXFiuNCiQ1tS8rr059V&#10;MJ/8mvo8G//sZ4f0uyazIb8/KtV/7zYLEIG68Ar/tz+0gtE0TeH5Jj4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SY8xQAAAN0AAAAPAAAAAAAAAAAAAAAAAJgCAABkcnMv&#10;ZG93bnJldi54bWxQSwUGAAAAAAQABAD1AAAAigMAAAAA&#10;" filled="f" strokeweight="0"/>
                  <v:rect id="Rectangle 2612" o:spid="_x0000_s1570" style="position:absolute;left:760;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CiGMYA&#10;AADdAAAADwAAAGRycy9kb3ducmV2LnhtbESPQWvCQBSE74L/YXlCL9Jskmooqau0KRUPXkx76PGR&#10;fU1Cs29Ddo3pv+8KgsdhZr5hNrvJdGKkwbWWFSRRDIK4srrlWsHX58fjMwjnkTV2lknBHznYbeez&#10;DebaXvhEY+lrESDsclTQeN/nUrqqIYMusj1x8H7sYNAHOdRSD3gJcNPJNI4zabDlsNBgT0VD1W95&#10;NgrWxq2SWO6P7+dvomVhpicu35R6WEyvLyA8Tf4evrUPWkGaJSlc34QnIL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CiGMYAAADdAAAADwAAAAAAAAAAAAAAAACYAgAAZHJz&#10;L2Rvd25yZXYueG1sUEsFBgAAAAAEAAQA9QAAAIsDAAAAAA==&#10;" fillcolor="#a5a5a5" stroked="f"/>
                  <v:rect id="Rectangle 2613" o:spid="_x0000_s1571" style="position:absolute;left:729;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JjMcA&#10;AADdAAAADwAAAGRycy9kb3ducmV2LnhtbESPQWvCQBSE7wX/w/IEL6FuNCBt6iptMZhb1RbPj+wz&#10;CWbfhuzWJP76bqHQ4zAz3zDr7WAacaPO1ZYVLOYxCOLC6ppLBV+f2eMTCOeRNTaWScFIDrabycMa&#10;U217PtLt5EsRIOxSVFB536ZSuqIig25uW+LgXWxn0AfZlVJ32Ae4aeQyjlfSYM1hocKW3isqrqdv&#10;oyBqk/Nbfz/k0UcWj7v9+fhcRoNSs+nw+gLC0+D/w3/tXCtYrhYJ/L4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yYzHAAAA3QAAAA8AAAAAAAAAAAAAAAAAmAIAAGRy&#10;cy9kb3ducmV2LnhtbFBLBQYAAAAABAAEAPUAAACMAwAAAAA=&#10;" fillcolor="#bfbfbf" stroked="f"/>
                  <v:rect id="Rectangle 2614" o:spid="_x0000_s1572" style="position:absolute;left:729;top:546;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6FpMUA&#10;AADdAAAADwAAAGRycy9kb3ducmV2LnhtbESPQWvCQBSE7wX/w/IEb3UTbVWiq4gg9KStinh8Zp9J&#10;yO7bkN1q+u/dQqHHYWa+YRarzhpxp9ZXjhWkwwQEce50xYWC03H7OgPhA7JG45gU/JCH1bL3ssBM&#10;uwd/0f0QChEh7DNUUIbQZFL6vCSLfuga4ujdXGsxRNkWUrf4iHBr5ChJJtJixXGhxIY2JeX14dsq&#10;mL1fTX2aji+76T4912TW5HefSg363XoOIlAX/sN/7Q+tYDRJ3+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7oWkxQAAAN0AAAAPAAAAAAAAAAAAAAAAAJgCAABkcnMv&#10;ZG93bnJldi54bWxQSwUGAAAAAAQABAD1AAAAigMAAAAA&#10;" filled="f" strokeweight="0"/>
                  <v:rect id="Rectangle 2615" o:spid="_x0000_s1573" style="position:absolute;left:729;top:559;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6bMYA&#10;AADdAAAADwAAAGRycy9kb3ducmV2LnhtbESPQWvCQBSE70L/w/IKvZS6iW2kpK6iKRYPXkw9eHxk&#10;X5PQ7Nuwu9H477sFweMwM98wi9VoOnEm51vLCtJpAoK4srrlWsHxe/vyDsIHZI2dZVJwJQ+r5cNk&#10;gbm2Fz7QuQy1iBD2OSpoQuhzKX3VkEE/tT1x9H6sMxiidLXUDi8Rbjo5S5K5NNhyXGiwp6Kh6rcc&#10;jILM+Lc0kV/7z+FE9FyY8ZXLjVJPj+P6A0SgMdzDt/ZOK5jN0wz+38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k6bMYAAADdAAAADwAAAAAAAAAAAAAAAACYAgAAZHJz&#10;L2Rvd25yZXYueG1sUEsFBgAAAAAEAAQA9QAAAIsDAAAAAA==&#10;" fillcolor="#a5a5a5" stroked="f"/>
                </v:group>
                <v:rect id="Rectangle 2616" o:spid="_x0000_s1574" style="position:absolute;left:1;top:254;width:2232;height:2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BlucQA&#10;AADdAAAADwAAAGRycy9kb3ducmV2LnhtbESPQWsCMRSE70L/Q3iF3jSr0KVsjbKKQk9CraC9PTbP&#10;ZHHzsmxSd/33piB4HGbmG2a+HFwjrtSF2rOC6SQDQVx5XbNRcPjZjj9AhIissfFMCm4UYLl4Gc2x&#10;0L7nb7ruoxEJwqFABTbGtpAyVJYcholviZN39p3DmGRnpO6wT3DXyFmW5dJhzWnBYktrS9Vl/+cU&#10;bNrfXflugiyP0Z4uftVv7c4o9fY6lJ8gIg3xGX60v7SCWT7N4f9Neg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wZbnEAAAA3QAAAA8AAAAAAAAAAAAAAAAAmAIAAGRycy9k&#10;b3ducmV2LnhtbFBLBQYAAAAABAAEAPUAAACJAwAAAAA=&#10;" filled="f"/>
                <v:rect id="Rectangle 2617" o:spid="_x0000_s1575" style="position:absolute;top:91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2C8UA&#10;AADdAAAADwAAAGRycy9kb3ducmV2LnhtbESPQWsCMRSE7wX/Q3gFb5qodaurUUQQCtWDWvD62Dx3&#10;l25e1k3U9d+bgtDjMDPfMPNlaytxo8aXjjUM+goEceZMybmGn+OmNwHhA7LByjFpeJCH5aLzNsfU&#10;uDvv6XYIuYgQ9ilqKEKoUyl9VpBF33c1cfTOrrEYomxyaRq8R7it5FCpRFosOS4UWNO6oOz3cLUa&#10;MPkwl915tD1+XxOc5q3ajE9K6+57u5qBCNSG//Cr/WU0DJPBJ/y9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CbYLxQAAAN0AAAAPAAAAAAAAAAAAAAAAAJgCAABkcnMv&#10;ZG93bnJldi54bWxQSwUGAAAAAAQABAD1AAAAigMAAAAA&#10;" stroked="f"/>
                <v:rect id="Rectangle 2618" o:spid="_x0000_s1576" style="position:absolute;top:91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NUUMEA&#10;AADdAAAADwAAAGRycy9kb3ducmV2LnhtbERPTYvCMBC9C/sfwgjeNFVYkWqUuijsSVgV3L0NzZgU&#10;m0lpoq3/fnMQPD7e92rTu1o8qA2VZwXTSQaCuPS6YqPgfNqPFyBCRNZYeyYFTwqwWX8MVphr3/EP&#10;PY7RiBTCIUcFNsYmlzKUlhyGiW+IE3f1rcOYYGukbrFL4a6WsyybS4cVpwaLDX1ZKm/Hu1Owa/4O&#10;xacJsrhE+3vz225vD0ap0bAvliAi9fEtfrm/tYLZfJrmpjfpCc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jVFDBAAAA3QAAAA8AAAAAAAAAAAAAAAAAmAIAAGRycy9kb3du&#10;cmV2LnhtbFBLBQYAAAAABAAEAPUAAACGAwAAAAA=&#10;" filled="f"/>
                <v:rect id="Rectangle 2619" o:spid="_x0000_s1577" style="position:absolute;top:113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qH4sUA&#10;AADdAAAADwAAAGRycy9kb3ducmV2LnhtbESPT4vCMBTE78J+h/CEvWmiq0WrUUQQFlwP/gGvj+bZ&#10;FpuXbhO1++03guBxmJnfMPNlaytxp8aXjjUM+goEceZMybmG03HTm4DwAdlg5Zg0/JGH5eKjM8fU&#10;uAfv6X4IuYgQ9ilqKEKoUyl9VpBF33c1cfQurrEYomxyaRp8RLit5FCpRFosOS4UWNO6oOx6uFkN&#10;mIzM7+7y9XPc3hKc5q3ajM9K689uu5qBCNSGd/jV/jYahslgCs838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2ofixQAAAN0AAAAPAAAAAAAAAAAAAAAAAJgCAABkcnMv&#10;ZG93bnJldi54bWxQSwUGAAAAAAQABAD1AAAAigMAAAAA&#10;" stroked="f"/>
                <v:rect id="Rectangle 2620" o:spid="_x0000_s1578" style="position:absolute;top:113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S68EA&#10;AADdAAAADwAAAGRycy9kb3ducmV2LnhtbERPz2vCMBS+C/4P4Q28abrCZHRGqaKwk6ATtt0ezTMp&#10;Ni+libb+9+YgePz4fi9Wg2vEjbpQe1bwPstAEFde12wUnH52008QISJrbDyTgjsFWC3HowUW2vd8&#10;oNsxGpFCOBSowMbYFlKGypLDMPMtceLOvnMYE+yM1B32Kdw1Ms+yuXRYc2qw2NLGUnU5Xp2Cbfu/&#10;Lz9MkOVvtH8Xv+53dm+UmrwN5ReISEN8iZ/ub60gn+dpf3qTno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5kuvBAAAA3QAAAA8AAAAAAAAAAAAAAAAAmAIAAGRycy9kb3du&#10;cmV2LnhtbFBLBQYAAAAABAAEAPUAAACGAwAAAAA=&#10;" filled="f"/>
                <v:rect id="Rectangle 2621" o:spid="_x0000_s1579" style="position:absolute;top:1343;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BBWcUA&#10;AADdAAAADwAAAGRycy9kb3ducmV2LnhtbESPQWvCQBSE74L/YXlCb7pr2gaNrlIKgtD2YBS8PrLP&#10;JJh9G7Orxn/fLRQ8DjPzDbNc97YRN+p87VjDdKJAEBfO1FxqOOw34xkIH5ANNo5Jw4M8rFfDwRIz&#10;4+68o1seShEh7DPUUIXQZlL6oiKLfuJa4uidXGcxRNmV0nR4j3DbyESpVFqsOS5U2NJnRcU5v1oN&#10;mL6Zy8/p9Xv/dU1xXvZq835UWr+M+o8FiEB9eIb/21ujIUmTKfy9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EFZxQAAAN0AAAAPAAAAAAAAAAAAAAAAAJgCAABkcnMv&#10;ZG93bnJldi54bWxQSwUGAAAAAAQABAD1AAAAigMAAAAA&#10;" stroked="f"/>
                <v:rect id="Rectangle 2622" o:spid="_x0000_s1580" style="position:absolute;top:1343;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epB8UA&#10;AADdAAAADwAAAGRycy9kb3ducmV2LnhtbESPT2sCMRTE74LfITyhN812oSKrUbai0JPgH7C9PTbP&#10;ZHHzsmxSd/vtG6HQ4zAzv2FWm8E14kFdqD0reJ1lIIgrr2s2Ci7n/XQBIkRkjY1nUvBDATbr8WiF&#10;hfY9H+lxikYkCIcCFdgY20LKUFlyGGa+JU7ezXcOY5KdkbrDPsFdI/Msm0uHNacFiy1tLVX307dT&#10;sGu/DuWbCbK8Rvt59+/93h6MUi+ToVyCiDTE//Bf+0MryOd5Ds836Qn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6kHxQAAAN0AAAAPAAAAAAAAAAAAAAAAAJgCAABkcnMv&#10;ZG93bnJldi54bWxQSwUGAAAAAAQABAD1AAAAigMAAAAA&#10;" filled="f"/>
                <v:rect id="Rectangle 2623" o:spid="_x0000_s1581" style="position:absolute;top:155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56tcYA&#10;AADdAAAADwAAAGRycy9kb3ducmV2LnhtbESPW2sCMRSE3wv+h3CEvtXEtS7tdqNIQShUH7xAXw+b&#10;sxfcnKybqNt/bwoFH4eZ+YbJl4NtxZV63zjWMJ0oEMSFMw1XGo6H9csbCB+QDbaOScMveVguRk85&#10;ZsbdeEfXfahEhLDPUEMdQpdJ6YuaLPqJ64ijV7reYoiyr6Tp8RbhtpWJUqm02HBcqLGjz5qK0/5i&#10;NWD6as7bcrY5fF9SfK8GtZ7/KK2fx8PqA0SgITzC/+0voyFJkxn8vY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56tcYAAADdAAAADwAAAAAAAAAAAAAAAACYAgAAZHJz&#10;L2Rvd25yZXYueG1sUEsFBgAAAAAEAAQA9QAAAIsDAAAAAA==&#10;" stroked="f"/>
                <v:rect id="Rectangle 2624" o:spid="_x0000_s1582" style="position:absolute;top:155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KU6MUA&#10;AADdAAAADwAAAGRycy9kb3ducmV2LnhtbESPT2sCMRTE7wW/Q3hCbzXr0oqsRtkWhZ4E/0Dr7bF5&#10;Joubl2UT3e23b4RCj8PM/IZZrgfXiDt1ofasYDrJQBBXXtdsFJyO25c5iBCRNTaeScEPBVivRk9L&#10;LLTveU/3QzQiQTgUqMDG2BZShsqSwzDxLXHyLr5zGJPsjNQd9gnuGpln2Uw6rDktWGzpw1J1Pdyc&#10;gk173pVvJsjyK9rvq3/vt3ZnlHoeD+UCRKQh/of/2p9aQT7LX+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ApToxQAAAN0AAAAPAAAAAAAAAAAAAAAAAJgCAABkcnMv&#10;ZG93bnJldi54bWxQSwUGAAAAAAQABAD1AAAAigMAAAAA&#10;" filled="f"/>
                <v:rect id="Rectangle 2625" o:spid="_x0000_s1583" style="position:absolute;top:177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tHWsYA&#10;AADdAAAADwAAAGRycy9kb3ducmV2LnhtbESPT2vCQBTE74V+h+UVvNXdpjVozCqlIAjWQ2PB6yP7&#10;8odm36bZVeO37xYEj8PM/IbJ16PtxJkG3zrW8DJVIIhLZ1quNXwfNs9zED4gG+wck4YreVivHh9y&#10;zIy78Bedi1CLCGGfoYYmhD6T0pcNWfRT1xNHr3KDxRDlUEsz4CXCbScTpVJpseW40GBPHw2VP8XJ&#10;asD0zfzuq9fPw+6U4qIe1WZ2VFpPnsb3JYhAY7iHb+2t0ZCkyQz+38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ftHWsYAAADdAAAADwAAAAAAAAAAAAAAAACYAgAAZHJz&#10;L2Rvd25yZXYueG1sUEsFBgAAAAAEAAQA9QAAAIsDAAAAAA==&#10;" stroked="f"/>
                <v:rect id="Rectangle 2626" o:spid="_x0000_s1584" style="position:absolute;top:177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yvBMQA&#10;AADdAAAADwAAAGRycy9kb3ducmV2LnhtbESPQWvCQBSE70L/w/IKvenGQEOJrhJFoSehttD29sg+&#10;d4PZtyG7NfHfuwXB4zAz3zDL9ehacaE+NJ4VzGcZCOLa64aNgq/P/fQNRIjIGlvPpOBKAdarp8kS&#10;S+0H/qDLMRqRIBxKVGBj7EopQ23JYZj5jjh5J987jEn2RuoehwR3rcyzrJAOG04LFjvaWqrPxz+n&#10;YNf9HqpXE2T1He3P2W+GvT0YpV6ex2oBItIYH+F7+10ryIu8gP836Qn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crwTEAAAA3QAAAA8AAAAAAAAAAAAAAAAAmAIAAGRycy9k&#10;b3ducmV2LnhtbFBLBQYAAAAABAAEAPUAAACJAwAAAAA=&#10;" filled="f"/>
                <v:rect id="Rectangle 2627" o:spid="_x0000_s1585" style="position:absolute;top:1991;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V8tsUA&#10;AADdAAAADwAAAGRycy9kb3ducmV2LnhtbESPQWvCQBSE74X+h+UJ3nTXaFNNXaUUBMF6qApeH9ln&#10;Epp9m2ZXjf/eFYQeh5n5hpkvO1uLC7W+cqxhNFQgiHNnKi40HParwRSED8gGa8ek4UYelovXlzlm&#10;xl35hy67UIgIYZ+hhjKEJpPS5yVZ9EPXEEfv5FqLIcq2kKbFa4TbWiZKpdJixXGhxIa+Ssp/d2er&#10;AdOJ+duext/7zTnFWdGp1dtRad3vdZ8fIAJ14T/8bK+NhiRN3uHxJj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ZXy2xQAAAN0AAAAPAAAAAAAAAAAAAAAAAJgCAABkcnMv&#10;ZG93bnJldi54bWxQSwUGAAAAAAQABAD1AAAAigMAAAAA&#10;" stroked="f"/>
                <v:rect id="Rectangle 2628" o:spid="_x0000_s1586" style="position:absolute;top:1991;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e7cEA&#10;AADdAAAADwAAAGRycy9kb3ducmV2LnhtbERPz2vCMBS+C/4P4Q28abrCZHRGqaKwk6ATtt0ezTMp&#10;Ni+libb+9+YgePz4fi9Wg2vEjbpQe1bwPstAEFde12wUnH52008QISJrbDyTgjsFWC3HowUW2vd8&#10;oNsxGpFCOBSowMbYFlKGypLDMPMtceLOvnMYE+yM1B32Kdw1Ms+yuXRYc2qw2NLGUnU5Xp2Cbfu/&#10;Lz9MkOVvtH8Xv+53dm+UmrwN5ReISEN8iZ/ub60gn+dpbnqTno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Pnu3BAAAA3QAAAA8AAAAAAAAAAAAAAAAAmAIAAGRycy9kb3du&#10;cmV2LnhtbFBLBQYAAAAABAAEAPUAAACGAwAAAAA=&#10;" filled="f"/>
                <v:rect id="Rectangle 2629" o:spid="_x0000_s1587" style="position:absolute;top:219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NX8UA&#10;AADdAAAADwAAAGRycy9kb3ducmV2LnhtbESPQWvCQBSE70L/w/IK3nS3sQ0aXaUUBKH2YBS8PrLP&#10;JJh9m2ZXjf/eLRQ8DjPzDbNY9bYRV+p87VjD21iBIC6cqbnUcNivR1MQPiAbbByThjt5WC1fBgvM&#10;jLvxjq55KEWEsM9QQxVCm0npi4os+rFriaN3cp3FEGVXStPhLcJtIxOlUmmx5rhQYUtfFRXn/GI1&#10;YPpufn9Ok+3++5LirOzV+uOotB6+9p9zEIH68Az/tzdGQ5ImM/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k1fxQAAAN0AAAAPAAAAAAAAAAAAAAAAAJgCAABkcnMv&#10;ZG93bnJldi54bWxQSwUGAAAAAAQABAD1AAAAigMAAAAA&#10;" stroked="f"/>
                <v:rect id="Rectangle 2630" o:spid="_x0000_s1588" style="position:absolute;top:219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AENsIA&#10;AADdAAAADwAAAGRycy9kb3ducmV2LnhtbERPz2vCMBS+D/wfwhO8zVTHRKqx1DHBkzA3UG+P5pmU&#10;Ni+lyWz33y+HwY4f3+9tMbpWPKgPtWcFi3kGgrjyumaj4Ovz8LwGESKyxtYzKfihAMVu8rTFXPuB&#10;P+hxjkakEA45KrAxdrmUobLkMMx9R5y4u+8dxgR7I3WPQwp3rVxm2Uo6rDk1WOzozVLVnL+dgvfu&#10;dipfTZDlJdpr4/fDwZ6MUrPpWG5ARBrjv/jPfdQKlquX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4AQ2wgAAAN0AAAAPAAAAAAAAAAAAAAAAAJgCAABkcnMvZG93&#10;bnJldi54bWxQSwUGAAAAAAQABAD1AAAAhwMAAAAA&#10;" filled="f"/>
                <v:rect id="Rectangle 2631" o:spid="_x0000_s1589" style="position:absolute;top:241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nXhMYA&#10;AADdAAAADwAAAGRycy9kb3ducmV2LnhtbESPQWvCQBSE70L/w/IKvemuWkNN3YRSCBSqB7Xg9ZF9&#10;JqHZt2l2o+m/dwsFj8PMfMNs8tG24kK9bxxrmM8UCOLSmYYrDV/HYvoCwgdkg61j0vBLHvLsYbLB&#10;1Lgr7+lyCJWIEPYpaqhD6FIpfVmTRT9zHXH0zq63GKLsK2l6vEa4beVCqURabDgu1NjRe03l92Gw&#10;GjB5Nj+783J7/BwSXFejKlYnpfXT4/j2CiLQGO7h//aH0bBIlnP4exOfgMx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nXhMYAAADdAAAADwAAAAAAAAAAAAAAAACYAgAAZHJz&#10;L2Rvd25yZXYueG1sUEsFBgAAAAAEAAQA9QAAAIsDAAAAAA==&#10;" stroked="f"/>
                <v:rect id="Rectangle 2632" o:spid="_x0000_s1590" style="position:absolute;top:2415;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4/2sUA&#10;AADdAAAADwAAAGRycy9kb3ducmV2LnhtbESPT2sCMRTE7wW/Q3hCbzXrloqsRtkWhZ4E/0Dr7bF5&#10;Joubl2UT3e23b4RCj8PM/IZZrgfXiDt1ofasYDrJQBBXXtdsFJyO25c5iBCRNTaeScEPBVivRk9L&#10;LLTveU/3QzQiQTgUqMDG2BZShsqSwzDxLXHyLr5zGJPsjNQd9gnuGpln2Uw6rDktWGzpw1J1Pdyc&#10;gk173pVvJsjyK9rvq3/vt3ZnlHoeD+UCRKQh/of/2p9aQT57ze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j/axQAAAN0AAAAPAAAAAAAAAAAAAAAAAJgCAABkcnMv&#10;ZG93bnJldi54bWxQSwUGAAAAAAQABAD1AAAAigMAAAAA&#10;" filled="f"/>
                <v:rect id="Rectangle 2633" o:spid="_x0000_s1591" style="position:absolute;top:2623;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fsaMUA&#10;AADdAAAADwAAAGRycy9kb3ducmV2LnhtbESPT2sCMRTE74V+h/AK3mpSV5d2u1GKIAjqoVro9bF5&#10;+4duXrabqOu3N4LgcZiZ3zD5YrCtOFHvG8ca3sYKBHHhTMOVhp/D6vUdhA/IBlvHpOFCHhbz56cc&#10;M+PO/E2nfahEhLDPUEMdQpdJ6YuaLPqx64ijV7reYoiyr6Tp8RzhtpUTpVJpseG4UGNHy5qKv/3R&#10;asB0av53ZbI9bI4pflSDWs1+ldajl+HrE0SgITzC9/baaJikSQK3N/EJ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xoxQAAAN0AAAAPAAAAAAAAAAAAAAAAAJgCAABkcnMv&#10;ZG93bnJldi54bWxQSwUGAAAAAAQABAD1AAAAigMAAAAA&#10;" stroked="f"/>
                <v:rect id="Rectangle 2634" o:spid="_x0000_s1592" style="position:absolute;top:2623;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sCNcUA&#10;AADdAAAADwAAAGRycy9kb3ducmV2LnhtbESPQWsCMRSE7wX/Q3iCt5qtWpGtUbZFoSehWqi9PTav&#10;yeLmZdlEd/vvjSB4HGbmG2a57l0tLtSGyrOCl3EGgrj0umKj4PuwfV6ACBFZY+2ZFPxTgPVq8LTE&#10;XPuOv+iyj0YkCIccFdgYm1zKUFpyGMa+IU7en28dxiRbI3WLXYK7Wk6ybC4dVpwWLDb0Yak87c9O&#10;wab53RWvJsjiJ9rjyb93W7szSo2GffEGIlIfH+F7+1MrmMynM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2wI1xQAAAN0AAAAPAAAAAAAAAAAAAAAAAJgCAABkcnMv&#10;ZG93bnJldi54bWxQSwUGAAAAAAQABAD1AAAAigMAAAAA&#10;" filled="f"/>
                <v:rect id="Rectangle 2635" o:spid="_x0000_s1593" style="position:absolute;top:283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Rh8UA&#10;AADdAAAADwAAAGRycy9kb3ducmV2LnhtbESPW4vCMBSE3xf8D+EIvq2Jt6LVKMuCIKz74AV8PTTH&#10;ttic1CZq998bYcHHYWa+YRar1lbiTo0vHWsY9BUI4syZknMNx8P6cwrCB2SDlWPS8EceVsvOxwJT&#10;4x68o/s+5CJC2KeooQihTqX0WUEWfd/VxNE7u8ZiiLLJpWnwEeG2kkOlEmmx5LhQYE3fBWWX/c1q&#10;wGRsrr/n0fbwc0twlrdqPTkprXvd9msOIlAb3uH/9sZoGCajCbze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ItGHxQAAAN0AAAAPAAAAAAAAAAAAAAAAAJgCAABkcnMv&#10;ZG93bnJldi54bWxQSwUGAAAAAAQABAD1AAAAigMAAAAA&#10;" stroked="f"/>
                <v:rect id="Rectangle 2636" o:spid="_x0000_s1594" style="position:absolute;top:2839;width: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52cUA&#10;AADdAAAADwAAAGRycy9kb3ducmV2LnhtbESPT2sCMRTE74LfITyhN83W0kW2RtkWhZ4E/0Db22Pz&#10;mixuXpZNdLffvhEEj8PM/IZZrgfXiCt1ofas4HmWgSCuvK7ZKDgdt9MFiBCRNTaeScEfBVivxqMl&#10;Ftr3vKfrIRqRIBwKVGBjbAspQ2XJYZj5ljh5v75zGJPsjNQd9gnuGjnPslw6rDktWGzpw1J1Plyc&#10;gk37sytfTZDlV7TfZ//eb+3OKPU0Gco3EJGG+Ajf259awTx/yeH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RTnZxQAAAN0AAAAPAAAAAAAAAAAAAAAAAJgCAABkcnMv&#10;ZG93bnJldi54bWxQSwUGAAAAAAQABAD1AAAAigMAAAAA&#10;" filled="f"/>
                <v:group id="Group 2637" o:spid="_x0000_s1595" style="position:absolute;left:199;top:1454;width:638;height:119" coordorigin="199,1454" coordsize="638,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T6EQ8YAAADdAAAADwAAAGRycy9kb3ducmV2LnhtbESPT4vCMBTE7wv7HcJb&#10;8KZpFXWpRhHRZQ8i+AcWb4/m2Rabl9LEtn57Iwh7HGbmN8x82ZlSNFS7wrKCeBCBIE6tLjhTcD5t&#10;+98gnEfWWFomBQ9ysFx8fswx0bblAzVHn4kAYZeggtz7KpHSpTkZdANbEQfvamuDPsg6k7rGNsBN&#10;KYdRNJEGCw4LOVa0zim9He9GwU+L7WoUb5rd7bp+XE7j/d8uJqV6X91qBsJT5//D7/avVjCcjK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PoRDxgAAAN0A&#10;AAAPAAAAAAAAAAAAAAAAAKoCAABkcnMvZG93bnJldi54bWxQSwUGAAAAAAQABAD6AAAAnQMAAAAA&#10;">
                  <v:group id="Group 2638" o:spid="_x0000_s1596" style="position:absolute;left:199;top:1454;width:214;height:119" coordorigin="199,1454"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EQMcMAAADdAAAADwAAAGRycy9kb3ducmV2LnhtbERPy4rCMBTdC/5DuII7&#10;Taso0jEVkRlxIQPqwDC7S3P7wOamNLGtf28WAy4P573dDaYWHbWusqwgnkcgiDOrKy4U/Ny+ZhsQ&#10;ziNrrC2Tgic52KXj0RYTbXu+UHf1hQgh7BJUUHrfJFK6rCSDbm4b4sDltjXoA2wLqVvsQ7ip5SKK&#10;1tJgxaGhxIYOJWX368MoOPbY75fxZ3e+54fn3231/XuOSanpZNh/gPA0+Lf4333SChbrZ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QoRAxwwAAAN0AAAAP&#10;AAAAAAAAAAAAAAAAAKoCAABkcnMvZG93bnJldi54bWxQSwUGAAAAAAQABAD6AAAAmgMAAAAA&#10;">
                    <v:rect id="Rectangle 2639" o:spid="_x0000_s1597" style="position:absolute;left:199;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bgsUA&#10;AADdAAAADwAAAGRycy9kb3ducmV2LnhtbESPW4vCMBSE34X9D+Es7Jsm3opWoywLwoL64AV8PTTH&#10;tticdJuo3X9vBMHHYWa+YebL1lbiRo0vHWvo9xQI4syZknMNx8OqOwHhA7LByjFp+CcPy8VHZ46p&#10;cXfe0W0fchEh7FPUUIRQp1L6rCCLvudq4uidXWMxRNnk0jR4j3BbyYFSibRYclwosKafgrLL/mo1&#10;YDIyf9vzcHNYXxOc5q1ajU9K66/P9nsGIlAb3uFX+9doGCTDKTzfx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b9uCxQAAAN0AAAAPAAAAAAAAAAAAAAAAAJgCAABkcnMv&#10;ZG93bnJldi54bWxQSwUGAAAAAAQABAD1AAAAigMAAAAA&#10;" stroked="f"/>
                    <v:rect id="Rectangle 2640" o:spid="_x0000_s1598" style="position:absolute;left:199;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3S8IA&#10;AADdAAAADwAAAGRycy9kb3ducmV2LnhtbERPz2vCMBS+D/wfwhO8zVTZRKqx1DHBkzA3UG+P5pmU&#10;Ni+lyWz33y+HwY4f3+9tMbpWPKgPtWcFi3kGgrjyumaj4Ovz8LwGESKyxtYzKfihAMVu8rTFXPuB&#10;P+hxjkakEA45KrAxdrmUobLkMMx9R5y4u+8dxgR7I3WPQwp3rVxm2Uo6rDk1WOzozVLVnL+dgvfu&#10;dipfTZDlJdpr4/fDwZ6MUrPpWG5ARBrjv/jPfdQKlquX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5ndLwgAAAN0AAAAPAAAAAAAAAAAAAAAAAJgCAABkcnMvZG93&#10;bnJldi54bWxQSwUGAAAAAAQABAD1AAAAhwMAAAAA&#10;" filled="f"/>
                    <v:rect id="Rectangle 2641" o:spid="_x0000_s1599" style="position:absolute;left:199;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cQA&#10;AADdAAAADwAAAGRycy9kb3ducmV2LnhtbESPT4vCMBTE78J+h/AWvGniv7J2jSKCIKgHdcHro3m2&#10;ZZuX2kSt394sLHgcZuY3zGzR2krcqfGlYw2DvgJBnDlTcq7h57TufYHwAdlg5Zg0PMnDYv7RmWFq&#10;3IMPdD+GXEQI+xQ1FCHUqZQ+K8ii77uaOHoX11gMUTa5NA0+ItxWcqhUIi2WHBcKrGlVUPZ7vFkN&#10;mIzNdX8Z7U7bW4LTvFXryVlp3f1sl98gArXhHf5vb4yGYTIewN+b+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fpPnEAAAA3QAAAA8AAAAAAAAAAAAAAAAAmAIAAGRycy9k&#10;b3ducmV2LnhtbFBLBQYAAAAABAAEAPUAAACJAwAAAAA=&#10;" stroked="f"/>
                    <v:rect id="Rectangle 2642" o:spid="_x0000_s1600" style="position:absolute;left:199;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hMp8UA&#10;AADdAAAADwAAAGRycy9kb3ducmV2LnhtbESPT2sCMRTE7wW/Q3hCbzXr0oqsRtkWhZ4E/0Dr7bF5&#10;Joubl2UT3e23b4RCj8PM/IZZrgfXiDt1ofasYDrJQBBXXtdsFJyO25c5iBCRNTaeScEPBVivRk9L&#10;LLTveU/3QzQiQTgUqMDG2BZShsqSwzDxLXHyLr5zGJPsjNQd9gnuGpln2Uw6rDktWGzpw1J1Pdyc&#10;gk173pVvJsjyK9rvq3/vt3ZnlHoeD+UCRKQh/of/2p9aQT57ze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eEynxQAAAN0AAAAPAAAAAAAAAAAAAAAAAJgCAABkcnMv&#10;ZG93bnJldi54bWxQSwUGAAAAAAQABAD1AAAAigMAAAAA&#10;" filled="f"/>
                  </v:group>
                  <v:group id="Group 2643" o:spid="_x0000_s1601" style="position:absolute;left:411;top:1454;width:214;height:119" coordorigin="411,1454"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PxPcYAAADdAAAADwAAAGRycy9kb3ducmV2LnhtbESPS4vCQBCE78L+h6EX&#10;9qaT+GKJjiLiLnsQwQcs3ppMmwQzPSEzJvHfO4Lgsaiqr6j5sjOlaKh2hWUF8SACQZxaXXCm4HT8&#10;6X+DcB5ZY2mZFNzJwXLx0Ztjom3Le2oOPhMBwi5BBbn3VSKlS3My6Aa2Ig7exdYGfZB1JnWNbYCb&#10;Ug6jaCoNFhwWcqxonVN6PdyMgt8W29Uo3jTb62V9Px8nu/9tTEp9fXarGQhPnX+HX+0/rWA4HY/g&#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A/E9xgAAAN0A&#10;AAAPAAAAAAAAAAAAAAAAAKoCAABkcnMvZG93bnJldi54bWxQSwUGAAAAAAQABAD6AAAAnQMAAAAA&#10;">
                    <v:rect id="Rectangle 2644" o:spid="_x0000_s1602" style="position:absolute;left:411;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gHYcYA&#10;AADdAAAADwAAAGRycy9kb3ducmV2LnhtbESPT2vCQBTE74LfYXlCb7qrTUObZhUpCIW2B6PQ6yP7&#10;8gezb2N21fTbdwsFj8PM/IbJN6PtxJUG3zrWsFwoEMSlMy3XGo6H3fwZhA/IBjvHpOGHPGzW00mO&#10;mXE33tO1CLWIEPYZamhC6DMpfdmQRb9wPXH0KjdYDFEOtTQD3iLcdnKlVCotthwXGuzpraHyVFys&#10;BkwTc/6qHj8PH5cUX+pR7Z6+ldYPs3H7CiLQGO7h//a70bBKkwT+3s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gHYcYAAADdAAAADwAAAAAAAAAAAAAAAACYAgAAZHJz&#10;L2Rvd25yZXYueG1sUEsFBgAAAAAEAAQA9QAAAIsDAAAAAA==&#10;" stroked="f"/>
                    <v:rect id="Rectangle 2645" o:spid="_x0000_s1603" style="position:absolute;left:411;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U08UA&#10;AADdAAAADwAAAGRycy9kb3ducmV2LnhtbESPT2sCMRTE74LfIbxCb5qtVCmrUVZR6EnwD7S9PTbP&#10;ZHHzsmxSd/32Rij0OMzMb5jFqne1uFEbKs8K3sYZCOLS64qNgvNpN/oAESKyxtozKbhTgNVyOFhg&#10;rn3HB7odoxEJwiFHBTbGJpcylJYchrFviJN38a3DmGRrpG6xS3BXy0mWzaTDitOCxYY2lsrr8dcp&#10;2DY/+2Jqgiy+ov2++nW3s3uj1OtLX8xBROrjf/iv/akVTGbv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dTTxQAAAN0AAAAPAAAAAAAAAAAAAAAAAJgCAABkcnMv&#10;ZG93bnJldi54bWxQSwUGAAAAAAQABAD1AAAAigMAAAAA&#10;" filled="f"/>
                    <v:rect id="Rectangle 2646" o:spid="_x0000_s1604" style="position:absolute;left:411;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8jcUA&#10;AADdAAAADwAAAGRycy9kb3ducmV2LnhtbESPW2sCMRSE3wv+h3CEvtXES4OuRimCUKh98AK+HjbH&#10;3cXNyXYTdfvvTaHg4zAz3zCLVedqcaM2VJ4NDAcKBHHubcWFgeNh8zYFESKyxdozGfilAKtl72WB&#10;mfV33tFtHwuRIBwyNFDG2GRShrwkh2HgG+LknX3rMCbZFtK2eE9wV8uRUlo6rDgtlNjQuqT8sr86&#10;A6gn9uf7PN4evq4aZ0WnNu8nZcxrv/uYg4jUxWf4v/1pDYz0RMPfm/QE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9jyNxQAAAN0AAAAPAAAAAAAAAAAAAAAAAJgCAABkcnMv&#10;ZG93bnJldi54bWxQSwUGAAAAAAQABAD1AAAAigMAAAAA&#10;" stroked="f"/>
                    <v:rect id="Rectangle 2647" o:spid="_x0000_s1605" style="position:absolute;left:411;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P8UA&#10;AADdAAAADwAAAGRycy9kb3ducmV2LnhtbESPQWsCMRSE74L/IbyCN81W1JatUdai4EmoLVRvj81r&#10;srh5WTapu/57IxR6HGbmG2a57l0trtSGyrOC50kGgrj0umKj4OtzN34FESKyxtozKbhRgPVqOFhi&#10;rn3HH3Q9RiMShEOOCmyMTS5lKC05DBPfECfvx7cOY5KtkbrFLsFdLadZtpAOK04LFht6t1Rejr9O&#10;wbY5H4q5CbL4jvZ08ZtuZw9GqdFTX7yBiNTH//Bfe68VTBez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8/xQAAAN0AAAAPAAAAAAAAAAAAAAAAAJgCAABkcnMv&#10;ZG93bnJldi54bWxQSwUGAAAAAAQABAD1AAAAigMAAAAA&#10;" filled="f"/>
                  </v:group>
                  <v:group id="Group 2648" o:spid="_x0000_s1606" style="position:absolute;left:623;top:1454;width:214;height:119" coordorigin="623,1454"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djTMQAAADdAAAADwAAAGRycy9kb3ducmV2LnhtbERPTWuDQBC9B/oflin0&#10;lqymiRSbjYTQlh5CIFoovQ3uREV3Vtytmn+fPRR6fLzvXTabTow0uMaygngVgSAurW64UvBVvC9f&#10;QDiPrLGzTApu5CDbPyx2mGo78YXG3FcihLBLUUHtfZ9K6cqaDLqV7YkDd7WDQR/gUEk94BTCTSfX&#10;UZRIgw2Hhhp7OtZUtvmvUfAx4XR4jt/GU3s93n6K7fn7FJNST4/z4RWEp9n/i//cn1rBOtm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KdjTMQAAADdAAAA&#10;DwAAAAAAAAAAAAAAAACqAgAAZHJzL2Rvd25yZXYueG1sUEsFBgAAAAAEAAQA+gAAAJsDAAAAAA==&#10;">
                    <v:rect id="Rectangle 2649" o:spid="_x0000_s1607" style="position:absolute;left:623;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mo/8YA&#10;AADdAAAADwAAAGRycy9kb3ducmV2LnhtbESPQWvCQBSE70L/w/IKveluNYYaXaUIgYL1UC14fWSf&#10;SWj2bZpdk/jvu4VCj8PMfMNsdqNtRE+drx1reJ4pEMSFMzWXGj7P+fQFhA/IBhvHpOFOHnbbh8kG&#10;M+MG/qD+FEoRIewz1FCF0GZS+qIii37mWuLoXV1nMUTZldJ0OES4beRcqVRarDkuVNjSvqLi63Sz&#10;GjBNzPfxung/H24prspR5cuL0vrpcXxdgwg0hv/wX/vNaJinyQp+38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mo/8YAAADdAAAADwAAAAAAAAAAAAAAAACYAgAAZHJz&#10;L2Rvd25yZXYueG1sUEsFBgAAAAAEAAQA9QAAAIsDAAAAAA==&#10;" stroked="f"/>
                    <v:rect id="Rectangle 2650" o:spid="_x0000_s1608" style="position:absolute;left:623;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hlsEA&#10;AADdAAAADwAAAGRycy9kb3ducmV2LnhtbERPTYvCMBC9L/gfwgje1nQFZekapSsKngRdQb0NzWxS&#10;bCalibb+e3MQPD7e93zZu1rcqQ2VZwVf4wwEcel1xUbB8W/z+Q0iRGSNtWdS8KAAy8XgY4659h3v&#10;6X6IRqQQDjkqsDE2uZShtOQwjH1DnLh/3zqMCbZG6ha7FO5qOcmymXRYcWqw2NDKUnk93JyCdXPZ&#10;FVMTZHGK9nz1v93G7oxSo2Ff/ICI1Me3+OXeagWT2TTtT2/SE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4ZbBAAAA3QAAAA8AAAAAAAAAAAAAAAAAmAIAAGRycy9kb3du&#10;cmV2LnhtbFBLBQYAAAAABAAEAPUAAACGAwAAAAA=&#10;" filled="f"/>
                    <v:rect id="Rectangle 2651" o:spid="_x0000_s1609" style="position:absolute;left:623;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YyJMQA&#10;AADdAAAADwAAAGRycy9kb3ducmV2LnhtbESPT4vCMBTE7wt+h/AEb2viv6LVKCIIgruHVcHro3m2&#10;xealNlHrtzcLC3scZuY3zGLV2ko8qPGlYw2DvgJBnDlTcq7hdNx+TkH4gGywckwaXuRhtex8LDA1&#10;7sk/9DiEXEQI+xQ1FCHUqZQ+K8ii77uaOHoX11gMUTa5NA0+I9xWcqhUIi2WHBcKrGlTUHY93K0G&#10;TMbm9n0ZfR339wRneau2k7PSutdt13MQgdrwH/5r74yGYTIZwO+b+ATk8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GMiTEAAAA3QAAAA8AAAAAAAAAAAAAAAAAmAIAAGRycy9k&#10;b3ducmV2LnhtbFBLBQYAAAAABAAEAPUAAACJAwAAAAA=&#10;" stroked="f"/>
                    <v:rect id="Rectangle 2652" o:spid="_x0000_s1610" style="position:absolute;left:623;top:1454;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HaesUA&#10;AADdAAAADwAAAGRycy9kb3ducmV2LnhtbESPT2sCMRTE7wW/Q3iF3mq2C4qsRlmlQk+Cf0C9PTbP&#10;ZHHzsmxSd/vtG6HQ4zAzv2EWq8E14kFdqD0r+BhnIIgrr2s2Ck7H7fsMRIjIGhvPpOCHAqyWo5cF&#10;Ftr3vKfHIRqRIBwKVGBjbAspQ2XJYRj7ljh5N985jEl2RuoO+wR3jcyzbCod1pwWLLa0sVTdD99O&#10;wWd73ZUTE2R5jvZy9+t+a3dGqbfXoZyDiDTE//Bf+0sryKeTHJ5v0hO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odp6xQAAAN0AAAAPAAAAAAAAAAAAAAAAAJgCAABkcnMv&#10;ZG93bnJldi54bWxQSwUGAAAAAAQABAD1AAAAigMAAAAA&#10;" filled="f"/>
                  </v:group>
                </v:group>
                <v:group id="Group 2653" o:spid="_x0000_s1611" style="position:absolute;left:197;top:1751;width:638;height:118" coordorigin="197,1751"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pn4MUAAADdAAAADwAAAGRycy9kb3ducmV2LnhtbESPQYvCMBSE74L/ITxh&#10;b5pWUaRrFBGVPciCVZC9PZpnW2xeShPb+u83Cwseh5n5hlltelOJlhpXWlYQTyIQxJnVJecKrpfD&#10;eAnCeWSNlWVS8CIHm/VwsMJE247P1KY+FwHCLkEFhfd1IqXLCjLoJrYmDt7dNgZ9kE0udYNdgJtK&#10;TqNoIQ2WHBYKrGlXUPZIn0bBscNuO4v37elx371+LvPv2ykmpT5G/fYThKfev8P/7S+tYLqYz+D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aZ+DFAAAA3QAA&#10;AA8AAAAAAAAAAAAAAAAAqgIAAGRycy9kb3ducmV2LnhtbFBLBQYAAAAABAAEAPoAAACcAwAAAAA=&#10;">
                  <v:group id="Group 2654" o:spid="_x0000_s1612" style="position:absolute;left:197;top:1751;width:214;height:118" coordorigin="197,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P/lMYAAADdAAAADwAAAGRycy9kb3ducmV2LnhtbESPT4vCMBTE7wt+h/CE&#10;va1pXRWpRhHZXTyI4B8Qb4/m2Rabl9Jk2/rtjSB4HGbmN8x82ZlSNFS7wrKCeBCBIE6tLjhTcDr+&#10;fk1BOI+ssbRMCu7kYLnofcwx0bblPTUHn4kAYZeggtz7KpHSpTkZdANbEQfvamuDPsg6k7rGNsBN&#10;KYdRNJEGCw4LOVa0zim9Hf6Ngr8W29V3/NNsb9f1/XIc787bmJT67HerGQhPnX+HX+2NVjCcjE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M/+UxgAAAN0A&#10;AAAPAAAAAAAAAAAAAAAAAKoCAABkcnMvZG93bnJldi54bWxQSwUGAAAAAAQABAD6AAAAnQMAAAAA&#10;">
                    <v:rect id="Rectangle 2655" o:spid="_x0000_s1613" style="position:absolute;left:197;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0J8UA&#10;AADdAAAADwAAAGRycy9kb3ducmV2LnhtbESPW4vCMBSE34X9D+Es7JsmXlq0GmURhIV1H7yAr4fm&#10;2Babk24TtfvvjbDg4zAz3zCLVWdrcaPWV441DAcKBHHuTMWFhuNh05+C8AHZYO2YNPyRh9XyrbfA&#10;zLg77+i2D4WIEPYZaihDaDIpfV6SRT9wDXH0zq61GKJsC2lavEe4reVIqVRarDgulNjQuqT8sr9a&#10;DZhOzO/Pebw9fF9TnBWd2iQnpfXHe/c5BxGoC6/wf/vLaBilSQLPN/EJ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TQnxQAAAN0AAAAPAAAAAAAAAAAAAAAAAJgCAABkcnMv&#10;ZG93bnJldi54bWxQSwUGAAAAAAQABAD1AAAAigMAAAAA&#10;" stroked="f"/>
                    <v:rect id="Rectangle 2656" o:spid="_x0000_s1614" style="position:absolute;left:197;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cecQA&#10;AADdAAAADwAAAGRycy9kb3ducmV2LnhtbESPQWsCMRSE74L/ITzBm2YVXMrWKFtR8CTUCtrbY/Oa&#10;LG5elk10t/++KRR6HGbmG2a9HVwjntSF2rOCxTwDQVx5XbNRcPk4zF5AhIissfFMCr4pwHYzHq2x&#10;0L7nd3qeoxEJwqFABTbGtpAyVJYchrlviZP35TuHMcnOSN1hn+Cukcssy6XDmtOCxZZ2lqr7+eEU&#10;7NvPU7kyQZbXaG93/9Yf7MkoNZ0M5SuISEP8D/+1j1rBMl/l8PsmP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a3HnEAAAA3QAAAA8AAAAAAAAAAAAAAAAAmAIAAGRycy9k&#10;b3ducmV2LnhtbFBLBQYAAAAABAAEAPUAAACJAwAAAAA=&#10;" filled="f"/>
                    <v:rect id="Rectangle 2657" o:spid="_x0000_s1615" style="position:absolute;left:197;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Py8YA&#10;AADdAAAADwAAAGRycy9kb3ducmV2LnhtbESPT2vCQBTE74V+h+UVvOlu/ZPa1FVEEITqwVjw+sg+&#10;k9Ds25hdNX77riD0OMzMb5jZorO1uFLrK8ca3gcKBHHuTMWFhp/Duj8F4QOywdoxabiTh8X89WWG&#10;qXE33tM1C4WIEPYpaihDaFIpfV6SRT9wDXH0Tq61GKJsC2lavEW4reVQqURarDgulNjQqqT8N7tY&#10;DZiMzXl3Gm0P35cEP4tOrSdHpXXvrVt+gQjUhf/ws70xGobJ5AMeb+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MPy8YAAADdAAAADwAAAAAAAAAAAAAAAACYAgAAZHJz&#10;L2Rvd25yZXYueG1sUEsFBgAAAAAEAAQA9QAAAIsDAAAAAA==&#10;" stroked="f"/>
                    <v:rect id="Rectangle 2658" o:spid="_x0000_s1616" style="position:absolute;left:197;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ntkMEA&#10;AADdAAAADwAAAGRycy9kb3ducmV2LnhtbERPTYvCMBC9L/gfwgje1nQFZekapSsKngRdQb0NzWxS&#10;bCalibb+e3MQPD7e93zZu1rcqQ2VZwVf4wwEcel1xUbB8W/z+Q0iRGSNtWdS8KAAy8XgY4659h3v&#10;6X6IRqQQDjkqsDE2uZShtOQwjH1DnLh/3zqMCbZG6ha7FO5qOcmymXRYcWqw2NDKUnk93JyCdXPZ&#10;FVMTZHGK9nz1v93G7oxSo2Ff/ICI1Me3+OXeagWT2TTNTW/SE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J7ZDBAAAA3QAAAA8AAAAAAAAAAAAAAAAAmAIAAGRycy9kb3du&#10;cmV2LnhtbFBLBQYAAAAABAAEAPUAAACGAwAAAAA=&#10;" filled="f"/>
                  </v:group>
                  <v:group id="Group 2659" o:spid="_x0000_s1617" style="position:absolute;left:409;top:1751;width:214;height:118" coordorigin="409,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JQCsYAAADdAAAADwAAAGRycy9kb3ducmV2LnhtbESPT4vCMBTE78J+h/AW&#10;9qZpXRS3GkXEXTyI4B9YvD2aZ1tsXkoT2/rtjSB4HGbmN8xs0ZlSNFS7wrKCeBCBIE6tLjhTcDr+&#10;9icgnEfWWFomBXdysJh/9GaYaNvynpqDz0SAsEtQQe59lUjp0pwMuoGtiIN3sbVBH2SdSV1jG+Cm&#10;lMMoGkuDBYeFHCta5ZReDzej4K/Fdvkdr5vt9bK6n4+j3f82JqW+PrvlFISnzr/Dr/ZGKxiORz/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MlAKxgAAAN0A&#10;AAAPAAAAAAAAAAAAAAAAAKoCAABkcnMvZG93bnJldi54bWxQSwUGAAAAAAQABAD6AAAAnQMAAAAA&#10;">
                    <v:rect id="Rectangle 2660" o:spid="_x0000_s1618" style="position:absolute;left:409;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dAsMA&#10;AADdAAAADwAAAGRycy9kb3ducmV2LnhtbERPW2vCMBR+H+w/hDPwbSbzErbOtIggCM4HdbDXQ3Ns&#10;y5qTrola//3yIPj48d0XxeBacaE+NJ4NvI0VCOLS24YrA9/H9es7iBCRLbaeycCNAhT589MCM+uv&#10;vKfLIVYihXDI0EAdY5dJGcqaHIax74gTd/K9w5hgX0nb4zWFu1ZOlNLSYcOpocaOVjWVv4ezM4B6&#10;Zv92p+nXcXvW+FENaj3/UcaMXoblJ4hIQ3yI7+6NNTDROu1Pb9ITk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dAsMAAADdAAAADwAAAAAAAAAAAAAAAACYAgAAZHJzL2Rv&#10;d25yZXYueG1sUEsFBgAAAAAEAAQA9QAAAIgDAAAAAA==&#10;" stroked="f"/>
                    <v:rect id="Rectangle 2661" o:spid="_x0000_s1619" style="position:absolute;left:409;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sMQA&#10;AADdAAAADwAAAGRycy9kb3ducmV2LnhtbESPQWsCMRSE70L/Q3iF3jSr0KVsjbKKQk9CraC9PTbP&#10;ZHHzsmxSd/33piB4HGbmG2a+HFwjrtSF2rOC6SQDQVx5XbNRcPjZjj9AhIissfFMCm4UYLl4Gc2x&#10;0L7nb7ruoxEJwqFABTbGtpAyVJYcholviZN39p3DmGRnpO6wT3DXyFmW5dJhzWnBYktrS9Vl/+cU&#10;bNrfXflugiyP0Z4uftVv7c4o9fY6lJ8gIg3xGX60v7SCWZ5P4f9Neg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fjrDEAAAA3QAAAA8AAAAAAAAAAAAAAAAAmAIAAGRycy9k&#10;b3ducmV2LnhtbFBLBQYAAAAABAAEAPUAAACJAwAAAAA=&#10;" filled="f"/>
                    <v:rect id="Rectangle 2662" o:spid="_x0000_s1620" style="position:absolute;left:409;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hm7sUA&#10;AADdAAAADwAAAGRycy9kb3ducmV2LnhtbESPQWsCMRSE7wX/Q3iF3mrSrQ11axQRBEF7qBa8PjbP&#10;3aWbl3UTdf33RhB6HGbmG2Yy610jztSF2rOBt6ECQVx4W3Np4He3fP0EESKyxcYzGbhSgNl08DTB&#10;3PoL/9B5G0uRIBxyNFDF2OZShqIih2HoW+LkHXznMCbZldJ2eElw18hMKS0d1pwWKmxpUVHxtz05&#10;A6hH9vh9eN/s1ieN47JXy4+9MubluZ9/gYjUx//wo72yBjKtM7i/SU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eGbuxQAAAN0AAAAPAAAAAAAAAAAAAAAAAJgCAABkcnMv&#10;ZG93bnJldi54bWxQSwUGAAAAAAQABAD1AAAAigMAAAAA&#10;" stroked="f"/>
                    <v:rect id="Rectangle 2663" o:spid="_x0000_s1621" style="position:absolute;left:409;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G1XMUA&#10;AADdAAAADwAAAGRycy9kb3ducmV2LnhtbESPT2sCMRTE74LfITyhN83W0kW2RtkWhZ4E/0Db22Pz&#10;mixuXpZNdLffvhEEj8PM/IZZrgfXiCt1ofas4HmWgSCuvK7ZKDgdt9MFiBCRNTaeScEfBVivxqMl&#10;Ftr3vKfrIRqRIBwKVGBjbAspQ2XJYZj5ljh5v75zGJPsjNQd9gnuGjnPslw6rDktWGzpw1J1Plyc&#10;gk37sytfTZDlV7TfZ//eb+3OKPU0Gco3EJGG+Ajf259awTzPX+D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bVcxQAAAN0AAAAPAAAAAAAAAAAAAAAAAJgCAABkcnMv&#10;ZG93bnJldi54bWxQSwUGAAAAAAQABAD1AAAAigMAAAAA&#10;" filled="f"/>
                  </v:group>
                  <v:group id="Group 2664" o:spid="_x0000_s1622" style="position:absolute;left:621;top:1751;width:214;height:118" coordorigin="621,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81KcYAAADdAAAADwAAAGRycy9kb3ducmV2LnhtbESPQWvCQBSE7wX/w/KE&#10;3uomtgaJriKi4kGEqiDeHtlnEsy+Ddk1if++Wyj0OMzMN8x82ZtKtNS40rKCeBSBIM6sLjlXcDlv&#10;P6YgnEfWWFkmBS9ysFwM3uaYatvxN7Unn4sAYZeigsL7OpXSZQUZdCNbEwfvbhuDPsgml7rBLsBN&#10;JcdRlEiDJYeFAmtaF5Q9Tk+jYNdht/qMN+3hcV+/bufJ8XqISan3Yb+agfDU+//wX3uvFYyT5At+&#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zUpxgAAAN0A&#10;AAAPAAAAAAAAAAAAAAAAAKoCAABkcnMvZG93bnJldi54bWxQSwUGAAAAAAQABAD6AAAAnQMAAAAA&#10;">
                    <v:rect id="Rectangle 2665" o:spid="_x0000_s1623" style="position:absolute;left:621;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H+msUA&#10;AADdAAAADwAAAGRycy9kb3ducmV2LnhtbESPW2sCMRSE3wv+h3CEvtWkXkJdjVIEoaB98AJ9PWyO&#10;u0s3J9tN1PXfG6Hg4zAz3zDzZedqcaE2VJ4NvA8UCOLc24oLA8fD+u0DRIjIFmvPZOBGAZaL3ssc&#10;M+uvvKPLPhYiQThkaKCMscmkDHlJDsPAN8TJO/nWYUyyLaRt8ZrgrpZDpbR0WHFaKLGhVUn57/7s&#10;DKAe27/v02h72Jw1TotOrSc/ypjXfvc5AxGpi8/wf/vLGhhqPYHHm/Q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f6axQAAAN0AAAAPAAAAAAAAAAAAAAAAAJgCAABkcnMv&#10;ZG93bnJldi54bWxQSwUGAAAAAAQABAD1AAAAigMAAAAA&#10;" stroked="f"/>
                    <v:rect id="Rectangle 2666" o:spid="_x0000_s1624" style="position:absolute;left:621;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WxMQA&#10;AADdAAAADwAAAGRycy9kb3ducmV2LnhtbESPQWsCMRSE74L/ITyhN81W6CKrUbai4EmoFtreHptn&#10;srh5WTbR3f77piB4HGbmG2a1GVwj7tSF2rOC11kGgrjyumaj4PO8ny5AhIissfFMCn4pwGY9Hq2w&#10;0L7nD7qfohEJwqFABTbGtpAyVJYchplviZN38Z3DmGRnpO6wT3DXyHmW5dJhzWnBYktbS9X1dHMK&#10;du3PsXwzQZZf0X5f/Xu/t0ej1MtkKJcgIg3xGX60D1rBPM9z+H+Tn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2FsTEAAAA3QAAAA8AAAAAAAAAAAAAAAAAmAIAAGRycy9k&#10;b3ducmV2LnhtbFBLBQYAAAAABAAEAPUAAACJAwAAAAA=&#10;" filled="f"/>
                    <v:rect id="Rectangle 2667" o:spid="_x0000_s1625" style="position:absolute;left:621;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FdsUA&#10;AADdAAAADwAAAGRycy9kb3ducmV2LnhtbESPQWsCMRSE7wX/Q3hCbzXRtqmuRikFoWA9VAWvj81z&#10;d3Hzsm6irv/eCIUeh5n5hpktOleLC7Wh8mxgOFAgiHNvKy4M7LbLlzGIEJEt1p7JwI0CLOa9pxlm&#10;1l/5ly6bWIgE4ZChgTLGJpMy5CU5DAPfECfv4FuHMcm2kLbFa4K7Wo6U0tJhxWmhxIa+SsqPm7Mz&#10;gPrNntaH15/t6qxxUnRq+b5Xxjz3u88piEhd/A//tb+tgZHWH/B4k56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D8V2xQAAAN0AAAAPAAAAAAAAAAAAAAAAAJgCAABkcnMv&#10;ZG93bnJldi54bWxQSwUGAAAAAAQABAD1AAAAigMAAAAA&#10;" stroked="f"/>
                    <v:rect id="Rectangle 2668" o:spid="_x0000_s1626" style="position:absolute;left:621;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UnLcIA&#10;AADdAAAADwAAAGRycy9kb3ducmV2LnhtbERPW2vCMBR+F/wP4Qz2ZtMJK9IZpYrCngQvsO3t0ByT&#10;YnNSmmi7f28eBnv8+O7L9eha8aA+NJ4VvGU5COLa64aNgst5P1uACBFZY+uZFPxSgPVqOlliqf3A&#10;R3qcohEphEOJCmyMXSllqC05DJnviBN39b3DmGBvpO5xSOGulfM8L6TDhlODxY62lurb6e4U7Lqf&#10;Q/Vugqy+ov2++c2wtwej1OvLWH2AiDTGf/Gf+1MrmBdFmpvepCc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JSctwgAAAN0AAAAPAAAAAAAAAAAAAAAAAJgCAABkcnMvZG93&#10;bnJldi54bWxQSwUGAAAAAAQABAD1AAAAhwMAAAAA&#10;" filled="f"/>
                  </v:group>
                </v:group>
                <v:group id="Group 2669" o:spid="_x0000_s1627" style="position:absolute;left:193;top:2047;width:638;height:118" coordorigin="193,2047"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6at8YAAADdAAAADwAAAGRycy9kb3ducmV2LnhtbESPQWvCQBSE74L/YXkF&#10;b3UTxdCmriJixYMUqgXx9sg+k2D2bchuk/jvXUHwOMzMN8x82ZtKtNS40rKCeByBIM6sLjlX8Hf8&#10;fv8A4TyyxsoyKbiRg+ViOJhjqm3Hv9QefC4ChF2KCgrv61RKlxVk0I1tTRy8i20M+iCbXOoGuwA3&#10;lZxEUSINlhwWCqxpXVB2PfwbBdsOu9U03rT762V9Ox9nP6d9TEqN3vrVFwhPvX+Fn+2dVjBJkk9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Xpq3xgAAAN0A&#10;AAAPAAAAAAAAAAAAAAAAAKoCAABkcnMvZG93bnJldi54bWxQSwUGAAAAAAQABAD6AAAAnQMAAAAA&#10;">
                  <v:group id="Group 2670" o:spid="_x0000_s1628" style="position:absolute;left:193;top:2047;width:214;height:118" coordorigin="193,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l98QAAADdAAAADwAAAGRycy9kb3ducmV2LnhtbERPy2qDQBTdF/IPww10&#10;14wamhSbMQRJShehkAeU7i7OjYrOHXEmav6+syh0eTjvzXYyrRiod7VlBfEiAkFcWF1zqeB6Oby8&#10;gXAeWWNrmRQ8yME2mz1tMNV25BMNZ1+KEMIuRQWV910qpSsqMugWtiMO3M32Bn2AfSl1j2MIN61M&#10;omglDdYcGirsKK+oaM53o+BjxHG3jPfDsbnlj5/L69f3MSalnufT7h2Ep8n/i//cn1pBslqH/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2l98QAAADdAAAA&#10;DwAAAAAAAAAAAAAAAACqAgAAZHJzL2Rvd25yZXYueG1sUEsFBgAAAAAEAAQA+gAAAJsDAAAAAA==&#10;">
                    <v:rect id="Rectangle 2671" o:spid="_x0000_s1629" style="position:absolute;left:193;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uRMUA&#10;AADdAAAADwAAAGRycy9kb3ducmV2LnhtbESPQWsCMRSE7wX/Q3gFb5qodaurUUQQCtWDWvD62Dx3&#10;l25e1k3U9d+bgtDjMDPfMPNlaytxo8aXjjUM+goEceZMybmGn+OmNwHhA7LByjFpeJCH5aLzNsfU&#10;uDvv6XYIuYgQ9ilqKEKoUyl9VpBF33c1cfTOrrEYomxyaRq8R7it5FCpRFosOS4UWNO6oOz3cLUa&#10;MPkwl915tD1+XxOc5q3ajE9K6+57u5qBCNSG//Cr/WU0DJPPAfy9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c25ExQAAAN0AAAAPAAAAAAAAAAAAAAAAAJgCAABkcnMv&#10;ZG93bnJldi54bWxQSwUGAAAAAAQABAD1AAAAigMAAAAA&#10;" stroked="f"/>
                    <v:rect id="Rectangle 2672" o:spid="_x0000_s1630" style="position:absolute;left:193;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d68UA&#10;AADdAAAADwAAAGRycy9kb3ducmV2LnhtbESPQWvCQBSE74X+h+UVvNWNkRqJriKC0JO1KuLxmX0m&#10;IbtvQ3ar6b/vCgWPw8x8w8yXvTXiRp2vHSsYDRMQxIXTNZcKjofN+xSED8gajWNS8EselovXlznm&#10;2t35m277UIoIYZ+jgiqENpfSFxVZ9EPXEkfv6jqLIcqulLrDe4RbI9MkmUiLNceFCltaV1Q0+x+r&#10;YPpxMc0xG5+32dfo1JBZkd/ulBq89asZiEB9eIb/259aQTrJUn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F3rxQAAAN0AAAAPAAAAAAAAAAAAAAAAAJgCAABkcnMv&#10;ZG93bnJldi54bWxQSwUGAAAAAAQABAD1AAAAigMAAAAA&#10;" filled="f" strokeweight="0"/>
                    <v:rect id="Rectangle 2673" o:spid="_x0000_s1631" style="position:absolute;left:193;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1VqMUA&#10;AADdAAAADwAAAGRycy9kb3ducmV2LnhtbESPT4vCMBTE7wv7HcJb2Jsm/qtu1yiyIAi6h1XB66N5&#10;tsXmpTZR67c3grDHYWZ+w0znra3ElRpfOtbQ6yoQxJkzJeca9rtlZwLCB2SDlWPScCcP89n72xRT&#10;4278R9dtyEWEsE9RQxFCnUrps4Is+q6riaN3dI3FEGWTS9PgLcJtJftKJdJiyXGhwJp+CspO24vV&#10;gMnQnH+Pg81ufUnwK2/VcnRQWn9+tItvEIHa8B9+tVdGQz8ZD+D5Jj4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7VWoxQAAAN0AAAAPAAAAAAAAAAAAAAAAAJgCAABkcnMv&#10;ZG93bnJldi54bWxQSwUGAAAAAAQABAD1AAAAigMAAAAA&#10;" stroked="f"/>
                    <v:rect id="Rectangle 2674" o:spid="_x0000_s1632" style="position:absolute;left:193;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FgBMUA&#10;AADdAAAADwAAAGRycy9kb3ducmV2LnhtbESPQWvCQBSE7wX/w/IEb3Wjtkaiq4gg9KStinh8Zp9J&#10;yO7bkN1q+u/dQqHHYWa+YRarzhpxp9ZXjhWMhgkI4tzpigsFp+P2dQbCB2SNxjEp+CEPq2XvZYGZ&#10;dg/+ovshFCJC2GeooAyhyaT0eUkW/dA1xNG7udZiiLItpG7xEeHWyHGSTKXFiuNCiQ1tSsrrw7dV&#10;MHu/mvqUTi67dD8612TW5HefSg363XoOIlAX/sN/7Q+tYDxN3+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WAExQAAAN0AAAAPAAAAAAAAAAAAAAAAAJgCAABkcnMv&#10;ZG93bnJldi54bWxQSwUGAAAAAAQABAD1AAAAigMAAAAA&#10;" filled="f" strokeweight="0"/>
                  </v:group>
                  <v:group id="Group 2675" o:spid="_x0000_s1633" style="position:absolute;left:405;top:2047;width:214;height:118" coordorigin="405,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oGb8YAAADdAAAADwAAAGRycy9kb3ducmV2LnhtbESPT4vCMBTE78J+h/AW&#10;9qZpXdSlGkXEXTyI4B9YvD2aZ1tsXkoT2/rtjSB4HGbmN8xs0ZlSNFS7wrKCeBCBIE6tLjhTcDr+&#10;9n9AOI+ssbRMCu7kYDH/6M0w0bblPTUHn4kAYZeggtz7KpHSpTkZdANbEQfvYmuDPsg6k7rGNsBN&#10;KYdRNJYGCw4LOVa0yim9Hm5GwV+L7fI7Xjfb62V1Px9Hu/9tTEp9fXbLKQhPnX+HX+2NVjAcT0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ygZvxgAAAN0A&#10;AAAPAAAAAAAAAAAAAAAAAKoCAABkcnMvZG93bnJldi54bWxQSwUGAAAAAAQABAD6AAAAnQMAAAAA&#10;">
                    <v:rect id="Rectangle 2676" o:spid="_x0000_s1634" style="position:absolute;left:405;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2MMUA&#10;AADdAAAADwAAAGRycy9kb3ducmV2LnhtbESPQWsCMRSE7wX/Q3hCbzXRtqmuRikFoWA9VAWvj81z&#10;d3Hzsm6irv/eCIUeh5n5hpktOleLC7Wh8mxgOFAgiHNvKy4M7LbLlzGIEJEt1p7JwI0CLOa9pxlm&#10;1l/5ly6bWIgE4ZChgTLGJpMy5CU5DAPfECfv4FuHMcm2kLbFa4K7Wo6U0tJhxWmhxIa+SsqPm7Mz&#10;gPrNntaH15/t6qxxUnRq+b5Xxjz3u88piEhd/A//tb+tgZH+0PB4k56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mvYwxQAAAN0AAAAPAAAAAAAAAAAAAAAAAJgCAABkcnMv&#10;ZG93bnJldi54bWxQSwUGAAAAAAQABAD1AAAAigMAAAAA&#10;" stroked="f"/>
                    <v:rect id="Rectangle 2677" o:spid="_x0000_s1635" style="position:absolute;left:405;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P+c8UA&#10;AADdAAAADwAAAGRycy9kb3ducmV2LnhtbESPQWvCQBSE70L/w/IK3nSjopHoKiIIPam1Unp8zT6T&#10;kN23IbvV+O9doeBxmJlvmOW6s0ZcqfWVYwWjYQKCOHe64kLB+Ws3mIPwAVmjcUwK7uRhvXrrLTHT&#10;7safdD2FQkQI+wwVlCE0mZQ+L8miH7qGOHoX11oMUbaF1C3eItwaOU6SmbRYcVwosaFtSXl9+rMK&#10;5tNfU5/Tyc8+PYy+azIb8vujUv33brMAEagLr/B/+0MrGM/SFJ5v4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4/5zxQAAAN0AAAAPAAAAAAAAAAAAAAAAAJgCAABkcnMv&#10;ZG93bnJldi54bWxQSwUGAAAAAAQABAD1AAAAigMAAAAA&#10;" filled="f" strokeweight="0"/>
                    <v:rect id="Rectangle 2678" o:spid="_x0000_s1636" style="position:absolute;left:405;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nH2cMA&#10;AADdAAAADwAAAGRycy9kb3ducmV2LnhtbERPz2vCMBS+C/4P4Qm7abJudltnLDIQBrrDdLDro3m2&#10;Zc1LbdLa/ffmIHj8+H6v8tE2YqDO1441PC4UCOLCmZpLDT/H7fwVhA/IBhvHpOGfPOTr6WSFmXEX&#10;/qbhEEoRQ9hnqKEKoc2k9EVFFv3CtcSRO7nOYoiwK6Xp8BLDbSMTpVJpsebYUGFLHxUVf4feasD0&#10;2Zy/Tk/7465P8a0c1Xb5q7R+mI2bdxCBxnAX39yfRkOSvsS58U18An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nH2cMAAADdAAAADwAAAAAAAAAAAAAAAACYAgAAZHJzL2Rv&#10;d25yZXYueG1sUEsFBgAAAAAEAAQA9QAAAIgDAAAAAA==&#10;" stroked="f"/>
                    <v:rect id="Rectangle 2679" o:spid="_x0000_s1637" style="position:absolute;left:405;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PmsUA&#10;AADdAAAADwAAAGRycy9kb3ducmV2LnhtbESPQWvCQBSE7wX/w/KE3upGS41GVxGh0JO2KuLxmX0m&#10;IbtvQ3ar8d+7QqHHYWa+YebLzhpxpdZXjhUMBwkI4tzpigsFh/3n2wSED8gajWNScCcPy0XvZY6Z&#10;djf+oesuFCJC2GeooAyhyaT0eUkW/cA1xNG7uNZiiLItpG7xFuHWyFGSjKXFiuNCiQ2tS8rr3a9V&#10;MPk4m/qQvp826XZ4rMmsyG++lXrtd6sZiEBd+A//tb+0gtE4ncLz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MM+axQAAAN0AAAAPAAAAAAAAAAAAAAAAAJgCAABkcnMv&#10;ZG93bnJldi54bWxQSwUGAAAAAAQABAD1AAAAigMAAAAA&#10;" filled="f" strokeweight="0"/>
                  </v:group>
                  <v:group id="Group 2680" o:spid="_x0000_s1638" style="position:absolute;left:617;top:2047;width:214;height:118" coordorigin="617,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jV0MMAAADdAAAADwAAAGRycy9kb3ducmV2LnhtbERPy4rCMBTdC/5DuII7&#10;TeugSDUVEWdwIQM+YJjdpbm2pc1NaTJt/XuzGHB5OO/tbjC16Kh1pWUF8TwCQZxZXXKu4H77nK1B&#10;OI+ssbZMCp7kYJeOR1tMtO35Qt3V5yKEsEtQQeF9k0jpsoIMurltiAP3sK1BH2CbS91iH8JNLRdR&#10;tJIGSw4NBTZ0KCirrn9GwVeP/f4jPnbn6nF4/t6W3z/nmJSaTob9BoSnwb/F/+6TVrBYrcP+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aNXQwwAAAN0AAAAP&#10;AAAAAAAAAAAAAAAAAKoCAABkcnMvZG93bnJldi54bWxQSwUGAAAAAAQABAD6AAAAmgMAAAAA&#10;">
                    <v:rect id="Rectangle 2681" o:spid="_x0000_s1639" style="position:absolute;left:617;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YeY8UA&#10;AADdAAAADwAAAGRycy9kb3ducmV2LnhtbESPT4vCMBTE78J+h/CEvWmiq0WrUUQQFlwP/gGvj+bZ&#10;FpuXbhO1++03guBxmJnfMPNlaytxp8aXjjUM+goEceZMybmG03HTm4DwAdlg5Zg0/JGH5eKjM8fU&#10;uAfv6X4IuYgQ9ilqKEKoUyl9VpBF33c1cfQurrEYomxyaRp8RLit5FCpRFosOS4UWNO6oOx6uFkN&#10;mIzM7+7y9XPc3hKc5q3ajM9K689uu5qBCNSGd/jV/jYahslkAM838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ph5jxQAAAN0AAAAPAAAAAAAAAAAAAAAAAJgCAABkcnMv&#10;ZG93bnJldi54bWxQSwUGAAAAAAQABAD1AAAAigMAAAAA&#10;" stroked="f"/>
                    <v:rect id="Rectangle 2682" o:spid="_x0000_s1640" style="position:absolute;left:617;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EtzMUA&#10;AADdAAAADwAAAGRycy9kb3ducmV2LnhtbESPQWvCQBSE74X+h+UVvNWNkWqIriKC0JO1KuLxmX0m&#10;IbtvQ3ar6b/vCgWPw8x8w8yXvTXiRp2vHSsYDRMQxIXTNZcKjofNewbCB2SNxjEp+CUPy8Xryxxz&#10;7e78Tbd9KEWEsM9RQRVCm0vpi4os+qFriaN3dZ3FEGVXSt3hPcKtkWmSTKTFmuNChS2tKyqa/Y9V&#10;kH1cTHOcjs/b6dfo1JBZkd/ulBq89asZiEB9eIb/259aQTrJUn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S3MxQAAAN0AAAAPAAAAAAAAAAAAAAAAAJgCAABkcnMv&#10;ZG93bnJldi54bWxQSwUGAAAAAAQABAD1AAAAigMAAAAA&#10;" filled="f" strokeweight="0"/>
                    <v:rect id="Rectangle 2683" o:spid="_x0000_s1641" style="position:absolute;left:617;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glj8UA&#10;AADdAAAADwAAAGRycy9kb3ducmV2LnhtbESPW4vCMBSE34X9D+Es7Jsm3opWoywLwoL64AV8PTTH&#10;tticdJuo3X9vBMHHYWa+YebL1lbiRo0vHWvo9xQI4syZknMNx8OqOwHhA7LByjFp+CcPy8VHZ46p&#10;cXfe0W0fchEh7FPUUIRQp1L6rCCLvudq4uidXWMxRNnk0jR4j3BbyYFSibRYclwosKafgrLL/mo1&#10;YDIyf9vzcHNYXxOc5q1ajU9K66/P9nsGIlAb3uFX+9doGCSTITzfx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OCWPxQAAAN0AAAAPAAAAAAAAAAAAAAAAAJgCAABkcnMv&#10;ZG93bnJldi54bWxQSwUGAAAAAAQABAD1AAAAigMAAAAA&#10;" stroked="f"/>
                    <v:rect id="Rectangle 2684" o:spid="_x0000_s1642" style="position:absolute;left:617;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QQI8UA&#10;AADdAAAADwAAAGRycy9kb3ducmV2LnhtbESPQWvCQBSE7wX/w/IEb3Wjthqiq4gg9KStinh8Zp9J&#10;yO7bkN1q+u/dQqHHYWa+YRarzhpxp9ZXjhWMhgkI4tzpigsFp+P2NQXhA7JG45gU/JCH1bL3ssBM&#10;uwd/0f0QChEh7DNUUIbQZFL6vCSLfuga4ujdXGsxRNkWUrf4iHBr5DhJptJixXGhxIY2JeX14dsq&#10;SN+vpj7NJpfdbD8612TW5HefSg363XoOIlAX/sN/7Q+tYDxN3+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5BAjxQAAAN0AAAAPAAAAAAAAAAAAAAAAAJgCAABkcnMv&#10;ZG93bnJldi54bWxQSwUGAAAAAAQABAD1AAAAigMAAAAA&#10;" filled="f" strokeweight="0"/>
                  </v:group>
                </v:group>
                <v:group id="Group 2685" o:spid="_x0000_s1643" style="position:absolute;left:194;top:2343;width:639;height:118" coordorigin="194,2343" coordsize="639,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R92SMUAAADdAAAADwAAAGRycy9kb3ducmV2LnhtbESPQYvCMBSE7wv+h/AE&#10;b2taRZFqFBFXPIiwKoi3R/Nsi81LabJt/fdGEPY4zMw3zGLVmVI0VLvCsoJ4GIEgTq0uOFNwOf98&#10;z0A4j6yxtEwKnuRgtex9LTDRtuVfak4+EwHCLkEFufdVIqVLczLohrYiDt7d1gZ9kHUmdY1tgJtS&#10;jqJoKg0WHBZyrGiTU/o4/RkFuxbb9TjeNofHffO8nSfH6yEmpQb9bj0H4anz/+FPe68VjKazC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0fdkjFAAAA3QAA&#10;AA8AAAAAAAAAAAAAAAAAqgIAAGRycy9kb3ducmV2LnhtbFBLBQYAAAAABAAEAPoAAACcAwAAAAA=&#10;">
                  <v:group id="Group 2686" o:spid="_x0000_s1644" style="position:absolute;left:194;top:2343;width:215;height:118" coordorigin="194,2343" coordsize="215,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zeg/xgAAAN0A&#10;AAAPAAAAAAAAAAAAAAAAAKoCAABkcnMvZG93bnJldi54bWxQSwUGAAAAAAQABAD6AAAAnQMAAAAA&#10;">
                    <v:rect id="Rectangle 2687" o:spid="_x0000_s1645" style="position:absolute;left:194;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MjjMYA&#10;AADdAAAADwAAAGRycy9kb3ducmV2LnhtbESPT2sCMRTE70K/Q3iF3mpSa9d1NUopCILtoavg9bF5&#10;+wc3L9tN1O23b4SCx2FmfsMs14NtxYV63zjW8DJWIIgLZxquNBz2m+cUhA/IBlvHpOGXPKxXD6Ml&#10;ZsZd+ZsueahEhLDPUEMdQpdJ6YuaLPqx64ijV7reYoiyr6Tp8RrhtpUTpRJpseG4UGNHHzUVp/xs&#10;NWAyNT9f5evnfndOcF4NavN2VFo/PQ7vCxCBhnAP/7e3RsMkSWdwexOf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AMjjMYAAADdAAAADwAAAAAAAAAAAAAAAACYAgAAZHJz&#10;L2Rvd25yZXYueG1sUEsFBgAAAAAEAAQA9QAAAIsDAAAAAA==&#10;" stroked="f"/>
                    <v:rect id="Rectangle 2688" o:spid="_x0000_s1646" style="position:absolute;left:194;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nB18IA&#10;AADdAAAADwAAAGRycy9kb3ducmV2LnhtbERPz2vCMBS+D/wfwhN2W9MJK9I1SicKOxXmBtPbo3lL&#10;is1LaTJb/3tzGOz48f2utrPrxZXG0HlW8JzlIIhbrzs2Cr4+D09rECEia+w9k4IbBdhuFg8VltpP&#10;/EHXYzQihXAoUYGNcSilDK0lhyHzA3HifvzoMCY4GqlHnFK46+UqzwvpsOPUYHGgnaX2cvx1CvbD&#10;ualfTJD1d7Sni3+bDrYxSj0u5/oVRKQ5/ov/3O9awapYp7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KcHXwgAAAN0AAAAPAAAAAAAAAAAAAAAAAJgCAABkcnMvZG93&#10;bnJldi54bWxQSwUGAAAAAAQABAD1AAAAhwMAAAAA&#10;" filled="f"/>
                    <v:rect id="Rectangle 2689" o:spid="_x0000_s1647" style="position:absolute;left:194;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SZcUA&#10;AADdAAAADwAAAGRycy9kb3ducmV2LnhtbESPT4vCMBTE7wt+h/AEb2viny1ajbIsCILuYVXw+mie&#10;bbF5qU3U+u2NIOxxmJnfMPNlaytxo8aXjjUM+goEceZMybmGw371OQHhA7LByjFpeJCH5aLzMcfU&#10;uDv/0W0XchEh7FPUUIRQp1L6rCCLvu9q4uidXGMxRNnk0jR4j3BbyaFSibRYclwosKafgrLz7mo1&#10;YDI2l9/TaLvfXBOc5q1afR2V1r1u+z0DEagN/+F3e200DJPJFF5v4hO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0BJlxQAAAN0AAAAPAAAAAAAAAAAAAAAAAJgCAABkcnMv&#10;ZG93bnJldi54bWxQSwUGAAAAAAQABAD1AAAAigMAAAAA&#10;" stroked="f"/>
                    <v:rect id="Rectangle 2690" o:spid="_x0000_s1648" style="position:absolute;left:194;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ZbDMIA&#10;AADdAAAADwAAAGRycy9kb3ducmV2LnhtbERPz2vCMBS+D/wfwhO8zVRhMqux1DHBkzA3UG+P5pmU&#10;Ni+lyWz33y+HwY4f3+9tMbpWPKgPtWcFi3kGgrjyumaj4Ovz8PwKIkRkja1nUvBDAYrd5GmLufYD&#10;f9DjHI1IIRxyVGBj7HIpQ2XJYZj7jjhxd987jAn2RuoehxTuWrnMspV0WHNqsNjRm6WqOX87Be/d&#10;7VS+mCDLS7TXxu+Hgz0ZpWbTsdyAiDTGf/Gf+6gVLFf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hlsMwgAAAN0AAAAPAAAAAAAAAAAAAAAAAJgCAABkcnMvZG93&#10;bnJldi54bWxQSwUGAAAAAAQABAD1AAAAhwMAAAAA&#10;" filled="f"/>
                  </v:group>
                  <v:group id="Group 2691" o:spid="_x0000_s1649" style="position:absolute;left:406;top:2343;width:215;height:118" coordorigin="406,2343" coordsize="215,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3mlscAAADdAAAADwAAAGRycy9kb3ducmV2LnhtbESPQWvCQBSE7wX/w/KE&#10;3ppNLA01ZhURKx5CoSqU3h7ZZxLMvg3ZbRL/fbdQ6HGYmW+YfDOZVgzUu8aygiSKQRCXVjdcKbic&#10;355eQTiPrLG1TAru5GCznj3kmGk78gcNJ1+JAGGXoYLa+y6T0pU1GXSR7YiDd7W9QR9kX0nd4xjg&#10;ppWLOE6lwYbDQo0d7Woqb6dvo+Aw4rh9TvZDcbvu7l/nl/fPIiGlHufTdgXC0+T/w3/to1awSJ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3mlscAAADd&#10;AAAADwAAAAAAAAAAAAAAAACqAgAAZHJzL2Rvd25yZXYueG1sUEsFBgAAAAAEAAQA+gAAAJ4DAAAA&#10;AA==&#10;">
                    <v:rect id="Rectangle 2692" o:spid="_x0000_s1650" style="position:absolute;left:406;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WycUA&#10;AADdAAAADwAAAGRycy9kb3ducmV2LnhtbESPQWvCQBSE70L/w/IK3nS3sQ0aXaUUBKH2YBS8PrLP&#10;JJh9m2ZXjf/eLRQ8DjPzDbNY9bYRV+p87VjD21iBIC6cqbnUcNivR1MQPiAbbByThjt5WC1fBgvM&#10;jLvxjq55KEWEsM9QQxVCm0npi4os+rFriaN3cp3FEGVXStPhLcJtIxOlUmmx5rhQYUtfFRXn/GI1&#10;YPpufn9Ok+3++5LirOzV+uOotB6+9p9zEIH68Az/tzdGQ5LOEv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RbJxQAAAN0AAAAPAAAAAAAAAAAAAAAAAJgCAABkcnMv&#10;ZG93bnJldi54bWxQSwUGAAAAAAQABAD1AAAAigMAAAAA&#10;" stroked="f"/>
                    <v:rect id="Rectangle 2693" o:spid="_x0000_s1651" style="position:absolute;left:406;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TFe8UA&#10;AADdAAAADwAAAGRycy9kb3ducmV2LnhtbESPQWsCMRSE74L/IbyCN81WUdqtUdai4EmoLVRvj81r&#10;srh5WTapu/57IxR6HGbmG2a57l0trtSGyrOC50kGgrj0umKj4OtzN34BESKyxtozKbhRgPVqOFhi&#10;rn3HH3Q9RiMShEOOCmyMTS5lKC05DBPfECfvx7cOY5KtkbrFLsFdLadZtpAOK04LFht6t1Rejr9O&#10;wbY5H4q5CbL4jvZ08ZtuZw9GqdFTX7yBiNTH//Bfe68VTBev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VMV7xQAAAN0AAAAPAAAAAAAAAAAAAAAAAJgCAABkcnMv&#10;ZG93bnJldi54bWxQSwUGAAAAAAQABAD1AAAAigMAAAAA&#10;" filled="f"/>
                    <v:rect id="Rectangle 2694" o:spid="_x0000_s1652" style="position:absolute;left:406;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grJsYA&#10;AADdAAAADwAAAGRycy9kb3ducmV2LnhtbESPQWvCQBSE70L/w/IKveluNYYaXaUIgYL1UC14fWSf&#10;SWj2bZpdk/jvu4VCj8PMfMNsdqNtRE+drx1reJ4pEMSFMzWXGj7P+fQFhA/IBhvHpOFOHnbbh8kG&#10;M+MG/qD+FEoRIewz1FCF0GZS+qIii37mWuLoXV1nMUTZldJ0OES4beRcqVRarDkuVNjSvqLi63Sz&#10;GjBNzPfxung/H24prspR5cuL0vrpcXxdgwg0hv/wX/vNaJinqwR+38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grJsYAAADdAAAADwAAAAAAAAAAAAAAAACYAgAAZHJz&#10;L2Rvd25yZXYueG1sUEsFBgAAAAAEAAQA9QAAAIsDAAAAAA==&#10;" stroked="f"/>
                    <v:rect id="Rectangle 2695" o:spid="_x0000_s1653" style="position:absolute;left:406;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4lMQA&#10;AADdAAAADwAAAGRycy9kb3ducmV2LnhtbESPQWsCMRSE74L/IbxCb5qtoOhqlLVU6EmoCra3x+aZ&#10;LG5elk3qbv+9EQoeh5n5hllteleLG7Wh8qzgbZyBIC69rtgoOB13ozmIEJE11p5JwR8F2KyHgxXm&#10;2nf8RbdDNCJBOOSowMbY5FKG0pLDMPYNcfIuvnUYk2yN1C12Ce5qOcmymXRYcVqw2NC7pfJ6+HUK&#10;PpqffTE1QRbnaL+vftvt7N4o9frSF0sQkfr4DP+3P7WCyWwxh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x+JTEAAAA3QAAAA8AAAAAAAAAAAAAAAAAmAIAAGRycy9k&#10;b3ducmV2LnhtbFBLBQYAAAAABAAEAPUAAACJAwAAAAA=&#10;" filled="f"/>
                  </v:group>
                  <v:group id="Group 2696" o:spid="_x0000_s1654" style="position:absolute;left:618;top:2343;width:215;height:118" coordorigin="618,2343" coordsize="215,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R+4sYAAADdAAAADwAAAGRycy9kb3ducmV2LnhtbESPQWvCQBSE74L/YXkF&#10;b3UTxdCmriJixYMUqgXx9sg+k2D2bchuk/jvXUHwOMzMN8x82ZtKtNS40rKCeByBIM6sLjlX8Hf8&#10;fv8A4TyyxsoyKbiRg+ViOJhjqm3Hv9QefC4ChF2KCgrv61RKlxVk0I1tTRy8i20M+iCbXOoGuwA3&#10;lZxEUSINlhwWCqxpXVB2PfwbBdsOu9U03rT762V9Ox9nP6d9TEqN3vrVFwhPvX+Fn+2dVjBJPhN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FH7ixgAAAN0A&#10;AAAPAAAAAAAAAAAAAAAAAKoCAABkcnMvZG93bnJldi54bWxQSwUGAAAAAAQABAD6AAAAnQMAAAAA&#10;">
                    <v:rect id="Rectangle 2697" o:spid="_x0000_s1655" style="position:absolute;left:618;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q1UcYA&#10;AADdAAAADwAAAGRycy9kb3ducmV2LnhtbESPT2sCMRTE74LfITyht5po2627NYoIQqHtoWvB62Pz&#10;9g/dvKybqOu3N4WCx2FmfsMs14NtxZl63zjWMJsqEMSFMw1XGn72u8cFCB+QDbaOScOVPKxX49ES&#10;M+Mu/E3nPFQiQthnqKEOocuk9EVNFv3UdcTRK11vMUTZV9L0eIlw28q5Uom02HBcqLGjbU3Fb36y&#10;GjB5Nsev8ulz/3FKMK0GtXs5KK0fJsPmDUSgIdzD/+13o2GepK/w9yY+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q1UcYAAADdAAAADwAAAAAAAAAAAAAAAACYAgAAZHJz&#10;L2Rvd25yZXYueG1sUEsFBgAAAAAEAAQA9QAAAIsDAAAAAA==&#10;" stroked="f"/>
                    <v:rect id="Rectangle 2698" o:spid="_x0000_s1656" style="position:absolute;left:618;top:2402;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BXCsIA&#10;AADdAAAADwAAAGRycy9kb3ducmV2LnhtbERPz2vCMBS+D/wfwhO8zVRhMqux1DHBkzA3UG+P5pmU&#10;Ni+lyWz33y+HwY4f3+9tMbpWPKgPtWcFi3kGgrjyumaj4Ovz8PwKIkRkja1nUvBDAYrd5GmLufYD&#10;f9DjHI1IIRxyVGBj7HIpQ2XJYZj7jjhxd987jAn2RuoehxTuWrnMspV0WHNqsNjRm6WqOX87Be/d&#10;7VS+mCDLS7TXxu+Hgz0ZpWbTsdyAiDTGf/Gf+6gVLFf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8FcKwgAAAN0AAAAPAAAAAAAAAAAAAAAAAJgCAABkcnMvZG93&#10;bnJldi54bWxQSwUGAAAAAAQABAD1AAAAhwMAAAAA&#10;" filled="f"/>
                    <v:rect id="Rectangle 2699" o:spid="_x0000_s1657" style="position:absolute;left:618;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EuMUA&#10;AADdAAAADwAAAGRycy9kb3ducmV2LnhtbESPQWvCQBSE7wX/w/KE3uquVkOTugkiCAXroVro9ZF9&#10;JqHZtzG7avrvu4LgcZiZb5hlMdhWXKj3jWMN04kCQVw603Cl4fuweXkD4QOywdYxafgjD0U+elpi&#10;ZtyVv+iyD5WIEPYZaqhD6DIpfVmTRT9xHXH0jq63GKLsK2l6vEa4beVMqURabDgu1NjRuqbyd3+2&#10;GjCZm9Pu+Pp52J4TTKtBbRY/Suvn8bB6BxFoCI/wvf1hNMySNIXbm/gEZP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YS4xQAAAN0AAAAPAAAAAAAAAAAAAAAAAJgCAABkcnMv&#10;ZG93bnJldi54bWxQSwUGAAAAAAQABAD1AAAAigMAAAAA&#10;" stroked="f"/>
                    <v:rect id="Rectangle 2700" o:spid="_x0000_s1658" style="position:absolute;left:618;top:2343;width:215;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3BFsIA&#10;AADdAAAADwAAAGRycy9kb3ducmV2LnhtbERPz2vCMBS+C/sfwhvsZlOF6ajG0o0JOwnTwebt0TyT&#10;0ualNJnt/ntzGHj8+H5vy8l14kpDaDwrWGQ5COLa64aNgq/Tfv4CIkRkjZ1nUvBHAcrdw2yLhfYj&#10;f9L1GI1IIRwKVGBj7AspQ23JYch8T5y4ix8cxgQHI/WAYwp3nVzm+Uo6bDg1WOzpzVLdHn+dgvf+&#10;fKieTZDVd7Q/rX8d9/ZglHp6nKoNiEhTvIv/3R9awXKdp/3pTXo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bcEWwgAAAN0AAAAPAAAAAAAAAAAAAAAAAJgCAABkcnMvZG93&#10;bnJldi54bWxQSwUGAAAAAAQABAD1AAAAhwMAAAAA&#10;" filled="f"/>
                  </v:group>
                </v:group>
                <v:group id="Group 2701" o:spid="_x0000_s1659" style="position:absolute;left:201;top:2639;width:638;height:118" coordorigin="201,2639"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Z8jMUAAADdAAAADwAAAGRycy9kb3ducmV2LnhtbESPQYvCMBSE78L+h/AW&#10;vGlaF12pRhHZFQ8iqAvi7dE822LzUppsW/+9EQSPw8x8w8yXnSlFQ7UrLCuIhxEI4tTqgjMFf6ff&#10;wRSE88gaS8uk4E4OlouP3hwTbVs+UHP0mQgQdgkqyL2vEildmpNBN7QVcfCutjbog6wzqWtsA9yU&#10;chRFE2mw4LCQY0XrnNLb8d8o2LTYrr7in2Z3u67vl9N4f97FpFT/s1vNQHjq/Dv8am+1gtF3FM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WfIzFAAAA3QAA&#10;AA8AAAAAAAAAAAAAAAAAqgIAAGRycy9kb3ducmV2LnhtbFBLBQYAAAAABAAEAPoAAACcAwAAAAA=&#10;">
                  <v:group id="Group 2702" o:spid="_x0000_s1660" style="position:absolute;left:201;top:2639;width:214;height:118" coordorigin="201,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Ti+8YAAADdAAAADwAAAGRycy9kb3ducmV2LnhtbESPT2vCQBTE7wW/w/IE&#10;b3WTSKtEVxFR6UEK/gHx9sg+k2D2bciuSfz23UKhx2FmfsMsVr2pREuNKy0riMcRCOLM6pJzBZfz&#10;7n0GwnlkjZVlUvAiB6vl4G2BqbYdH6k9+VwECLsUFRTe16mULivIoBvbmjh4d9sY9EE2udQNdgFu&#10;KplE0ac0WHJYKLCmTUHZ4/Q0CvYddutJvG0Pj/vmdTt/fF8PMSk1GvbrOQhPvf8P/7W/tIJkGi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xOL7xgAAAN0A&#10;AAAPAAAAAAAAAAAAAAAAAKoCAABkcnMvZG93bnJldi54bWxQSwUGAAAAAAQABAD6AAAAnQMAAAAA&#10;">
                    <v:rect id="Rectangle 2703" o:spid="_x0000_s1661" style="position:absolute;left:201;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opSMYA&#10;AADdAAAADwAAAGRycy9kb3ducmV2LnhtbESPQWvCQBSE74L/YXlCb3W32qYa3QQpCIW2h8aC10f2&#10;mYRm38bsqvHfu4WCx2FmvmHW+WBbcabeN441PE0VCOLSmYYrDT+77eMChA/IBlvHpOFKHvJsPFpj&#10;atyFv+lchEpECPsUNdQhdKmUvqzJop+6jjh6B9dbDFH2lTQ9XiLctnKmVCItNhwXauzorabytzhZ&#10;DZg8m+PXYf65+zgluKwGtX3ZK60fJsNmBSLQEO7h//a70TB7VXP4exOfgMx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opSMYAAADdAAAADwAAAAAAAAAAAAAAAACYAgAAZHJz&#10;L2Rvd25yZXYueG1sUEsFBgAAAAAEAAQA9QAAAIsDAAAAAA==&#10;" stroked="f"/>
                    <v:rect id="Rectangle 2704" o:spid="_x0000_s1662" style="position:absolute;left:201;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c5MUA&#10;AADdAAAADwAAAGRycy9kb3ducmV2LnhtbESPQWvCQBSE7wX/w/IEb7rR2kaiq4hQ8GSrFfH4zD6T&#10;kN23Ibtq+u+7BaHHYWa+YRarzhpxp9ZXjhWMRwkI4tzpigsFx++P4QyED8gajWNS8EMeVsveywIz&#10;7R68p/shFCJC2GeooAyhyaT0eUkW/cg1xNG7utZiiLItpG7xEeHWyEmSvEuLFceFEhvalJTXh5tV&#10;MHu7mPqYvp536ef4VJNZk999KTXod+s5iEBd+A8/21utYJImU/h7E5+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1hzkxQAAAN0AAAAPAAAAAAAAAAAAAAAAAJgCAABkcnMv&#10;ZG93bnJldi54bWxQSwUGAAAAAAQABAD1AAAAigMAAAAA&#10;" filled="f" strokeweight="0"/>
                    <v:rect id="Rectangle 2705" o:spid="_x0000_s1663" style="position:absolute;left:201;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8Up8YA&#10;AADdAAAADwAAAGRycy9kb3ducmV2LnhtbESPQWvCQBSE7wX/w/KE3nS3tqYa3YgUhELtobHg9ZF9&#10;JqHZtzG70fTfdwWhx2FmvmHWm8E24kKdrx1reJoqEMSFMzWXGr4Pu8kChA/IBhvHpOGXPGyy0cMa&#10;U+Ou/EWXPJQiQtinqKEKoU2l9EVFFv3UtcTRO7nOYoiyK6Xp8BrhtpEzpRJpsea4UGFLbxUVP3lv&#10;NWDyYs6fp+f94aNPcFkOajc/Kq0fx8N2BSLQEP7D9/a70TB7VXO4vY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8Up8YAAADdAAAADwAAAAAAAAAAAAAAAACYAgAAZHJz&#10;L2Rvd25yZXYueG1sUEsFBgAAAAAEAAQA9QAAAIsDAAAAAA==&#10;" stroked="f"/>
                    <v:rect id="Rectangle 2706" o:spid="_x0000_s1664" style="position:absolute;left:201;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gnCMUA&#10;AADdAAAADwAAAGRycy9kb3ducmV2LnhtbESPQWvCQBSE70L/w/IK3nSjopHoKiIIPam1Unp8zT6T&#10;kN23IbvV+O9doeBxmJlvmOW6s0ZcqfWVYwWjYQKCOHe64kLB+Ws3mIPwAVmjcUwK7uRhvXrrLTHT&#10;7safdD2FQkQI+wwVlCE0mZQ+L8miH7qGOHoX11oMUbaF1C3eItwaOU6SmbRYcVwosaFtSXl9+rMK&#10;5tNfU5/Tyc8+PYy+azIb8vujUv33brMAEagLr/B/+0MrGKfJDJ5v4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CcIxQAAAN0AAAAPAAAAAAAAAAAAAAAAAJgCAABkcnMv&#10;ZG93bnJldi54bWxQSwUGAAAAAAQABAD1AAAAigMAAAAA&#10;" filled="f" strokeweight="0"/>
                  </v:group>
                  <v:group id="Group 2707" o:spid="_x0000_s1665" style="position:absolute;left:413;top:2639;width:214;height:118" coordorigin="413,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NBY8cAAADdAAAADwAAAGRycy9kb3ducmV2LnhtbESPQWvCQBSE7wX/w/IK&#10;3ppNlDaSZhURKx5CoSqU3h7ZZxLMvg3ZbRL/fbdQ6HGYmW+YfDOZVgzUu8aygiSKQRCXVjdcKbic&#10;355WIJxH1thaJgV3crBZzx5yzLQd+YOGk69EgLDLUEHtfZdJ6cqaDLrIdsTBu9reoA+yr6TucQxw&#10;08pFHL9Igw2HhRo72tVU3k7fRsFhxHG7TPZDcbvu7l/n5/fPIiGl5o/T9hWEp8n/h//aR61gk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bNBY8cAAADd&#10;AAAADwAAAAAAAAAAAAAAAACqAgAAZHJzL2Rvd25yZXYueG1sUEsFBgAAAAAEAAQA+gAAAJ4DAAAA&#10;AA==&#10;">
                    <v:rect id="Rectangle 2708" o:spid="_x0000_s1666" style="position:absolute;left:413;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67OcMA&#10;AADdAAAADwAAAGRycy9kb3ducmV2LnhtbERPz2vCMBS+C/4P4Qm7abJudltnLDIQBrrDdLDro3m2&#10;Zc1LbdLa/ffmIHj8+H6v8tE2YqDO1441PC4UCOLCmZpLDT/H7fwVhA/IBhvHpOGfPOTr6WSFmXEX&#10;/qbhEEoRQ9hnqKEKoc2k9EVFFv3CtcSRO7nOYoiwK6Xp8BLDbSMTpVJpsebYUGFLHxUVf4feasD0&#10;2Zy/Tk/7465P8a0c1Xb5q7R+mI2bdxCBxnAX39yfRkPyouLc+CY+Ab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67OcMAAADdAAAADwAAAAAAAAAAAAAAAACYAgAAZHJzL2Rv&#10;d25yZXYueG1sUEsFBgAAAAAEAAQA9QAAAIgDAAAAAA==&#10;" stroked="f"/>
                    <v:rect id="Rectangle 2709" o:spid="_x0000_s1667" style="position:absolute;left:413;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ezesYA&#10;AADdAAAADwAAAGRycy9kb3ducmV2LnhtbESPQWvCQBSE74L/YXlCb7rR0kbTbEQEoSdrrZQen9nX&#10;JGT3bchuNf33XaHgcZiZb5h8PVgjLtT7xrGC+SwBQVw63XCl4PSxmy5B+ICs0TgmBb/kYV2MRzlm&#10;2l35nS7HUIkIYZ+hgjqELpPSlzVZ9DPXEUfv2/UWQ5R9JXWP1wi3Ri6S5FlabDgu1NjRtqayPf5Y&#10;Bcuns2lP6ePXPn2bf7ZkNuT3B6UeJsPmBUSgIdzD/+1XrWCRJiu4vYlPQB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ezesYAAADdAAAADwAAAAAAAAAAAAAAAACYAgAAZHJz&#10;L2Rvd25yZXYueG1sUEsFBgAAAAAEAAQA9QAAAIsDAAAAAA==&#10;" filled="f" strokeweight="0"/>
                    <v:rect id="Rectangle 2710" o:spid="_x0000_s1668" style="position:absolute;left:413;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Eh4sMA&#10;AADdAAAADwAAAGRycy9kb3ducmV2LnhtbERPz2vCMBS+C/sfwht4m4nOddqZljEoCNPDdLDro3m2&#10;Zc1L18Ra//vlIHj8+H5v8tG2YqDeN441zGcKBHHpTMOVhu9j8bQC4QOywdYxabiShzx7mGwwNe7C&#10;XzQcQiViCPsUNdQhdKmUvqzJop+5jjhyJ9dbDBH2lTQ9XmK4beVCqURabDg21NjRR03l7+FsNWCy&#10;NH/70/Pu+HlOcF2Nqnj5UVpPH8f3NxCBxnAX39xbo2HxOo/745v4BG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Eh4sMAAADdAAAADwAAAAAAAAAAAAAAAACYAgAAZHJzL2Rv&#10;d25yZXYueG1sUEsFBgAAAAAEAAQA9QAAAIgDAAAAAA==&#10;" stroked="f"/>
                    <v:rect id="Rectangle 2711" o:spid="_x0000_s1669" style="position:absolute;left:413;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gpocUA&#10;AADdAAAADwAAAGRycy9kb3ducmV2LnhtbESPQWvCQBSE7wX/w/KE3uomShuJriKC4MlaK+LxmX0m&#10;IbtvQ3bV9N+7hUKPw8x8w8yXvTXiTp2vHStIRwkI4sLpmksFx+/N2xSED8gajWNS8EMelovByxxz&#10;7R78RfdDKEWEsM9RQRVCm0vpi4os+pFriaN3dZ3FEGVXSt3hI8KtkeMk+ZAWa44LFba0rqhoDjer&#10;YPp+Mc0xm5x32Wd6asisyO/2Sr0O+9UMRKA+/If/2lutYJylKfy+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eCmhxQAAAN0AAAAPAAAAAAAAAAAAAAAAAJgCAABkcnMv&#10;ZG93bnJldi54bWxQSwUGAAAAAAQABAD1AAAAigMAAAAA&#10;" filled="f" strokeweight="0"/>
                  </v:group>
                  <v:group id="Group 2712" o:spid="_x0000_s1670" style="position:absolute;left:625;top:2639;width:214;height:118" coordorigin="625,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10JsYAAADdAAAADwAAAGRycy9kb3ducmV2LnhtbESPT2vCQBTE7wW/w/IE&#10;b3WTSKtEVxFR6UEK/gHx9sg+k2D2bciuSfz23UKhx2FmfsMsVr2pREuNKy0riMcRCOLM6pJzBZfz&#10;7n0GwnlkjZVlUvAiB6vl4G2BqbYdH6k9+VwECLsUFRTe16mULivIoBvbmjh4d9sY9EE2udQNdgFu&#10;KplE0ac0WHJYKLCmTUHZ4/Q0CvYddutJvG0Pj/vmdTt/fF8PMSk1GvbrOQhPvf8P/7W/tIJkGi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HXQmxgAAAN0A&#10;AAAPAAAAAAAAAAAAAAAAAKoCAABkcnMvZG93bnJldi54bWxQSwUGAAAAAAQABAD6AAAAnQMAAAAA&#10;">
                    <v:rect id="Rectangle 2713" o:spid="_x0000_s1671" style="position:absolute;left:625;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O/lcYA&#10;AADdAAAADwAAAGRycy9kb3ducmV2LnhtbESPW2sCMRSE3wv9D+EUfKuJl6663SgiCELrgxfw9bA5&#10;e6Gbk3UTdfvvm0Khj8PMfMNkq9424k6drx1rGA0VCOLcmZpLDefT9nUOwgdkg41j0vBNHlbL56cM&#10;U+MefKD7MZQiQtinqKEKoU2l9HlFFv3QtcTRK1xnMUTZldJ0+Ihw28ixUom0WHNcqLClTUX51/Fm&#10;NWAyNdd9Mfk8fdwSXJS92r5dlNaDl379DiJQH/7Df+2d0TCejSb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dO/lcYAAADdAAAADwAAAAAAAAAAAAAAAACYAgAAZHJz&#10;L2Rvd25yZXYueG1sUEsFBgAAAAAEAAQA9QAAAIsDAAAAAA==&#10;" stroked="f"/>
                    <v:rect id="Rectangle 2714" o:spid="_x0000_s1672" style="position:absolute;left:625;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OcYA&#10;AADdAAAADwAAAGRycy9kb3ducmV2LnhtbESPT2vCQBTE7wW/w/IK3uomWo2kriKC0JP1H6XH1+xr&#10;ErL7NmRXjd/eLRR6HGbmN8xi1VsjrtT52rGCdJSAIC6crrlUcD5tX+YgfEDWaByTgjt5WC0HTwvM&#10;tbvxga7HUIoIYZ+jgiqENpfSFxVZ9CPXEkfvx3UWQ5RdKXWHtwi3Ro6TZCYt1hwXKmxpU1HRHC9W&#10;wXz6bZpzNvnaZR/pZ0NmTX63V2r43K/fQATqw3/4r/2uFYyz9BV+38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OcYAAADdAAAADwAAAAAAAAAAAAAAAACYAgAAZHJz&#10;L2Rvd25yZXYueG1sUEsFBgAAAAAEAAQA9QAAAIsDAAAAAA==&#10;" filled="f" strokeweight="0"/>
                    <v:rect id="Rectangle 2715" o:spid="_x0000_s1673" style="position:absolute;left:625;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aCesYA&#10;AADdAAAADwAAAGRycy9kb3ducmV2LnhtbESPT2vCQBTE7wW/w/KE3upubI0as4oUhELrwT/g9ZF9&#10;JsHs25hdNf323UKhx2FmfsPkq9424k6drx1rSEYKBHHhTM2lhuNh8zID4QOywcYxafgmD6vl4CnH&#10;zLgH7+i+D6WIEPYZaqhCaDMpfVGRRT9yLXH0zq6zGKLsSmk6fES4beRYqVRarDkuVNjSe0XFZX+z&#10;GjB9M9ft+fXr8HlLcV72ajM5Ka2fh/16ASJQH/7Df+0Po2E8TSb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aCesYAAADdAAAADwAAAAAAAAAAAAAAAACYAgAAZHJz&#10;L2Rvd25yZXYueG1sUEsFBgAAAAAEAAQA9QAAAIsDAAAAAA==&#10;" stroked="f"/>
                    <v:rect id="Rectangle 2716" o:spid="_x0000_s1674" style="position:absolute;left:625;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Gx1cUA&#10;AADdAAAADwAAAGRycy9kb3ducmV2LnhtbESPQWvCQBSE74L/YXlCb7qJpUZSVxFB8KStivT4mn1N&#10;Qnbfhuyq8d93CwWPw8x8wyxWvTXiRp2vHStIJwkI4sLpmksF59N2PAfhA7JG45gUPMjDajkcLDDX&#10;7s6fdDuGUkQI+xwVVCG0uZS+qMiin7iWOHo/rrMYouxKqTu8R7g1cpokM2mx5rhQYUubiormeLUK&#10;5m/fpjlnr1/77JBeGjJr8vsPpV5G/fodRKA+PMP/7Z1WMM3SGfy9iU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kbHVxQAAAN0AAAAPAAAAAAAAAAAAAAAAAJgCAABkcnMv&#10;ZG93bnJldi54bWxQSwUGAAAAAAQABAD1AAAAigMAAAAA&#10;" filled="f" strokeweight="0"/>
                  </v:group>
                </v:group>
                <v:group id="Group 2717" o:spid="_x0000_s1675" style="position:absolute;left:200;top:2935;width:638;height:118" coordorigin="200,2935"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rXvsUAAADdAAAADwAAAGRycy9kb3ducmV2LnhtbESPQYvCMBSE78L+h/CE&#10;vWlaF3WpRhFZlz2IoC6It0fzbIvNS2liW/+9EQSPw8x8w8yXnSlFQ7UrLCuIhxEI4tTqgjMF/8fN&#10;4BuE88gaS8uk4E4OlouP3hwTbVveU3PwmQgQdgkqyL2vEildmpNBN7QVcfAutjbog6wzqWtsA9yU&#10;chRFE2mw4LCQY0XrnNLr4WYU/LbYrr7in2Z7vazv5+N4d9rGpNRnv1vNQHjq/Dv8av9pBaNp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xq177FAAAA3QAA&#10;AA8AAAAAAAAAAAAAAAAAqgIAAGRycy9kb3ducmV2LnhtbFBLBQYAAAAABAAEAPoAAACcAwAAAAA=&#10;">
                  <v:group id="Group 2718" o:spid="_x0000_s1676" style="position:absolute;left:200;top:2935;width:214;height:118" coordorigin="200,293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VDzMQAAADdAAAADwAAAGRycy9kb3ducmV2LnhtbERPy2rCQBTdF/yH4Qrd&#10;1UlS2kp0FAlWXIRCVRB3l8w1CWbuhMw0j7/vLApdHs57vR1NI3rqXG1ZQbyIQBAXVtdcKricP1+W&#10;IJxH1thYJgUTOdhuZk9rTLUd+Jv6ky9FCGGXooLK+zaV0hUVGXQL2xIH7m47gz7ArpS6wyGEm0Ym&#10;UfQuDdYcGipsKauoeJx+jILDgMPuNd73+eOeTbfz29c1j0mp5/m4W4HwNPp/8Z/7qBUkH3G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fVDzMQAAADdAAAA&#10;DwAAAAAAAAAAAAAAAACqAgAAZHJzL2Rvd25yZXYueG1sUEsFBgAAAAAEAAQA+gAAAJsDAAAAAA==&#10;">
                    <v:rect id="Rectangle 2719" o:spid="_x0000_s1677" style="position:absolute;left:200;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If8YA&#10;AADdAAAADwAAAGRycy9kb3ducmV2LnhtbESPW4vCMBSE3xf2P4Sz4Jsm3qpWoywLgqA+eAFfD82x&#10;LducdJuo3X+/EYR9HGbmG2axam0l7tT40rGGfk+BIM6cKTnXcD6tu1MQPiAbrByThl/ysFq+vy0w&#10;Ne7BB7ofQy4ihH2KGooQ6lRKnxVk0fdcTRy9q2sshiibXJoGHxFuKzlQKpEWS44LBdb0VVD2fbxZ&#10;DZiMzM/+OtydtrcEZ3mr1uOL0rrz0X7OQQRqw3/41d4YDYNJfwbP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DuIf8YAAADdAAAADwAAAAAAAAAAAAAAAACYAgAAZHJz&#10;L2Rvd25yZXYueG1sUEsFBgAAAAAEAAQA9QAAAIsDAAAAAA==&#10;" stroked="f"/>
                    <v:rect id="Rectangle 2720" o:spid="_x0000_s1678" style="position:absolute;left:200;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ddsEA&#10;AADdAAAADwAAAGRycy9kb3ducmV2LnhtbERPz2vCMBS+D/wfwhN2m+kKm6MapYqCJ0EdbN4ezVtS&#10;bF5KE23975eD4PHj+z1fDq4RN+pC7VnB+yQDQVx5XbNR8H3avn2BCBFZY+OZFNwpwHIxepljoX3P&#10;B7odoxEphEOBCmyMbSFlqCw5DBPfEifuz3cOY4KdkbrDPoW7RuZZ9ikd1pwaLLa0tlRdjlenYNOe&#10;9+WHCbL8ifb34lf91u6NUq/joZyBiDTEp/jh3mkF+TRP+9Ob9AT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YnXbBAAAA3QAAAA8AAAAAAAAAAAAAAAAAmAIAAGRycy9kb3du&#10;cmV2LnhtbFBLBQYAAAAABAAEAPUAAACGAwAAAAA=&#10;" filled="f"/>
                    <v:rect id="Rectangle 2721" o:spid="_x0000_s1679" style="position:absolute;left:200;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FOxMYA&#10;AADdAAAADwAAAGRycy9kb3ducmV2LnhtbESPQWvCQBSE7wX/w/IEb3U30aY1ZhURBKHtoVro9ZF9&#10;JsHs25hdNf333UKhx2FmvmGK9WBbcaPeN441JFMFgrh0puFKw+dx9/gCwgdkg61j0vBNHtar0UOB&#10;uXF3/qDbIVQiQtjnqKEOocul9GVNFv3UdcTRO7neYoiyr6Tp8R7htpWpUpm02HBcqLGjbU3l+XC1&#10;GjCbm8v7afZ2fL1muKgGtXv6UlpPxsNmCSLQEP7Df+290ZA+pwn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FOxMYAAADdAAAADwAAAAAAAAAAAAAAAACYAgAAZHJz&#10;L2Rvd25yZXYueG1sUEsFBgAAAAAEAAQA9QAAAIsDAAAAAA==&#10;" stroked="f"/>
                    <v:rect id="Rectangle 2722" o:spid="_x0000_s1680" style="position:absolute;left:200;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ammsUA&#10;AADdAAAADwAAAGRycy9kb3ducmV2LnhtbESPQWsCMRSE7wX/Q3iCt5p1wVZWo6ylgiehtqDeHptn&#10;srh5WTbR3f77plDocZiZb5jVZnCNeFAXas8KZtMMBHHldc1Gwdfn7nkBIkRkjY1nUvBNATbr0dMK&#10;C+17/qDHMRqRIBwKVGBjbAspQ2XJYZj6ljh5V985jEl2RuoO+wR3jcyz7EU6rDktWGzpzVJ1O96d&#10;gvf2cijnJsjyFO355rf9zh6MUpPxUC5BRBrif/ivvdcK8tc8h9836Qn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RqaaxQAAAN0AAAAPAAAAAAAAAAAAAAAAAJgCAABkcnMv&#10;ZG93bnJldi54bWxQSwUGAAAAAAQABAD1AAAAigMAAAAA&#10;" filled="f"/>
                  </v:group>
                  <v:group id="Group 2723" o:spid="_x0000_s1681" style="position:absolute;left:412;top:2935;width:214;height:118" coordorigin="412,293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0bAMYAAADdAAAADwAAAGRycy9kb3ducmV2LnhtbESPQWvCQBSE7wX/w/KE&#10;3uomkbYSXUVESw8iVAXx9sg+k2D2bciuSfz3riD0OMzMN8xs0ZtKtNS40rKCeBSBIM6sLjlXcDxs&#10;PiYgnEfWWFkmBXdysJgP3maYatvxH7V7n4sAYZeigsL7OpXSZQUZdCNbEwfvYhuDPsgml7rBLsBN&#10;JZMo+pIGSw4LBda0Kii77m9GwU+H3XIcr9vt9bK6nw+fu9M2JqXeh/1yCsJT7//Dr/avVpB8J2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PRsAxgAAAN0A&#10;AAAPAAAAAAAAAAAAAAAAAKoCAABkcnMvZG93bnJldi54bWxQSwUGAAAAAAQABAD6AAAAnQMAAAAA&#10;">
                    <v:rect id="Rectangle 2724" o:spid="_x0000_s1682" style="position:absolute;left:412;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btXMYA&#10;AADdAAAADwAAAGRycy9kb3ducmV2LnhtbESPT2vCQBTE70K/w/IKveluo0abuooIQqF68A94fWSf&#10;SWj2bcyumn77bkHwOMzMb5jZorO1uFHrK8ca3gcKBHHuTMWFhuNh3Z+C8AHZYO2YNPySh8X8pTfD&#10;zLg77+i2D4WIEPYZaihDaDIpfV6SRT9wDXH0zq61GKJsC2lavEe4rWWiVCotVhwXSmxoVVL+s79a&#10;DZiOzGV7Hm4O39cUP4pOrccnpfXba7f8BBGoC8/wo/1lNCSTZAT/b+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btXMYAAADdAAAADwAAAAAAAAAAAAAAAACYAgAAZHJz&#10;L2Rvd25yZXYueG1sUEsFBgAAAAAEAAQA9QAAAIsDAAAAAA==&#10;" stroked="f"/>
                    <v:rect id="Rectangle 2725" o:spid="_x0000_s1683" style="position:absolute;left:412;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8+7sUA&#10;AADdAAAADwAAAGRycy9kb3ducmV2LnhtbESPQWsCMRSE7wX/Q3hCbzXbBW3ZGmUVhZ6EakF7e2xe&#10;k8XNy7KJ7vrvjVDocZiZb5j5cnCNuFIXas8KXicZCOLK65qNgu/D9uUdRIjIGhvPpOBGAZaL0dMc&#10;C+17/qLrPhqRIBwKVGBjbAspQ2XJYZj4ljh5v75zGJPsjNQd9gnuGpln2Uw6rDktWGxpbak67y9O&#10;wab92ZVTE2R5jPZ09qt+a3dGqefxUH6AiDTE//Bf+1MryN/yK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z7uxQAAAN0AAAAPAAAAAAAAAAAAAAAAAJgCAABkcnMv&#10;ZG93bnJldi54bWxQSwUGAAAAAAQABAD1AAAAigMAAAAA&#10;" filled="f"/>
                    <v:rect id="Rectangle 2726" o:spid="_x0000_s1684" style="position:absolute;left:412;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jWsMUA&#10;AADdAAAADwAAAGRycy9kb3ducmV2LnhtbESPQWvCQBSE74X+h+UJ3nTXaFNNXaUUBMF6qApeH9ln&#10;Epp9m2ZXjf/eFYQeh5n5hpkvO1uLC7W+cqxhNFQgiHNnKi40HParwRSED8gGa8ek4UYelovXlzlm&#10;xl35hy67UIgIYZ+hhjKEJpPS5yVZ9EPXEEfv5FqLIcq2kKbFa4TbWiZKpdJixXGhxIa+Ssp/d2er&#10;AdOJ+duext/7zTnFWdGp1dtRad3vdZ8fIAJ14T/8bK+NhuQ9SeHxJj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yNawxQAAAN0AAAAPAAAAAAAAAAAAAAAAAJgCAABkcnMv&#10;ZG93bnJldi54bWxQSwUGAAAAAAQABAD1AAAAigMAAAAA&#10;" stroked="f"/>
                    <v:rect id="Rectangle 2727" o:spid="_x0000_s1685" style="position:absolute;left:412;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EFAsUA&#10;AADdAAAADwAAAGRycy9kb3ducmV2LnhtbESPT2sCMRTE7wW/Q3hCbzXrQqusRtkWhZ4E/0Dr7bF5&#10;Joubl2UT3e23b4RCj8PM/IZZrgfXiDt1ofasYDrJQBBXXtdsFJyO25c5iBCRNTaeScEPBVivRk9L&#10;LLTveU/3QzQiQTgUqMDG2BZShsqSwzDxLXHyLr5zGJPsjNQd9gnuGpln2Zt0WHNasNjSh6Xqerg5&#10;BZv2vCtfTZDlV7TfV//eb+3OKPU8HsoFiEhD/A//tT+1gnyWz+D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MQUCxQAAAN0AAAAPAAAAAAAAAAAAAAAAAJgCAABkcnMv&#10;ZG93bnJldi54bWxQSwUGAAAAAAQABAD1AAAAigMAAAAA&#10;" filled="f"/>
                  </v:group>
                  <v:group id="Group 2728" o:spid="_x0000_s1686" style="position:absolute;left:624;top:2935;width:214;height:118" coordorigin="624,293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5mJccQAAADdAAAADwAAAGRycy9kb3ducmV2LnhtbERPTWuDQBC9F/Iflink&#10;VlcNbYN1IyGkIYdQaBIovQ3uREV3Vtytmn/fPRR6fLzvvJhNJ0YaXGNZQRLFIIhLqxuuFFwv709r&#10;EM4ja+wsk4I7OSg2i4ccM20n/qTx7CsRQthlqKD2vs+kdGVNBl1ke+LA3exg0Ac4VFIPOIVw08k0&#10;jl+kwYZDQ4097Woq2/OPUXCYcNqukv1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5mJccQAAADdAAAA&#10;DwAAAAAAAAAAAAAAAACqAgAAZHJzL2Rvd25yZXYueG1sUEsFBgAAAAAEAAQA+gAAAJsDAAAAAA==&#10;">
                    <v:rect id="Rectangle 2729" o:spid="_x0000_s1687" style="position:absolute;left:624;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dCwsYA&#10;AADdAAAADwAAAGRycy9kb3ducmV2LnhtbESPQWvCQBSE7wX/w/IK3nS30aY1dRNKQRBaD2qh10f2&#10;mYRm38bsqvHfuwWhx2FmvmGWxWBbcabeN441PE0VCOLSmYYrDd/71eQVhA/IBlvHpOFKHop89LDE&#10;zLgLb+m8C5WIEPYZaqhD6DIpfVmTRT91HXH0Dq63GKLsK2l6vES4bWWiVCotNhwXauzoo6byd3ey&#10;GjCdm+PmMPvaf55SXFSDWj3/KK3Hj8P7G4hAQ/gP39troyF5SRbw9yY+AZ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dCwsYAAADdAAAADwAAAAAAAAAAAAAAAACYAgAAZHJz&#10;L2Rvd25yZXYueG1sUEsFBgAAAAAEAAQA9QAAAIsDAAAAAA==&#10;" stroked="f"/>
                    <v:rect id="Rectangle 2730" o:spid="_x0000_s1688" style="position:absolute;left:624;top:2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ELq8IA&#10;AADdAAAADwAAAGRycy9kb3ducmV2LnhtbERPy2oCMRTdF/oP4Rbc1UyVqkyNMi0KrgQfoN1dJrfJ&#10;4ORmmERn/PtmIbg8nPd82bta3KgNlWcFH8MMBHHpdcVGwfGwfp+BCBFZY+2ZFNwpwHLx+jLHXPuO&#10;d3TbRyNSCIccFdgYm1zKUFpyGIa+IU7cn28dxgRbI3WLXQp3tRxl2UQ6rDg1WGzox1J52V+dglXz&#10;uy0+TZDFKdrzxX93a7s1Sg3e+uILRKQ+PsUP90YrGE3H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AQurwgAAAN0AAAAPAAAAAAAAAAAAAAAAAJgCAABkcnMvZG93&#10;bnJldi54bWxQSwUGAAAAAAQABAD1AAAAhwMAAAAA&#10;" filled="f"/>
                    <v:rect id="Rectangle 2731" o:spid="_x0000_s1689" style="position:absolute;left:624;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jYGcYA&#10;AADdAAAADwAAAGRycy9kb3ducmV2LnhtbESPW2sCMRSE3wv9D+EUfKuJl6663SgiCELrgxfw9bA5&#10;e6Gbk3UTdfvvm0Khj8PMfMNkq9424k6drx1rGA0VCOLcmZpLDefT9nUOwgdkg41j0vBNHlbL56cM&#10;U+MefKD7MZQiQtinqKEKoU2l9HlFFv3QtcTRK1xnMUTZldJ0+Ihw28ixUom0WHNcqLClTUX51/Fm&#10;NWAyNdd9Mfk8fdwSXJS92r5dlNaDl379DiJQH/7Df+2d0TCeTUb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jYGcYAAADdAAAADwAAAAAAAAAAAAAAAACYAgAAZHJz&#10;L2Rvd25yZXYueG1sUEsFBgAAAAAEAAQA9QAAAIsDAAAAAA==&#10;" stroked="f"/>
                    <v:rect id="Rectangle 2732" o:spid="_x0000_s1690" style="position:absolute;left:624;top:293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8wR8YA&#10;AADdAAAADwAAAGRycy9kb3ducmV2LnhtbESPzWrDMBCE74W+g9hCb41cl/zgRAlOaKCnQJJCk9ti&#10;bSUTa2UsNXbfPioUchxm5htmsRpcI67UhdqzgtdRBoK48rpmo+DzuH2ZgQgRWWPjmRT8UoDV8vFh&#10;gYX2Pe/peohGJAiHAhXYGNtCylBZchhGviVO3rfvHMYkOyN1h32Cu0bmWTaRDmtOCxZb2liqLocf&#10;p+C9Pe/KsQmy/Ir2dPHrfmt3Rqnnp6Gcg4g0xHv4v/2hFeTTtxz+3q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8wR8YAAADdAAAADwAAAAAAAAAAAAAAAACYAgAAZHJz&#10;L2Rvd25yZXYueG1sUEsFBgAAAAAEAAQA9QAAAIsDAAAAAA==&#10;" filled="f"/>
                  </v:group>
                </v:group>
                <v:group id="Group 2733" o:spid="_x0000_s1691" style="position:absolute;left:1289;top:2872;width:242;height:243" coordorigin="1289,2872" coordsize="242,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SN3cYAAADdAAAADwAAAGRycy9kb3ducmV2LnhtbESPQWvCQBSE7wX/w/KE&#10;3uomhrYSXUVESw8iVAXx9sg+k2D2bciuSfz3riD0OMzMN8xs0ZtKtNS40rKCeBSBIM6sLjlXcDxs&#10;PiYgnEfWWFkmBXdysJgP3maYatvxH7V7n4sAYZeigsL7OpXSZQUZdCNbEwfvYhuDPsgml7rBLsBN&#10;JcdR9CUNlhwWCqxpVVB23d+Mgp8Ou2USr9vt9bK6nw+fu9M2JqXeh/1yCsJT7//Dr/avVjD+ThJ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5I3dxgAAAN0A&#10;AAAPAAAAAAAAAAAAAAAAAKoCAABkcnMvZG93bnJldi54bWxQSwUGAAAAAAQABAD6AAAAnQMAAAAA&#10;">
                  <v:shape id="Freeform 2734" o:spid="_x0000_s1692" style="position:absolute;left:1290;top:2872;width:241;height:186;visibility:visible;mso-wrap-style:square;v-text-anchor:top" coordsize="241,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tIyMYA&#10;AADdAAAADwAAAGRycy9kb3ducmV2LnhtbESPQUvDQBSE74L/YXmFXqTdGMWW2G3RFkHpybS9v+4+&#10;N6HZtyG7TeK/dwXB4zAz3zCrzega0VMXas8K7ucZCGLtTc1WwfHwNluCCBHZYOOZFHxTgM369maF&#10;hfEDf1JfRisShEOBCqoY20LKoCtyGOa+JU7el+8cxiQ7K02HQ4K7RuZZ9iQd1pwWKmxpW5G+lFen&#10;4KpPuj5/9K+2HEJ+Z8+70e53Sk0n48sziEhj/A//td+Ngnzx8Ai/b9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1tIyMYAAADdAAAADwAAAAAAAAAAAAAAAACYAgAAZHJz&#10;L2Rvd25yZXYueG1sUEsFBgAAAAAEAAQA9QAAAIsDAAAAAA==&#10;" path="m,186r,-5l,176r1,-4l1,168r,-5l2,159r1,-4l4,151r1,-4l6,143r1,-4l8,136r1,-4l10,129r1,-4l13,122r1,-3l16,116r1,-4l18,110r2,-4l21,103r2,-3l24,98r2,-3l28,92r1,-3l31,86r2,-3l35,81r2,-2l38,76r2,-2l43,71r2,-2l46,66r2,-2l50,62r2,-3l55,57r2,-2l59,53r2,-2l64,49r2,-2l68,45r2,-2l73,41r2,-2l78,37r2,-2l83,33r2,-1l88,31r2,-3l93,27r3,-1l98,24r3,-1l104,21r2,-1l109,19r3,-2l115,16r3,-2l121,14r2,-2l126,11r4,-1l133,9r3,-1l139,7r3,l145,5r3,-1l152,4r3,-1l158,2r4,l165,2r3,-1l172,1,175,r4,l182,r5,l190,r4,l198,r4,l206,r3,l214,1r4,l222,2r4,l231,4r5,l240,5r1,1l241,183e" filled="f" strokeweight="2.25pt">
                    <v:stroke joinstyle="miter"/>
                    <v:path arrowok="t" o:connecttype="custom" o:connectlocs="0,181;1,172;1,163;3,155;5,147;7,139;9,132;11,125;14,119;17,112;20,106;23,100;26,95;29,89;33,83;37,79;40,74;45,69;48,64;52,59;57,55;61,51;66,47;70,43;75,39;80,35;85,32;90,28;96,26;101,23;106,20;112,17;118,14;123,12;130,10;136,8;142,7;148,4;155,3;162,2;168,1;175,0;182,0;190,0;198,0;206,0;214,1;222,2;231,4;240,5;241,183" o:connectangles="0,0,0,0,0,0,0,0,0,0,0,0,0,0,0,0,0,0,0,0,0,0,0,0,0,0,0,0,0,0,0,0,0,0,0,0,0,0,0,0,0,0,0,0,0,0,0,0,0,0,0"/>
                  </v:shape>
                  <v:rect id="Rectangle 2735" o:spid="_x0000_s1693" style="position:absolute;left:1289;top:3055;width:242;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eGsYA&#10;AADdAAAADwAAAGRycy9kb3ducmV2LnhtbESPT2vCQBTE7wW/w/IKvdXdao0asxERhELrwT/g9ZF9&#10;JsHs25hdNf323UKhx2FmfsNky9424k6drx1reBsqEMSFMzWXGo6HzesMhA/IBhvHpOGbPCzzwVOG&#10;qXEP3tF9H0oRIexT1FCF0KZS+qIii37oWuLonV1nMUTZldJ0+Ihw28iRUom0WHNcqLCldUXFZX+z&#10;GjB5N9ftefx1+LwlOC97tZmclNYvz/1qASJQH/7Df+0Po2E0HU/g901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PeGsYAAADdAAAADwAAAAAAAAAAAAAAAACYAgAAZHJz&#10;L2Rvd25yZXYueG1sUEsFBgAAAAAEAAQA9QAAAIsDAAAAAA==&#10;" stroked="f"/>
                </v:group>
                <v:rect id="Rectangle 2736" o:spid="_x0000_s1694" style="position:absolute;left:1826;top:426;width:275;height: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f758MA&#10;AADdAAAADwAAAGRycy9kb3ducmV2LnhtbESP3WoCMRSE7wXfIRyhd5p1Cypbo4ggWOmNax/gsDn7&#10;g8nJkqTu9u0boeDlMDPfMNv9aI14kA+dYwXLRQaCuHK640bB9+0034AIEVmjcUwKfinAfjedbLHQ&#10;buArPcrYiAThUKCCNsa+kDJULVkMC9cTJ6923mJM0jdSexwS3BqZZ9lKWuw4LbTY07Gl6l7+WAXy&#10;Vp6GTWl85i55/WU+z9eanFJvs/HwASLSGF/h//ZZK8jX7yt4vklP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f758MAAADdAAAADwAAAAAAAAAAAAAAAACYAgAAZHJzL2Rv&#10;d25yZXYueG1sUEsFBgAAAAAEAAQA9QAAAIgDAAAAAA==&#10;" filled="f" stroked="f">
                  <v:textbox style="mso-fit-shape-to-text:t" inset="0,0,0,0">
                    <w:txbxContent>
                      <w:p w14:paraId="2010584B" w14:textId="77777777" w:rsidR="00FA11DD" w:rsidRDefault="00FA11DD" w:rsidP="00680DE7">
                        <w:pPr>
                          <w:pStyle w:val="NormalWeb"/>
                          <w:spacing w:before="0" w:beforeAutospacing="0" w:after="0" w:afterAutospacing="0"/>
                        </w:pPr>
                        <w:r w:rsidRPr="00FB3E5D">
                          <w:rPr>
                            <w:color w:val="BFBFBF" w:themeColor="background1" w:themeShade="BF"/>
                            <w:position w:val="1"/>
                            <w:szCs w:val="72"/>
                          </w:rPr>
                          <w:t>Office</w:t>
                        </w:r>
                      </w:p>
                    </w:txbxContent>
                  </v:textbox>
                </v:rect>
                <v:rect id="Rectangle 2737" o:spid="_x0000_s1695" style="position:absolute;left:1537;top:255;width:695;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iT38UA&#10;AADdAAAADwAAAGRycy9kb3ducmV2LnhtbESPQWsCMRSE7wX/Q3iCt5qtYpWtUbZFoSehWqi9PTav&#10;yeLmZdlEd/vvjSB4HGbmG2a57l0tLtSGyrOCl3EGgrj0umKj4PuwfV6ACBFZY+2ZFPxTgPVq8LTE&#10;XPuOv+iyj0YkCIccFdgYm1zKUFpyGMa+IU7en28dxiRbI3WLXYK7Wk6y7FU6rDgtWGzow1J52p+d&#10;gk3zuytmJsjiJ9rjyb93W7szSo2GffEGIlIfH+F7+1MrmMy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6JPfxQAAAN0AAAAPAAAAAAAAAAAAAAAAAJgCAABkcnMv&#10;ZG93bnJldi54bWxQSwUGAAAAAAQABAD1AAAAigMAAAAA&#10;" filled="f"/>
                <v:group id="Group 2738" o:spid="_x0000_s1696" style="position:absolute;left:1592;top:1158;width:638;height:119" coordorigin="1592,1158" coordsize="638,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AfrMQAAADdAAAADwAAAGRycy9kb3ducmV2LnhtbERPy2rCQBTdF/yH4Qrd&#10;NZMYWkvqKCJWXEhBI5TuLplrEszcCZkxj7/vLApdHs57tRlNI3rqXG1ZQRLFIIgLq2suFVzzz5d3&#10;EM4ja2wsk4KJHGzWs6cVZtoOfKb+4ksRQthlqKDyvs2kdEVFBl1kW+LA3Wxn0AfYlVJ3OIRw08hF&#10;HL9JgzWHhgpb2lVU3C8Po+Aw4LBNk31/ut9200/++vV9Skip5/m4/QDhafT/4j/3UStYLNM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kAfrMQAAADdAAAA&#10;DwAAAAAAAAAAAAAAAACqAgAAZHJzL2Rvd25yZXYueG1sUEsFBgAAAAAEAAQA+gAAAJsDAAAAAA==&#10;">
                  <v:group id="Group 2739" o:spid="_x0000_s1697" style="position:absolute;left:1592;top:1158;width:214;height:119" coordorigin="1592,1158"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y6N8YAAADdAAAADwAAAGRycy9kb3ducmV2LnhtbESPQWvCQBSE70L/w/IK&#10;3uomirZGVxGx0oMIjQXx9sg+k2D2bchuk/jvu0LB4zAz3zDLdW8q0VLjSssK4lEEgjizuuRcwc/p&#10;8+0DhPPIGivLpOBODtarl8ESE207/qY29bkIEHYJKii8rxMpXVaQQTeyNXHwrrYx6INscqkb7ALc&#10;VHIcRTNpsOSwUGBN24KyW/prFOw77DaTeNcebtft/XKaHs+HmJQavvabBQhPvX+G/9tfWsH4fTK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DLo3xgAAAN0A&#10;AAAPAAAAAAAAAAAAAAAAAKoCAABkcnMvZG93bnJldi54bWxQSwUGAAAAAAQABAD6AAAAnQMAAAAA&#10;">
                    <v:rect id="Rectangle 2740" o:spid="_x0000_s1698" style="position:absolute;left:1592;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O/8MA&#10;AADdAAAADwAAAGRycy9kb3ducmV2LnhtbERPz2vCMBS+D/wfwhN2m4mdq9oZRYTCYPOgDnZ9NM+2&#10;rHmpTWy7/345DHb8+H5vdqNtRE+drx1rmM8UCOLCmZpLDZ+X/GkFwgdkg41j0vBDHnbbycMGM+MG&#10;PlF/DqWIIewz1FCF0GZS+qIii37mWuLIXV1nMUTYldJ0OMRw28hEqVRarDk2VNjSoaLi+3y3GjBd&#10;mNvx+vxxeb+nuC5Hlb98Ka0fp+P+FUSgMfyL/9xvRkOyXMT98U18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IO/8MAAADdAAAADwAAAAAAAAAAAAAAAACYAgAAZHJzL2Rv&#10;d25yZXYueG1sUEsFBgAAAAAEAAQA9QAAAIgDAAAAAA==&#10;" stroked="f"/>
                    <v:rect id="Rectangle 2741" o:spid="_x0000_s1699" style="position:absolute;left:1592;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vdTcUA&#10;AADdAAAADwAAAGRycy9kb3ducmV2LnhtbESPQWsCMRSE74X+h/AK3mpW0bZsjbKKQk9CtVC9PTav&#10;yeLmZdlEd/vvjSB4HGbmG2a26F0tLtSGyrOC0TADQVx6XbFR8LPfvH6ACBFZY+2ZFPxTgMX8+WmG&#10;ufYdf9NlF41IEA45KrAxNrmUobTkMAx9Q5y8P986jEm2RuoWuwR3tRxn2Zt0WHFasNjQylJ52p2d&#10;gnVz3BZTE2TxG+3h5Jfdxm6NUoOXvvgEEamPj/C9/aUVjN8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S91NxQAAAN0AAAAPAAAAAAAAAAAAAAAAAJgCAABkcnMv&#10;ZG93bnJldi54bWxQSwUGAAAAAAQABAD1AAAAigMAAAAA&#10;" filled="f"/>
                    <v:rect id="Rectangle 2742" o:spid="_x0000_s1700" style="position:absolute;left:1592;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w1E8YA&#10;AADdAAAADwAAAGRycy9kb3ducmV2LnhtbESPT2vCQBTE70K/w/IKveluo0abuooIQqF68A94fWSf&#10;SWj2bcyumn77bkHwOMzMb5jZorO1uFHrK8ca3gcKBHHuTMWFhuNh3Z+C8AHZYO2YNPySh8X8pTfD&#10;zLg77+i2D4WIEPYZaihDaDIpfV6SRT9wDXH0zq61GKJsC2lavEe4rWWiVCotVhwXSmxoVVL+s79a&#10;DZiOzGV7Hm4O39cUP4pOrccnpfXba7f8BBGoC8/wo/1lNCSTUQL/b+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Sw1E8YAAADdAAAADwAAAAAAAAAAAAAAAACYAgAAZHJz&#10;L2Rvd25yZXYueG1sUEsFBgAAAAAEAAQA9QAAAIsDAAAAAA==&#10;" stroked="f"/>
                    <v:rect id="Rectangle 2743" o:spid="_x0000_s1701" style="position:absolute;left:1592;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XmocUA&#10;AADdAAAADwAAAGRycy9kb3ducmV2LnhtbESPQWsCMRSE74X+h/AK3jSrtrWsRtkWBU9CbcF6e2ye&#10;yeLmZdlEd/vvTUHocZiZb5jFqne1uFIbKs8KxqMMBHHpdcVGwffXZvgGIkRkjbVnUvBLAVbLx4cF&#10;5tp3/EnXfTQiQTjkqMDG2ORShtKSwzDyDXHyTr51GJNsjdQtdgnuajnJslfpsOK0YLGhD0vleX9x&#10;CtbNcVe8mCCLQ7Q/Z//ebezOKDV46os5iEh9/A/f21utYDJ7ns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1eahxQAAAN0AAAAPAAAAAAAAAAAAAAAAAJgCAABkcnMv&#10;ZG93bnJldi54bWxQSwUGAAAAAAQABAD1AAAAigMAAAAA&#10;" filled="f"/>
                  </v:group>
                  <v:group id="Group 2744" o:spid="_x0000_s1702" style="position:absolute;left:1804;top:1158;width:214;height:119" coordorigin="1804,1158"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tm1McAAADdAAAADwAAAGRycy9kb3ducmV2LnhtbESPT2vCQBTE70K/w/IK&#10;vdVN/NNKdBURWzyI0FgQb4/sMwlm34bsNonf3hUKHoeZ+Q2zWPWmEi01rrSsIB5GIIgzq0vOFfwe&#10;v95nIJxH1lhZJgU3crBavgwWmGjb8Q+1qc9FgLBLUEHhfZ1I6bKCDLqhrYmDd7GNQR9kk0vdYBfg&#10;ppKjKPqQBksOCwXWtCkou6Z/RsF3h916HG/b/fWyuZ2P08NpH5NSb6/9eg7CU++f4f/2TisYfU4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wtm1McAAADd&#10;AAAADwAAAAAAAAAAAAAAAACqAgAAZHJzL2Rvd25yZXYueG1sUEsFBgAAAAAEAAQA+gAAAJ4DAAAA&#10;AA==&#10;">
                    <v:rect id="Rectangle 2745" o:spid="_x0000_s1703" style="position:absolute;left:1804;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WtZ8YA&#10;AADdAAAADwAAAGRycy9kb3ducmV2LnhtbESPQWvCQBSE70L/w/IKvdXdWk01zSqlIBTUQ6Pg9ZF9&#10;JqHZt2l2jem/d4WCx2FmvmGy1WAb0VPna8caXsYKBHHhTM2lhsN+/TwH4QOywcYxafgjD6vlwyjD&#10;1LgLf1Ofh1JECPsUNVQhtKmUvqjIoh+7ljh6J9dZDFF2pTQdXiLcNnKiVCIt1hwXKmzps6LiJz9b&#10;DZhMze/u9Lrdb84JLspBrWdHpfXT4/DxDiLQEO7h//aX0TB5m87g9i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sWtZ8YAAADdAAAADwAAAAAAAAAAAAAAAACYAgAAZHJz&#10;L2Rvd25yZXYueG1sUEsFBgAAAAAEAAQA9QAAAIsDAAAAAA==&#10;" stroked="f"/>
                    <v:rect id="Rectangle 2746" o:spid="_x0000_s1704" style="position:absolute;left:1804;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JFOcUA&#10;AADdAAAADwAAAGRycy9kb3ducmV2LnhtbESPQWsCMRSE74L/IbyCN81W1JatUdai4EmoLVRvj81r&#10;srh5WTapu/57IxR6HGbmG2a57l0trtSGyrOC50kGgrj0umKj4OtzN34FESKyxtozKbhRgPVqOFhi&#10;rn3HH3Q9RiMShEOOCmyMTS5lKC05DBPfECfvx7cOY5KtkbrFLsFdLadZtpAOK04LFht6t1Rejr9O&#10;wbY5H4q5CbL4jvZ08ZtuZw9GqdFTX7yBiNTH//Bfe68VTF9m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okU5xQAAAN0AAAAPAAAAAAAAAAAAAAAAAJgCAABkcnMv&#10;ZG93bnJldi54bWxQSwUGAAAAAAQABAD1AAAAigMAAAAA&#10;" filled="f"/>
                    <v:rect id="Rectangle 2747" o:spid="_x0000_s1705" style="position:absolute;left:1804;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Wi8YA&#10;AADdAAAADwAAAGRycy9kb3ducmV2LnhtbESPQWvCQBSE70L/w/IKvelurY2aZpVSEAraQ6Pg9ZF9&#10;JqHZt2l2jem/d4WCx2FmvmGy9WAb0VPna8canicKBHHhTM2lhsN+M16A8AHZYOOYNPyRh/XqYZRh&#10;atyFv6nPQykihH2KGqoQ2lRKX1Rk0U9cSxy9k+sshii7UpoOLxFuGzlVKpEWa44LFbb0UVHxk5+t&#10;Bkxm5vfr9LLbb88JLstBbV6PSuunx+H9DUSgIdzD/+1Po2E6n83h9iY+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uWi8YAAADdAAAADwAAAAAAAAAAAAAAAACYAgAAZHJz&#10;L2Rvd25yZXYueG1sUEsFBgAAAAAEAAQA9QAAAIsDAAAAAA==&#10;" stroked="f"/>
                    <v:rect id="Rectangle 2748" o:spid="_x0000_s1706" style="position:absolute;left:1804;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F00MIA&#10;AADdAAAADwAAAGRycy9kb3ducmV2LnhtbERPy2oCMRTdF/oP4Rbc1UzFqkyNMi0KrgQfoN1dJrfJ&#10;4ORmmERn/PtmIbg8nPd82bta3KgNlWcFH8MMBHHpdcVGwfGwfp+BCBFZY+2ZFNwpwHLx+jLHXPuO&#10;d3TbRyNSCIccFdgYm1zKUFpyGIa+IU7cn28dxgRbI3WLXQp3tRxl2UQ6rDg1WGzox1J52V+dglXz&#10;uy0+TZDFKdrzxX93a7s1Sg3e+uILRKQ+PsUP90YrGE3H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XTQwgAAAN0AAAAPAAAAAAAAAAAAAAAAAJgCAABkcnMvZG93&#10;bnJldi54bWxQSwUGAAAAAAQABAD1AAAAhwMAAAAA&#10;" filled="f"/>
                  </v:group>
                  <v:group id="Group 2749" o:spid="_x0000_s1707" style="position:absolute;left:2016;top:1158;width:214;height:119" coordorigin="2016,1158" coordsize="214,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rJSscAAADdAAAADwAAAGRycy9kb3ducmV2LnhtbESPQWvCQBSE7wX/w/IE&#10;b3UTba1GVxFpxYMIVaH09sg+k2D2bchuk/jvXUHocZiZb5jFqjOlaKh2hWUF8TACQZxaXXCm4Hz6&#10;ep2CcB5ZY2mZFNzIwWrZe1lgom3L39QcfSYChF2CCnLvq0RKl+Zk0A1tRRy8i60N+iDrTOoa2wA3&#10;pRxF0UQaLDgs5FjRJqf0evwzCrYttutx/Nnsr5fN7ff0fvjZx6TUoN+t5yA8df4//GzvtILRx9s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QrJSscAAADd&#10;AAAADwAAAAAAAAAAAAAAAACqAgAAZHJzL2Rvd25yZXYueG1sUEsFBgAAAAAEAAQA+gAAAJ4DAAAA&#10;AA==&#10;">
                    <v:rect id="Rectangle 2750" o:spid="_x0000_s1708" style="position:absolute;left:2016;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uYIsMA&#10;AADdAAAADwAAAGRycy9kb3ducmV2LnhtbERPz2vCMBS+D/wfwhN2m4luVu1MiwiFweZBHez6aJ5t&#10;WfNSm2i7/345DHb8+H5v89G24k69bxxrmM8UCOLSmYYrDZ/n4mkNwgdkg61j0vBDHvJs8rDF1LiB&#10;j3Q/hUrEEPYpaqhD6FIpfVmTRT9zHXHkLq63GCLsK2l6HGK4beVCqURabDg21NjRvqby+3SzGjB5&#10;MdfD5fnj/H5LcFONqlh+Ka0fp+PuFUSgMfyL/9xvRsNitYz745v4BG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uYIsMAAADdAAAADwAAAAAAAAAAAAAAAACYAgAAZHJzL2Rv&#10;d25yZXYueG1sUEsFBgAAAAAEAAQA9QAAAIgDAAAAAA==&#10;" stroked="f"/>
                    <v:rect id="Rectangle 2751" o:spid="_x0000_s1709" style="position:absolute;left:2016;top:121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JLkMUA&#10;AADdAAAADwAAAGRycy9kb3ducmV2LnhtbESPT2sCMRTE70K/Q3gFb5pVsJbVKKtU8CT4B9reHptn&#10;srh5WTapu/32TUHwOMzMb5jlune1uFMbKs8KJuMMBHHpdcVGweW8G72DCBFZY+2ZFPxSgPXqZbDE&#10;XPuOj3Q/RSMShEOOCmyMTS5lKC05DGPfECfv6luHMcnWSN1il+CultMse5MOK04LFhvaWipvpx+n&#10;4KP5PhQzE2TxGe3XzW+6nT0YpYavfbEAEamPz/CjvdcKpvPZB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kkuQxQAAAN0AAAAPAAAAAAAAAAAAAAAAAJgCAABkcnMv&#10;ZG93bnJldi54bWxQSwUGAAAAAAQABAD1AAAAigMAAAAA&#10;" filled="f"/>
                    <v:rect id="Rectangle 2752" o:spid="_x0000_s1710" style="position:absolute;left:2016;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jzsYA&#10;AADdAAAADwAAAGRycy9kb3ducmV2LnhtbESPQWvCQBSE7wX/w/IEb3XXVNMas4oUBKHtoVro9ZF9&#10;JsHs25jdaPz33UKhx2FmvmHyzWAbcaXO1441zKYKBHHhTM2lhq/j7vEFhA/IBhvHpOFOHjbr0UOO&#10;mXE3/qTrIZQiQthnqKEKoc2k9EVFFv3UtcTRO7nOYoiyK6Xp8BbhtpGJUqm0WHNcqLCl14qK86G3&#10;GjCdm8vH6en9+NanuCwHtVt8K60n42G7AhFoCP/hv/beaEieFwn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WjzsYAAADdAAAADwAAAAAAAAAAAAAAAACYAgAAZHJz&#10;L2Rvd25yZXYueG1sUEsFBgAAAAAEAAQA9QAAAIsDAAAAAA==&#10;" stroked="f"/>
                    <v:rect id="Rectangle 2753" o:spid="_x0000_s1711" style="position:absolute;left:2016;top:1158;width:21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wfMUA&#10;AADdAAAADwAAAGRycy9kb3ducmV2LnhtbESPQWsCMRSE74L/IbyCN81WsS1bo6xFwZNQLVRvj81r&#10;srh5WTapu/57Uyh4HGbmG2ax6l0trtSGyrOC50kGgrj0umKj4Ou4Hb+BCBFZY+2ZFNwowGo5HCww&#10;177jT7oeohEJwiFHBTbGJpcylJYcholviJP341uHMcnWSN1il+CultMse5EOK04LFhv6sFReDr9O&#10;waY574u5CbL4jvZ08etua/dGqdFTX7yDiNTHR/i/vdMKpq/zG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DHB8xQAAAN0AAAAPAAAAAAAAAAAAAAAAAJgCAABkcnMv&#10;ZG93bnJldi54bWxQSwUGAAAAAAQABAD1AAAAigMAAAAA&#10;" filled="f"/>
                  </v:group>
                </v:group>
                <v:group id="Group 2754" o:spid="_x0000_s1712" style="position:absolute;left:1593;top:1455;width:638;height:118" coordorigin="1593,1455"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LwCcYAAADdAAAADwAAAGRycy9kb3ducmV2LnhtbESPQWvCQBSE74X+h+UV&#10;vOkmWluJriKi4kGEakG8PbLPJJh9G7JrEv99VxB6HGbmG2a26EwpGqpdYVlBPIhAEKdWF5wp+D1t&#10;+hMQziNrLC2Tggc5WMzf32aYaNvyDzVHn4kAYZeggtz7KpHSpTkZdANbEQfvamuDPsg6k7rGNsBN&#10;KYdR9CUNFhwWcqxolVN6O96Ngm2L7XIUr5v97bp6XE7jw3kfk1K9j245BeGp8//hV3unFQy/x5/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0vAJxgAAAN0A&#10;AAAPAAAAAAAAAAAAAAAAAKoCAABkcnMvZG93bnJldi54bWxQSwUGAAAAAAQABAD6AAAAnQMAAAAA&#10;">
                  <v:group id="Group 2755" o:spid="_x0000_s1713" style="position:absolute;left:1593;top:1455;width:214;height:118" coordorigin="1593,145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5VksYAAADdAAAADwAAAGRycy9kb3ducmV2LnhtbESPQWvCQBSE7wX/w/KE&#10;3nQTS6xEVxFR8SCFqiDeHtlnEsy+Ddk1if++Wyj0OMzMN8xi1ZtKtNS40rKCeByBIM6sLjlXcDnv&#10;RjMQziNrrCyTghc5WC0HbwtMte34m9qTz0WAsEtRQeF9nUrpsoIMurGtiYN3t41BH2STS91gF+Cm&#10;kpMomkqDJYeFAmvaFJQ9Tk+jYN9ht/6It+3xcd+8bufk63qMSan3Yb+eg/DU+//wX/ugFUw+k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nlWSxgAAAN0A&#10;AAAPAAAAAAAAAAAAAAAAAKoCAABkcnMvZG93bnJldi54bWxQSwUGAAAAAAQABAD6AAAAnQMAAAAA&#10;">
                    <v:rect id="Rectangle 2756" o:spid="_x0000_s1714" style="position:absolute;left:1593;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6lzcYA&#10;AADdAAAADwAAAGRycy9kb3ducmV2LnhtbESPT2vCQBTE74V+h+UVvOlu/ZPa1FVEEITqwVjw+sg+&#10;k9Ds25hdNX77riD0OMzMb5jZorO1uFLrK8ca3gcKBHHuTMWFhp/Duj8F4QOywdoxabiTh8X89WWG&#10;qXE33tM1C4WIEPYpaihDaFIpfV6SRT9wDXH0Tq61GKJsC2lavEW4reVQqURarDgulNjQqqT8N7tY&#10;DZiMzXl3Gm0P35cEP4tOrSdHpXXvrVt+gQjUhf/ws70xGoYfkwQeb+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6lzcYAAADdAAAADwAAAAAAAAAAAAAAAACYAgAAZHJz&#10;L2Rvd25yZXYueG1sUEsFBgAAAAAEAAQA9QAAAIsDAAAAAA==&#10;" stroked="f"/>
                    <v:rect id="Rectangle 2757" o:spid="_x0000_s1715" style="position:absolute;left:1593;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etjsYA&#10;AADdAAAADwAAAGRycy9kb3ducmV2LnhtbESPQWvCQBSE74X+h+UVeqsbLTYSsxERhJ6s1SA9vmaf&#10;Scju25Ddavrv3ULB4zAz3zD5arRGXGjwrWMF00kCgrhyuuVaQXncvixA+ICs0TgmBb/kYVU8PuSY&#10;aXflT7ocQi0ihH2GCpoQ+kxKXzVk0U9cTxy9sxsshiiHWuoBrxFujZwlyZu02HJcaLCnTUNVd/ix&#10;Chbzb9OV6evXLv2Ynjoya/K7vVLPT+N6CSLQGO7h//a7VjBL5yn8vYlPQB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etjsYAAADdAAAADwAAAAAAAAAAAAAAAACYAgAAZHJz&#10;L2Rvd25yZXYueG1sUEsFBgAAAAAEAAQA9QAAAIsDAAAAAA==&#10;" filled="f" strokeweight="0"/>
                    <v:rect id="Rectangle 2758" o:spid="_x0000_s1716" style="position:absolute;left:1593;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2UJMMA&#10;AADdAAAADwAAAGRycy9kb3ducmV2LnhtbERPz2vCMBS+D/wfwhN2m4luVu1MiwiFweZBHez6aJ5t&#10;WfNSm2i7/345DHb8+H5v89G24k69bxxrmM8UCOLSmYYrDZ/n4mkNwgdkg61j0vBDHvJs8rDF1LiB&#10;j3Q/hUrEEPYpaqhD6FIpfVmTRT9zHXHkLq63GCLsK2l6HGK4beVCqURabDg21NjRvqby+3SzGjB5&#10;MdfD5fnj/H5LcFONqlh+Ka0fp+PuFUSgMfyL/9xvRsNitYxz45v4BG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2UJMMAAADdAAAADwAAAAAAAAAAAAAAAACYAgAAZHJzL2Rv&#10;d25yZXYueG1sUEsFBgAAAAAEAAQA9QAAAIgDAAAAAA==&#10;" stroked="f"/>
                    <v:rect id="Rectangle 2759" o:spid="_x0000_s1717" style="position:absolute;left:1593;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ScZ8UA&#10;AADdAAAADwAAAGRycy9kb3ducmV2LnhtbESPQWvCQBSE7wX/w/KE3upGRaPRVUQQerKtinh8Zp9J&#10;yO7bkN1q+u+7BaHHYWa+YZbrzhpxp9ZXjhUMBwkI4tzpigsFp+PubQbCB2SNxjEp+CEP61XvZYmZ&#10;dg/+ovshFCJC2GeooAyhyaT0eUkW/cA1xNG7udZiiLItpG7xEeHWyFGSTKXFiuNCiQ1tS8rrw7dV&#10;MJtcTX1Kx5d9+jE812Q25PefSr32u80CRKAu/Ief7XetYJRO5vD3Jj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ZJxnxQAAAN0AAAAPAAAAAAAAAAAAAAAAAJgCAABkcnMv&#10;ZG93bnJldi54bWxQSwUGAAAAAAQABAD1AAAAigMAAAAA&#10;" filled="f" strokeweight="0"/>
                  </v:group>
                  <v:group id="Group 2760" o:spid="_x0000_s1718" style="position:absolute;left:1805;top:1455;width:214;height:118" coordorigin="1805,145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U8t8QAAADdAAAADwAAAGRycy9kb3ducmV2LnhtbERPy2qDQBTdF/IPww10&#10;14wamhSbMQRJShehkAeU7i7OjYrOHXEmav6+syh0eTjvzXYyrRiod7VlBfEiAkFcWF1zqeB6Oby8&#10;gXAeWWNrmRQ8yME2mz1tMNV25BMNZ1+KEMIuRQWV910qpSsqMugWtiMO3M32Bn2AfSl1j2MIN61M&#10;omglDdYcGirsKK+oaM53o+BjxHG3jPfDsbnlj5/L69f3MSalnufT7h2Ep8n/i//cn1pBsl6F/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U8t8QAAADdAAAA&#10;DwAAAAAAAAAAAAAAAACqAgAAZHJzL2Rvd25yZXYueG1sUEsFBgAAAAAEAAQA+gAAAJsDAAAAAA==&#10;">
                    <v:rect id="Rectangle 2761" o:spid="_x0000_s1719" style="position:absolute;left:1805;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v3BMUA&#10;AADdAAAADwAAAGRycy9kb3ducmV2LnhtbESPQWsCMRSE7wX/Q3gFb5qodaurUUQQCtWDWvD62Dx3&#10;l25e1k3U9d+bgtDjMDPfMPNlaytxo8aXjjUM+goEceZMybmGn+OmNwHhA7LByjFpeJCH5aLzNsfU&#10;uDvv6XYIuYgQ9ilqKEKoUyl9VpBF33c1cfTOrrEYomxyaRq8R7it5FCpRFosOS4UWNO6oOz3cLUa&#10;MPkwl915tD1+XxOc5q3ajE9K6+57u5qBCNSG//Cr/WU0DD+TAfy9iU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S/cExQAAAN0AAAAPAAAAAAAAAAAAAAAAAJgCAABkcnMv&#10;ZG93bnJldi54bWxQSwUGAAAAAAQABAD1AAAAigMAAAAA&#10;" stroked="f"/>
                    <v:rect id="Rectangle 2762" o:spid="_x0000_s1720" style="position:absolute;left:1805;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zEq8UA&#10;AADdAAAADwAAAGRycy9kb3ducmV2LnhtbESPQWvCQBSE74X+h+UVvNWNkRqJriKC0JO1KuLxmX0m&#10;IbtvQ3ar6b/vCgWPw8x8w8yXvTXiRp2vHSsYDRMQxIXTNZcKjofN+xSED8gajWNS8EselovXlznm&#10;2t35m277UIoIYZ+jgiqENpfSFxVZ9EPXEkfv6jqLIcqulLrDe4RbI9MkmUiLNceFCltaV1Q0+x+r&#10;YPpxMc0xG5+32dfo1JBZkd/ulBq89asZiEB9eIb/259aQZpNUni8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rMSrxQAAAN0AAAAPAAAAAAAAAAAAAAAAAJgCAABkcnMv&#10;ZG93bnJldi54bWxQSwUGAAAAAAQABAD1AAAAigMAAAAA&#10;" filled="f" strokeweight="0"/>
                    <v:rect id="Rectangle 2763" o:spid="_x0000_s1721" style="position:absolute;left:1805;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M6MUA&#10;AADdAAAADwAAAGRycy9kb3ducmV2LnhtbESPT4vCMBTE7wv7HcJb2Jsm/qtu1yiyIAi6h1XB66N5&#10;tsXmpTZR67c3grDHYWZ+w0znra3ElRpfOtbQ6yoQxJkzJeca9rtlZwLCB2SDlWPScCcP89n72xRT&#10;4278R9dtyEWEsE9RQxFCnUrps4Is+q6riaN3dI3FEGWTS9PgLcJtJftKJdJiyXGhwJp+CspO24vV&#10;gMnQnH+Pg81ufUnwK2/VcnRQWn9+tItvEIHa8B9+tVdGQ3+cDOD5Jj4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czoxQAAAN0AAAAPAAAAAAAAAAAAAAAAAJgCAABkcnMv&#10;ZG93bnJldi54bWxQSwUGAAAAAAQABAD1AAAAigMAAAAA&#10;" stroked="f"/>
                    <v:rect id="Rectangle 2764" o:spid="_x0000_s1722" style="position:absolute;left:1805;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n5RMUA&#10;AADdAAAADwAAAGRycy9kb3ducmV2LnhtbESPQWvCQBSE7wX/w/IEb3Wjtkaiq4gg9KStinh8Zp9J&#10;yO7bkN1q+u/dQqHHYWa+YRarzhpxp9ZXjhWMhgkI4tzpigsFp+P2dQbCB2SNxjEp+CEPq2XvZYGZ&#10;dg/+ovshFCJC2GeooAyhyaT0eUkW/dA1xNG7udZiiLItpG7xEeHWyHGSTKXFiuNCiQ1tSsrrw7dV&#10;MHu/mvqUTi67dD8612TW5HefSg363XoOIlAX/sN/7Q+tYJxO3+D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CflExQAAAN0AAAAPAAAAAAAAAAAAAAAAAJgCAABkcnMv&#10;ZG93bnJldi54bWxQSwUGAAAAAAQABAD1AAAAigMAAAAA&#10;" filled="f" strokeweight="0"/>
                  </v:group>
                  <v:group id="Group 2765" o:spid="_x0000_s1723" style="position:absolute;left:2017;top:1455;width:214;height:118" coordorigin="2017,145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fL8YAAADdAAAADwAAAGRycy9kb3ducmV2LnhtbESPT4vCMBTE78J+h/AW&#10;9qZpXdSlGkXEXTyI4B9YvD2aZ1tsXkoT2/rtjSB4HGbmN8xs0ZlSNFS7wrKCeBCBIE6tLjhTcDr+&#10;9n9AOI+ssbRMCu7kYDH/6M0w0bblPTUHn4kAYZeggtz7KpHSpTkZdANbEQfvYmuDPsg6k7rGNsBN&#10;KYdRNJYGCw4LOVa0yim9Hm5GwV+L7fI7Xjfb62V1Px9Hu/9tTEp9fXbLKQhPnX+HX+2NVjCcjE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8p8vxgAAAN0A&#10;AAAPAAAAAAAAAAAAAAAAAKoCAABkcnMvZG93bnJldi54bWxQSwUGAAAAAAQABAD6AAAAnQMAAAAA&#10;">
                    <v:rect id="Rectangle 2766" o:spid="_x0000_s1724" style="position:absolute;left:2017;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JvcMUA&#10;AADdAAAADwAAAGRycy9kb3ducmV2LnhtbESPQWsCMRSE7wX/Q3hCbzXRtqmuRikFoWA9VAWvj81z&#10;d3Hzsm6irv/eCIUeh5n5hpktOleLC7Wh8mxgOFAgiHNvKy4M7LbLlzGIEJEt1p7JwI0CLOa9pxlm&#10;1l/5ly6bWIgE4ZChgTLGJpMy5CU5DAPfECfv4FuHMcm2kLbFa4K7Wo6U0tJhxWmhxIa+SsqPm7Mz&#10;gPrNntaH15/t6qxxUnRq+b5Xxjz3u88piEhd/A//tb+tgdGH1vB4k56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m9wxQAAAN0AAAAPAAAAAAAAAAAAAAAAAJgCAABkcnMv&#10;ZG93bnJldi54bWxQSwUGAAAAAAQABAD1AAAAigMAAAAA&#10;" stroked="f"/>
                    <v:rect id="Rectangle 2767" o:spid="_x0000_s1725" style="position:absolute;left:2017;top:151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tnM8UA&#10;AADdAAAADwAAAGRycy9kb3ducmV2LnhtbESPQWvCQBSE70L/w/IK3nSjopHoKiIIPam1Unp8zT6T&#10;kN23IbvV+O9doeBxmJlvmOW6s0ZcqfWVYwWjYQKCOHe64kLB+Ws3mIPwAVmjcUwK7uRhvXrrLTHT&#10;7safdD2FQkQI+wwVlCE0mZQ+L8miH7qGOHoX11oMUbaF1C3eItwaOU6SmbRYcVwosaFtSXl9+rMK&#10;5tNfU5/Tyc8+PYy+azIb8vujUv33brMAEagLr/B/+0MrGKezFJ5v4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2czxQAAAN0AAAAPAAAAAAAAAAAAAAAAAJgCAABkcnMv&#10;ZG93bnJldi54bWxQSwUGAAAAAAQABAD1AAAAigMAAAAA&#10;" filled="f" strokeweight="0"/>
                    <v:rect id="Rectangle 2768" o:spid="_x0000_s1726" style="position:absolute;left:2017;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FemcMA&#10;AADdAAAADwAAAGRycy9kb3ducmV2LnhtbERPz2vCMBS+C/4P4Qm7abJudltnLDIQBrrDdLDro3m2&#10;Zc1LbdLa/ffmIHj8+H6v8tE2YqDO1441PC4UCOLCmZpLDT/H7fwVhA/IBhvHpOGfPOTr6WSFmXEX&#10;/qbhEEoRQ9hnqKEKoc2k9EVFFv3CtcSRO7nOYoiwK6Xp8BLDbSMTpVJpsebYUGFLHxUVf4feasD0&#10;2Zy/Tk/7465P8a0c1Xb5q7R+mI2bdxCBxnAX39yfRkPyksa58U18An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3FemcMAAADdAAAADwAAAAAAAAAAAAAAAACYAgAAZHJzL2Rv&#10;d25yZXYueG1sUEsFBgAAAAAEAAQA9QAAAIgDAAAAAA==&#10;" stroked="f"/>
                    <v:rect id="Rectangle 2769" o:spid="_x0000_s1727" style="position:absolute;left:2017;top:14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hW2sUA&#10;AADdAAAADwAAAGRycy9kb3ducmV2LnhtbESPQWvCQBSE7wX/w/KE3upGS41GVxGh0JO2KuLxmX0m&#10;IbtvQ3ar8d+7QqHHYWa+YebLzhpxpdZXjhUMBwkI4tzpigsFh/3n2wSED8gajWNScCcPy0XvZY6Z&#10;djf+oesuFCJC2GeooAyhyaT0eUkW/cA1xNG7uNZiiLItpG7xFuHWyFGSjKXFiuNCiQ2tS8rr3a9V&#10;MPk4m/qQvp826XZ4rMmsyG++lXrtd6sZiEBd+A//tb+0glE6nsLz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CFbaxQAAAN0AAAAPAAAAAAAAAAAAAAAAAJgCAABkcnMv&#10;ZG93bnJldi54bWxQSwUGAAAAAAQABAD1AAAAigMAAAAA&#10;" filled="f" strokeweight="0"/>
                  </v:group>
                </v:group>
                <v:group id="Group 2770" o:spid="_x0000_s1728" style="position:absolute;left:1592;top:1751;width:638;height:118" coordorigin="1592,1751"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yqasQAAADdAAAADwAAAGRycy9kb3ducmV2LnhtbERPTWuDQBC9B/oflin0&#10;lqymJBabjYTQlh5CIFoovQ3uREV3Vtytmn+fPRR6fLzvXTabTow0uMaygngVgSAurW64UvBVvC9f&#10;QDiPrLGzTApu5CDbPyx2mGo78YXG3FcihLBLUUHtfZ9K6cqaDLqV7YkDd7WDQR/gUEk94BTCTSfX&#10;UbSVBhsODTX2dKypbPNfo+BjwunwHL+Np/Z6vP0Um/P3KSalnh7nwysIT7P/F/+5P7WCdZK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yqasQAAADdAAAA&#10;DwAAAAAAAAAAAAAAAACqAgAAZHJzL2Rvd25yZXYueG1sUEsFBgAAAAAEAAQA+gAAAJsDAAAAAA==&#10;">
                  <v:group id="Group 2771" o:spid="_x0000_s1729" style="position:absolute;left:1592;top:1751;width:214;height:118" coordorigin="1592,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AP8cUAAADdAAAADwAAAGRycy9kb3ducmV2LnhtbESPQYvCMBSE78L+h/CE&#10;vWlaF3WpRhFZlz2IoC6It0fzbIvNS2liW/+9EQSPw8x8w8yXnSlFQ7UrLCuIhxEI4tTqgjMF/8fN&#10;4BuE88gaS8uk4E4OlouP3hwTbVveU3PwmQgQdgkqyL2vEildmpNBN7QVcfAutjbog6wzqWtsA9yU&#10;chRFE2mw4LCQY0XrnNLr4WYU/LbYrr7in2Z7vazv5+N4d9rGpNRnv1vNQHjq/Dv8av9pBaPp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QD/HFAAAA3QAA&#10;AA8AAAAAAAAAAAAAAAAAqgIAAGRycy9kb3ducmV2LnhtbFBLBQYAAAAABAAEAPoAAACcAwAAAAA=&#10;">
                    <v:rect id="Rectangle 2772" o:spid="_x0000_s1730" style="position:absolute;left:1592;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rsYA&#10;AADdAAAADwAAAGRycy9kb3ducmV2LnhtbESPQWvCQBSE7wX/w/IEb3XX1MYas4oUBKHtoVro9ZF9&#10;JsHs25jdaPz33UKhx2FmvmHyzWAbcaXO1441zKYKBHHhTM2lhq/j7vEFhA/IBhvHpOFOHjbr0UOO&#10;mXE3/qTrIZQiQthnqKEKoc2k9EVFFv3UtcTRO7nOYoiyK6Xp8BbhtpGJUqm0WHNcqLCl14qK86G3&#10;GjCdm8vH6en9+NanuCwHtXv+VlpPxsN2BSLQEP7Df+290ZAsFgn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0D/rsYAAADdAAAADwAAAAAAAAAAAAAAAACYAgAAZHJz&#10;L2Rvd25yZXYueG1sUEsFBgAAAAAEAAQA9QAAAIsDAAAAAA==&#10;" stroked="f"/>
                    <v:rect id="Rectangle 2773" o:spid="_x0000_s1731" style="position:absolute;left:1592;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ksHMUA&#10;AADdAAAADwAAAGRycy9kb3ducmV2LnhtbESPQWsCMRSE7wX/Q3iCt5qtYpWtUbZFoSehWqi9PTav&#10;yeLmZdlEd/vvjSB4HGbmG2a57l0tLtSGyrOCl3EGgrj0umKj4PuwfV6ACBFZY+2ZFPxTgPVq8LTE&#10;XPuOv+iyj0YkCIccFdgYm1zKUFpyGMa+IU7en28dxiRbI3WLXYK7Wk6y7FU6rDgtWGzow1J52p+d&#10;gk3zuytmJsjiJ9rjyb93W7szSo2GffEGIlIfH+F7+1MrmMz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uSwcxQAAAN0AAAAPAAAAAAAAAAAAAAAAAJgCAABkcnMv&#10;ZG93bnJldi54bWxQSwUGAAAAAAQABAD1AAAAigMAAAAA&#10;" filled="f"/>
                    <v:rect id="Rectangle 2774" o:spid="_x0000_s1732" style="position:absolute;left:1592;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CQcYA&#10;AADdAAAADwAAAGRycy9kb3ducmV2LnhtbESPQWvCQBSE70L/w/IKvelurY2aZpVSEAraQ6Pg9ZF9&#10;JqHZt2l2jem/d4WCx2FmvmGy9WAb0VPna8canicKBHHhTM2lhsN+M16A8AHZYOOYNPyRh/XqYZRh&#10;atyFv6nPQykihH2KGqoQ2lRKX1Rk0U9cSxy9k+sshii7UpoOLxFuGzlVKpEWa44LFbb0UVHxk5+t&#10;Bkxm5vfr9LLbb88JLstBbV6PSuunx+H9DUSgIdzD/+1Po2E6n8/g9iY+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CQcYAAADdAAAADwAAAAAAAAAAAAAAAACYAgAAZHJz&#10;L2Rvd25yZXYueG1sUEsFBgAAAAAEAAQA9QAAAIsDAAAAAA==&#10;" stroked="f"/>
                    <v:rect id="Rectangle 2775" o:spid="_x0000_s1733" style="position:absolute;left:1592;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wR88UA&#10;AADdAAAADwAAAGRycy9kb3ducmV2LnhtbESPT2sCMRTE74LfIbxCb5qt4B9Wo6yi0JNQFWxvj80z&#10;Wdy8LJvU3X57Uyj0OMzMb5jVpne1eFAbKs8K3sYZCOLS64qNgsv5MFqACBFZY+2ZFPxQgM16OFhh&#10;rn3HH/Q4RSMShEOOCmyMTS5lKC05DGPfECfv5luHMcnWSN1il+CulpMsm0mHFacFiw3tLJX307dT&#10;sG++jsXUBFlco/28+213sEej1OtLXyxBROrjf/iv/a4VTObzKfy+SU9Ar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HBHzxQAAAN0AAAAPAAAAAAAAAAAAAAAAAJgCAABkcnMv&#10;ZG93bnJldi54bWxQSwUGAAAAAAQABAD1AAAAigMAAAAA&#10;" filled="f"/>
                  </v:group>
                  <v:group id="Group 2776" o:spid="_x0000_s1734" style="position:absolute;left:1804;top:1751;width:214;height:118" coordorigin="1804,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ZeFxgAAAN0A&#10;AAAPAAAAAAAAAAAAAAAAAKoCAABkcnMvZG93bnJldi54bWxQSwUGAAAAAAQABAD6AAAAnQMAAAAA&#10;">
                    <v:rect id="Rectangle 2777" o:spid="_x0000_s1735" style="position:absolute;left:1804;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dcNsYA&#10;AADdAAAADwAAAGRycy9kb3ducmV2LnhtbESPT2vCQBTE74V+h+UVvNXd+idpUzdSBEGwHqqFXh/Z&#10;ZxKafZtmNxq/vVsQPA4z8xtmsRxsI07U+dqxhpexAkFcOFNzqeH7sH5+BeEDssHGMWm4kIdl/viw&#10;wMy4M3/RaR9KESHsM9RQhdBmUvqiIot+7Fri6B1dZzFE2ZXSdHiOcNvIiVKJtFhzXKiwpVVFxe++&#10;txowmZm/3XH6edj2Cb6Vg1rPf5TWo6fh4x1EoCHcw7f2xmiYpGkK/2/i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dcNsYAAADdAAAADwAAAAAAAAAAAAAAAACYAgAAZHJz&#10;L2Rvd25yZXYueG1sUEsFBgAAAAAEAAQA9QAAAIsDAAAAAA==&#10;" stroked="f"/>
                    <v:rect id="Rectangle 2778" o:spid="_x0000_s1736" style="position:absolute;left:1804;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2+bcIA&#10;AADdAAAADwAAAGRycy9kb3ducmV2LnhtbERPz2vCMBS+D/wfwhO8zVRhU6qx1DHBkzA3UG+P5pmU&#10;Ni+lyWz33y+HwY4f3+9tMbpWPKgPtWcFi3kGgrjyumaj4Ovz8LwGESKyxtYzKfihAMVu8rTFXPuB&#10;P+hxjkakEA45KrAxdrmUobLkMMx9R5y4u+8dxgR7I3WPQwp3rVxm2at0WHNqsNjRm6WqOX87Be/d&#10;7VS+mCDLS7TXxu+Hgz0ZpWbTsdyAiDTGf/Gf+6gVLFe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Hb5twgAAAN0AAAAPAAAAAAAAAAAAAAAAAJgCAABkcnMvZG93&#10;bnJldi54bWxQSwUGAAAAAAQABAD1AAAAhwMAAAAA&#10;" filled="f"/>
                    <v:rect id="Rectangle 2779" o:spid="_x0000_s1737" style="position:absolute;left:1804;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Rt38YA&#10;AADdAAAADwAAAGRycy9kb3ducmV2LnhtbESPT2vCQBTE7wW/w/KE3uquto0as4oUhELrwT/g9ZF9&#10;JsHs25jdaPrtu4WCx2FmfsNkq97W4katrxxrGI8UCOLcmYoLDcfD5mUGwgdkg7Vj0vBDHlbLwVOG&#10;qXF33tFtHwoRIexT1FCG0KRS+rwki37kGuLonV1rMUTZFtK0eI9wW8uJUom0WHFcKLGhj5Lyy76z&#10;GjB5M9ft+fX78NUlOC96tXk/Ka2fh/16ASJQHx7h//an0TCZTufw9yY+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Rt38YAAADdAAAADwAAAAAAAAAAAAAAAACYAgAAZHJz&#10;L2Rvd25yZXYueG1sUEsFBgAAAAAEAAQA9QAAAIsDAAAAAA==&#10;" stroked="f"/>
                    <v:rect id="Rectangle 2780" o:spid="_x0000_s1738" style="position:absolute;left:1804;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7CTMIA&#10;AADdAAAADwAAAGRycy9kb3ducmV2LnhtbERPW2vCMBR+F/YfwhnsTdMJ09IZpRsKPgleYNvboTlL&#10;is1JaaKt/948CD5+fPfFanCNuFIXas8K3icZCOLK65qNgtNxM85BhIissfFMCm4UYLV8GS2w0L7n&#10;PV0P0YgUwqFABTbGtpAyVJYcholviRP37zuHMcHOSN1hn8JdI6dZNpMOa04NFlv6tlSdDxenYN3+&#10;7coPE2T5E+3v2X/1G7szSr29DuUniEhDfIof7q1WMJ3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vsJMwgAAAN0AAAAPAAAAAAAAAAAAAAAAAJgCAABkcnMvZG93&#10;bnJldi54bWxQSwUGAAAAAAQABAD1AAAAhwMAAAAA&#10;" filled="f"/>
                  </v:group>
                  <v:group id="Group 2781" o:spid="_x0000_s1739" style="position:absolute;left:2016;top:1751;width:214;height:118" coordorigin="2016,1751"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MV/1sYAAADdAAAADwAAAGRycy9kb3ducmV2LnhtbESPS4vCQBCE78L+h6EX&#10;9qaTuPggOorI7uJBBB8g3ppMmwQzPSEzm8R/7wiCx6KqvqLmy86UoqHaFZYVxIMIBHFqdcGZgtPx&#10;tz8F4TyyxtIyKbiTg+XiozfHRNuW99QcfCYChF2CCnLvq0RKl+Zk0A1sRRy8q60N+iDrTOoa2wA3&#10;pRxG0VgaLDgs5FjROqf0dvg3Cv5abFff8U+zvV3X98txtDtvY1Lq67NbzUB46vw7/GpvtILhZBrD&#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xX/WxgAAAN0A&#10;AAAPAAAAAAAAAAAAAAAAAKoCAABkcnMvZG93bnJldi54bWxQSwUGAAAAAAQABAD6AAAAnQMAAAAA&#10;">
                    <v:rect id="Rectangle 2782" o:spid="_x0000_s1740" style="position:absolute;left:2016;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WPicYA&#10;AADdAAAADwAAAGRycy9kb3ducmV2LnhtbESPQWvCQBSE74X+h+UJ3nTXaFObugmlIAjWg1ro9ZF9&#10;JqHZt2l21fTfdwWhx2FmvmFWxWBbcaHeN441zKYKBHHpTMOVhs/jerIE4QOywdYxafglD0X++LDC&#10;zLgr7+lyCJWIEPYZaqhD6DIpfVmTRT91HXH0Tq63GKLsK2l6vEa4bWWiVCotNhwXauzovaby+3C2&#10;GjBdmJ/daf5x3J5TfKkGtX76UlqPR8PbK4hAQ/gP39sboyF5XiZwexOf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WPicYAAADdAAAADwAAAAAAAAAAAAAAAACYAgAAZHJz&#10;L2Rvd25yZXYueG1sUEsFBgAAAAAEAAQA9QAAAIsDAAAAAA==&#10;" stroked="f"/>
                    <v:rect id="Rectangle 2783" o:spid="_x0000_s1741" style="position:absolute;left:2016;top:18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xcO8UA&#10;AADdAAAADwAAAGRycy9kb3ducmV2LnhtbESPQWsCMRSE7wX/Q3iCt5qtYiurUbZFoSehWmi9PTav&#10;yeLmZdlEd/vvjSB4HGbmG2a57l0tLtSGyrOCl3EGgrj0umKj4PuwfZ6DCBFZY+2ZFPxTgPVq8LTE&#10;XPuOv+iyj0YkCIccFdgYm1zKUFpyGMa+IU7en28dxiRbI3WLXYK7Wk6y7FU6rDgtWGzow1J52p+d&#10;gk1z3BUzE2TxE+3vyb93W7szSo2GfbEAEamPj/C9/akVTN7m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bFw7xQAAAN0AAAAPAAAAAAAAAAAAAAAAAJgCAABkcnMv&#10;ZG93bnJldi54bWxQSwUGAAAAAAQABAD1AAAAigMAAAAA&#10;" filled="f"/>
                    <v:rect id="Rectangle 2784" o:spid="_x0000_s1742" style="position:absolute;left:2016;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CyZsUA&#10;AADdAAAADwAAAGRycy9kb3ducmV2LnhtbESPQWsCMRSE7wX/Q3iCt5po7VZXo0hBEKyHquD1sXnu&#10;Lm5e1k3U9d8bodDjMDPfMLNFaytxo8aXjjUM+goEceZMybmGw371PgbhA7LByjFpeJCHxbzzNsPU&#10;uDv/0m0XchEh7FPUUIRQp1L6rCCLvu9q4uidXGMxRNnk0jR4j3BbyaFSibRYclwosKbvgrLz7mo1&#10;YDIyl+3p42e/uSY4yVu1+jwqrXvddjkFEagN/+G/9tpoGH6NR/B6E5+An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MLJmxQAAAN0AAAAPAAAAAAAAAAAAAAAAAJgCAABkcnMv&#10;ZG93bnJldi54bWxQSwUGAAAAAAQABAD1AAAAigMAAAAA&#10;" stroked="f"/>
                    <v:rect id="Rectangle 2785" o:spid="_x0000_s1743" style="position:absolute;left:2016;top:175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lh1MUA&#10;AADdAAAADwAAAGRycy9kb3ducmV2LnhtbESPT2sCMRTE70K/Q3iF3jRbwSqrUVap0JPgH1Bvj81r&#10;srh5WTapu/32TUHwOMzMb5jFqne1uFMbKs8K3kcZCOLS64qNgtNxO5yBCBFZY+2ZFPxSgNXyZbDA&#10;XPuO93Q/RCMShEOOCmyMTS5lKC05DCPfECfv27cOY5KtkbrFLsFdLcdZ9iEdVpwWLDa0sVTeDj9O&#10;wWdz3RUTE2RxjvZy8+tua3dGqbfXvpiDiNTHZ/jR/tIKxtPZ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yWHUxQAAAN0AAAAPAAAAAAAAAAAAAAAAAJgCAABkcnMv&#10;ZG93bnJldi54bWxQSwUGAAAAAAQABAD1AAAAigMAAAAA&#10;" filled="f"/>
                  </v:group>
                </v:group>
                <v:group id="Group 2786" o:spid="_x0000_s1744" style="position:absolute;left:1592;top:2047;width:638;height:118" coordorigin="1592,2047"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s56LFAAAA3QAA&#10;AA8AAAAAAAAAAAAAAAAAqgIAAGRycy9kb3ducmV2LnhtbFBLBQYAAAAABAAEAPoAAACcAwAAAAA=&#10;">
                  <v:group id="Group 2787" o:spid="_x0000_s1745" style="position:absolute;left:1592;top:2047;width:214;height:118" coordorigin="1592,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BCOcYAAADdAAAADwAAAGRycy9kb3ducmV2LnhtbESPT4vCMBTE7wt+h/AE&#10;b2taZVepRhFxxYMs+AfE26N5tsXmpTTZtn77jSB4HGbmN8x82ZlSNFS7wrKCeBiBIE6tLjhTcD79&#10;fE5BOI+ssbRMCh7kYLnofcwx0bblAzVHn4kAYZeggtz7KpHSpTkZdENbEQfvZmuDPsg6k7rGNsBN&#10;KUdR9C0NFhwWcqxonVN6P/4ZBdsW29U43jT7+239uJ6+fi/7mJQa9LvVDISnzr/Dr/ZOKxhN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YEI5xgAAAN0A&#10;AAAPAAAAAAAAAAAAAAAAAKoCAABkcnMvZG93bnJldi54bWxQSwUGAAAAAAQABAD6AAAAnQMAAAAA&#10;">
                    <v:rect id="Rectangle 2788" o:spid="_x0000_s1746" style="position:absolute;left:1592;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24Y8MA&#10;AADdAAAADwAAAGRycy9kb3ducmV2LnhtbERPz2vCMBS+C/sfwht4m8mc67SaljEoCNPDdLDro3m2&#10;Zc1L18Ra//vlIHj8+H5v8tG2YqDeN441PM8UCOLSmYYrDd/H4mkJwgdkg61j0nAlD3n2MNlgatyF&#10;v2g4hErEEPYpaqhD6FIpfVmTRT9zHXHkTq63GCLsK2l6vMRw28q5Uom02HBsqLGjj5rK38PZasBk&#10;Yf72p5fd8fOc4KoaVfH6o7SePo7vaxCBxnAX39xbo2H+toxz45v4BG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24Y8MAAADdAAAADwAAAAAAAAAAAAAAAACYAgAAZHJzL2Rv&#10;d25yZXYueG1sUEsFBgAAAAAEAAQA9QAAAIgDAAAAAA==&#10;" stroked="f"/>
                    <v:rect id="Rectangle 2789" o:spid="_x0000_s1747" style="position:absolute;left:1592;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Rr0cUA&#10;AADdAAAADwAAAGRycy9kb3ducmV2LnhtbESPQWsCMRSE7wX/Q3iCt5qtoNWtUbZFoSehWqi9PTav&#10;yeLmZdlEd/vvjSB4HGbmG2a57l0tLtSGyrOCl3EGgrj0umKj4PuwfZ6DCBFZY+2ZFPxTgPVq8LTE&#10;XPuOv+iyj0YkCIccFdgYm1zKUFpyGMa+IU7en28dxiRbI3WLXYK7Wk6ybCYdVpwWLDb0Yak87c9O&#10;wab53RVTE2TxE+3x5N+7rd0ZpUbDvngDEamPj/C9/akVTF7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GvRxQAAAN0AAAAPAAAAAAAAAAAAAAAAAJgCAABkcnMv&#10;ZG93bnJldi54bWxQSwUGAAAAAAQABAD1AAAAigMAAAAA&#10;" filled="f"/>
                    <v:rect id="Rectangle 2790" o:spid="_x0000_s1748" style="position:absolute;left:1592;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IiuMMA&#10;AADdAAAADwAAAGRycy9kb3ducmV2LnhtbERPz2vCMBS+C/sfwht4m8mc67SaljEoCNPDdLDro3m2&#10;Zc1L18Ra//vlIHj8+H5v8tG2YqDeN441PM8UCOLSmYYrDd/H4mkJwgdkg61j0nAlD3n2MNlgatyF&#10;v2g4hErEEPYpaqhD6FIpfVmTRT9zHXHkTq63GCLsK2l6vMRw28q5Uom02HBsqLGjj5rK38PZasBk&#10;Yf72p5fd8fOc4KoaVfH6o7SePo7vaxCBxnAX39xbo2H+tor745v4BG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IiuMMAAADdAAAADwAAAAAAAAAAAAAAAACYAgAAZHJzL2Rv&#10;d25yZXYueG1sUEsFBgAAAAAEAAQA9QAAAIgDAAAAAA==&#10;" stroked="f"/>
                    <v:rect id="Rectangle 2791" o:spid="_x0000_s1749" style="position:absolute;left:1592;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vxCsUA&#10;AADdAAAADwAAAGRycy9kb3ducmV2LnhtbESPQWsCMRSE74X+h/AK3mpWQdtujbKKQk9CtVC9PTav&#10;yeLmZdlEd/vvjSB4HGbmG2a26F0tLtSGyrOC0TADQVx6XbFR8LPfvL6DCBFZY+2ZFPxTgMX8+WmG&#10;ufYdf9NlF41IEA45KrAxNrmUobTkMAx9Q5y8P986jEm2RuoWuwR3tRxn2VQ6rDgtWGxoZak87c5O&#10;wbo5bouJCbL4jfZw8stuY7dGqcFLX3yCiNTHR/je/tIKxm8f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K/EKxQAAAN0AAAAPAAAAAAAAAAAAAAAAAJgCAABkcnMv&#10;ZG93bnJldi54bWxQSwUGAAAAAAQABAD1AAAAigMAAAAA&#10;" filled="f"/>
                  </v:group>
                  <v:group id="Group 2792" o:spid="_x0000_s1750" style="position:absolute;left:1804;top:2047;width:214;height:118" coordorigin="1804,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53fMYAAADdAAAADwAAAGRycy9kb3ducmV2LnhtbESPQWvCQBSE74X+h+UV&#10;vOkmkdqauopILR5EUAvF2yP7TILZtyG7JvHfu4LQ4zAz3zCzRW8q0VLjSssK4lEEgjizuuRcwe9x&#10;PfwE4TyyxsoyKbiRg8X89WWGqbYd76k9+FwECLsUFRTe16mULivIoBvZmjh4Z9sY9EE2udQNdgFu&#10;KplE0UQaLDksFFjTqqDscrgaBT8ddstx/N1uL+fV7XR83/1tY1Jq8NYvv0B46v1/+NneaAXJxzS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znd8xgAAAN0A&#10;AAAPAAAAAAAAAAAAAAAAAKoCAABkcnMvZG93bnJldi54bWxQSwUGAAAAAAQABAD6AAAAnQMAAAAA&#10;">
                    <v:rect id="Rectangle 2793" o:spid="_x0000_s1751" style="position:absolute;left:1804;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C8z8YA&#10;AADdAAAADwAAAGRycy9kb3ducmV2LnhtbESPQWvCQBSE74L/YXlCb3VXbWNNs5FSEAqtB2Oh10f2&#10;mQSzb9PsqvHfu4WCx2FmvmGy9WBbcabeN441zKYKBHHpTMOVhu/95vEFhA/IBlvHpOFKHtb5eJRh&#10;atyFd3QuQiUihH2KGuoQulRKX9Zk0U9dRxy9g+sthij7SpoeLxFuWzlXKpEWG44LNXb0XlN5LE5W&#10;AyZP5nd7WHztP08JrqpBbZ5/lNYPk+HtFUSgIdzD/+0Po2G+XC3g7018AjK/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C8z8YAAADdAAAADwAAAAAAAAAAAAAAAACYAgAAZHJz&#10;L2Rvd25yZXYueG1sUEsFBgAAAAAEAAQA9QAAAIsDAAAAAA==&#10;" stroked="f"/>
                    <v:rect id="Rectangle 2794" o:spid="_x0000_s1752" style="position:absolute;left:1804;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xSksUA&#10;AADdAAAADwAAAGRycy9kb3ducmV2LnhtbESPQWsCMRSE74X+h/AK3jSr2NauRtkWBU9CbcF6e2ye&#10;yeLmZdlEd/vvTUHocZiZb5jFqne1uFIbKs8KxqMMBHHpdcVGwffXZjgDESKyxtozKfilAKvl48MC&#10;c+07/qTrPhqRIBxyVGBjbHIpQ2nJYRj5hjh5J986jEm2RuoWuwR3tZxk2Yt0WHFasNjQh6XyvL84&#10;BevmuCueTZDFIdqfs3/vNnZnlBo89cUcRKQ+/ofv7a1WMHl9m8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XFKSxQAAAN0AAAAPAAAAAAAAAAAAAAAAAJgCAABkcnMv&#10;ZG93bnJldi54bWxQSwUGAAAAAAQABAD1AAAAigMAAAAA&#10;" filled="f"/>
                    <v:rect id="Rectangle 2795" o:spid="_x0000_s1753" style="position:absolute;left:1804;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BIMYA&#10;AADdAAAADwAAAGRycy9kb3ducmV2LnhtbESPT2vCQBTE7wW/w/KE3uqutkaNWUUKQqH14B/w+sg+&#10;k2D2bcxuNP323UKhx2FmfsNk697W4k6trxxrGI8UCOLcmYoLDafj9mUOwgdkg7Vj0vBNHtarwVOG&#10;qXEP3tP9EAoRIexT1FCG0KRS+rwki37kGuLoXVxrMUTZFtK0+IhwW8uJUom0WHFcKLGh95Ly66Gz&#10;GjB5M7fd5fXr+NkluCh6tZ2eldbPw36zBBGoD//hv/aH0TCZLabw+yY+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WBIMYAAADdAAAADwAAAAAAAAAAAAAAAACYAgAAZHJz&#10;L2Rvd25yZXYueG1sUEsFBgAAAAAEAAQA9QAAAIsDAAAAAA==&#10;" stroked="f"/>
                    <v:rect id="Rectangle 2796" o:spid="_x0000_s1754" style="position:absolute;left:1804;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JpfsUA&#10;AADdAAAADwAAAGRycy9kb3ducmV2LnhtbESPQWsCMRSE74L/IbyCN81W0LZbo6xFwZNQLVRvj81r&#10;srh5WTapu/57Uyh4HGbmG2ax6l0trtSGyrOC50kGgrj0umKj4Ou4Hb+CCBFZY+2ZFNwowGo5HCww&#10;177jT7oeohEJwiFHBTbGJpcylJYcholviJP341uHMcnWSN1il+CultMsm0uHFacFiw19WCovh1+n&#10;YNOc98XMBFl8R3u6+HW3tXuj1OipL95BROrjI/zf3mkF05e3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wml+xQAAAN0AAAAPAAAAAAAAAAAAAAAAAJgCAABkcnMv&#10;ZG93bnJldi54bWxQSwUGAAAAAAQABAD1AAAAigMAAAAA&#10;" filled="f"/>
                  </v:group>
                  <v:group id="Group 2797" o:spid="_x0000_s1755" style="position:absolute;left:2016;top:2047;width:214;height:118" coordorigin="2016,204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nU5McAAADdAAAADwAAAGRycy9kb3ducmV2LnhtbESPT2vCQBTE7wW/w/KE&#10;3nQTS6tGVxHR0oMI/gHx9sg+k2D2bciuSfz23YLQ4zAzv2Hmy86UoqHaFZYVxMMIBHFqdcGZgvNp&#10;O5iAcB5ZY2mZFDzJwXLRe5tjom3LB2qOPhMBwi5BBbn3VSKlS3My6Ia2Ig7ezdYGfZB1JnWNbYCb&#10;Uo6i6EsaLDgs5FjROqf0fnwYBd8ttquPeNPs7rf183r63F92MSn13u9WMxCeOv8ffrV/tILRe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bnU5McAAADd&#10;AAAADwAAAAAAAAAAAAAAAACqAgAAZHJzL2Rvd25yZXYueG1sUEsFBgAAAAAEAAQA+gAAAJ4DAAAA&#10;AA==&#10;">
                    <v:rect id="Rectangle 2798" o:spid="_x0000_s1756" style="position:absolute;left:2016;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QuvsMA&#10;AADdAAAADwAAAGRycy9kb3ducmV2LnhtbERPz2vCMBS+C/sfwht4m8mc67SaljEoCNPDdLDro3m2&#10;Zc1L18Ra//vlIHj8+H5v8tG2YqDeN441PM8UCOLSmYYrDd/H4mkJwgdkg61j0nAlD3n2MNlgatyF&#10;v2g4hErEEPYpaqhD6FIpfVmTRT9zHXHkTq63GCLsK2l6vMRw28q5Uom02HBsqLGjj5rK38PZasBk&#10;Yf72p5fd8fOc4KoaVfH6o7SePo7vaxCBxnAX39xbo2H+topz45v4BG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QuvsMAAADdAAAADwAAAAAAAAAAAAAAAACYAgAAZHJzL2Rv&#10;d25yZXYueG1sUEsFBgAAAAAEAAQA9QAAAIgDAAAAAA==&#10;" stroked="f"/>
                    <v:rect id="Rectangle 2799" o:spid="_x0000_s1757" style="position:absolute;left:2016;top:21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39DMUA&#10;AADdAAAADwAAAGRycy9kb3ducmV2LnhtbESPQWsCMRSE7wX/Q3iCt5qtoK2rUbZFoSehWmi9PTav&#10;yeLmZdlEd/vvjSB4HGbmG2a57l0tLtSGyrOCl3EGgrj0umKj4PuwfX4DESKyxtozKfinAOvV4GmJ&#10;ufYdf9FlH41IEA45KrAxNrmUobTkMIx9Q5y8P986jEm2RuoWuwR3tZxk2Uw6rDgtWGzow1J52p+d&#10;gk1z3BVTE2TxE+3vyb93W7szSo2GfbEAEamPj/C9/akVTF7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f0MxQAAAN0AAAAPAAAAAAAAAAAAAAAAAJgCAABkcnMv&#10;ZG93bnJldi54bWxQSwUGAAAAAAQABAD1AAAAigMAAAAA&#10;" filled="f"/>
                    <v:rect id="Rectangle 2800" o:spid="_x0000_s1758" style="position:absolute;left:2016;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wjacEA&#10;AADdAAAADwAAAGRycy9kb3ducmV2LnhtbERPTYvCMBC9C/6HMII3TdS1aDWKCMLC6mF1wevQjG2x&#10;mdQmavffm4Pg8fG+l+vWVuJBjS8daxgNFQjizJmScw1/p91gBsIHZIOVY9LwTx7Wq25nialxT/6l&#10;xzHkIoawT1FDEUKdSumzgiz6oauJI3dxjcUQYZNL0+AzhttKjpVKpMWSY0OBNW0Lyq7Hu9WAyZe5&#10;HS6T/ennnuA8b9VuelZa93vtZgEiUBs+4rf722gYz1TcH9/EJyB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sI2nBAAAA3QAAAA8AAAAAAAAAAAAAAAAAmAIAAGRycy9kb3du&#10;cmV2LnhtbFBLBQYAAAAABAAEAPUAAACGAwAAAAA=&#10;" stroked="f"/>
                    <v:rect id="Rectangle 2801" o:spid="_x0000_s1759" style="position:absolute;left:2016;top:204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Xw28QA&#10;AADdAAAADwAAAGRycy9kb3ducmV2LnhtbESPT2sCMRTE7wW/Q3hCbzWrUJGtUVZR8CT4B9reHptn&#10;srh5WTbR3X77RhA8DjPzG2a+7F0t7tSGyrOC8SgDQVx6XbFRcD5tP2YgQkTWWHsmBX8UYLkYvM0x&#10;177jA92P0YgE4ZCjAhtjk0sZSksOw8g3xMm7+NZhTLI1UrfYJbir5STLptJhxWnBYkNrS+X1eHMK&#10;Ns3vvvg0QRbf0f5c/arb2r1R6n3YF18gIvXxFX62d1rBZJaN4fEmP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V8NvEAAAA3QAAAA8AAAAAAAAAAAAAAAAAmAIAAGRycy9k&#10;b3ducmV2LnhtbFBLBQYAAAAABAAEAPUAAACJAwAAAAA=&#10;" filled="f"/>
                  </v:group>
                </v:group>
                <v:group id="Group 2802" o:spid="_x0000_s1760" style="position:absolute;left:1592;top:2343;width:638;height:118" coordorigin="1592,2343"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B2rcUAAADdAAAADwAAAGRycy9kb3ducmV2LnhtbESPQYvCMBSE7wv+h/AE&#10;b2vayi5SjSKi4kEWVgXx9miebbF5KU1s67/fLAgeh5n5hpkve1OJlhpXWlYQjyMQxJnVJecKzqft&#10;5xSE88gaK8uk4EkOlovBxxxTbTv+pfbocxEg7FJUUHhfp1K6rCCDbmxr4uDdbGPQB9nkUjfYBbip&#10;ZBJF39JgyWGhwJrWBWX348Mo2HXYrSbxpj3cb+vn9fT1cznEpNRo2K9mIDz1/h1+tfdaQTKN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9wdq3FAAAA3QAA&#10;AA8AAAAAAAAAAAAAAAAAqgIAAGRycy9kb3ducmV2LnhtbFBLBQYAAAAABAAEAPoAAACcAwAAAAA=&#10;">
                  <v:group id="Group 2803" o:spid="_x0000_s1761" style="position:absolute;left:1592;top:2343;width:214;height:118" coordorigin="1592,2343"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DzTNscAAADdAAAADwAAAGRycy9kb3ducmV2LnhtbESPT2vCQBTE74V+h+UV&#10;vNVNlJYQXUVEi4cg1BSKt0f2mQSzb0N2mz/fvisUehxm5jfMejuaRvTUudqygngegSAurK65VPCV&#10;H18TEM4ja2wsk4KJHGw3z09rTLUd+JP6iy9FgLBLUUHlfZtK6YqKDLq5bYmDd7OdQR9kV0rd4RDg&#10;ppGLKHqXBmsOCxW2tK+ouF9+jIKPAYfdMj702f22n6752/k7i0mp2cu4W4HwNPr/8F/7pBUskmg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DzTNscAAADd&#10;AAAADwAAAAAAAAAAAAAAAACqAgAAZHJzL2Rvd25yZXYueG1sUEsFBgAAAAAEAAQA+gAAAJ4DAAAA&#10;AA==&#10;">
                    <v:rect id="Rectangle 2804" o:spid="_x0000_s1762" style="position:absolute;left:1592;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clasQA&#10;AADdAAAADwAAAGRycy9kb3ducmV2LnhtbESPT4vCMBTE7wt+h/AEb2ui6xatRpEFQVj34B/w+mie&#10;bbF5qU3U7rc3guBxmJnfMLNFaytxo8aXjjUM+goEceZMybmGw371OQbhA7LByjFp+CcPi3nnY4ap&#10;cXfe0m0XchEh7FPUUIRQp1L6rCCLvu9q4uidXGMxRNnk0jR4j3BbyaFSibRYclwosKafgrLz7mo1&#10;YDIyl7/T12b/e01wkrdq9X1UWve67XIKIlAb3uFXe200DMdqBM838Qn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JWrEAAAA3QAAAA8AAAAAAAAAAAAAAAAAmAIAAGRycy9k&#10;b3ducmV2LnhtbFBLBQYAAAAABAAEAPUAAACJAwAAAAA=&#10;" stroked="f"/>
                    <v:rect id="Rectangle 2805" o:spid="_x0000_s1763" style="position:absolute;left:1592;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722MQA&#10;AADdAAAADwAAAGRycy9kb3ducmV2LnhtbESPQWsCMRSE7wX/Q3iCt5pVsMhqlFUqeBJqBfX22DyT&#10;xc3Lsknd9d+bQqHHYWa+YZbr3tXiQW2oPCuYjDMQxKXXFRsFp+/d+xxEiMgaa8+k4EkB1qvB2xJz&#10;7Tv+oscxGpEgHHJUYGNscilDaclhGPuGOHk33zqMSbZG6ha7BHe1nGbZh3RYcVqw2NDWUnk//jgF&#10;n831UMxMkMU52svdb7qdPRilRsO+WICI1Mf/8F97rxVM59kMft+k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u9tjEAAAA3QAAAA8AAAAAAAAAAAAAAAAAmAIAAGRycy9k&#10;b3ducmV2LnhtbFBLBQYAAAAABAAEAPUAAACJAwAAAAA=&#10;" filled="f"/>
                    <v:rect id="Rectangle 2806" o:spid="_x0000_s1764" style="position:absolute;left:1592;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kehsYA&#10;AADdAAAADwAAAGRycy9kb3ducmV2LnhtbESPQWvCQBSE70L/w/IKvelurQYb3YRSCBTUQ7XQ6yP7&#10;TILZt2l2jem/dwsFj8PMfMNs8tG2YqDeN441PM8UCOLSmYYrDV/HYroC4QOywdYxafglD3n2MNlg&#10;atyVP2k4hEpECPsUNdQhdKmUvqzJop+5jjh6J9dbDFH2lTQ9XiPctnKuVCItNhwXauzovabyfLhY&#10;DZgszM/+9LI7bi8JvlajKpbfSuunx/FtDSLQGO7h//aH0TBfqQT+3sQn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kehsYAAADdAAAADwAAAAAAAAAAAAAAAACYAgAAZHJz&#10;L2Rvd25yZXYueG1sUEsFBgAAAAAEAAQA9QAAAIsDAAAAAA==&#10;" stroked="f"/>
                    <v:rect id="Rectangle 2807" o:spid="_x0000_s1765" style="position:absolute;left:1592;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DNNMQA&#10;AADdAAAADwAAAGRycy9kb3ducmV2LnhtbESPQWsCMRSE74L/IbyCN81WaJXVKKsoeBLUQtvbY/NM&#10;FjcvyyZ1t/++KQgeh5n5hlmue1eLO7Wh8qzgdZKBIC69rtgo+Ljsx3MQISJrrD2Tgl8KsF4NB0vM&#10;te/4RPdzNCJBOOSowMbY5FKG0pLDMPENcfKuvnUYk2yN1C12Ce5qOc2yd+mw4rRgsaGtpfJ2/nEK&#10;ds33sXgzQRaf0X7d/Kbb26NRavTSFwsQkfr4DD/aB61gOs9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wzTTEAAAA3QAAAA8AAAAAAAAAAAAAAAAAmAIAAGRycy9k&#10;b3ducmV2LnhtbFBLBQYAAAAABAAEAPUAAACJAwAAAAA=&#10;" filled="f"/>
                  </v:group>
                  <v:group id="Group 2808" o:spid="_x0000_s1766" style="position:absolute;left:1804;top:2343;width:214;height:118" coordorigin="1804,2343"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mEFHwwAAAN0AAAAP&#10;AAAAAAAAAAAAAAAAAKoCAABkcnMvZG93bnJldi54bWxQSwUGAAAAAAQABAD6AAAAmgMAAAAA&#10;">
                    <v:rect id="Rectangle 2809" o:spid="_x0000_s1767" style="position:absolute;left:1804;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aK9MQA&#10;AADdAAAADwAAAGRycy9kb3ducmV2LnhtbESPT4vCMBTE7wt+h/AEb2viny1ajbIsCILuYVXw+mie&#10;bbF5qU3U+u2NIOxxmJnfMPNlaytxo8aXjjUM+goEceZMybmGw371OQHhA7LByjFpeJCH5aLzMcfU&#10;uDv/0W0XchEh7FPUUIRQp1L6rCCLvu9q4uidXGMxRNnk0jR4j3BbyaFSibRYclwosKafgrLz7mo1&#10;YDI2l9/TaLvfXBOc5q1afR2V1r1u+z0DEagN/+F3e200DCdqCq838Qn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WivTEAAAA3QAAAA8AAAAAAAAAAAAAAAAAmAIAAGRycy9k&#10;b3ducmV2LnhtbFBLBQYAAAAABAAEAPUAAACJAwAAAAA=&#10;" stroked="f"/>
                    <v:rect id="Rectangle 2810" o:spid="_x0000_s1768" style="position:absolute;left:1804;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DDncIA&#10;AADdAAAADwAAAGRycy9kb3ducmV2LnhtbERPz2vCMBS+D/wfwhvstqYKjtI1SicTPAl2g+nt0bwl&#10;xealNJnt/ntzGOz48f2utrPrxY3G0HlWsMxyEMSt1x0bBZ8f++cCRIjIGnvPpOCXAmw3i4cKS+0n&#10;PtGtiUakEA4lKrAxDqWUobXkMGR+IE7ctx8dxgRHI/WIUwp3vVzl+Yt02HFqsDjQzlJ7bX6cgvfh&#10;cqzXJsj6K9rz1b9Ne3s0Sj09zvUriEhz/Bf/uQ9awapYpv3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MOdwgAAAN0AAAAPAAAAAAAAAAAAAAAAAJgCAABkcnMvZG93&#10;bnJldi54bWxQSwUGAAAAAAQABAD1AAAAhwMAAAAA&#10;" filled="f"/>
                    <v:rect id="Rectangle 2811" o:spid="_x0000_s1769" style="position:absolute;left:1804;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kQL8UA&#10;AADdAAAADwAAAGRycy9kb3ducmV2LnhtbESPQWvCQBSE74L/YXmCN92N1mBTVxFBEFoP1UKvj+wz&#10;CWbfxuyq8d93BaHHYWa+YRarztbiRq2vHGtIxgoEce5MxYWGn+N2NAfhA7LB2jFpeJCH1bLfW2Bm&#10;3J2/6XYIhYgQ9hlqKENoMil9XpJFP3YNcfROrrUYomwLaVq8R7it5USpVFqsOC6U2NCmpPx8uFoN&#10;mL6Zy/40/Tp+XlN8Lzq1nf0qrYeDbv0BIlAX/sOv9s5omMyTBJ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AvxQAAAN0AAAAPAAAAAAAAAAAAAAAAAJgCAABkcnMv&#10;ZG93bnJldi54bWxQSwUGAAAAAAQABAD1AAAAigMAAAAA&#10;" stroked="f"/>
                    <v:rect id="Rectangle 2812" o:spid="_x0000_s1770" style="position:absolute;left:1804;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74ccQA&#10;AADdAAAADwAAAGRycy9kb3ducmV2LnhtbESPQWsCMRSE74X+h/AKvdWsCy2yNcoqCj0JVUF7e2ye&#10;yeLmZdmk7vrvjSB4HGbmG2Y6H1wjLtSF2rOC8SgDQVx5XbNRsN+tPyYgQkTW2HgmBVcKMJ+9vkyx&#10;0L7nX7psoxEJwqFABTbGtpAyVJYchpFviZN38p3DmGRnpO6wT3DXyDzLvqTDmtOCxZaWlqrz9t8p&#10;WLV/m/LTBFkeoj2e/aJf241R6v1tKL9BRBriM/xo/2gF+WScw/1NegJ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e+HHEAAAA3QAAAA8AAAAAAAAAAAAAAAAAmAIAAGRycy9k&#10;b3ducmV2LnhtbFBLBQYAAAAABAAEAPUAAACJAwAAAAA=&#10;" filled="f"/>
                  </v:group>
                  <v:group id="Group 2813" o:spid="_x0000_s1771" style="position:absolute;left:2016;top:2343;width:214;height:118" coordorigin="2016,2343"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VF68cAAADdAAAADwAAAGRycy9kb3ducmV2LnhtbESPT2vCQBTE74V+h+UV&#10;vNVNlJYQXUVEi4cg1BSKt0f2mQSzb0N2mz/fvisUehxm5jfMejuaRvTUudqygngegSAurK65VPCV&#10;H18TEM4ja2wsk4KJHGw3z09rTLUd+JP6iy9FgLBLUUHlfZtK6YqKDLq5bYmDd7OdQR9kV0rd4RDg&#10;ppGLKHqXBmsOCxW2tK+ouF9+jIKPAYfdMj702f22n6752/k7i0mp2cu4W4HwNPr/8F/7pBUskng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eVF68cAAADd&#10;AAAADwAAAAAAAAAAAAAAAACqAgAAZHJzL2Rvd25yZXYueG1sUEsFBgAAAAAEAAQA+gAAAJ4DAAAA&#10;AA==&#10;">
                    <v:rect id="Rectangle 2814" o:spid="_x0000_s1772" style="position:absolute;left:2016;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6zt8QA&#10;AADdAAAADwAAAGRycy9kb3ducmV2LnhtbESPT4vCMBTE78J+h/AWvGniv6LVKIsgCOphdcHro3m2&#10;xeal20St394sLHgcZuY3zGLV2krcqfGlYw2DvgJBnDlTcq7h57TpTUH4gGywckwanuRhtfzoLDA1&#10;7sHfdD+GXEQI+xQ1FCHUqZQ+K8ii77uaOHoX11gMUTa5NA0+ItxWcqhUIi2WHBcKrGldUHY93qwG&#10;TMbm93AZ7U+7W4KzvFWbyVlp3f1sv+YgArXhHf5vb42G4XQwhr838Qn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Os7fEAAAA3QAAAA8AAAAAAAAAAAAAAAAAmAIAAGRycy9k&#10;b3ducmV2LnhtbFBLBQYAAAAABAAEAPUAAACJAwAAAAA=&#10;" stroked="f"/>
                    <v:rect id="Rectangle 2815" o:spid="_x0000_s1773" style="position:absolute;left:2016;top:240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gBcQA&#10;AADdAAAADwAAAGRycy9kb3ducmV2LnhtbESPQWsCMRSE7wX/Q3iCt5pVsMhqlFUqeBKqgnp7bJ7J&#10;4uZl2aTu9t83hYLHYWa+YZbr3tXiSW2oPCuYjDMQxKXXFRsF59PufQ4iRGSNtWdS8EMB1qvB2xJz&#10;7Tv+oucxGpEgHHJUYGNscilDaclhGPuGOHl33zqMSbZG6ha7BHe1nGbZh3RYcVqw2NDWUvk4fjsF&#10;n83tUMxMkMUl2uvDb7qdPRilRsO+WICI1MdX+L+91wqm88kM/t6kJ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3YAXEAAAA3QAAAA8AAAAAAAAAAAAAAAAAmAIAAGRycy9k&#10;b3ducmV2LnhtbFBLBQYAAAAABAAEAPUAAACJAwAAAAA=&#10;" filled="f"/>
                    <v:rect id="Rectangle 2816" o:spid="_x0000_s1774" style="position:absolute;left:2016;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IW8UA&#10;AADdAAAADwAAAGRycy9kb3ducmV2LnhtbESPT4vCMBTE78J+h/CEvWmiq0WrUUQQFlwP/gGvj+bZ&#10;FpuXbhO1++03guBxmJnfMPNlaytxp8aXjjUM+goEceZMybmG03HTm4DwAdlg5Zg0/JGH5eKjM8fU&#10;uAfv6X4IuYgQ9ilqKEKoUyl9VpBF33c1cfQurrEYomxyaRp8RLit5FCpRFosOS4UWNO6oOx6uFkN&#10;mIzM7+7y9XPc3hKc5q3ajM9K689uu5qBCNSGd/jV/jYahpNBAs838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EIhbxQAAAN0AAAAPAAAAAAAAAAAAAAAAAJgCAABkcnMv&#10;ZG93bnJldi54bWxQSwUGAAAAAAQABAD1AAAAigMAAAAA&#10;" stroked="f"/>
                    <v:rect id="Rectangle 2817" o:spid="_x0000_s1775" style="position:absolute;left:2016;top:23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lb6cUA&#10;AADdAAAADwAAAGRycy9kb3ducmV2LnhtbESPT2sCMRTE7wW/Q3iF3mpWoVZWo6yi0JPgH1Bvj81r&#10;srh5WTapu/32jSD0OMzMb5j5sne1uFMbKs8KRsMMBHHpdcVGwem4fZ+CCBFZY+2ZFPxSgOVi8DLH&#10;XPuO93Q/RCMShEOOCmyMTS5lKC05DEPfECfv27cOY5KtkbrFLsFdLcdZNpEOK04LFhtaWypvhx+n&#10;YNNcd8WHCbI4R3u5+VW3tTuj1NtrX8xAROrjf/jZ/tIKxtPRJz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6VvpxQAAAN0AAAAPAAAAAAAAAAAAAAAAAJgCAABkcnMv&#10;ZG93bnJldi54bWxQSwUGAAAAAAQABAD1AAAAigMAAAAA&#10;" filled="f"/>
                  </v:group>
                </v:group>
                <v:group id="Group 2818" o:spid="_x0000_s1776" style="position:absolute;left:1592;top:2639;width:638;height:118" coordorigin="1592,2639"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HXmsQAAADdAAAADwAAAGRycy9kb3ducmV2LnhtbERPy0rDQBTdC/2H4Rbc&#10;2UkqlhI7KaWouAhCk0Jxd8ncJiGZOyEz5vH3zkJweTjvw3E2nRhpcI1lBfEmAkFcWt1wpeBavD/t&#10;QTiPrLGzTAoWcnBMVw8HTLSd+EJj7isRQtglqKD2vk+kdGVNBt3G9sSBu9vBoA9wqKQecArhppPb&#10;KNpJgw2Hhhp7OtdUtvmPUfAx4XR6jt/GrL2fl+/i5euWxaTU43o+vYLwNPt/8Z/7UyvY7uM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0HXmsQAAADdAAAA&#10;DwAAAAAAAAAAAAAAAACqAgAAZHJzL2Rvd25yZXYueG1sUEsFBgAAAAAEAAQA+gAAAJsDAAAAAA==&#10;">
                  <v:group id="Group 2819" o:spid="_x0000_s1777" style="position:absolute;left:1592;top:2639;width:214;height:118" coordorigin="1592,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1yAcUAAADdAAAADwAAAGRycy9kb3ducmV2LnhtbESPQYvCMBSE78L+h/CE&#10;vWlaF8WtRhFZlz2IoC6It0fzbIvNS2liW/+9EQSPw8x8w8yXnSlFQ7UrLCuIhxEI4tTqgjMF/8fN&#10;YArCeWSNpWVScCcHy8VHb46Jti3vqTn4TAQIuwQV5N5XiZQuzcmgG9qKOHgXWxv0QdaZ1DW2AW5K&#10;OYqiiTRYcFjIsaJ1Tun1cDMKfltsV1/xT7O9Xtb383G8O21jUuqz361mIDx1/h1+tf+0gtE0/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QNcgHFAAAA3QAA&#10;AA8AAAAAAAAAAAAAAAAAqgIAAGRycy9kb3ducmV2LnhtbFBLBQYAAAAABAAEAPoAAACcAwAAAAA=&#10;">
                    <v:rect id="Rectangle 2820" o:spid="_x0000_s1778" style="position:absolute;left:1592;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CcEA&#10;AADdAAAADwAAAGRycy9kb3ducmV2LnhtbERPTYvCMBC9L/gfwgje1sTqFq1GWRYEQfewuuB1aMa2&#10;2ExqE7X+e3MQPD7e92LV2VrcqPWVYw2joQJBnDtTcaHh/7D+nILwAdlg7Zg0PMjDatn7WGBm3J3/&#10;6LYPhYgh7DPUUIbQZFL6vCSLfuga4sidXGsxRNgW0rR4j+G2lolSqbRYcWwosaGfkvLz/mo1YDox&#10;l9/TeHfYXlOcFZ1afx2V1oN+9z0HEagLb/HLvTEakmkS98c38Qn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ZfwnBAAAA3QAAAA8AAAAAAAAAAAAAAAAAmAIAAGRycy9kb3du&#10;cmV2LnhtbFBLBQYAAAAABAAEAPUAAACGAwAAAAA=&#10;" stroked="f"/>
                    <v:rect id="Rectangle 2821" o:spid="_x0000_s1779" style="position:absolute;left:1592;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su8QA&#10;AADdAAAADwAAAGRycy9kb3ducmV2LnhtbESPQWsCMRSE74X+h/AKvdWsCy2yNcoqCj0JVUF7e2ye&#10;yeLmZdmk7vrvjSB4HGbmG2Y6H1wjLtSF2rOC8SgDQVx5XbNRsN+tPyYgQkTW2HgmBVcKMJ+9vkyx&#10;0L7nX7psoxEJwqFABTbGtpAyVJYchpFviZN38p3DmGRnpO6wT3DXyDzLvqTDmtOCxZaWlqrz9t8p&#10;WLV/m/LTBFkeoj2e/aJf241R6v1tKL9BRBriM/xo/2gF+SQfw/1NegJ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grLvEAAAA3QAAAA8AAAAAAAAAAAAAAAAAmAIAAGRycy9k&#10;b3ducmV2LnhtbFBLBQYAAAAABAAEAPUAAACJAwAAAAA=&#10;" filled="f"/>
                    <v:rect id="Rectangle 2822" o:spid="_x0000_s1780" style="position:absolute;left:1592;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E5cUA&#10;AADdAAAADwAAAGRycy9kb3ducmV2LnhtbESPQWvCQBSE7wX/w/KE3uquqQabZiMiCAXroVro9ZF9&#10;JqHZtzG7avrvu4LgcZiZb5h8OdhWXKj3jWMN04kCQVw603Cl4fuweVmA8AHZYOuYNPyRh2Uxesox&#10;M+7KX3TZh0pECPsMNdQhdJmUvqzJop+4jjh6R9dbDFH2lTQ9XiPctjJRKpUWG44LNXa0rqn83Z+t&#10;Bkxn5rQ7vn4etucU36pBbeY/Suvn8bB6BxFoCI/wvf1hNCSLJIHbm/gEZP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R0TlxQAAAN0AAAAPAAAAAAAAAAAAAAAAAJgCAABkcnMv&#10;ZG93bnJldi54bWxQSwUGAAAAAAQABAD1AAAAigMAAAAA&#10;" stroked="f"/>
                    <v:rect id="Rectangle 2823" o:spid="_x0000_s1781" style="position:absolute;left:1592;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6XV8UA&#10;AADdAAAADwAAAGRycy9kb3ducmV2LnhtbESPQWsCMRSE74X+h/AK3mq2KxbZGmUrCp6EqmB7e2xe&#10;k8XNy7KJ7vrvjVDocZiZb5j5cnCNuFIXas8K3sYZCOLK65qNguNh8zoDESKyxsYzKbhRgOXi+WmO&#10;hfY9f9F1H41IEA4FKrAxtoWUobLkMIx9S5y8X985jEl2RuoO+wR3jcyz7F06rDktWGxpZak67y9O&#10;wbr92ZVTE2R5ivb77D/7jd0ZpUYvQ/kBItIQ/8N/7a1WkM/yC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vpdXxQAAAN0AAAAPAAAAAAAAAAAAAAAAAJgCAABkcnMv&#10;ZG93bnJldi54bWxQSwUGAAAAAAQABAD1AAAAigMAAAAA&#10;" filled="f"/>
                  </v:group>
                  <v:group id="Group 2824" o:spid="_x0000_s1782" style="position:absolute;left:1804;top:2639;width:214;height:118" coordorigin="1804,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AXIsYAAADdAAAADwAAAGRycy9kb3ducmV2LnhtbESPQWvCQBSE70L/w/IK&#10;vekmsYpEVxHR0oMUjIXi7ZF9JsHs25Bdk/jvu4WCx2FmvmFWm8HUoqPWVZYVxJMIBHFudcWFgu/z&#10;YbwA4TyyxtoyKXiQg836ZbTCVNueT9RlvhABwi5FBaX3TSqly0sy6Ca2IQ7e1bYGfZBtIXWLfYCb&#10;WiZRNJcGKw4LJTa0Kym/ZXej4KPHfjuN993xdt09LufZ188xJqXeXoftEoSnwT/D/+1PrSBZJO/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YBcixgAAAN0A&#10;AAAPAAAAAAAAAAAAAAAAAKoCAABkcnMvZG93bnJldi54bWxQSwUGAAAAAAQABAD6AAAAnQMAAAAA&#10;">
                    <v:rect id="Rectangle 2825" o:spid="_x0000_s1783" style="position:absolute;left:1804;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7ckcUA&#10;AADdAAAADwAAAGRycy9kb3ducmV2LnhtbESPQWvCQBSE70L/w/IKveluowabukoRhIJ6MBZ6fWSf&#10;SWj2bZpdNf57VxA8DjPzDTNf9rYRZ+p87VjD+0iBIC6cqbnU8HNYD2cgfEA22DgmDVfysFy8DOaY&#10;GXfhPZ3zUIoIYZ+hhiqENpPSFxVZ9CPXEkfv6DqLIcqulKbDS4TbRiZKpdJizXGhwpZWFRV/+clq&#10;wHRi/nfH8fawOaX4UfZqPf1VWr+99l+fIAL14Rl+tL+NhmSWTOH+Jj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rtyRxQAAAN0AAAAPAAAAAAAAAAAAAAAAAJgCAABkcnMv&#10;ZG93bnJldi54bWxQSwUGAAAAAAQABAD1AAAAigMAAAAA&#10;" stroked="f"/>
                    <v:rect id="Rectangle 2826" o:spid="_x0000_s1784" style="position:absolute;left:1804;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k0z8QA&#10;AADdAAAADwAAAGRycy9kb3ducmV2LnhtbESPQWsCMRSE74X+h/AK3mq2C4qsRllLBU9CVWi9PTbP&#10;ZHHzsmxSd/33jSB4HGbmG2axGlwjrtSF2rOCj3EGgrjyumaj4HjYvM9AhIissfFMCm4UYLV8fVlg&#10;oX3P33TdRyMShEOBCmyMbSFlqCw5DGPfEifv7DuHMcnOSN1hn+CukXmWTaXDmtOCxZY+LVWX/Z9T&#10;8NWeduXEBFn+RPt78et+Y3dGqdHbUM5BRBriM/xob7WCfJZP4f4mP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JNM/EAAAA3QAAAA8AAAAAAAAAAAAAAAAAmAIAAGRycy9k&#10;b3ducmV2LnhtbFBLBQYAAAAABAAEAPUAAACJAwAAAAA=&#10;" filled="f"/>
                    <v:rect id="Rectangle 2827" o:spid="_x0000_s1785" style="position:absolute;left:1804;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DnfcYA&#10;AADdAAAADwAAAGRycy9kb3ducmV2LnhtbESPQWvCQBSE74X+h+UJ3nTXaFObugmlIAjWg1ro9ZF9&#10;JqHZt2l21fTfdwWhx2FmvmFWxWBbcaHeN441zKYKBHHpTMOVhs/jerIE4QOywdYxafglD0X++LDC&#10;zLgr7+lyCJWIEPYZaqhD6DIpfVmTRT91HXH0Tq63GKLsK2l6vEa4bWWiVCotNhwXauzovaby+3C2&#10;GjBdmJ/daf5x3J5TfKkGtX76UlqPR8PbK4hAQ/gP39sboyFZJs9wexOf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DnfcYAAADdAAAADwAAAAAAAAAAAAAAAACYAgAAZHJz&#10;L2Rvd25yZXYueG1sUEsFBgAAAAAEAAQA9QAAAIsDAAAAAA==&#10;" stroked="f"/>
                    <v:rect id="Rectangle 2828" o:spid="_x0000_s1786" style="position:absolute;left:1804;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oFJsEA&#10;AADdAAAADwAAAGRycy9kb3ducmV2LnhtbERPy4rCMBTdC/5DuAPuNJ3CiHSMUmWEWQk+YGZ2l+aa&#10;FJub0mRs/XuzEFweznu5HlwjbtSF2rOC91kGgrjyumaj4HzaTRcgQkTW2HgmBXcKsF6NR0sstO/5&#10;QLdjNCKFcChQgY2xLaQMlSWHYeZb4sRdfOcwJtgZqTvsU7hrZJ5lc+mw5tRgsaWtpep6/HcKvtq/&#10;fflhgix/ov29+k2/s3uj1ORtKD9BRBriS/x0f2sF+SJPc9Ob9AT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aBSbBAAAA3QAAAA8AAAAAAAAAAAAAAAAAmAIAAGRycy9kb3du&#10;cmV2LnhtbFBLBQYAAAAABAAEAPUAAACGAwAAAAA=&#10;" filled="f"/>
                  </v:group>
                  <v:group id="Group 2829" o:spid="_x0000_s1787" style="position:absolute;left:2016;top:2639;width:214;height:118" coordorigin="2016,263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4vMYAAADdAAAADwAAAGRycy9kb3ducmV2LnhtbESPQWvCQBSE7wX/w/IE&#10;b3WTSItGVxGx4kEKVUG8PbLPJJh9G7LbJP77riD0OMzMN8xi1ZtKtNS40rKCeByBIM6sLjlXcD59&#10;vU9BOI+ssbJMCh7kYLUcvC0w1bbjH2qPPhcBwi5FBYX3dSqlywoy6Ma2Jg7ezTYGfZBNLnWDXYCb&#10;SiZR9CkNlhwWCqxpU1B2P/4aBbsOu/Uk3raH+23zuJ4+vi+HmJQaDfv1HISn3v+HX+29VpBMk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Ybi8xgAAAN0A&#10;AAAPAAAAAAAAAAAAAAAAAKoCAABkcnMvZG93bnJldi54bWxQSwUGAAAAAAQABAD6AAAAnQMAAAAA&#10;">
                    <v:rect id="Rectangle 2830" o:spid="_x0000_s1788" style="position:absolute;left:2016;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Dp1MIA&#10;AADdAAAADwAAAGRycy9kb3ducmV2LnhtbERPy4rCMBTdC/MP4Q7MThNfRatRhgFBcFxYBbeX5toW&#10;m5tOE7X+/WQhuDyc93Ld2VrcqfWVYw3DgQJBnDtTcaHhdNz0ZyB8QDZYOyYNT/KwXn30lpga9+AD&#10;3bNQiBjCPkUNZQhNKqXPS7LoB64hjtzFtRZDhG0hTYuPGG5rOVIqkRYrjg0lNvRTUn7NblYDJhPz&#10;t7+Mf4+7W4LzolOb6Vlp/fXZfS9ABOrCW/xyb42G0Wwc98c38Qn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AOnUwgAAAN0AAAAPAAAAAAAAAAAAAAAAAJgCAABkcnMvZG93&#10;bnJldi54bWxQSwUGAAAAAAQABAD1AAAAhwMAAAAA&#10;" stroked="f"/>
                    <v:rect id="Rectangle 2831" o:spid="_x0000_s1789" style="position:absolute;left:2016;top:26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k6ZsUA&#10;AADdAAAADwAAAGRycy9kb3ducmV2LnhtbESPT2sCMRTE7wW/Q3iF3mpWi0VWo6yi0JPgH1Bvj81r&#10;srh5WTapu/32jSD0OMzMb5j5sne1uFMbKs8KRsMMBHHpdcVGwem4fZ+CCBFZY+2ZFPxSgOVi8DLH&#10;XPuO93Q/RCMShEOOCmyMTS5lKC05DEPfECfv27cOY5KtkbrFLsFdLcdZ9ikdVpwWLDa0tlTeDj9O&#10;waa57oqJCbI4R3u5+VW3tTuj1NtrX8xAROrjf/jZ/tIKxtOP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TpmxQAAAN0AAAAPAAAAAAAAAAAAAAAAAJgCAABkcnMv&#10;ZG93bnJldi54bWxQSwUGAAAAAAQABAD1AAAAigMAAAAA&#10;" filled="f"/>
                    <v:rect id="Rectangle 2832" o:spid="_x0000_s1790" style="position:absolute;left:2016;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7SOMUA&#10;AADdAAAADwAAAGRycy9kb3ducmV2LnhtbESPQWvCQBSE7wX/w/KE3uqusQ0aXUUKglB7qApeH9ln&#10;Esy+jdlV4793BaHHYWa+YWaLztbiSq2vHGsYDhQI4tyZigsN+93qYwzCB2SDtWPScCcPi3nvbYaZ&#10;cTf+o+s2FCJC2GeooQyhyaT0eUkW/cA1xNE7utZiiLItpGnxFuG2lolSqbRYcVwosaHvkvLT9mI1&#10;YPppzr/H0Wb3c0lxUnRq9XVQWr/3u+UURKAu/Idf7bXRkIxHC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ntI4xQAAAN0AAAAPAAAAAAAAAAAAAAAAAJgCAABkcnMv&#10;ZG93bnJldi54bWxQSwUGAAAAAAQABAD1AAAAigMAAAAA&#10;" stroked="f"/>
                    <v:rect id="Rectangle 2833" o:spid="_x0000_s1791" style="position:absolute;left:2016;top:263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cBisUA&#10;AADdAAAADwAAAGRycy9kb3ducmV2LnhtbESPT2sCMRTE70K/Q3iF3jRbpSKrUVap0JPgH1Bvj81r&#10;srh5WTapu/32TUHwOMzMb5jFqne1uFMbKs8K3kcZCOLS64qNgtNxO5yBCBFZY+2ZFPxSgNXyZbDA&#10;XPuO93Q/RCMShEOOCmyMTS5lKC05DCPfECfv27cOY5KtkbrFLsFdLcdZNpUOK04LFhvaWCpvhx+n&#10;4LO57ooPE2RxjvZy8+tua3dGqbfXvpiDiNTHZ/jR/tIKxrPJ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ZwGKxQAAAN0AAAAPAAAAAAAAAAAAAAAAAJgCAABkcnMv&#10;ZG93bnJldi54bWxQSwUGAAAAAAQABAD1AAAAigMAAAAA&#10;" filled="f"/>
                  </v:group>
                </v:group>
                <v:group id="Group 2834" o:spid="_x0000_s1792" style="position:absolute;left:1592;top:862;width:638;height:118" coordorigin="1592,862"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mB/8YAAADdAAAADwAAAGRycy9kb3ducmV2LnhtbESPT4vCMBTE7wt+h/CE&#10;va1pdVekGkVElz2I4B8Qb4/m2Rabl9LEtn57Iwh7HGbmN8xs0ZlSNFS7wrKCeBCBIE6tLjhTcDpu&#10;viYgnEfWWFomBQ9ysJj3PmaYaNvynpqDz0SAsEtQQe59lUjp0pwMuoGtiIN3tbVBH2SdSV1jG+Cm&#10;lMMoGkuDBYeFHCta5ZTeDnej4LfFdjmK1832dl09Lsef3Xkbk1Kf/W45BeGp8//hd/tPKxhORt/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uYH/xgAAAN0A&#10;AAAPAAAAAAAAAAAAAAAAAKoCAABkcnMvZG93bnJldi54bWxQSwUGAAAAAAQABAD6AAAAnQMAAAAA&#10;">
                  <v:group id="Group 2835" o:spid="_x0000_s1793" style="position:absolute;left:1592;top:862;width:214;height:118" coordorigin="1592,862"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71JGTFAAAA3QAA&#10;AA8AAAAAAAAAAAAAAAAAqgIAAGRycy9kb3ducmV2LnhtbFBLBQYAAAAABAAEAPoAAACcAwAAAAA=&#10;">
                    <v:rect id="Rectangle 2836" o:spid="_x0000_s1794" style="position:absolute;left:1592;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XUO8UA&#10;AADdAAAADwAAAGRycy9kb3ducmV2LnhtbESPW4vCMBSE34X9D+Es7Jsm3opWoywLwoL64AV8PTTH&#10;tticdJuo3X9vBMHHYWa+YebL1lbiRo0vHWvo9xQI4syZknMNx8OqOwHhA7LByjFp+CcPy8VHZ46p&#10;cXfe0W0fchEh7FPUUIRQp1L6rCCLvudq4uidXWMxRNnk0jR4j3BbyYFSibRYclwosKafgrLL/mo1&#10;YDIyf9vzcHNYXxOc5q1ajU9K66/P9nsGIlAb3uFX+9doGEyGCTzfx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pdQ7xQAAAN0AAAAPAAAAAAAAAAAAAAAAAJgCAABkcnMv&#10;ZG93bnJldi54bWxQSwUGAAAAAAQABAD1AAAAigMAAAAA&#10;" stroked="f"/>
                    <v:rect id="Rectangle 2837" o:spid="_x0000_s1795" style="position:absolute;left:1592;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HicUA&#10;AADdAAAADwAAAGRycy9kb3ducmV2LnhtbESPQWsCMRSE7wX/Q3iCt5qtYiurUbZFoSehWmi9PTav&#10;yeLmZdlEd/vvjSB4HGbmG2a57l0tLtSGyrOCl3EGgrj0umKj4PuwfZ6DCBFZY+2ZFPxTgPVq8LTE&#10;XPuOv+iyj0YkCIccFdgYm1zKUFpyGMa+IU7en28dxiRbI3WLXYK7Wk6y7FU6rDgtWGzow1J52p+d&#10;gk1z3BUzE2TxE+3vyb93W7szSo2GfbEAEamPj/C9/akVTOb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XAeJxQAAAN0AAAAPAAAAAAAAAAAAAAAAAJgCAABkcnMv&#10;ZG93bnJldi54bWxQSwUGAAAAAAQABAD1AAAAigMAAAAA&#10;" filled="f"/>
                    <v:rect id="Rectangle 2838" o:spid="_x0000_s1796" style="position:absolute;left:1592;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bl0sIA&#10;AADdAAAADwAAAGRycy9kb3ducmV2LnhtbERPy4rCMBTdC/MP4Q7MThNfRatRhgFBcFxYBbeX5toW&#10;m5tOE7X+/WQhuDyc93Ld2VrcqfWVYw3DgQJBnDtTcaHhdNz0ZyB8QDZYOyYNT/KwXn30lpga9+AD&#10;3bNQiBjCPkUNZQhNKqXPS7LoB64hjtzFtRZDhG0hTYuPGG5rOVIqkRYrjg0lNvRTUn7NblYDJhPz&#10;t7+Mf4+7W4LzolOb6Vlp/fXZfS9ABOrCW/xyb42G0Wwc58Y38Qn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duXSwgAAAN0AAAAPAAAAAAAAAAAAAAAAAJgCAABkcnMvZG93&#10;bnJldi54bWxQSwUGAAAAAAQABAD1AAAAhwMAAAAA&#10;" stroked="f"/>
                    <v:rect id="Rectangle 2839" o:spid="_x0000_s1797" style="position:absolute;left:1592;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82YMUA&#10;AADdAAAADwAAAGRycy9kb3ducmV2LnhtbESPQWsCMRSE7wX/Q3iCt5qtYtGtUbZFoSehWqi9PTav&#10;yeLmZdlEd/vvjSB4HGbmG2a57l0tLtSGyrOCl3EGgrj0umKj4PuwfZ6DCBFZY+2ZFPxTgPVq8LTE&#10;XPuOv+iyj0YkCIccFdgYm1zKUFpyGMa+IU7en28dxiRbI3WLXYK7Wk6y7FU6rDgtWGzow1J52p+d&#10;gk3zuytmJsjiJ9rjyb93W7szSo2GffEGIlIfH+F7+1MrmMy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jzZgxQAAAN0AAAAPAAAAAAAAAAAAAAAAAJgCAABkcnMv&#10;ZG93bnJldi54bWxQSwUGAAAAAAQABAD1AAAAigMAAAAA&#10;" filled="f"/>
                  </v:group>
                  <v:group id="Group 2840" o:spid="_x0000_s1798" style="position:absolute;left:1804;top:862;width:214;height:118" coordorigin="1804,862"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T0gcQAAADdAAAADwAAAGRycy9kb3ducmV2LnhtbERPTWvCQBC9F/wPyxS8&#10;1U20lZC6BhErHqSgEUpvQ3ZMQrKzIbtN4r/vHgo9Pt73JptMKwbqXW1ZQbyIQBAXVtdcKrjlHy8J&#10;COeRNbaWScGDHGTb2dMGU21HvtBw9aUIIexSVFB536VSuqIig25hO+LA3W1v0AfYl1L3OIZw08pl&#10;FK2lwZpDQ4Ud7SsqmuuPUXAccdyt4sNwbu77x3f+9vl1jkmp+fO0ewfhafL/4j/3SStYJq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T0gcQAAADdAAAA&#10;DwAAAAAAAAAAAAAAAACqAgAAZHJzL2Rvd25yZXYueG1sUEsFBgAAAAAEAAQA+gAAAJsDAAAAAA==&#10;">
                    <v:rect id="Rectangle 2841" o:spid="_x0000_s1799" style="position:absolute;left:1804;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o/MsQA&#10;AADdAAAADwAAAGRycy9kb3ducmV2LnhtbESPT4vCMBTE78J+h/AWvGniv6LVKIsgCOphdcHro3m2&#10;xeal20St394sLHgcZuY3zGLV2krcqfGlYw2DvgJBnDlTcq7h57TpTUH4gGywckwanuRhtfzoLDA1&#10;7sHfdD+GXEQI+xQ1FCHUqZQ+K8ii77uaOHoX11gMUTa5NA0+ItxWcqhUIi2WHBcKrGldUHY93qwG&#10;TMbm93AZ7U+7W4KzvFWbyVlp3f1sv+YgArXhHf5vb42G4XQ8gL838Qn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KPzLEAAAA3QAAAA8AAAAAAAAAAAAAAAAAmAIAAGRycy9k&#10;b3ducmV2LnhtbFBLBQYAAAAABAAEAPUAAACJAwAAAAA=&#10;" stroked="f"/>
                    <v:rect id="Rectangle 2842" o:spid="_x0000_s1800" style="position:absolute;left:1804;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3XbMUA&#10;AADdAAAADwAAAGRycy9kb3ducmV2LnhtbESPQWsCMRSE74X+h/AK3mq2ixbZGmUrCp6EqmB7e2xe&#10;k8XNy7KJ7vrvjVDocZiZb5j5cnCNuFIXas8K3sYZCOLK65qNguNh8zoDESKyxsYzKbhRgOXi+WmO&#10;hfY9f9F1H41IEA4FKrAxtoWUobLkMIx9S5y8X985jEl2RuoO+wR3jcyz7F06rDktWGxpZak67y9O&#10;wbr92ZVTE2R5ivb77D/7jd0ZpUYvQ/kBItIQ/8N/7a1WkM8m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ddsxQAAAN0AAAAPAAAAAAAAAAAAAAAAAJgCAABkcnMv&#10;ZG93bnJldi54bWxQSwUGAAAAAAQABAD1AAAAigMAAAAA&#10;" filled="f"/>
                    <v:rect id="Rectangle 2843" o:spid="_x0000_s1801" style="position:absolute;left:1804;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QE3sUA&#10;AADdAAAADwAAAGRycy9kb3ducmV2LnhtbESPW4vCMBSE3wX/QzgL+6bJeilajbIsCAuuD17A10Nz&#10;bIvNSW2i1n+/EQQfh5n5hpkvW1uJGzW+dKzhq69AEGfOlJxrOOxXvQkIH5ANVo5Jw4M8LBfdzhxT&#10;4+68pdsu5CJC2KeooQihTqX0WUEWfd/VxNE7ucZiiLLJpWnwHuG2kgOlEmmx5LhQYE0/BWXn3dVq&#10;wGRkLpvT8G+/viY4zVu1Gh+V1p8f7fcMRKA2vMOv9q/RMJiMhvB8E5+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1ATexQAAAN0AAAAPAAAAAAAAAAAAAAAAAJgCAABkcnMv&#10;ZG93bnJldi54bWxQSwUGAAAAAAQABAD1AAAAigMAAAAA&#10;" stroked="f"/>
                    <v:rect id="Rectangle 2844" o:spid="_x0000_s1802" style="position:absolute;left:1804;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qg8UA&#10;AADdAAAADwAAAGRycy9kb3ducmV2LnhtbESPT2sCMRTE70K/Q3iF3jRbsSKrUVap0JPgH1Bvj81r&#10;srh5WTapu/32TUHwOMzMb5jFqne1uFMbKs8K3kcZCOLS64qNgtNxO5yBCBFZY+2ZFPxSgNXyZbDA&#10;XPuO93Q/RCMShEOOCmyMTS5lKC05DCPfECfv27cOY5KtkbrFLsFdLcdZNpUOK04LFhvaWCpvhx+n&#10;4LO57ooPE2RxjvZy8+tua3dGqbfXvpiDiNTHZ/jR/tIKxrPJ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OqDxQAAAN0AAAAPAAAAAAAAAAAAAAAAAJgCAABkcnMv&#10;ZG93bnJldi54bWxQSwUGAAAAAAQABAD1AAAAigMAAAAA&#10;" filled="f"/>
                  </v:group>
                  <v:group id="Group 2845" o:spid="_x0000_s1803" style="position:absolute;left:2016;top:862;width:214;height:118" coordorigin="2016,862"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NXGcYAAADdAAAADwAAAGRycy9kb3ducmV2LnhtbESPT4vCMBTE7wv7HcIT&#10;vGla/yxSjSKyigcR1IVlb4/m2Rabl9LEtn57Iwh7HGbmN8xi1ZlSNFS7wrKCeBiBIE6tLjhT8HPZ&#10;DmYgnEfWWFomBQ9ysFp+fiww0bblEzVnn4kAYZeggtz7KpHSpTkZdENbEQfvamuDPsg6k7rGNsBN&#10;KUdR9CUNFhwWcqxok1N6O9+Ngl2L7XocfzeH23Xz+LtMj7+HmJTq97r1HISnzv+H3+29VjCaTa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81cZxgAAAN0A&#10;AAAPAAAAAAAAAAAAAAAAAKoCAABkcnMvZG93bnJldi54bWxQSwUGAAAAAAQABAD6AAAAnQMAAAAA&#10;">
                    <v:rect id="Rectangle 2846" o:spid="_x0000_s1804" style="position:absolute;left:2016;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nRsYA&#10;AADdAAAADwAAAGRycy9kb3ducmV2LnhtbESPQWvCQBSE70L/w/IKveluNQaNrlKEQMF6qBZ6fWSf&#10;SWj2bZpdk/jvu4VCj8PMfMNs96NtRE+drx1reJ4pEMSFMzWXGj4u+XQFwgdkg41j0nAnD/vdw2SL&#10;mXEDv1N/DqWIEPYZaqhCaDMpfVGRRT9zLXH0rq6zGKLsSmk6HCLcNnKuVCot1hwXKmzpUFHxdb5Z&#10;DZgm5vt0XbxdjrcU1+Wo8uWn0vrpcXzZgAg0hv/wX/vVaJivkhR+38Qn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OnRsYAAADdAAAADwAAAAAAAAAAAAAAAACYAgAAZHJz&#10;L2Rvd25yZXYueG1sUEsFBgAAAAAEAAQA9QAAAIsDAAAAAA==&#10;" stroked="f"/>
                    <v:rect id="Rectangle 2847" o:spid="_x0000_s1805" style="position:absolute;left:2016;top:92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p09MUA&#10;AADdAAAADwAAAGRycy9kb3ducmV2LnhtbESPQWsCMRSE7wX/Q3iCt5qtaCurUbZFoSehWmi9PTav&#10;yeLmZdlEd/vvjSB4HGbmG2a57l0tLtSGyrOCl3EGgrj0umKj4PuwfZ6DCBFZY+2ZFPxTgPVq8LTE&#10;XPuOv+iyj0YkCIccFdgYm1zKUFpyGMa+IU7en28dxiRbI3WLXYK7Wk6y7FU6rDgtWGzow1J52p+d&#10;gk1z3BUzE2TxE+3vyb93W7szSo2GfbEAEamPj/C9/akVTOb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nT0xQAAAN0AAAAPAAAAAAAAAAAAAAAAAJgCAABkcnMv&#10;ZG93bnJldi54bWxQSwUGAAAAAAQABAD1AAAAigMAAAAA&#10;" filled="f"/>
                    <v:rect id="Rectangle 2848" o:spid="_x0000_s1806" style="position:absolute;left:2016;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CWr8EA&#10;AADdAAAADwAAAGRycy9kb3ducmV2LnhtbERPy4rCMBTdD/gP4QruxsTHFK1GEUEQnFn4ALeX5toW&#10;m5vaRK1/P1kILg/nPV+2thIPanzpWMOgr0AQZ86UnGs4HTffExA+IBusHJOGF3lYLjpfc0yNe/Ke&#10;HoeQixjCPkUNRQh1KqXPCrLo+64mjtzFNRZDhE0uTYPPGG4rOVQqkRZLjg0F1rQuKLse7lYDJmNz&#10;+7uMfo+7e4LTvFWbn7PSutdtVzMQgdrwEb/dW6NhOBnHufFNf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wlq/BAAAA3QAAAA8AAAAAAAAAAAAAAAAAmAIAAGRycy9kb3du&#10;cmV2LnhtbFBLBQYAAAAABAAEAPUAAACGAwAAAAA=&#10;" stroked="f"/>
                    <v:rect id="Rectangle 2849" o:spid="_x0000_s1807" style="position:absolute;left:2016;top:86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lFHcUA&#10;AADdAAAADwAAAGRycy9kb3ducmV2LnhtbESPQWsCMRSE7wX/Q3iCt5qtaNGtUbZFoSehWqi9PTav&#10;yeLmZdlEd/vvjSB4HGbmG2a57l0tLtSGyrOCl3EGgrj0umKj4PuwfZ6DCBFZY+2ZFPxTgPVq8LTE&#10;XPuOv+iyj0YkCIccFdgYm1zKUFpyGMa+IU7en28dxiRbI3WLXYK7Wk6y7FU6rDgtWGzow1J52p+d&#10;gk3zuytmJsjiJ9rjyb93W7szSo2GffEGIlIfH+F7+1MrmMy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iUUdxQAAAN0AAAAPAAAAAAAAAAAAAAAAAJgCAABkcnMv&#10;ZG93bnJldi54bWxQSwUGAAAAAAQABAD1AAAAigMAAAAA&#10;" filled="f"/>
                  </v:group>
                </v:group>
                <v:group id="Group 2850" o:spid="_x0000_s1808" style="position:absolute;left:1010;top:249;width:377;height:12" coordorigin="1010,249" coordsize="37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11iXMMAAADdAAAADwAAAGRycy9kb3ducmV2LnhtbERPy4rCMBTdC/5DuII7&#10;TeugSDUVEWdwIQM+YJjdpbm2pc1NaTJt/XuzEGZ5OO/tbjC16Kh1pWUF8TwCQZxZXXKu4H77nK1B&#10;OI+ssbZMCp7kYJeOR1tMtO35Qt3V5yKEsEtQQeF9k0jpsoIMurltiAP3sK1BH2CbS91iH8JNLRdR&#10;tJIGSw4NBTZ0KCirrn9GwVeP/f4jPnbn6nF4/t6W3z/nmJSaTob9BoSnwf+L3+6TVrBYL8P+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XWJcwwAAAN0AAAAP&#10;AAAAAAAAAAAAAAAAAKoCAABkcnMvZG93bnJldi54bWxQSwUGAAAAAAQABAD6AAAAmgMAAAAA&#10;">
                  <v:rect id="Rectangle 2851" o:spid="_x0000_s1809" style="position:absolute;left:1038;top:249;width:324;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p78YA&#10;AADdAAAADwAAAGRycy9kb3ducmV2LnhtbESPS2vDMBCE74X8B7GB3BopaWNSN0oIBUOg7SEP6HWx&#10;NraptXIs+dF/XxUKOQ4z8w2z2Y22Fj21vnKsYTFXIIhzZyouNFzO2eMahA/IBmvHpOGHPOy2k4cN&#10;psYNfKT+FAoRIexT1FCG0KRS+rwki37uGuLoXV1rMUTZFtK0OES4reVSqURarDgulNjQW0n596mz&#10;GjB5NrfP69PH+b1L8KUYVbb6UlrPpuP+FUSgMdzD/+2D0bBcrxbw9yY+Ab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Op78YAAADdAAAADwAAAAAAAAAAAAAAAACYAgAAZHJz&#10;L2Rvd25yZXYueG1sUEsFBgAAAAAEAAQA9QAAAIsDAAAAAA==&#10;" stroked="f"/>
                  <v:shape id="Freeform 2852" o:spid="_x0000_s1810" style="position:absolute;left:1362;top:249;width:25;height:12;visibility:visible;mso-wrap-style:square;v-text-anchor:top" coordsize="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Vx9MYA&#10;AADdAAAADwAAAGRycy9kb3ducmV2LnhtbESPzWrDMBCE74G8g9hAb4kUQ0NwI5s2YJIeAs1P6XWx&#10;traJtTKW4rhvHxUKPQ4z8w2zyUfbioF63zjWsFwoEMSlMw1XGi7nYr4G4QOywdYxafghD3k2nWww&#10;Ne7ORxpOoRIRwj5FDXUIXSqlL2uy6BeuI47et+sthij7Spoe7xFuW5kotZIWG44LNXa0ram8nm5W&#10;w9d+dy0Ow1vxrla74+f2Q9Fwvmj9NBtfX0AEGsN/+K+9NxqS9XMCv2/iE5D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Vx9MYAAADdAAAADwAAAAAAAAAAAAAAAACYAgAAZHJz&#10;L2Rvd25yZXYueG1sUEsFBgAAAAAEAAQA9QAAAIsDAAAAAA==&#10;" path="m25,12l,12,,,25,e" filled="f" strokeweight="2.25pt">
                    <v:stroke joinstyle="miter"/>
                    <v:path arrowok="t" o:connecttype="custom" o:connectlocs="25,12;0,12;0,0;25,0" o:connectangles="0,0,0,0"/>
                  </v:shape>
                  <v:shape id="Freeform 2853" o:spid="_x0000_s1811" style="position:absolute;left:1010;top:249;width:29;height:12;visibility:visible;mso-wrap-style:square;v-text-anchor:top" coordsize="2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8LzscA&#10;AADdAAAADwAAAGRycy9kb3ducmV2LnhtbESPQWvCQBSE74X+h+UVvIhuqtGG6CpVqgR7qnro8ZF9&#10;Jmmzb0N2q/Hfu4LQ4zAz3zDzZWdqcabWVZYVvA4jEMS51RUXCo6HzSAB4TyyxtoyKbiSg+Xi+WmO&#10;qbYX/qLz3hciQNilqKD0vkmldHlJBt3QNsTBO9nWoA+yLaRu8RLgppajKJpKgxWHhRIbWpeU/+7/&#10;jAIT7z6a1Xaa/PSP8Sobf36/xV2mVO+le5+B8NT5//CjnWkFo2Qyhvub8ATk4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C87HAAAA3QAAAA8AAAAAAAAAAAAAAAAAmAIAAGRy&#10;cy9kb3ducmV2LnhtbFBLBQYAAAAABAAEAPUAAACMAwAAAAA=&#10;" path="m,12r29,l29,,,e" filled="f" strokeweight="2.25pt">
                    <v:stroke joinstyle="miter"/>
                    <v:path arrowok="t" o:connecttype="custom" o:connectlocs="0,12;29,12;29,0;0,0" o:connectangles="0,0,0,0"/>
                  </v:shape>
                </v:group>
                <v:group id="Group 2854" o:spid="_x0000_s1812" style="position:absolute;left:196;top:1158;width:638;height:118" coordorigin="196,1158" coordsize="63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GZkX8YAAADdAAAADwAAAGRycy9kb3ducmV2LnhtbESPT4vCMBTE7wv7HcIT&#10;vGla/yxSjSKyigcR1IVlb4/m2Rabl9LEtn57Iwh7HGbmN8xi1ZlSNFS7wrKCeBiBIE6tLjhT8HPZ&#10;DmYgnEfWWFomBQ9ysFp+fiww0bblEzVnn4kAYZeggtz7KpHSpTkZdENbEQfvamuDPsg6k7rGNsBN&#10;KUdR9CUNFhwWcqxok1N6O9+Ngl2L7XocfzeH23Xz+LtMj7+HmJTq97r1HISnzv+H3+29VjCaTSf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ZmRfxgAAAN0A&#10;AAAPAAAAAAAAAAAAAAAAAKoCAABkcnMvZG93bnJldi54bWxQSwUGAAAAAAQABAD6AAAAnQMAAAAA&#10;">
                  <v:group id="Group 2855" o:spid="_x0000_s1813" style="position:absolute;left:196;top:1158;width:214;height:118" coordorigin="196,1158"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rBxMUAAADdAAAADwAAAGRycy9kb3ducmV2LnhtbESPQYvCMBSE7wv+h/AE&#10;b2tapYtUo4ioeJCF1YXF26N5tsXmpTSxrf/eLAgeh5n5hlmselOJlhpXWlYQjyMQxJnVJecKfs+7&#10;zxkI55E1VpZJwYMcrJaDjwWm2nb8Q+3J5yJA2KWooPC+TqV0WUEG3djWxMG72sagD7LJpW6wC3BT&#10;yUkUfUmDJYeFAmvaFJTdTnejYN9ht57G2/Z4u24el3Py/XeMSanRsF/PQXjq/Tv8ah+0gsksSeD/&#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qwcTFAAAA3QAA&#10;AA8AAAAAAAAAAAAAAAAAqgIAAGRycy9kb3ducmV2LnhtbFBLBQYAAAAABAAEAPoAAACcAwAAAAA=&#10;">
                    <v:rect id="Rectangle 2856" o:spid="_x0000_s1814" style="position:absolute;left:196;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oxm8YA&#10;AADdAAAADwAAAGRycy9kb3ducmV2LnhtbESPQWvCQBSE70L/w/IKvelubQ0a3YRSCBSqB7XQ6yP7&#10;TEKzb9PsGtN/3xUEj8PMfMNs8tG2YqDeN441PM8UCOLSmYYrDV/HYroE4QOywdYxafgjD3n2MNlg&#10;atyF9zQcQiUihH2KGuoQulRKX9Zk0c9cRxy9k+sthij7SpoeLxFuWzlXKpEWG44LNXb0XlP5czhb&#10;DZi8mt/d6WV7/DwnuKpGVSy+ldZPj+PbGkSgMdzDt/aH0TBfLhK4volPQG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oxm8YAAADdAAAADwAAAAAAAAAAAAAAAACYAgAAZHJz&#10;L2Rvd25yZXYueG1sUEsFBgAAAAAEAAQA9QAAAIsDAAAAAA==&#10;" stroked="f"/>
                    <v:rect id="Rectangle 2857" o:spid="_x0000_s1815" style="position:absolute;left:196;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PiKcUA&#10;AADdAAAADwAAAGRycy9kb3ducmV2LnhtbESPT2sCMRTE70K/Q3iF3jRbwSqrUVap0JPgH1Bvj81r&#10;srh5WTapu/32TUHwOMzMb5jFqne1uFMbKs8K3kcZCOLS64qNgtNxO5yBCBFZY+2ZFPxSgNXyZbDA&#10;XPuO93Q/RCMShEOOCmyMTS5lKC05DCPfECfv27cOY5KtkbrFLsFdLcdZ9iEdVpwWLDa0sVTeDj9O&#10;wWdz3RUTE2RxjvZy8+tua3dGqbfXvpiDiNTHZ/jR/tIKxrPJF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IpxQAAAN0AAAAPAAAAAAAAAAAAAAAAAJgCAABkcnMv&#10;ZG93bnJldi54bWxQSwUGAAAAAAQABAD1AAAAigMAAAAA&#10;" filled="f"/>
                    <v:rect id="Rectangle 2858" o:spid="_x0000_s1816" style="position:absolute;left:196;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kAcsEA&#10;AADdAAAADwAAAGRycy9kb3ducmV2LnhtbERPy4rCMBTdD/gP4QruxsRX0WoUEQTBmYUPcHtprm2x&#10;ualN1Pr3ZjEwy8N5L1atrcSTGl861jDoKxDEmTMl5xrOp+33FIQPyAYrx6ThTR5Wy87XAlPjXnyg&#10;5zHkIoawT1FDEUKdSumzgiz6vquJI3d1jcUQYZNL0+ArhttKDpVKpMWSY0OBNW0Kym7Hh9WAydjc&#10;f6+jn9P+keAsb9V2clFa97rteg4iUBv+xX/undEwnE7i3PgmPgG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AHLBAAAA3QAAAA8AAAAAAAAAAAAAAAAAmAIAAGRycy9kb3du&#10;cmV2LnhtbFBLBQYAAAAABAAEAPUAAACGAwAAAAA=&#10;" stroked="f"/>
                    <v:rect id="Rectangle 2859" o:spid="_x0000_s1817" style="position:absolute;left:196;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DTwMQA&#10;AADdAAAADwAAAGRycy9kb3ducmV2LnhtbESPQWsCMRSE74L/IbxCb5qtoOhqlFUUehKqgu3tsXkm&#10;i5uXZZO6239vCoUeh5n5hllteleLB7Wh8qzgbZyBIC69rtgouJwPozmIEJE11p5JwQ8F2KyHgxXm&#10;2nf8QY9TNCJBOOSowMbY5FKG0pLDMPYNcfJuvnUYk2yN1C12Ce5qOcmymXRYcVqw2NDOUnk/fTsF&#10;++brWExNkMU12s+733YHezRKvb70xRJEpD7+h//a71rBZD5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Q08DEAAAA3QAAAA8AAAAAAAAAAAAAAAAAmAIAAGRycy9k&#10;b3ducmV2LnhtbFBLBQYAAAAABAAEAPUAAACJAwAAAAA=&#10;" filled="f"/>
                  </v:group>
                  <v:group id="Group 2860" o:spid="_x0000_s1818" style="position:absolute;left:408;top:1158;width:214;height:118" coordorigin="408,1158"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Go4cMAAADdAAAADwAAAGRycy9kb3ducmV2LnhtbERPy4rCMBTdC/5DuII7&#10;TeugSDUVEWdwIQM+YJjdpbm2pc1NaTJt/XuzGHB5OO/tbjC16Kh1pWUF8TwCQZxZXXKu4H77nK1B&#10;OI+ssbZMCp7kYJeOR1tMtO35Qt3V5yKEsEtQQeF9k0jpsoIMurltiAP3sK1BH2CbS91iH8JNLRdR&#10;tJIGSw4NBTZ0KCirrn9GwVeP/f4jPnbn6nF4/t6W3z/nmJSaTob9BoSnwb/F/+6TVrBYr8L+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MajhwwAAAN0AAAAP&#10;AAAAAAAAAAAAAAAAAKoCAABkcnMvZG93bnJldi54bWxQSwUGAAAAAAQABAD6AAAAmgMAAAAA&#10;">
                    <v:rect id="Rectangle 2861" o:spid="_x0000_s1819" style="position:absolute;left:408;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9jUsUA&#10;AADdAAAADwAAAGRycy9kb3ducmV2LnhtbESPT4vCMBTE78J+h/CEvWmiq0WrUUQQFlwP/gGvj+bZ&#10;FpuXbhO1++03guBxmJnfMPNlaytxp8aXjjUM+goEceZMybmG03HTm4DwAdlg5Zg0/JGH5eKjM8fU&#10;uAfv6X4IuYgQ9ilqKEKoUyl9VpBF33c1cfQurrEYomxyaRp8RLit5FCpRFosOS4UWNO6oOx6uFkN&#10;mIzM7+7y9XPc3hKc5q3ajM9K689uu5qBCNSGd/jV/jYahpNkAM838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2NSxQAAAN0AAAAPAAAAAAAAAAAAAAAAAJgCAABkcnMv&#10;ZG93bnJldi54bWxQSwUGAAAAAAQABAD1AAAAigMAAAAA&#10;" stroked="f"/>
                    <v:rect id="Rectangle 2862" o:spid="_x0000_s1820" style="position:absolute;left:408;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LDMQA&#10;AADdAAAADwAAAGRycy9kb3ducmV2LnhtbESPQWsCMRSE74X+h/AK3mq2C4qsRllLBU9CVWi9PTbP&#10;ZHHzsmxSd/33jSB4HGbmG2axGlwjrtSF2rOCj3EGgrjyumaj4HjYvM9AhIissfFMCm4UYLV8fVlg&#10;oX3P33TdRyMShEOBCmyMbSFlqCw5DGPfEifv7DuHMcnOSN1hn+CukXmWTaXDmtOCxZY+LVWX/Z9T&#10;8NWeduXEBFn+RPt78et+Y3dGqdHbUM5BRBriM/xob7WCfDbN4f4mP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YiwzEAAAA3QAAAA8AAAAAAAAAAAAAAAAAmAIAAGRycy9k&#10;b3ducmV2LnhtbFBLBQYAAAAABAAEAPUAAACJAwAAAAA=&#10;" filled="f"/>
                    <v:rect id="Rectangle 2863" o:spid="_x0000_s1821" style="position:absolute;left:408;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FYvsUA&#10;AADdAAAADwAAAGRycy9kb3ducmV2LnhtbESPW4vCMBSE34X9D+Es7Jsm3opWoywLwoL64AV8PTTH&#10;tticdJuo3X9vBMHHYWa+YebL1lbiRo0vHWvo9xQI4syZknMNx8OqOwHhA7LByjFp+CcPy8VHZ46p&#10;cXfe0W0fchEh7FPUUIRQp1L6rCCLvudq4uidXWMxRNnk0jR4j3BbyYFSibRYclwosKafgrLL/mo1&#10;YDIyf9vzcHNYXxOc5q1ajU9K66/P9nsGIlAb3uFX+9doGEySITzfx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YVi+xQAAAN0AAAAPAAAAAAAAAAAAAAAAAJgCAABkcnMv&#10;ZG93bnJldi54bWxQSwUGAAAAAAQABAD1AAAAigMAAAAA&#10;" stroked="f"/>
                    <v:rect id="Rectangle 2864" o:spid="_x0000_s1822" style="position:absolute;left:408;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2248UA&#10;AADdAAAADwAAAGRycy9kb3ducmV2LnhtbESPT2sCMRTE7wW/Q3hCbzVbaUVWo6yi0JPgH2i9PTav&#10;yeLmZdlEd/vtG0HwOMzMb5j5sne1uFEbKs8K3kcZCOLS64qNgtNx+zYFESKyxtozKfijAMvF4GWO&#10;ufYd7+l2iEYkCIccFdgYm1zKUFpyGEa+IU7er28dxiRbI3WLXYK7Wo6zbCIdVpwWLDa0tlReDlen&#10;YNOcd8WnCbL4jvbn4lfd1u6MUq/DvpiBiNTHZ/jR/tIKxtPJB9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bbjxQAAAN0AAAAPAAAAAAAAAAAAAAAAAJgCAABkcnMv&#10;ZG93bnJldi54bWxQSwUGAAAAAAQABAD1AAAAigMAAAAA&#10;" filled="f"/>
                  </v:group>
                  <v:group id="Group 2865" o:spid="_x0000_s1823" style="position:absolute;left:620;top:1158;width:214;height:118" coordorigin="620,1158"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YLecUAAADdAAAADwAAAGRycy9kb3ducmV2LnhtbESPQYvCMBSE7wv+h/AE&#10;b2taRZFqFBFXPIiwKoi3R/Nsi81LabJt/fdGEPY4zMw3zGLVmVI0VLvCsoJ4GIEgTq0uOFNwOf98&#10;z0A4j6yxtEwKnuRgtex9LTDRtuVfak4+EwHCLkEFufdVIqVLczLohrYiDt7d1gZ9kHUmdY1tgJtS&#10;jqJoKg0WHBZyrGiTU/o4/RkFuxbb9TjeNofHffO8nSfH6yEmpQb9bj0H4anz/+FPe68VjGbTC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1GC3nFAAAA3QAA&#10;AA8AAAAAAAAAAAAAAAAAqgIAAGRycy9kb3ducmV2LnhtbFBLBQYAAAAABAAEAPoAAACcAwAAAAA=&#10;">
                    <v:rect id="Rectangle 2866" o:spid="_x0000_s1824" style="position:absolute;left:620;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b7JsUA&#10;AADdAAAADwAAAGRycy9kb3ducmV2LnhtbESPT2sCMRTE7wW/Q3iCt5qobdDVKKUgCG0P/gGvj81z&#10;d3Hzsm6irt++KRQ8DjPzG2ax6lwtbtSGyrOB0VCBIM69rbgwcNivX6cgQkS2WHsmAw8KsFr2XhaY&#10;WX/nLd12sRAJwiFDA2WMTSZlyEtyGIa+IU7eybcOY5JtIW2L9wR3tRwrpaXDitNCiQ19lpSfd1dn&#10;APWbvfycJt/7r6vGWdGp9ftRGTPodx9zEJG6+Az/tzfWwHiqNfy9SU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vsmxQAAAN0AAAAPAAAAAAAAAAAAAAAAAJgCAABkcnMv&#10;ZG93bnJldi54bWxQSwUGAAAAAAQABAD1AAAAigMAAAAA&#10;" stroked="f"/>
                    <v:rect id="Rectangle 2867" o:spid="_x0000_s1825" style="position:absolute;left:620;top:121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8olMUA&#10;AADdAAAADwAAAGRycy9kb3ducmV2LnhtbESPT2sCMRTE74LfITyhN81WqJXVKKso9CT4B1pvj81r&#10;srh5WTbR3X77piD0OMzMb5jlune1eFAbKs8KXicZCOLS64qNgst5P56DCBFZY+2ZFPxQgPVqOFhi&#10;rn3HR3qcohEJwiFHBTbGJpcylJYcholviJP37VuHMcnWSN1il+CultMsm0mHFacFiw1tLZW3090p&#10;2DXXQ/Fmgiw+o/26+U23twej1MuoLxYgIvXxP/xsf2gF0/nsHf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7yiUxQAAAN0AAAAPAAAAAAAAAAAAAAAAAJgCAABkcnMv&#10;ZG93bnJldi54bWxQSwUGAAAAAAQABAD1AAAAigMAAAAA&#10;" filled="f"/>
                    <v:rect id="Rectangle 2868" o:spid="_x0000_s1826" style="position:absolute;left:620;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XKz8EA&#10;AADdAAAADwAAAGRycy9kb3ducmV2LnhtbERPTYvCMBC9C/6HMII3TdS1aDWKCMLC6mF1wevQjG2x&#10;mdQmavffm4Pg8fG+l+vWVuJBjS8daxgNFQjizJmScw1/p91gBsIHZIOVY9LwTx7Wq25nialxT/6l&#10;xzHkIoawT1FDEUKdSumzgiz6oauJI3dxjcUQYZNL0+AzhttKjpVKpMWSY0OBNW0Lyq7Hu9WAyZe5&#10;HS6T/ennnuA8b9VuelZa93vtZgEiUBs+4rf722gYz5I4N76JT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Fys/BAAAA3QAAAA8AAAAAAAAAAAAAAAAAmAIAAGRycy9kb3du&#10;cmV2LnhtbFBLBQYAAAAABAAEAPUAAACGAwAAAAA=&#10;" stroked="f"/>
                    <v:rect id="Rectangle 2869" o:spid="_x0000_s1827" style="position:absolute;left:620;top:115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wZfcUA&#10;AADdAAAADwAAAGRycy9kb3ducmV2LnhtbESPT2sCMRTE74LfIbxCb5qtULGrUVZR6EnwD7S9PTbP&#10;ZHHzsmxSd/32Rij0OMzMb5jFqne1uFEbKs8K3sYZCOLS64qNgvNpN5qBCBFZY+2ZFNwpwGo5HCww&#10;177jA92O0YgE4ZCjAhtjk0sZSksOw9g3xMm7+NZhTLI1UrfYJbir5STLptJhxWnBYkMbS+X1+OsU&#10;bJufffFugiy+ov2++nW3s3uj1OtLX8xBROrjf/iv/akVTGbTD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PBl9xQAAAN0AAAAPAAAAAAAAAAAAAAAAAJgCAABkcnMv&#10;ZG93bnJldi54bWxQSwUGAAAAAAQABAD1AAAAigMAAAAA&#10;" filled="f"/>
                  </v:group>
                </v:group>
                <v:group id="Group 2870" o:spid="_x0000_s1828" style="position:absolute;left:565;width:475;height:206" coordorigin="565" coordsize="475,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g+PMQAAADdAAAADwAAAGRycy9kb3ducmV2LnhtbERPTWvCQBC9F/wPyxS8&#10;1U2U1pC6BhErHqSgEUpvQ3ZMQrKzIbtN4r/vHgo9Pt73JptMKwbqXW1ZQbyIQBAXVtdcKrjlHy8J&#10;COeRNbaWScGDHGTb2dMGU21HvtBw9aUIIexSVFB536VSuqIig25hO+LA3W1v0AfYl1L3OIZw08pl&#10;FL1JgzWHhgo72ldUNNcfo+A44rhbxYfh3Nz3j+/89fPrHJNS8+dp9w7C0+T/xX/uk1awTNZ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g+PMQAAADdAAAA&#10;DwAAAAAAAAAAAAAAAACqAgAAZHJzL2Rvd25yZXYueG1sUEsFBgAAAAAEAAQA+gAAAJsDAAAAAA==&#10;">
                  <v:rect id="Rectangle 2871" o:spid="_x0000_s1829" style="position:absolute;left:668;top:18;width:372;height: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It5McA&#10;AADdAAAADwAAAGRycy9kb3ducmV2LnhtbESPT2vCQBTE74LfYXmCF9GNHmqIrhIihR481D/Q5vbI&#10;viah2bdpdmvSb98VBI/DzPyG2e4H04gbda62rGC5iEAQF1bXXCq4Xl7nMQjnkTU2lknBHznY78aj&#10;LSba9nyi29mXIkDYJaig8r5NpHRFRQbdwrbEwfuynUEfZFdK3WEf4KaRqyh6kQZrDgsVtpRVVHyf&#10;f40C1B95nkdpFh8OP9e0+exn2fFdqelkSDcgPA3+GX6037SCVbxewv1NeAJy9w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SLeTHAAAA3QAAAA8AAAAAAAAAAAAAAAAAmAIAAGRy&#10;cy9kb3ducmV2LnhtbFBLBQYAAAAABAAEAPUAAACMAwAAAAA=&#10;" fillcolor="#545454" stroked="f"/>
                  <v:rect id="Rectangle 2872" o:spid="_x0000_s1830" style="position:absolute;left:668;top:18;width:372;height: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HGIMYA&#10;AADdAAAADwAAAGRycy9kb3ducmV2LnhtbESPQWvCQBSE74L/YXkFb7ox0iakriJCwZO1NpQeX7Ov&#10;Scju25Ddavz3bqHQ4zAz3zDr7WiNuNDgW8cKlosEBHHldMu1gvL9ZZ6D8AFZo3FMCm7kYbuZTtZY&#10;aHflN7qcQy0ihH2BCpoQ+kJKXzVk0S9cTxy9bzdYDFEOtdQDXiPcGpkmyZO02HJcaLCnfUNVd/6x&#10;CvLHL9OV2erzmL0uPzoyO/LHk1Kzh3H3DCLQGP7Df+2DVpDmWQq/b+ITkJ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HGIMYAAADdAAAADwAAAAAAAAAAAAAAAACYAgAAZHJz&#10;L2Rvd25yZXYueG1sUEsFBgAAAAAEAAQA9QAAAIsDAAAAAA==&#10;" filled="f" strokeweight="0"/>
                  <v:rect id="Rectangle 2873" o:spid="_x0000_s1831"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B1KMYA&#10;AADdAAAADwAAAGRycy9kb3ducmV2LnhtbESPQYvCMBSE7wv+h/AEb2taBVeqsYggepAVdT14ezTP&#10;ttq8lCbV+u83wsIeh5n5hpmnnanEgxpXWlYQDyMQxJnVJecKfk7rzykI55E1VpZJwYscpIvexxwT&#10;bZ98oMfR5yJA2CWooPC+TqR0WUEG3dDWxMG72sagD7LJpW7wGeCmkqMomkiDJYeFAmtaFZTdj61R&#10;cFufT1F1cG2crdrvSX7Zb9zuqtSg3y1nIDx1/j/8195qBaPp1xjeb8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B1KMYAAADdAAAADwAAAAAAAAAAAAAAAACYAgAAZHJz&#10;L2Rvd25yZXYueG1sUEsFBgAAAAAEAAQA9QAAAIsDAAAAAA==&#10;" fillcolor="#b90100" stroked="f"/>
                  <v:rect id="Rectangle 2874" o:spid="_x0000_s1832"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8EcUA&#10;AADdAAAADwAAAGRycy9kb3ducmV2LnhtbESPQWsCMRSE70L/Q3iF3jSrLSqrUcTW0pNi7KW35+a5&#10;u7h5WTappv++EQSPw8x8w8yX0TbiQp2vHSsYDjIQxIUzNZcKvg+b/hSED8gGG8ek4I88LBdPvTnm&#10;xl15TxcdSpEg7HNUUIXQ5lL6oiKLfuBa4uSdXGcxJNmV0nR4TXDbyFGWjaXFmtNChS2tKyrO+tcq&#10;+Dia99ef026jhzFuj/5Tl2GnlXp5jqsZiEAxPML39pdRMJpO3uD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xvwRxQAAAN0AAAAPAAAAAAAAAAAAAAAAAJgCAABkcnMv&#10;ZG93bnJldi54bWxQSwUGAAAAAAQABAD1AAAAigMAAAAA&#10;" fillcolor="#f39c00" stroked="f"/>
                  <v:rect id="Rectangle 2875" o:spid="_x0000_s1833"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FUFMYA&#10;AADdAAAADwAAAGRycy9kb3ducmV2LnhtbESPQWsCMRSE70L/Q3hCb5pVWitboxRBqnjQtaXn183r&#10;ZunmZU2irv++KQgeh5n5hpktOtuIM/lQO1YwGmYgiEuna64UfH6sBlMQISJrbByTgisFWMwfejPM&#10;tbtwQedDrESCcMhRgYmxzaUMpSGLYeha4uT9OG8xJukrqT1eEtw2cpxlE2mx5rRgsKWlofL3cLIK&#10;npZ2X3zZzXE7KbR599/rzWnnlHrsd2+vICJ18R6+tddawXj68gz/b9IT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FUFMYAAADdAAAADwAAAAAAAAAAAAAAAACYAgAAZHJz&#10;L2Rvd25yZXYueG1sUEsFBgAAAAAEAAQA9QAAAIsDAAAAAA==&#10;" fillcolor="#f29900" stroked="f"/>
                  <v:rect id="Rectangle 2876" o:spid="_x0000_s1834"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iGesYA&#10;AADdAAAADwAAAGRycy9kb3ducmV2LnhtbESPQWsCMRSE74X+h/AEbzWrgrVbo7SC4KW0VS/eHpvn&#10;JmTzst1Ed/vvm0Khx2FmvmFWm8E34kZdtIEVTCcFCOIqaMu1gtNx97AEEROyxiYwKfimCJv1/d0K&#10;Sx16/qTbIdUiQziWqMCk1JZSxsqQxzgJLXH2LqHzmLLsaqk77DPcN3JWFAvp0XJeMNjS1lDlDlev&#10;4PpxPjo3ff8y/fn1zZ2cnT/trFLj0fDyDCLRkP7Df+29VjBbPi7g901+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iGesYAAADdAAAADwAAAAAAAAAAAAAAAACYAgAAZHJz&#10;L2Rvd25yZXYueG1sUEsFBgAAAAAEAAQA9QAAAIsDAAAAAA==&#10;" fillcolor="#f09600" stroked="f"/>
                  <v:rect id="Rectangle 2877" o:spid="_x0000_s1835"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hvvccA&#10;AADdAAAADwAAAGRycy9kb3ducmV2LnhtbESPQWvCQBSE74L/YXlCL1I3Cq0huoq2lNpb1YrXZ/aZ&#10;RLNvQ3bV6K93C4LHYWa+YcbTxpTiTLUrLCvo9yIQxKnVBWcK/tZfrzEI55E1lpZJwZUcTCft1hgT&#10;bS+8pPPKZyJA2CWoIPe+SqR0aU4GXc9WxMHb29qgD7LOpK7xEuCmlIMoepcGCw4LOVb0kVN6XJ2M&#10;gvLnc/69nTfX+M1uuhtarn93t4NSL51mNgLhqfHP8KO90AoG8XAI/2/CE5C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rIb73HAAAA3QAAAA8AAAAAAAAAAAAAAAAAmAIAAGRy&#10;cy9kb3ducmV2LnhtbFBLBQYAAAAABAAEAPUAAACMAwAAAAA=&#10;" fillcolor="#ef9300" stroked="f"/>
                  <v:rect id="Rectangle 2878" o:spid="_x0000_s1836" style="position:absolute;left:1027;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4Ah8QA&#10;AADdAAAADwAAAGRycy9kb3ducmV2LnhtbERPz2vCMBS+C/4P4Qm7yEwt02lnFBkIYzediMdn82zL&#10;mpeSRBv31y+HwY4f3+/VJppW3Mn5xrKC6SQDQVxa3XCl4Pi1e16A8AFZY2uZFDzIw2Y9HKyw0Lbn&#10;Pd0PoRIphH2BCuoQukJKX9Zk0E9sR5y4q3UGQ4Kuktphn8JNK/Msm0uDDaeGGjt6r6n8PtyMgupl&#10;dh6P2/Py9NNf5vs8ulv8vCj1NIrbNxCBYvgX/7k/tIJ88ZrmpjfpCc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eAIfEAAAA3QAAAA8AAAAAAAAAAAAAAAAAmAIAAGRycy9k&#10;b3ducmV2LnhtbFBLBQYAAAAABAAEAPUAAACJAwAAAAA=&#10;" fillcolor="#ee9000" stroked="f"/>
                  <v:rect id="Rectangle 2879" o:spid="_x0000_s1837"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AVxcUA&#10;AADdAAAADwAAAGRycy9kb3ducmV2LnhtbESPT2sCMRTE7wW/Q3iCt5p1hVZXo9g/gqdKrQePj80z&#10;Wdy8bDepu/32Rij0OMzMb5jlune1uFIbKs8KJuMMBHHpdcVGwfFr+zgDESKyxtozKfilAOvV4GGJ&#10;hfYdf9L1EI1IEA4FKrAxNoWUobTkMIx9Q5y8s28dxiRbI3WLXYK7WuZZ9iQdVpwWLDb0aqm8HH6c&#10;gt2+6szHmcictu9vzffpZYq5VWo07DcLEJH6+B/+a++0gnz2PIf7m/QE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kBXFxQAAAN0AAAAPAAAAAAAAAAAAAAAAAJgCAABkcnMv&#10;ZG93bnJldi54bWxQSwUGAAAAAAQABAD1AAAAigMAAAAA&#10;" fillcolor="#ed8c00" stroked="f"/>
                  <v:rect id="Rectangle 2880" o:spid="_x0000_s1838"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zrCcIA&#10;AADdAAAADwAAAGRycy9kb3ducmV2LnhtbERPy4rCMBTdC/5DuMLsNFVGKR2j+JiB2Yj4gNlemjtt&#10;meamJOnDvzeLAZeH815vB1OLjpyvLCuYzxIQxLnVFRcK7revaQrCB2SNtWVS8CAP2814tMZM254v&#10;1F1DIWII+wwVlCE0mZQ+L8mgn9mGOHK/1hkMEbpCaod9DDe1XCTJShqsODaU2NChpPzv2hoFp/Nq&#10;//N+/Gzazun9crlrT4eelHqbDLsPEIGG8BL/u7+1gkWaxv3xTXwC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7OsJwgAAAN0AAAAPAAAAAAAAAAAAAAAAAJgCAABkcnMvZG93&#10;bnJldi54bWxQSwUGAAAAAAQABAD1AAAAhwMAAAAA&#10;" fillcolor="#ec8900" stroked="f"/>
                  <v:rect id="Rectangle 2881" o:spid="_x0000_s1839"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L9cQA&#10;AADdAAAADwAAAGRycy9kb3ducmV2LnhtbESPQWvCQBSE70L/w/IK3nQTpSVEV2kFa/FQiC2eH9ln&#10;Nph9G7JbTf69Kwgeh5n5hlmue9uIC3W+dqwgnSYgiEuna64U/P1uJxkIH5A1No5JwUAe1quX0RJz&#10;7a5c0OUQKhEh7HNUYEJocyl9aciin7qWOHon11kMUXaV1B1eI9w2cpYk79JizXHBYEsbQ+X58G8V&#10;VHa3L1z58zaYL2c+zbFP50Oh1Pi1/1iACNSHZ/jR/tYKZlmWwv1Nf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i/XEAAAA3QAAAA8AAAAAAAAAAAAAAAAAmAIAAGRycy9k&#10;b3ducmV2LnhtbFBLBQYAAAAABAAEAPUAAACJAwAAAAA=&#10;" fillcolor="#eb8600" stroked="f"/>
                  <v:rect id="Rectangle 2882" o:spid="_x0000_s1840"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bjcUA&#10;AADdAAAADwAAAGRycy9kb3ducmV2LnhtbESPQWvCQBSE7wX/w/IEb3Vj0BKiq4htoCC0NOr9kX0m&#10;Idm3Mbtq+u+7gtDjMDPfMKvNYFpxo97VlhXMphEI4sLqmksFx0P2moBwHllja5kU/JKDzXr0ssJU&#10;2zv/0C33pQgQdikqqLzvUildUZFBN7UdcfDOtjfog+xLqXu8B7hpZRxFb9JgzWGhwo52FRVNfjUK&#10;ML9e5lG3+Jh975rmy5yy9/0pU2oyHrZLEJ4G/x9+tj+1gjhJYni8C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D1uNxQAAAN0AAAAPAAAAAAAAAAAAAAAAAJgCAABkcnMv&#10;ZG93bnJldi54bWxQSwUGAAAAAAQABAD1AAAAigMAAAAA&#10;" fillcolor="#ea8300" stroked="f"/>
                  <v:rect id="Rectangle 2883" o:spid="_x0000_s1841"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chjMUA&#10;AADdAAAADwAAAGRycy9kb3ducmV2LnhtbESPQWvCQBSE7wX/w/KE3upGLSVGV7EFodJ6MApeH9ln&#10;siT7NmTXGP99t1DocZiZb5jVZrCN6KnzxrGC6SQBQVw4bbhUcD7tXlIQPiBrbByTggd52KxHTyvM&#10;tLvzkfo8lCJC2GeooAqhzaT0RUUW/cS1xNG7us5iiLIrpe7wHuG2kbMkeZMWDceFClv6qKio85tV&#10;8O3qvJdTs7+8H3Zu8Wow/6pRqefxsF2CCDSE//Bf+1MrmKXpHH7fxCc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1yGMxQAAAN0AAAAPAAAAAAAAAAAAAAAAAJgCAABkcnMv&#10;ZG93bnJldi54bWxQSwUGAAAAAAQABAD1AAAAigMAAAAA&#10;" fillcolor="#e88000" stroked="f"/>
                  <v:rect id="Rectangle 2884" o:spid="_x0000_s1842"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JuKcMA&#10;AADdAAAADwAAAGRycy9kb3ducmV2LnhtbESPQYvCMBSE74L/ITzBm6YW0VCNIqLgHvZgFbw+mmdb&#10;bF5KE7X77zcLCx6HmfmGWW9724gXdb52rGE2TUAQF87UXGq4Xo4TBcIHZIONY9LwQx62m+FgjZlx&#10;bz7TKw+liBD2GWqoQmgzKX1RkUU/dS1x9O6usxii7EppOnxHuG1kmiQLabHmuFBhS/uKikf+tBqO&#10;+UKd7HL3JW2qbtdzez98X6TW41G/W4EI1IdP+L99MhpSpebw9y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JuKcMAAADdAAAADwAAAAAAAAAAAAAAAACYAgAAZHJzL2Rv&#10;d25yZXYueG1sUEsFBgAAAAAEAAQA9QAAAIgDAAAAAA==&#10;" fillcolor="#e77c00" stroked="f"/>
                  <v:rect id="Rectangle 2885" o:spid="_x0000_s1843" style="position:absolute;left:1028;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12TccA&#10;AADdAAAADwAAAGRycy9kb3ducmV2LnhtbESPQWvCQBSE74L/YXlCL6KbBtSQuoq0FNqLEvXg8TX7&#10;moRm36bZTUz/fVcQPA4z8w2z3g6mFj21rrKs4HkegSDOra64UHA+vc8SEM4ja6wtk4I/crDdjEdr&#10;TLW9ckb90RciQNilqKD0vkmldHlJBt3cNsTB+7atQR9kW0jd4jXATS3jKFpKgxWHhRIbei0p/zl2&#10;RsFh32dd/HVxb7tsNZW/+0/bdAulnibD7gWEp8E/wvf2h1YQJ8kCbm/CE5Cb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19dk3HAAAA3QAAAA8AAAAAAAAAAAAAAAAAmAIAAGRy&#10;cy9kb3ducmV2LnhtbFBLBQYAAAAABAAEAPUAAACMAwAAAAA=&#10;" fillcolor="#e67900" stroked="f"/>
                  <v:rect id="Rectangle 2886" o:spid="_x0000_s1844"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uejsYA&#10;AADdAAAADwAAAGRycy9kb3ducmV2LnhtbESPQWvCQBSE74X+h+UVvNVNVDRGVykFpeChqK3nR/aZ&#10;BLNvw+4aU3+9Wyj0OMzMN8xy3ZtGdOR8bVlBOkxAEBdW11wq+DpuXjMQPiBrbCyTgh/ysF49Py0x&#10;1/bGe+oOoRQRwj5HBVUIbS6lLyoy6Ie2JY7e2TqDIUpXSu3wFuGmkaMkmUqDNceFClt6r6i4HK5G&#10;wSzdOeu7yff9NN5+blw7T5NzUGrw0r8tQATqw3/4r/2hFYyybAq/b+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3uejsYAAADdAAAADwAAAAAAAAAAAAAAAACYAgAAZHJz&#10;L2Rvd25yZXYueG1sUEsFBgAAAAAEAAQA9QAAAIsDAAAAAA==&#10;" fillcolor="#e57600" stroked="f"/>
                  <v:rect id="Rectangle 2887" o:spid="_x0000_s1845"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8BoscA&#10;AADdAAAADwAAAGRycy9kb3ducmV2LnhtbESPQWvCQBSE7wX/w/IKXopukkMbYlYphYJ4ELT10Nsj&#10;+0yC2bcxuzGJv94tFHocZuYbJt+MphE36lxtWUG8jEAQF1bXXCr4/vpcpCCcR9bYWCYFEznYrGdP&#10;OWbaDnyg29GXIkDYZaig8r7NpHRFRQbd0rbEwTvbzqAPsiul7nAIcNPIJIpepcGaw0KFLX1UVFyO&#10;vVFw2u+21/6H5LQfTrF8uft4Z7RS8+fxfQXC0+j/w3/trVaQpOkb/L4JT0Cu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4vAaLHAAAA3QAAAA8AAAAAAAAAAAAAAAAAmAIAAGRy&#10;cy9kb3ducmV2LnhtbFBLBQYAAAAABAAEAPUAAACMAwAAAAA=&#10;" fillcolor="#e47300" stroked="f"/>
                  <v:rect id="Rectangle 2888" o:spid="_x0000_s1846"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mbIcAA&#10;AADdAAAADwAAAGRycy9kb3ducmV2LnhtbERPy4rCMBTdC/5DuMLsNNXBWqtRdECmWx/g9tJc22Jz&#10;U5uMrX8/WQguD+e93vamFk9qXWVZwXQSgSDOra64UHA5H8YJCOeRNdaWScGLHGw3w8EaU207PtLz&#10;5AsRQtilqKD0vkmldHlJBt3ENsSBu9nWoA+wLaRusQvhppazKIqlwYpDQ4kN/ZSU309/RsFv3U3n&#10;fMvcMosfcSwX33Z/vSr1Nep3KxCeev8Rv92ZVjBLkjA3vAlPQG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FmbIcAAAADdAAAADwAAAAAAAAAAAAAAAACYAgAAZHJzL2Rvd25y&#10;ZXYueG1sUEsFBgAAAAAEAAQA9QAAAIUDAAAAAA==&#10;" fillcolor="#e36f00" stroked="f"/>
                  <v:rect id="Rectangle 2889" o:spid="_x0000_s1847"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sH68YA&#10;AADdAAAADwAAAGRycy9kb3ducmV2LnhtbESPzW7CMBCE75V4B2uRuBUHDjSkOAioEJXaC0kfYBVv&#10;81N7HcVuCG9fV6rU42hmvtHs9pM1YqTBt44VrJYJCOLK6ZZrBR/l+TEF4QOyRuOYFNzJwz6fPeww&#10;0+7GVxqLUIsIYZ+hgiaEPpPSVw1Z9EvXE0fv0w0WQ5RDLfWAtwi3Rq6TZCMtthwXGuzp1FD1VXxb&#10;BZfuvXwbLy+rQifpsX06GTN1RqnFfDo8gwg0hf/wX/tVK1in6RZ+38QnI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sH68YAAADdAAAADwAAAAAAAAAAAAAAAACYAgAAZHJz&#10;L2Rvd25yZXYueG1sUEsFBgAAAAAEAAQA9QAAAIsDAAAAAA==&#10;" fillcolor="#e26c00" stroked="f"/>
                  <v:rect id="Rectangle 2890" o:spid="_x0000_s1848"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nXicMA&#10;AADdAAAADwAAAGRycy9kb3ducmV2LnhtbERP3WrCMBS+F/YO4Qx2p6mFieuMsg02xYvKOh/g2Byb&#10;suakNOmPb28uBrv8+P43u8k2YqDO144VLBcJCOLS6ZorBeefz/kahA/IGhvHpOBGHnbbh9kGM+1G&#10;/qahCJWIIewzVGBCaDMpfWnIol+4ljhyV9dZDBF2ldQdjjHcNjJNkpW0WHNsMNjSh6Hyt+itgikP&#10;76fikrjjuTXLfP+VP/cyV+rpcXp7BRFoCv/iP/dBK0jXL3F/fBOf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8nXicMAAADdAAAADwAAAAAAAAAAAAAAAACYAgAAZHJzL2Rv&#10;d25yZXYueG1sUEsFBgAAAAAEAAQA9QAAAIgDAAAAAA==&#10;" fillcolor="#e06900" stroked="f"/>
                  <v:rect id="Rectangle 2891" o:spid="_x0000_s1849" style="position:absolute;left:1029;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dBRMYA&#10;AADdAAAADwAAAGRycy9kb3ducmV2LnhtbESPQWvCQBSE7wX/w/KE3upGDyVGV4kWQbyItqLHR/aZ&#10;DWbfptnVxH/fLRR6HGbmG2a+7G0tHtT6yrGC8SgBQVw4XXGp4Otz85aC8AFZY+2YFDzJw3IxeJlj&#10;pl3HB3ocQykihH2GCkwITSalLwxZ9CPXEEfv6lqLIcq2lLrFLsJtLSdJ8i4tVhwXDDa0NlTcjner&#10;IDmtGqzMYf+9210+imnanfN7rtTrsM9nIAL14T/8195qBZN0OobfN/E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dBRMYAAADdAAAADwAAAAAAAAAAAAAAAACYAgAAZHJz&#10;L2Rvd25yZXYueG1sUEsFBgAAAAAEAAQA9QAAAIsDAAAAAA==&#10;" fillcolor="#df6600" stroked="f"/>
                  <v:rect id="Rectangle 2892" o:spid="_x0000_s1850"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ciQMQA&#10;AADdAAAADwAAAGRycy9kb3ducmV2LnhtbESPQYvCMBSE7wv+h/AEL4umFly0GkUExZPLquj10Tzb&#10;YvNSmqitv34jCB6HmfmGmS0aU4o71a6wrGA4iEAQp1YXnCk4Htb9MQjnkTWWlklBSw4W887XDBNt&#10;H/xH973PRICwS1BB7n2VSOnSnAy6ga2Ig3extUEfZJ1JXeMjwE0p4yj6kQYLDgs5VrTKKb3ub0aB&#10;3G1Gv+f1sm1O38/z6qmPuG0jpXrdZjkF4anxn/C7vdUK4vEkhteb8AT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3IkDEAAAA3QAAAA8AAAAAAAAAAAAAAAAAmAIAAGRycy9k&#10;b3ducmV2LnhtbFBLBQYAAAAABAAEAPUAAACJAwAAAAA=&#10;" fillcolor="#de6300" stroked="f"/>
                  <v:rect id="Rectangle 2893" o:spid="_x0000_s1851"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ZjesUA&#10;AADdAAAADwAAAGRycy9kb3ducmV2LnhtbESP3WrCQBSE7wu+w3KE3pS6qYJodBUR/KF3tT7AMXtM&#10;gtmzIXuapD69KxR6OczMN8xy3btKtdSE0rOBj1ECijjztuTcwPl79z4DFQTZYuWZDPxSgPVq8LLE&#10;1PqOv6g9Sa4ihEOKBgqROtU6ZAU5DCNfE0fv6huHEmWTa9tgF+Gu0uMkmWqHJceFAmvaFpTdTj/O&#10;gEjoJpfpW9WeD597noe7XLd3Y16H/WYBSqiX//Bf+2gNjGfzCTzfxCe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N6xQAAAN0AAAAPAAAAAAAAAAAAAAAAAJgCAABkcnMv&#10;ZG93bnJldi54bWxQSwUGAAAAAAQABAD1AAAAigMAAAAA&#10;" fillcolor="#dd5f00" stroked="f"/>
                  <v:rect id="Rectangle 2894" o:spid="_x0000_s1852"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lPecUA&#10;AADdAAAADwAAAGRycy9kb3ducmV2LnhtbESP3WrCQBSE7wXfYTmF3ukmtohGV5GKRb3z5wEOu8ck&#10;NXs2ZFeT9um7guDlMDPfMPNlZytxp8aXjhWkwwQEsXam5FzB+bQZTED4gGywckwKfsnDctHvzTEz&#10;ruUD3Y8hFxHCPkMFRQh1JqXXBVn0Q1cTR+/iGoshyiaXpsE2wm0lR0kylhZLjgsF1vRVkL4eb1bB&#10;+qrNj95t2/PlY/y3/76lm7VPlXp/61YzEIG68Ao/21ujYDSZfsLjTXw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eU95xQAAAN0AAAAPAAAAAAAAAAAAAAAAAJgCAABkcnMv&#10;ZG93bnJldi54bWxQSwUGAAAAAAQABAD1AAAAigMAAAAA&#10;" fillcolor="#db5c00" stroked="f"/>
                  <v:rect id="Rectangle 2895" o:spid="_x0000_s1853"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nTYsUA&#10;AADdAAAADwAAAGRycy9kb3ducmV2LnhtbESP0WoCMRRE3wX/IVyhb5qtVLFbo6goFB+Eaj/gNrnd&#10;Xbq5WZK4bv16Iwg+DjNzhpkvO1uLlnyoHCt4HWUgiLUzFRcKvk+74QxEiMgGa8ek4J8CLBf93hxz&#10;4y78Re0xFiJBOOSooIyxyaUMuiSLYeQa4uT9Om8xJukLaTxeEtzWcpxlU2mx4rRQYkObkvTf8WwV&#10;2P3PThfb61Ue/Hmt261b7U9vSr0MutUHiEhdfIYf7U+jYDx7n8D9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adNixQAAAN0AAAAPAAAAAAAAAAAAAAAAAJgCAABkcnMv&#10;ZG93bnJldi54bWxQSwUGAAAAAAQABAD1AAAAigMAAAAA&#10;" fillcolor="#da5900" stroked="f"/>
                  <v:rect id="Rectangle 2896" o:spid="_x0000_s1854"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5X+sUA&#10;AADdAAAADwAAAGRycy9kb3ducmV2LnhtbESPQWvCQBSE70L/w/IKXqRu9BBt6iqhIHhKMfoDHtln&#10;NjT7Ns2uGv31XUHwOMzMN8xqM9hWXKj3jWMFs2kCgrhyuuFawfGw/ViC8AFZY+uYFNzIw2b9Nlph&#10;pt2V93QpQy0ihH2GCkwIXSalrwxZ9FPXEUfv5HqLIcq+lrrHa4TbVs6TJJUWG44LBjv6NlT9lmer&#10;IF0Ms/z0U+Z3U1TFXygm1E0KpcbvQ/4FItAQXuFne6cVzJefKTzexCc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lf6xQAAAN0AAAAPAAAAAAAAAAAAAAAAAJgCAABkcnMv&#10;ZG93bnJldi54bWxQSwUGAAAAAAQABAD1AAAAigMAAAAA&#10;" fillcolor="#d95600" stroked="f"/>
                  <v:rect id="Rectangle 2897" o:spid="_x0000_s1855" style="position:absolute;left:1030;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Jzy8UA&#10;AADdAAAADwAAAGRycy9kb3ducmV2LnhtbESPQWvCQBSE7wX/w/IEb3VjDlGjq5RCxZNQzcXbI/ua&#10;pM2+jdlVV399VxA8DjPzDbNcB9OKC/WusaxgMk5AEJdWN1wpKA5f7zMQziNrbC2Tghs5WK8Gb0vM&#10;tb3yN132vhIRwi5HBbX3XS6lK2sy6Ma2I47ej+0N+ij7SuoerxFuWpkmSSYNNhwXauzos6byb382&#10;Co6bNNzC/VeGQxaKstllp8JlSo2G4WMBwlPwr/CzvdUK0tl8Co838Qn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gnPLxQAAAN0AAAAPAAAAAAAAAAAAAAAAAJgCAABkcnMv&#10;ZG93bnJldi54bWxQSwUGAAAAAAQABAD1AAAAigMAAAAA&#10;" fillcolor="#d85300" stroked="f"/>
                  <v:rect id="Rectangle 2898" o:spid="_x0000_s1856"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NODMQA&#10;AADdAAAADwAAAGRycy9kb3ducmV2LnhtbERPS2vCQBC+F/oflil4KXVTEbGpq4hU0FPrA9rehuw0&#10;Cc3Oxt01xn/fORQ8fnzv2aJ3jeooxNqzgedhBoq48Lbm0sDxsH6agooJ2WLjmQxcKcJifn83w9z6&#10;C++o26dSSQjHHA1UKbW51rGoyGEc+pZYuB8fHCaBodQ24EXCXaNHWTbRDmuWhgpbWlVU/O7PTkrw&#10;3Hen78/1dvJ2CKevcff4MX43ZvDQL19BJerTTfzv3lgDo+mLzJU38gT0/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zTgzEAAAA3QAAAA8AAAAAAAAAAAAAAAAAmAIAAGRycy9k&#10;b3ducmV2LnhtbFBLBQYAAAAABAAEAPUAAACJAwAAAAA=&#10;" fillcolor="#d75000" stroked="f"/>
                  <v:rect id="Rectangle 2899" o:spid="_x0000_s1857"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2l78YA&#10;AADdAAAADwAAAGRycy9kb3ducmV2LnhtbESPzWrDMBCE74G+g9hCLyGRE0pw3MgmNDT0Esj/ebE2&#10;tlprZSw1cfP0VaHQ4zAz3zCLoreNuFLnjWMFk3ECgrh02nCl4Hh4G6UgfEDW2DgmBd/kocgfBgvM&#10;tLvxjq77UIkIYZ+hgjqENpPSlzVZ9GPXEkfv4jqLIcqukrrDW4TbRk6TZCYtGo4LNbb0WlP5uf+y&#10;CnBJbv08XG/M4b6SH9vT5bwjqdTTY798ARGoD//hv/a7VjBN53P4fROfgM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2l78YAAADdAAAADwAAAAAAAAAAAAAAAACYAgAAZHJz&#10;L2Rvd25yZXYueG1sUEsFBgAAAAAEAAQA9QAAAIsDAAAAAA==&#10;" fillcolor="#d64d00" stroked="f"/>
                  <v:rect id="Rectangle 2900" o:spid="_x0000_s1858"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b5sMA&#10;AADdAAAADwAAAGRycy9kb3ducmV2LnhtbERPu2rDMBTdC/0HcQPdatkZTOxEMSVtIYUsSQul28W6&#10;sV1bV8ZS/fj7aghkPJz3rphNJ0YaXGNZQRLFIIhLqxuuFHx9vj9vQDiPrLGzTAoWclDsHx92mGs7&#10;8ZnGi69ECGGXo4La+z6X0pU1GXSR7YkDd7WDQR/gUEk94BTCTSfXcZxKgw2Hhhp7OtRUtpc/o+BX&#10;f/9kSZJ9nFybbt7w2MhXXpR6Ws0vWxCeZn8X39xHrWCdxWF/eBOe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b5sMAAADdAAAADwAAAAAAAAAAAAAAAACYAgAAZHJzL2Rv&#10;d25yZXYueG1sUEsFBgAAAAAEAAQA9QAAAIgDAAAAAA==&#10;" fillcolor="#d54a00" stroked="f"/>
                  <v:rect id="Rectangle 2901" o:spid="_x0000_s1859"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qoMMA&#10;AADdAAAADwAAAGRycy9kb3ducmV2LnhtbESPQYvCMBSE78L+h/AWvIgmCopbjbKIgp7EKnt+NM+2&#10;bPNSmlirv94IC3scZuYbZrnubCVaanzpWMN4pEAQZ86UnGu4nHfDOQgfkA1WjknDgzysVx+9JSbG&#10;3flEbRpyESHsE9RQhFAnUvqsIIt+5Gri6F1dYzFE2eTSNHiPcFvJiVIzabHkuFBgTZuCst/0ZjXc&#10;qvnjB9uBupbPrT9sU54eFWvd/+y+FyACdeE//NfeGw2TLzWG95v4BO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LqoMMAAADdAAAADwAAAAAAAAAAAAAAAACYAgAAZHJzL2Rv&#10;d25yZXYueG1sUEsFBgAAAAAEAAQA9QAAAIgDAAAAAA==&#10;" fillcolor="#d34700" stroked="f"/>
                  <v:rect id="Rectangle 2902" o:spid="_x0000_s1860"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7dcMA&#10;AADdAAAADwAAAGRycy9kb3ducmV2LnhtbESPwW7CMBBE70j9B2sr9QYOOaRtikEUhMS1FO6reLEj&#10;4nVqm5Dy9XWlSj2OZuaNZrEaXScGCrH1rGA+K0AQN163bBQcP3fTFxAxIWvsPJOCb4qwWj5MFlhr&#10;f+MPGg7JiAzhWKMCm1JfSxkbSw7jzPfE2Tv74DBlGYzUAW8Z7jpZFkUlHbacFyz2tLHUXA5Xp+DZ&#10;fG1lb4eK5qcw3NuNqXbva6WeHsf1G4hEY/oP/7X3WkH5WpTw+yY/Ab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s7dcMAAADdAAAADwAAAAAAAAAAAAAAAACYAgAAZHJzL2Rv&#10;d25yZXYueG1sUEsFBgAAAAAEAAQA9QAAAIgDAAAAAA==&#10;" fillcolor="#d24400" stroked="f"/>
                  <v:rect id="Rectangle 2903" o:spid="_x0000_s1861" style="position:absolute;left:1031;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WLSsgA&#10;AADdAAAADwAAAGRycy9kb3ducmV2LnhtbESPW2sCMRSE3wv+h3CEvtWsCl62RhFpi5Rq8QK+nm6O&#10;u6ubk22S6vbfm4LQx2FmvmEms8ZU4kLOl5YVdDsJCOLM6pJzBfvd69MIhA/IGivLpOCXPMymrYcJ&#10;ptpeeUOXbchFhLBPUUERQp1K6bOCDPqOrYmjd7TOYIjS5VI7vEa4qWQvSQbSYMlxocCaFgVl5+2P&#10;UXBwdvy+6p7OX+vly6ft1+Z7+PGm1GO7mT+DCNSE//C9vdQKeuOkD39v4hOQ0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5YtKyAAAAN0AAAAPAAAAAAAAAAAAAAAAAJgCAABk&#10;cnMvZG93bnJldi54bWxQSwUGAAAAAAQABAD1AAAAjQMAAAAA&#10;" fillcolor="#d14000" stroked="f"/>
                  <v:rect id="Rectangle 2904" o:spid="_x0000_s1862"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aXBMYA&#10;AADdAAAADwAAAGRycy9kb3ducmV2LnhtbESPwW7CMBBE70j9B2srcSNOo4JKikFAQeVWCly4reIl&#10;SRuvo9iY9O/rSkg9jmbmjWa26E0jAnWutqzgKUlBEBdW11wqOB23oxcQziNrbCyTgh9ysJg/DGaY&#10;a3vjTwoHX4oIYZejgsr7NpfSFRUZdIltiaN3sZ1BH2VXSt3hLcJNI7M0nUiDNceFCltaV1R8H65G&#10;Qfs1Du8fy+y8r2kV9jvaXMLbRqnhY798BeGp9//he3unFWTT9Bn+3sQn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aXBMYAAADdAAAADwAAAAAAAAAAAAAAAACYAgAAZHJz&#10;L2Rvd25yZXYueG1sUEsFBgAAAAAEAAQA9QAAAIsDAAAAAA==&#10;" fillcolor="#cf3d00" stroked="f"/>
                  <v:rect id="Rectangle 2905" o:spid="_x0000_s1863"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acG8IA&#10;AADdAAAADwAAAGRycy9kb3ducmV2LnhtbESP0YrCMBRE3xf8h3AF39bUgrJWo0jZgL4Iq37Apbm2&#10;xeamNllb/94IC/s4zMwZZr0dbCMe1PnasYLZNAFBXDhTc6ngctafXyB8QDbYOCYFT/Kw3Yw+1pgZ&#10;1/MPPU6hFBHCPkMFVQhtJqUvKrLop64ljt7VdRZDlF0pTYd9hNtGpkmykBZrjgsVtpRXVNxOv1YB&#10;5zkVrJ/H+q5Tjd99mxt9UGoyHnYrEIGG8B/+a++NgnSZzOH9Jj4B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lpwbwgAAAN0AAAAPAAAAAAAAAAAAAAAAAJgCAABkcnMvZG93&#10;bnJldi54bWxQSwUGAAAAAAQABAD1AAAAhwMAAAAA&#10;" fillcolor="#ce3a00" stroked="f"/>
                  <v:rect id="Rectangle 2906" o:spid="_x0000_s1864"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lzcYA&#10;AADdAAAADwAAAGRycy9kb3ducmV2LnhtbESPQWvCQBSE7wX/w/IEL9JskoM00VXEUigIBbXk/Mw+&#10;s9Hs25Ddavrvu4VCj8PMfMOsNqPtxJ0G3zpWkCUpCOLa6ZYbBZ+nt+cXED4ga+wck4Jv8rBZT55W&#10;WGr34APdj6EREcK+RAUmhL6U0teGLPrE9cTRu7jBYohyaKQe8BHhtpN5mi6kxZbjgsGedobq2/HL&#10;KtjL6lxXWWcKf5hf568XOhXyQ6nZdNwuQQQaw3/4r/2uFeRFuoDfN/EJ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BlzcYAAADdAAAADwAAAAAAAAAAAAAAAACYAgAAZHJz&#10;L2Rvd25yZXYueG1sUEsFBgAAAAAEAAQA9QAAAIsDAAAAAA==&#10;" fillcolor="#cd3700" stroked="f"/>
                  <v:rect id="Rectangle 2907" o:spid="_x0000_s1865"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S168YA&#10;AADdAAAADwAAAGRycy9kb3ducmV2LnhtbESPQWsCMRSE70L/Q3gFb5pU1OrWKFWx9CRUC8XbY/O6&#10;u7h5WZKsbvvrm4LgcZiZb5jFqrO1uJAPlWMNT0MFgjh3puJCw+dxN5iBCBHZYO2YNPxQgNXyobfA&#10;zLgrf9DlEAuRIBwy1FDG2GRShrwki2HoGuLkfTtvMSbpC2k8XhPc1nKk1FRarDgtlNjQpqT8fGit&#10;hsKPd5Pt8ZR//a7bt72a0VnWrdb9x+71BUSkLt7Dt/a70TCaq2f4f5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S168YAAADdAAAADwAAAAAAAAAAAAAAAACYAgAAZHJz&#10;L2Rvd25yZXYueG1sUEsFBgAAAAAEAAQA9QAAAIsDAAAAAA==&#10;" fillcolor="#cc3400" stroked="f"/>
                  <v:rect id="Rectangle 2908" o:spid="_x0000_s1866"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5e8MIA&#10;AADdAAAADwAAAGRycy9kb3ducmV2LnhtbERPy4rCMBTdC/MP4Q6403REZKxNRXyAC8H6+IBLc207&#10;Nje1iVr/3iyEWR7OO5l3phYPal1lWcHPMAJBnFtdcaHgfNoMfkE4j6yxtkwKXuRgnn71Eoy1ffKB&#10;HkdfiBDCLkYFpfdNLKXLSzLohrYhDtzFtgZ9gG0hdYvPEG5qOYqiiTRYcWgosaFlSfn1eDcK/g57&#10;d+JxPt1l9Wqzvi6W2S17KdX/7hYzEJ46/y/+uLdawWgahbnhTXgCM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Ll7wwgAAAN0AAAAPAAAAAAAAAAAAAAAAAJgCAABkcnMvZG93&#10;bnJldi54bWxQSwUGAAAAAAQABAD1AAAAhwMAAAAA&#10;" fillcolor="#cb3000" stroked="f"/>
                  <v:rect id="Rectangle 2909" o:spid="_x0000_s1867"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xJecYA&#10;AADdAAAADwAAAGRycy9kb3ducmV2LnhtbESPQWvCQBSE74L/YXlCb7oxlFajq4RCoQct1Yp6fGSf&#10;SWz2bdhdNf77bkHocZiZb5j5sjONuJLztWUF41ECgriwuuZSwe77fTgB4QOyxsYyKbiTh+Wi35tj&#10;pu2NN3TdhlJECPsMFVQhtJmUvqjIoB/Zljh6J+sMhihdKbXDW4SbRqZJ8iIN1hwXKmzpraLiZ3sx&#10;CrzTm6/X1WeZ5s/3fX5cF+fVYaLU06DLZyACdeE//Gh/aAXpNJnC35v4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lxJecYAAADdAAAADwAAAAAAAAAAAAAAAACYAgAAZHJz&#10;L2Rvd25yZXYueG1sUEsFBgAAAAAEAAQA9QAAAIsDAAAAAA==&#10;" fillcolor="#ca2d00" stroked="f"/>
                  <v:rect id="Rectangle 2910" o:spid="_x0000_s1868" style="position:absolute;left:1032;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5IK8MA&#10;AADdAAAADwAAAGRycy9kb3ducmV2LnhtbERPTWvCQBC9C/0PyxR6qxsjrRpdpYgFexFM9D5kxySY&#10;nU2zaxL767sHwePjfa82g6lFR62rLCuYjCMQxLnVFRcKTtn3+xyE88gaa8uk4E4ONuuX0QoTbXs+&#10;Upf6QoQQdgkqKL1vEildXpJBN7YNceAutjXoA2wLqVvsQ7ipZRxFn9JgxaGhxIa2JeXX9GYU0F+8&#10;P++mHz+/dTbv+iZND7P8rtTb6/C1BOFp8E/xw73XCuLFJOwPb8IT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5IK8MAAADdAAAADwAAAAAAAAAAAAAAAACYAgAAZHJzL2Rv&#10;d25yZXYueG1sUEsFBgAAAAAEAAQA9QAAAIgDAAAAAA==&#10;" fillcolor="#c92a00" stroked="f"/>
                  <v:rect id="Rectangle 2911" o:spid="_x0000_s1869"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2LS8UA&#10;AADdAAAADwAAAGRycy9kb3ducmV2LnhtbESPQWvCQBSE74X+h+UVvNVNRGyNriKFQvGmlRJvj+xz&#10;E8y+DdltEv31riB4HGbmG2a5HmwtOmp95VhBOk5AEBdOV2wUHH6/3z9B+ICssXZMCi7kYb16fVli&#10;pl3PO+r2wYgIYZ+hgjKEJpPSFyVZ9GPXEEfv5FqLIcrWSN1iH+G2lpMkmUmLFceFEhv6Kqk47/+t&#10;gmt+5m3T5535uB67aW/sxps/pUZvw2YBItAQnuFH+0crmMzTFO5v4hO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YtLxQAAAN0AAAAPAAAAAAAAAAAAAAAAAJgCAABkcnMv&#10;ZG93bnJldi54bWxQSwUGAAAAAAQABAD1AAAAigMAAAAA&#10;" fillcolor="#c72700" stroked="f"/>
                  <v:rect id="Rectangle 2912" o:spid="_x0000_s1870"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B+8UA&#10;AADdAAAADwAAAGRycy9kb3ducmV2LnhtbESPT4vCMBTE7wt+h/AEL4um9rCs1SgiKD140fVgb8/m&#10;9Q9tXkoTtX57s7Cwx2FmfsOsNoNpxYN6V1tWMJ9FIIhzq2suFVx+9tNvEM4ja2wtk4IXOdisRx8r&#10;TLR98okeZ1+KAGGXoILK+y6R0uUVGXQz2xEHr7C9QR9kX0rd4zPATSvjKPqSBmsOCxV2tKsob853&#10;o4CvR/7cNfktS01niia1WXGwSk3Gw3YJwtPg/8N/7VQriBfzGH7fhCcg1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sH7xQAAAN0AAAAPAAAAAAAAAAAAAAAAAJgCAABkcnMv&#10;ZG93bnJldi54bWxQSwUGAAAAAAQABAD1AAAAigMAAAAA&#10;" fillcolor="#c62400" stroked="f"/>
                  <v:rect id="Rectangle 2913" o:spid="_x0000_s1871"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Mph8QA&#10;AADdAAAADwAAAGRycy9kb3ducmV2LnhtbESPQWsCMRSE74L/ITyhN826BdGtcakthR6tLeLxsXnd&#10;zXbzEjdR13/fFAoeh5n5hlmXg+3EhfpgHCuYzzIQxJXThmsFX59v0yWIEJE1do5JwY0ClJvxaI2F&#10;dlf+oMs+1iJBOBSooInRF1KGqiGLYeY8cfK+XW8xJtnXUvd4TXDbyTzLFtKi4bTQoKeXhqqf/dkq&#10;MFt/quXx7M3N7dwqbw/tK1ulHibD8xOISEO8h//b71pBvpo/wt+b9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jKYfEAAAA3QAAAA8AAAAAAAAAAAAAAAAAmAIAAGRycy9k&#10;b3ducmV2LnhtbFBLBQYAAAAABAAEAPUAAACJAwAAAAA=&#10;" fillcolor="#c52000" stroked="f"/>
                  <v:rect id="Rectangle 2914" o:spid="_x0000_s1872"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rFFcgA&#10;AADdAAAADwAAAGRycy9kb3ducmV2LnhtbESPT2vCQBTE74V+h+UVejMbNYimrlIsBWlO/onS2yP7&#10;mqTNvg3ZraZ+elcQehxm5jfMfNmbRpyoc7VlBcMoBkFcWF1zqWC/ex9MQTiPrLGxTAr+yMFy8fgw&#10;x1TbM2/otPWlCBB2KSqovG9TKV1RkUEX2ZY4eF+2M+iD7EqpOzwHuGnkKI4n0mDNYaHCllYVFT/b&#10;X6PArseHbNWbz8R95x/HvLlk5fhNqeen/vUFhKfe/4fv7bVWMJoNE7i9CU9AL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sUVyAAAAN0AAAAPAAAAAAAAAAAAAAAAAJgCAABk&#10;cnMvZG93bnJldi54bWxQSwUGAAAAAAQABAD1AAAAjQMAAAAA&#10;" fillcolor="#c41d00" stroked="f"/>
                  <v:rect id="Rectangle 2915" o:spid="_x0000_s1873"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i08YA&#10;AADdAAAADwAAAGRycy9kb3ducmV2LnhtbESPQWsCMRSE7wX/Q3iF3mpWqVJXo1hBKB4KWkG8PTav&#10;m8XNy3YTd9N/bwqCx2FmvmEWq2hr0VHrK8cKRsMMBHHhdMWlguP39vUdhA/IGmvHpOCPPKyWg6cF&#10;5tr1vKfuEEqRIOxzVGBCaHIpfWHIoh+6hjh5P661GJJsS6lb7BPc1nKcZVNpseK0YLChjaHicrha&#10;BdtZPHVf1e6iz7H/eLPTX9ubnVIvz3E9BxEohkf43v7UCsaz0QT+36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oi08YAAADdAAAADwAAAAAAAAAAAAAAAACYAgAAZHJz&#10;L2Rvd25yZXYueG1sUEsFBgAAAAAEAAQA9QAAAIsDAAAAAA==&#10;" fillcolor="#c21a00" stroked="f"/>
                  <v:rect id="Rectangle 2916" o:spid="_x0000_s1874" style="position:absolute;left:1033;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6ksMUA&#10;AADdAAAADwAAAGRycy9kb3ducmV2LnhtbESPT4vCMBTE78J+h/AW9qapCmqrUZYFQehB/HPY46N5&#10;2xaTl9rE2v32RhA8DjPzG2a16a0RHbW+dqxgPEpAEBdO11wqOJ+2wwUIH5A1Gsek4J88bNYfgxVm&#10;2t35QN0xlCJC2GeooAqhyaT0RUUW/cg1xNH7c63FEGVbSt3iPcKtkZMkmUmLNceFChv6qai4HG9W&#10;we46vU57dqa8bX/z/TzNTZfPlfr67L+XIAL14R1+tXdawSQdz+D5Jj4B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qSwxQAAAN0AAAAPAAAAAAAAAAAAAAAAAJgCAABkcnMv&#10;ZG93bnJldi54bWxQSwUGAAAAAAQABAD1AAAAigMAAAAA&#10;" fillcolor="#c11700" stroked="f"/>
                  <v:rect id="Rectangle 2917" o:spid="_x0000_s1875"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ZArsQA&#10;AADdAAAADwAAAGRycy9kb3ducmV2LnhtbESPQUsDMRSE74L/IbyCF7HZ7kHttmlRQdlTwa14fmxe&#10;N6GblzWJ2/Xfm0Khx2FmvmHW28n1YqQQrWcFi3kBgrj12nKn4Gv//vAMIiZkjb1nUvBHEbab25s1&#10;Vtqf+JPGJnUiQzhWqMCkNFRSxtaQwzj3A3H2Dj44TFmGTuqApwx3vSyL4lE6tJwXDA70Zqg9Nr9O&#10;AZUOm7r+sDvzzXIZXpuf8d4qdTebXlYgEk3pGr60a62gXC6e4PwmPw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WQK7EAAAA3QAAAA8AAAAAAAAAAAAAAAAAmAIAAGRycy9k&#10;b3ducmV2LnhtbFBLBQYAAAAABAAEAPUAAACJAwAAAAA=&#10;" fillcolor="#c01300" stroked="f"/>
                  <v:rect id="Rectangle 2918" o:spid="_x0000_s1876"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N2rsEA&#10;AADdAAAADwAAAGRycy9kb3ducmV2LnhtbERPPW/CMBDdK/EfrENiK04YUBswCJAqwUbTlvkUH0kg&#10;Pqe2Cebf46FSx6f3vVxH04mBnG8tK8inGQjiyuqWawXfXx+vbyB8QNbYWSYFD/KwXo1ellhoe+dP&#10;GspQixTCvkAFTQh9IaWvGjLop7YnTtzZOoMhQVdL7fCewk0nZ1k2lwZbTg0N9rRrqLqWN6Mgyl/M&#10;Tyf+cXV5PXfDZXs8bKJSk3HcLEAEiuFf/OfeawWz9zzNTW/SE5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Tdq7BAAAA3QAAAA8AAAAAAAAAAAAAAAAAmAIAAGRycy9kb3du&#10;cmV2LnhtbFBLBQYAAAAABAAEAPUAAACGAwAAAAA=&#10;" fillcolor="#bf1000" stroked="f"/>
                  <v:rect id="Rectangle 2919" o:spid="_x0000_s1877"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YjqcIA&#10;AADdAAAADwAAAGRycy9kb3ducmV2LnhtbESPQYvCMBSE74L/ITzBm6Z6EFuNIqIg9LK6gtdH82yL&#10;yUtpYq3/3iwIexxm5htmve2tER21vnasYDZNQBAXTtdcKrj+HidLED4gazSOScGbPGw3w8EaM+1e&#10;fKbuEkoRIewzVFCF0GRS+qIii37qGuLo3V1rMUTZllK3+Ipwa+Q8SRbSYs1xocKG9hUVj8vTKviR&#10;ebd/LA7X91kazus7pya/KTUe9bsViEB9+A9/2yetYJ7OUvh7E5+A3H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BiOpwgAAAN0AAAAPAAAAAAAAAAAAAAAAAJgCAABkcnMvZG93&#10;bnJldi54bWxQSwUGAAAAAAQABAD1AAAAhwMAAAAA&#10;" fillcolor="#be0d00" stroked="f"/>
                  <v:rect id="Rectangle 2920" o:spid="_x0000_s1878"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DPMQA&#10;AADdAAAADwAAAGRycy9kb3ducmV2LnhtbERPu2rDMBTdC/0HcQtZSiPH0JC6kU0pDgSaJY8l28W6&#10;lUytK2OpjpOvj4ZCx8N5r6vJdWKkIbSeFSzmGQjixuuWjYLTcfOyAhEissbOMym4UoCqfHxYY6H9&#10;hfc0HqIRKYRDgQpsjH0hZWgsOQxz3xMn7tsPDmOCg5F6wEsKd53Ms2wpHbacGiz29Gmp+Tn8OgXY&#10;7G5WLsb6tT7X1+2zWZmvcafU7Gn6eAcRaYr/4j/3VivI3/K0P71JT0C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wzzEAAAA3QAAAA8AAAAAAAAAAAAAAAAAmAIAAGRycy9k&#10;b3ducmV2LnhtbFBLBQYAAAAABAAEAPUAAACJAwAAAAA=&#10;" fillcolor="#bd0a00" stroked="f"/>
                  <v:rect id="Rectangle 2921" o:spid="_x0000_s1879"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cwe8YA&#10;AADdAAAADwAAAGRycy9kb3ducmV2LnhtbESPUUvDMBSF3wf+h3CFvW1pgwyty4YMhAlDWKegb5fm&#10;2pY1NyWJa/vvzWDg4+Gc8x3OejvaTlzIh9axhnyZgSCunGm51vBxel08gggR2WDnmDRMFGC7uZut&#10;sTBu4CNdyliLBOFQoIYmxr6QMlQNWQxL1xMn78d5izFJX0vjcUhw20mVZStpseW00GBPu4aqc/lr&#10;NTyo/Kvanfz3QU3nYf/5NoXsvdR6fj++PIOINMb/8K29NxrUk8rh+iY9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cwe8YAAADdAAAADwAAAAAAAAAAAAAAAACYAgAAZHJz&#10;L2Rvd25yZXYueG1sUEsFBgAAAAAEAAQA9QAAAIsDAAAAAA==&#10;" fillcolor="#bc0700" stroked="f"/>
                  <v:rect id="Rectangle 2922" o:spid="_x0000_s1880" style="position:absolute;left:1034;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D4cMA&#10;AADdAAAADwAAAGRycy9kb3ducmV2LnhtbESPzWrDMBCE74W+g9hCbo0cF5rEiWLqBqe95u++WBvL&#10;xFoZS42dt48KhR6HmfmGWeejbcWNet84VjCbJiCIK6cbrhWcjuXrAoQPyBpbx6TgTh7yzfPTGjPt&#10;Bt7T7RBqESHsM1RgQugyKX1lyKKfuo44ehfXWwxR9rXUPQ4RbluZJsm7tNhwXDDY0aeh6nr4sQq2&#10;RcnLXbM9m7lL6Dwv3ri7fCk1eRk/ViACjeE//Nf+1grSZZrC75v4BOT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D4cMAAADdAAAADwAAAAAAAAAAAAAAAACYAgAAZHJzL2Rv&#10;d25yZXYueG1sUEsFBgAAAAAEAAQA9QAAAIgDAAAAAA==&#10;" fillcolor="#ba0300" stroked="f"/>
                  <v:rect id="Rectangle 2923" o:spid="_x0000_s1881" style="position:absolute;left:1035;top:164;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Ii+MMA&#10;AADdAAAADwAAAGRycy9kb3ducmV2LnhtbESPQYvCMBSE7wv+h/AEb2tqBVmrUURYEcTDVsXro3m2&#10;xeal26S2/nsjLOxxmJlvmOW6N5V4UONKywom4wgEcWZ1ybmC8+n78wuE88gaK8uk4EkO1qvBxxIT&#10;bTv+oUfqcxEg7BJUUHhfJ1K6rCCDbmxr4uDdbGPQB9nkUjfYBbipZBxFM2mw5LBQYE3bgrJ72hoF&#10;OxNfLXWX4yHbH+v0d0Ntha1So2G/WYDw1Pv/8F97rxXE83gK7zfhCc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Ii+MMAAADdAAAADwAAAAAAAAAAAAAAAACYAgAAZHJzL2Rv&#10;d25yZXYueG1sUEsFBgAAAAAEAAQA9QAAAIgDAAAAAA==&#10;" fillcolor="#b90000" stroked="f"/>
                  <v:shape id="Freeform 2924" o:spid="_x0000_s1882" style="position:absolute;left:1027;top:164;width:8;height:20;visibility:visible;mso-wrap-style:square;v-text-anchor:top" coordsize="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dzEMYA&#10;AADdAAAADwAAAGRycy9kb3ducmV2LnhtbESP3WrCQBSE7wXfYTkF73TTIK2JriJC6Q9UUEuvD9lj&#10;Npg9G7PbGH36bqHg5TAz3zCLVW9r0VHrK8cKHicJCOLC6YpLBV+Hl/EMhA/IGmvHpOBKHlbL4WCB&#10;uXYX3lG3D6WIEPY5KjAhNLmUvjBk0U9cQxy9o2sthijbUuoWLxFua5kmyZO0WHFcMNjQxlBx2v9Y&#10;BX32fCw+37dZ527S7Dj9+D68npUaPfTrOYhAfbiH/9tvWkGapVP4exOf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1dzEMYAAADdAAAADwAAAAAAAAAAAAAAAACYAgAAZHJz&#10;L2Rvd25yZXYueG1sUEsFBgAAAAAEAAQA9QAAAIsDAAAAAA==&#10;" path="m,20l,,8,7r,7l,20xe" filled="f" strokeweight="0">
                    <v:stroke joinstyle="miter"/>
                    <v:path arrowok="t" o:connecttype="custom" o:connectlocs="0,20;0,0;8,7;8,14;0,20" o:connectangles="0,0,0,0,0"/>
                  </v:shape>
                  <v:rect id="Rectangle 2925" o:spid="_x0000_s1883"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doR8UA&#10;AADdAAAADwAAAGRycy9kb3ducmV2LnhtbESPT4vCMBTE7wt+h/AEb2tqQVmrUUQQPciK/w7eHs2z&#10;rTYvpUm1fvuNsOBxmJnfMNN5a0rxoNoVlhUM+hEI4tTqgjMFp+Pq+weE88gaS8uk4EUO5rPO1xQT&#10;bZ+8p8fBZyJA2CWoIPe+SqR0aU4GXd9WxMG72tqgD7LOpK7xGeCmlHEUjaTBgsNCjhUtc0rvh8Yo&#10;uK3Ox6jcu2aQLpvfUXbZrd32qlSv2y4mIDy1/hP+b2+0gngcD+H9Jjw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J2hHxQAAAN0AAAAPAAAAAAAAAAAAAAAAAJgCAABkcnMv&#10;ZG93bnJldi54bWxQSwUGAAAAAAQABAD1AAAAigMAAAAA&#10;" fillcolor="#b90100" stroked="f"/>
                  <v:rect id="Rectangle 2926" o:spid="_x0000_s1884"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rnfcYA&#10;AADdAAAADwAAAGRycy9kb3ducmV2LnhtbESPzWrDMBCE74G8g9hAb7UcF0LjRgkhP6Wnhii99Lax&#10;NraptTKWmqhvXxUKOQ4z8w2zWEXbiSsNvnWsYJrlIIgrZ1quFXyc9o/PIHxANtg5JgU/5GG1HI8W&#10;WBp34yNddahFgrAvUUETQl9K6auGLPrM9cTJu7jBYkhyqKUZ8JbgtpNFns+kxZbTQoM9bRqqvvS3&#10;VbA7m+3T5+Ww19MY38/+VdfhoJV6mMT1C4hAMdzD/+03o6CYFzP4e5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rnfcYAAADdAAAADwAAAAAAAAAAAAAAAACYAgAAZHJz&#10;L2Rvd25yZXYueG1sUEsFBgAAAAAEAAQA9QAAAIsDAAAAAA==&#10;" fillcolor="#f39c00" stroked="f"/>
                  <v:rect id="Rectangle 2927" o:spid="_x0000_s1885"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1PeMYA&#10;AADdAAAADwAAAGRycy9kb3ducmV2LnhtbESPQWsCMRSE74X+h/AKvdVsF7G6GqUIRaWHuiqen5vX&#10;zdLNyzaJuv33TaHgcZiZb5jZoretuJAPjWMFz4MMBHHldMO1gsP+7WkMIkRkja1jUvBDARbz+7sZ&#10;FtpduaTLLtYiQTgUqMDE2BVShsqQxTBwHXHyPp23GJP0tdQerwluW5ln2UhabDgtGOxoaaj62p2t&#10;guHSbsuj3Xy/j0ptVv603pw/nFKPD/3rFESkPt7C/+21VpBP8hf4e5Oe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1PeMYAAADdAAAADwAAAAAAAAAAAAAAAACYAgAAZHJz&#10;L2Rvd25yZXYueG1sUEsFBgAAAAAEAAQA9QAAAIsDAAAAAA==&#10;" fillcolor="#f29900" stroked="f"/>
                  <v:rect id="Rectangle 2928" o:spid="_x0000_s1886"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mXE8MA&#10;AADdAAAADwAAAGRycy9kb3ducmV2LnhtbERPz2vCMBS+D/wfwhO8zdQKY1ajbANhF9mmXrw9mrcm&#10;pHnpmmjrf78cBjt+fL83u9G34kZ9tIEVLOYFCOI6aMuNgvNp//gMIiZkjW1gUnCnCLvt5GGDlQ4D&#10;f9HtmBqRQzhWqMCk1FVSxtqQxzgPHXHmvkPvMWXYN1L3OORw38qyKJ6kR8u5wWBHb4Zqd7x6BdfP&#10;y8m5xcePGS6vB3d2drnaW6Vm0/FlDSLRmP7Ff+53raBclXlufpOf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mXE8MAAADdAAAADwAAAAAAAAAAAAAAAACYAgAAZHJzL2Rv&#10;d25yZXYueG1sUEsFBgAAAAAEAAQA9QAAAIgDAAAAAA==&#10;" fillcolor="#f09600" stroked="f"/>
                  <v:rect id="Rectangle 2929" o:spid="_x0000_s1887"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l+1MgA&#10;AADdAAAADwAAAGRycy9kb3ducmV2LnhtbESPW2vCQBSE34X+h+UU+iJ1Y6BFYzbihVL75qXi62n2&#10;NEmbPRuyq0Z/vSsU+jjMzDdMOu1MLU7UusqyguEgAkGcW11xoeBz9/Y8AuE8ssbaMim4kINp9tBL&#10;MdH2zBs6bX0hAoRdggpK75tESpeXZNANbEMcvG/bGvRBtoXULZ4D3NQyjqJXabDisFBiQ4uS8t/t&#10;0SioP5bz98O8u4xe7L6/p81u/XX9UerpsZtNQHjq/H/4r73SCuJxPIb7m/AEZHY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SX7UyAAAAN0AAAAPAAAAAAAAAAAAAAAAAJgCAABk&#10;cnMvZG93bnJldi54bWxQSwUGAAAAAAQABAD1AAAAjQMAAAAA&#10;" fillcolor="#ef9300" stroked="f"/>
                  <v:rect id="Rectangle 2930" o:spid="_x0000_s1888" style="position:absolute;left:1027;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63MQA&#10;AADdAAAADwAAAGRycy9kb3ducmV2LnhtbERPz2vCMBS+C/4P4Qm7yEztVGY1igyEsZtOhsdn89YW&#10;m5eSRBv31y+HwY4f3+/1NppW3Mn5xrKC6SQDQVxa3XCl4PS5f34F4QOyxtYyKXiQh+1mOFhjoW3P&#10;B7ofQyVSCPsCFdQhdIWUvqzJoJ/Yjjhx39YZDAm6SmqHfQo3rcyzbCENNpwaauzorabyerwZBdVs&#10;fh6P2/Py66e/LA55dLf4cVHqaRR3KxCBYvgX/7nftYJ8+ZL2pzfpCc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utzEAAAA3QAAAA8AAAAAAAAAAAAAAAAAmAIAAGRycy9k&#10;b3ducmV2LnhtbFBLBQYAAAAABAAEAPUAAACJAwAAAAA=&#10;" fillcolor="#ee9000" stroked="f"/>
                  <v:rect id="Rectangle 2931" o:spid="_x0000_s1889"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2vnsUA&#10;AADdAAAADwAAAGRycy9kb3ducmV2LnhtbESPQWsCMRSE74L/ITyhN826QrFbo9S2gqeK2x48PjbP&#10;ZOnmZd2k7vbfNwXB4zAz3zCrzeAacaUu1J4VzGcZCOLK65qNgq/P3XQJIkRkjY1nUvBLATbr8WiF&#10;hfY9H+laRiMShEOBCmyMbSFlqCw5DDPfEifv7DuHMcnOSN1hn+CukXmWPUqHNacFiy29Wqq+yx+n&#10;YH+oe/NxJjKn3ftbezltF5hbpR4mw8sziEhDvIdv7b1WkD8t5vD/Jj0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ba+exQAAAN0AAAAPAAAAAAAAAAAAAAAAAJgCAABkcnMv&#10;ZG93bnJldi54bWxQSwUGAAAAAAQABAD1AAAAigMAAAAA&#10;" fillcolor="#ed8c00" stroked="f"/>
                  <v:rect id="Rectangle 2932" o:spid="_x0000_s1890"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n8YA&#10;AADdAAAADwAAAGRycy9kb3ducmV2LnhtbESPT2sCMRTE70K/Q3iF3jTbrYpujaLWQi9SqkKvj81z&#10;d3HzsiTZP/32TaHgcZiZ3zCrzWBq0ZHzlWUFz5MEBHFudcWFgsv5fbwA4QOyxtoyKfghD5v1w2iF&#10;mbY9f1F3CoWIEPYZKihDaDIpfV6SQT+xDXH0rtYZDFG6QmqHfYSbWqZJMpcGK44LJTa0Lym/nVqj&#10;4Pg5331P3w5N2zm9m8227XHfk1JPj8P2FUSgIdzD/+0PrSBdvqT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wWn8YAAADdAAAADwAAAAAAAAAAAAAAAACYAgAAZHJz&#10;L2Rvd25yZXYueG1sUEsFBgAAAAAEAAQA9QAAAIsDAAAAAA==&#10;" fillcolor="#ec8900" stroked="f"/>
                  <v:rect id="Rectangle 2933" o:spid="_x0000_s1891"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B2Y8UA&#10;AADdAAAADwAAAGRycy9kb3ducmV2LnhtbESPT2vCQBTE74V+h+UVvOlGg1Kjq7SCf+hBiBXPj+xr&#10;NjT7NmRXTb69KxR6HGbmN8xy3dla3Kj1lWMF41ECgrhwuuJSwfl7O3wH4QOyxtoxKejJw3r1+rLE&#10;TLs753Q7hVJECPsMFZgQmkxKXxiy6EeuIY7ej2sthijbUuoW7xFuazlJkpm0WHFcMNjQxlDxe7pa&#10;BaXdf+WuOE57s3Pm01y6cdrnSg3euo8FiEBd+A//tQ9awWSepvB8E5+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HZjxQAAAN0AAAAPAAAAAAAAAAAAAAAAAJgCAABkcnMv&#10;ZG93bnJldi54bWxQSwUGAAAAAAQABAD1AAAAigMAAAAA&#10;" fillcolor="#eb8600" stroked="f"/>
                  <v:rect id="Rectangle 2934" o:spid="_x0000_s1892"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SgGMYA&#10;AADdAAAADwAAAGRycy9kb3ducmV2LnhtbESP3WrCQBSE74W+w3IK3unGv9Km2UhRA0KhpWm9P2RP&#10;k5Ds2TS7anz7riB4OczMN0yyHkwrTtS72rKC2TQCQVxYXXOp4Oc7mzyDcB5ZY2uZFFzIwTp9GCUY&#10;a3vmLzrlvhQBwi5GBZX3XSylKyoy6Ka2Iw7er+0N+iD7UuoezwFuWjmPoidpsOawUGFHm4qKJj8a&#10;BZgf/5ZRt9rNPjdN82EO2fb9kCk1fhzeXkF4Gvw9fGvvtYL5y2IJ1zfhCcj0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SgGMYAAADdAAAADwAAAAAAAAAAAAAAAACYAgAAZHJz&#10;L2Rvd25yZXYueG1sUEsFBgAAAAAEAAQA9QAAAIsDAAAAAA==&#10;" fillcolor="#ea8300" stroked="f"/>
                  <v:rect id="Rectangle 2935" o:spid="_x0000_s1893"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zaGcUA&#10;AADdAAAADwAAAGRycy9kb3ducmV2LnhtbESPQWvCQBSE70L/w/IKvZmNWktNXaUVhIp6aFro9ZF9&#10;TZZk34bsNsZ/7wqCx2FmvmGW68E2oqfOG8cKJkkKgrhw2nCp4Od7O34F4QOyxsYxKTiTh/XqYbTE&#10;TLsTf1Gfh1JECPsMFVQhtJmUvqjIok9cSxy9P9dZDFF2pdQdniLcNnKapi/SouG4UGFLm4qKOv+3&#10;Cg6uzns5Mbvfj+PWLZ4N5vsalXp6HN7fQAQawj18a39qBdPFbA7XN/EJ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NoZxQAAAN0AAAAPAAAAAAAAAAAAAAAAAJgCAABkcnMv&#10;ZG93bnJldi54bWxQSwUGAAAAAAQABAD1AAAAigMAAAAA&#10;" fillcolor="#e88000" stroked="f"/>
                  <v:rect id="Rectangle 2936" o:spid="_x0000_s1894"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Tv8YA&#10;AADdAAAADwAAAGRycy9kb3ducmV2LnhtbESPQWuDQBSE74X+h+UFemvWWDDWZJVQKiSHHmICvT7c&#10;F5W4b8XdRvvvu4FCjsPMfMNsi9n04kaj6ywrWC0jEMS11R03Cs6n8jUF4Tyyxt4yKfglB0X+/LTF&#10;TNuJj3SrfCMChF2GClrvh0xKV7dk0C3tQBy8ix0N+iDHRuoRpwA3vYyjKJEGOw4LLQ700VJ9rX6M&#10;grJK0r1Z7w7SxOn3+ThcPr9OUqmXxbzbgPA0+0f4v73XCuL3twTub8ITk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5KTv8YAAADdAAAADwAAAAAAAAAAAAAAAACYAgAAZHJz&#10;L2Rvd25yZXYueG1sUEsFBgAAAAAEAAQA9QAAAIsDAAAAAA==&#10;" fillcolor="#e77c00" stroked="f"/>
                  <v:rect id="Rectangle 2937" o:spid="_x0000_s1895" style="position:absolute;left:1028;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2L28cA&#10;AADdAAAADwAAAGRycy9kb3ducmV2LnhtbESPQWvCQBSE70L/w/IKXopummK10VVEEerFEvXQ4zP7&#10;moRm36bZTUz/fVcoeBxm5htmsepNJTpqXGlZwfM4AkGcWV1yruB82o1mIJxH1lhZJgW/5GC1fBgs&#10;MNH2yil1R5+LAGGXoILC+zqR0mUFGXRjWxMH78s2Bn2QTS51g9cAN5WMo+hVGiw5LBRY06ag7PvY&#10;GgUfhy5t48un267T6ZP8Oext3U6UGj726zkIT72/h//b71pB/PYyhdub8ATk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9i9vHAAAA3QAAAA8AAAAAAAAAAAAAAAAAmAIAAGRy&#10;cy9kb3ducmV2LnhtbFBLBQYAAAAABAAEAPUAAACMAwAAAAA=&#10;" fillcolor="#e67900" stroked="f"/>
                  <v:rect id="Rectangle 2938" o:spid="_x0000_s1896"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ZpHcMA&#10;AADdAAAADwAAAGRycy9kb3ducmV2LnhtbERPy4rCMBTdC/5DuAPuNK0OjnaMIgOK4ELGx6wvzbUt&#10;09yUJFPrfL1ZCC4P571YdaYWLTlfWVaQjhIQxLnVFRcKzqfNcAbCB2SNtWVScCcPq2W/t8BM2xt/&#10;U3sMhYgh7DNUUIbQZFL6vCSDfmQb4shdrTMYInSF1A5vMdzUcpwkU2mw4thQYkNfJeW/xz+j4CPd&#10;O+vb98v/z2R72LhmnibXoNTgrVt/ggjUhZf46d5pBeP5JM6Nb+IT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ZpHcMAAADdAAAADwAAAAAAAAAAAAAAAACYAgAAZHJzL2Rv&#10;d25yZXYueG1sUEsFBgAAAAAEAAQA9QAAAIgDAAAAAA==&#10;" fillcolor="#e57600" stroked="f"/>
                  <v:rect id="Rectangle 2939" o:spid="_x0000_s1897"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2MccA&#10;AADdAAAADwAAAGRycy9kb3ducmV2LnhtbESPT2vCQBTE7wW/w/KEXkrdJIWi0TVIoRByEOqfQ2+P&#10;7DMJZt+m2dXEfvquIPQ4zMxvmFU2mlZcqXeNZQXxLAJBXFrdcKXgsP98nYNwHllja5kU3MhBtp48&#10;rTDVduAvuu58JQKEXYoKau+7VEpX1mTQzWxHHLyT7Q36IPtK6h6HADetTKLoXRpsOCzU2NFHTeV5&#10;dzEKjtsi/7l8k7xth2MsX359XBit1PN03CxBeBr9f/jRzrWCZPG2gPub8AT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i9jHHAAAA3QAAAA8AAAAAAAAAAAAAAAAAmAIAAGRy&#10;cy9kb3ducmV2LnhtbFBLBQYAAAAABAAEAPUAAACMAwAAAAA=&#10;" fillcolor="#e47300" stroked="f"/>
                  <v:rect id="Rectangle 2940" o:spid="_x0000_s1898"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ciIMEA&#10;AADdAAAADwAAAGRycy9kb3ducmV2LnhtbERPTYvCMBC9C/sfwgjeNFXXrlajqCDbq3XB69CMbbGZ&#10;dJto67/fHBY8Pt73ZtebWjypdZVlBdNJBII4t7riQsHP5TRegnAeWWNtmRS8yMFu+zHYYKJtx2d6&#10;Zr4QIYRdggpK75tESpeXZNBNbEMcuJttDfoA20LqFrsQbmo5i6JYGqw4NJTY0LGk/J49jILvupsu&#10;+Ja6VRr/xrH8mtvD9arUaNjv1yA89f4t/nenWsFs9Rn2hzfhCcjt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3IiDBAAAA3QAAAA8AAAAAAAAAAAAAAAAAmAIAAGRycy9kb3du&#10;cmV2LnhtbFBLBQYAAAAABAAEAPUAAACGAwAAAAA=&#10;" fillcolor="#e36f00" stroked="f"/>
                  <v:rect id="Rectangle 2941" o:spid="_x0000_s1899"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W+6sYA&#10;AADdAAAADwAAAGRycy9kb3ducmV2LnhtbESP3WrCQBSE7wt9h+UUeqebSPEndRV/EAv1xtgHOGSP&#10;SXT3bMiuMb69Wyj0cpiZb5j5srdGdNT62rGCdJiAIC6crrlU8HPaDaYgfEDWaByTggd5WC5eX+aY&#10;aXfnI3V5KEWEsM9QQRVCk0npi4os+qFriKN3dq3FEGVbSt3iPcKtkaMkGUuLNceFChvaVFRc85tV&#10;sL8cTt/dfpvmOpmu68nGmP5ilHp/61efIAL14T/81/7SCkazjxR+38QnIB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W+6sYAAADdAAAADwAAAAAAAAAAAAAAAACYAgAAZHJz&#10;L2Rvd25yZXYueG1sUEsFBgAAAAAEAAQA9QAAAIsDAAAAAA==&#10;" fillcolor="#e26c00" stroked="f"/>
                  <v:rect id="Rectangle 2942" o:spid="_x0000_s1900"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bPv8YA&#10;AADdAAAADwAAAGRycy9kb3ducmV2LnhtbESP3WrCQBSE7wXfYTmCd7oxWGlTV2kFf+hFpKkPcJo9&#10;zYZmz4bsqunbuwXBy2FmvmGW69424kKdrx0rmE0TEMSl0zVXCk5f28kzCB+QNTaOScEfeVivhoMl&#10;Ztpd+ZMuRahEhLDPUIEJoc2k9KUhi37qWuLo/bjOYoiyq6Tu8BrhtpFpkiykxZrjgsGWNobK3+Js&#10;FfR5eD8W34n7OLVmlu93+dNZ5kqNR/3bK4hAfXiE7+2DVpC+zFP4fxOf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bPv8YAAADdAAAADwAAAAAAAAAAAAAAAACYAgAAZHJz&#10;L2Rvd25yZXYueG1sUEsFBgAAAAAEAAQA9QAAAIsDAAAAAA==&#10;" fillcolor="#e06900" stroked="f"/>
                  <v:rect id="Rectangle 2943" o:spid="_x0000_s1901" style="position:absolute;left:1029;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hZcsYA&#10;AADdAAAADwAAAGRycy9kb3ducmV2LnhtbESPT2vCQBTE74V+h+UVeqsbbSkaXSW2COKl+A89PrLP&#10;bDD7NmZXk377bkHwOMzMb5jJrLOVuFHjS8cK+r0EBHHudMmFgt128TYE4QOyxsoxKfglD7Pp89ME&#10;U+1aXtNtEwoRIexTVGBCqFMpfW7Iou+5mjh6J9dYDFE2hdQNthFuKzlIkk9pseS4YLCmL0P5eXO1&#10;CpL9vMbSrH8uq9XxOx8N20N2zZR6femyMYhAXXiE7+2lVjAYfbzD/5v4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EhZcsYAAADdAAAADwAAAAAAAAAAAAAAAACYAgAAZHJz&#10;L2Rvd25yZXYueG1sUEsFBgAAAAAEAAQA9QAAAIsDAAAAAA==&#10;" fillcolor="#df6600" stroked="f"/>
                  <v:rect id="Rectangle 2944" o:spid="_x0000_s1902"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M8dccA&#10;AADdAAAADwAAAGRycy9kb3ducmV2LnhtbESPQWvCQBSE74X+h+UJvZS6qVipqWsIgsWTxRj0+si+&#10;JsHs25DdxsRf3xUKPQ4z8w2zSgbTiJ46V1tW8DqNQBAXVtdcKsiP25d3EM4ja2wsk4KRHCTrx4cV&#10;xtpe+UB95ksRIOxiVFB538ZSuqIig25qW+LgfdvOoA+yK6Xu8BrgppGzKFpIgzWHhQpb2lRUXLIf&#10;o0DuP9++ztt0HE7Pt/PmpnPcjZFST5Mh/QDhafD/4b/2TiuYLedzuL8JT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KTPHXHAAAA3QAAAA8AAAAAAAAAAAAAAAAAmAIAAGRy&#10;cy9kb3ducmV2LnhtbFBLBQYAAAAABAAEAPUAAACMAwAAAAA=&#10;" fillcolor="#de6300" stroked="f"/>
                  <v:rect id="Rectangle 2945" o:spid="_x0000_s1903"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9T8UA&#10;AADdAAAADwAAAGRycy9kb3ducmV2LnhtbESPUWvCQBCE3wv+h2MFX6RetFVq6ilFsJa+Vf0B29ya&#10;BHN7IbdNUn99TxD6OMzMN8xq07tKtdSE0rOB6SQBRZx5W3Ju4HTcPb6ACoJssfJMBn4pwGY9eFhh&#10;an3HX9QeJFcRwiFFA4VInWodsoIchomviaN39o1DibLJtW2wi3BX6VmSLLTDkuNCgTVtC8ouhx9n&#10;QCR0T9+LcdWe9p/vvAxXOW+vxoyG/dsrKKFe/sP39oc1MFs+z+H2Jj4Bv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0n1PxQAAAN0AAAAPAAAAAAAAAAAAAAAAAJgCAABkcnMv&#10;ZG93bnJldi54bWxQSwUGAAAAAAQABAD1AAAAigMAAAAA&#10;" fillcolor="#dd5f00" stroked="f"/>
                  <v:rect id="Rectangle 2946" o:spid="_x0000_s1904"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XT8UA&#10;AADdAAAADwAAAGRycy9kb3ducmV2LnhtbESP0WrCQBRE3wv+w3KFvtVNrISauoooiu1b1Q+47F6T&#10;1OzdkF1N9Ou7gtDHYWbOMLNFb2txpdZXjhWkowQEsXam4kLB8bB5+wDhA7LB2jEpuJGHxXzwMsPc&#10;uI5/6LoPhYgQ9jkqKENocim9LsmiH7mGOHon11oMUbaFNC12EW5rOU6STFqsOC6U2NCqJH3eX6yC&#10;9VmbX/21646n9+z+vb2km7VPlXod9stPEIH68B9+tndGwXg6yeDxJj4B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ZldPxQAAAN0AAAAPAAAAAAAAAAAAAAAAAJgCAABkcnMv&#10;ZG93bnJldi54bWxQSwUGAAAAAAQABAD1AAAAigMAAAAA&#10;" fillcolor="#db5c00" stroked="f"/>
                  <v:rect id="Rectangle 2947" o:spid="_x0000_s1905"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bLVMUA&#10;AADdAAAADwAAAGRycy9kb3ducmV2LnhtbESP0WoCMRRE3wX/IVzBN81WpLZbo6goFB8Kaj/gNrnd&#10;Xbq5WZK4rn69EQo+DjNzhpkvO1uLlnyoHCt4GWcgiLUzFRcKvk+70RuIEJEN1o5JwZUCLBf93hxz&#10;4y58oPYYC5EgHHJUUMbY5FIGXZLFMHYNcfJ+nbcYk/SFNB4vCW5rOcmyV2mx4rRQYkObkvTf8WwV&#10;2P3PThfb201++fNat1u32p+mSg0H3eoDRKQuPsP/7U+jYPI+ncHjTXo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dstUxQAAAN0AAAAPAAAAAAAAAAAAAAAAAJgCAABkcnMv&#10;ZG93bnJldi54bWxQSwUGAAAAAAQABAD1AAAAigMAAAAA&#10;" fillcolor="#da5900" stroked="f"/>
                  <v:rect id="Rectangle 2948" o:spid="_x0000_s1906"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xFycIA&#10;AADdAAAADwAAAGRycy9kb3ducmV2LnhtbERPy4rCMBTdD/gP4QpuRFNFfFSjlAHBVYepfsCluTbF&#10;5qY2Ga3z9ZOFMMvDee8OvW3EgzpfO1YwmyYgiEuna64UXM7HyRqED8gaG8ek4EUeDvvBxw5T7Z78&#10;TY8iVCKGsE9RgQmhTaX0pSGLfupa4shdXWcxRNhVUnf4jOG2kfMkWUqLNccGgy19GipvxY9VsFz1&#10;s+z6VWS/Ji/ze8jH1I5zpUbDPtuCCNSHf/HbfdIK5ptFnBvfxCcg9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EXJwgAAAN0AAAAPAAAAAAAAAAAAAAAAAJgCAABkcnMvZG93&#10;bnJldi54bWxQSwUGAAAAAAQABAD1AAAAhwMAAAAA&#10;" fillcolor="#d95600" stroked="f"/>
                  <v:rect id="Rectangle 2949" o:spid="_x0000_s1907" style="position:absolute;left:1030;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Bh+MYA&#10;AADdAAAADwAAAGRycy9kb3ducmV2LnhtbESPQWvCQBSE74X+h+UVvNVNgwQT3YRSqHgqqLl4e2Sf&#10;Sdrs2zS71bW/3i0UPA4z8w2zroIZxJkm11tW8DJPQBA3VvfcKqgP789LEM4jaxwsk4IrOajKx4c1&#10;FtpeeEfnvW9FhLArUEHn/VhI6ZqODLq5HYmjd7KTQR/l1Eo94SXCzSDTJMmkwZ7jQocjvXXUfO1/&#10;jILjJg3X8PspwyELddN/ZN+1y5SaPYXXFQhPwd/D/+2tVpDmixz+3sQnI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Bh+MYAAADdAAAADwAAAAAAAAAAAAAAAACYAgAAZHJz&#10;L2Rvd25yZXYueG1sUEsFBgAAAAAEAAQA9QAAAIsDAAAAAA==&#10;" fillcolor="#d85300" stroked="f"/>
                  <v:rect id="Rectangle 2950" o:spid="_x0000_s1908"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3DcUA&#10;AADdAAAADwAAAGRycy9kb3ducmV2LnhtbERPTU/CQBC9m/gfNkPCxchWgkQqCzEEEjyJYCLeJt2h&#10;bezOlt2l1H/vHEw8vrzv+bJ3jeooxNqzgYdRBoq48Lbm0sDHYXP/BComZIuNZzLwQxGWi9ubOebW&#10;X/mdun0qlYRwzNFAlVKbax2LihzGkW+JhTv54DAJDKW2Aa8S7ho9zrKpdlizNFTY0qqi4nt/cVKC&#10;l747f31uXqfrQzgfJ93dbvJmzHDQvzyDStSnf/Gfe2sNjGePsl/eyBP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HfcNxQAAAN0AAAAPAAAAAAAAAAAAAAAAAJgCAABkcnMv&#10;ZG93bnJldi54bWxQSwUGAAAAAAQABAD1AAAAigMAAAAA&#10;" fillcolor="#d75000" stroked="f"/>
                  <v:rect id="Rectangle 2951" o:spid="_x0000_s1909"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Mc7sUA&#10;AADdAAAADwAAAGRycy9kb3ducmV2LnhtbESPT4vCMBTE7wt+h/AEL4umyq5oNYooK14W/H9+NM+2&#10;2ryUJmr105uFBY/DzPyGGU9rU4gbVS63rKDbiUAQJ1bnnCrY737aAxDOI2ssLJOCBzmYThofY4y1&#10;vfOGblufigBhF6OCzPsyltIlGRl0HVsSB+9kK4M+yCqVusJ7gJtC9qKoLw3mHBYyLGmeUXLZXo0C&#10;nJFdfn0uf/PdcyHP68PpuCGpVKtZz0YgPNX+Hf5vr7SC3vC7C39vwhOQk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AxzuxQAAAN0AAAAPAAAAAAAAAAAAAAAAAJgCAABkcnMv&#10;ZG93bnJldi54bWxQSwUGAAAAAAQABAD1AAAAigMAAAAA&#10;" fillcolor="#d64d00" stroked="f"/>
                  <v:rect id="Rectangle 2952" o:spid="_x0000_s1910"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KPF8YA&#10;AADdAAAADwAAAGRycy9kb3ducmV2LnhtbESPQWvCQBSE74X+h+UVequbBComugmlWrDgRS0Ub4/s&#10;a5KafRuy2yT++64geBxm5htmVUymFQP1rrGsIJ5FIIhLqxuuFHwdP14WIJxH1thaJgUXclDkjw8r&#10;zLQdeU/DwVciQNhlqKD2vsukdGVNBt3MdsTB+7G9QR9kX0nd4xjgppVJFM2lwYbDQo0dvddUng9/&#10;RsGv/j6lcZx+7tx5vtjgtpFrvij1/DS9LUF4mvw9fGtvtYIkfU3g+iY8AZ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WKPF8YAAADdAAAADwAAAAAAAAAAAAAAAACYAgAAZHJz&#10;L2Rvd25yZXYueG1sUEsFBgAAAAAEAAQA9QAAAIsDAAAAAA==&#10;" fillcolor="#d54a00" stroked="f"/>
                  <v:rect id="Rectangle 2953" o:spid="_x0000_s1911"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UcUA&#10;AADdAAAADwAAAGRycy9kb3ducmV2LnhtbESPQWvCQBSE74L/YXmCF6m7VSxp6ipFFPQkpqXnR/aZ&#10;hGbfhuwao7/eLRQ8DjPzDbNc97YWHbW+cqzhdapAEOfOVFxo+P7avSQgfEA2WDsmDTfysF4NB0tM&#10;jbvyibosFCJC2KeooQyhSaX0eUkW/dQ1xNE7u9ZiiLItpGnxGuG2ljOl3qTFiuNCiQ1tSsp/s4vV&#10;cKmT2w92E3Wu7lt/2Ga8OCrWejzqPz9ABOrDM/zf3hsNs/fFHP7exCc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5RxQAAAN0AAAAPAAAAAAAAAAAAAAAAAJgCAABkcnMv&#10;ZG93bnJldi54bWxQSwUGAAAAAAQABAD1AAAAigMAAAAA&#10;" fillcolor="#d34700" stroked="f"/>
                  <v:rect id="Rectangle 2954" o:spid="_x0000_s1912"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0ph8QA&#10;AADdAAAADwAAAGRycy9kb3ducmV2LnhtbESPQWsCMRSE74X+h/AK3mpWabe6GsUqgtfaen9snsni&#10;5mWbpOu2v74RCj0OM/MNs1wPrhU9hdh4VjAZFyCIa68bNgo+3vePMxAxIWtsPZOCb4qwXt3fLbHS&#10;/spv1B+TERnCsUIFNqWukjLWlhzGse+Is3f2wWHKMhipA14z3LVyWhSldNhwXrDY0dZSfTl+OQUv&#10;5nMnO9uXNDmF/qfZmnL/ulFq9DBsFiASDek//Nc+aAXT+fMT3N7kJ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tKYfEAAAA3QAAAA8AAAAAAAAAAAAAAAAAmAIAAGRycy9k&#10;b3ducmV2LnhtbFBLBQYAAAAABAAEAPUAAACJAwAAAAA=&#10;" fillcolor="#d24400" stroked="f"/>
                  <v:rect id="Rectangle 2955" o:spid="_x0000_s1913" style="position:absolute;left:1031;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ZuMcA&#10;AADdAAAADwAAAGRycy9kb3ducmV2LnhtbESPQWsCMRSE74X+h/AKvdWsFrWuRpHSFhG1VAWvz81z&#10;d3Xzsk1S3f77RhB6HGbmG2Y0aUwlzuR8aVlBu5WAIM6sLjlXsN28P72A8AFZY2WZFPySh8n4/m6E&#10;qbYX/qLzOuQiQtinqKAIoU6l9FlBBn3L1sTRO1hnMETpcqkdXiLcVLKTJD1psOS4UGBNrwVlp/WP&#10;UbBzdjBfto+n/Wr29mmfa/PdX3wo9fjQTIcgAjXhP3xrz7SCzqDbheub+ATk+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zmbjHAAAA3QAAAA8AAAAAAAAAAAAAAAAAmAIAAGRy&#10;cy9kb3ducmV2LnhtbFBLBQYAAAAABAAEAPUAAACMAwAAAAA=&#10;" fillcolor="#d14000" stroked="f"/>
                  <v:rect id="Rectangle 2956" o:spid="_x0000_s1914"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uD9cUA&#10;AADdAAAADwAAAGRycy9kb3ducmV2LnhtbESPQWvCQBSE70L/w/IEb7oxoLTRVWxrqbda9eLtkX0m&#10;0ezbkF3X+O/dQsHjMDPfMPNlZ2oRqHWVZQXjUQKCOLe64kLBYf81fAXhPLLG2jIpuJOD5eKlN8dM&#10;2xv/Utj5QkQIuwwVlN43mZQuL8mgG9mGOHon2xr0UbaF1C3eItzUMk2SqTRYcVwosaGPkvLL7moU&#10;NOdJ+P5ZpcdtRe9hu6H1KXyulRr0u9UMhKfOP8P/7Y1WkL5NpvD3Jj4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4P1xQAAAN0AAAAPAAAAAAAAAAAAAAAAAJgCAABkcnMv&#10;ZG93bnJldi54bWxQSwUGAAAAAAQABAD1AAAAigMAAAAA&#10;" fillcolor="#cf3d00" stroked="f"/>
                  <v:rect id="Rectangle 2957" o:spid="_x0000_s1915"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uI6sMA&#10;AADdAAAADwAAAGRycy9kb3ducmV2LnhtbESP0WrCQBRE3wX/YblC33TTQFsbXUWCC+2L0NgPuGSv&#10;SWj2bsyuJv59VxB8HGbmDLPejrYVV+p941jB6yIBQVw603Cl4Peo50sQPiAbbB2Tght52G6mkzVm&#10;xg38Q9ciVCJC2GeooA6hy6T0ZU0W/cJ1xNE7ud5iiLKvpOlxiHDbyjRJ3qXFhuNCjR3lNZV/xcUq&#10;4DynkvXt0Jx1qnE/dLnR30q9zMbdCkSgMTzDj/aXUZB+vn3A/U18An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uI6sMAAADdAAAADwAAAAAAAAAAAAAAAACYAgAAZHJzL2Rv&#10;d25yZXYueG1sUEsFBgAAAAAEAAQA9QAAAIgDAAAAAA==&#10;" fillcolor="#ce3a00" stroked="f"/>
                  <v:rect id="Rectangle 2958" o:spid="_x0000_s1916"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B7OcIA&#10;AADdAAAADwAAAGRycy9kb3ducmV2LnhtbERPTYvCMBC9C/sfwizsRdZUQbHVKKIsCMKCdfE8NmNT&#10;bSaliVr//eYgeHy87/mys7W4U+srxwqGgwQEceF0xaWCv8PP9xSED8gaa8ek4EkelouP3hwz7R68&#10;p3seShFD2GeowITQZFL6wpBFP3ANceTOrrUYImxLqVt8xHBby1GSTKTFimODwYbWhoprfrMKdvJ4&#10;Ko7D2qR+37/0N2c6pPJXqa/PbjUDEagLb/HLvdUKRuk4zo1v4hO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s5wgAAAN0AAAAPAAAAAAAAAAAAAAAAAJgCAABkcnMvZG93&#10;bnJldi54bWxQSwUGAAAAAAQABAD1AAAAhwMAAAAA&#10;" fillcolor="#cd3700" stroked="f"/>
                  <v:rect id="Rectangle 2959" o:spid="_x0000_s1917"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SrH8cA&#10;AADdAAAADwAAAGRycy9kb3ducmV2LnhtbESPQWvCQBSE74X+h+UVvNVNRUVTN9JWlJ6ExkLp7ZF9&#10;TUKyb8PuRqO/visIHoeZ+YZZrQfTiiM5X1tW8DJOQBAXVtdcKvg+bJ8XIHxA1thaJgVn8rDOHh9W&#10;mGp74i865qEUEcI+RQVVCF0qpS8qMujHtiOO3p91BkOUrpTa4SnCTSsnSTKXBmuOCxV29FFR0eS9&#10;UVC66Xa2OfwWP5f3frdPFtTItldq9DS8vYIINIR7+Nb+1Aomy9kSrm/i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kqx/HAAAA3QAAAA8AAAAAAAAAAAAAAAAAmAIAAGRy&#10;cy9kb3ducmV2LnhtbFBLBQYAAAAABAAEAPUAAACMAwAAAAA=&#10;" fillcolor="#cc3400" stroked="f"/>
                  <v:rect id="Rectangle 2960" o:spid="_x0000_s1918"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e3VsMA&#10;AADdAAAADwAAAGRycy9kb3ducmV2LnhtbERPzWrCQBC+F/oOywi91Y0iYlJXCWmFHoQmsQ8wZMck&#10;mp1Ns6vGt3cPBY8f3/96O5pOXGlwrWUFs2kEgriyuuVawe9h974C4Tyyxs4yKbiTg+3m9WWNibY3&#10;Luha+lqEEHYJKmi87xMpXdWQQTe1PXHgjnYw6AMcaqkHvIVw08l5FC2lwZZDQ4M9ZQ1V5/JiFJyK&#10;H3fgRRXv8+5z93VOs/wvvyv1NhnTDxCeRv8U/7u/tYJ5vAz7w5vwBOT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e3VsMAAADdAAAADwAAAAAAAAAAAAAAAACYAgAAZHJzL2Rv&#10;d25yZXYueG1sUEsFBgAAAAAEAAQA9QAAAIgDAAAAAA==&#10;" fillcolor="#cb3000" stroked="f"/>
                  <v:rect id="Rectangle 2961" o:spid="_x0000_s1919"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Wg38cA&#10;AADdAAAADwAAAGRycy9kb3ducmV2LnhtbESPQWvCQBSE7wX/w/IKvdWNQWyMrhIKBQ8q1Rbb4yP7&#10;TFKzb8PuVuO/7xYEj8PMfMPMl71pxZmcbywrGA0TEMSl1Q1XCj4/3p4zED4ga2wtk4IreVguBg9z&#10;zLW98I7O+1CJCGGfo4I6hC6X0pc1GfRD2xFH72idwRClq6R2eIlw08o0SSbSYMNxocaOXmsqT/tf&#10;o8A7vXt/WW+rtBhfD8X3pvxZf2VKPT32xQxEoD7cw7f2SitIp5MR/L+JT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1oN/HAAAA3QAAAA8AAAAAAAAAAAAAAAAAmAIAAGRy&#10;cy9kb3ducmV2LnhtbFBLBQYAAAAABAAEAPUAAACMAwAAAAA=&#10;" fillcolor="#ca2d00" stroked="f"/>
                  <v:rect id="Rectangle 2962" o:spid="_x0000_s1920" style="position:absolute;left:1032;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AusUA&#10;AADdAAAADwAAAGRycy9kb3ducmV2LnhtbESPQWvCQBSE70L/w/IKvenGSK1GVynFgl4EY70/ss8k&#10;mH2bZrdJ7K93BcHjMDPfMMt1byrRUuNKywrGowgEcWZ1ybmCn+P3cAbCeWSNlWVScCUH69XLYImJ&#10;th0fqE19LgKEXYIKCu/rREqXFWTQjWxNHLyzbQz6IJtc6ga7ADeVjKNoKg2WHBYKrOmroOyS/hkF&#10;9B9vT5vJ++63Os7ark7T/Ud2Verttf9cgPDU+2f40d5qBfF8GsP9TXg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xgC6xQAAAN0AAAAPAAAAAAAAAAAAAAAAAJgCAABkcnMv&#10;ZG93bnJldi54bWxQSwUGAAAAAAQABAD1AAAAigMAAAAA&#10;" fillcolor="#c92a00" stroked="f"/>
                  <v:rect id="Rectangle 2963" o:spid="_x0000_s1921"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XD2sUA&#10;AADdAAAADwAAAGRycy9kb3ducmV2LnhtbESPT4vCMBTE7wt+h/CEvWmqK7pWo4iwsOzNP4h7ezTP&#10;tNi8lCa2XT+9EYQ9DjPzG2a57mwpGqp94VjBaJiAIM6cLtgoOB6+Bp8gfEDWWDomBX/kYb3qvS0x&#10;1a7lHTX7YESEsE9RQR5ClUrps5ws+qGriKN3cbXFEGVtpK6xjXBbynGSTKXFguNCjhVtc8qu+5tV&#10;cD9f+adqz42Z3X+bSWvsxpuTUu/9brMAEagL/+FX+1srGM+nH/B8E5+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lcPaxQAAAN0AAAAPAAAAAAAAAAAAAAAAAJgCAABkcnMv&#10;ZG93bnJldi54bWxQSwUGAAAAAAQABAD1AAAAigMAAAAA&#10;" fillcolor="#c72700" stroked="f"/>
                  <v:rect id="Rectangle 2964" o:spid="_x0000_s1922"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GPacUA&#10;AADdAAAADwAAAGRycy9kb3ducmV2LnhtbESPS4vCQBCE78L+h6EX9iI6UUQ0OooILjl48XEwtzbT&#10;eZBMT8iMmv33O8LCHouq+opab3vTiCd1rrKsYDKOQBBnVldcKLheDqMFCOeRNTaWScEPOdhuPgZr&#10;jLV98YmeZ1+IAGEXo4LS+zaW0mUlGXRj2xIHL7edQR9kV0jd4SvATSOnUTSXBisOCyW2tC8pq88P&#10;o4BvRx7u6+yeJqY1eZ3YNP+2Sn199rsVCE+9/w//tROtYLqcz+D9Jjw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kY9pxQAAAN0AAAAPAAAAAAAAAAAAAAAAAJgCAABkcnMv&#10;ZG93bnJldi54bWxQSwUGAAAAAAQABAD1AAAAigMAAAAA&#10;" fillcolor="#c62400" stroked="f"/>
                  <v:rect id="Rectangle 2965" o:spid="_x0000_s1923"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BnFcQA&#10;AADdAAAADwAAAGRycy9kb3ducmV2LnhtbESPQWsCMRSE7wX/Q3iCt5p1QamrcdGWQo+tLeLxsXnu&#10;Zt28pJuo679vCoUeh5n5hlmXg+3ElfpgHCuYTTMQxJXThmsFX5+vj08gQkTW2DkmBXcKUG5GD2ss&#10;tLvxB133sRYJwqFABU2MvpAyVA1ZDFPniZN3cr3FmGRfS93jLcFtJ/MsW0iLhtNCg56eG6rO+4tV&#10;YHb+u5bHizd39+6WeXtoX9gqNRkP2xWISEP8D/+137SCfLmYw++b9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AZxXEAAAA3QAAAA8AAAAAAAAAAAAAAAAAmAIAAGRycy9k&#10;b3ducmV2LnhtbFBLBQYAAAAABAAEAPUAAACJAwAAAAA=&#10;" fillcolor="#c52000" stroked="f"/>
                  <v:rect id="Rectangle 2966" o:spid="_x0000_s1924"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KNhMYA&#10;AADdAAAADwAAAGRycy9kb3ducmV2LnhtbESPT2vCQBTE7wW/w/IEb7pRS7DRVcRSkHryX0tvj+wz&#10;iWbfhuyq0U/vCkKPw8z8hpnMGlOKC9WusKyg34tAEKdWF5wp2G2/uiMQziNrLC2Tghs5mE1bbxNM&#10;tL3ymi4bn4kAYZeggtz7KpHSpTkZdD1bEQfvYGuDPsg6k7rGa4CbUg6iKJYGCw4LOVa0yCk9bc5G&#10;gV0Of1aLxvy9u+P++3df3lfZ8FOpTruZj0F4avx/+NVeagWDjziG55vwBOT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KNhMYAAADdAAAADwAAAAAAAAAAAAAAAACYAgAAZHJz&#10;L2Rvd25yZXYueG1sUEsFBgAAAAAEAAQA9QAAAIsDAAAAAA==&#10;" fillcolor="#c41d00" stroked="f"/>
                  <v:rect id="Rectangle 2967" o:spid="_x0000_s1925"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JqQsYA&#10;AADdAAAADwAAAGRycy9kb3ducmV2LnhtbESPQWsCMRSE7wX/Q3gFbzVbkW1djaIFoXgo1BbE22Pz&#10;3CxuXtZNupv++0YQehxm5htmuY62ET11vnas4HmSgSAuna65UvD9tXt6BeEDssbGMSn4JQ/r1ehh&#10;iYV2A39SfwiVSBD2BSowIbSFlL40ZNFPXEucvLPrLIYku0rqDocEt42cZlkuLdacFgy29GaovBx+&#10;rILdPB77j3p/0ac4bGc2v9rB7JUaP8bNAkSgGP7D9/a7VjCd5y9we5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JqQsYAAADdAAAADwAAAAAAAAAAAAAAAACYAgAAZHJz&#10;L2Rvd25yZXYueG1sUEsFBgAAAAAEAAQA9QAAAIsDAAAAAA==&#10;" fillcolor="#c21a00" stroked="f"/>
                  <v:rect id="Rectangle 2968" o:spid="_x0000_s1926" style="position:absolute;left:1033;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mJMIA&#10;AADdAAAADwAAAGRycy9kb3ducmV2LnhtbERPTYvCMBC9C/sfwix403QVdK2mZREEoQdR9+BxaMa2&#10;mExqE2v3328OgsfH+97kgzWip843jhV8TRMQxKXTDVcKfs+7yTcIH5A1Gsek4I885NnHaIOpdk8+&#10;Un8KlYgh7FNUUIfQplL6siaLfupa4shdXWcxRNhVUnf4jOHWyFmSLKTFhmNDjS1taypvp4dVsL/P&#10;7/OBnakeu0txWK4K0xdLpcafw88aRKAhvMUv914rmK0WcW58E5+Az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y+YkwgAAAN0AAAAPAAAAAAAAAAAAAAAAAJgCAABkcnMvZG93&#10;bnJldi54bWxQSwUGAAAAAAQABAD1AAAAhwMAAAAA&#10;" fillcolor="#c11700" stroked="f"/>
                  <v:rect id="Rectangle 2969" o:spid="_x0000_s1927"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MCOsQA&#10;AADdAAAADwAAAGRycy9kb3ducmV2LnhtbESPQUsDMRSE74L/ITzBi9hs91DctWnRgrKnQrfF82Pz&#10;3AQ3L2sSt+u/N4WCx2FmvmHW29kNYqIQrWcFy0UBgrjz2nKv4HR8e3wCEROyxsEzKfilCNvN7c0a&#10;a+3PfKCpTb3IEI41KjApjbWUsTPkMC78SJy9Tx8cpixDL3XAc4a7QZZFsZIOLecFgyPtDHVf7Y9T&#10;QKXDtmne7d58sKzCa/s9PVil7u/ml2cQieb0H762G62grFYVXN7kJ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DAjrEAAAA3QAAAA8AAAAAAAAAAAAAAAAAmAIAAGRycy9k&#10;b3ducmV2LnhtbFBLBQYAAAAABAAEAPUAAACJAwAAAAA=&#10;" fillcolor="#c01300" stroked="f"/>
                  <v:rect id="Rectangle 2970" o:spid="_x0000_s1928"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fCMEA&#10;AADdAAAADwAAAGRycy9kb3ducmV2LnhtbERPu27CMBTdK/EP1kXqVhwYoAQMgkqV6EbDY76KL0kg&#10;vk5tN5i/x0OljkfnvVxH04qenG8sKxiPMhDEpdUNVwqOh8+3dxA+IGtsLZOCB3lYrwYvS8y1vfM3&#10;9UWoRAphn6OCOoQul9KXNRn0I9sRJ+5incGQoKukdnhP4aaVkyybSoMNp4YaO/qoqbwVv0ZBlD84&#10;Pp/55Kridmn763b/tYlKvQ7jZgEiUAz/4j/3TiuYzGdpf3qTno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6nwjBAAAA3QAAAA8AAAAAAAAAAAAAAAAAmAIAAGRycy9kb3du&#10;cmV2LnhtbFBLBQYAAAAABAAEAPUAAACGAwAAAAA=&#10;" fillcolor="#bf1000" stroked="f"/>
                  <v:rect id="Rectangle 2971" o:spid="_x0000_s1929"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KD8UA&#10;AADdAAAADwAAAGRycy9kb3ducmV2LnhtbESPwWrDMBBE74H+g9hCb4mcHNzGtRJKaKHgS+0Ecl2s&#10;jW0srYylOvbfV4VCj8PMvGHy42yNmGj0nWMF200Cgrh2uuNGweX8sX4B4QOyRuOYFCzk4Xh4WOWY&#10;aXfnkqYqNCJC2GeooA1hyKT0dUsW/cYNxNG7udFiiHJspB7xHuHWyF2SpNJix3GhxYFOLdV99W0V&#10;fMliOvXp+2UppeGiu/HeFFelnh7nt1cQgebwH/5rf2oFu/3zFn7fxCc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r8oPxQAAAN0AAAAPAAAAAAAAAAAAAAAAAJgCAABkcnMv&#10;ZG93bnJldi54bWxQSwUGAAAAAAQABAD1AAAAigMAAAAA&#10;" fillcolor="#be0d00" stroked="f"/>
                  <v:rect id="Rectangle 2972" o:spid="_x0000_s1930"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rXzccA&#10;AADdAAAADwAAAGRycy9kb3ducmV2LnhtbESPzWrDMBCE74W8g9hCLyWRY2iTOFFCKC4Emkt+Lrkt&#10;1kYytVbGUh2nT18VCj0OM/MNs9oMrhE9daH2rGA6yUAQV17XbBScT+/jOYgQkTU2nknBnQJs1qOH&#10;FRba3/hA/TEakSAcClRgY2wLKUNlyWGY+JY4eVffOYxJdkbqDm8J7hqZZ9mrdFhzWrDY0pul6vP4&#10;5RRgtf+2ctqXL+WlvO+ezdx89Hulnh6H7RJEpCH+h//aO60gX8xy+H2Tno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a183HAAAA3QAAAA8AAAAAAAAAAAAAAAAAmAIAAGRy&#10;cy9kb3ducmV2LnhtbFBLBQYAAAAABAAEAPUAAACMAwAAAAA=&#10;" fillcolor="#bd0a00" stroked="f"/>
                  <v:rect id="Rectangle 2973" o:spid="_x0000_s1931"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okiscA&#10;AADdAAAADwAAAGRycy9kb3ducmV2LnhtbESPQWvCQBSE7wX/w/IEb3VjLK2NriKCoFAKjRba2yP7&#10;TILZt2F3Ncm/7xYKPQ4z8w2z2vSmEXdyvrasYDZNQBAXVtdcKjif9o8LED4ga2wsk4KBPGzWo4cV&#10;Ztp2/EH3PJQiQthnqKAKoc2k9EVFBv3UtsTRu1hnMETpSqkddhFuGpkmybM0WHNcqLClXUXFNb8Z&#10;BU/p7KvYndz3Wzpcu8PncfDJe67UZNxvlyAC9eE//Nc+aAXp68scft/EJ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4qJIrHAAAA3QAAAA8AAAAAAAAAAAAAAAAAmAIAAGRy&#10;cy9kb3ducmV2LnhtbFBLBQYAAAAABAAEAPUAAACMAwAAAAA=&#10;" fillcolor="#bc0700" stroked="f"/>
                  <v:rect id="Rectangle 2974" o:spid="_x0000_s1932" style="position:absolute;left:1034;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2RE8QA&#10;AADdAAAADwAAAGRycy9kb3ducmV2LnhtbESPzW7CMBCE75V4B2uReisOtGog4ERQRNtr+bmv4iWO&#10;iNdRbJL07etKlXoczcw3mk0x2kb01PnasYL5LAFBXDpdc6XgfDo8LUH4gKyxcUwKvslDkU8eNphp&#10;N/AX9cdQiQhhn6ECE0KbSelLQxb9zLXE0bu6zmKIsquk7nCIcNvIRZK8Sos1xwWDLb0ZKm/Hu1Ww&#10;3x149V7vLyZ1CV3S3TO31w+lHqfjdg0i0Bj+w3/tT61gsUpf4PdNf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NkRPEAAAA3QAAAA8AAAAAAAAAAAAAAAAAmAIAAGRycy9k&#10;b3ducmV2LnhtbFBLBQYAAAAABAAEAPUAAACJAwAAAAA=&#10;" fillcolor="#ba0300" stroked="f"/>
                  <v:rect id="Rectangle 2975" o:spid="_x0000_s1933" style="position:absolute;left:1035;top:25;width:1;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QwCsQA&#10;AADdAAAADwAAAGRycy9kb3ducmV2LnhtbESPQWvCQBSE70L/w/IK3nTTgFVTVxFBEcSDscXrI/ua&#10;hGbfxuzGxH/fFQSPw8x8wyxWvanEjRpXWlbwMY5AEGdWl5wr+D5vRzMQziNrrCyTgjs5WC3fBgtM&#10;tO34RLfU5yJA2CWooPC+TqR0WUEG3djWxMH7tY1BH2STS91gF+CmknEUfUqDJYeFAmvaFJT9pa1R&#10;sDPxxVL3czxk+2OdXtfUVtgqNXzv118gPPX+FX6291pBPJ9O4PEmPA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0MArEAAAA3QAAAA8AAAAAAAAAAAAAAAAAmAIAAGRycy9k&#10;b3ducmV2LnhtbFBLBQYAAAAABAAEAPUAAACJAwAAAAA=&#10;" fillcolor="#b90000" stroked="f"/>
                  <v:shape id="Freeform 2976" o:spid="_x0000_s1934" style="position:absolute;left:1027;top:25;width:8;height:19;visibility:visible;mso-wrap-style:square;v-text-anchor:top" coordsize="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5vRMUA&#10;AADdAAAADwAAAGRycy9kb3ducmV2LnhtbESPwWrDMBBE74H8g9hCb4mcgN3YjWxCoKXQU+KQ82Jt&#10;bVNrpViq4/59VSj0OMzMG2ZfzWYQE42+t6xgs05AEDdW99wquNQvqx0IH5A1DpZJwTd5qMrlYo+F&#10;tnc+0XQOrYgQ9gUq6EJwhZS+6cigX1tHHL0POxoMUY6t1CPeI9wMcpskmTTYc1zo0NGxo+bz/GUU&#10;vLs8uORa3/KTfK03eZZOqUmVenyYD88gAs3hP/zXftMKtvlTBr9v4hO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zm9ExQAAAN0AAAAPAAAAAAAAAAAAAAAAAJgCAABkcnMv&#10;ZG93bnJldi54bWxQSwUGAAAAAAQABAD1AAAAigMAAAAA&#10;" path="m,19l,,8,6r,7l,19xe" filled="f" strokeweight="0">
                    <v:stroke joinstyle="miter"/>
                    <v:path arrowok="t" o:connecttype="custom" o:connectlocs="0,19;0,0;8,6;8,13;0,19" o:connectangles="0,0,0,0,0"/>
                  </v:shape>
                  <v:shape id="Freeform 2977" o:spid="_x0000_s1935" style="position:absolute;left:643;top:180;width:14;height:26;visibility:visible;mso-wrap-style:square;v-text-anchor:top" coordsize="342,6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TX28cA&#10;AADdAAAADwAAAGRycy9kb3ducmV2LnhtbESPQWsCMRSE7wX/Q3iCt5pVi9atUUQseGrVKrS3x+Z1&#10;s7h5WTZx3frrjVDwOMzMN8xs0dpSNFT7wrGCQT8BQZw5XXCu4PD1/vwKwgdkjaVjUvBHHhbzztMM&#10;U+0uvKNmH3IRIexTVGBCqFIpfWbIou+7ijh6v662GKKsc6lrvES4LeUwScbSYsFxwWBFK0PZaX+2&#10;Cj6vPx9Nk4yvK3PQ/mW92X6Pjkulet12+QYiUBse4f/2RisYTicTuL+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1019vHAAAA3QAAAA8AAAAAAAAAAAAAAAAAmAIAAGRy&#10;cy9kb3ducmV2LnhtbFBLBQYAAAAABAAEAPUAAACMAwAAAAA=&#10;" path="m197,635l5,69r,c,55,8,39,23,34v,,,,,l23,34,110,4r,c124,,140,7,145,22r,l337,588r,c342,602,334,618,319,623r,l233,652r,c218,657,202,649,197,635xe" fillcolor="black" strokeweight="0">
                    <v:path arrowok="t" o:connecttype="custom" o:connectlocs="8,25;0,3;0,3;1,1;1,1;1,1;5,0;5,0;6,1;6,1;14,23;14,23;13,25;13,25;10,26;10,26;8,25" o:connectangles="0,0,0,0,0,0,0,0,0,0,0,0,0,0,0,0,0"/>
                  </v:shape>
                  <v:shape id="Freeform 2978" o:spid="_x0000_s1936" style="position:absolute;left:643;top:180;width:14;height:26;visibility:visible;mso-wrap-style:square;v-text-anchor:top" coordsize="342,6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lXtcIA&#10;AADdAAAADwAAAGRycy9kb3ducmV2LnhtbERPz2vCMBS+D/Y/hDfwNlM9ONcZZQyGgnhQB7s+mtc0&#10;2ryUJmvjf78cBI8f3+/VJrlWDNQH61nBbFqAIK68tmwU/Jy/X5cgQkTW2HomBTcKsFk/P62w1H7k&#10;Iw2naEQO4VCigibGrpQyVA05DFPfEWeu9r3DmGFvpO5xzOGulfOiWEiHlnNDgx19NVRdT39OwZhm&#10;9f6gh2QOcburL7/W4MIqNXlJnx8gIqX4EN/dO61g/v6W5+Y3+Qn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KVe1wgAAAN0AAAAPAAAAAAAAAAAAAAAAAJgCAABkcnMvZG93&#10;bnJldi54bWxQSwUGAAAAAAQABAD1AAAAhwMAAAAA&#10;" path="m197,635l5,69r,c,55,8,39,23,34v,,,,,l23,34,110,4r,c124,,140,7,145,22r,l337,588r,c342,602,334,618,319,623r,l233,652r,c218,657,202,649,197,635xe" filled="f" strokeweight="0">
                    <v:stroke joinstyle="miter"/>
                    <v:path arrowok="t" o:connecttype="custom" o:connectlocs="8,25;0,3;0,3;1,1;1,1;1,1;5,0;5,0;6,1;6,1;14,23;14,23;13,25;13,25;10,26;10,26;8,25" o:connectangles="0,0,0,0,0,0,0,0,0,0,0,0,0,0,0,0,0"/>
                  </v:shape>
                  <v:shape id="Freeform 2979" o:spid="_x0000_s1937" style="position:absolute;left:644;width:18;height:25;visibility:visible;mso-wrap-style:square;v-text-anchor:top" coordsize="443,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pruMkA&#10;AADdAAAADwAAAGRycy9kb3ducmV2LnhtbESPW0vDQBSE3wX/w3IE3+zGCjaN3RbxAlIaoRdafDtk&#10;T7LB7NmY3bbRX98tCH0cZuYbZjLrbSMO1PnasYL7QQKCuHC65krBZv1+l4LwAVlj45gU/JKH2fT6&#10;aoKZdkde0mEVKhEh7DNUYEJoMyl9YciiH7iWOHql6yyGKLtK6g6PEW4bOUySR2mx5rhgsKUXQ8X3&#10;am8VvKV5uTU/NM/nu690v/h8fcjLP6Vub/rnJxCB+nAJ/7c/tILheDSG85v4BOT0B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QpruMkAAADdAAAADwAAAAAAAAAAAAAAAACYAgAA&#10;ZHJzL2Rvd25yZXYueG1sUEsFBgAAAAAEAAQA9QAAAI4DAAAAAA==&#10;" path="m7,528l311,18r,c319,4,336,,349,8v,,,,,l349,8r76,45l425,53v13,7,18,24,10,38l435,91,131,601r,c123,614,106,618,93,611r,l17,566r,c4,558,,541,7,528xe" fillcolor="black" strokeweight="0">
                    <v:path arrowok="t" o:connecttype="custom" o:connectlocs="0,21;13,1;13,1;14,0;14,0;14,0;17,2;17,2;18,4;18,4;5,24;5,24;4,25;4,25;1,23;1,23;0,21" o:connectangles="0,0,0,0,0,0,0,0,0,0,0,0,0,0,0,0,0"/>
                  </v:shape>
                  <v:shape id="Freeform 2980" o:spid="_x0000_s1938" style="position:absolute;left:644;width:18;height:25;visibility:visible;mso-wrap-style:square;v-text-anchor:top" coordsize="443,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3sQA&#10;AADdAAAADwAAAGRycy9kb3ducmV2LnhtbERPu27CMBTdK/EP1kViKw5IoBAwqOJRWBhIUel4Fd/G&#10;UePrELuQ/n09IDEenfdi1dla3Kj1lWMFo2ECgrhwuuJSwflj95qC8AFZY+2YFPyRh9Wy97LATLs7&#10;n+iWh1LEEPYZKjAhNJmUvjBk0Q9dQxy5b9daDBG2pdQt3mO4reU4SabSYsWxwWBDa0PFT/5rFXzu&#10;zHX/tbkcq+0sOW+biT+8p16pQb97m4MI1IWn+OE+aAXjWRr3xzfxCc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d7EAAAA3QAAAA8AAAAAAAAAAAAAAAAAmAIAAGRycy9k&#10;b3ducmV2LnhtbFBLBQYAAAAABAAEAPUAAACJAwAAAAA=&#10;" path="m7,528l311,18r,c319,4,336,,349,8v,,,,,l349,8r76,45l425,53v13,7,18,24,10,38l435,91,131,601r,c123,614,106,618,93,611r,l17,566r,c4,558,,541,7,528xe" filled="f" strokeweight="0">
                    <v:stroke joinstyle="miter"/>
                    <v:path arrowok="t" o:connecttype="custom" o:connectlocs="0,21;13,1;13,1;14,0;14,0;14,0;17,2;17,2;18,4;18,4;5,24;5,24;4,25;4,25;1,23;1,23;0,21" o:connectangles="0,0,0,0,0,0,0,0,0,0,0,0,0,0,0,0,0"/>
                  </v:shape>
                  <v:rect id="Rectangle 2981" o:spid="_x0000_s1939" style="position:absolute;left:723;top:13;width:304;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KKNcYA&#10;AADdAAAADwAAAGRycy9kb3ducmV2LnhtbESPQWvCQBSE70L/w/IKvelurAZNs0opBArqoVro9ZF9&#10;JqHZt2l2jem/dwsFj8PMfMPk29G2YqDeN441JDMFgrh0puFKw+epmK5A+IBssHVMGn7Jw3bzMMkx&#10;M+7KHzQcQyUihH2GGuoQukxKX9Zk0c9cRxy9s+sthij7SpoerxFuWzlXKpUWG44LNXb0VlP5fbxY&#10;DZguzM/h/Lw/7S4prqtRFcsvpfXT4/j6AiLQGO7h//a70TBfrxL4exOf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KKNcYAAADdAAAADwAAAAAAAAAAAAAAAACYAgAAZHJz&#10;L2Rvd25yZXYueG1sUEsFBgAAAAAEAAQA9QAAAIsDAAAAAA==&#10;" stroked="f"/>
                  <v:rect id="Rectangle 2982" o:spid="_x0000_s1940" style="position:absolute;left:723;top:13;width:304;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5msYA&#10;AADdAAAADwAAAGRycy9kb3ducmV2LnhtbESPT2vCQBTE7wW/w/IEb3VjpDWNriKC0JPWP5QeX7PP&#10;JGT3bchuNf32bqHgcZiZ3zCLVW+NuFLna8cKJuMEBHHhdM2lgvNp+5yB8AFZo3FMCn7Jw2o5eFpg&#10;rt2ND3Q9hlJECPscFVQhtLmUvqjIoh+7ljh6F9dZDFF2pdQd3iLcGpkmyau0WHNcqLClTUVFc/yx&#10;CrKXb9OcZ9Ov3Ww/+WzIrMnvPpQaDfv1HESgPjzC/+13rSB9y1L4exOfgF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5msYAAADdAAAADwAAAAAAAAAAAAAAAACYAgAAZHJz&#10;L2Rvd25yZXYueG1sUEsFBgAAAAAEAAQA9QAAAIsDAAAAAA==&#10;" filled="f" strokeweight="0"/>
                  <v:shape id="Freeform 2983" o:spid="_x0000_s1941" style="position:absolute;left:566;top:24;width:103;height:158;visibility:visible;mso-wrap-style:square;v-text-anchor:top" coordsize="10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wrsYA&#10;AADdAAAADwAAAGRycy9kb3ducmV2LnhtbESPQWvCQBSE74X+h+UVems2WhAbXUUEQQ+CjaUlt0f2&#10;mQSzb8PuauK/dwuCx2FmvmHmy8G04krON5YVjJIUBHFpdcOVgp/j5mMKwgdkja1lUnAjD8vF68sc&#10;M217/qZrHioRIewzVFCH0GVS+rImgz6xHXH0TtYZDFG6SmqHfYSbVo7TdCINNhwXauxoXVN5zi9G&#10;wa4otrkbRmW13x/+fndF2/t8o9T727CagQg0hGf40d5qBeOv6Sf8v4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wrsYAAADdAAAADwAAAAAAAAAAAAAAAACYAgAAZHJz&#10;L2Rvd25yZXYueG1sUEsFBgAAAAAEAAQA9QAAAIsDAAAAAA==&#10;" path="m102,158l21,147r,l20,147r,-1l19,146r,l19,146r-1,l18,146r,l17,145r,l16,145r,l15,145r,l15,144r-1,l14,144r,l13,144r,l12,143r,l12,143r-1,l11,143r,l10,142r,l10,142r,l9,142r,-1l9,141r-1,l8,141r,l7,140r,l7,140r,l6,140r,-1l6,139r,l6,139,5,138r,l5,138r,l4,137r,l4,137r,l4,136r-1,l3,136r,l3,136r,-1l2,135r,l2,134r,l2,134r,l2,133r,l1,133r,-1l1,132r,l1,132r,-1l1,131r,l1,130r,l1,130,,129r,l,129r,l,128r,l,128r,-1l,127r,l,126r,l,126r,-1l,125r,l,124r,l,124r,-1l,26r,l,25r,l,25,,24r1,l1,24r,-1l1,23r,l1,22r,l1,22r,-1l1,21r1,l2,21r,-1l2,20r,l2,19r,l2,19,3,18r,l3,18r,l3,17r1,l4,17r,l4,16r,l5,16r,l5,15r,l5,15,6,14r,l6,14r,l7,14r,-1l7,13r,l8,13r,-1l8,12r1,l9,12r,l9,11r1,l10,11r,l11,11r,-1l11,10r1,l12,10r,l13,10r,-1l13,9r1,l14,9r,l15,8r,l15,8r1,l16,8r1,l17,8r,-1l18,7r,l18,7r1,l19,7r1,l20,7,21,6r,l21,6r1,l22,6r1,l23,6r1,l24,5r1,l25,5r1,l26,5r1,l27,5r1,l28,5,103,r-1,158xe" stroked="f">
                    <v:path arrowok="t" o:connecttype="custom" o:connectlocs="20,147;19,146;17,145;15,145;14,144;12,143;11,143;10,142;9,141;7,140;6,140;6,139;5,138;4,137;3,136;2,135;2,134;1,132;1,131;1,130;0,129;0,128;0,126;0,125;0,124;0,25;1,24;1,23;1,21;2,20;2,19;3,18;4,17;5,16;5,15;6,14;7,13;9,12;10,11;11,10;12,10;14,9;15,8;17,8;18,7;20,7;21,6;23,6;25,5;27,5;102,158" o:connectangles="0,0,0,0,0,0,0,0,0,0,0,0,0,0,0,0,0,0,0,0,0,0,0,0,0,0,0,0,0,0,0,0,0,0,0,0,0,0,0,0,0,0,0,0,0,0,0,0,0,0,0"/>
                  </v:shape>
                  <v:shape id="Freeform 2984" o:spid="_x0000_s1942" style="position:absolute;left:566;top:24;width:103;height:158;visibility:visible;mso-wrap-style:square;v-text-anchor:top" coordsize="10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UU/8YA&#10;AADdAAAADwAAAGRycy9kb3ducmV2LnhtbESPQWvCQBSE74L/YXlCb7pRSrGpqxRtQeqpsdTra/Y1&#10;CWbfZrOrif76riD0OMzMN8xi1ZtanKn1lWUF00kCgji3uuJCwdf+fTwH4QOyxtoyKbiQh9VyOFhg&#10;qm3Hn3TOQiEihH2KCsoQmlRKn5dk0E9sQxy9X9saDFG2hdQtdhFuajlLkidpsOK4UGJD65LyY3Yy&#10;Ctzb0fHBue/NVB8+sg737md3Veph1L++gAjUh//wvb3VCmbP80e4vY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pUU/8YAAADdAAAADwAAAAAAAAAAAAAAAACYAgAAZHJz&#10;L2Rvd25yZXYueG1sUEsFBgAAAAAEAAQA9QAAAIsDAAAAAA==&#10;" path="m102,158l21,147r,l20,147r,-1l19,146r,l19,146r-1,l18,146r,l17,145r,l16,145r,l15,145r,l15,144r-1,l14,144r,l13,144r,l12,143r,l12,143r-1,l11,143r,l10,142r,l10,142r,l9,142r,-1l9,141r-1,l8,141r,l7,140r,l7,140r,l6,140r,-1l6,139r,l6,139,5,138r,l5,138r,l4,137r,l4,137r,l4,136r-1,l3,136r,l3,136r,-1l2,135r,l2,134r,l2,134r,l2,133r,l1,133r,-1l1,132r,l1,132r,-1l1,131r,l1,130r,l1,130,,129r,l,129r,l,128r,l,128r,-1l,127r,l,126r,l,126r,-1l,125r,l,124r,l,124r,-1l,26r,l,25r,l,25,,24r1,l1,24r,-1l1,23r,l1,22r,l1,22r,-1l1,21r1,l2,21r,-1l2,20r,l2,19r,l2,19,3,18r,l3,18r,l3,17r1,l4,17r,l4,16r,l5,16r,l5,15r,l5,15,6,14r,l6,14r,l7,14r,-1l7,13r,l8,13r,-1l8,12r1,l9,12r,l9,11r1,l10,11r,l11,11r,-1l11,10r1,l12,10r,l13,10r,-1l13,9r1,l14,9r,l15,8r,l15,8r1,l16,8r1,l17,8r,-1l18,7r,l18,7r1,l19,7r1,l20,7,21,6r,l21,6r1,l22,6r1,l23,6r1,l24,5r1,l25,5r1,l26,5r1,l27,5r1,l28,5,103,r-1,158xe" filled="f" strokeweight="0">
                    <v:stroke joinstyle="miter"/>
                    <v:path arrowok="t" o:connecttype="custom" o:connectlocs="20,147;19,146;17,145;15,145;14,144;12,143;11,143;10,142;9,141;7,140;6,140;6,139;5,138;4,137;3,136;2,135;2,134;1,132;1,131;1,130;0,129;0,128;0,126;0,125;0,124;0,25;1,24;1,23;1,21;2,20;2,19;3,18;4,17;5,16;5,15;6,14;7,13;9,12;10,11;11,10;12,10;14,9;15,8;17,8;18,7;20,7;21,6;23,6;25,5;27,5;102,158" o:connectangles="0,0,0,0,0,0,0,0,0,0,0,0,0,0,0,0,0,0,0,0,0,0,0,0,0,0,0,0,0,0,0,0,0,0,0,0,0,0,0,0,0,0,0,0,0,0,0,0,0,0,0"/>
                  </v:shape>
                  <v:shape id="Freeform 2985" o:spid="_x0000_s1943" style="position:absolute;left:565;top:24;width:34;height:150;visibility:visible;mso-wrap-style:square;v-text-anchor:top" coordsize="3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YA0sgA&#10;AADdAAAADwAAAGRycy9kb3ducmV2LnhtbESP3WrCQBSE7wt9h+UUvKsbpdqYukooFMS/0thCLw/Z&#10;Y5KaPRuyq8a3dwWhl8PMfMNM552pxYlaV1lWMOhHIIhzqysuFHzvPp5jEM4ja6wtk4ILOZjPHh+m&#10;mGh75i86Zb4QAcIuQQWl900ipctLMuj6tiEO3t62Bn2QbSF1i+cAN7UcRtFYGqw4LJTY0HtJ+SE7&#10;GgXNKk/T7Z9//Vlny8PmZfCpf7u9Ur2nLn0D4anz/+F7e6EVDCfxCG5vwhO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NgDSyAAAAN0AAAAPAAAAAAAAAAAAAAAAAJgCAABk&#10;cnMvZG93bnJldi54bWxQSwUGAAAAAAQABAD1AAAAjQMAAAAA&#10;" path="m23,150r,l22,150r,l21,150r,l20,150r,l19,150r,l19,149r-1,l18,149r-1,l17,149r,l16,149r,-1l16,148r-1,l15,148r,l14,148r,-1l13,147r,l13,147r-1,l12,146r,l11,146r,l11,146r,l10,145r,l10,145r-1,l9,145r,-1l8,144r,l8,144r,-1l7,143r,l7,143r,l6,142r,l6,142r,l5,141r,l5,141r,l5,140r-1,l4,140r,l4,139r,l3,139r,l3,138r,l3,138r,l2,137r,l2,137r,-1l2,136r,l2,135r-1,l1,135r,l1,134r,l1,134r,-1l1,133r-1,l,133r,-1l,132r,l,131r,l,131r,-1l,130r,l,129r,l,129r,-1l,128r,l,24r,l,24,,23r,l,23,,22r,l,22,,21r,l,21,,20r,l1,20r,-1l1,19r,l1,18r,l1,18r,-1l2,17r,l2,17r,-1l2,16r,l3,15r,l3,15r,l3,14r,l3,14r1,l4,13r,l4,13,5,12r,l5,12r,l5,11r1,l6,11r,l6,10r1,l7,10r,l7,10,7,9r1,l8,9r,l9,8r,l9,8r1,l10,7r,l11,7r,l11,7r,-1l12,6r,l12,6r1,l13,5r,l14,5r,l14,5,15,4r,l15,4r1,l16,4,17,3r,l17,3r1,l18,3r1,l19,3r,-1l20,2r,l21,2r,l22,2r,-1l22,1r1,l23,1r1,l24,1,25,r,l34,4r,l34,4r-1,l33,4r-1,l32,4r-1,l31,4r-1,l30,5r,l29,5r,l28,5r,l28,5r-1,l27,5r,1l26,6r,l26,6r-1,l25,6r-1,l24,6r,1l23,7r,l23,7r-1,l22,7r,1l22,8r-1,l21,8r,l20,9r,l20,9r-1,l19,10r,l18,10r,l18,10r,1l17,11r,l17,11r,1l16,12r,l16,12r,1l15,13r,l15,13r,1l15,14r-1,l14,14r,1l14,15r-1,l13,16r,l13,16r,1l12,17r,l12,18r,l12,18r,1l11,19r,l11,20r,l11,20r,1l11,21r,l10,22r,l10,23r,l10,23r,1l10,24r,l10,25r-1,l9,26r,l9,26r,1l9,27r,1l9,28r,101l9,129r,l9,130r,l9,130r,1l9,131r,l9,131r,1l9,132r,l9,132r1,1l10,133r,l10,134r,l10,134r,l10,135r,l10,135r1,l11,135r,1l11,136r,l11,136r,1l11,137r1,l12,137r,1l12,138r,l12,138r1,1l13,139r,l13,139r,l14,140r,l14,140r,l15,140r,1l15,141r,l16,141r,1l16,142r,l17,142r,l17,143r,l18,143r,l18,143r1,l19,144r,l19,144r1,l20,144r,l21,145r,l21,145r1,l22,145r,l23,146r,l23,146r1,l24,146r1,l25,146r,1l26,147r,l26,147r1,l27,147r1,1l28,148r1,l29,148r,l30,148r,l31,149r,l32,149r,l33,149r,l33,149r-10,1xe" fillcolor="#545454" stroked="f">
                    <v:path arrowok="t" o:connecttype="custom" o:connectlocs="20,150;17,149;15,148;12,147;10,145;8,144;6,142;5,141;3,139;2,137;1,135;0,133;0,131;0,128;0,23;0,21;1,18;2,16;3,14;5,12;6,11;8,9;10,7;12,6;14,5;17,3;20,2;23,1;34,4;31,4;28,5;26,6;23,7;21,8;19,10;17,11;15,13;14,15;12,17;11,20;10,22;10,25;9,28;9,130;9,132;10,134;11,136;12,137;13,139;15,140;16,142;18,143;20,144;23,146;25,147;28,148;31,149" o:connectangles="0,0,0,0,0,0,0,0,0,0,0,0,0,0,0,0,0,0,0,0,0,0,0,0,0,0,0,0,0,0,0,0,0,0,0,0,0,0,0,0,0,0,0,0,0,0,0,0,0,0,0,0,0,0,0,0,0"/>
                  </v:shape>
                  <v:shape id="Freeform 2986" o:spid="_x0000_s1944" style="position:absolute;left:565;top:24;width:34;height:150;visibility:visible;mso-wrap-style:square;v-text-anchor:top" coordsize="3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gd2scA&#10;AADdAAAADwAAAGRycy9kb3ducmV2LnhtbESPT2vCQBTE7wW/w/IEb3Wjh6DRVdQ2IIUeagTx9si+&#10;/NHs25BdNfbTdwuFHoeZ+Q2zXPemEXfqXG1ZwWQcgSDOra65VHDM0tcZCOeRNTaWScGTHKxXg5cl&#10;Jto++IvuB1+KAGGXoILK+zaR0uUVGXRj2xIHr7CdQR9kV0rd4SPATSOnURRLgzWHhQpb2lWUXw83&#10;o6DIdGrT5/Z9XuzPlw/5+RZ/nzKlRsN+swDhqff/4b/2XiuYzmcx/L4JT0C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oHdrHAAAA3QAAAA8AAAAAAAAAAAAAAAAAmAIAAGRy&#10;cy9kb3ducmV2LnhtbFBLBQYAAAAABAAEAPUAAACMAwAAAAA=&#10;" path="m23,150r,l22,150r,l21,150r,l20,150r,l19,150r,l19,149r-1,l18,149r-1,l17,149r,l16,149r,-1l16,148r-1,l15,148r,l14,148r,-1l13,147r,l13,147r-1,l12,146r,l11,146r,l11,146r,l10,145r,l10,145r-1,l9,145r,-1l8,144r,l8,144r,-1l7,143r,l7,143r,l6,142r,l6,142r,l5,141r,l5,141r,l5,140r-1,l4,140r,l4,139r,l3,139r,l3,138r,l3,138r,l2,137r,l2,137r,-1l2,136r,l2,135r-1,l1,135r,l1,134r,l1,134r,-1l1,133r-1,l,133r,-1l,132r,l,131r,l,131r,-1l,130r,l,129r,l,129r,-1l,128r,l,24r,l,24,,23r,l,23,,22r,l,22,,21r,l,21,,20r,l1,20r,-1l1,19r,l1,18r,l1,18r,-1l2,17r,l2,17r,-1l2,16r,l3,15r,l3,15r,l3,14r,l3,14r1,l4,13r,l4,13,5,12r,l5,12r,l5,11r1,l6,11r,l6,10r1,l7,10r,l7,10,7,9r1,l8,9r,l9,8r,l9,8r1,l10,7r,l11,7r,l11,7r,-1l12,6r,l12,6r1,l13,5r,l14,5r,l14,5,15,4r,l15,4r1,l16,4,17,3r,l17,3r1,l18,3r1,l19,3r,-1l20,2r,l21,2r,l22,2r,-1l22,1r1,l23,1r1,l24,1,25,r,l34,4r,l34,4r-1,l33,4r-1,l32,4r-1,l31,4r-1,l30,5r,l29,5r,l28,5r,l28,5r-1,l27,5r,1l26,6r,l26,6r-1,l25,6r-1,l24,6r,1l23,7r,l23,7r-1,l22,7r,1l22,8r-1,l21,8r,l20,9r,l20,9r-1,l19,10r,l18,10r,l18,10r,1l17,11r,l17,11r,1l16,12r,l16,12r,1l15,13r,l15,13r,1l15,14r-1,l14,14r,1l14,15r-1,l13,16r,l13,16r,1l12,17r,l12,18r,l12,18r,1l11,19r,l11,20r,l11,20r,1l11,21r,l10,22r,l10,23r,l10,23r,1l10,24r,l10,25r-1,l9,26r,l9,26r,1l9,27r,1l9,28r,101l9,129r,l9,130r,l9,130r,1l9,131r,l9,131r,1l9,132r,l9,132r1,1l10,133r,l10,134r,l10,134r,l10,135r,l10,135r1,l11,135r,1l11,136r,l11,136r,1l11,137r1,l12,137r,1l12,138r,l12,138r1,1l13,139r,l13,139r,l14,140r,l14,140r,l15,140r,1l15,141r,l16,141r,1l16,142r,l17,142r,l17,143r,l18,143r,l18,143r1,l19,144r,l19,144r1,l20,144r,l21,145r,l21,145r1,l22,145r,l23,146r,l23,146r1,l24,146r1,l25,146r,1l26,147r,l26,147r1,l27,147r1,1l28,148r1,l29,148r,l30,148r,l31,149r,l32,149r,l33,149r,l33,149r-10,1xe" filled="f" strokeweight="0">
                    <v:stroke joinstyle="miter"/>
                    <v:path arrowok="t" o:connecttype="custom" o:connectlocs="20,150;17,149;15,148;12,147;10,145;8,144;6,142;5,141;3,139;2,137;1,135;0,133;0,131;0,128;0,23;0,21;1,18;2,16;3,14;5,12;6,11;8,9;10,7;12,6;14,5;17,3;20,2;23,1;34,4;31,4;28,5;26,6;23,7;21,8;19,10;17,11;15,13;14,15;12,17;11,20;10,22;10,25;9,28;9,130;9,132;10,134;11,136;12,137;13,139;15,140;16,142;18,143;20,144;23,146;25,147;28,148;31,149" o:connectangles="0,0,0,0,0,0,0,0,0,0,0,0,0,0,0,0,0,0,0,0,0,0,0,0,0,0,0,0,0,0,0,0,0,0,0,0,0,0,0,0,0,0,0,0,0,0,0,0,0,0,0,0,0,0,0,0,0"/>
                  </v:shape>
                  <v:shape id="Freeform 2987" o:spid="_x0000_s1945" style="position:absolute;left:585;top:101;width:22;height: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N/sUA&#10;AADdAAAADwAAAGRycy9kb3ducmV2LnhtbESPQWvCQBSE7wX/w/IEb3WjFhujq0hBEHNqKujxkX0m&#10;i9m3IbvV+O+7gtDjMDPfMKtNbxtxo84bxwom4wQEcem04UrB8Wf3noLwAVlj45gUPMjDZj14W2Gm&#10;3Z2/6VaESkQI+wwV1CG0mZS+rMmiH7uWOHoX11kMUXaV1B3eI9w2cpokc2nRcFyosaWvmspr8WsV&#10;5OFwWFzNqcrzj4lO58nsbIqZUqNhv12CCNSH//CrvdcKpov0E55v4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43+xQAAAN0AAAAPAAAAAAAAAAAAAAAAAJgCAABkcnMv&#10;ZG93bnJldi54bWxQSwUGAAAAAAQABAD1AAAAigMAAAAA&#10;" path="m22,3l6,5r,l5,5r,l5,5r,l5,5r,l4,5r,l4,5r,l4,5r,l3,5r,l3,5r,l3,5r,l2,5r,l2,5r,l2,5,2,4r,l2,4r,l1,4r,l1,4r,l1,4r,l1,4r,l1,4,1,3,,3r,l,3r,l,3r,l,3,,2r,l,2r,l,2r,l,1r,l,1r,l,1r1,l1,1r,l1,1r,l1,1r,l1,1r,l1,,2,r,l2,r,l2,r,l2,r,l2,,3,r,l3,r,l3,r,l4,r,l4,r,l4,r,l5,r,l5,r,l5,r,l6,r,l22,3xe" stroked="f">
                    <v:path arrowok="t" o:connecttype="custom" o:connectlocs="6,5;5,5;5,5;5,5;4,5;4,5;4,5;3,5;3,5;3,5;2,5;2,5;2,5;2,4;2,4;1,4;1,4;1,4;1,4;1,3;0,3;0,3;0,3;0,2;0,2;0,2;0,1;0,1;0,1;1,1;1,1;1,1;1,1;1,0;2,0;2,0;2,0;2,0;3,0;3,0;3,0;4,0;4,0;4,0;5,0;5,0;5,0;6,0;22,3" o:connectangles="0,0,0,0,0,0,0,0,0,0,0,0,0,0,0,0,0,0,0,0,0,0,0,0,0,0,0,0,0,0,0,0,0,0,0,0,0,0,0,0,0,0,0,0,0,0,0,0,0"/>
                  </v:shape>
                  <v:shape id="Freeform 2988" o:spid="_x0000_s1946" style="position:absolute;left:585;top:101;width:22;height: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g0PsIA&#10;AADdAAAADwAAAGRycy9kb3ducmV2LnhtbERPTYvCMBC9C/6HMII3TRWU2jXKIggexLIqiLfZZrYt&#10;NpPaxLb++81hYY+P973e9qYSLTWutKxgNo1AEGdWl5wruF72kxiE88gaK8uk4E0OtpvhYI2Jth1/&#10;UXv2uQgh7BJUUHhfJ1K6rCCDbmpr4sD92MagD7DJpW6wC+GmkvMoWkqDJYeGAmvaFZQ9zi+jgFbx&#10;Pe36NH62348jcpqebotWqfGo//wA4an3/+I/90ErmK/iMDe8CU9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SDQ+wgAAAN0AAAAPAAAAAAAAAAAAAAAAAJgCAABkcnMvZG93&#10;bnJldi54bWxQSwUGAAAAAAQABAD1AAAAhwMAAAAA&#10;" path="m22,3l6,5r,l5,5r,l5,5r,l5,5r,l4,5r,l4,5r,l4,5r,l3,5r,l3,5r,l3,5r,l2,5r,l2,5r,l2,5,2,4r,l2,4r,l1,4r,l1,4r,l1,4r,l1,4r,l1,4,1,3,,3r,l,3r,l,3r,l,3,,2r,l,2r,l,2r,l,1r,l,1r,l,1r1,l1,1r,l1,1r,l1,1r,l1,1r,l1,,2,r,l2,r,l2,r,l2,r,l2,,3,r,l3,r,l3,r,l4,r,l4,r,l4,r,l5,r,l5,r,l5,r,l6,r,l22,3xe" filled="f" strokeweight="0">
                    <v:stroke joinstyle="miter"/>
                    <v:path arrowok="t" o:connecttype="custom" o:connectlocs="6,5;5,5;5,5;5,5;4,5;4,5;4,5;3,5;3,5;3,5;2,5;2,5;2,5;2,4;2,4;1,4;1,4;1,4;1,4;1,3;0,3;0,3;0,3;0,2;0,2;0,2;0,1;0,1;0,1;1,1;1,1;1,1;1,1;1,0;2,0;2,0;2,0;2,0;3,0;3,0;3,0;4,0;4,0;4,0;5,0;5,0;5,0;6,0;22,3" o:connectangles="0,0,0,0,0,0,0,0,0,0,0,0,0,0,0,0,0,0,0,0,0,0,0,0,0,0,0,0,0,0,0,0,0,0,0,0,0,0,0,0,0,0,0,0,0,0,0,0,0"/>
                  </v:shape>
                  <v:shape id="Freeform 2989" o:spid="_x0000_s1947" style="position:absolute;left:580;top:33;width:64;height:140;visibility:visible;mso-wrap-style:square;v-text-anchor:top" coordsize="64,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0GssUA&#10;AADdAAAADwAAAGRycy9kb3ducmV2LnhtbESPQWvCQBSE7wX/w/KEXopuVFqT6CpaKIi3RgWPj+wz&#10;G8y+DdlV03/vFgo9DjPzDbNc97YRd+p87VjBZJyAIC6drrlScDx8jVIQPiBrbByTgh/ysF4NXpaY&#10;a/fgb7oXoRIRwj5HBSaENpfSl4Ys+rFriaN3cZ3FEGVXSd3hI8JtI6dJ8iEt1hwXDLb0aai8Fjer&#10;4M2ct/M62V/SbDfDzfte0mkulXod9psFiEB9+A//tXdawTRLM/h9E5+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QayxQAAAN0AAAAPAAAAAAAAAAAAAAAAAJgCAABkcnMv&#10;ZG93bnJldi54bWxQSwUGAAAAAAQABAD1AAAAigMAAAAA&#10;" path="m64,134l64,5r,l64,5r,l64,5r,l64,5r,-1l64,4r,l64,4r,l64,4r,-1l64,3r,l64,3r,l64,3r,-1l64,2r,l64,2r,l64,2r,-1l64,1r,l64,1r,l63,1r,l63,1r,l63,1r,l63,r,l62,r,l62,r,l62,r,l61,r,l61,r,1l61,1r,l61,1r,l60,1r,l60,1r,l60,1r,l59,1r,l59,1r,l59,1r,l58,1r,l58,2r,l58,2r,l57,2r,l57,2r,l,36,,97r55,41l55,138r,l55,138r,l56,138r,l56,138r,1l56,139r,l57,139r,l57,139r,l57,139r,l58,139r,1l58,140r,l58,140r,l58,140r1,l59,140r,l59,140r,l59,140r1,l60,140r,l60,140r,l60,140r1,l61,140r,l61,140r,l61,140r,l62,140r,l62,140r,l62,140r,l62,140r,l63,139r,l63,139r,l63,139r,l63,139r,l63,138r,l63,138r,l63,138r,l63,138r,l63,137r,l63,137r1,l64,137r,l64,136r,l64,136r,l64,136r,l64,135r,l64,135r,l64,134r,l64,134r,xe" filled="f" strokeweight="0">
                    <v:stroke joinstyle="miter"/>
                    <v:path arrowok="t" o:connecttype="custom" o:connectlocs="64,5;64,5;64,4;64,4;64,3;64,3;64,2;64,2;64,1;64,1;63,1;63,1;63,0;62,0;62,0;61,0;61,1;60,1;60,1;59,1;59,1;58,1;58,2;57,2;57,2;55,138;55,138;56,138;56,139;57,139;57,139;58,140;58,140;59,140;59,140;60,140;60,140;61,140;61,140;61,140;62,140;62,140;63,139;63,139;63,139;63,138;63,138;63,138;63,137;64,137;64,136;64,136;64,135;64,134" o:connectangles="0,0,0,0,0,0,0,0,0,0,0,0,0,0,0,0,0,0,0,0,0,0,0,0,0,0,0,0,0,0,0,0,0,0,0,0,0,0,0,0,0,0,0,0,0,0,0,0,0,0,0,0,0,0"/>
                  </v:shape>
                  <v:rect id="Rectangle 2990" o:spid="_x0000_s1948" style="position:absolute;left:57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qFHMEA&#10;AADdAAAADwAAAGRycy9kb3ducmV2LnhtbERPy4rCMBTdC/MP4Qqz09QuilajiDA6DG7qY39prk2x&#10;uSlNWjt/P1kMuDyc92Y32kYM1PnasYLFPAFBXDpdc6Xgdv2aLUH4gKyxcUwKfsnDbvsx2WCu3YsL&#10;Gi6hEjGEfY4KTAhtLqUvDVn0c9cSR+7hOoshwq6SusNXDLeNTJMkkxZrjg0GWzoYKp+X3irIsmda&#10;ZOfTcTj15l7on94tj6TU53Tcr0EEGsNb/O/+1grS1Sruj2/iE5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ahRzBAAAA3QAAAA8AAAAAAAAAAAAAAAAAmAIAAGRycy9kb3du&#10;cmV2LnhtbFBLBQYAAAAABAAEAPUAAACGAwAAAAA=&#10;" fillcolor="#a1a1a1" stroked="f"/>
                  <v:rect id="Rectangle 2991" o:spid="_x0000_s1949" style="position:absolute;left:57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sc6MYA&#10;AADdAAAADwAAAGRycy9kb3ducmV2LnhtbESPT2vCQBTE70K/w/IKvemuVkOTZpVSEArqwVjo9ZF9&#10;+UOzb9Psqum3dwsFj8PM/IbJN6PtxIUG3zrWMJ8pEMSlMy3XGj5P2+kLCB+QDXaOScMvedisHyY5&#10;ZsZd+UiXItQiQthnqKEJoc+k9GVDFv3M9cTRq9xgMUQ51NIMeI1w28mFUom02HJcaLCn94bK7+Js&#10;NWCyND+H6nl/2p0TTOtRbVdfSuunx/HtFUSgMdzD/+0Po2GRpnP4exOfgF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sc6MYAAADdAAAADwAAAAAAAAAAAAAAAACYAgAAZHJz&#10;L2Rvd25yZXYueG1sUEsFBgAAAAAEAAQA9QAAAIsDAAAAAA==&#10;" stroked="f"/>
                  <v:rect id="Rectangle 2992" o:spid="_x0000_s1950" style="position:absolute;left:57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9g7MUA&#10;AADdAAAADwAAAGRycy9kb3ducmV2LnhtbESPQWvCQBSE74L/YXmCt7oxB9HUVUKlInjRtPT8yD6T&#10;2OzbNLtq4q93hYLHYWa+YZbrztTiSq2rLCuYTiIQxLnVFRcKvr8+3+YgnEfWWFsmBT05WK+GgyUm&#10;2t74SNfMFyJA2CWooPS+SaR0eUkG3cQ2xME72dagD7ItpG7xFuCmlnEUzaTBisNCiQ19lJT/Zhej&#10;oOq3qU//7Dm9Y1/rw36THX/uSo1HXfoOwlPnX+H/9k4riBeLGJ5vw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2DsxQAAAN0AAAAPAAAAAAAAAAAAAAAAAJgCAABkcnMv&#10;ZG93bnJldi54bWxQSwUGAAAAAAQABAD1AAAAigMAAAAA&#10;" fillcolor="#fdfdfd" stroked="f"/>
                  <v:rect id="Rectangle 2993" o:spid="_x0000_s1951" style="position:absolute;left:579;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kgNsIA&#10;AADdAAAADwAAAGRycy9kb3ducmV2LnhtbESPQYvCMBSE7wv+h/CEva2pFRdbjSKC4FW33h/Ns602&#10;L6WJbfXXbwTB4zAz3zCrzWBq0VHrKssKppMIBHFudcWFguxv/7MA4TyyxtoyKXiQg8169LXCVNue&#10;j9SdfCEChF2KCkrvm1RKl5dk0E1sQxy8i20N+iDbQuoW+wA3tYyj6FcarDgslNjQrqT8drobBef5&#10;4hj3N/nMnldzTi73fdZhrdT3eNguQXga/Cf8bh+0gjhJZvB6E56A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SSA2wgAAAN0AAAAPAAAAAAAAAAAAAAAAAJgCAABkcnMvZG93&#10;bnJldi54bWxQSwUGAAAAAAQABAD1AAAAhwMAAAAA&#10;" fillcolor="#fbfbfb" stroked="f"/>
                  <v:rect id="Rectangle 2994" o:spid="_x0000_s1952" style="position:absolute;left:579;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6fDcYA&#10;AADdAAAADwAAAGRycy9kb3ducmV2LnhtbESPQWvCQBSE70L/w/IKvemmQcWkriKitChKa0PPj+xr&#10;kpp9G7Jbjf31bkHwOMzMN8x03planKh1lWUFz4MIBHFudcWFguxz3Z+AcB5ZY22ZFFzIwXz20Jti&#10;qu2ZP+h08IUIEHYpKii9b1IpXV6SQTewDXHwvm1r0AfZFlK3eA5wU8s4isbSYMVhocSGliXlx8Ov&#10;UaCz0T7exF8/+n03dvovi7b+daXU02O3eAHhqfP38K39phXESTKE/zfh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6fDcYAAADdAAAADwAAAAAAAAAAAAAAAACYAgAAZHJz&#10;L2Rvd25yZXYueG1sUEsFBgAAAAAEAAQA9QAAAIsDAAAAAA==&#10;" fillcolor="#f9f9f9" stroked="f"/>
                  <v:rect id="Rectangle 2995" o:spid="_x0000_s1953" style="position:absolute;left:580;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Yq38YA&#10;AADdAAAADwAAAGRycy9kb3ducmV2LnhtbESPQWvCQBSE7wX/w/IEL0U3FawmuooWWkt7Mnrx9sg+&#10;k2D2bciuMfn3rlDocZiZb5jVpjOVaKlxpWUFb5MIBHFmdcm5gtPxc7wA4TyyxsoyKejJwWY9eFlh&#10;ou2dD9SmPhcBwi5BBYX3dSKlywoy6Ca2Jg7exTYGfZBNLnWD9wA3lZxG0bs0WHJYKLCmj4Kya3oz&#10;Cn5js+tj28/T9rxzr/vy5/CVoVKjYbddgvDU+f/wX/tbK5jG8Qyeb8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lYq38YAAADdAAAADwAAAAAAAAAAAAAAAACYAgAAZHJz&#10;L2Rvd25yZXYueG1sUEsFBgAAAAAEAAQA9QAAAIsDAAAAAA==&#10;" fillcolor="#f7f7f7" stroked="f"/>
                  <v:rect id="Rectangle 2996" o:spid="_x0000_s1954" style="position:absolute;left:580;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9TZsgA&#10;AADdAAAADwAAAGRycy9kb3ducmV2LnhtbESPT2vCQBTE74V+h+UVvBTd1NY/SV2lFCqeFKMHj8/s&#10;MwnNvg3ZNUn99G6h0OMwM79hFqveVKKlxpWWFbyMIhDEmdUl5wqOh6/hHITzyBory6Tghxyslo8P&#10;C0y07XhPbepzESDsElRQeF8nUrqsIINuZGvi4F1sY9AH2eRSN9gFuKnkOIqm0mDJYaHAmj4Lyr7T&#10;q1Ewqc/r2dvudXtLn9f2WGWbNu5OSg2e+o93EJ56/x/+a2+0gnEcT+H3TXgCc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31NmyAAAAN0AAAAPAAAAAAAAAAAAAAAAAJgCAABk&#10;cnMvZG93bnJldi54bWxQSwUGAAAAAAQABAD1AAAAjQMAAAAA&#10;" fillcolor="#f5f5f5" stroked="f"/>
                  <v:rect id="Rectangle 2997" o:spid="_x0000_s1955" style="position:absolute;left:580;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AD8UA&#10;AADdAAAADwAAAGRycy9kb3ducmV2LnhtbESPQWvCQBSE7wX/w/KE3uqulmoTXUWE0p4KmpZen9ln&#10;Esy+DdlNTPvru4LgcZiZb5jVZrC16Kn1lWMN04kCQZw7U3Gh4St7e3oF4QOywdoxafglD5v16GGF&#10;qXEX3lN/CIWIEPYpaihDaFIpfV6SRT9xDXH0Tq61GKJsC2lavES4reVMqbm0WHFcKLGhXUn5+dBZ&#10;DT9/fRfe3bHrv8l+Pr/QOcmU0vpxPGyXIAIN4R6+tT+MhlmSLOD6Jj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N8APxQAAAN0AAAAPAAAAAAAAAAAAAAAAAJgCAABkcnMv&#10;ZG93bnJldi54bWxQSwUGAAAAAAQABAD1AAAAigMAAAAA&#10;" fillcolor="#f3f3f3" stroked="f"/>
                  <v:rect id="Rectangle 2998" o:spid="_x0000_s1956" style="position:absolute;left:581;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1usMYA&#10;AADdAAAADwAAAGRycy9kb3ducmV2LnhtbESPwWrCQBCG7wXfYZlCL0U3FSkmuoqUCtWbRhBvQ3aa&#10;BLOzIbvV6NM7B6HH4Z//m/nmy9416kJdqD0b+BgloIgLb2suDRzy9XAKKkRki41nMnCjAMvF4GWO&#10;mfVX3tFlH0slEA4ZGqhibDOtQ1GRwzDyLbFkv75zGGXsSm07vArcNXqcJJ/aYc1yocKWvioqzvs/&#10;J5Td2Z2KyXeyfd+s+Zjm+bZv78a8vfarGahIffxffrZ/rIFxmsq7YiMmo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01usMYAAADdAAAADwAAAAAAAAAAAAAAAACYAgAAZHJz&#10;L2Rvd25yZXYueG1sUEsFBgAAAAAEAAQA9QAAAIsDAAAAAA==&#10;" fillcolor="#f1f1f1" stroked="f"/>
                  <v:rect id="Rectangle 2999" o:spid="_x0000_s1957" style="position:absolute;left:581;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NiCMQA&#10;AADdAAAADwAAAGRycy9kb3ducmV2LnhtbESPQYvCMBSE78L+h/AW9qbpehDbNYq4CHparML2+Gye&#10;bbV5KU209d8bQfA4zMw3zGzRm1rcqHWVZQXfowgEcW51xYWCw349nIJwHlljbZkU3MnBYv4xmGGi&#10;bcc7uqW+EAHCLkEFpfdNIqXLSzLoRrYhDt7JtgZ9kG0hdYtdgJtajqNoIg1WHBZKbGhVUn5Jr0ZB&#10;1/zFepnpY5dlqcyP/79bNzkr9fXZL39AeOr9O/xqb7SCcRzH8HwTn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DYgjEAAAA3QAAAA8AAAAAAAAAAAAAAAAAmAIAAGRycy9k&#10;b3ducmV2LnhtbFBLBQYAAAAABAAEAPUAAACJAwAAAAA=&#10;" fillcolor="#efefef" stroked="f"/>
                  <v:rect id="Rectangle 3000" o:spid="_x0000_s1958" style="position:absolute;left:582;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QDacEA&#10;AADdAAAADwAAAGRycy9kb3ducmV2LnhtbERPS2sCMRC+C/6HMEIvUhMViqxGEUH0Vl9gj8Nm3N12&#10;M1k2o27/fXMQevz43otV52v1oDZWgS2MRwYUcR5cxYWFy3n7PgMVBdlhHZgs/FKE1bLfW2DmwpOP&#10;9DhJoVIIxwwtlCJNpnXMS/IYR6EhTtwttB4lwbbQrsVnCve1nhjzoT1WnBpKbGhTUv5zunsL31Lv&#10;ogmHvWy21+rwNTXD++fF2rdBt56DEurkX/xy752FqTFpf3qTnoB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EA2nBAAAA3QAAAA8AAAAAAAAAAAAAAAAAmAIAAGRycy9kb3du&#10;cmV2LnhtbFBLBQYAAAAABAAEAPUAAACGAwAAAAA=&#10;" fillcolor="#ededed" stroked="f"/>
                  <v:rect id="Rectangle 3001" o:spid="_x0000_s1959" style="position:absolute;left:582;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gym8QA&#10;AADdAAAADwAAAGRycy9kb3ducmV2LnhtbESPUWvCMBSF3wf+h3AFX2Qm6nDSGUUEQQZ7WPUHXJu7&#10;ttjclCS19d8vwmCPh3POdzib3WAbcScfasca5jMFgrhwpuZSw+V8fF2DCBHZYOOYNDwowG47etlg&#10;ZlzP33TPYykShEOGGqoY20zKUFRkMcxcS5y8H+ctxiR9KY3HPsFtIxdKraTFmtNChS0dKipueWc1&#10;HM75Z1C3+PU27f37tOPruqOr1pPxsP8AEWmI/+G/9sloWCo1h+eb9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oMpvEAAAA3QAAAA8AAAAAAAAAAAAAAAAAmAIAAGRycy9k&#10;b3ducmV2LnhtbFBLBQYAAAAABAAEAPUAAACJAwAAAAA=&#10;" fillcolor="#ebebeb" stroked="f"/>
                  <v:rect id="Rectangle 3002" o:spid="_x0000_s1960" style="position:absolute;left:583;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asjsQA&#10;AADdAAAADwAAAGRycy9kb3ducmV2LnhtbESPQWsCMRSE7wX/Q3iCt5qoUGVrFBEKIl669eDxuXnd&#10;XXbzsk3iuv57Uyj0OMzMN8x6O9hW9ORD7VjDbKpAEBfO1FxqOH99vK5AhIhssHVMGh4UYLsZvawx&#10;M+7On9TnsRQJwiFDDVWMXSZlKCqyGKauI07et/MWY5K+lMbjPcFtK+dKvUmLNaeFCjvaV1Q0+c1q&#10;4KVsmtt1f/mR/cWuwskf88NS68l42L2DiDTE//Bf+2A0LJSaw++b9ATk5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mrI7EAAAA3QAAAA8AAAAAAAAAAAAAAAAAmAIAAGRycy9k&#10;b3ducmV2LnhtbFBLBQYAAAAABAAEAPUAAACJAwAAAAA=&#10;" fillcolor="#e9e9e9" stroked="f"/>
                  <v:rect id="Rectangle 3003" o:spid="_x0000_s1961" style="position:absolute;left:583;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jcMQA&#10;AADdAAAADwAAAGRycy9kb3ducmV2LnhtbESPQUsDMRSE70L/Q3iCF7GJroisTUspVHqp4Kr3181z&#10;s7h5WZJnu/77RhA8DjPzDbNYTWFQR0q5j2zhdm5AEbfR9dxZeH/b3jyCyoLscIhMFn4ow2o5u1hg&#10;7eKJX+nYSKcKhHONFrzIWGudW08B8zyOxMX7jCmgFJk67RKeCjwM+s6YBx2w57LgcaSNp/ar+Q4W&#10;Wszb5wPep/1Hddj4Zvci4q+tvbqc1k+ghCb5D/+1d85CZUwFv2/KE9DL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SI3DEAAAA3QAAAA8AAAAAAAAAAAAAAAAAmAIAAGRycy9k&#10;b3ducmV2LnhtbFBLBQYAAAAABAAEAPUAAACJAwAAAAA=&#10;" fillcolor="#e7e7e7" stroked="f"/>
                  <v:rect id="Rectangle 3004" o:spid="_x0000_s1962" style="position:absolute;left:58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8MfMYA&#10;AADdAAAADwAAAGRycy9kb3ducmV2LnhtbESPQWvCQBSE74L/YXmCF6m7bUOR1FWkUvGgB9OCHp/Z&#10;ZxKafRuyq8Z/3xUEj8PMfMNM552txYVaXznW8DpWIIhzZyouNPz+fL9MQPiAbLB2TBpu5GE+6/em&#10;mBp35R1dslCICGGfooYyhCaV0uclWfRj1xBH7+RaiyHKtpCmxWuE21q+KfUhLVYcF0ps6Kuk/C87&#10;Ww3ZcbRd3laLZJ/g8nTYb0Z2gqT1cNAtPkEE6sIz/GivjYZ3pRK4v4lP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s8MfMYAAADdAAAADwAAAAAAAAAAAAAAAACYAgAAZHJz&#10;L2Rvd25yZXYueG1sUEsFBgAAAAAEAAQA9QAAAIsDAAAAAA==&#10;" fillcolor="#e5e5e5" stroked="f"/>
                  <v:rect id="Rectangle 3005" o:spid="_x0000_s1963" style="position:absolute;left:58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eI/8YA&#10;AADdAAAADwAAAGRycy9kb3ducmV2LnhtbESPQWvCQBSE74X+h+UVvNXdKhZJ3YQiCjl4qQ05P7Ov&#10;SWj2bZpdTfTXd4VCj8PMfMNsssl24kKDbx1reJkrEMSVMy3XGorP/fMahA/IBjvHpOFKHrL08WGD&#10;iXEjf9DlGGoRIewT1NCE0CdS+qohi37ueuLofbnBYohyqKUZcIxw28mFUq/SYstxocGetg1V38ez&#10;1dAXB5n/7Mdye65PO5OXi1vnS61nT9P7G4hAU/gP/7Vzo2Gp1Arub+ITk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eI/8YAAADdAAAADwAAAAAAAAAAAAAAAACYAgAAZHJz&#10;L2Rvd25yZXYueG1sUEsFBgAAAAAEAAQA9QAAAIsDAAAAAA==&#10;" fillcolor="#e3e3e3" stroked="f"/>
                  <v:rect id="Rectangle 3006" o:spid="_x0000_s1964" style="position:absolute;left:58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9RVr8A&#10;AADdAAAADwAAAGRycy9kb3ducmV2LnhtbESPwQrCMBBE74L/EFbwpqkKItUoIggevFj9gG2ztrXN&#10;pjRR2783guBxmJk3zGbXmVq8qHWlZQWzaQSCOLO65FzB7XqcrEA4j6yxtkwKenKw2w4HG4y1ffOF&#10;XonPRYCwi1FB4X0TS+myggy6qW2Ig3e3rUEfZJtL3eI7wE0t51G0lAZLDgsFNnQoKKuSp1GwIL2s&#10;nufLeZXeF2V1ffRprxOlxqNuvwbhqfP/8K990qEXiPB9E5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1FWvwAAAN0AAAAPAAAAAAAAAAAAAAAAAJgCAABkcnMvZG93bnJl&#10;di54bWxQSwUGAAAAAAQABAD1AAAAhAMAAAAA&#10;" fillcolor="#e1e1e1" stroked="f"/>
                  <v:rect id="Rectangle 3007" o:spid="_x0000_s1965" style="position:absolute;left:585;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8vW8UA&#10;AADdAAAADwAAAGRycy9kb3ducmV2LnhtbESP3WoCMRSE7wu+QziCdzVRYZXVKP5CofSi6gMcNsfd&#10;1c3Juom69umbgtDLYWa+YWaL1lbiTo0vHWsY9BUI4syZknMNx8PufQLCB2SDlWPS8CQPi3nnbYap&#10;cQ/+pvs+5CJC2KeooQihTqX0WUEWfd/VxNE7ucZiiLLJpWnwEeG2kkOlEmmx5LhQYE3rgrLL/mY1&#10;bH+8PK7ON3utkk3yeRjmX2q91LrXbZdTEIHa8B9+tT+MhpFSY/h7E5+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Dy9bxQAAAN0AAAAPAAAAAAAAAAAAAAAAAJgCAABkcnMv&#10;ZG93bnJldi54bWxQSwUGAAAAAAQABAD1AAAAigMAAAAA&#10;" fillcolor="#dfdfdf" stroked="f"/>
                  <v:rect id="Rectangle 3008" o:spid="_x0000_s1966" style="position:absolute;left:585;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ts/cUA&#10;AADdAAAADwAAAGRycy9kb3ducmV2LnhtbERPz2vCMBS+C/4P4Qm72WROnKtGGQPBXUTdcHp7Nm9t&#10;t+alNFGrf/1yGHj8+H5P562txJkaXzrW8JgoEMSZMyXnGj4/Fv0xCB+QDVaOScOVPMxn3c4UU+Mu&#10;vKHzNuQihrBPUUMRQp1K6bOCLPrE1cSR+3aNxRBhk0vT4CWG20oOlBpJiyXHhgJreiso+92erIab&#10;32fvi9XgJRxuXz/H3Xo1Gj6T1g+99nUCIlAb7uJ/99JoeFIqzo1v4hO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S2z9xQAAAN0AAAAPAAAAAAAAAAAAAAAAAJgCAABkcnMv&#10;ZG93bnJldi54bWxQSwUGAAAAAAQABAD1AAAAigMAAAAA&#10;" fillcolor="#ddd" stroked="f"/>
                  <v:rect id="Rectangle 3009" o:spid="_x0000_s1967" style="position:absolute;left:58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yTo8cA&#10;AADdAAAADwAAAGRycy9kb3ducmV2LnhtbESPQWsCMRSE70L/Q3gFL0UTFYrdGqUVrB5UqHrQ23Pz&#10;urvs5mXZpLr+e1MoeBxm5htmMmttJS7U+MKxhkFfgSBOnSk403DYL3pjED4gG6wck4YbeZhNnzoT&#10;TIy78jdddiETEcI+QQ15CHUipU9zsuj7riaO3o9rLIYom0yaBq8Rbis5VOpVWiw4LuRY0zyntNz9&#10;Wg182MzPt89T9lIut6PzV+nWVB+17j63H+8gArXhEf5vr4yGkVJv8PcmPgE5v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k6PHAAAA3QAAAA8AAAAAAAAAAAAAAAAAmAIAAGRy&#10;cy9kb3ducmV2LnhtbFBLBQYAAAAABAAEAPUAAACMAwAAAAA=&#10;" fillcolor="#dbdbdb" stroked="f"/>
                  <v:rect id="Rectangle 3010" o:spid="_x0000_s1968" style="position:absolute;left:58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7osUA&#10;AADdAAAADwAAAGRycy9kb3ducmV2LnhtbERPW2vCMBR+H+w/hDPYy9DUCU46o9SyiSAIXhB8OzTH&#10;tqw5qUmmnb/ePAh7/Pjuk1lnGnEh52vLCgb9BARxYXXNpYL97rs3BuEDssbGMin4Iw+z6fPTBFNt&#10;r7yhyzaUIoawT1FBFUKbSumLigz6vm2JI3eyzmCI0JVSO7zGcNPI9yQZSYM1x4YKW8orKn62v0bB&#10;+vixOGfuZlaHr9PbIsvnQ59vlHp96bJPEIG68C9+uJdawTAZxP3xTXwCcn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znuixQAAAN0AAAAPAAAAAAAAAAAAAAAAAJgCAABkcnMv&#10;ZG93bnJldi54bWxQSwUGAAAAAAQABAD1AAAAigMAAAAA&#10;" fillcolor="#d9d9d9" stroked="f"/>
                  <v:rect id="Rectangle 3011" o:spid="_x0000_s1969" style="position:absolute;left:58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LzWMUA&#10;AADdAAAADwAAAGRycy9kb3ducmV2LnhtbESPT2vCQBTE7wW/w/KEXopuYqCG6CoiVHIrNR48PrLP&#10;JJh9G7Lb/Pn23UKhx2FmfsPsj5NpxUC9aywriNcRCOLS6oYrBbfiY5WCcB5ZY2uZFMzk4HhYvOwx&#10;03bkLxquvhIBwi5DBbX3XSalK2sy6Na2Iw7ew/YGfZB9JXWPY4CbVm6i6F0abDgs1NjRuabyef02&#10;Cize50dyGdzneCrzt22aDEWTKPW6nE47EJ4m/x/+a+daQRLFMfy+CU9AH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vNYxQAAAN0AAAAPAAAAAAAAAAAAAAAAAJgCAABkcnMv&#10;ZG93bnJldi54bWxQSwUGAAAAAAQABAD1AAAAigMAAAAA&#10;" fillcolor="#d7d7d7" stroked="f"/>
                  <v:rect id="Rectangle 3012" o:spid="_x0000_s1970" style="position:absolute;left:587;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e3pMYA&#10;AADdAAAADwAAAGRycy9kb3ducmV2LnhtbESPT2sCMRTE74LfITyhN020oLIapX8o9dBDdRU8vm5e&#10;N1s3L8sm6vbbNwXB4zAzv2GW687V4kJtqDxrGI8UCOLCm4pLDfv8bTgHESKywdozafilAOtVv7fE&#10;zPgrb+myi6VIEA4ZarAxNpmUobDkMIx8Q5y8b986jEm2pTQtXhPc1XKi1FQ6rDgtWGzoxVJx2p2d&#10;hpnyr+70lR+mm/xozx/v/PnzzFo/DLqnBYhIXbyHb+2N0fCoxhP4f5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e3pMYAAADdAAAADwAAAAAAAAAAAAAAAACYAgAAZHJz&#10;L2Rvd25yZXYueG1sUEsFBgAAAAAEAAQA9QAAAIsDAAAAAA==&#10;" fillcolor="#d5d5d5" stroked="f"/>
                  <v:rect id="Rectangle 3013" o:spid="_x0000_s1971" style="position:absolute;left:587;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ZeLcUA&#10;AADdAAAADwAAAGRycy9kb3ducmV2LnhtbESPT2sCMRTE7wW/Q3hCbzVrF0RXoxTBKnryD7THx+a5&#10;u3TzsiTRTb+9KRQ8DjPzG2axiqYVd3K+saxgPMpAEJdWN1wpuJw3b1MQPiBrbC2Tgl/ysFoOXhZY&#10;aNvzke6nUIkEYV+ggjqErpDSlzUZ9CPbESfvap3BkKSrpHbYJ7hp5XuWTaTBhtNCjR2tayp/Tjej&#10;4Ft28bA9fPVxtsv32mm/7z+nSr0O48ccRKAYnuH/9k4ryLNxDn9v0hO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pl4txQAAAN0AAAAPAAAAAAAAAAAAAAAAAJgCAABkcnMv&#10;ZG93bnJldi54bWxQSwUGAAAAAAQABAD1AAAAigMAAAAA&#10;" fillcolor="#d3d3d3" stroked="f"/>
                  <v:rect id="Rectangle 3014" o:spid="_x0000_s1972" style="position:absolute;left:58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sUsMMA&#10;AADdAAAADwAAAGRycy9kb3ducmV2LnhtbESPUWvCMBSF3wf7D+EO9jZTrYh0RhHBURgIVX/AJblr&#10;is1NbTLb/ftFEHw8nHO+w1ltRteKG/Wh8axgOslAEGtvGq4VnE/7jyWIEJENtp5JwR8F2KxfX1ZY&#10;GD9wRbdjrEWCcChQgY2xK6QM2pLDMPEdcfJ+fO8wJtnX0vQ4JLhr5SzLFtJhw2nBYkc7S/py/HUK&#10;XJD5V15Whq4H7sZvPdgw1Eq9v43bTxCRxvgMP9qlUZBn0znc36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sUsMMAAADdAAAADwAAAAAAAAAAAAAAAACYAgAAZHJzL2Rv&#10;d25yZXYueG1sUEsFBgAAAAAEAAQA9QAAAIgDAAAAAA==&#10;" fillcolor="#d1d1d1" stroked="f"/>
                  <v:rect id="Rectangle 3015" o:spid="_x0000_s1973" style="position:absolute;left:58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oiyMQA&#10;AADdAAAADwAAAGRycy9kb3ducmV2LnhtbESPQYvCMBSE74L/ITzBy6KpShepRlkWRcWTrgjeHs2z&#10;rTYvpYla/70RFjwOM/MNM503phR3ql1hWcGgH4EgTq0uOFNw+Fv2xiCcR9ZYWiYFT3Iwn7VbU0y0&#10;ffCO7nufiQBhl6CC3PsqkdKlORl0fVsRB+9sa4M+yDqTusZHgJtSDqPoWxosOCzkWNFvTul1fzMK&#10;2Mp4m9FzcUyvW7n6ijfNZXlSqttpfiYgPDX+E/5vr7WCUTSI4f0mPAE5e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6IsjEAAAA3QAAAA8AAAAAAAAAAAAAAAAAmAIAAGRycy9k&#10;b3ducmV2LnhtbFBLBQYAAAAABAAEAPUAAACJAwAAAAA=&#10;" fillcolor="#cfcfcf" stroked="f"/>
                  <v:rect id="Rectangle 3016" o:spid="_x0000_s1974" style="position:absolute;left:589;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ioB8cA&#10;AADdAAAADwAAAGRycy9kb3ducmV2LnhtbESPQWvCQBSE74L/YXmCF2k2VhSbZpUSWuihiI0ePD6y&#10;r0na7Ns0u5r037uC0OMwM98w6XYwjbhQ52rLCuZRDIK4sLrmUsHx8PawBuE8ssbGMin4IwfbzXiU&#10;YqJtz590yX0pAoRdggoq79tESldUZNBFtiUO3pftDPogu1LqDvsAN418jOOVNFhzWKiwpayi4ic/&#10;GwVZ2/PHfid/89fZ93F2WjydlplWajoZXp5BeBr8f/jeftcKFvF8Bbc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7oqAfHAAAA3QAAAA8AAAAAAAAAAAAAAAAAmAIAAGRy&#10;cy9kb3ducmV2LnhtbFBLBQYAAAAABAAEAPUAAACMAwAAAAA=&#10;" fillcolor="#cdcdcd" stroked="f"/>
                  <v:rect id="Rectangle 3017" o:spid="_x0000_s1975" style="position:absolute;left:589;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NDCccA&#10;AADdAAAADwAAAGRycy9kb3ducmV2LnhtbESPQWvCQBSE70L/w/KEXkQ3GjASXaVIC6UnY3uot0f2&#10;mQ3Jvg3ZrUn7691CocdhZr5hdofRtuJGva8dK1guEhDEpdM1Vwo+3l/mGxA+IGtsHZOCb/Jw2D9M&#10;dphrN3BBt3OoRISwz1GBCaHLpfSlIYt+4Tri6F1dbzFE2VdS9zhEuG3lKknW0mLNccFgR0dDZXP+&#10;sgqO7cy8fa6ydGguhU3XP012Kp6VepyOT1sQgcbwH/5rv2oFabLM4PdNfAJyf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jQwnHAAAA3QAAAA8AAAAAAAAAAAAAAAAAmAIAAGRy&#10;cy9kb3ducmV2LnhtbFBLBQYAAAAABAAEAPUAAACMAwAAAAA=&#10;" fillcolor="#cbcbcb" stroked="f"/>
                  <v:rect id="Rectangle 3018" o:spid="_x0000_s1976" style="position:absolute;left:590;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cecMIA&#10;AADdAAAADwAAAGRycy9kb3ducmV2LnhtbERPTYvCMBC9L/gfwgheFk1VkKUaRUXB1dOq4HVIxrbY&#10;TGqT2u6/N4eFPT7e92LV2VK8qPaFYwXjUQKCWDtTcKbgetkPv0D4gGywdEwKfsnDatn7WGBqXMs/&#10;9DqHTMQQ9ikqyEOoUim9zsmiH7mKOHJ3V1sMEdaZNDW2MdyWcpIkM2mx4NiQY0XbnPTj3FgFG92Y&#10;ye66/1775+fxVDY3bdupUoN+t56DCNSFf/Gf+2AUTJNxnBvfxCcgl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1x5wwgAAAN0AAAAPAAAAAAAAAAAAAAAAAJgCAABkcnMvZG93&#10;bnJldi54bWxQSwUGAAAAAAQABAD1AAAAhwMAAAAA&#10;" fillcolor="#c9c9c9" stroked="f"/>
                  <v:rect id="Rectangle 3019" o:spid="_x0000_s1977" style="position:absolute;left:590;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QisUA&#10;AADdAAAADwAAAGRycy9kb3ducmV2LnhtbESPQWvCQBSE70L/w/IKvemuKYhN3YRSEAtiRZvS6yP7&#10;TEKzb2N2q/HfuwXB4zDzzTCLfLCtOFHvG8caphMFgrh0puFKQ/G1HM9B+IBssHVMGi7kIc8eRgtM&#10;jTvzjk77UIlYwj5FDXUIXSqlL2uy6CeuI47ewfUWQ5R9JU2P51huW5koNZMWG44LNXb0XlP5u/+z&#10;Gp7pkJQ/q+5I3+tk7berQm0+C62fHoe3VxCBhnAP3+gPEzk1fYH/N/EJy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9xCKxQAAAN0AAAAPAAAAAAAAAAAAAAAAAJgCAABkcnMv&#10;ZG93bnJldi54bWxQSwUGAAAAAAQABAD1AAAAigMAAAAA&#10;" fillcolor="#c7c7c7" stroked="f"/>
                  <v:rect id="Rectangle 3020" o:spid="_x0000_s1978" style="position:absolute;left:591;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jKcIA&#10;AADdAAAADwAAAGRycy9kb3ducmV2LnhtbERPXWvCMBR9F/Yfwh34pskURbqmMgZDRRjYufe75q4t&#10;a25qErX+++VB8PFwvvP1YDtxIR9axxpepgoEceVMy7WG49fHZAUiRGSDnWPScKMA6+JplGNm3JUP&#10;dCljLVIIhww1NDH2mZShashimLqeOHG/zluMCfpaGo/XFG47OVNqKS22nBoa7Om9oeqvPFsN1V6Z&#10;cjM/7z6P3ytzWvy4+uS3Wo+fh7dXEJGG+BDf3VujYa5maX96k5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duMpwgAAAN0AAAAPAAAAAAAAAAAAAAAAAJgCAABkcnMvZG93&#10;bnJldi54bWxQSwUGAAAAAAQABAD1AAAAhwMAAAAA&#10;" fillcolor="#c5c5c5" stroked="f"/>
                  <v:rect id="Rectangle 3021" o:spid="_x0000_s1979" style="position:absolute;left:591;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0yXcYA&#10;AADdAAAADwAAAGRycy9kb3ducmV2LnhtbESP0WrCQBRE3wv9h+UWfKubpLRIdJUiLYpC1egHXLLX&#10;JG32bthdTfz7rlDo4zAzZ5jZYjCtuJLzjWUF6TgBQVxa3XCl4HT8fJ6A8AFZY2uZFNzIw2L++DDD&#10;XNueD3QtQiUihH2OCuoQulxKX9Zk0I9tRxy9s3UGQ5SuktphH+GmlVmSvEmDDceFGjta1lT+FBej&#10;INsv++L1Zjff21UaqFqddl/uQ6nR0/A+BRFoCP/hv/ZaK3hJshTub+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0yXcYAAADdAAAADwAAAAAAAAAAAAAAAACYAgAAZHJz&#10;L2Rvd25yZXYueG1sUEsFBgAAAAAEAAQA9QAAAIsDAAAAAA==&#10;" fillcolor="#c3c3c3" stroked="f"/>
                  <v:rect id="Rectangle 3022" o:spid="_x0000_s1980" style="position:absolute;left:591;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RtNcUA&#10;AADdAAAADwAAAGRycy9kb3ducmV2LnhtbESPzWrDMBCE74W8g9hCbo1UhzbBiWxCIaG3kh9ojxtr&#10;Y7m1VsZSE/fto0Ahx2FmvmGW5eBacaY+NJ41PE8UCOLKm4ZrDYf9+mkOIkRkg61n0vBHAcpi9LDE&#10;3PgLb+m8i7VIEA45arAxdrmUobLkMEx8R5y8k+8dxiT7WpoeLwnuWpkp9SodNpwWLHb0Zqn62f06&#10;DWq63nwjHT+aTy+3s5cv2+7DoPX4cVgtQEQa4j383343GqYqy+D2Jj0BW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BG01xQAAAN0AAAAPAAAAAAAAAAAAAAAAAJgCAABkcnMv&#10;ZG93bnJldi54bWxQSwUGAAAAAAQABAD1AAAAigMAAAAA&#10;" fillcolor="#c1c1c1" stroked="f"/>
                  <v:rect id="Rectangle 3023" o:spid="_x0000_s1981" style="position:absolute;left:592;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g6cMcA&#10;AADdAAAADwAAAGRycy9kb3ducmV2LnhtbESPT2vCQBTE74LfYXlCL6Hu1kBpo6toqdSbfyqeH9nX&#10;JDT7NmS3JvrpXaHgcZiZ3zCzRW9rcabWV441vIwVCOLcmYoLDcfv9fMbCB+QDdaOScOFPCzmw8EM&#10;M+M63tP5EAoRIewz1FCG0GRS+rwki37sGuLo/bjWYoiyLaRpsYtwW8uJUq/SYsVxocSGPkrKfw9/&#10;VkPSpKdVd91tku1aXT6/Tvv3Ium1fhr1yymIQH14hP/bG6MhVZMU7m/iE5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IOnDHAAAA3QAAAA8AAAAAAAAAAAAAAAAAmAIAAGRy&#10;cy9kb3ducmV2LnhtbFBLBQYAAAAABAAEAPUAAACMAwAAAAA=&#10;" fillcolor="#bfbfbf" stroked="f"/>
                  <v:rect id="Rectangle 3024" o:spid="_x0000_s1982" style="position:absolute;left:592;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wgMUA&#10;AADdAAAADwAAAGRycy9kb3ducmV2LnhtbESPQWvCQBSE70L/w/IKvZlNYzElukoRhBZ7MRZ6fc0+&#10;s8Hs25DdxPTfu4WCx2FmvmHW28m2YqTeN44VPCcpCOLK6YZrBV+n/fwVhA/IGlvHpOCXPGw3D7M1&#10;Ftpd+UhjGWoRIewLVGBC6AopfWXIok9cRxy9s+sthij7WuoerxFuW5ml6VJabDguGOxoZ6i6lINV&#10;8JE1h/O33eGwXGhn6DPf592PUk+P09sKRKAp3MP/7XetYJFmL/D3Jj4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4DCAxQAAAN0AAAAPAAAAAAAAAAAAAAAAAJgCAABkcnMv&#10;ZG93bnJldi54bWxQSwUGAAAAAAQABAD1AAAAigMAAAAA&#10;" fillcolor="#bdbdbd" stroked="f"/>
                  <v:rect id="Rectangle 3025" o:spid="_x0000_s1983" style="position:absolute;left:593;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0iascA&#10;AADdAAAADwAAAGRycy9kb3ducmV2LnhtbESPQWvCQBSE7wX/w/KE3upGS61EVxFLaQ4FbRS9PrLP&#10;JLr7NmS3Gvvru0Khx2FmvmFmi84acaHW144VDAcJCOLC6ZpLBbvt+9MEhA/IGo1jUnAjD4t572GG&#10;qXZX/qJLHkoRIexTVFCF0KRS+qIii37gGuLoHV1rMUTZllK3eI1wa+QoScbSYs1xocKGVhUV5/zb&#10;KljTYW8+sk32edKvt2DGP2a7elPqsd8tpyACdeE//NfOtILnZPQC9zfxCc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NImrHAAAA3QAAAA8AAAAAAAAAAAAAAAAAmAIAAGRy&#10;cy9kb3ducmV2LnhtbFBLBQYAAAAABAAEAPUAAACMAwAAAAA=&#10;" fillcolor="#bbb" stroked="f"/>
                  <v:rect id="Rectangle 3026" o:spid="_x0000_s1984" style="position:absolute;left:593;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61MUA&#10;AADdAAAADwAAAGRycy9kb3ducmV2LnhtbESPQWvCQBSE74L/YXlCb7oxgtTUTSii0l4Kteb+mn1N&#10;QrJvY3bV7b/vFgo9DjPzDbMtgunFjUbXWlawXCQgiCurW64VnD8O80cQziNr7C2Tgm9yUOTTyRYz&#10;be/8TreTr0WEsMtQQeP9kEnpqoYMuoUdiKP3ZUeDPsqxlnrEe4SbXqZJspYGW44LDQ60a6jqTlej&#10;oDKHsKk/3/B63JdpOF723WvZKfUwC89PIDwF/x/+a79oBaskXcPvm/gEZ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9zrUxQAAAN0AAAAPAAAAAAAAAAAAAAAAAJgCAABkcnMv&#10;ZG93bnJldi54bWxQSwUGAAAAAAQABAD1AAAAigMAAAAA&#10;" fillcolor="#b9b9b9" stroked="f"/>
                  <v:rect id="Rectangle 3027" o:spid="_x0000_s1985" style="position:absolute;left:59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37N8MA&#10;AADdAAAADwAAAGRycy9kb3ducmV2LnhtbESPQWvCQBSE74L/YXmCN91ooEp0FVFqe7Qqnh/ZZzYk&#10;+zZmtzH++26h0OMw880w621va9FR60vHCmbTBARx7nTJhYLr5X2yBOEDssbaMSl4kYftZjhYY6bd&#10;k7+oO4dCxBL2GSowITSZlD43ZNFPXUMcvbtrLYYo20LqFp+x3NZyniRv0mLJccFgQ3tDeXX+tgrS&#10;tLs9lqdXZZqqPh0Pj4/dQqZKjUf9bgUiUB/+w3/0p45cMl/A75v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737N8MAAADdAAAADwAAAAAAAAAAAAAAAACYAgAAZHJzL2Rv&#10;d25yZXYueG1sUEsFBgAAAAAEAAQA9QAAAIgDAAAAAA==&#10;" fillcolor="#b7b7b7" stroked="f"/>
                  <v:rect id="Rectangle 3028" o:spid="_x0000_s1986" style="position:absolute;left:59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Aha8QA&#10;AADdAAAADwAAAGRycy9kb3ducmV2LnhtbERPz2vCMBS+C/4P4Qm7aaoTKdUocyIbw8Omg10fzbOt&#10;a15KkrV1f705CB4/vt+rTW9q0ZLzlWUF00kCgji3uuJCwfdpP05B+ICssbZMCq7kYbMeDlaYadvx&#10;F7XHUIgYwj5DBWUITSalz0sy6Ce2IY7c2TqDIUJXSO2wi+GmlrMkWUiDFceGEht6LSn/Pf4ZBZef&#10;3du26eb7T5df2nT3fzjJj1Spp1H/sgQRqA8P8d39rhU8J7M4N76JT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gIWvEAAAA3QAAAA8AAAAAAAAAAAAAAAAAmAIAAGRycy9k&#10;b3ducmV2LnhtbFBLBQYAAAAABAAEAPUAAACJAwAAAAA=&#10;" fillcolor="#b5b5b5" stroked="f"/>
                  <v:rect id="Rectangle 3029" o:spid="_x0000_s1987" style="position:absolute;left:594;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fY28YA&#10;AADdAAAADwAAAGRycy9kb3ducmV2LnhtbESPQWvCQBSE74L/YXlCb3VXBW1TVymCtgfFVr14e2Rf&#10;k9js25DdJvHfu0LB4zAz3zDzZWdL0VDtC8caRkMFgjh1puBMw+m4fn4B4QOywdIxabiSh+Wi35tj&#10;YlzL39QcQiYihH2CGvIQqkRKn+Zk0Q9dRRy9H1dbDFHWmTQ1thFuSzlWaiotFhwXcqxolVP6e/iz&#10;GuhyvlK72n+c1Ndmmm5muyZsd1o/Dbr3NxCBuvAI/7c/jYaJGr/C/U1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fY28YAAADdAAAADwAAAAAAAAAAAAAAAACYAgAAZHJz&#10;L2Rvd25yZXYueG1sUEsFBgAAAAAEAAQA9QAAAIsDAAAAAA==&#10;" fillcolor="#b3b3b3" stroked="f"/>
                  <v:rect id="Rectangle 3030" o:spid="_x0000_s1988" style="position:absolute;left:595;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KbsQA&#10;AADdAAAADwAAAGRycy9kb3ducmV2LnhtbERPXWvCMBR9F/Yfwh3sRTTR4hidUYYolA0E3ZDt7dLc&#10;tWXNTWiirf/ePAx8PJzv5XqwrbhQFxrHGmZTBYK4dKbhSsPX527yAiJEZIOtY9JwpQDr1cNoiblx&#10;PR/ocoyVSCEcctRQx+hzKUNZk8UwdZ44cb+usxgT7CppOuxTuG3lXKlnabHh1FCjp01N5d/xbDXM&#10;+0KN3cz7RXYaf2x+3ov9efut9dPj8PYKItIQ7+J/d2E0ZCpL+9Ob9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1ym7EAAAA3QAAAA8AAAAAAAAAAAAAAAAAmAIAAGRycy9k&#10;b3ducmV2LnhtbFBLBQYAAAAABAAEAPUAAACJAwAAAAA=&#10;" fillcolor="#b1b1b1" stroked="f"/>
                  <v:rect id="Rectangle 3031" o:spid="_x0000_s1989" style="position:absolute;left:595;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eD4sMA&#10;AADdAAAADwAAAGRycy9kb3ducmV2LnhtbESP0YrCMBRE3wX/IVxh3zRVQZauaRFB2GUfim4/4NLc&#10;tmGbm9LEWv/eCIKPw8ycYfb5ZDsx0uCNYwXrVQKCuHLacKOg/DstP0H4gKyxc0wK7uQhz+azPaba&#10;3fhM4yU0IkLYp6igDaFPpfRVSxb9yvXE0avdYDFEOTRSD3iLcNvJTZLspEXDcaHFno4tVf+Xq1VQ&#10;Tz9HWZRn05UnDJvfuvCFGZX6WEyHLxCBpvAOv9rfWsE22a7h+SY+AZ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eD4sMAAADdAAAADwAAAAAAAAAAAAAAAACYAgAAZHJzL2Rv&#10;d25yZXYueG1sUEsFBgAAAAAEAAQA9QAAAIgDAAAAAA==&#10;" fillcolor="#afafaf" stroked="f"/>
                  <v:rect id="Rectangle 3032" o:spid="_x0000_s1990" style="position:absolute;left:59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11YscA&#10;AADdAAAADwAAAGRycy9kb3ducmV2LnhtbESPUWvCQBCE3wX/w7FC38xdIhQbPaW1FEqLgqYIvi25&#10;NQnN7YXcVdN/3ysIPg6z883Ocj3YVlyo941jDWmiQBCXzjRcafgq3qZzED4gG2wdk4Zf8rBejUdL&#10;zI278p4uh1CJCGGfo4Y6hC6X0pc1WfSJ64ijd3a9xRBlX0nT4zXCbSszpR6lxYZjQ40dbWoqvw8/&#10;Nr5RvG4dnopdulGfx+PLKX36yFqtHybD8wJEoCHcj2/pd6NhpmYZ/K+JCJ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tdWLHAAAA3QAAAA8AAAAAAAAAAAAAAAAAmAIAAGRy&#10;cy9kb3ducmV2LnhtbFBLBQYAAAAABAAEAPUAAACMAwAAAAA=&#10;" fillcolor="#adadad" stroked="f"/>
                  <v:rect id="Rectangle 3033" o:spid="_x0000_s1991" style="position:absolute;left:59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9TKcQA&#10;AADdAAAADwAAAGRycy9kb3ducmV2LnhtbESPwWrDMBBE74X+g9hCbo3kGkLiRAmhqBAf6+QDNtbW&#10;NrFWrqXG7t9XhUKPw8y8YXaH2fXiTmPoPGvIlgoEce1tx42Gy/nteQ0iRGSLvWfS8E0BDvvHhx0W&#10;1k/8TvcqNiJBOBSooY1xKKQMdUsOw9IPxMn78KPDmOTYSDvilOCuly9KraTDjtNCiwO9tlTfqi+n&#10;QZXG3MpVNZns83oss9m4YWO0XjzNxy2ISHP8D/+1T1ZDrvIcft+kJyD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UynEAAAA3QAAAA8AAAAAAAAAAAAAAAAAmAIAAGRycy9k&#10;b3ducmV2LnhtbFBLBQYAAAAABAAEAPUAAACJAwAAAAA=&#10;" fillcolor="#ababab" stroked="f"/>
                  <v:rect id="Rectangle 3034" o:spid="_x0000_s1992" style="position:absolute;left:596;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B+rsUA&#10;AADdAAAADwAAAGRycy9kb3ducmV2LnhtbESPQWvCQBCF7wX/wzKCl6CbaJESXcUqQo82euhxyI5J&#10;MDsbdrca/fVuQejx8eZ9b95y3ZtWXMn5xrKCbJKCIC6tbrhScDruxx8gfEDW2FomBXfysF4N3paY&#10;a3vjb7oWoRIRwj5HBXUIXS6lL2sy6Ce2I47e2TqDIUpXSe3wFuGmldM0nUuDDceGGjva1lReil8T&#10;3/jcyUNZZPvktKuOm+wneTifKDUa9psFiEB9+D9+pb+0glk6e4e/NREB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EH6uxQAAAN0AAAAPAAAAAAAAAAAAAAAAAJgCAABkcnMv&#10;ZG93bnJldi54bWxQSwUGAAAAAAQABAD1AAAAigMAAAAA&#10;" fillcolor="#a9a9a9" stroked="f"/>
                  <v:rect id="Rectangle 3035" o:spid="_x0000_s1993" style="position:absolute;left:597;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eHGMUA&#10;AADdAAAADwAAAGRycy9kb3ducmV2LnhtbESPX2vCQBDE3wv9DscKfSl6qVKR6CmlIvTVNBb6tuY2&#10;fzC3F3LbmH57Tyj0cZiZ3zCb3ehaNVAfGs8GXmYJKOLC24YrA/nnYboCFQTZYuuZDPxSgN328WGD&#10;qfVXPtKQSaUihEOKBmqRLtU6FDU5DDPfEUev9L1DibKvtO3xGuGu1fMkWWqHDceFGjt6r6m4ZD/O&#10;wHM+P8pJDity+WWffZ+Hr31ZGvM0Gd/WoIRG+Q//tT+sgUWyeIX7m/gE9P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N4cYxQAAAN0AAAAPAAAAAAAAAAAAAAAAAJgCAABkcnMv&#10;ZG93bnJldi54bWxQSwUGAAAAAAQABAD1AAAAigMAAAAA&#10;" fillcolor="#a7a7a7" stroked="f"/>
                  <v:rect id="Rectangle 3036" o:spid="_x0000_s1994" style="position:absolute;left:597;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7BOsYA&#10;AADdAAAADwAAAGRycy9kb3ducmV2LnhtbESPQWvCQBSE70L/w/IKvUjdtbGhpG5Ca1E8eGnqweMj&#10;+5qEZt+G7Krpv3cFweMwM98wy2K0nTjR4FvHGuYzBYK4cqblWsP+Z/38BsIHZIOdY9LwTx6K/GGy&#10;xMy4M3/TqQy1iBD2GWpoQugzKX3VkEU/cz1x9H7dYDFEOdTSDHiOcNvJF6VSabHluNBgT6uGqr/y&#10;aDW8Wr+YK7nZfR0PRNOVHRMuP7V+ehw/3kEEGsM9fGtvjYZEJSlc38QnI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7BOsYAAADdAAAADwAAAAAAAAAAAAAAAACYAgAAZHJz&#10;L2Rvd25yZXYueG1sUEsFBgAAAAAEAAQA9QAAAIsDAAAAAA==&#10;" fillcolor="#a5a5a5" stroked="f"/>
                  <v:rect id="Rectangle 3037" o:spid="_x0000_s1995" style="position:absolute;left:59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0MYA&#10;AADdAAAADwAAAGRycy9kb3ducmV2LnhtbESPzWrDMBCE74G+g9hCbo3cJvTHiWxKTCGHQPP3AFtr&#10;Y5taK2Eptvv2UaCQ4zA73+ys8tG0oqfON5YVPM8SEMSl1Q1XCk7Hr6d3ED4ga2wtk4I/8pBnD5MV&#10;ptoOvKf+ECoRIexTVFCH4FIpfVmTQT+zjjh6Z9sZDFF2ldQdDhFuWvmSJK/SYMOxoUZH65rK38PF&#10;xDeKD6uH79NF/uz2rlyY43brCqWmj+PnEkSgMdyP/9MbrWCezN/gtiYiQG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x0MYAAADdAAAADwAAAAAAAAAAAAAAAACYAgAAZHJz&#10;L2Rvd25yZXYueG1sUEsFBgAAAAAEAAQA9QAAAIsDAAAAAA==&#10;" fillcolor="#a3a3a3" stroked="f"/>
                  <v:rect id="Rectangle 3038" o:spid="_x0000_s1996" style="position:absolute;left:598;top:35;width:1;height: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uPBMYA&#10;AADdAAAADwAAAGRycy9kb3ducmV2LnhtbESPwWrCQBCG7wXfYRnBW93VQCmpq0hBUCy0tYXibcxO&#10;k2B2NmTXJH37zqHQ4/DP/818q83oG9VTF+vAFhZzA4q4CK7m0sLnx+7+EVRMyA6bwGThhyJs1pO7&#10;FeYuDPxO/SmVSiAcc7RQpdTmWseiIo9xHlpiyb5D5zHJ2JXadTgI3Dd6acyD9lizXKiwpeeKiuvp&#10;5oXyZer+5ZhtX/dvpb4M6XC4hrO1s+m4fQKVaEz/y3/tvbOQmUzeFRsxAb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VuPBMYAAADdAAAADwAAAAAAAAAAAAAAAACYAgAAZHJz&#10;L2Rvd25yZXYueG1sUEsFBgAAAAAEAAQA9QAAAIsDAAAAAA==&#10;" fillcolor="#a0a0a0" stroked="f"/>
                  <v:shape id="Freeform 3039" o:spid="_x0000_s1997" style="position:absolute;left:578;top:35;width:21;height:25;visibility:visible;mso-wrap-style:square;v-text-anchor:top" coordsize="2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tRHMQA&#10;AADdAAAADwAAAGRycy9kb3ducmV2LnhtbESPQUsDMRSE74L/ITzBi7SJFrTdNi2LIHgSXMXz6+Z1&#10;s+3mZdm8ttt/3wiCx2FmvmFWmzF06kRDaiNbeJwaUMR1dC03Fr6/3iZzUEmQHXaRycKFEmzWtzcr&#10;LFw88yedKmlUhnAq0IIX6QutU+0pYJrGnjh7uzgElCyHRrsBzxkeOv1kzLMO2HJe8NjTq6f6UB2D&#10;hcrJS/vgcPtzNEHMx74Mviytvb8byyUooVH+w3/td2dhZmYL+H2Tn4Be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LURzEAAAA3QAAAA8AAAAAAAAAAAAAAAAAmAIAAGRycy9k&#10;b3ducmV2LnhtbFBLBQYAAAAABAAEAPUAAACJAwAAAAA=&#10;" path="m,25r,l,25r,l,24r,l,24r,l,23r,l,23,,22r,l,22,,21r,l,21,,20r,l,20r,l,19r,l,19r,l,18r,l,18,,17r,l,17r,l,16r,l,16r,l,15r,l,15,,14r,l1,14r,l1,13r,l1,13r,l1,13r,-1l1,12r,l2,12r,-1l2,11r,l2,11r,-1l2,10r,l2,10r,l3,9r,l3,9r,l3,8r,l3,8r1,l4,8,4,7r,l4,7r,l4,7,5,6r,l5,6r,l5,6r,l6,5r,l6,5r,l6,5,6,4r1,l7,4r,l7,4r1,l8,3r,l8,3r,l9,3r,l9,2r,l9,2r,l10,2r,l10,2r,l10,2r,l11,2r,l11,2r,l11,1r,l11,1r,l12,1r,l12,1r,l12,1r,l13,1r,l13,1r,l13,1r,l13,1r1,l14,1r,l14,1r,l14,1,15,r,l15,r,l15,r,l16,r,l16,r,l16,r,l17,r,l17,r,l17,r,l17,r1,l18,r,l18,r,l18,r1,l19,1r,l19,1r,l19,1r1,l20,1r,l20,1r,l20,1r1,l20,1r,l20,1r,l19,2r,l19,2r,l18,2r,l18,2r,1l18,3r-1,l17,3r,l17,3r,l16,3r,1l16,4r,l16,4r,l15,4r,1l15,5r,l15,5r,l14,5r,1l14,6r,l14,6r-1,l13,6r,l13,7r,l13,7r,l13,7r-1,l12,8r,l12,8r,l12,8r,1l12,9r-1,l11,9r,l11,9r,1l11,10r,l10,10r,l10,10r,1l10,11r,l10,11r,l10,12r-1,l9,12r,l9,12r,1l9,13r,l9,13r,l9,13r,1l9,14r,l8,14r,l8,15r,l8,15r,l8,16r,l8,16r,l8,16r,1l8,17r,l8,17r,l8,18r,l8,18r-1,l7,18r,1l7,19r,l7,19r,l7,19r,1l7,20r,l7,20r,l6,20r,l6,21r,l6,21r,l6,21r,l6,21r,1l6,22r,l6,22r,l5,22r,l5,22r,1l5,23r,l5,23r,l5,23r,l4,23r,1l4,24r,l4,24r,l4,24r,l3,24r,l3,24r,1l3,25r,l3,25r,l2,25r,l2,25r,l2,25r,l2,25r-1,l1,25r,l1,25r,l1,25,,25r,l,25xe" filled="f" strokeweight="0">
                    <v:stroke joinstyle="miter"/>
                    <v:path arrowok="t" o:connecttype="custom" o:connectlocs="0,24;0,22;0,20;0,19;0,17;0,16;1,14;1,13;2,11;2,10;3,8;4,7;5,6;6,5;7,4;8,3;9,2;10,2;11,1;12,1;13,1;14,1;15,0;16,0;17,0;18,0;19,1;20,1;20,1;19,2;18,3;16,3;15,4;14,5;13,6;13,7;12,8;11,9;10,10;10,12;9,13;9,14;8,15;8,16;8,18;7,19;7,20;6,21;6,21;5,22;5,23;4,24;3,24;3,25;2,25;1,25" o:connectangles="0,0,0,0,0,0,0,0,0,0,0,0,0,0,0,0,0,0,0,0,0,0,0,0,0,0,0,0,0,0,0,0,0,0,0,0,0,0,0,0,0,0,0,0,0,0,0,0,0,0,0,0,0,0,0,0"/>
                  </v:shape>
                  <v:rect id="Rectangle 3040" o:spid="_x0000_s1998" style="position:absolute;left:57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4ETMEA&#10;AADdAAAADwAAAGRycy9kb3ducmV2LnhtbERPy4rCMBTdD/gP4QruxlQdilSjiOCDYTb1sb8016bY&#10;3JQmrfXvJ4uBWR7Oe70dbC16an3lWMFsmoAgLpyuuFRwux4+lyB8QNZYOyYFb/Kw3Yw+1php9+Kc&#10;+ksoRQxhn6ECE0KTSekLQxb91DXEkXu41mKIsC2lbvEVw20t50mSSosVxwaDDe0NFc9LZxWk6XOe&#10;pz+nY3/qzD3X351bHkmpyXjYrUAEGsK/+M991goWyVfcH9/EJy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eBEzBAAAA3QAAAA8AAAAAAAAAAAAAAAAAmAIAAGRycy9kb3du&#10;cmV2LnhtbFBLBQYAAAAABAAEAPUAAACGAwAAAAA=&#10;" fillcolor="#a1a1a1" stroked="f"/>
                  <v:rect id="Rectangle 3041" o:spid="_x0000_s1999" style="position:absolute;left:58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duMQA&#10;AADdAAAADwAAAGRycy9kb3ducmV2LnhtbESPT4vCMBTE78J+h/AWvGniv7J2jSKCIKwe1AWvj+bZ&#10;lm1eahO1++2NIHgcZuY3zGzR2krcqPGlYw2DvgJBnDlTcq7h97jufYHwAdlg5Zg0/JOHxfyjM8PU&#10;uDvv6XYIuYgQ9ilqKEKoUyl9VpBF33c1cfTOrrEYomxyaRq8R7it5FCpRFosOS4UWNOqoOzvcLUa&#10;MBmby+482h5/rglO81atJyeldfezXX6DCNSGd/jV3hgNIzUewP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PnbjEAAAA3QAAAA8AAAAAAAAAAAAAAAAAmAIAAGRycy9k&#10;b3ducmV2LnhtbFBLBQYAAAAABAAEAPUAAACJAwAAAAA=&#10;" stroked="f"/>
                  <v:rect id="Rectangle 3042" o:spid="_x0000_s2000" style="position:absolute;left:58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vMUA&#10;AADdAAAADwAAAGRycy9kb3ducmV2LnhtbESPQWvCQBSE7wX/w/KE3pqNVkRSVwmKUuhFU+n5kX1N&#10;UrNvY3bVxF/vCkKPw8x8w8yXnanFhVpXWVYwimIQxLnVFRcKDt+btxkI55E11pZJQU8OlovByxwT&#10;ba+8p0vmCxEg7BJUUHrfJFK6vCSDLrINcfB+bWvQB9kWUrd4DXBTy3EcT6XBisNCiQ2tSsqP2dko&#10;qPpt6tOT/Utv2Nd697XO9j83pV6HXfoBwlPn/8PP9qdW8B5PxvB4E5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K+G8xQAAAN0AAAAPAAAAAAAAAAAAAAAAAJgCAABkcnMv&#10;ZG93bnJldi54bWxQSwUGAAAAAAQABAD1AAAAigMAAAAA&#10;" fillcolor="#fdfdfd" stroked="f"/>
                  <v:rect id="Rectangle 3043" o:spid="_x0000_s2001" style="position:absolute;left:58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2hZsQA&#10;AADdAAAADwAAAGRycy9kb3ducmV2LnhtbESPQWvCQBSE74X+h+UVequbmlY0uooIAa+x8f7IPpPU&#10;7NuQXZM0v94tCB6HmfmG2exG04ieOldbVvA5i0AQF1bXXCrIf9KPJQjnkTU2lknBHznYbV9fNpho&#10;O3BG/cmXIkDYJaig8r5NpHRFRQbdzLbEwbvYzqAPsiul7nAIcNPIeRQtpMGaw0KFLR0qKq6nm1Fw&#10;/l5m8+Eqp3z6NefV5ZbmPTZKvb+N+zUIT6N/hh/to1YQR18x/L8JT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NoWbEAAAA3QAAAA8AAAAAAAAAAAAAAAAAmAIAAGRycy9k&#10;b3ducmV2LnhtbFBLBQYAAAAABAAEAPUAAACJAwAAAAA=&#10;" fillcolor="#fbfbfb" stroked="f"/>
                  <v:rect id="Rectangle 3044" o:spid="_x0000_s2002" style="position:absolute;left:581;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oeXccA&#10;AADdAAAADwAAAGRycy9kb3ducmV2LnhtbESP3UrDQBSE74W+w3KE3jW7pj9I7LYUsbRYFK3B60P2&#10;mKTNng3ZbRt9ercgeDnMzDfMfNnbRpyp87VjDXeJAkFcOFNzqSH/WI/uQfiAbLBxTBq+ycNyMbiZ&#10;Y2bchd/pvA+liBD2GWqoQmgzKX1RkUWfuJY4el+usxii7EppOrxEuG1kqtRMWqw5LlTY0mNFxXF/&#10;shpMPn1Nn9PPg3l7mXnzk6td2DxpPbztVw8gAvXhP/zX3hoNYzWZwPVNf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6Hl3HAAAA3QAAAA8AAAAAAAAAAAAAAAAAmAIAAGRy&#10;cy9kb3ducmV2LnhtbFBLBQYAAAAABAAEAPUAAACMAwAAAAA=&#10;" fillcolor="#f9f9f9" stroked="f"/>
                  <v:rect id="Rectangle 3045" o:spid="_x0000_s2003" style="position:absolute;left:581;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Krj8cA&#10;AADdAAAADwAAAGRycy9kb3ducmV2LnhtbESPT2vCQBTE74LfYXmFXopuWv+0pq5SC1bRU9JevD2y&#10;zySYfRuy25h8+65Q8DjMzG+Y5bozlWipcaVlBc/jCARxZnXJuYKf7+3oDYTzyBory6SgJwfr1XCw&#10;xFjbKyfUpj4XAcIuRgWF93UspcsKMujGtiYO3tk2Bn2QTS51g9cAN5V8iaK5NFhyWCiwps+Cskv6&#10;axQcF2bTL2z/mranjXvalYfkK0OlHh+6j3cQnjp/D/+391rBJJrO4PYmP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Sq4/HAAAA3QAAAA8AAAAAAAAAAAAAAAAAmAIAAGRy&#10;cy9kb3ducmV2LnhtbFBLBQYAAAAABAAEAPUAAACMAwAAAAA=&#10;" fillcolor="#f7f7f7" stroked="f"/>
                  <v:rect id="Rectangle 3046" o:spid="_x0000_s2004" style="position:absolute;left:58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vSNsgA&#10;AADdAAAADwAAAGRycy9kb3ducmV2LnhtbESPQWvCQBSE74X+h+UVepG6qdpoU1cRQfFkafTg8TX7&#10;moRm34bsNon+elcQehxm5htmvuxNJVpqXGlZweswAkGcWV1yruB42LzMQDiPrLGyTArO5GC5eHyY&#10;Y6Jtx1/Upj4XAcIuQQWF93UipcsKMuiGtiYO3o9tDPogm1zqBrsAN5UcRVEsDZYcFgqsaV1Q9pv+&#10;GQVv9fd2Ovkc7y/pYGuPVbZr37uTUs9P/eoDhKfe/4fv7Z1WMI4mMdzehCcgF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m9I2yAAAAN0AAAAPAAAAAAAAAAAAAAAAAJgCAABk&#10;cnMvZG93bnJldi54bWxQSwUGAAAAAAQABAD1AAAAjQMAAAAA&#10;" fillcolor="#f5f5f5" stroked="f"/>
                  <v:rect id="Rectangle 3047" o:spid="_x0000_s2005" style="position:absolute;left:58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NBX8UA&#10;AADdAAAADwAAAGRycy9kb3ducmV2LnhtbESPT2vCQBTE74LfYXlCb7qr9o9GVxGhtCeh2uL1mX0m&#10;wezbkN3E6KfvCoUeh5n5DbNcd7YULdW+cKxhPFIgiFNnCs40fB/ehzMQPiAbLB2Thht5WK/6vSUm&#10;xl35i9p9yESEsE9QQx5ClUjp05ws+pGriKN3drXFEGWdSVPjNcJtKSdKvUqLBceFHCva5pRe9o3V&#10;cLy3Tfhwp6b9IbubvtBlflBK66dBt1mACNSF//Bf+9NomKrnN3i8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c0FfxQAAAN0AAAAPAAAAAAAAAAAAAAAAAJgCAABkcnMv&#10;ZG93bnJldi54bWxQSwUGAAAAAAQABAD1AAAAigMAAAAA&#10;" fillcolor="#f3f3f3" stroked="f"/>
                  <v:rect id="Rectangle 3048" o:spid="_x0000_s2006" style="position:absolute;left:58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nv4MYA&#10;AADdAAAADwAAAGRycy9kb3ducmV2LnhtbESPwWrCQBCG74LvsIzQi9RdrZQ2dRURhepNUyi9Ddlp&#10;EszOhuyqaZ++cxB6HP75v5lvsep9o67UxTqwhenEgCIugqu5tPCR7x5fQMWE7LAJTBZ+KMJqORws&#10;MHPhxke6nlKpBMIxQwtVSm2mdSwq8hgnoSWW7Dt0HpOMXaldhzeB+0bPjHnWHmuWCxW2tKmoOJ8u&#10;XijHs/8q5ltzGO93/Pma54e+/bX2YdSv30Al6tP/8r397iw8mbm8KzZiAn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nv4MYAAADdAAAADwAAAAAAAAAAAAAAAACYAgAAZHJz&#10;L2Rvd25yZXYueG1sUEsFBgAAAAAEAAQA9QAAAIsDAAAAAA==&#10;" fillcolor="#f1f1f1" stroked="f"/>
                  <v:rect id="Rectangle 3049" o:spid="_x0000_s2007" style="position:absolute;left:583;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fjWMYA&#10;AADdAAAADwAAAGRycy9kb3ducmV2LnhtbESPQWvCQBSE74L/YXlCb2ZTK1LTbEQsBT0VY6E5PrOv&#10;Sdrs25BdTfrvuwXB4zAz3zDpZjStuFLvGssKHqMYBHFpdcOVgo/T2/wZhPPIGlvLpOCXHGyy6STF&#10;RNuBj3TNfSUChF2CCmrvu0RKV9Zk0EW2Iw7el+0N+iD7SuoehwA3rVzE8UoabDgs1NjRrqbyJ78Y&#10;BUP3vtbbQp+Hoshlef58PbjVt1IPs3H7AsLT6O/hW3uvFTzFyzX8vw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fjWMYAAADdAAAADwAAAAAAAAAAAAAAAACYAgAAZHJz&#10;L2Rvd25yZXYueG1sUEsFBgAAAAAEAAQA9QAAAIsDAAAAAA==&#10;" fillcolor="#efefef" stroked="f"/>
                  <v:rect id="Rectangle 3050" o:spid="_x0000_s2008" style="position:absolute;left:583;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csdMIA&#10;AADdAAAADwAAAGRycy9kb3ducmV2LnhtbERPTWsCMRC9F/wPYYReiiZVKrI1ShFEb1oV9Dhsprvb&#10;bibLZtTtvzcHwePjfc8Wna/VldpYBbbwPjSgiPPgKi4sHA+rwRRUFGSHdWCy8E8RFvPeywwzF278&#10;Tde9FCqFcMzQQinSZFrHvCSPcRga4sT9hNajJNgW2rV4S+G+1iNjJtpjxamhxIaWJeV/+4u38Cv1&#10;Opqw28hydap257F5u2yP1r72u69PUEKdPMUP98ZZGJuPtD+9SU9A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9yx0wgAAAN0AAAAPAAAAAAAAAAAAAAAAAJgCAABkcnMvZG93&#10;bnJldi54bWxQSwUGAAAAAAQABAD1AAAAhwMAAAAA&#10;" fillcolor="#ededed" stroked="f"/>
                  <v:rect id="Rectangle 3051" o:spid="_x0000_s2009" style="position:absolute;left:584;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sdhsUA&#10;AADdAAAADwAAAGRycy9kb3ducmV2LnhtbESPUWvCMBSF34X9h3CFvYgmbk6lGmUIgyHswbofcG2u&#10;bbG5KUlqu3+/DIQ9Hs453+Fs94NtxJ18qB1rmM8UCOLCmZpLDd/nj+kaRIjIBhvHpOGHAux3T6Mt&#10;Zsb1fKJ7HkuRIBwy1FDF2GZShqIii2HmWuLkXZ23GJP0pTQe+wS3jXxRaikt1pwWKmzpUFFxyzur&#10;4XDOj0Hd4tdi0vvVpOPLuqOL1s/j4X0DItIQ/8OP9qfR8Kre5vD3Jj0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mx2GxQAAAN0AAAAPAAAAAAAAAAAAAAAAAJgCAABkcnMv&#10;ZG93bnJldi54bWxQSwUGAAAAAAQABAD1AAAAigMAAAAA&#10;" fillcolor="#ebebeb" stroked="f"/>
                  <v:rect id="Rectangle 3052" o:spid="_x0000_s2010" style="position:absolute;left:584;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WDk8QA&#10;AADdAAAADwAAAGRycy9kb3ducmV2LnhtbESPQWvCQBSE7wX/w/IEb3Wj0irRVUQoSPFi9ODxmX0m&#10;Idm36e4a03/vFoQeh5n5hlltetOIjpyvLCuYjBMQxLnVFRcKzqev9wUIH5A1NpZJwS952KwHbytM&#10;tX3wkbosFCJC2KeooAyhTaX0eUkG/di2xNG7WWcwROkKqR0+Itw0cpokn9JgxXGhxJZ2JeV1djcK&#10;eC7r+n7dXX5kdzELf3Df2X6u1GjYb5cgAvXhP/xq77WCWfIxhb838QnI9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Vg5PEAAAA3QAAAA8AAAAAAAAAAAAAAAAAmAIAAGRycy9k&#10;b3ducmV2LnhtbFBLBQYAAAAABAAEAPUAAACJAwAAAAA=&#10;" fillcolor="#e9e9e9" stroked="f"/>
                  <v:rect id="Rectangle 3053" o:spid="_x0000_s2011" style="position:absolute;left:585;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EMbcUA&#10;AADdAAAADwAAAGRycy9kb3ducmV2LnhtbESPQUsDMRSE70L/Q3gFL9JmdVVkbVqkUOlFoau9v25e&#10;N0s3L0vybNd/bwTB4zAz3zCL1eh7daaYusAGbucFKOIm2I5bA58fm9kTqCTIFvvAZOCbEqyWk6sF&#10;VjZceEfnWlqVIZwqNOBEhkrr1DjymOZhIM7eMUSPkmVstY14yXDf67uieNQeO84LDgdaO2pO9Zc3&#10;0GDavB7wPr7ty8Pa1dt3EXdjzPV0fHkGJTTKf/ivvbUGyuKhhN83+Qno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IQxtxQAAAN0AAAAPAAAAAAAAAAAAAAAAAJgCAABkcnMv&#10;ZG93bnJldi54bWxQSwUGAAAAAAQABAD1AAAAigMAAAAA&#10;" fillcolor="#e7e7e7" stroked="f"/>
                  <v:rect id="Rectangle 3054" o:spid="_x0000_s2012" style="position:absolute;left:585;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wjYccA&#10;AADdAAAADwAAAGRycy9kb3ducmV2LnhtbESPT2vCQBTE74LfYXlCL1I3rWkJaVaRSosHPZgKenzN&#10;vvyh2bchu9X47bsFweMwM79hsuVgWnGm3jWWFTzNIhDEhdUNVwoOXx+PCQjnkTW2lknBlRwsF+NR&#10;hqm2F97TOfeVCBB2KSqove9SKV1Rk0E3sx1x8ErbG/RB9pXUPV4C3LTyOYpepcGGw0KNHb3XVPzk&#10;v0ZB/j3dra+fq/gY47o8HbdTkyAp9TAZVm8gPA3+Hr61N1rBPHqJ4f9Ne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V8I2HHAAAA3QAAAA8AAAAAAAAAAAAAAAAAmAIAAGRy&#10;cy9kb3ducmV2LnhtbFBLBQYAAAAABAAEAPUAAACMAwAAAAA=&#10;" fillcolor="#e5e5e5" stroked="f"/>
                  <v:rect id="Rectangle 3055" o:spid="_x0000_s2013" style="position:absolute;left:585;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Sn4sQA&#10;AADdAAAADwAAAGRycy9kb3ducmV2LnhtbESPQYvCMBSE7wv+h/AEb2uq4iLVKCIKPXhZt/T8bJ5t&#10;sXmpTbTVX28WFvY4zMw3zGrTm1o8qHWVZQWTcQSCOLe64kJB+nP4XIBwHlljbZkUPMnBZj34WGGs&#10;bcff9Dj5QgQIuxgVlN43sZQuL8mgG9uGOHgX2xr0QbaF1C12AW5qOY2iL2mw4rBQYkO7kvLr6W4U&#10;NOlRJrdDl+3uxXmvk2z6ql2m1GjYb5cgPPX+P/zXTrSCWTSfw++b8ATk+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0p+LEAAAA3QAAAA8AAAAAAAAAAAAAAAAAmAIAAGRycy9k&#10;b3ducmV2LnhtbFBLBQYAAAAABAAEAPUAAACJAwAAAAA=&#10;" fillcolor="#e3e3e3" stroked="f"/>
                  <v:rect id="Rectangle 3056" o:spid="_x0000_s2014" style="position:absolute;left:586;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x+S8QA&#10;AADdAAAADwAAAGRycy9kb3ducmV2LnhtbESPQWvCQBSE7wX/w/IEb83GSkOIriJCwUMuif0Bz+wz&#10;icm+DdlVk3/fLRR6HGa+GWZ3mEwvnjS61rKCdRSDIK6sbrlW8H35ek9BOI+ssbdMCmZycNgv3naY&#10;afvigp6lr0UoYZehgsb7IZPSVQ0ZdJEdiIN3s6NBH+RYSz3iK5SbXn7EcSINthwWGhzo1FDVlQ+j&#10;YEM66R55kafX26btLvf5OutSqdVyOm5BeJr8f/iPPuvAxZ8J/L4JT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8fkvEAAAA3QAAAA8AAAAAAAAAAAAAAAAAmAIAAGRycy9k&#10;b3ducmV2LnhtbFBLBQYAAAAABAAEAPUAAACJAwAAAAA=&#10;" fillcolor="#e1e1e1" stroked="f"/>
                  <v:rect id="Rectangle 3057" o:spid="_x0000_s2015" style="position:absolute;left:586;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wARscA&#10;AADdAAAADwAAAGRycy9kb3ducmV2LnhtbESP3WrCQBSE7wt9h+UUvGt2q5hKdBXrDwjFi2oe4JA9&#10;JrHZs2l21bRP7xYKvRxm5htmtuhtI67U+dqxhpdEgSAunKm51JAft88TED4gG2wck4Zv8rCYPz7M&#10;MDPuxh90PYRSRAj7DDVUIbSZlL6oyKJPXEscvZPrLIYou1KaDm8Rbhs5VCqVFmuOCxW2tKqo+Dxc&#10;rIbNj5f52/liv5p0nb4fh+VerZZaD5765RREoD78h//aO6NhpMav8PsmPgE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a8AEbHAAAA3QAAAA8AAAAAAAAAAAAAAAAAmAIAAGRy&#10;cy9kb3ducmV2LnhtbFBLBQYAAAAABAAEAPUAAACMAwAAAAA=&#10;" fillcolor="#dfdfdf" stroked="f"/>
                  <v:rect id="Rectangle 3058" o:spid="_x0000_s2016" style="position:absolute;left:587;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hD4MYA&#10;AADdAAAADwAAAGRycy9kb3ducmV2LnhtbERPy2rCQBTdC/2H4QrudGJsfUQnUgpC3UironZ3m7km&#10;aTN3QmbU1K/vLApdHs57sWxNJa7UuNKyguEgAkGcWV1yrmC/W/WnIJxH1lhZJgU/5GCZPnQWmGh7&#10;43e6bn0uQgi7BBUU3teJlC4ryKAb2Jo4cGfbGPQBNrnUDd5CuKlkHEVjabDk0FBgTS8FZd/bi1Fw&#10;d6dsvdrEM/9xP359Ht4248cJKdXrts9zEJ5a/y/+c79qBaPoKcwNb8ITk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hD4MYAAADdAAAADwAAAAAAAAAAAAAAAACYAgAAZHJz&#10;L2Rvd25yZXYueG1sUEsFBgAAAAAEAAQA9QAAAIsDAAAAAA==&#10;" fillcolor="#ddd" stroked="f"/>
                  <v:rect id="Rectangle 3059" o:spid="_x0000_s2017" style="position:absolute;left:587;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8vsgA&#10;AADdAAAADwAAAGRycy9kb3ducmV2LnhtbESPT2vCQBTE7wW/w/IEL0U3KhWNrqJCq4dW8M9Bb8/s&#10;MwnJvg3ZrcZv3y0Uehxm5jfMbNGYUtypdrllBf1eBII4sTrnVMHp+N4dg3AeWWNpmRQ8ycFi3nqZ&#10;Yaztg/d0P/hUBAi7GBVk3lexlC7JyKDr2Yo4eDdbG/RB1qnUNT4C3JRyEEUjaTDnsJBhReuMkuLw&#10;bRTw6Wt9fa4u6Wux2Q2vH4X9pOqsVKfdLKcgPDX+P/zX3moFw+htAr9vwhOQ8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f7y+yAAAAN0AAAAPAAAAAAAAAAAAAAAAAJgCAABk&#10;cnMvZG93bnJldi54bWxQSwUGAAAAAAQABAD1AAAAjQMAAAAA&#10;" fillcolor="#dbdbdb" stroked="f"/>
                  <v:rect id="Rectangle 3060" o:spid="_x0000_s2018" style="position:absolute;left:588;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38UA&#10;AADdAAAADwAAAGRycy9kb3ducmV2LnhtbERPW2vCMBR+H+w/hDPYy9B0E1SqUbriZCAIXhB8OzTH&#10;ttic1CTTbr9+eRB8/Pju03lnGnEl52vLCt77CQjiwuqaSwX73VdvDMIHZI2NZVLwSx7ms+enKaba&#10;3nhD120oRQxhn6KCKoQ2ldIXFRn0fdsSR+5kncEQoSuldniL4aaRH0kylAZrjg0VtpRXVJy3P0bB&#10;+jhaXjL3Z1aHxeltmeWfA59vlHp96bIJiEBdeIjv7m+tYJAM4/74Jj4BOf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yAjfxQAAAN0AAAAPAAAAAAAAAAAAAAAAAJgCAABkcnMv&#10;ZG93bnJldi54bWxQSwUGAAAAAAQABAD1AAAAigMAAAAA&#10;" fillcolor="#d9d9d9" stroked="f"/>
                  <v:rect id="Rectangle 3061" o:spid="_x0000_s2019" style="position:absolute;left:588;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SAJcIA&#10;AADdAAAADwAAAGRycy9kb3ducmV2LnhtbESPzarCMBSE9xd8h3AENxdNtaBSjSKC4k78Wbg8NMe2&#10;2JyUJrb17Y0guBxm5htmue5MKRqqXWFZwXgUgSBOrS44U3C97IZzEM4jaywtk4IXOViven9LTLRt&#10;+UTN2WciQNglqCD3vkqkdGlOBt3IVsTBu9vaoA+yzqSusQ1wU8pJFE2lwYLDQo4VbXNKH+enUWDx&#10;9rrH+8Yd2016+J/N4+ZSxEoN+t1mAcJT53/hb/ugFcTRdAyfN+EJy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5IAlwgAAAN0AAAAPAAAAAAAAAAAAAAAAAJgCAABkcnMvZG93&#10;bnJldi54bWxQSwUGAAAAAAQABAD1AAAAhwMAAAAA&#10;" fillcolor="#d7d7d7" stroked="f"/>
                  <v:rect id="Rectangle 3062" o:spid="_x0000_s2020" style="position:absolute;left:588;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HE2cYA&#10;AADdAAAADwAAAGRycy9kb3ducmV2LnhtbESPQWsCMRSE74L/ITyhN01qYVu2RqmK6KGH6rbQ4+vm&#10;dbN187Jsoq7/vikUPA4z8w0zW/SuEWfqQu1Zw/1EgSAuvam50vBebMZPIEJENth4Jg1XCrCYDwcz&#10;zI2/8J7Oh1iJBOGQowYbY5tLGUpLDsPEt8TJ+/adw5hkV0nT4SXBXSOnSmXSYc1pwWJLK0vl8XBy&#10;Gh6VX7vjV/GR7YpPe3rd8tvPkrW+G/UvzyAi9fEW/m/vjIYHlU3h7016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vHE2cYAAADdAAAADwAAAAAAAAAAAAAAAACYAgAAZHJz&#10;L2Rvd25yZXYueG1sUEsFBgAAAAAEAAQA9QAAAIsDAAAAAA==&#10;" fillcolor="#d5d5d5" stroked="f"/>
                  <v:rect id="Rectangle 3063" o:spid="_x0000_s2021" style="position:absolute;left:58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AtUMQA&#10;AADdAAAADwAAAGRycy9kb3ducmV2LnhtbESPQWsCMRSE74L/ITyhN83aBdHVKCK0FT1VBT0+Ns/d&#10;xc3LkqRu+u+bQqHHYWa+YVabaFrxJOcbywqmkwwEcWl1w5WCy/ltPAfhA7LG1jIp+CYPm/VwsMJC&#10;254/6XkKlUgQ9gUqqEPoCil9WZNBP7EdcfLu1hkMSbpKaod9gptWvmbZTBpsOC3U2NGupvJx+jIK&#10;brKLx4/jtY+LfX7QTvtD/z5X6mUUt0sQgWL4D/+191pBns1y+H2Tn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gLVDEAAAA3QAAAA8AAAAAAAAAAAAAAAAAmAIAAGRycy9k&#10;b3ducmV2LnhtbFBLBQYAAAAABAAEAPUAAACJAwAAAAA=&#10;" fillcolor="#d3d3d3" stroked="f"/>
                  <v:rect id="Rectangle 3064" o:spid="_x0000_s2022" style="position:absolute;left:58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1nzcIA&#10;AADdAAAADwAAAGRycy9kb3ducmV2LnhtbESP3YrCMBSE7wXfIRzBO03dLiLVtIigCMKCPw9waI5N&#10;sTmpTdZ2334jLOzlMDPfMJtisI14UedrxwoW8wQEcel0zZWC23U/W4HwAVlj45gU/JCHIh+PNphp&#10;1/OZXpdQiQhhn6ECE0KbSelLQxb93LXE0bu7zmKIsquk7rCPcNvIjyRZSos1xwWDLe0MlY/Lt1Vg&#10;vUwP6fGs6fnF7XAqe+P7SqnpZNiuQQQawn/4r33UCtJk+QnvN/EJ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3WfNwgAAAN0AAAAPAAAAAAAAAAAAAAAAAJgCAABkcnMvZG93&#10;bnJldi54bWxQSwUGAAAAAAQABAD1AAAAhwMAAAAA&#10;" fillcolor="#d1d1d1" stroked="f"/>
                  <v:rect id="Rectangle 3065" o:spid="_x0000_s2023" style="position:absolute;left:59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xRtcUA&#10;AADdAAAADwAAAGRycy9kb3ducmV2LnhtbESPT4vCMBTE7wt+h/AEL4umq1SkGkVkRcWTfxC8PZpn&#10;W21eShO1fnuzsOBxmJnfMJNZY0rxoNoVlhX89CIQxKnVBWcKjodldwTCeWSNpWVS8CIHs2nra4KJ&#10;tk/e0WPvMxEg7BJUkHtfJVK6NCeDrmcr4uBdbG3QB1lnUtf4DHBTyn4UDaXBgsNCjhUtckpv+7tR&#10;wFbG24xev6f0tpWr73jTXJdnpTrtZj4G4anxn/B/e60VDKJhDH9vwhOQ0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FG1xQAAAN0AAAAPAAAAAAAAAAAAAAAAAJgCAABkcnMv&#10;ZG93bnJldi54bWxQSwUGAAAAAAQABAD1AAAAigMAAAAA&#10;" fillcolor="#cfcfcf" stroked="f"/>
                  <v:rect id="Rectangle 3066" o:spid="_x0000_s2024" style="position:absolute;left:59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7bescA&#10;AADdAAAADwAAAGRycy9kb3ducmV2LnhtbESPQWvCQBSE74L/YXlCL1I3VQxt6ioSLPQgYtMcPD6y&#10;r0lq9m2a3Zr477sFweMwM98wq81gGnGhztWWFTzNIhDEhdU1lwryz7fHZxDOI2tsLJOCKznYrMej&#10;FSba9vxBl8yXIkDYJaig8r5NpHRFRQbdzLbEwfuynUEfZFdK3WEf4KaR8yiKpcGaw0KFLaUVFefs&#10;1yhI2573x4P8yXbT73x6WryclqlW6mEybF9BeBr8PXxrv2sFiyiO4f9Ne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bu23rHAAAA3QAAAA8AAAAAAAAAAAAAAAAAmAIAAGRy&#10;cy9kb3ducmV2LnhtbFBLBQYAAAAABAAEAPUAAACMAwAAAAA=&#10;" fillcolor="#cdcdcd" stroked="f"/>
                  <v:rect id="Rectangle 3067" o:spid="_x0000_s2025" style="position:absolute;left:591;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UwdMcA&#10;AADdAAAADwAAAGRycy9kb3ducmV2LnhtbESPQUvDQBSE70L/w/IKXsRu2kBSYrelFAXxZNoe6u2R&#10;fWZDsm9Ddm2iv94VhB6HmfmG2ewm24krDb5xrGC5SEAQV043XCs4n14e1yB8QNbYOSYF3+Rht53d&#10;bbDQbuSSrsdQiwhhX6ACE0JfSOkrQxb9wvXE0ft0g8UQ5VBLPeAY4baTqyTJpMWG44LBng6Gqvb4&#10;ZRUcugfzdlnl6dh+lDbNftr8vXxW6n4+7Z9ABJrCLfzfftUK0iTL4e9NfAJy+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SlMHTHAAAA3QAAAA8AAAAAAAAAAAAAAAAAmAIAAGRy&#10;cy9kb3ducmV2LnhtbFBLBQYAAAAABAAEAPUAAACMAwAAAAA=&#10;" fillcolor="#cbcbcb" stroked="f"/>
                  <v:rect id="Rectangle 3068" o:spid="_x0000_s2026" style="position:absolute;left:591;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FtDcIA&#10;AADdAAAADwAAAGRycy9kb3ducmV2LnhtbERPTYvCMBC9L/gfwgh7WTRVQZZqFJUVVj2tCl6HZGyL&#10;zaQ2qe3+e3MQPD7e93zZ2VI8qPaFYwWjYQKCWDtTcKbgfNoOvkH4gGywdEwK/snDctH7mGNqXMt/&#10;9DiGTMQQ9ikqyEOoUim9zsmiH7qKOHJXV1sMEdaZNDW2MdyWcpwkU2mx4NiQY0WbnPTt2FgFa92Y&#10;8c95u1v5+9f+UDYXbduJUp/9bjUDEagLb/HL/WsUTJJpnBvfxCc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0W0NwgAAAN0AAAAPAAAAAAAAAAAAAAAAAJgCAABkcnMvZG93&#10;bnJldi54bWxQSwUGAAAAAAQABAD1AAAAhwMAAAAA&#10;" fillcolor="#c9c9c9" stroked="f"/>
                  <v:rect id="Rectangle 3069" o:spid="_x0000_s2027" style="position:absolute;left:59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Fj98UA&#10;AADdAAAADwAAAGRycy9kb3ducmV2LnhtbESPQWvCQBSE70L/w/IK3nS3EcSmrlIKRUFUtCm9PrLP&#10;JDT7NmZXjf/eFQSPw8w3w0znna3FmVpfOdbwNlQgiHNnKi40ZD/fgwkIH5AN1o5Jw5U8zGcvvSmm&#10;xl14R+d9KEQsYZ+ihjKEJpXS5yVZ9EPXEEfv4FqLIcq2kKbFSyy3tUyUGkuLFceFEhv6Kin/35+s&#10;hhEdkvxv0Rzpd5Ws/HaRqfUm07r/2n1+gAjUhWf4QS9N5NT4He5v4hO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8WP3xQAAAN0AAAAPAAAAAAAAAAAAAAAAAJgCAABkcnMv&#10;ZG93bnJldi54bWxQSwUGAAAAAAQABAD1AAAAigMAAAAA&#10;" fillcolor="#c7c7c7" stroked="f"/>
                  <v:rect id="Rectangle 3070" o:spid="_x0000_s2028" style="position:absolute;left:59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XMNMIA&#10;AADdAAAADwAAAGRycy9kb3ducmV2LnhtbERPy2oCMRTdC/2HcAvuNGnFB1OjlIKoCIJTu7+d3M4M&#10;ndyMSdTx781CcHk47/mys424kA+1Yw1vQwWCuHCm5lLD8Xs1mIEIEdlg45g03CjAcvHSm2Nm3JUP&#10;dMljKVIIhww1VDG2mZShqMhiGLqWOHF/zluMCfpSGo/XFG4b+a7URFqsOTVU2NJXRcV/frYaip0y&#10;+Xp03u6PPzNzGv+68uQ3Wvdfu88PEJG6+BQ/3BujYaSmaX96k56A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xcw0wgAAAN0AAAAPAAAAAAAAAAAAAAAAAJgCAABkcnMvZG93&#10;bnJldi54bWxQSwUGAAAAAAQABAD1AAAAhwMAAAAA&#10;" fillcolor="#c5c5c5" stroked="f"/>
                </v:group>
                <v:rect id="Rectangle 3071" o:spid="_x0000_s2029" style="position:absolute;left:592;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4dQMYA&#10;AADdAAAADwAAAGRycy9kb3ducmV2LnhtbESP0WrCQBRE3wv9h+UWfNNNlNoSXUWkxVJB2+gHXLK3&#10;SWr2btjdmvj3riD0cZiZM8x82ZtGnMn52rKCdJSAIC6srrlUcDy8D19B+ICssbFMCi7kYbl4fJhj&#10;pm3H33TOQykihH2GCqoQ2kxKX1Rk0I9sSxy9H+sMhihdKbXDLsJNI8dJMpUGa44LFba0rqg45X9G&#10;wfhr3eXPF/v5u92kgcrNcb9zb0oNnvrVDESgPvyH7+0PrWCSvKRwexOf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4dQMYAAADdAAAADwAAAAAAAAAAAAAAAACYAgAAZHJz&#10;L2Rvd25yZXYueG1sUEsFBgAAAAAEAAQA9QAAAIsDAAAAAA==&#10;" fillcolor="#c3c3c3" stroked="f"/>
                <v:rect id="Rectangle 3072" o:spid="_x0000_s2030" style="position:absolute;left:593;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dCKMUA&#10;AADdAAAADwAAAGRycy9kb3ducmV2LnhtbESPzWrDMBCE74W+g9hCb43UhMTBjWxKICW3kB9ojxtr&#10;a7m1VsZSEuftq0Igx2FmvmEW5eBacaY+NJ41vI4UCOLKm4ZrDYf96mUOIkRkg61n0nClAGXx+LDA&#10;3PgLb+m8i7VIEA45arAxdrmUobLkMIx8R5y8b987jEn2tTQ9XhLctXKs1Ew6bDgtWOxoaan63Z2c&#10;BjVZffwgHTfNp5fbbPpl230YtH5+Gt7fQEQa4j18a6+NhonKxvD/Jj0BW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t0IoxQAAAN0AAAAPAAAAAAAAAAAAAAAAAJgCAABkcnMv&#10;ZG93bnJldi54bWxQSwUGAAAAAAQABAD1AAAAigMAAAAA&#10;" fillcolor="#c1c1c1" stroked="f"/>
                <v:rect id="Rectangle 3073" o:spid="_x0000_s2031" style="position:absolute;left:593;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sVbccA&#10;AADdAAAADwAAAGRycy9kb3ducmV2LnhtbESPT2vCQBTE7wW/w/KEXkLdtQFtU1expaI3/7R4fmRf&#10;k9Ds25DdmuindwWhx2FmfsPMFr2txYlaXznWMB4pEMS5MxUXGr6/Vk8vIHxANlg7Jg1n8rCYDx5m&#10;mBnX8Z5Oh1CICGGfoYYyhCaT0uclWfQj1xBH78e1FkOUbSFNi12E21o+KzWRFiuOCyU29FFS/nv4&#10;sxqSJj2+d5fdJtmu1Plzfdy/Fkmv9eOwX76BCNSH//C9vTEaUjVN4fYmPgE5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7FW3HAAAA3QAAAA8AAAAAAAAAAAAAAAAAmAIAAGRy&#10;cy9kb3ducmV2LnhtbFBLBQYAAAAABAAEAPUAAACMAwAAAAA=&#10;" fillcolor="#bfbfbf" stroked="f"/>
                <v:rect id="Rectangle 3074" o:spid="_x0000_s2032" style="position:absolute;left:594;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MfncMA&#10;AADdAAAADwAAAGRycy9kb3ducmV2LnhtbESPT4vCMBTE7wt+h/AEb2vqH6xUo4ggKOtlVfD6bJ5N&#10;sXkpTdT67TeCsMdhZn7DzJetrcSDGl86VjDoJyCIc6dLLhScjpvvKQgfkDVWjknBizwsF52vOWba&#10;PfmXHodQiAhhn6ECE0KdSelzQxZ939XE0bu6xmKIsimkbvAZ4baSwySZSIslxwWDNa0N5bfD3SrY&#10;Dcuf69mu8T4ZaWdon27S+qJUr9uuZiACteE//GlvtYJRko7h/SY+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MfncMAAADdAAAADwAAAAAAAAAAAAAAAACYAgAAZHJzL2Rv&#10;d25yZXYueG1sUEsFBgAAAAAEAAQA9QAAAIgDAAAAAA==&#10;" fillcolor="#bdbdbd" stroked="f"/>
                <v:rect id="Rectangle 3075" o:spid="_x0000_s2033" style="position:absolute;left:594;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4Nd8cA&#10;AADdAAAADwAAAGRycy9kb3ducmV2LnhtbESPT2sCMRTE74LfITyhN81aqZbVKGKR7kGof0p7fWye&#10;u6vJy7JJdfXTN4WCx2FmfsPMFq014kKNrxwrGA4SEMS50xUXCj4P6/4rCB+QNRrHpOBGHhbzbmeG&#10;qXZX3tFlHwoRIexTVFCGUKdS+rwki37gauLoHV1jMUTZFFI3eI1wa+RzkoylxYrjQok1rUrKz/sf&#10;q+CDvr/Me7bNNic9uQUzvpvD6k2pp167nIII1IZH+L+daQWjZPICf2/i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DXfHAAAA3QAAAA8AAAAAAAAAAAAAAAAAmAIAAGRy&#10;cy9kb3ducmV2LnhtbFBLBQYAAAAABAAEAPUAAACMAwAAAAA=&#10;" fillcolor="#bbb" stroked="f"/>
                <v:rect id="Rectangle 3076" o:spid="_x0000_s2034" style="position:absolute;left:595;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VycYA&#10;AADdAAAADwAAAGRycy9kb3ducmV2LnhtbESPQWvCQBSE74L/YXlCb3VTC7amWUVEpV4Kpnp/zb4m&#10;Idm3aXaj23/fFQoeh5n5hslWwbTiQr2rLSt4miYgiAuray4VnD53j68gnEfW2FomBb/kYLUcjzJM&#10;tb3ykS65L0WEsEtRQeV9l0rpiooMuqntiKP3bXuDPsq+lLrHa4SbVs6SZC4N1hwXKuxoU1HR5INR&#10;UJhdWJRfHzjst+dZ2P9sm8O5UephEtZvIDwFfw//t9+1gufkZQ63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QVycYAAADdAAAADwAAAAAAAAAAAAAAAACYAgAAZHJz&#10;L2Rvd25yZXYueG1sUEsFBgAAAAAEAAQA9QAAAIsDAAAAAA==&#10;" fillcolor="#b9b9b9" stroked="f"/>
                <v:rect id="Rectangle 3077" o:spid="_x0000_s2035" style="position:absolute;left:595;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UKsQA&#10;AADdAAAADwAAAGRycy9kb3ducmV2LnhtbESPT2vCQBTE7wW/w/IKvdVNDTSSuoootj36D8+P7Gs2&#10;JPs2ZtcYv31XEDwOM78ZZrYYbCN66nzlWMHHOAFBXDhdcangeNi8T0H4gKyxcUwKbuRhMR+9zDDX&#10;7so76vehFLGEfY4KTAhtLqUvDFn0Y9cSR+/PdRZDlF0pdYfXWG4bOUmST2mx4rhgsKWVoaLeX6yC&#10;NO1P5+n2Vpu2brbf6/PPMpOpUm+vw/ILRKAhPMMP+ldHLskyuL+JT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O1CrEAAAA3QAAAA8AAAAAAAAAAAAAAAAAmAIAAGRycy9k&#10;b3ducmV2LnhtbFBLBQYAAAAABAAEAPUAAACJAwAAAAA=&#10;" fillcolor="#b7b7b7" stroked="f"/>
                <v:rect id="Rectangle 3078" o:spid="_x0000_s2036" style="position:absolute;left:596;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MOdsQA&#10;AADdAAAADwAAAGRycy9kb3ducmV2LnhtbERPy2rCQBTdF/yH4Qrd1Ym11BAdxSrSUlz4AreXzDWJ&#10;Zu6EmWmS9us7i0KXh/OeL3tTi5acrywrGI8SEMS51RUXCs6n7VMKwgdkjbVlUvBNHpaLwcMcM207&#10;PlB7DIWIIewzVFCG0GRS+rwkg35kG+LIXa0zGCJ0hdQOuxhuavmcJK/SYMWxocSG1iXl9+OXUXC7&#10;bN7fmu5lu3f5rU03P7uT/EyVehz2qxmIQH34F/+5P7SCSTKNc+Ob+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TDnbEAAAA3QAAAA8AAAAAAAAAAAAAAAAAmAIAAGRycy9k&#10;b3ducmV2LnhtbFBLBQYAAAAABAAEAPUAAACJAwAAAAA=&#10;" fillcolor="#b5b5b5" stroked="f"/>
                <v:rect id="Rectangle 3079" o:spid="_x0000_s2037" style="position:absolute;left:596;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T3xscA&#10;AADdAAAADwAAAGRycy9kb3ducmV2LnhtbESPT2vCQBTE7wW/w/KE3uquFrRGVymCtoeK9c/F2yP7&#10;TGKzb0N2m8Rv7wqFHoeZ+Q0zX3a2FA3VvnCsYThQIIhTZwrONJyO65c3ED4gGywdk4YbeVguek9z&#10;TIxreU/NIWQiQtgnqCEPoUqk9GlOFv3AVcTRu7jaYoiyzqSpsY1wW8qRUmNpseC4kGNFq5zSn8Ov&#10;1UDX843a1e7jpL4343Qz2Tbha6v1c797n4EI1IX/8F/702h4VZMpPN7EJ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6098bHAAAA3QAAAA8AAAAAAAAAAAAAAAAAmAIAAGRy&#10;cy9kb3ducmV2LnhtbFBLBQYAAAAABAAEAPUAAACMAwAAAAA=&#10;" fillcolor="#b3b3b3" stroked="f"/>
                <v:rect id="Rectangle 3080" o:spid="_x0000_s2038" style="position:absolute;left:596;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oDicQA&#10;AADdAAAADwAAAGRycy9kb3ducmV2LnhtbERPXWvCMBR9H+w/hDvYi2ii4pBqlCEblAnCVETfLs21&#10;LWtuQhNt9++XB2GPh/O9XPe2EXdqQ+1Yw3ikQBAXztRcajgePodzECEiG2wck4ZfCrBePT8tMTOu&#10;42+672MpUgiHDDVUMfpMylBUZDGMnCdO3NW1FmOCbSlNi10Kt42cKPUmLdacGir0tKmo+NnfrIZJ&#10;l6uBG3s/m54G283lK9/dPs5av7707wsQkfr4L364c6NhquZpf3qTn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KA4nEAAAA3QAAAA8AAAAAAAAAAAAAAAAAmAIAAGRycy9k&#10;b3ducmV2LnhtbFBLBQYAAAAABAAEAPUAAACJAwAAAAA=&#10;" fillcolor="#b1b1b1" stroked="f"/>
                <v:rect id="Rectangle 3081" o:spid="_x0000_s2039" style="position:absolute;left:597;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hKBcIA&#10;AADdAAAADwAAAGRycy9kb3ducmV2LnhtbESP0YrCMBRE3wX/IVzBN01VEOkaRQRhFx+K2g+4NLdt&#10;2OamNLHWvzeC4OMwM2eY7X6wjeip88axgsU8AUFcOG24UpDfTrMNCB+QNTaOScGTPOx349EWU+0e&#10;fKH+GioRIexTVFCH0KZS+qImi37uWuLola6zGKLsKqk7fES4beQySdbSouG4UGNLx5qK/+vdKiiH&#10;v6PM8otp8hOG5bnMfGZ6paaT4fADItAQvuFP+1crWCWbBbzfxCc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eEoFwgAAAN0AAAAPAAAAAAAAAAAAAAAAAJgCAABkcnMvZG93&#10;bnJldi54bWxQSwUGAAAAAAQABAD1AAAAhwMAAAAA&#10;" fillcolor="#afafaf" stroked="f"/>
                <v:rect id="Rectangle 3082" o:spid="_x0000_s2040" style="position:absolute;left:597;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K8hccA&#10;AADdAAAADwAAAGRycy9kb3ducmV2LnhtbESPUWvCQBCE3wX/w7FC38xdUig2ekpVCqXFQk0RfFty&#10;axKa2wu5q6b/vicIPg6z883OYjXYVpyp941jDWmiQBCXzjRcafguXqczED4gG2wdk4Y/8rBajkcL&#10;zI278Bed96ESEcI+Rw11CF0upS9rsugT1xFH7+R6iyHKvpKmx0uE21ZmSj1Jiw3Hhho72tRU/ux/&#10;bXyj2O4cHovPdKM+Dof1MX1+z1qtHybDyxxEoCHcj2/pN6PhUc0yuK6JCJ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aSvIXHAAAA3QAAAA8AAAAAAAAAAAAAAAAAmAIAAGRy&#10;cy9kb3ducmV2LnhtbFBLBQYAAAAABAAEAPUAAACMAwAAAAA=&#10;" fillcolor="#adadad" stroked="f"/>
                <v:rect id="Rectangle 3083" o:spid="_x0000_s2041" style="position:absolute;left:598;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CazsQA&#10;AADdAAAADwAAAGRycy9kb3ducmV2LnhtbESPUWvCMBSF3wf7D+EOfJtJFcR1RpGRwfpo9QfcNXdt&#10;sbnpmmjrv18Ggo+Hc853OJvd5DpxpSG0njVkcwWCuPK25VrD6fj5ugYRIrLFzjNpuFGA3fb5aYO5&#10;9SMf6FrGWiQIhxw1NDH2uZShashhmPueOHk/fnAYkxxqaQccE9x1cqHUSjpsOS002NNHQ9W5vDgN&#10;qjDmXKzK0WS/3/sim4zr34zWs5dp/w4i0hQf4Xv7y2pYqvUS/t+kJ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wms7EAAAA3QAAAA8AAAAAAAAAAAAAAAAAmAIAAGRycy9k&#10;b3ducmV2LnhtbFBLBQYAAAAABAAEAPUAAACJAwAAAAA=&#10;" fillcolor="#ababab" stroked="f"/>
                <v:rect id="Rectangle 3084" o:spid="_x0000_s2042" style="position:absolute;left:598;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3ScUA&#10;AADdAAAADwAAAGRycy9kb3ducmV2LnhtbESPQWvCQBCF7wX/wzKCl6Cb2CISXUUrgkcbPXgcsmMS&#10;zM6G3a2m/fVuQejx8eZ9b95y3ZtW3Mn5xrKCbJKCIC6tbrhScD7tx3MQPiBrbC2Tgh/ysF4N3paY&#10;a/vgL7oXoRIRwj5HBXUIXS6lL2sy6Ce2I47e1TqDIUpXSe3wEeGmldM0nUmDDceGGjv6rKm8Fd8m&#10;vrHdyWNZZPvkvKtOm+yS/DqfKDUa9psFiEB9+D9+pQ9awXs6/4C/NREB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7dJxQAAAN0AAAAPAAAAAAAAAAAAAAAAAJgCAABkcnMv&#10;ZG93bnJldi54bWxQSwUGAAAAAAQABAD1AAAAigMAAAAA&#10;" fillcolor="#a9a9a9" stroked="f"/>
                <v:rect id="Rectangle 3085" o:spid="_x0000_s2043" style="position:absolute;left:59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hO/8UA&#10;AADdAAAADwAAAGRycy9kb3ducmV2LnhtbESPX0vDQBDE3wW/w7FCX8RerFhC2msRS6GvjWnBt21u&#10;84fm9kJuTeO39wTBx2FmfsOst5Pr1EhDaD0beJ4noIhLb1uuDRQf+6cUVBBki51nMvBNAbab+7s1&#10;Ztbf+EhjLrWKEA4ZGmhE+kzrUDbkMMx9Txy9yg8OJcqh1nbAW4S7Ti+SZKkdthwXGuzpvaHymn85&#10;A4/F4ign2afkiusu/7yM511VGTN7mN5WoIQm+Q//tQ/WwEuSvsLvm/gE9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iE7/xQAAAN0AAAAPAAAAAAAAAAAAAAAAAJgCAABkcnMv&#10;ZG93bnJldi54bWxQSwUGAAAAAAQABAD1AAAAigMAAAAA&#10;" fillcolor="#a7a7a7" stroked="f"/>
                <v:rect id="Rectangle 3086" o:spid="_x0000_s2044" style="position:absolute;left:59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EI3cYA&#10;AADdAAAADwAAAGRycy9kb3ducmV2LnhtbESPQWvCQBSE74L/YXlCL0V3bVqR6CptisVDL009eHxk&#10;X5PQ7NuQXZP037sFweMwM98w2/1oG9FT52vHGpYLBYK4cKbmUsPp+zBfg/AB2WDjmDT8kYf9bjrZ&#10;YmrcwF/U56EUEcI+RQ1VCG0qpS8qsugXriWO3o/rLIYou1KaDocIt418UmolLdYcFypsKauo+M0v&#10;VsOL9c9LJT8+3y9nosfMjgnnb1o/zMbXDYhAY7iHb+2j0ZCo9Qr+38QnIH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EI3cYAAADdAAAADwAAAAAAAAAAAAAAAACYAgAAZHJz&#10;L2Rvd25yZXYueG1sUEsFBgAAAAAEAAQA9QAAAIsDAAAAAA==&#10;" fillcolor="#a5a5a5" stroked="f"/>
                <v:rect id="Rectangle 3087" o:spid="_x0000_s2045" style="position:absolute;left:599;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24N8YA&#10;AADdAAAADwAAAGRycy9kb3ducmV2LnhtbESPzWrDMBCE74G+g9hCboncH5rUiWxKQyAHQ/P3AFtr&#10;Y5taK2EptvP2VaGQ4zA73+ys89G0oqfON5YVPM0TEMSl1Q1XCs6n7WwJwgdkja1lUnAjD3n2MFlj&#10;qu3AB+qPoRIRwj5FBXUILpXSlzUZ9HPriKN3sZ3BEGVXSd3hEOGmlc9J8iYNNhwbanT0WVP5c7ya&#10;+Mbm3erh63yV3/uDK1/NqSjcRqnp4/ixAhFoDPfj//ROK3hJlgv4WxMR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24N8YAAADdAAAADwAAAAAAAAAAAAAAAACYAgAAZHJz&#10;L2Rvd25yZXYueG1sUEsFBgAAAAAEAAQA9QAAAIsDAAAAAA==&#10;" fillcolor="#a3a3a3" stroked="f"/>
                <v:rect id="Rectangle 3088" o:spid="_x0000_s2046" style="position:absolute;left:600;top:140;width: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RG48YA&#10;AADdAAAADwAAAGRycy9kb3ducmV2LnhtbESPwWrCQBCG74W+wzKF3uquFUSiq4hQUFqo1ULxNmbH&#10;JJidDdltkr69cxB6HP75v5lvsRp8rTpqYxXYwnhkQBHnwVVcWPg+vr3MQMWE7LAOTBb+KMJq+fiw&#10;wMyFnr+oO6RCCYRjhhbKlJpM65iX5DGOQkMs2SW0HpOMbaFdi73Afa1fjZlqjxXLhRIb2pSUXw+/&#10;Xig/puo+3ifrz+2+0Oc+7XbXcLL2+WlYz0ElGtL/8r29dRYmZibvio2YgF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uRG48YAAADdAAAADwAAAAAAAAAAAAAAAACYAgAAZHJz&#10;L2Rvd25yZXYueG1sUEsFBgAAAAAEAAQA9QAAAIsDAAAAAA==&#10;" fillcolor="#a0a0a0" stroked="f"/>
                <v:shape id="Freeform 3089" o:spid="_x0000_s2047" style="position:absolute;left:580;top:140;width:20;height:25;visibility:visible;mso-wrap-style:square;v-text-anchor:top" coordsize="20,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qkisQA&#10;AADdAAAADwAAAGRycy9kb3ducmV2LnhtbESPQWsCMRSE70L/Q3iF3jS7WkRXo0hF6NV1BY+PzXOz&#10;uHnZbqKm/74pFHocZuYbZr2NthMPGnzrWEE+yUAQ10633CioTofxAoQPyBo7x6TgmzxsNy+jNRba&#10;PflIjzI0IkHYF6jAhNAXUvrakEU/cT1x8q5usBiSHBqpB3wmuO3kNMvm0mLLacFgTx+G6lt5twr2&#10;7xedn3eRy4OpbsvufMzjV1Tq7TXuViACxfAf/mt/agWzbLGE3zfpCc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apIrEAAAA3QAAAA8AAAAAAAAAAAAAAAAAmAIAAGRycy9k&#10;b3ducmV2LnhtbFBLBQYAAAAABAAEAPUAAACJAwAAAAA=&#10;" path="m,l,,,1r,l,1r,l,2r,l,2,,3r,l,3,,4r,l,4,,5r,l,5r,l,6r,l,6r,l,7r,l,7,,8r,l,8r,l,9r,l,9r,l,10r,l,10r,l,11r,l,11r,l,12r,l,12r,l,12r,1l,13r1,l1,13r,1l1,14r,l1,14r,1l1,15r,l2,15r,1l2,16r,l2,16r,l2,17r,l3,17r,l3,17r,1l3,18r,l4,18r,1l4,19r,l4,19r,l4,19r,l5,20r,l5,20r,l5,20r1,1l6,21r,l6,21r,l7,21r,1l7,22r,l7,22r1,l8,23r,l8,23r1,l9,23r,l9,23r,l9,23r,l9,23r1,l10,23r,1l10,24r,l10,24r,l11,24r,l11,24r,l11,24r,l11,24r1,l12,24r,1l12,25r,l12,25r,l13,25r,l13,25r,l13,25r,l14,25r,l14,25r,l14,25r,l15,25r,l15,25r,l15,25r,l15,25r1,l16,25r,l16,25r,l16,25r1,l17,25r,l17,25r,l17,25r1,l18,25r,l18,25r,l18,25r1,l19,25r,l19,25r,l19,25r,l19,25r1,l20,25r,l20,24r,l20,24r-1,l19,24r,l19,24r-1,l18,23r,l18,23r,l17,23r,l17,23r,l16,22r,l16,22r,l16,22r,l15,22r,-1l15,21r,l15,21r,l14,21r,-1l14,20r,l14,20r-1,l13,20r,-1l13,19r,l13,19r-1,l12,19r,l12,19r,-1l12,18r,l12,18r-1,l11,17r,l11,17r,l11,17r,l11,16r-1,l10,16r,l10,16r,l10,15r,l10,15r-1,l9,15r,-1l9,14r,l9,14r,l9,13r,l9,13r-1,l8,13r,-1l8,12r,l8,12r,l8,11r,l8,11r,l8,10r,l8,10r,l7,10,7,9r,l7,9r,l7,9,7,8r,l7,8r,l7,7r,l7,7r,l7,7r,l7,6r,l7,6r,l6,6r,l6,6r,l6,5r,l6,5r,l6,5r,l6,5r,l6,5,5,5,5,4r,l5,4r,l5,4r,l5,4,5,3r,l4,3r,l4,3r,l4,3,4,2r,l4,2r,l4,2,3,2r,l3,2,3,1r,l3,1r,l3,1r,l2,1r,l2,1r,l2,1r,l2,1,1,1r,l1,r,l1,r,l1,r,l,,,,,,,,,,,,,,,xe" filled="f" strokeweight="0">
                  <v:stroke joinstyle="miter"/>
                  <v:path arrowok="t" o:connecttype="custom" o:connectlocs="0,1;0,3;0,5;0,7;0,8;0,10;0,11;0,13;1,14;2,16;2,17;3,18;4,19;5,20;6,21;8,22;9,23;10,23;10,24;11,24;12,25;13,25;14,25;15,25;16,25;17,25;18,25;19,25;20,25;19,24;18,23;17,23;16,22;15,21;13,20;12,19;12,18;11,17;10,16;9,15;9,14;8,12;8,11;8,10;7,9;7,7;7,6;6,6;6,5;5,4;5,3;4,3;3,2;3,1;2,1;1,0;0,0;0,0" o:connectangles="0,0,0,0,0,0,0,0,0,0,0,0,0,0,0,0,0,0,0,0,0,0,0,0,0,0,0,0,0,0,0,0,0,0,0,0,0,0,0,0,0,0,0,0,0,0,0,0,0,0,0,0,0,0,0,0,0,0"/>
                </v:shape>
                <v:line id="Line 3109" o:spid="_x0000_s2048" style="position:absolute;flip:y;visibility:visible;mso-wrap-style:square" from="650,26" to="650,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Kll8QAAADdAAAADwAAAGRycy9kb3ducmV2LnhtbERPz2vCMBS+C/4P4Q28aeIE0c4owylI&#10;2Q66jc3bo3m2xealNtF2//1yEDx+fL8Xq85W4kaNLx1rGI8UCOLMmZJzDV+f2+EMhA/IBivHpOGP&#10;PKyW/d4CE+Na3tPtEHIRQ9gnqKEIoU6k9FlBFv3I1cSRO7nGYoiwyaVpsI3htpLPSk2lxZJjQ4E1&#10;rQvKzoer1bB7637D9vtyTtPNRzp+P6r2xyitB0/d6wuIQF14iO/undEwUfO4P76JT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cqWXxAAAAN0AAAAPAAAAAAAAAAAA&#10;AAAAAKECAABkcnMvZG93bnJldi54bWxQSwUGAAAAAAQABAD5AAAAkgMAAAAA&#10;" strokeweight="0">
                  <v:stroke joinstyle="miter"/>
                </v:line>
                <v:rect id="Rectangle 3091" o:spid="_x0000_s2049" style="position:absolute;left:653;top:10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EGdMUA&#10;AADdAAAADwAAAGRycy9kb3ducmV2LnhtbESPT2vCQBTE7wW/w/IKXkR3o61odBX/0OKhF6MHj4/s&#10;MwnNvg3ZVdNv3y0IPQ4z8xtmue5sLe7U+sqxhmSkQBDnzlRcaDifPoYzED4gG6wdk4Yf8rBe9V6W&#10;mBr34CPds1CICGGfooYyhCaV0uclWfQj1xBH7+paiyHKtpCmxUeE21qOlZpKixXHhRIb2pWUf2c3&#10;q+Hd+rdEyc+v/e1CNNjZbsLZVuv+a7dZgAjUhf/ws30wGiZqnsDfm/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QZ0xQAAAN0AAAAPAAAAAAAAAAAAAAAAAJgCAABkcnMv&#10;ZG93bnJldi54bWxQSwUGAAAAAAQABAD1AAAAigMAAAAA&#10;" fillcolor="#a5a5a5" stroked="f"/>
                <v:rect id="Rectangle 3092" o:spid="_x0000_s2050" style="position:absolute;left:653;top:108;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hAVsUA&#10;AADdAAAADwAAAGRycy9kb3ducmV2LnhtbESPX0vDQBDE3wW/w7GCL9JejCBt7LWUloKvjWmhb2tu&#10;84fm9kJuTeO39wTBx2FmfsOsNpPr1EhDaD0beJ4noIhLb1uuDRQfh9kCVBBki51nMvBNATbr+7sV&#10;Ztbf+EhjLrWKEA4ZGmhE+kzrUDbkMMx9Txy9yg8OJcqh1nbAW4S7TqdJ8qodthwXGuxp11B5zb+c&#10;gaciPcpJDgtyxXWfXz7H876qjHl8mLZvoIQm+Q//td+tgZdkmcLvm/gE9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uEBWxQAAAN0AAAAPAAAAAAAAAAAAAAAAAJgCAABkcnMv&#10;ZG93bnJldi54bWxQSwUGAAAAAAQABAD1AAAAigMAAAAA&#10;" fillcolor="#a7a7a7" stroked="f"/>
                <v:rect id="Rectangle 3093" o:spid="_x0000_s2051" style="position:absolute;left:653;top:110;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4MUA&#10;AADdAAAADwAAAGRycy9kb3ducmV2LnhtbESPQWvCQBCF7wX/wzKCl6CbKBQbXcUqQo82euhxyI5J&#10;MDsbdrca/fVuQejx8eZ9b95y3ZtWXMn5xrKCbJKCIC6tbrhScDrux3MQPiBrbC2Tgjt5WK8Gb0vM&#10;tb3xN12LUIkIYZ+jgjqELpfSlzUZ9BPbEUfvbJ3BEKWrpHZ4i3DTymmavkuDDceGGjva1lReil8T&#10;3/jcyUNZZPvktKuOm+wneTifKDUa9psFiEB9+D9+pb+0gln6MYO/NREB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n7ngxQAAAN0AAAAPAAAAAAAAAAAAAAAAAJgCAABkcnMv&#10;ZG93bnJldi54bWxQSwUGAAAAAAQABAD1AAAAigMAAAAA&#10;" fillcolor="#a9a9a9" stroked="f"/>
                <v:rect id="Rectangle 3094" o:spid="_x0000_s2052" style="position:absolute;left:653;top:11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CUZ8QA&#10;AADdAAAADwAAAGRycy9kb3ducmV2LnhtbESPwWrDMBBE74H+g9hCb4nktoTGjRJCUSE+xukHbK2t&#10;bWKtXEuNnb+vAoEch5l5w6y3k+vEmYbQetaQLRQI4srblmsNX8fP+RuIEJEtdp5Jw4UCbDcPszXm&#10;1o98oHMZa5EgHHLU0MTY51KGqiGHYeF74uT9+MFhTHKopR1wTHDXyWelltJhy2mhwZ4+GqpO5Z/T&#10;oApjTsWyHE32+70rssm4fmW0fnqcdu8gIk3xHr6191bDi1q9wvVNegJy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AlGfEAAAA3QAAAA8AAAAAAAAAAAAAAAAAmAIAAGRycy9k&#10;b3ducmV2LnhtbFBLBQYAAAAABAAEAPUAAACJAwAAAAA=&#10;" fillcolor="#ababab" stroked="f"/>
                <v:rect id="Rectangle 3095" o:spid="_x0000_s2053" style="position:absolute;left:653;top:114;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KyLMcA&#10;AADdAAAADwAAAGRycy9kb3ducmV2LnhtbESPUWvCQBCE3wv+h2OFvuldLEqNnmItgrRYqCmCb0tu&#10;TYK5vZA7Nf33PUHo4zA73+zMl52txZVaXznWkAwVCOLcmYoLDT/ZZvAKwgdkg7Vj0vBLHpaL3tMc&#10;U+Nu/E3XfShEhLBPUUMZQpNK6fOSLPqha4ijd3KtxRBlW0jT4i3CbS1HSk2kxYpjQ4kNrUvKz/uL&#10;jW9k7zuHx+wrWavPw+HtmEw/RrXWz/1uNQMRqAv/x4/01mh4UdMx3NdEB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isizHAAAA3QAAAA8AAAAAAAAAAAAAAAAAmAIAAGRy&#10;cy9kb3ducmV2LnhtbFBLBQYAAAAABAAEAPUAAACMAwAAAAA=&#10;" fillcolor="#adadad" stroked="f"/>
                <v:rect id="Rectangle 3096" o:spid="_x0000_s2054" style="position:absolute;left:653;top:117;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hErMQA&#10;AADdAAAADwAAAGRycy9kb3ducmV2LnhtbESPwWrDMBBE74X8g9hAbo1cB0LrRgklYEjJwST1ByzW&#10;2hK1VsZSHPfvo0Khx2Fm3jC7w+x6MdEYrGcFL+sMBHHjteVOQf1VPr+CCBFZY++ZFPxQgMN+8bTD&#10;Qvs7X2i6xk4kCIcCFZgYh0LK0BhyGNZ+IE5e60eHMcmxk3rEe4K7XuZZtpUOLacFgwMdDTXf15tT&#10;0M6fR1nVF9vXJcb83FahspNSq+X88Q4i0hz/w3/tk1awyd628PsmPQG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IRKzEAAAA3QAAAA8AAAAAAAAAAAAAAAAAmAIAAGRycy9k&#10;b3ducmV2LnhtbFBLBQYAAAAABAAEAPUAAACJAwAAAAA=&#10;" fillcolor="#afafaf" stroked="f"/>
                <v:rect id="Rectangle 3097" o:spid="_x0000_s2055" style="position:absolute;left:653;top:119;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oNIMgA&#10;AADdAAAADwAAAGRycy9kb3ducmV2LnhtbESPQWsCMRSE74X+h/AKvYgmKq12a5QiLSwKQlWkvT02&#10;r7tLNy9hE93tv2+EQo/DzHzDLFa9bcSF2lA71jAeKRDEhTM1lxqOh7fhHESIyAYbx6ThhwKslrc3&#10;C8yM6/idLvtYigThkKGGKkafSRmKiiyGkfPEyftyrcWYZFtK02KX4LaRE6UepcWa00KFntYVFd/7&#10;s9Uw6XI1cGPvH6anwXb9ucl359cPre/v+pdnEJH6+B/+a+dGw1Q9zeD6Jj0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eg0gyAAAAN0AAAAPAAAAAAAAAAAAAAAAAJgCAABk&#10;cnMvZG93bnJldi54bWxQSwUGAAAAAAQABAD1AAAAjQMAAAAA&#10;" fillcolor="#b1b1b1" stroked="f"/>
                <v:rect id="Rectangle 3098" o:spid="_x0000_s2056" style="position:absolute;left:653;top:12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S0p8MA&#10;AADdAAAADwAAAGRycy9kb3ducmV2LnhtbERPu27CMBTdkfoP1q3EBnZBAppiUIXEYwBBKUu3q/g2&#10;SRtfR7FJwt/jAYnx6Lzny86WoqHaF441vA0VCOLUmYIzDZfv9WAGwgdkg6Vj0nAjD8vFS2+OiXEt&#10;f1FzDpmIIewT1JCHUCVS+jQni37oKuLI/braYoiwzqSpsY3htpQjpSbSYsGxIceKVjml/+er1UB/&#10;PzdqV8ftRZ02k3QzPTRhf9C6/9p9foAI1IWn+OHeGQ1j9R7nxjfxCc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S0p8MAAADdAAAADwAAAAAAAAAAAAAAAACYAgAAZHJzL2Rv&#10;d25yZXYueG1sUEsFBgAAAAAEAAQA9QAAAIgDAAAAAA==&#10;" fillcolor="#b3b3b3" stroked="f"/>
                <v:rect id="Rectangle 3099" o:spid="_x0000_s2057" style="position:absolute;left:653;top:124;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NF8cA&#10;AADdAAAADwAAAGRycy9kb3ducmV2LnhtbESPQWvCQBSE7wX/w/KE3uqmtpSYuopWpCIeWi30+si+&#10;JtHs27C7TaK/3hUKPQ4z8w0znfemFi05X1lW8DhKQBDnVldcKPg6rB9SED4ga6wtk4IzeZjPBndT&#10;zLTt+JPafShEhLDPUEEZQpNJ6fOSDPqRbYij92OdwRClK6R22EW4qeU4SV6kwYrjQokNvZWUn/a/&#10;RsHxe/W+bLrn9YfLj226uuwOcpsqdT/sF68gAvXhP/zX3mgFT8lkArc38QnI2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TTRfHAAAA3QAAAA8AAAAAAAAAAAAAAAAAmAIAAGRy&#10;cy9kb3ducmV2LnhtbFBLBQYAAAAABAAEAPUAAACMAwAAAAA=&#10;" fillcolor="#b5b5b5" stroked="f"/>
                <v:rect id="Rectangle 3100" o:spid="_x0000_s2058" style="position:absolute;left:653;top:12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AwvsEA&#10;AADdAAAADwAAAGRycy9kb3ducmV2LnhtbERPTWvCQBC9C/0Pywi96cYGrERXkZa2Hq0tnofsmA3J&#10;zsbsNsZ/3zkUeny8781u9K0aqI91YAOLeQaKuAy25srA99fbbAUqJmSLbWAycKcIu+3DZIOFDTf+&#10;pOGUKiUhHAs04FLqCq1j6chjnIeOWLhL6D0mgX2lbY83CfetfsqypfZYszQ47OjFUdmcfryBPB/O&#10;19Xx3riuaY/vr9eP/bPOjXmcjvs1qERj+hf/uQ9WfItM9ssbeQJ6+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AML7BAAAA3QAAAA8AAAAAAAAAAAAAAAAAmAIAAGRycy9kb3du&#10;cmV2LnhtbFBLBQYAAAAABAAEAPUAAACGAwAAAAA=&#10;" fillcolor="#b7b7b7" stroked="f"/>
                <v:rect id="Rectangle 3101" o:spid="_x0000_s2059" style="position:absolute;left:653;top:128;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rxXcUA&#10;AADdAAAADwAAAGRycy9kb3ducmV2LnhtbESPQWvCQBSE7wX/w/IEb3UThVJTN6GIir0ItXp/zb4m&#10;Idm3Mbvq+u/dQqHHYWa+YZZFMJ240uAaywrSaQKCuLS64UrB8Wvz/ArCeWSNnWVScCcHRT56WmKm&#10;7Y0/6XrwlYgQdhkqqL3vMyldWZNBN7U9cfR+7GDQRzlUUg94i3DTyVmSvEiDDceFGnta1VS2h4tR&#10;UJpNWFTfe7xs16dZ2J7X7cepVWoyDu9vIDwF/x/+a++0gnmapPD7Jj4Bm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SvFdxQAAAN0AAAAPAAAAAAAAAAAAAAAAAJgCAABkcnMv&#10;ZG93bnJldi54bWxQSwUGAAAAAAQABAD1AAAAigMAAAAA&#10;" fillcolor="#b9b9b9" stroked="f"/>
                <v:rect id="Rectangle 3102" o:spid="_x0000_s2060" style="position:absolute;left:653;top:130;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Dp48YA&#10;AADdAAAADwAAAGRycy9kb3ducmV2LnhtbESPT2sCMRTE74LfITzBm2a1YMvWKGIp3YPgv9JeH5vn&#10;7mrysmyirn56IxR6HGbmN8x03lojLtT4yrGC0TABQZw7XXGh4Hv/OXgD4QOyRuOYFNzIw3zW7Uwx&#10;1e7KW7rsQiEihH2KCsoQ6lRKn5dk0Q9dTRy9g2sshiibQuoGrxFujRwnyURarDgulFjTsqT8tDtb&#10;BWv6/TFf2SZbHfXrLZjJ3eyXH0r1e+3iHUSgNvyH/9qZVvAySs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3Dp48YAAADdAAAADwAAAAAAAAAAAAAAAACYAgAAZHJz&#10;L2Rvd25yZXYueG1sUEsFBgAAAAAEAAQA9QAAAIsDAAAAAA==&#10;" fillcolor="#bbb" stroked="f"/>
                <v:rect id="Rectangle 3103" o:spid="_x0000_s2061" style="position:absolute;left:653;top:132;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37CcIA&#10;AADdAAAADwAAAGRycy9kb3ducmV2LnhtbESPzarCMBSE94LvEI5wd5pqQaUaRQTBi3fjD7g9Nsem&#10;2JyUJmp9+xtBcDnMzDfMfNnaSjyo8aVjBcNBAoI4d7rkQsHpuOlPQfiArLFyTApe5GG56HbmmGn3&#10;5D09DqEQEcI+QwUmhDqT0ueGLPqBq4mjd3WNxRBlU0jd4DPCbSVHSTKWFkuOCwZrWhvKb4e7VfA7&#10;KnfXs13jfZxqZ+hvspnUF6V+eu1qBiJQG77hT3urFaTDJIX3m/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fsJwgAAAN0AAAAPAAAAAAAAAAAAAAAAAJgCAABkcnMvZG93&#10;bnJldi54bWxQSwUGAAAAAAQABAD1AAAAhwMAAAAA&#10;" fillcolor="#bdbdbd" stroked="f"/>
                <v:rect id="Rectangle 3104" o:spid="_x0000_s2062" style="position:absolute;left:653;top:135;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Xx+ccA&#10;AADdAAAADwAAAGRycy9kb3ducmV2LnhtbESPT2vCQBTE70K/w/IKXkLd9Q+i0VXaUtFbqxXPj+wz&#10;Cc2+DdmtiX76bkHwOMzMb5jlurOVuFDjS8cahgMFgjhzpuRcw/F78zID4QOywcoxabiSh/XqqbfE&#10;1LiW93Q5hFxECPsUNRQh1KmUPivIoh+4mjh6Z9dYDFE2uTQNthFuKzlSaiotlhwXCqzpvaDs5/Br&#10;NST1+PTW3r52yedGXT+2p/08Tzqt+8/d6wJEoC48wvf2zmgYD9UE/t/EJy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18fnHAAAA3QAAAA8AAAAAAAAAAAAAAAAAmAIAAGRy&#10;cy9kb3ducmV2LnhtbFBLBQYAAAAABAAEAPUAAACMAwAAAAA=&#10;" fillcolor="#bfbfbf" stroked="f"/>
                <v:rect id="Rectangle 3105" o:spid="_x0000_s2063" style="position:absolute;left:653;top:137;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mmvMQA&#10;AADdAAAADwAAAGRycy9kb3ducmV2LnhtbESPT2sCMRTE7wW/Q3iCt5pY8Q+rUaRg8SZqQY/PzXOz&#10;unlZNqmu374pCD0OM/MbZr5sXSXu1ITSs4ZBX4Egzr0pudDwfVi/T0GEiGyw8kwanhRguei8zTEz&#10;/sE7uu9jIRKEQ4YabIx1JmXILTkMfV8TJ+/iG4cxyaaQpsFHgrtKfig1lg5LTgsWa/q0lN/2P06D&#10;Gq6/rkjnbXn0cjcZnWx1CK3WvW67moGI1Mb/8Ku9MRqGAzWCvzfpCc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5przEAAAA3QAAAA8AAAAAAAAAAAAAAAAAmAIAAGRycy9k&#10;b3ducmV2LnhtbFBLBQYAAAAABAAEAPUAAACJAwAAAAA=&#10;" fillcolor="#c1c1c1" stroked="f"/>
                <v:rect id="Rectangle 3106" o:spid="_x0000_s2064" style="position:absolute;left:653;top:139;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D51MUA&#10;AADdAAAADwAAAGRycy9kb3ducmV2LnhtbESP3WrCQBSE7wu+w3KE3ukmlkpJXUVEUSr0J/UBDtlj&#10;Es2eDburiW/vFoReDjPzDTNb9KYRV3K+tqwgHScgiAuray4VHH43ozcQPiBrbCyTght5WMwHTzPM&#10;tO34h655KEWEsM9QQRVCm0npi4oM+rFtiaN3tM5giNKVUjvsItw0cpIkU2mw5rhQYUuriopzfjEK&#10;Jt+rLn+92Y/TfpsGKreHr0+3Vup52C/fQQTqw3/40d5pBS9pMoW/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kPnUxQAAAN0AAAAPAAAAAAAAAAAAAAAAAJgCAABkcnMv&#10;ZG93bnJldi54bWxQSwUGAAAAAAQABAD1AAAAigMAAAAA&#10;" fillcolor="#c3c3c3" stroked="f"/>
                <v:rect id="Rectangle 3107" o:spid="_x0000_s2065" style="position:absolute;left:653;top:141;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edUMUA&#10;AADdAAAADwAAAGRycy9kb3ducmV2LnhtbESPzWrDMBCE74W+g9hCbo2UhNbBiWxKIaG3kh9Ijhtr&#10;Y7m1VsZSEvftq0Ihx2FmvmGW5eBacaU+NJ41TMYKBHHlTcO1hv1u9TwHESKywdYzafihAGXx+LDE&#10;3Pgbb+i6jbVIEA45arAxdrmUobLkMIx9R5y8s+8dxiT7WpoebwnuWjlV6lU6bDgtWOzo3VL1vb04&#10;DWq2Wn8hnT6bg5eb7OVo210YtB49DW8LEJGGeA//tz+MhtlEZfD3Jj0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51QxQAAAN0AAAAPAAAAAAAAAAAAAAAAAJgCAABkcnMv&#10;ZG93bnJldi54bWxQSwUGAAAAAAQABAD1AAAAigMAAAAA&#10;" fillcolor="#c1c1c1" stroked="f"/>
                <v:rect id="Rectangle 3108" o:spid="_x0000_s2066" style="position:absolute;left:653;top:143;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j7/MMA&#10;AADdAAAADwAAAGRycy9kb3ducmV2LnhtbERPz2vCMBS+D/Y/hDfwUjRRQVw1ypTJvGmdeH40z7as&#10;eSlNZuv+enMQdvz4fi/Xva3FjVpfOdYwHikQxLkzFRcazt+74RyED8gGa8ek4U4e1qvXlyWmxnWc&#10;0e0UChFD2KeooQyhSaX0eUkW/cg1xJG7utZiiLAtpGmxi+G2lhOlZtJixbGhxIa2JeU/p1+rIWmm&#10;l033d9wnh526f35dsvci6bUevPUfCxCB+vAvfrr3RsN0rOLc+CY+Ab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j7/MMAAADdAAAADwAAAAAAAAAAAAAAAACYAgAAZHJzL2Rv&#10;d25yZXYueG1sUEsFBgAAAAAEAAQA9QAAAIgDAAAAAA==&#10;" fillcolor="#bfbfbf" stroked="f"/>
                <v:rect id="Rectangle 3109" o:spid="_x0000_s2067" style="position:absolute;left:653;top:146;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XM48MA&#10;AADdAAAADwAAAGRycy9kb3ducmV2LnhtbESPS6vCMBSE94L/IRzBnaYq+KhGuQjClevGB7g9Nsem&#10;2JyUJmr99+aC4HKYmW+YxaqxpXhQ7QvHCgb9BARx5nTBuYLTcdObgvABWWPpmBS8yMNq2W4tMNXu&#10;yXt6HEIuIoR9igpMCFUqpc8MWfR9VxFH7+pqiyHKOpe6xmeE21IOk2QsLRYcFwxWtDaU3Q53q2A7&#10;LP6uZ7vG+3iknaHdZDOpLkp1O83PHESgJnzDn/avVjAaJDP4fxOf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XM48MAAADdAAAADwAAAAAAAAAAAAAAAACYAgAAZHJzL2Rv&#10;d25yZXYueG1sUEsFBgAAAAAEAAQA9QAAAIgDAAAAAA==&#10;" fillcolor="#bdbdbd" stroked="f"/>
                <v:rect id="Rectangle 3110" o:spid="_x0000_s2068" style="position:absolute;left:653;top:149;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dE0sQA&#10;AADdAAAADwAAAGRycy9kb3ducmV2LnhtbERPy2rCQBTdF/oPwy10VydR0BKdhGIRsyj4Krq9ZK5J&#10;2pk7ITPV2K93FoUuD+e9KAZrxIV63zpWkI4SEMSV0y3XCj4Pq5dXED4gazSOScGNPBT548MCM+2u&#10;vKPLPtQihrDPUEETQpdJ6auGLPqR64gjd3a9xRBhX0vd4zWGWyPHSTKVFluODQ12tGyo+t7/WAUb&#10;Oh3NutyWH196dgtm+msOy3elnp+GtzmIQEP4F/+5S61gkqZxf3wTn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3RNLEAAAA3QAAAA8AAAAAAAAAAAAAAAAAmAIAAGRycy9k&#10;b3ducmV2LnhtbFBLBQYAAAAABAAEAPUAAACJAwAAAAA=&#10;" fillcolor="#bbb" stroked="f"/>
                <v:rect id="Rectangle 3111" o:spid="_x0000_s2069" style="position:absolute;left:653;top:151;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NngMUA&#10;AADdAAAADwAAAGRycy9kb3ducmV2LnhtbESPQWvCQBSE7wX/w/IEb3UThVJTN6GIir0ItXp/zb4m&#10;Idm3Mbvq+u/dQqHHYWa+YZZFMJ240uAaywrSaQKCuLS64UrB8Wvz/ArCeWSNnWVScCcHRT56WmKm&#10;7Y0/6XrwlYgQdhkqqL3vMyldWZNBN7U9cfR+7GDQRzlUUg94i3DTyVmSvEiDDceFGnta1VS2h4tR&#10;UJpNWFTfe7xs16dZ2J7X7cepVWoyDu9vIDwF/x/+a++0gnmapvD7Jj4Bm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2eAxQAAAN0AAAAPAAAAAAAAAAAAAAAAAJgCAABkcnMv&#10;ZG93bnJldi54bWxQSwUGAAAAAAQABAD1AAAAigMAAAAA&#10;" fillcolor="#b9b9b9" stroked="f"/>
                <v:rect id="Rectangle 3112" o:spid="_x0000_s2070" style="position:absolute;left:653;top:153;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edj8QA&#10;AADdAAAADwAAAGRycy9kb3ducmV2LnhtbESPQWvCQBSE7wX/w/IK3uomBqykriKK2qNV6fmRfc2G&#10;ZN/G7Brjv+8KhR6HmW+GWawG24ieOl85VpBOEhDEhdMVlwou593bHIQPyBobx6TgQR5Wy9HLAnPt&#10;7vxF/SmUIpawz1GBCaHNpfSFIYt+4lri6P24zmKIsiul7vAey20jp0kykxYrjgsGW9oYKurTzSrI&#10;sv77Oj8+atPWzXG/vR7W7zJTavw6rD9ABBrCf/iP/tSRS9MpPN/E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HnY/EAAAA3QAAAA8AAAAAAAAAAAAAAAAAmAIAAGRycy9k&#10;b3ducmV2LnhtbFBLBQYAAAAABAAEAPUAAACJAwAAAAA=&#10;" fillcolor="#b7b7b7" stroked="f"/>
                <v:rect id="Rectangle 3113" o:spid="_x0000_s2071" style="position:absolute;left:653;top:155;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l2OscA&#10;AADdAAAADwAAAGRycy9kb3ducmV2LnhtbESPQUvDQBSE74L/YXlCb2aTtpSQdlvUUiziobaC10f2&#10;NUnNvg27axL99a5Q8DjMzDfMajOaVvTkfGNZQZakIIhLqxuuFLyfdvc5CB+QNbaWScE3edisb29W&#10;WGg78Bv1x1CJCGFfoII6hK6Q0pc1GfSJ7Yijd7bOYIjSVVI7HCLctHKapgtpsOG4UGNHTzWVn8cv&#10;o+DysX1+7Ib57uDKS59vf15P8iVXanI3PixBBBrDf/ja3msFsyybwd+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MJdjrHAAAA3QAAAA8AAAAAAAAAAAAAAAAAmAIAAGRy&#10;cy9kb3ducmV2LnhtbFBLBQYAAAAABAAEAPUAAACMAwAAAAA=&#10;" fillcolor="#b5b5b5" stroked="f"/>
                <v:rect id="Rectangle 3114" o:spid="_x0000_s2072" style="position:absolute;left:653;top:157;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uyZccA&#10;AADdAAAADwAAAGRycy9kb3ducmV2LnhtbESPQWvCQBSE70L/w/IK3nQTFVtSN0EEbQ+KrfXS2yP7&#10;mqTNvg3ZNYn/vlsQPA4z8w2zygZTi45aV1lWEE8jEMS51RUXCs6f28kzCOeRNdaWScGVHGTpw2iF&#10;ibY9f1B38oUIEHYJKii9bxIpXV6SQTe1DXHwvm1r0AfZFlK32Ae4qeUsipbSYMVhocSGNiXlv6eL&#10;UUA/X1fqN8fXc/S+W+a7p0Pn9welxo/D+gWEp8Hfw7f2m1Ywj+MF/L8JT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LsmXHAAAA3QAAAA8AAAAAAAAAAAAAAAAAmAIAAGRy&#10;cy9kb3ducmV2LnhtbFBLBQYAAAAABAAEAPUAAACMAwAAAAA=&#10;" fillcolor="#b3b3b3" stroked="f"/>
                <v:rect id="Rectangle 3115" o:spid="_x0000_s2073" style="position:absolute;left:653;top:159;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Y6C8cA&#10;AADdAAAADwAAAGRycy9kb3ducmV2LnhtbESPQWvCQBSE74L/YXmFXqRuolhKdBWRFkIFQVtKe3tk&#10;n0lo9u2SXU38964geBxm5htmsepNI87U+tqygnScgCAurK65VPD99fHyBsIHZI2NZVJwIQ+r5XCw&#10;wEzbjvd0PoRSRAj7DBVUIbhMSl9UZNCPrSOO3tG2BkOUbSl1i12Em0ZOkuRVGqw5LlToaFNR8X84&#10;GQWTLk9GNnVuNv0ZbTd/n/nu9P6r1PNTv56DCNSHR/jezrWCaZrO4PYmPgG5v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WOgvHAAAA3QAAAA8AAAAAAAAAAAAAAAAAmAIAAGRy&#10;cy9kb3ducmV2LnhtbFBLBQYAAAAABAAEAPUAAACMAwAAAAA=&#10;" fillcolor="#b1b1b1" stroked="f"/>
                <v:rect id="Rectangle 3116" o:spid="_x0000_s2074" style="position:absolute;left:653;top:161;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pIa8IA&#10;AADdAAAADwAAAGRycy9kb3ducmV2LnhtbESP0YrCMBRE3wX/IVzBN02rIEvXKCIIu/hQdPsBl+a2&#10;DdvclCbW+vdGEHwcZuYMs92PthUD9d44VpAuExDEpdOGawXF32nxBcIHZI2tY1LwIA/73XSyxUy7&#10;O19ouIZaRAj7DBU0IXSZlL5syKJfuo44epXrLYYo+1rqHu8Rblu5SpKNtGg4LjTY0bGh8v96swqq&#10;8fco8+Ji2uKEYXWucp+bQan5bDx8gwg0hk/43f7RCtZpuoHXm/gE5O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khrwgAAAN0AAAAPAAAAAAAAAAAAAAAAAJgCAABkcnMvZG93&#10;bnJldi54bWxQSwUGAAAAAAQABAD1AAAAhwMAAAAA&#10;" fillcolor="#afafaf" stroked="f"/>
                <v:rect id="Rectangle 3117" o:spid="_x0000_s2075" style="position:absolute;left:653;top:164;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FB8YA&#10;AADdAAAADwAAAGRycy9kb3ducmV2LnhtbESPUWvCQBCE34X+h2MLvunlFKpGT7GWQmlpQSOCb0tu&#10;TYK5vZC7avrve4Lg4zA73+wsVp2txYVaXznWoIYJCOLcmYoLDfvsfTAF4QOywdoxafgjD6vlU2+B&#10;qXFX3tJlFwoRIexT1FCG0KRS+rwki37oGuLonVxrMUTZFtK0eI1wW8tRkrxIixXHhhIb2pSUn3e/&#10;Nr6RvX07PGY/apN8HQ6vRzX7HNVa95+79RxEoC48ju/pD6NhrNQEbmsiAu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6FB8YAAADdAAAADwAAAAAAAAAAAAAAAACYAgAAZHJz&#10;L2Rvd25yZXYueG1sUEsFBgAAAAAEAAQA9QAAAIsDAAAAAA==&#10;" fillcolor="#adadad" stroked="f"/>
                <v:rect id="Rectangle 3118" o:spid="_x0000_s2076" style="position:absolute;left:653;top:16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pcAA&#10;AADdAAAADwAAAGRycy9kb3ducmV2LnhtbERP3WrCMBS+H+wdwhnsbqaZIFqNIiMDe2n1AY7NWVts&#10;Troms93bmwvBy4/vf7ObXCduNITWswY1y0AQV962XGs4n74/liBCRLbYeSYN/xRgt3192WBu/chH&#10;upWxFimEQ44amhj7XMpQNeQwzHxPnLgfPziMCQ61tAOOKdx18jPLFtJhy6mhwZ6+Gqqu5Z/TkBXG&#10;XItFORr1e9kXajKuXxmt39+m/RpEpCk+xQ/3wWqYK5XmpjfpCc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n+SpcAAAADdAAAADwAAAAAAAAAAAAAAAACYAgAAZHJzL2Rvd25y&#10;ZXYueG1sUEsFBgAAAAAEAAQA9QAAAIUDAAAAAA==&#10;" fillcolor="#ababab" stroked="f"/>
                <v:rect id="Rectangle 3119" o:spid="_x0000_s2077" style="position:absolute;left:653;top:168;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WCzcYA&#10;AADdAAAADwAAAGRycy9kb3ducmV2LnhtbESPQWsCMRCF7wX/Q5iCl0WzUSi6NYpWhB7b1YPHYTPd&#10;XbqZLEmqq7++EQo9Pt68781bbQbbiQv50DrWoKY5COLKmZZrDafjYbIAESKywc4xabhRgM169LTC&#10;wrgrf9KljLVIEA4Famhi7AspQ9WQxTB1PXHyvpy3GJP0tTQerwluOznL8xdpseXU0GBPbw1V3+WP&#10;TW/s9vKjKtUhO+3r41ads7sPmdbj52H7CiLSEP+P/9LvRsNcqSU81iQE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WCzcYAAADdAAAADwAAAAAAAAAAAAAAAACYAgAAZHJz&#10;L2Rvd25yZXYueG1sUEsFBgAAAAAEAAQA9QAAAIsDAAAAAA==&#10;" fillcolor="#a9a9a9" stroked="f"/>
                <v:rect id="Rectangle 3120" o:spid="_x0000_s2078" style="position:absolute;left:653;top:170;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i9wMIA&#10;AADdAAAADwAAAGRycy9kb3ducmV2LnhtbERPS2vCQBC+C/0PyxR6kboxBZHUVUpF6NUYhd6m2ckD&#10;s7MhO43pv+8eBI8f33uzm1ynRhpC69nAcpGAIi69bbk2UJwOr2tQQZAtdp7JwB8F2G2fZhvMrL/x&#10;kcZcahVDOGRooBHpM61D2ZDDsPA9ceQqPziUCIda2wFvMdx1Ok2SlXbYcmxosKfPhspr/usMzIv0&#10;KGc5rMkV133+/TNe9lVlzMvz9PEOSmiSh/ju/rIG3pZp3B/fxCe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L3AwgAAAN0AAAAPAAAAAAAAAAAAAAAAAJgCAABkcnMvZG93&#10;bnJldi54bWxQSwUGAAAAAAQABAD1AAAAhwMAAAAA&#10;" fillcolor="#a7a7a7" stroked="f"/>
                <v:rect id="Rectangle 3121" o:spid="_x0000_s2079" style="position:absolute;left:653;top:173;width:15;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ADsQA&#10;AADdAAAADwAAAGRycy9kb3ducmV2LnhtbESPT4vCMBTE74LfIbyFvYhN6z+kGsV1cfHgxerB46N5&#10;tmWbl9JE7X57syB4HGbmN8xy3Zla3Kl1lWUFSRSDIM6trrhQcD7thnMQziNrrC2Tgj9ysF71e0tM&#10;tX3wke6ZL0SAsEtRQel9k0rp8pIMusg2xMG72tagD7ItpG7xEeCmlqM4nkmDFYeFEhvalpT/Zjej&#10;YGrcJInlz+H7diEabE035uxLqc+PbrMA4anz7/CrvdcKxskogf834Qn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vwA7EAAAA3QAAAA8AAAAAAAAAAAAAAAAAmAIAAGRycy9k&#10;b3ducmV2LnhtbFBLBQYAAAAABAAEAPUAAACJAwAAAAA=&#10;" fillcolor="#a5a5a5" stroked="f"/>
                <v:rect id="Rectangle 3122" o:spid="_x0000_s2080" style="position:absolute;left:653;top:106;width:15;height: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ZEKsUA&#10;AADdAAAADwAAAGRycy9kb3ducmV2LnhtbESPQWvCQBSE70L/w/IKvekmkapEVxFB6MmqleLxmX0m&#10;IbtvQ3ar6b93CwWPw8x8wyxWvTXiRp2vHStIRwkI4sLpmksFp6/tcAbCB2SNxjEp+CUPq+XLYIG5&#10;dnc+0O0YShEh7HNUUIXQ5lL6oiKLfuRa4uhdXWcxRNmVUnd4j3BrZJYkE2mx5rhQYUubiorm+GMV&#10;zN4vpjlNx+fd9DP9bsisye/2Sr299us5iEB9eIb/2x9awTjNMvh7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VkQqxQAAAN0AAAAPAAAAAAAAAAAAAAAAAJgCAABkcnMv&#10;ZG93bnJldi54bWxQSwUGAAAAAAQABAD1AAAAigMAAAAA&#10;" filled="f" strokeweight="0"/>
                <v:rect id="Rectangle 3123" o:spid="_x0000_s2081" style="position:absolute;left:653;top:3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74sUA&#10;AADdAAAADwAAAGRycy9kb3ducmV2LnhtbESPT4vCMBTE7wt+h/AEL7KmtSpLNYp/UPbgxbqHPT6a&#10;Z1tsXkoTtX57IyzscZiZ3zCLVWdqcafWVZYVxKMIBHFudcWFgp/z/vMLhPPIGmvLpOBJDlbL3scC&#10;U20ffKJ75gsRIOxSVFB636RSurwkg25kG+LgXWxr0AfZFlK3+AhwU8txFM2kwYrDQokNbUvKr9nN&#10;KJgaN4kjeTjubr9Ew63pEs42Sg363XoOwlPn/8N/7W+tIInHCbzfhCcgl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8fvixQAAAN0AAAAPAAAAAAAAAAAAAAAAAJgCAABkcnMv&#10;ZG93bnJldi54bWxQSwUGAAAAAAQABAD1AAAAigMAAAAA&#10;" fillcolor="#a5a5a5" stroked="f"/>
                <v:rect id="Rectangle 3124" o:spid="_x0000_s2082" style="position:absolute;left:653;top:34;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O7w8YA&#10;AADdAAAADwAAAGRycy9kb3ducmV2LnhtbESPX0vDQBDE3wW/w7FCX6S9NIqU2GsRS6GvjbHQt21u&#10;84fm9kJuTeO39wTBx2FmfsOst5Pr1EhDaD0bWC4SUMSlty3XBoqP/XwFKgiyxc4zGfimANvN/d0a&#10;M+tvfKQxl1pFCIcMDTQifaZ1KBtyGBa+J45e5QeHEuVQazvgLcJdp9MkedEOW44LDfb03lB5zb+c&#10;gcciPcqn7FfkiusuP1/G066qjJk9TG+voIQm+Q//tQ/WwNMyfYbfN/EJ6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0O7w8YAAADdAAAADwAAAAAAAAAAAAAAAACYAgAAZHJz&#10;L2Rvd25yZXYueG1sUEsFBgAAAAAEAAQA9QAAAIsDAAAAAA==&#10;" fillcolor="#a7a7a7" stroked="f"/>
                <v:rect id="Rectangle 3125" o:spid="_x0000_s2083" style="position:absolute;left:653;top:3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RCdcUA&#10;AADdAAAADwAAAGRycy9kb3ducmV2LnhtbESPQWvCQBCF7wX/wzKCl6CbKJUSXcUqQo82euhxyI5J&#10;MDsbdrca/fVdQejx8eZ9b95y3ZtWXMn5xrKCbJKCIC6tbrhScDruxx8gfEDW2FomBXfysF4N3paY&#10;a3vjb7oWoRIRwj5HBXUIXS6lL2sy6Ce2I47e2TqDIUpXSe3wFuGmldM0nUuDDceGGjva1lReil8T&#10;3/jcyUNZZPvktKuOm+wneTifKDUa9psFiEB9+D9+pb+0glk2fYfnmogA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EJ1xQAAAN0AAAAPAAAAAAAAAAAAAAAAAJgCAABkcnMv&#10;ZG93bnJldi54bWxQSwUGAAAAAAQABAD1AAAAigMAAAAA&#10;" fillcolor="#a9a9a9" stroked="f"/>
                <v:rect id="Rectangle 3126" o:spid="_x0000_s2084" style="position:absolute;left:653;top:38;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Bp8cQA&#10;AADdAAAADwAAAGRycy9kb3ducmV2LnhtbESP0WrCQBRE3wv9h+UWfKubKASNriJlBfPY6Adcs7dJ&#10;MHs3zW5N+vfdguDjMDNnmO1+sp240+BbxwrSeQKCuHKm5VrB5Xx8X4HwAdlg55gU/JKH/e71ZYu5&#10;cSN/0r0MtYgQ9jkqaELocyl91ZBFP3c9cfS+3GAxRDnU0gw4Rrjt5CJJMmmx5bjQYE8fDVW38scq&#10;SAqtb0VWjjr9vh6KdNK2X2ulZm/TYQMi0BSe4Uf7ZBQs00UG/2/iE5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AafHEAAAA3QAAAA8AAAAAAAAAAAAAAAAAmAIAAGRycy9k&#10;b3ducmV2LnhtbFBLBQYAAAAABAAEAPUAAACJAwAAAAA=&#10;" fillcolor="#ababab" stroked="f"/>
                <v:rect id="Rectangle 3127" o:spid="_x0000_s2085" style="position:absolute;left:653;top:40;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PuscA&#10;AADdAAAADwAAAGRycy9kb3ducmV2LnhtbESPUWvCQBCE34X+h2MLfauXpNDWmItUpVAUhRoRfFty&#10;axKa2wu5q8Z/7xUKPg6z881ONhtMK87Uu8aygngcgSAurW64UrAvPp/fQTiPrLG1TAqu5GCWP4wy&#10;TLW98Dedd74SAcIuRQW1910qpStrMujGtiMO3sn2Bn2QfSV1j5cAN61MouhVGmw4NNTY0aKm8mf3&#10;a8IbxXJj8Vhs40W0Phzmx3iySlqlnh6HjykIT4O/H/+nv7SClzh5g781AQEy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iT7rHAAAA3QAAAA8AAAAAAAAAAAAAAAAAmAIAAGRy&#10;cy9kb3ducmV2LnhtbFBLBQYAAAAABAAEAPUAAACMAwAAAAA=&#10;" fillcolor="#adadad" stroked="f"/>
                <v:rect id="Rectangle 3128" o:spid="_x0000_s2086" style="position:absolute;left:653;top:43;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zP8EA&#10;AADdAAAADwAAAGRycy9kb3ducmV2LnhtbERP3WqDMBS+H+wdwhn0bo21UIZrlFEQNnoh7XyAgzlq&#10;mDkRk6l9++ai0MuP7/9YrHYQM03eOFaw2yYgiBunDXcK6t/y/QOED8gaB8ek4EYeivz15YiZdgtf&#10;aL6GTsQQ9hkq6EMYMyl905NFv3UjceRaN1kMEU6d1BMuMdwOMk2Sg7RoODb0ONKpp+bv+m8VtOvP&#10;SVb1xQx1iSE9t5WvzKzU5m39+gQRaA1P8cP9rRXsd2mcG9/EJyD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Fsz/BAAAA3QAAAA8AAAAAAAAAAAAAAAAAmAIAAGRycy9kb3du&#10;cmV2LnhtbFBLBQYAAAAABAAEAPUAAACGAwAAAAA=&#10;" fillcolor="#afafaf" stroked="f"/>
                <v:rect id="Rectangle 3129" o:spid="_x0000_s2087" style="position:absolute;left:653;top:45;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f6s8gA&#10;AADdAAAADwAAAGRycy9kb3ducmV2LnhtbESPQWvCQBSE7wX/w/KEXkQ3ibRo6ipFKoQWhKpIe3tk&#10;X5PQ7Nslu5r477uFQo/DzHzDrDaDacWVOt9YVpDOEhDEpdUNVwpOx910AcIHZI2tZVJwIw+b9ehu&#10;hbm2Pb/T9RAqESHsc1RQh+ByKX1Zk0E/s444el+2Mxii7CqpO+wj3LQyS5JHabDhuFCjo21N5ffh&#10;YhRkfZFMbOrcw/w8edt+vhb7y8uHUvfj4fkJRKAh/If/2oVWME+zJfy+iU9Ar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9/qzyAAAAN0AAAAPAAAAAAAAAAAAAAAAAJgCAABk&#10;cnMvZG93bnJldi54bWxQSwUGAAAAAAQABAD1AAAAjQMAAAAA&#10;" fillcolor="#b1b1b1" stroked="f"/>
                <v:rect id="Rectangle 3130" o:spid="_x0000_s2088" style="position:absolute;left:653;top:47;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XoBsQA&#10;AADdAAAADwAAAGRycy9kb3ducmV2LnhtbERPy2rCQBTdF/yH4Qru6kQDqaSOIoKPRUNbddPdJXOb&#10;pGbuhMyYx993FoUuD+e93g6mFh21rrKsYDGPQBDnVldcKLhdD88rEM4ja6wtk4KRHGw3k6c1ptr2&#10;/EndxRcihLBLUUHpfZNK6fKSDLq5bYgD921bgz7AtpC6xT6Em1ouoyiRBisODSU2tC8pv18eRgH9&#10;fI3U799Pt+jjmOTHl6zzb5lSs+mwewXhafD/4j/3WSuIF3HYH96EJ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F6AbEAAAA3QAAAA8AAAAAAAAAAAAAAAAAmAIAAGRycy9k&#10;b3ducmV2LnhtbFBLBQYAAAAABAAEAPUAAACJAwAAAAA=&#10;" fillcolor="#b3b3b3" stroked="f"/>
                <v:rect id="Rectangle 3131" o:spid="_x0000_s2089" style="position:absolute;left:653;top:50;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IRtscA&#10;AADdAAAADwAAAGRycy9kb3ducmV2LnhtbESPQUvDQBSE74L/YXlCb2aTtpSQdlvUUiziobaC10f2&#10;NUnNvg27axL99a5Q8DjMzDfMajOaVvTkfGNZQZakIIhLqxuuFLyfdvc5CB+QNbaWScE3edisb29W&#10;WGg78Bv1x1CJCGFfoII6hK6Q0pc1GfSJ7Yijd7bOYIjSVVI7HCLctHKapgtpsOG4UGNHTzWVn8cv&#10;o+DysX1+7Ib57uDKS59vf15P8iVXanI3PixBBBrDf/ja3msFs2yWwd+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iEbbHAAAA3QAAAA8AAAAAAAAAAAAAAAAAmAIAAGRy&#10;cy9kb3ducmV2LnhtbFBLBQYAAAAABAAEAPUAAACMAwAAAAA=&#10;" fillcolor="#b5b5b5" stroked="f"/>
                <v:rect id="Rectangle 3132" o:spid="_x0000_s2090" style="position:absolute;left:653;top:5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LB78MA&#10;AADdAAAADwAAAGRycy9kb3ducmV2LnhtbESPQWvCQBSE7wX/w/IEb3WjgVaiq4il6tHa4vmRfWZD&#10;sm9jdo3x37sFweMw880wi1Vva9FR60vHCibjBARx7nTJhYK/3+/3GQgfkDXWjknBnTysloO3BWba&#10;3fiHumMoRCxhn6ECE0KTSelzQxb92DXE0Tu71mKIsi2kbvEWy20tp0nyIS2WHBcMNrQxlFfHq1WQ&#10;pt3pMjvcK9NU9WH7ddmtP2Wq1GjYr+cgAvXhFX7Sex25STqF/zfxCc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LB78MAAADdAAAADwAAAAAAAAAAAAAAAACYAgAAZHJzL2Rv&#10;d25yZXYueG1sUEsFBgAAAAAEAAQA9QAAAIgDAAAAAA==&#10;" fillcolor="#b7b7b7" stroked="f"/>
                <v:rect id="Rectangle 3133" o:spid="_x0000_s2091" style="position:absolute;left:653;top:54;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MUA&#10;AADdAAAADwAAAGRycy9kb3ducmV2LnhtbESPT4vCMBTE7wt+h/CEva2pFpa1GkVExb0I65/7s3m2&#10;pc1Lt4kav71ZWPA4zMxvmOk8mEbcqHOVZQXDQQKCOLe64kLB8bD++ALhPLLGxjIpeJCD+az3NsVM&#10;2zv/0G3vCxEh7DJUUHrfZlK6vCSDbmBb4uhdbGfQR9kVUnd4j3DTyFGSfEqDFceFEltalpTX+6tR&#10;kJt1GBfnHV43q9MobH5X9fepVuq9HxYTEJ6Cf4X/21utIB2mKfy9iU9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uAAMxQAAAN0AAAAPAAAAAAAAAAAAAAAAAJgCAABkcnMv&#10;ZG93bnJldi54bWxQSwUGAAAAAAQABAD1AAAAigMAAAAA&#10;" fillcolor="#b9b9b9" stroked="f"/>
                <v:rect id="Rectangle 3134" o:spid="_x0000_s2092" style="position:absolute;left:653;top:5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kesccA&#10;AADdAAAADwAAAGRycy9kb3ducmV2LnhtbESPQWvCQBSE7wX/w/IEb7pRiy2pqxRFzKFgG0t7fWRf&#10;k7S7b0N21eivdwWhx2FmvmHmy84acaTW144VjEcJCOLC6ZpLBZ/7zfAZhA/IGo1jUnAmD8tF72GO&#10;qXYn/qBjHkoRIexTVFCF0KRS+qIii37kGuLo/bjWYoiyLaVu8RTh1shJksykxZrjQoUNrSoq/vKD&#10;VbCj7y+zzd6zt1/9dA5mdjH71VqpQb97fQERqAv/4Xs70wqm4+kj3N7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25HrHHAAAA3QAAAA8AAAAAAAAAAAAAAAAAmAIAAGRy&#10;cy9kb3ducmV2LnhtbFBLBQYAAAAABAAEAPUAAACMAwAAAAA=&#10;" fillcolor="#bbb" stroked="f"/>
                <v:rect id="Rectangle 3135" o:spid="_x0000_s2093" style="position:absolute;left:653;top:58;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QMW8MA&#10;AADdAAAADwAAAGRycy9kb3ducmV2LnhtbESPT4vCMBTE7wt+h/CEva2pFv9QjSKCsKIX3QWvz+bZ&#10;FJuX0kSt394IgsdhZn7DzBatrcSNGl86VtDvJSCIc6dLLhT8/61/JiB8QNZYOSYFD/KwmHe+Zphp&#10;d+c93Q6hEBHCPkMFJoQ6k9Lnhiz6nquJo3d2jcUQZVNI3eA9wm0lB0kykhZLjgsGa1oZyi+Hq1Ww&#10;GZTb89Gu8DpKtTO0G6/H9Ump7267nIII1IZP+N3+1QrSfjqE15v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QMW8MAAADdAAAADwAAAAAAAAAAAAAAAACYAgAAZHJzL2Rv&#10;d25yZXYueG1sUEsFBgAAAAAEAAQA9QAAAIgDAAAAAA==&#10;" fillcolor="#bdbdbd" stroked="f"/>
                <v:rect id="Rectangle 3136" o:spid="_x0000_s2094" style="position:absolute;left:653;top:61;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cAqMcA&#10;AADdAAAADwAAAGRycy9kb3ducmV2LnhtbESPT2vCQBTE70K/w/IKXkLdaEBsmo20paI3/7R4fmRf&#10;k9Ds25DdmuindwXB4zAzv2Gy5WAacaLO1ZYVTCcxCOLC6ppLBT/fq5cFCOeRNTaWScGZHCzzp1GG&#10;qbY97+l08KUIEHYpKqi8b1MpXVGRQTexLXHwfm1n0AfZlVJ32Ae4aeQsjufSYM1hocKWPisq/g7/&#10;RkHUJseP/rLbRNtVfP5aH/evZTQoNX4e3t9AeBr8I3xvb7SCZJrM4fYmPAGZ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HAKjHAAAA3QAAAA8AAAAAAAAAAAAAAAAAmAIAAGRy&#10;cy9kb3ducmV2LnhtbFBLBQYAAAAABAAEAPUAAACMAwAAAAA=&#10;" fillcolor="#bfbfbf" stroked="f"/>
                <v:rect id="Rectangle 3137" o:spid="_x0000_s2095" style="position:absolute;left:653;top:63;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tX7cUA&#10;AADdAAAADwAAAGRycy9kb3ducmV2LnhtbESPQWvCQBSE7wX/w/IEb3VjQ2uJriKC4q0kKbTH1+wz&#10;G82+Ddmtif++Wyj0OMzMN8x6O9pW3Kj3jWMFi3kCgrhyuuFawXt5eHwF4QOyxtYxKbiTh+1m8rDG&#10;TLuBc7oVoRYRwj5DBSaELpPSV4Ys+rnriKN3dr3FEGVfS93jEOG2lU9J8iItNhwXDHa0N1Rdi2+r&#10;IEkPxwvS11vz4WS+fP40belHpWbTcbcCEWgM/+G/9kkrSBfpEn7fx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S1ftxQAAAN0AAAAPAAAAAAAAAAAAAAAAAJgCAABkcnMv&#10;ZG93bnJldi54bWxQSwUGAAAAAAQABAD1AAAAigMAAAAA&#10;" fillcolor="#c1c1c1" stroked="f"/>
                <v:rect id="Rectangle 3138" o:spid="_x0000_s2096" style="position:absolute;left:653;top:65;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8CgMMA&#10;AADdAAAADwAAAGRycy9kb3ducmV2LnhtbERP3WrCMBS+H+wdwhG807TKRGpTEZk4Npiu8wEOzbHt&#10;1pyUJLP17ZeLwS4/vv98O5pO3Mj51rKCdJ6AIK6sbrlWcPk8zNYgfEDW2FkmBXfysC0eH3LMtB34&#10;g25lqEUMYZ+hgiaEPpPSVw0Z9HPbE0fuap3BEKGrpXY4xHDTyUWSrKTBlmNDgz3tG6q+yx+jYHHe&#10;D+XT3b5+vR3TQPXxcnp3z0pNJ+NuAyLQGP7Ff+4XrWCZLuPc+CY+AV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8CgMMAAADdAAAADwAAAAAAAAAAAAAAAACYAgAAZHJzL2Rv&#10;d25yZXYueG1sUEsFBgAAAAAEAAQA9QAAAIgDAAAAAA==&#10;" fillcolor="#c3c3c3" stroked="f"/>
                <v:rect id="Rectangle 3139" o:spid="_x0000_s2097" style="position:absolute;left:653;top:67;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hmBMQA&#10;AADdAAAADwAAAGRycy9kb3ducmV2LnhtbESPQWvCQBSE7wX/w/IEb3WjobVGVxHB0ptoCu3xmX1m&#10;o9m3IbvV+O9doeBxmJlvmPmys7W4UOsrxwpGwwQEceF0xaWC73zz+gHCB2SNtWNScCMPy0XvZY6Z&#10;dlfe0WUfShEh7DNUYEJoMil9YciiH7qGOHpH11oMUbal1C1eI9zWcpwk79JixXHBYENrQ8V5/2cV&#10;JOnm84R02FY/Tu4mb7+mzn2n1KDfrWYgAnXhGf5vf2kF6SidwuNNfA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YZgTEAAAA3QAAAA8AAAAAAAAAAAAAAAAAmAIAAGRycy9k&#10;b3ducmV2LnhtbFBLBQYAAAAABAAEAPUAAACJAwAAAAA=&#10;" fillcolor="#c1c1c1" stroked="f"/>
                <v:rect id="Rectangle 3140" o:spid="_x0000_s2098" style="position:absolute;left:653;top:69;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ROOsMA&#10;AADdAAAADwAAAGRycy9kb3ducmV2LnhtbERPy4rCMBTdD/gP4QpuiqbqMGg1yowounN84PrSXNti&#10;c1OaaKtfbxYDszyc93zZmlI8qHaFZQXDQQyCOLW64EzB+bTpT0A4j6yxtEwKnuRgueh8zDHRtuED&#10;PY4+EyGEXYIKcu+rREqX5mTQDWxFHLirrQ36AOtM6hqbEG5KOYrjL2mw4NCQY0WrnNLb8W4URNX4&#10;8tO8fnfRfhM/19vLYZpFrVK9bvs9A+Gp9f/iP/dOKxgPP8P+8CY8A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ROOsMAAADdAAAADwAAAAAAAAAAAAAAAACYAgAAZHJzL2Rv&#10;d25yZXYueG1sUEsFBgAAAAAEAAQA9QAAAIgDAAAAAA==&#10;" fillcolor="#bfbfbf" stroked="f"/>
                <v:rect id="Rectangle 3141" o:spid="_x0000_s2099" style="position:absolute;left:653;top:7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l5JcUA&#10;AADdAAAADwAAAGRycy9kb3ducmV2LnhtbESPQWvCQBSE7wX/w/KE3uompqhEVxEhUGkvtQWvz+wz&#10;G8y+DdlNjP++Wyj0OMzMN8xmN9pGDNT52rGCdJaAIC6drrlS8P1VvKxA+ICssXFMCh7kYbedPG0w&#10;1+7OnzScQiUihH2OCkwIbS6lLw1Z9DPXEkfv6jqLIcqukrrDe4TbRs6TZCEt1hwXDLZ0MFTeTr1V&#10;cJzX79ezPWC/yLQz9LEslu1FqefpuF+DCDSG//Bf+00ryNLXFH7fx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qXklxQAAAN0AAAAPAAAAAAAAAAAAAAAAAJgCAABkcnMv&#10;ZG93bnJldi54bWxQSwUGAAAAAAQABAD1AAAAigMAAAAA&#10;" fillcolor="#bdbdbd" stroked="f"/>
                <v:rect id="Rectangle 3142" o:spid="_x0000_s2100" style="position:absolute;left:653;top:74;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pQI8cA&#10;AADdAAAADwAAAGRycy9kb3ducmV2LnhtbESPQWvCQBSE7wX/w/IEb7pRiy2pqxRFzKFgG0t7fWRf&#10;k7S7b0N21eivdwWhx2FmvmHmy84acaTW144VjEcJCOLC6ZpLBZ/7zfAZhA/IGo1jUnAmD8tF72GO&#10;qXYn/qBjHkoRIexTVFCF0KRS+qIii37kGuLo/bjWYoiyLaVu8RTh1shJksykxZrjQoUNrSoq/vKD&#10;VbCj7y+zzd6zt1/9dA5mdjH71VqpQb97fQERqAv/4Xs70wqm48cJ3N7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UaUCPHAAAA3QAAAA8AAAAAAAAAAAAAAAAAmAIAAGRy&#10;cy9kb3ducmV2LnhtbFBLBQYAAAAABAAEAPUAAACMAwAAAAA=&#10;" fillcolor="#bbb" stroked="f"/>
                <v:rect id="Rectangle 3143" o:spid="_x0000_s2101" style="position:absolute;left:653;top:77;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5zccYA&#10;AADdAAAADwAAAGRycy9kb3ducmV2LnhtbESPT2vCQBTE74V+h+UVeqsbo5SauopIFL0U6p/7M/ua&#10;hGTfptlV12/vCoUeh5n5DTOdB9OKC/WutqxgOEhAEBdW11wqOOxXbx8gnEfW2FomBTdyMJ89P00x&#10;0/bK33TZ+VJECLsMFVTed5mUrqjIoBvYjjh6P7Y36KPsS6l7vEa4aWWaJO/SYM1xocKOlhUVze5s&#10;FBRmFSbl6QvP6/yYhvVv3myPjVKvL2HxCcJT8P/hv/ZGKxgNxyN4vIlPQM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5zccYAAADdAAAADwAAAAAAAAAAAAAAAACYAgAAZHJz&#10;L2Rvd25yZXYueG1sUEsFBgAAAAAEAAQA9QAAAIsDAAAAAA==&#10;" fillcolor="#b9b9b9" stroked="f"/>
                <v:rect id="Rectangle 3144" o:spid="_x0000_s2102" style="position:absolute;left:653;top:79;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GPfcQA&#10;AADdAAAADwAAAGRycy9kb3ducmV2LnhtbESPW4vCMBSE3wX/QzjCvq2pVlbpGkWUvTx6Wfb50Jxt&#10;SpuT2sRa//1GEHwcZr4ZZrnubS06an3pWMFknIAgzp0uuVDwc/p4XYDwAVlj7ZgU3MjDejUcLDHT&#10;7soH6o6hELGEfYYKTAhNJqXPDVn0Y9cQR+/PtRZDlG0hdYvXWG5rOU2SN2mx5LhgsKGtobw6XqyC&#10;NO1+z4v9rTJNVe8/d+evzVymSr2M+s07iEB9eIYf9LeO3GQ2g/ub+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Rj33EAAAA3QAAAA8AAAAAAAAAAAAAAAAAmAIAAGRycy9k&#10;b3ducmV2LnhtbFBLBQYAAAAABAAEAPUAAACJAwAAAAA=&#10;" fillcolor="#b7b7b7" stroked="f"/>
                <v:rect id="Rectangle 3145" o:spid="_x0000_s2103" style="position:absolute;left:653;top:81;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9kyMgA&#10;AADdAAAADwAAAGRycy9kb3ducmV2LnhtbESPS2vDMBCE74H8B7GB3ho5jwbjRgl5EFpKD01S6HWx&#10;trYTa2Uk1Xb766tCIcdhZr5hluve1KIl5yvLCibjBARxbnXFhYL38+E+BeEDssbaMin4Jg/r1XCw&#10;xEzbjo/UnkIhIoR9hgrKEJpMSp+XZNCPbUMcvU/rDIYoXSG1wy7CTS2nSbKQBiuOCyU2tCspv56+&#10;jILLx/5p23Tzw5vLL226/3k9y5dUqbtRv3kEEagPt/B/+1krmE3mD/D3Jj4Buf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H2TIyAAAAN0AAAAPAAAAAAAAAAAAAAAAAJgCAABk&#10;cnMvZG93bnJldi54bWxQSwUGAAAAAAQABAD1AAAAjQMAAAAA&#10;" fillcolor="#b5b5b5" stroked="f"/>
                <v:rect id="Rectangle 3146" o:spid="_x0000_s2104" style="position:absolute;left:653;top:83;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amlMYA&#10;AADdAAAADwAAAGRycy9kb3ducmV2LnhtbESPQWvCQBSE7wX/w/IEb7qxSizRVYqg7UHRWi+9PbLP&#10;JJp9G7JrEv99tyD0OMzMN8xi1ZlSNFS7wrKC8SgCQZxaXXCm4Py9Gb6BcB5ZY2mZFDzIwWrZe1lg&#10;om3LX9ScfCYChF2CCnLvq0RKl+Zk0I1sRRy8i60N+iDrTOoa2wA3pXyNolgaLDgs5FjROqf0drob&#10;BXT9eVC7Pnyco+M2TrezfeN3e6UG/e59DsJT5//Dz/anVjAZT2P4ex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6amlMYAAADdAAAADwAAAAAAAAAAAAAAAACYAgAAZHJz&#10;L2Rvd25yZXYueG1sUEsFBgAAAAAEAAQA9QAAAIsDAAAAAA==&#10;" fillcolor="#b3b3b3" stroked="f"/>
                <v:rect id="Rectangle 3147" o:spid="_x0000_s2105" style="position:absolute;left:653;top:85;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su+sgA&#10;AADdAAAADwAAAGRycy9kb3ducmV2LnhtbESPQWvCQBSE74X+h+UVvIhuoq1KdBWRFkILhaqI3h7Z&#10;1yQ0+3bJrib9991CocdhZr5hVpveNOJGra8tK0jHCQjiwuqaSwXHw8toAcIHZI2NZVLwTR426/u7&#10;FWbadvxBt30oRYSwz1BBFYLLpPRFRQb92Dri6H3a1mCIsi2lbrGLcNPISZLMpMGa40KFjnYVFV/7&#10;q1Ew6fJkaFPnnqan4dvu8pq/X5/PSg0e+u0SRKA+/If/2rlWME0f5/D7Jj4Buf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y76yAAAAN0AAAAPAAAAAAAAAAAAAAAAAJgCAABk&#10;cnMvZG93bnJldi54bWxQSwUGAAAAAAQABAD1AAAAjQMAAAAA&#10;" fillcolor="#b1b1b1" stroked="f"/>
                <v:rect id="Rectangle 3148" o:spid="_x0000_s2106" style="position:absolute;left:653;top:87;width:15;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pWn8AA&#10;AADdAAAADwAAAGRycy9kb3ducmV2LnhtbERPzYrCMBC+C75DGGFvmuqKLF3TIoKwsoei9gGGZtoG&#10;m0lpsrW+/eYgePz4/vf5ZDsx0uCNYwXrVQKCuHLacKOgvJ2WXyB8QNbYOSYFT/KQZ/PZHlPtHnyh&#10;8RoaEUPYp6igDaFPpfRVSxb9yvXEkavdYDFEODRSD/iI4baTmyTZSYuGY0OLPR1bqu7XP6ugns5H&#10;WZQX05UnDJvfuvCFGZX6WEyHbxCBpvAWv9w/WsHnehvnxjfxCcjs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pWn8AAAADdAAAADwAAAAAAAAAAAAAAAACYAgAAZHJzL2Rvd25y&#10;ZXYueG1sUEsFBgAAAAAEAAQA9QAAAIUDAAAAAA==&#10;" fillcolor="#afafaf" stroked="f"/>
                <v:rect id="Rectangle 3149" o:spid="_x0000_s2107" style="position:absolute;left:653;top:90;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6b88YA&#10;AADdAAAADwAAAGRycy9kb3ducmV2LnhtbESPUWvCQBCE3wX/w7FC3+olVqSJnmItBalY0Ijg25Jb&#10;k2BuL+Sumv57Tyj4OMzONzuzRWdqcaXWVZYVxMMIBHFudcWFgkP29foOwnlkjbVlUvBHDhbzfm+G&#10;qbY33tF17wsRIOxSVFB636RSurwkg25oG+LgnW1r0AfZFlK3eAtwU8tRFE2kwYpDQ4kNrUrKL/tf&#10;E97IPrcWT9lPvIo2x+PHKU6+R7VSL4NuOQXhqfPP4//0Wit4i8cJPNYEB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W6b88YAAADdAAAADwAAAAAAAAAAAAAAAACYAgAAZHJz&#10;L2Rvd25yZXYueG1sUEsFBgAAAAAEAAQA9QAAAIsDAAAAAA==&#10;" fillcolor="#adadad" stroked="f"/>
                <v:rect id="Rectangle 3150" o:spid="_x0000_s2108" style="position:absolute;left:653;top:92;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MnY8EA&#10;AADdAAAADwAAAGRycy9kb3ducmV2LnhtbERP3WrCMBS+H/gO4QjezbSTiVajiERYL1d9gGNzbIvN&#10;SW0yW99+uRjs8uP73+5H24on9b5xrCCdJyCIS2carhRczqf3FQgfkA22jknBizzsd5O3LWbGDfxN&#10;zyJUIoawz1BBHUKXSenLmiz6ueuII3dzvcUQYV9J0+MQw20rP5JkKS02HBtq7OhYU3kvfqyCJNf6&#10;ni+LQaeP6yFPR227tVZqNh0PGxCBxvAv/nN/GQWL9DPuj2/iE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5jJ2PBAAAA3QAAAA8AAAAAAAAAAAAAAAAAmAIAAGRycy9kb3du&#10;cmV2LnhtbFBLBQYAAAAABAAEAPUAAACGAwAAAAA=&#10;" fillcolor="#ababab" stroked="f"/>
                <v:rect id="Rectangle 3151" o:spid="_x0000_s2109" style="position:absolute;left:653;top:94;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k3C8YA&#10;AADdAAAADwAAAGRycy9kb3ducmV2LnhtbESPQWsCMRCF7wX/Q5iCl0WzUSqyNYpWhB7b1YPHYTPd&#10;XbqZLEmqq7++EQo9Pt68781bbQbbiQv50DrWoKY5COLKmZZrDafjYbIEESKywc4xabhRgM169LTC&#10;wrgrf9KljLVIEA4Famhi7AspQ9WQxTB1PXHyvpy3GJP0tTQerwluOznL84W02HJqaLCnt4aq7/LH&#10;pjd2e/lRleqQnfb1cavO2d2HTOvx87B9BRFpiP/Hf+l3o2GuXhQ81iQE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lk3C8YAAADdAAAADwAAAAAAAAAAAAAAAACYAgAAZHJz&#10;L2Rvd25yZXYueG1sUEsFBgAAAAAEAAQA9QAAAIsDAAAAAA==&#10;" fillcolor="#a9a9a9" stroked="f"/>
                <v:rect id="Rectangle 3152" o:spid="_x0000_s2110" style="position:absolute;left:653;top:96;width:15;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1UcYA&#10;AADdAAAADwAAAGRycy9kb3ducmV2LnhtbESPX0vDQBDE3wW/w7FCX6S9NKKU2GsRS6GvjbHQt21u&#10;84fm9kJuTeO39wTBx2FmfsOst5Pr1EhDaD0bWC4SUMSlty3XBoqP/XwFKgiyxc4zGfimANvN/d0a&#10;M+tvfKQxl1pFCIcMDTQifaZ1KBtyGBa+J45e5QeHEuVQazvgLcJdp9MkedEOW44LDfb03lB5zb+c&#10;gcciPcqn7FfkiusuP1/G066qjJk9TG+voIQm+Q//tQ/WwNPyOYXfN/EJ6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1UcYAAADdAAAADwAAAAAAAAAAAAAAAACYAgAAZHJz&#10;L2Rvd25yZXYueG1sUEsFBgAAAAAEAAQA9QAAAIsDAAAAAA==&#10;" fillcolor="#a7a7a7" stroked="f"/>
                <v:rect id="Rectangle 3153" o:spid="_x0000_s2111" style="position:absolute;left:653;top:98;width:15;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eIn8UA&#10;AADdAAAADwAAAGRycy9kb3ducmV2LnhtbESPT4vCMBTE74LfITzBy6Jp7SpL1yj+wcWDF6sHj4/m&#10;bVu2eSlN1PrtzYLgcZiZ3zDzZWdqcaPWVZYVxOMIBHFudcWFgvNpN/oC4TyyxtoyKXiQg+Wi35tj&#10;qu2dj3TLfCEChF2KCkrvm1RKl5dk0I1tQxy8X9sa9EG2hdQt3gPc1HISRTNpsOKwUGJDm5Lyv+xq&#10;FEyN+4wj+XPYXi9EHxvTJZytlRoOutU3CE+df4df7b1WkMTTBP7fhCc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94ifxQAAAN0AAAAPAAAAAAAAAAAAAAAAAJgCAABkcnMv&#10;ZG93bnJldi54bWxQSwUGAAAAAAQABAD1AAAAigMAAAAA&#10;" fillcolor="#a5a5a5" stroked="f"/>
                <v:rect id="Rectangle 3154" o:spid="_x0000_s2112" style="position:absolute;left:653;top:32;width:15;height: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KuMUA&#10;AADdAAAADwAAAGRycy9kb3ducmV2LnhtbESPQWvCQBSE7wX/w/KE3nQTrVWiq4hQ6ElbFfH4zD6T&#10;kN23IbvV9N+7BaHHYWa+YRarzhpxo9ZXjhWkwwQEce50xYWC4+FjMAPhA7JG45gU/JKH1bL3ssBM&#10;uzt/020fChEh7DNUUIbQZFL6vCSLfuga4uhdXWsxRNkWUrd4j3Br5ChJ3qXFiuNCiQ1tSsrr/Y9V&#10;MJtcTH2cjs/b6S491WTW5LdfSr32u/UcRKAu/Ief7U+tYJxO3uD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9Qq4xQAAAN0AAAAPAAAAAAAAAAAAAAAAAJgCAABkcnMv&#10;ZG93bnJldi54bWxQSwUGAAAAAAQABAD1AAAAigMAAAAA&#10;" filled="f" strokeweight="0"/>
                <v:rect id="Rectangle 3155" o:spid="_x0000_s2113" style="position:absolute;left:651;top:108;width:13;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54WccA&#10;AADdAAAADwAAAGRycy9kb3ducmV2LnhtbESPQWvCQBSE74X+h+UJvTUbbVM0ukoVCr0I1fZQb8/s&#10;Mwlm38bdrUZ/vSsUPA4z8w0zmXWmEUdyvrasoJ+kIIgLq2suFfx8fzwPQfiArLGxTArO5GE2fXyY&#10;YK7tiVd0XIdSRAj7HBVUIbS5lL6oyKBPbEscvZ11BkOUrpTa4SnCTSMHafomDdYcFypsaVFRsV//&#10;GQXz0XB++Hrl5WW13dDmd7vPBi5V6qnXvY9BBOrCPfzf/tQKXvpZBrc38QnI6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4OeFnHAAAA3QAAAA8AAAAAAAAAAAAAAAAAmAIAAGRy&#10;cy9kb3ducmV2LnhtbFBLBQYAAAAABAAEAPUAAACMAwAAAAA=&#10;" fillcolor="black" stroked="f"/>
                <v:rect id="Rectangle 3156" o:spid="_x0000_s2114" style="position:absolute;left:651;top:108;width:13;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sxVMUA&#10;AADdAAAADwAAAGRycy9kb3ducmV2LnhtbESPT4vCMBTE7wt+h/CEva1pV/xDNYoIC55cV0U8Pptn&#10;W5q8lCZq99tvhAWPw8z8hpkvO2vEnVpfOVaQDhIQxLnTFRcKjoevjykIH5A1Gsek4Jc8LBe9tzlm&#10;2j34h+77UIgIYZ+hgjKEJpPS5yVZ9APXEEfv6lqLIcq2kLrFR4RbIz+TZCwtVhwXSmxoXVJe729W&#10;wXR0MfVxMjxvJ9/pqSazIr/dKfXe71YzEIG68Ar/tzdawTAdjeH5Jj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zFUxQAAAN0AAAAPAAAAAAAAAAAAAAAAAJgCAABkcnMv&#10;ZG93bnJldi54bWxQSwUGAAAAAAQABAD1AAAAigMAAAAA&#10;" filled="f" strokeweight="0"/>
                <v:rect id="Rectangle 3157" o:spid="_x0000_s2115" style="position:absolute;left:651;top:35;width:1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BDtcgA&#10;AADdAAAADwAAAGRycy9kb3ducmV2LnhtbESPT2sCMRTE74V+h/AKvXWzWq26NUotFLwI/jvo7bl5&#10;3V3cvGyTVFc/fSMUPA4z8xtmPG1NLU7kfGVZQSdJQRDnVldcKNhuvl6GIHxA1lhbJgUX8jCdPD6M&#10;MdP2zCs6rUMhIoR9hgrKEJpMSp+XZNAntiGO3rd1BkOUrpDa4TnCTS27afomDVYcF0ps6LOk/Lj+&#10;NQpmo+HsZ9njxXV12NN+dzj2uy5V6vmp/XgHEagN9/B/e64VvHb6A7i9iU9AT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kEO1yAAAAN0AAAAPAAAAAAAAAAAAAAAAAJgCAABk&#10;cnMvZG93bnJldi54bWxQSwUGAAAAAAQABAD1AAAAjQMAAAAA&#10;" fillcolor="black" stroked="f"/>
                <v:rect id="Rectangle 3158" o:spid="_x0000_s2116" style="position:absolute;left:651;top:35;width:1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AvcIA&#10;AADdAAAADwAAAGRycy9kb3ducmV2LnhtbERPy4rCMBTdC/5DuII7Tav4oGMUEQZcOb6QWd5p7rSl&#10;yU1pMtr5e7MQXB7Oe7XprBF3an3lWEE6TkAQ505XXCi4Xj5HSxA+IGs0jknBP3nYrPu9FWbaPfhE&#10;93MoRAxhn6GCMoQmk9LnJVn0Y9cQR+7XtRZDhG0hdYuPGG6NnCTJXFqsODaU2NCupLw+/1kFy9mP&#10;qa+L6fdh8ZXeajJb8oejUsNBt/0AEagLb/HLvdcKpukszo1v4hO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uAC9wgAAAN0AAAAPAAAAAAAAAAAAAAAAAJgCAABkcnMvZG93&#10;bnJldi54bWxQSwUGAAAAAAQABAD1AAAAhwMAAAAA&#10;" filled="f" strokeweight="0"/>
                <v:line id="Line 3178" o:spid="_x0000_s2117" style="position:absolute;flip:y;visibility:visible;mso-wrap-style:square" from="647,110" to="657,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GHpccAAADdAAAADwAAAGRycy9kb3ducmV2LnhtbESPQWvCQBSE74L/YXlCb3WjRW2jaxBD&#10;oRQUtNLzM/tMgtm3MbtN0v76bqHgcZiZb5hV0ptKtNS40rKCyTgCQZxZXXKu4PTx+vgMwnlkjZVl&#10;UvBNDpL1cLDCWNuOD9QefS4ChF2MCgrv61hKlxVk0I1tTRy8i20M+iCbXOoGuwA3lZxG0VwaLDks&#10;FFjTtqDsevwyCj535/Q9q226+9nnJ1vObvPN4qbUw6jfLEF46v09/N9+0wqeJrMX+HsTn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8YelxwAAAN0AAAAPAAAAAAAA&#10;AAAAAAAAAKECAABkcnMvZG93bnJldi54bWxQSwUGAAAAAAQABAD5AAAAlQMAAAAA&#10;">
                  <v:stroke joinstyle="miter"/>
                </v:line>
                <v:line id="Line 3179" o:spid="_x0000_s2118" style="position:absolute;flip:y;visibility:visible;mso-wrap-style:square" from="647,39" to="65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fkhcQAAADdAAAADwAAAGRycy9kb3ducmV2LnhtbERPTWvCQBC9F/wPywje6iYV05K6BjEU&#10;imChqXges9MkmJ2N2W2M/vruodDj432vstG0YqDeNZYVxPMIBHFpdcOVgsPX2+MLCOeRNbaWScGN&#10;HGTrycMKU22v/ElD4SsRQtilqKD2vkuldGVNBt3cdsSB+7a9QR9gX0nd4zWEm1Y+RVEiDTYcGmrs&#10;aFtTeS5+jILj/pTvys7m+/tHdbDN8pJsni9Kzabj5hWEp9H/i//c71rBIk7C/vAmPA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p+SFxAAAAN0AAAAPAAAAAAAAAAAA&#10;AAAAAKECAABkcnMvZG93bnJldi54bWxQSwUGAAAAAAQABAD5AAAAkgMAAAAA&#10;">
                  <v:stroke joinstyle="miter"/>
                </v:line>
                <v:line id="Line 3180" o:spid="_x0000_s2119" style="position:absolute;flip:x y;visibility:visible;mso-wrap-style:square" from="604,165" to="630,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2hD8MAAADdAAAADwAAAGRycy9kb3ducmV2LnhtbESPzWrDMBCE74W+g9hCb7HkGkLqWgkh&#10;ECi9xUl6Xqz1D7VWRlJj9+2jQqHHYWa+YardYkdxIx8GxxryTIEgbpwZuNNwOR9XGxAhIhscHZOG&#10;Hwqw2z4+VFgaN/OJbnXsRIJwKFFDH+NUShmaniyGzE3EyWudtxiT9J00HucEt6N8UWotLQ6cFnqc&#10;6NBT81V/Ww2090dbc/sxSXtVn6o5uNei1vr5adm/gYi0xP/wX/vdaCjydQ6/b9ITkN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toQ/DAAAA3QAAAA8AAAAAAAAAAAAA&#10;AAAAoQIAAGRycy9kb3ducmV2LnhtbFBLBQYAAAAABAAEAPkAAACRAwAAAAA=&#10;" strokeweight="0">
                  <v:stroke joinstyle="miter"/>
                </v:line>
                <v:line id="Line 3181" o:spid="_x0000_s2120" style="position:absolute;flip:y;visibility:visible;mso-wrap-style:square" from="603,32" to="63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jhwccAAADdAAAADwAAAGRycy9kb3ducmV2LnhtbESPQWvCQBSE7wX/w/IKvdXdWJASXaVU&#10;BQntodqi3h7Z1ySYfRuzW5P+e1cQPA4z8w0znfe2FmdqfeVYQzJUIIhzZyouNHxvV8+vIHxANlg7&#10;Jg3/5GE+GzxMMTWu4y86b0IhIoR9ihrKEJpUSp+XZNEPXUMcvV/XWgxRtoU0LXYRbms5UmosLVYc&#10;F0ps6L2k/Lj5sxrWi34fVj+nY5YtP7Pk46C6nVFaPz32bxMQgfpwD9/aa6PhJRmP4PomPgE5u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62OHBxwAAAN0AAAAPAAAAAAAA&#10;AAAAAAAAAKECAABkcnMvZG93bnJldi54bWxQSwUGAAAAAAQABAD5AAAAlQMAAAAA&#10;" strokeweight="0">
                  <v:stroke joinstyle="miter"/>
                </v:line>
                <v:line id="Line 3182" o:spid="_x0000_s2121" style="position:absolute;visibility:visible;mso-wrap-style:square" from="606,103" to="640,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IqwcMAAADdAAAADwAAAGRycy9kb3ducmV2LnhtbESP3WoCMRSE7wu+QziCdzWrgi2rUcQf&#10;6qW1PsBhc9ysJifLJmrap2+EQi+HmfmGmS+Ts+JOXWg8KxgNCxDEldcN1wpOX7vXdxAhImu0nknB&#10;NwVYLnovcyy1f/An3Y+xFhnCoUQFJsa2lDJUhhyGoW+Js3f2ncOYZVdL3eEjw52V46KYSocN5wWD&#10;La0NVdfjzSlwNp3Mpvh4i3U6XLb2h7bXAyk16KfVDESkFP/Df+29VjAZTSfwfJOf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CKsHDAAAA3QAAAA8AAAAAAAAAAAAA&#10;AAAAoQIAAGRycy9kb3ducmV2LnhtbFBLBQYAAAAABAAEAPkAAACRAwAAAAA=&#10;" strokeweight="0">
                  <v:stroke joinstyle="miter"/>
                </v:line>
                <v:rect id="Rectangle 3164" o:spid="_x0000_s2122" style="position:absolute;left:669;top:18;width:358;height: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xt3cUA&#10;AADdAAAADwAAAGRycy9kb3ducmV2LnhtbESPW4vCMBSE3xf8D+EI+7Ym3opWoyyCsKA+eAFfD82x&#10;LTYn3SZq/fdmYcHHYWa+YebL1lbiTo0vHWvo9xQI4syZknMNp+P6awLCB2SDlWPS8CQPy0XnY46p&#10;cQ/e0/0QchEh7FPUUIRQp1L6rCCLvudq4uhdXGMxRNnk0jT4iHBbyYFSibRYclwosKZVQdn1cLMa&#10;MBmZ391luD1ubglO81atx2el9We3/Z6BCNSGd/i//WM0DPvJCP7exCcgF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rG3dxQAAAN0AAAAPAAAAAAAAAAAAAAAAAJgCAABkcnMv&#10;ZG93bnJldi54bWxQSwUGAAAAAAQABAD1AAAAigMAAAAA&#10;" stroked="f"/>
                <v:line id="Line 3184" o:spid="_x0000_s2123" style="position:absolute;visibility:visible;mso-wrap-style:square" from="723,104" to="853,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cXLsQAAADdAAAADwAAAGRycy9kb3ducmV2LnhtbESP0WoCMRRE3wv+Q7gF3zSrUi2rUcRa&#10;2kfd+gGXzXWzNblZNqmm/fqmIPRxmJkzzGqTnBVX6kPrWcFkXIAgrr1uuVFw+ngdPYMIEVmj9UwK&#10;vinAZj14WGGp/Y2PdK1iIzKEQ4kKTIxdKWWoDTkMY98RZ+/se4cxy76Rusdbhjsrp0Uxlw5bzgsG&#10;O9oZqi/Vl1PgbDqZl+JtEZt0+NzbH9pfDqTU8DFtlyAipfgfvrfftYLZZP4Ef2/yE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ZxcuxAAAAN0AAAAPAAAAAAAAAAAA&#10;AAAAAKECAABkcnMvZG93bnJldi54bWxQSwUGAAAAAAQABAD5AAAAkgMAAAAA&#10;" strokeweight="0">
                  <v:stroke joinstyle="miter"/>
                </v:line>
                <v:shape id="Freeform 3166" o:spid="_x0000_s2124" style="position:absolute;left:682;top:98;width:41;height:11;visibility:visible;mso-wrap-style:square;v-text-anchor:top" coordsize="4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EfB8QA&#10;AADdAAAADwAAAGRycy9kb3ducmV2LnhtbESPQWvCQBSE70L/w/KE3nSjQtDUVaQgePBSWw+5PbPP&#10;bGj2bdhdk/TfdwsFj8PMfMNs96NtRU8+NI4VLOYZCOLK6YZrBV+fx9kaRIjIGlvHpOCHAux3L5Mt&#10;FtoN/EH9JdYiQTgUqMDE2BVShsqQxTB3HXHy7s5bjEn6WmqPQ4LbVi6zLJcWG04LBjt6N1R9Xx5W&#10;QbYcutt5KNvKl9dwP/fGbIxR6nU6Ht5ARBrjM/zfPmkFq0Wew9+b9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xHwfEAAAA3QAAAA8AAAAAAAAAAAAAAAAAmAIAAGRycy9k&#10;b3ducmV2LnhtbFBLBQYAAAAABAAEAPUAAACJAwAAAAA=&#10;" path="m41,6l10,11r,l10,11r,l10,11r-1,l9,11r,l9,11r,l9,11r-1,l8,11r,l8,11r,l8,11r,l7,11r,l7,11r,l7,11r,l6,11r,l6,11r,l6,11r,l5,11r,l5,11r,l5,11r,l4,11r,l4,11r,l4,11r,l4,10r,l3,10r,l3,10r,l3,10r,l3,10r-1,l2,9r,l2,9r,l2,9r,l1,9r,l1,9,1,8r,l1,8r,l1,8r,l1,8r,l,7r,l,7r,l,7r,l,7,,6r,l,6r,l,6r,l,5r,l,5r,l,5r,l,4r,l,4r,l,4r,l,4r,l,3r,l1,3r,l1,3r,l1,3r,l1,3,1,2r,l1,2r,l1,2r1,l2,2r,l2,1r,l2,1r,l2,1r1,l3,1r,l3,1r,l3,1r,l4,1r,l4,r,l4,r,l4,r,l4,,5,r,l5,r,l5,r,l6,r,l6,r,l6,r,l7,r,l7,r,l7,r,l8,r,l8,r,l8,r,l9,r,l9,r,l9,r,l10,r,l10,r,l10,,41,6xe" stroked="f">
                  <v:path arrowok="t" o:connecttype="custom" o:connectlocs="10,11;10,11;9,11;9,11;8,11;8,11;7,11;7,11;6,11;6,11;5,11;5,11;4,11;4,11;4,10;3,10;3,10;2,9;2,9;1,9;1,8;1,8;1,8;0,7;0,7;0,6;0,6;0,5;0,5;0,4;0,4;0,4;0,3;1,3;1,3;1,2;1,2;2,2;2,1;3,1;3,1;3,1;4,0;4,0;4,0;5,0;5,0;6,0;6,0;7,0;7,0;8,0;8,0;9,0;9,0;10,0;41,6" o:connectangles="0,0,0,0,0,0,0,0,0,0,0,0,0,0,0,0,0,0,0,0,0,0,0,0,0,0,0,0,0,0,0,0,0,0,0,0,0,0,0,0,0,0,0,0,0,0,0,0,0,0,0,0,0,0,0,0,0"/>
                </v:shape>
                <v:shape id="Freeform 3167" o:spid="_x0000_s2125" style="position:absolute;left:682;top:98;width:41;height:11;visibility:visible;mso-wrap-style:square;v-text-anchor:top" coordsize="4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SL0McA&#10;AADdAAAADwAAAGRycy9kb3ducmV2LnhtbESPQWvCQBSE7wX/w/IEb3UTC9qmriItRevFNnrw+Mi+&#10;JtHs2yW7auyvd4VCj8PMfMNM551pxJlaX1tWkA4TEMSF1TWXCnbbj8dnED4ga2wsk4IreZjPeg9T&#10;zLS98Ded81CKCGGfoYIqBJdJ6YuKDPqhdcTR+7GtwRBlW0rd4iXCTSNHSTKWBmuOCxU6equoOOYn&#10;o+D9ZX1I3YiL7dfn1f2GnDf7w1KpQb9bvIII1IX/8F97pRU8peMJ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ski9DHAAAA3QAAAA8AAAAAAAAAAAAAAAAAmAIAAGRy&#10;cy9kb3ducmV2LnhtbFBLBQYAAAAABAAEAPUAAACMAwAAAAA=&#10;" path="m41,6l10,11r,l10,11r,l10,11r-1,l9,11r,l9,11r,l9,11r-1,l8,11r,l8,11r,l8,11r,l7,11r,l7,11r,l7,11r,l6,11r,l6,11r,l6,11r,l5,11r,l5,11r,l5,11r,l4,11r,l4,11r,l4,11r,l4,10r,l3,10r,l3,10r,l3,10r,l3,10r-1,l2,9r,l2,9r,l2,9r,l1,9r,l1,9,1,8r,l1,8r,l1,8r,l1,8r,l,7r,l,7r,l,7r,l,7,,6r,l,6r,l,6r,l,5r,l,5r,l,5r,l,4r,l,4r,l,4r,l,4r,l,3r,l1,3r,l1,3r,l1,3r,l1,3,1,2r,l1,2r,l1,2r1,l2,2r,l2,1r,l2,1r,l2,1r1,l3,1r,l3,1r,l3,1r,l4,1r,l4,r,l4,r,l4,r,l4,,5,r,l5,r,l5,r,l6,r,l6,r,l6,r,l7,r,l7,r,l7,r,l8,r,l8,r,l8,r,l9,r,l9,r,l9,r,l10,r,l10,r,l10,,41,6xe" filled="f" strokeweight="0">
                  <v:stroke joinstyle="miter"/>
                  <v:path arrowok="t" o:connecttype="custom" o:connectlocs="10,11;10,11;9,11;9,11;8,11;8,11;7,11;7,11;6,11;6,11;5,11;5,11;4,11;4,11;4,10;3,10;3,10;2,9;2,9;1,9;1,8;1,8;1,8;0,7;0,7;0,6;0,6;0,5;0,5;0,4;0,4;0,4;0,3;1,3;1,3;1,2;1,2;2,2;2,1;3,1;3,1;3,1;4,0;4,0;4,0;5,0;5,0;6,0;6,0;7,0;7,0;8,0;8,0;9,0;9,0;10,0;41,6" o:connectangles="0,0,0,0,0,0,0,0,0,0,0,0,0,0,0,0,0,0,0,0,0,0,0,0,0,0,0,0,0,0,0,0,0,0,0,0,0,0,0,0,0,0,0,0,0,0,0,0,0,0,0,0,0,0,0,0,0"/>
                </v:shape>
                <v:rect id="Rectangle 3168" o:spid="_x0000_s2126" style="position:absolute;left:723;top:188;width:30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2MEA&#10;AADdAAAADwAAAGRycy9kb3ducmV2LnhtbERPy4rCMBTdD/gP4QruxsTHFK1GEUEQdBajA24vzbUt&#10;Nje1iVr/3iwEl4fzni9bW4k7Nb50rGHQVyCIM2dKzjX8HzffExA+IBusHJOGJ3lYLjpfc0yNe/Af&#10;3Q8hFzGEfYoaihDqVEqfFWTR911NHLmzayyGCJtcmgYfMdxWcqhUIi2WHBsKrGldUHY53KwGTMbm&#10;+nse7Y+7W4LTvFWbn5PSutdtVzMQgdrwEb/dW6NhNEji3PgmPgG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hZ9jBAAAA3QAAAA8AAAAAAAAAAAAAAAAAmAIAAGRycy9kb3du&#10;cmV2LnhtbFBLBQYAAAAABAAEAPUAAACGAwAAAAA=&#10;" stroked="f"/>
                <v:rect id="Rectangle 3169" o:spid="_x0000_s2127" style="position:absolute;left:723;top:188;width:30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hvm8UA&#10;AADdAAAADwAAAGRycy9kb3ducmV2LnhtbESPT2vCQBTE70K/w/IK3nSTiv+iq0ih4EmrleLxmX1N&#10;Qnbfhuyq6bfvCgWPw8z8hlmuO2vEjVpfOVaQDhMQxLnTFRcKTl8fgxkIH5A1Gsek4Jc8rFcvvSVm&#10;2t35QLdjKESEsM9QQRlCk0np85Is+qFriKP341qLIcq2kLrFe4RbI9+SZCItVhwXSmzovaS8Pl6t&#10;gtn4YurTdHTeTffpd01mQ373qVT/tdssQATqwjP8395qBaN0MofHm/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G+bxQAAAN0AAAAPAAAAAAAAAAAAAAAAAJgCAABkcnMv&#10;ZG93bnJldi54bWxQSwUGAAAAAAQABAD1AAAAigMAAAAA&#10;" filled="f" strokeweight="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70" o:spid="_x0000_s2128" type="#_x0000_t75" style="position:absolute;left:608;top:23;width:19;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qMU/EAAAA3QAAAA8AAABkcnMvZG93bnJldi54bWxET0trwkAQvhf6H5Yp9FY3pmglukopfShI&#10;fR48DtlpkjY7m2ZXjf/eORR6/Pjek1nnanWiNlSeDfR7CSji3NuKCwP73dvDCFSIyBZrz2TgQgFm&#10;09ubCWbWn3lDp20slIRwyNBAGWOTaR3ykhyGnm+IhfvyrcMosC20bfEs4a7WaZIMtcOKpaHEhl5K&#10;yn+2Rye9v3V8P6Sv83TBn9XH4Dus0vXSmPu77nkMKlIX/8V/7rk18Nh/kv3yRp6Anl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tqMU/EAAAA3QAAAA8AAAAAAAAAAAAAAAAA&#10;nwIAAGRycy9kb3ducmV2LnhtbFBLBQYAAAAABAAEAPcAAACQAwAAAAA=&#10;">
                  <v:imagedata r:id="rId118" o:title=""/>
                </v:shape>
                <v:shape id="Freeform 3171" o:spid="_x0000_s2129" style="position:absolute;left:609;top:23;width:18;height:5;visibility:visible;mso-wrap-style:square;v-text-anchor:top" coordsize="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KtcQA&#10;AADdAAAADwAAAGRycy9kb3ducmV2LnhtbESPwWrDMBBE74X+g9hCbo3sJNTBiRJKIZAe6ybQ42Jt&#10;bRFrJSQldv6+KhR6HGbmDbPdT3YQNwrROFZQzgsQxK3ThjsFp8/D8xpETMgaB8ek4E4R9rvHhy3W&#10;2o38QbcmdSJDONaooE/J11LGtieLce48cfa+XbCYsgyd1AHHDLeDXBTFi7RoOC/06Omtp/bSXK0C&#10;/26Hr3Pr3dqsRn80TVWtiqDU7Gl63YBINKX/8F/7qBUsy6qE3zf5Cc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firXEAAAA3QAAAA8AAAAAAAAAAAAAAAAAmAIAAGRycy9k&#10;b3ducmV2LnhtbFBLBQYAAAAABAAEAPUAAACJAwAAAAA=&#10;" path="m5,1l11,r7,4l,5,5,1xe" filled="f" strokeweight="0">
                  <v:stroke joinstyle="miter"/>
                  <v:path arrowok="t" o:connecttype="custom" o:connectlocs="5,1;11,0;18,4;0,5;5,1" o:connectangles="0,0,0,0,0"/>
                </v:shape>
                <v:shape id="Picture 3172" o:spid="_x0000_s2130" type="#_x0000_t75" style="position:absolute;left:609;top:173;width:18;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oTYvHAAAA3QAAAA8AAABkcnMvZG93bnJldi54bWxEj09rwkAUxO+C32F5gre6MUJtYzZS/AOl&#10;WEqtB4/P7DOJzb4N2TWm375bKHgcZuY3TLrsTS06al1lWcF0EoEgzq2uuFBw+No+PIFwHlljbZkU&#10;/JCDZTYcpJhoe+NP6va+EAHCLkEFpfdNIqXLSzLoJrYhDt7ZtgZ9kG0hdYu3ADe1jKPoURqsOCyU&#10;2NCqpPx7fzUK3uL32Jhud7ocNx/z2c6vV/y8Vmo86l8WIDz1/h7+b79qBbPpPIa/N+EJyOw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UoTYvHAAAA3QAAAA8AAAAAAAAAAAAA&#10;AAAAnwIAAGRycy9kb3ducmV2LnhtbFBLBQYAAAAABAAEAPcAAACTAwAAAAA=&#10;">
                  <v:imagedata r:id="rId119" o:title=""/>
                </v:shape>
                <v:shape id="Freeform 3173" o:spid="_x0000_s2131" style="position:absolute;left:609;top:173;width:18;height:5;visibility:visible;mso-wrap-style:square;v-text-anchor:top" coordsize="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WcMA&#10;AADdAAAADwAAAGRycy9kb3ducmV2LnhtbESPQWsCMRSE7wX/Q3iCt5q1Sle2RpGCYI/dKnh8bF53&#10;g5uXkER3/fdNodDjMDPfMJvdaHtxpxCNYwWLeQGCuHHacKvg9HV4XoOICVlj75gUPCjCbjt52mCl&#10;3cCfdK9TKzKEY4UKupR8JWVsOrIY584TZ+/bBYspy9BKHXDIcNvLl6J4lRYN54UOPb131Fzrm1Xg&#10;P2x/OTferc1q8EdTl+WqCErNpuP+DUSiMf2H/9pHrWC5KJfw+yY/Ab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xWcMAAADdAAAADwAAAAAAAAAAAAAAAACYAgAAZHJzL2Rv&#10;d25yZXYueG1sUEsFBgAAAAAEAAQA9QAAAIgDAAAAAA==&#10;" path="m11,5l5,5,,,18,2,11,5xe" filled="f" strokeweight="0">
                  <v:stroke joinstyle="miter"/>
                  <v:path arrowok="t" o:connecttype="custom" o:connectlocs="11,5;5,5;0,0;18,2;11,5" o:connectangles="0,0,0,0,0"/>
                </v:shape>
                <v:rect id="Rectangle 3174" o:spid="_x0000_s2132" style="position:absolute;left:672;top:24;width:350;height: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BW2MYA&#10;AADdAAAADwAAAGRycy9kb3ducmV2LnhtbESPT2vCQBTE7wW/w/IKvdVNtBqJriKFQk/Wf4jHZ/Y1&#10;Cdl9G7Jbjd/eLRR6HGbmN8xi1VsjrtT52rGCdJiAIC6crrlUcDx8vM5A+ICs0TgmBXfysFoOnhaY&#10;a3fjHV33oRQRwj5HBVUIbS6lLyqy6IeuJY7et+sshii7UuoObxFujRwlyVRarDkuVNjSe0VFs/+x&#10;CmaTi2mO2fi8yb7SU0NmTX6zVerluV/PQQTqw3/4r/2pFYzT7A1+38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BW2MYAAADdAAAADwAAAAAAAAAAAAAAAACYAgAAZHJz&#10;L2Rvd25yZXYueG1sUEsFBgAAAAAEAAQA9QAAAIsDAAAAAA==&#10;" filled="f" strokeweight="0"/>
                <w10:wrap type="square" anchorx="margin" anchory="margin"/>
              </v:group>
            </w:pict>
          </mc:Fallback>
        </mc:AlternateContent>
      </w:r>
    </w:p>
    <w:p w14:paraId="18E1974D" w14:textId="305A4E74" w:rsidR="00E5364F" w:rsidRDefault="00E5364F" w:rsidP="00680DE7">
      <w:pPr>
        <w:rPr>
          <w:rFonts w:cs="Times New Roman"/>
          <w:noProof/>
          <w:szCs w:val="24"/>
        </w:rPr>
      </w:pPr>
    </w:p>
    <w:p w14:paraId="0343BD8C" w14:textId="08D233BD" w:rsidR="00680DE7" w:rsidRPr="006F6797" w:rsidRDefault="00680DE7" w:rsidP="00680DE7">
      <w:pPr>
        <w:rPr>
          <w:rFonts w:cs="Times New Roman"/>
          <w:noProof/>
          <w:szCs w:val="24"/>
          <w:vertAlign w:val="superscript"/>
        </w:rPr>
      </w:pPr>
      <w:r>
        <w:rPr>
          <w:noProof/>
        </w:rPr>
        <mc:AlternateContent>
          <mc:Choice Requires="wpg">
            <w:drawing>
              <wp:anchor distT="0" distB="0" distL="114300" distR="114300" simplePos="0" relativeHeight="251680768" behindDoc="0" locked="0" layoutInCell="1" allowOverlap="1" wp14:anchorId="7F63A325" wp14:editId="0406196A">
                <wp:simplePos x="0" y="0"/>
                <wp:positionH relativeFrom="margin">
                  <wp:posOffset>4750</wp:posOffset>
                </wp:positionH>
                <wp:positionV relativeFrom="margin">
                  <wp:align>center</wp:align>
                </wp:positionV>
                <wp:extent cx="5943600" cy="6858000"/>
                <wp:effectExtent l="0" t="0" r="19050" b="19050"/>
                <wp:wrapSquare wrapText="bothSides"/>
                <wp:docPr id="1477" name="Group 1489"/>
                <wp:cNvGraphicFramePr/>
                <a:graphic xmlns:a="http://schemas.openxmlformats.org/drawingml/2006/main">
                  <a:graphicData uri="http://schemas.microsoft.com/office/word/2010/wordprocessingGroup">
                    <wpg:wgp>
                      <wpg:cNvGrpSpPr/>
                      <wpg:grpSpPr bwMode="auto">
                        <a:xfrm>
                          <a:off x="0" y="0"/>
                          <a:ext cx="5943600" cy="6858000"/>
                          <a:chOff x="0" y="0"/>
                          <a:chExt cx="2503" cy="2801"/>
                        </a:xfrm>
                      </wpg:grpSpPr>
                      <wpg:grpSp>
                        <wpg:cNvPr id="1478" name="Group 1478"/>
                        <wpg:cNvGrpSpPr>
                          <a:grpSpLocks/>
                        </wpg:cNvGrpSpPr>
                        <wpg:grpSpPr bwMode="auto">
                          <a:xfrm>
                            <a:off x="2017" y="2125"/>
                            <a:ext cx="94" cy="94"/>
                            <a:chOff x="2017" y="2125"/>
                            <a:chExt cx="94" cy="94"/>
                          </a:xfrm>
                        </wpg:grpSpPr>
                        <wps:wsp>
                          <wps:cNvPr id="1479" name="Rectangle 1479"/>
                          <wps:cNvSpPr>
                            <a:spLocks noChangeArrowheads="1"/>
                          </wps:cNvSpPr>
                          <wps:spPr bwMode="auto">
                            <a:xfrm>
                              <a:off x="2017" y="2125"/>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0" name="Rectangle 1480"/>
                          <wps:cNvSpPr>
                            <a:spLocks noChangeArrowheads="1"/>
                          </wps:cNvSpPr>
                          <wps:spPr bwMode="auto">
                            <a:xfrm>
                              <a:off x="2017" y="2125"/>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81" name="Rectangle 1481"/>
                          <wps:cNvSpPr>
                            <a:spLocks noChangeArrowheads="1"/>
                          </wps:cNvSpPr>
                          <wps:spPr bwMode="auto">
                            <a:xfrm>
                              <a:off x="2080" y="218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2" name="Rectangle 1482"/>
                          <wps:cNvSpPr>
                            <a:spLocks noChangeArrowheads="1"/>
                          </wps:cNvSpPr>
                          <wps:spPr bwMode="auto">
                            <a:xfrm>
                              <a:off x="2080" y="218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83" name="Rectangle 1483"/>
                          <wps:cNvSpPr>
                            <a:spLocks noChangeArrowheads="1"/>
                          </wps:cNvSpPr>
                          <wps:spPr bwMode="auto">
                            <a:xfrm>
                              <a:off x="2080" y="2200"/>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4" name="Rectangle 1484"/>
                          <wps:cNvSpPr>
                            <a:spLocks noChangeArrowheads="1"/>
                          </wps:cNvSpPr>
                          <wps:spPr bwMode="auto">
                            <a:xfrm>
                              <a:off x="2049" y="218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5" name="Rectangle 1485"/>
                          <wps:cNvSpPr>
                            <a:spLocks noChangeArrowheads="1"/>
                          </wps:cNvSpPr>
                          <wps:spPr bwMode="auto">
                            <a:xfrm>
                              <a:off x="2049" y="218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86" name="Rectangle 1486"/>
                          <wps:cNvSpPr>
                            <a:spLocks noChangeArrowheads="1"/>
                          </wps:cNvSpPr>
                          <wps:spPr bwMode="auto">
                            <a:xfrm>
                              <a:off x="2049" y="2200"/>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7" name="Rectangle 1487"/>
                          <wps:cNvSpPr>
                            <a:spLocks noChangeArrowheads="1"/>
                          </wps:cNvSpPr>
                          <wps:spPr bwMode="auto">
                            <a:xfrm>
                              <a:off x="2018" y="218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88" name="Rectangle 1488"/>
                          <wps:cNvSpPr>
                            <a:spLocks noChangeArrowheads="1"/>
                          </wps:cNvSpPr>
                          <wps:spPr bwMode="auto">
                            <a:xfrm>
                              <a:off x="2018" y="218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89" name="Rectangle 1489"/>
                          <wps:cNvSpPr>
                            <a:spLocks noChangeArrowheads="1"/>
                          </wps:cNvSpPr>
                          <wps:spPr bwMode="auto">
                            <a:xfrm>
                              <a:off x="2018" y="2200"/>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0" name="Rectangle 1490"/>
                          <wps:cNvSpPr>
                            <a:spLocks noChangeArrowheads="1"/>
                          </wps:cNvSpPr>
                          <wps:spPr bwMode="auto">
                            <a:xfrm>
                              <a:off x="2080" y="215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1" name="Rectangle 1491"/>
                          <wps:cNvSpPr>
                            <a:spLocks noChangeArrowheads="1"/>
                          </wps:cNvSpPr>
                          <wps:spPr bwMode="auto">
                            <a:xfrm>
                              <a:off x="2080" y="215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92" name="Rectangle 1492"/>
                          <wps:cNvSpPr>
                            <a:spLocks noChangeArrowheads="1"/>
                          </wps:cNvSpPr>
                          <wps:spPr bwMode="auto">
                            <a:xfrm>
                              <a:off x="2080" y="216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3" name="Rectangle 1493"/>
                          <wps:cNvSpPr>
                            <a:spLocks noChangeArrowheads="1"/>
                          </wps:cNvSpPr>
                          <wps:spPr bwMode="auto">
                            <a:xfrm>
                              <a:off x="2049" y="215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4" name="Rectangle 1494"/>
                          <wps:cNvSpPr>
                            <a:spLocks noChangeArrowheads="1"/>
                          </wps:cNvSpPr>
                          <wps:spPr bwMode="auto">
                            <a:xfrm>
                              <a:off x="2049" y="215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95" name="Rectangle 1495"/>
                          <wps:cNvSpPr>
                            <a:spLocks noChangeArrowheads="1"/>
                          </wps:cNvSpPr>
                          <wps:spPr bwMode="auto">
                            <a:xfrm>
                              <a:off x="2049" y="216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6" name="Rectangle 1496"/>
                          <wps:cNvSpPr>
                            <a:spLocks noChangeArrowheads="1"/>
                          </wps:cNvSpPr>
                          <wps:spPr bwMode="auto">
                            <a:xfrm>
                              <a:off x="2018" y="215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7" name="Rectangle 1497"/>
                          <wps:cNvSpPr>
                            <a:spLocks noChangeArrowheads="1"/>
                          </wps:cNvSpPr>
                          <wps:spPr bwMode="auto">
                            <a:xfrm>
                              <a:off x="2018" y="215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98" name="Rectangle 1498"/>
                          <wps:cNvSpPr>
                            <a:spLocks noChangeArrowheads="1"/>
                          </wps:cNvSpPr>
                          <wps:spPr bwMode="auto">
                            <a:xfrm>
                              <a:off x="2018" y="216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99" name="Rectangle 1499"/>
                          <wps:cNvSpPr>
                            <a:spLocks noChangeArrowheads="1"/>
                          </wps:cNvSpPr>
                          <wps:spPr bwMode="auto">
                            <a:xfrm>
                              <a:off x="2080" y="212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00" name="Rectangle 1500"/>
                          <wps:cNvSpPr>
                            <a:spLocks noChangeArrowheads="1"/>
                          </wps:cNvSpPr>
                          <wps:spPr bwMode="auto">
                            <a:xfrm>
                              <a:off x="2080" y="212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01" name="Rectangle 1501"/>
                          <wps:cNvSpPr>
                            <a:spLocks noChangeArrowheads="1"/>
                          </wps:cNvSpPr>
                          <wps:spPr bwMode="auto">
                            <a:xfrm>
                              <a:off x="2080" y="213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02" name="Rectangle 1502"/>
                          <wps:cNvSpPr>
                            <a:spLocks noChangeArrowheads="1"/>
                          </wps:cNvSpPr>
                          <wps:spPr bwMode="auto">
                            <a:xfrm>
                              <a:off x="2049" y="212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03" name="Rectangle 1503"/>
                          <wps:cNvSpPr>
                            <a:spLocks noChangeArrowheads="1"/>
                          </wps:cNvSpPr>
                          <wps:spPr bwMode="auto">
                            <a:xfrm>
                              <a:off x="2049" y="212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04" name="Rectangle 1504"/>
                          <wps:cNvSpPr>
                            <a:spLocks noChangeArrowheads="1"/>
                          </wps:cNvSpPr>
                          <wps:spPr bwMode="auto">
                            <a:xfrm>
                              <a:off x="2049" y="213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05" name="Rectangle 1505"/>
                          <wps:cNvSpPr>
                            <a:spLocks noChangeArrowheads="1"/>
                          </wps:cNvSpPr>
                          <wps:spPr bwMode="auto">
                            <a:xfrm>
                              <a:off x="2018" y="212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06" name="Rectangle 1506"/>
                          <wps:cNvSpPr>
                            <a:spLocks noChangeArrowheads="1"/>
                          </wps:cNvSpPr>
                          <wps:spPr bwMode="auto">
                            <a:xfrm>
                              <a:off x="2018" y="212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07" name="Rectangle 1507"/>
                          <wps:cNvSpPr>
                            <a:spLocks noChangeArrowheads="1"/>
                          </wps:cNvSpPr>
                          <wps:spPr bwMode="auto">
                            <a:xfrm>
                              <a:off x="2018" y="213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508" name="Group 1508"/>
                        <wpg:cNvGrpSpPr>
                          <a:grpSpLocks/>
                        </wpg:cNvGrpSpPr>
                        <wpg:grpSpPr bwMode="auto">
                          <a:xfrm>
                            <a:off x="2017" y="2226"/>
                            <a:ext cx="94" cy="94"/>
                            <a:chOff x="2017" y="2226"/>
                            <a:chExt cx="94" cy="94"/>
                          </a:xfrm>
                        </wpg:grpSpPr>
                        <wps:wsp>
                          <wps:cNvPr id="1509" name="Rectangle 1509"/>
                          <wps:cNvSpPr>
                            <a:spLocks noChangeArrowheads="1"/>
                          </wps:cNvSpPr>
                          <wps:spPr bwMode="auto">
                            <a:xfrm>
                              <a:off x="2017" y="2226"/>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0" name="Rectangle 1510"/>
                          <wps:cNvSpPr>
                            <a:spLocks noChangeArrowheads="1"/>
                          </wps:cNvSpPr>
                          <wps:spPr bwMode="auto">
                            <a:xfrm>
                              <a:off x="2017" y="2226"/>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11" name="Rectangle 1511"/>
                          <wps:cNvSpPr>
                            <a:spLocks noChangeArrowheads="1"/>
                          </wps:cNvSpPr>
                          <wps:spPr bwMode="auto">
                            <a:xfrm>
                              <a:off x="2080" y="2289"/>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2" name="Rectangle 1512"/>
                          <wps:cNvSpPr>
                            <a:spLocks noChangeArrowheads="1"/>
                          </wps:cNvSpPr>
                          <wps:spPr bwMode="auto">
                            <a:xfrm>
                              <a:off x="2080" y="2289"/>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13" name="Rectangle 1513"/>
                          <wps:cNvSpPr>
                            <a:spLocks noChangeArrowheads="1"/>
                          </wps:cNvSpPr>
                          <wps:spPr bwMode="auto">
                            <a:xfrm>
                              <a:off x="2080" y="230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4" name="Rectangle 1514"/>
                          <wps:cNvSpPr>
                            <a:spLocks noChangeArrowheads="1"/>
                          </wps:cNvSpPr>
                          <wps:spPr bwMode="auto">
                            <a:xfrm>
                              <a:off x="2049" y="2289"/>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5" name="Rectangle 1515"/>
                          <wps:cNvSpPr>
                            <a:spLocks noChangeArrowheads="1"/>
                          </wps:cNvSpPr>
                          <wps:spPr bwMode="auto">
                            <a:xfrm>
                              <a:off x="2049" y="2289"/>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16" name="Rectangle 1516"/>
                          <wps:cNvSpPr>
                            <a:spLocks noChangeArrowheads="1"/>
                          </wps:cNvSpPr>
                          <wps:spPr bwMode="auto">
                            <a:xfrm>
                              <a:off x="2049" y="230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7" name="Rectangle 1517"/>
                          <wps:cNvSpPr>
                            <a:spLocks noChangeArrowheads="1"/>
                          </wps:cNvSpPr>
                          <wps:spPr bwMode="auto">
                            <a:xfrm>
                              <a:off x="2018" y="2289"/>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18" name="Rectangle 1518"/>
                          <wps:cNvSpPr>
                            <a:spLocks noChangeArrowheads="1"/>
                          </wps:cNvSpPr>
                          <wps:spPr bwMode="auto">
                            <a:xfrm>
                              <a:off x="2018" y="2289"/>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19" name="Rectangle 1519"/>
                          <wps:cNvSpPr>
                            <a:spLocks noChangeArrowheads="1"/>
                          </wps:cNvSpPr>
                          <wps:spPr bwMode="auto">
                            <a:xfrm>
                              <a:off x="2018" y="230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0" name="Rectangle 1520"/>
                          <wps:cNvSpPr>
                            <a:spLocks noChangeArrowheads="1"/>
                          </wps:cNvSpPr>
                          <wps:spPr bwMode="auto">
                            <a:xfrm>
                              <a:off x="2080" y="225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1" name="Rectangle 1521"/>
                          <wps:cNvSpPr>
                            <a:spLocks noChangeArrowheads="1"/>
                          </wps:cNvSpPr>
                          <wps:spPr bwMode="auto">
                            <a:xfrm>
                              <a:off x="2080" y="225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22" name="Rectangle 1522"/>
                          <wps:cNvSpPr>
                            <a:spLocks noChangeArrowheads="1"/>
                          </wps:cNvSpPr>
                          <wps:spPr bwMode="auto">
                            <a:xfrm>
                              <a:off x="2080" y="22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3" name="Rectangle 1523"/>
                          <wps:cNvSpPr>
                            <a:spLocks noChangeArrowheads="1"/>
                          </wps:cNvSpPr>
                          <wps:spPr bwMode="auto">
                            <a:xfrm>
                              <a:off x="2049" y="225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4" name="Rectangle 1524"/>
                          <wps:cNvSpPr>
                            <a:spLocks noChangeArrowheads="1"/>
                          </wps:cNvSpPr>
                          <wps:spPr bwMode="auto">
                            <a:xfrm>
                              <a:off x="2049" y="225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25" name="Rectangle 1525"/>
                          <wps:cNvSpPr>
                            <a:spLocks noChangeArrowheads="1"/>
                          </wps:cNvSpPr>
                          <wps:spPr bwMode="auto">
                            <a:xfrm>
                              <a:off x="2049" y="22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6" name="Rectangle 1526"/>
                          <wps:cNvSpPr>
                            <a:spLocks noChangeArrowheads="1"/>
                          </wps:cNvSpPr>
                          <wps:spPr bwMode="auto">
                            <a:xfrm>
                              <a:off x="2018" y="225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7" name="Rectangle 1527"/>
                          <wps:cNvSpPr>
                            <a:spLocks noChangeArrowheads="1"/>
                          </wps:cNvSpPr>
                          <wps:spPr bwMode="auto">
                            <a:xfrm>
                              <a:off x="2018" y="225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28" name="Rectangle 1528"/>
                          <wps:cNvSpPr>
                            <a:spLocks noChangeArrowheads="1"/>
                          </wps:cNvSpPr>
                          <wps:spPr bwMode="auto">
                            <a:xfrm>
                              <a:off x="2018" y="22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29" name="Rectangle 1529"/>
                          <wps:cNvSpPr>
                            <a:spLocks noChangeArrowheads="1"/>
                          </wps:cNvSpPr>
                          <wps:spPr bwMode="auto">
                            <a:xfrm>
                              <a:off x="2080" y="222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30" name="Rectangle 1530"/>
                          <wps:cNvSpPr>
                            <a:spLocks noChangeArrowheads="1"/>
                          </wps:cNvSpPr>
                          <wps:spPr bwMode="auto">
                            <a:xfrm>
                              <a:off x="2080" y="222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31" name="Rectangle 1531"/>
                          <wps:cNvSpPr>
                            <a:spLocks noChangeArrowheads="1"/>
                          </wps:cNvSpPr>
                          <wps:spPr bwMode="auto">
                            <a:xfrm>
                              <a:off x="2080" y="223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32" name="Rectangle 1532"/>
                          <wps:cNvSpPr>
                            <a:spLocks noChangeArrowheads="1"/>
                          </wps:cNvSpPr>
                          <wps:spPr bwMode="auto">
                            <a:xfrm>
                              <a:off x="2049" y="222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33" name="Rectangle 1533"/>
                          <wps:cNvSpPr>
                            <a:spLocks noChangeArrowheads="1"/>
                          </wps:cNvSpPr>
                          <wps:spPr bwMode="auto">
                            <a:xfrm>
                              <a:off x="2049" y="222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34" name="Rectangle 1534"/>
                          <wps:cNvSpPr>
                            <a:spLocks noChangeArrowheads="1"/>
                          </wps:cNvSpPr>
                          <wps:spPr bwMode="auto">
                            <a:xfrm>
                              <a:off x="2049" y="223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35" name="Rectangle 1535"/>
                          <wps:cNvSpPr>
                            <a:spLocks noChangeArrowheads="1"/>
                          </wps:cNvSpPr>
                          <wps:spPr bwMode="auto">
                            <a:xfrm>
                              <a:off x="2018" y="2226"/>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36" name="Rectangle 1536"/>
                          <wps:cNvSpPr>
                            <a:spLocks noChangeArrowheads="1"/>
                          </wps:cNvSpPr>
                          <wps:spPr bwMode="auto">
                            <a:xfrm>
                              <a:off x="2018" y="2226"/>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37" name="Rectangle 1537"/>
                          <wps:cNvSpPr>
                            <a:spLocks noChangeArrowheads="1"/>
                          </wps:cNvSpPr>
                          <wps:spPr bwMode="auto">
                            <a:xfrm>
                              <a:off x="2018" y="2239"/>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1538" name="Freeform 1538"/>
                        <wps:cNvSpPr>
                          <a:spLocks/>
                        </wps:cNvSpPr>
                        <wps:spPr bwMode="auto">
                          <a:xfrm>
                            <a:off x="1875" y="1713"/>
                            <a:ext cx="22" cy="30"/>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solidFill>
                            <a:srgbClr val="000000"/>
                          </a:solidFill>
                          <a:ln w="0">
                            <a:solidFill>
                              <a:srgbClr val="000000"/>
                            </a:solidFill>
                            <a:prstDash val="solid"/>
                            <a:round/>
                            <a:headEnd/>
                            <a:tailEnd/>
                          </a:ln>
                        </wps:spPr>
                        <wps:bodyPr/>
                      </wps:wsp>
                      <wps:wsp>
                        <wps:cNvPr id="1539" name="Freeform 1539"/>
                        <wps:cNvSpPr>
                          <a:spLocks/>
                        </wps:cNvSpPr>
                        <wps:spPr bwMode="auto">
                          <a:xfrm>
                            <a:off x="1875" y="1713"/>
                            <a:ext cx="22" cy="30"/>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40" name="Freeform 1540"/>
                        <wps:cNvSpPr>
                          <a:spLocks/>
                        </wps:cNvSpPr>
                        <wps:spPr bwMode="auto">
                          <a:xfrm>
                            <a:off x="1874" y="1626"/>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1541" name="Freeform 1541"/>
                        <wps:cNvSpPr>
                          <a:spLocks/>
                        </wps:cNvSpPr>
                        <wps:spPr bwMode="auto">
                          <a:xfrm>
                            <a:off x="1874" y="1626"/>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42" name="Freeform 1542"/>
                        <wps:cNvSpPr>
                          <a:spLocks/>
                        </wps:cNvSpPr>
                        <wps:spPr bwMode="auto">
                          <a:xfrm>
                            <a:off x="1959" y="1628"/>
                            <a:ext cx="17" cy="29"/>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1543" name="Freeform 1543"/>
                        <wps:cNvSpPr>
                          <a:spLocks/>
                        </wps:cNvSpPr>
                        <wps:spPr bwMode="auto">
                          <a:xfrm>
                            <a:off x="1959" y="1628"/>
                            <a:ext cx="17" cy="29"/>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44" name="Freeform 1544"/>
                        <wps:cNvSpPr>
                          <a:spLocks/>
                        </wps:cNvSpPr>
                        <wps:spPr bwMode="auto">
                          <a:xfrm>
                            <a:off x="1952" y="1714"/>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solidFill>
                            <a:srgbClr val="000000"/>
                          </a:solidFill>
                          <a:ln w="0">
                            <a:solidFill>
                              <a:srgbClr val="000000"/>
                            </a:solidFill>
                            <a:prstDash val="solid"/>
                            <a:round/>
                            <a:headEnd/>
                            <a:tailEnd/>
                          </a:ln>
                        </wps:spPr>
                        <wps:bodyPr/>
                      </wps:wsp>
                      <wps:wsp>
                        <wps:cNvPr id="1545" name="Freeform 1545"/>
                        <wps:cNvSpPr>
                          <a:spLocks/>
                        </wps:cNvSpPr>
                        <wps:spPr bwMode="auto">
                          <a:xfrm>
                            <a:off x="1952" y="1714"/>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46" name="Freeform 1546"/>
                        <wps:cNvSpPr>
                          <a:spLocks/>
                        </wps:cNvSpPr>
                        <wps:spPr bwMode="auto">
                          <a:xfrm>
                            <a:off x="1936" y="1748"/>
                            <a:ext cx="18" cy="85"/>
                          </a:xfrm>
                          <a:custGeom>
                            <a:avLst/>
                            <a:gdLst>
                              <a:gd name="T0" fmla="*/ 12 w 18"/>
                              <a:gd name="T1" fmla="*/ 85 h 85"/>
                              <a:gd name="T2" fmla="*/ 14 w 18"/>
                              <a:gd name="T3" fmla="*/ 84 h 85"/>
                              <a:gd name="T4" fmla="*/ 15 w 18"/>
                              <a:gd name="T5" fmla="*/ 83 h 85"/>
                              <a:gd name="T6" fmla="*/ 15 w 18"/>
                              <a:gd name="T7" fmla="*/ 82 h 85"/>
                              <a:gd name="T8" fmla="*/ 16 w 18"/>
                              <a:gd name="T9" fmla="*/ 82 h 85"/>
                              <a:gd name="T10" fmla="*/ 17 w 18"/>
                              <a:gd name="T11" fmla="*/ 81 h 85"/>
                              <a:gd name="T12" fmla="*/ 17 w 18"/>
                              <a:gd name="T13" fmla="*/ 80 h 85"/>
                              <a:gd name="T14" fmla="*/ 17 w 18"/>
                              <a:gd name="T15" fmla="*/ 79 h 85"/>
                              <a:gd name="T16" fmla="*/ 18 w 18"/>
                              <a:gd name="T17" fmla="*/ 78 h 85"/>
                              <a:gd name="T18" fmla="*/ 18 w 18"/>
                              <a:gd name="T19" fmla="*/ 78 h 85"/>
                              <a:gd name="T20" fmla="*/ 18 w 18"/>
                              <a:gd name="T21" fmla="*/ 77 h 85"/>
                              <a:gd name="T22" fmla="*/ 18 w 18"/>
                              <a:gd name="T23" fmla="*/ 76 h 85"/>
                              <a:gd name="T24" fmla="*/ 18 w 18"/>
                              <a:gd name="T25" fmla="*/ 75 h 85"/>
                              <a:gd name="T26" fmla="*/ 18 w 18"/>
                              <a:gd name="T27" fmla="*/ 10 h 85"/>
                              <a:gd name="T28" fmla="*/ 18 w 18"/>
                              <a:gd name="T29" fmla="*/ 10 h 85"/>
                              <a:gd name="T30" fmla="*/ 18 w 18"/>
                              <a:gd name="T31" fmla="*/ 9 h 85"/>
                              <a:gd name="T32" fmla="*/ 18 w 18"/>
                              <a:gd name="T33" fmla="*/ 8 h 85"/>
                              <a:gd name="T34" fmla="*/ 18 w 18"/>
                              <a:gd name="T35" fmla="*/ 7 h 85"/>
                              <a:gd name="T36" fmla="*/ 17 w 18"/>
                              <a:gd name="T37" fmla="*/ 7 h 85"/>
                              <a:gd name="T38" fmla="*/ 17 w 18"/>
                              <a:gd name="T39" fmla="*/ 6 h 85"/>
                              <a:gd name="T40" fmla="*/ 17 w 18"/>
                              <a:gd name="T41" fmla="*/ 5 h 85"/>
                              <a:gd name="T42" fmla="*/ 16 w 18"/>
                              <a:gd name="T43" fmla="*/ 4 h 85"/>
                              <a:gd name="T44" fmla="*/ 15 w 18"/>
                              <a:gd name="T45" fmla="*/ 3 h 85"/>
                              <a:gd name="T46" fmla="*/ 15 w 18"/>
                              <a:gd name="T47" fmla="*/ 3 h 85"/>
                              <a:gd name="T48" fmla="*/ 14 w 18"/>
                              <a:gd name="T49" fmla="*/ 2 h 85"/>
                              <a:gd name="T50" fmla="*/ 12 w 18"/>
                              <a:gd name="T51" fmla="*/ 1 h 85"/>
                              <a:gd name="T52" fmla="*/ 7 w 18"/>
                              <a:gd name="T53" fmla="*/ 1 h 85"/>
                              <a:gd name="T54" fmla="*/ 5 w 18"/>
                              <a:gd name="T55" fmla="*/ 1 h 85"/>
                              <a:gd name="T56" fmla="*/ 4 w 18"/>
                              <a:gd name="T57" fmla="*/ 2 h 85"/>
                              <a:gd name="T58" fmla="*/ 3 w 18"/>
                              <a:gd name="T59" fmla="*/ 3 h 85"/>
                              <a:gd name="T60" fmla="*/ 2 w 18"/>
                              <a:gd name="T61" fmla="*/ 4 h 85"/>
                              <a:gd name="T62" fmla="*/ 1 w 18"/>
                              <a:gd name="T63" fmla="*/ 5 h 85"/>
                              <a:gd name="T64" fmla="*/ 1 w 18"/>
                              <a:gd name="T65" fmla="*/ 5 h 85"/>
                              <a:gd name="T66" fmla="*/ 1 w 18"/>
                              <a:gd name="T67" fmla="*/ 6 h 85"/>
                              <a:gd name="T68" fmla="*/ 0 w 18"/>
                              <a:gd name="T69" fmla="*/ 7 h 85"/>
                              <a:gd name="T70" fmla="*/ 0 w 18"/>
                              <a:gd name="T71" fmla="*/ 8 h 85"/>
                              <a:gd name="T72" fmla="*/ 0 w 18"/>
                              <a:gd name="T73" fmla="*/ 9 h 85"/>
                              <a:gd name="T74" fmla="*/ 0 w 18"/>
                              <a:gd name="T75" fmla="*/ 9 h 85"/>
                              <a:gd name="T76" fmla="*/ 0 w 18"/>
                              <a:gd name="T77" fmla="*/ 10 h 85"/>
                              <a:gd name="T78" fmla="*/ 0 w 18"/>
                              <a:gd name="T79" fmla="*/ 75 h 85"/>
                              <a:gd name="T80" fmla="*/ 0 w 18"/>
                              <a:gd name="T81" fmla="*/ 76 h 85"/>
                              <a:gd name="T82" fmla="*/ 0 w 18"/>
                              <a:gd name="T83" fmla="*/ 76 h 85"/>
                              <a:gd name="T84" fmla="*/ 0 w 18"/>
                              <a:gd name="T85" fmla="*/ 77 h 85"/>
                              <a:gd name="T86" fmla="*/ 0 w 18"/>
                              <a:gd name="T87" fmla="*/ 78 h 85"/>
                              <a:gd name="T88" fmla="*/ 0 w 18"/>
                              <a:gd name="T89" fmla="*/ 79 h 85"/>
                              <a:gd name="T90" fmla="*/ 1 w 18"/>
                              <a:gd name="T91" fmla="*/ 80 h 85"/>
                              <a:gd name="T92" fmla="*/ 1 w 18"/>
                              <a:gd name="T93" fmla="*/ 80 h 85"/>
                              <a:gd name="T94" fmla="*/ 2 w 18"/>
                              <a:gd name="T95" fmla="*/ 81 h 85"/>
                              <a:gd name="T96" fmla="*/ 2 w 18"/>
                              <a:gd name="T97" fmla="*/ 82 h 85"/>
                              <a:gd name="T98" fmla="*/ 3 w 18"/>
                              <a:gd name="T99" fmla="*/ 83 h 85"/>
                              <a:gd name="T100" fmla="*/ 4 w 18"/>
                              <a:gd name="T101" fmla="*/ 84 h 85"/>
                              <a:gd name="T102" fmla="*/ 5 w 18"/>
                              <a:gd name="T103" fmla="*/ 84 h 85"/>
                              <a:gd name="T104" fmla="*/ 9 w 18"/>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8" h="85">
                                <a:moveTo>
                                  <a:pt x="9" y="85"/>
                                </a:moveTo>
                                <a:lnTo>
                                  <a:pt x="11" y="85"/>
                                </a:lnTo>
                                <a:lnTo>
                                  <a:pt x="12" y="85"/>
                                </a:lnTo>
                                <a:lnTo>
                                  <a:pt x="13" y="84"/>
                                </a:lnTo>
                                <a:lnTo>
                                  <a:pt x="13" y="84"/>
                                </a:lnTo>
                                <a:lnTo>
                                  <a:pt x="14" y="84"/>
                                </a:lnTo>
                                <a:lnTo>
                                  <a:pt x="14" y="84"/>
                                </a:lnTo>
                                <a:lnTo>
                                  <a:pt x="14" y="83"/>
                                </a:lnTo>
                                <a:lnTo>
                                  <a:pt x="15" y="83"/>
                                </a:lnTo>
                                <a:lnTo>
                                  <a:pt x="15" y="83"/>
                                </a:lnTo>
                                <a:lnTo>
                                  <a:pt x="15" y="83"/>
                                </a:lnTo>
                                <a:lnTo>
                                  <a:pt x="15" y="82"/>
                                </a:lnTo>
                                <a:lnTo>
                                  <a:pt x="16" y="82"/>
                                </a:lnTo>
                                <a:lnTo>
                                  <a:pt x="16" y="82"/>
                                </a:lnTo>
                                <a:lnTo>
                                  <a:pt x="16" y="82"/>
                                </a:lnTo>
                                <a:lnTo>
                                  <a:pt x="16" y="81"/>
                                </a:lnTo>
                                <a:lnTo>
                                  <a:pt x="17" y="81"/>
                                </a:lnTo>
                                <a:lnTo>
                                  <a:pt x="17" y="81"/>
                                </a:lnTo>
                                <a:lnTo>
                                  <a:pt x="17" y="80"/>
                                </a:lnTo>
                                <a:lnTo>
                                  <a:pt x="17" y="80"/>
                                </a:lnTo>
                                <a:lnTo>
                                  <a:pt x="17" y="80"/>
                                </a:lnTo>
                                <a:lnTo>
                                  <a:pt x="17" y="80"/>
                                </a:lnTo>
                                <a:lnTo>
                                  <a:pt x="17" y="79"/>
                                </a:lnTo>
                                <a:lnTo>
                                  <a:pt x="17"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8" y="76"/>
                                </a:lnTo>
                                <a:lnTo>
                                  <a:pt x="18" y="75"/>
                                </a:lnTo>
                                <a:lnTo>
                                  <a:pt x="18" y="75"/>
                                </a:lnTo>
                                <a:lnTo>
                                  <a:pt x="18" y="75"/>
                                </a:lnTo>
                                <a:lnTo>
                                  <a:pt x="18" y="11"/>
                                </a:lnTo>
                                <a:lnTo>
                                  <a:pt x="18" y="10"/>
                                </a:lnTo>
                                <a:lnTo>
                                  <a:pt x="18" y="10"/>
                                </a:lnTo>
                                <a:lnTo>
                                  <a:pt x="18" y="10"/>
                                </a:lnTo>
                                <a:lnTo>
                                  <a:pt x="18" y="10"/>
                                </a:lnTo>
                                <a:lnTo>
                                  <a:pt x="18" y="9"/>
                                </a:lnTo>
                                <a:lnTo>
                                  <a:pt x="18" y="9"/>
                                </a:lnTo>
                                <a:lnTo>
                                  <a:pt x="18" y="9"/>
                                </a:lnTo>
                                <a:lnTo>
                                  <a:pt x="18" y="9"/>
                                </a:lnTo>
                                <a:lnTo>
                                  <a:pt x="18" y="8"/>
                                </a:lnTo>
                                <a:lnTo>
                                  <a:pt x="18" y="8"/>
                                </a:lnTo>
                                <a:lnTo>
                                  <a:pt x="18" y="8"/>
                                </a:lnTo>
                                <a:lnTo>
                                  <a:pt x="18" y="8"/>
                                </a:lnTo>
                                <a:lnTo>
                                  <a:pt x="18" y="7"/>
                                </a:lnTo>
                                <a:lnTo>
                                  <a:pt x="18" y="7"/>
                                </a:lnTo>
                                <a:lnTo>
                                  <a:pt x="18" y="7"/>
                                </a:lnTo>
                                <a:lnTo>
                                  <a:pt x="17" y="7"/>
                                </a:lnTo>
                                <a:lnTo>
                                  <a:pt x="17" y="6"/>
                                </a:lnTo>
                                <a:lnTo>
                                  <a:pt x="17" y="6"/>
                                </a:lnTo>
                                <a:lnTo>
                                  <a:pt x="17" y="6"/>
                                </a:lnTo>
                                <a:lnTo>
                                  <a:pt x="17" y="5"/>
                                </a:lnTo>
                                <a:lnTo>
                                  <a:pt x="17" y="5"/>
                                </a:lnTo>
                                <a:lnTo>
                                  <a:pt x="17" y="5"/>
                                </a:lnTo>
                                <a:lnTo>
                                  <a:pt x="17" y="5"/>
                                </a:lnTo>
                                <a:lnTo>
                                  <a:pt x="16" y="4"/>
                                </a:lnTo>
                                <a:lnTo>
                                  <a:pt x="16" y="4"/>
                                </a:lnTo>
                                <a:lnTo>
                                  <a:pt x="16" y="4"/>
                                </a:lnTo>
                                <a:lnTo>
                                  <a:pt x="16" y="4"/>
                                </a:lnTo>
                                <a:lnTo>
                                  <a:pt x="15" y="3"/>
                                </a:lnTo>
                                <a:lnTo>
                                  <a:pt x="15" y="3"/>
                                </a:lnTo>
                                <a:lnTo>
                                  <a:pt x="15" y="3"/>
                                </a:lnTo>
                                <a:lnTo>
                                  <a:pt x="15" y="3"/>
                                </a:lnTo>
                                <a:lnTo>
                                  <a:pt x="14" y="2"/>
                                </a:lnTo>
                                <a:lnTo>
                                  <a:pt x="14" y="2"/>
                                </a:lnTo>
                                <a:lnTo>
                                  <a:pt x="14" y="2"/>
                                </a:lnTo>
                                <a:lnTo>
                                  <a:pt x="13" y="2"/>
                                </a:lnTo>
                                <a:lnTo>
                                  <a:pt x="13" y="1"/>
                                </a:lnTo>
                                <a:lnTo>
                                  <a:pt x="12" y="1"/>
                                </a:lnTo>
                                <a:lnTo>
                                  <a:pt x="11" y="1"/>
                                </a:lnTo>
                                <a:lnTo>
                                  <a:pt x="9" y="0"/>
                                </a:lnTo>
                                <a:lnTo>
                                  <a:pt x="7" y="1"/>
                                </a:lnTo>
                                <a:lnTo>
                                  <a:pt x="6" y="1"/>
                                </a:lnTo>
                                <a:lnTo>
                                  <a:pt x="5" y="1"/>
                                </a:lnTo>
                                <a:lnTo>
                                  <a:pt x="5" y="1"/>
                                </a:lnTo>
                                <a:lnTo>
                                  <a:pt x="4" y="2"/>
                                </a:lnTo>
                                <a:lnTo>
                                  <a:pt x="4" y="2"/>
                                </a:lnTo>
                                <a:lnTo>
                                  <a:pt x="4" y="2"/>
                                </a:lnTo>
                                <a:lnTo>
                                  <a:pt x="3" y="3"/>
                                </a:lnTo>
                                <a:lnTo>
                                  <a:pt x="3" y="3"/>
                                </a:lnTo>
                                <a:lnTo>
                                  <a:pt x="3"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0" y="6"/>
                                </a:lnTo>
                                <a:lnTo>
                                  <a:pt x="0" y="7"/>
                                </a:lnTo>
                                <a:lnTo>
                                  <a:pt x="0" y="7"/>
                                </a:lnTo>
                                <a:lnTo>
                                  <a:pt x="0" y="7"/>
                                </a:lnTo>
                                <a:lnTo>
                                  <a:pt x="0"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0" y="78"/>
                                </a:lnTo>
                                <a:lnTo>
                                  <a:pt x="0" y="78"/>
                                </a:lnTo>
                                <a:lnTo>
                                  <a:pt x="0" y="79"/>
                                </a:lnTo>
                                <a:lnTo>
                                  <a:pt x="0" y="79"/>
                                </a:lnTo>
                                <a:lnTo>
                                  <a:pt x="0" y="79"/>
                                </a:lnTo>
                                <a:lnTo>
                                  <a:pt x="1" y="79"/>
                                </a:lnTo>
                                <a:lnTo>
                                  <a:pt x="1" y="80"/>
                                </a:lnTo>
                                <a:lnTo>
                                  <a:pt x="1" y="80"/>
                                </a:lnTo>
                                <a:lnTo>
                                  <a:pt x="1" y="80"/>
                                </a:lnTo>
                                <a:lnTo>
                                  <a:pt x="1" y="80"/>
                                </a:lnTo>
                                <a:lnTo>
                                  <a:pt x="1" y="81"/>
                                </a:lnTo>
                                <a:lnTo>
                                  <a:pt x="1" y="81"/>
                                </a:lnTo>
                                <a:lnTo>
                                  <a:pt x="2" y="81"/>
                                </a:lnTo>
                                <a:lnTo>
                                  <a:pt x="2" y="81"/>
                                </a:lnTo>
                                <a:lnTo>
                                  <a:pt x="2" y="82"/>
                                </a:lnTo>
                                <a:lnTo>
                                  <a:pt x="2" y="82"/>
                                </a:lnTo>
                                <a:lnTo>
                                  <a:pt x="2" y="82"/>
                                </a:lnTo>
                                <a:lnTo>
                                  <a:pt x="3" y="83"/>
                                </a:lnTo>
                                <a:lnTo>
                                  <a:pt x="3" y="83"/>
                                </a:lnTo>
                                <a:lnTo>
                                  <a:pt x="3" y="83"/>
                                </a:lnTo>
                                <a:lnTo>
                                  <a:pt x="4" y="83"/>
                                </a:lnTo>
                                <a:lnTo>
                                  <a:pt x="4" y="84"/>
                                </a:lnTo>
                                <a:lnTo>
                                  <a:pt x="4" y="84"/>
                                </a:lnTo>
                                <a:lnTo>
                                  <a:pt x="5" y="84"/>
                                </a:lnTo>
                                <a:lnTo>
                                  <a:pt x="5" y="84"/>
                                </a:lnTo>
                                <a:lnTo>
                                  <a:pt x="6" y="85"/>
                                </a:lnTo>
                                <a:lnTo>
                                  <a:pt x="7" y="85"/>
                                </a:lnTo>
                                <a:lnTo>
                                  <a:pt x="9" y="85"/>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547" name="Freeform 1547"/>
                        <wps:cNvSpPr>
                          <a:spLocks/>
                        </wps:cNvSpPr>
                        <wps:spPr bwMode="auto">
                          <a:xfrm>
                            <a:off x="1936" y="1748"/>
                            <a:ext cx="18" cy="85"/>
                          </a:xfrm>
                          <a:custGeom>
                            <a:avLst/>
                            <a:gdLst>
                              <a:gd name="T0" fmla="*/ 12 w 18"/>
                              <a:gd name="T1" fmla="*/ 85 h 85"/>
                              <a:gd name="T2" fmla="*/ 14 w 18"/>
                              <a:gd name="T3" fmla="*/ 84 h 85"/>
                              <a:gd name="T4" fmla="*/ 15 w 18"/>
                              <a:gd name="T5" fmla="*/ 83 h 85"/>
                              <a:gd name="T6" fmla="*/ 15 w 18"/>
                              <a:gd name="T7" fmla="*/ 82 h 85"/>
                              <a:gd name="T8" fmla="*/ 16 w 18"/>
                              <a:gd name="T9" fmla="*/ 82 h 85"/>
                              <a:gd name="T10" fmla="*/ 17 w 18"/>
                              <a:gd name="T11" fmla="*/ 81 h 85"/>
                              <a:gd name="T12" fmla="*/ 17 w 18"/>
                              <a:gd name="T13" fmla="*/ 80 h 85"/>
                              <a:gd name="T14" fmla="*/ 17 w 18"/>
                              <a:gd name="T15" fmla="*/ 79 h 85"/>
                              <a:gd name="T16" fmla="*/ 18 w 18"/>
                              <a:gd name="T17" fmla="*/ 78 h 85"/>
                              <a:gd name="T18" fmla="*/ 18 w 18"/>
                              <a:gd name="T19" fmla="*/ 78 h 85"/>
                              <a:gd name="T20" fmla="*/ 18 w 18"/>
                              <a:gd name="T21" fmla="*/ 77 h 85"/>
                              <a:gd name="T22" fmla="*/ 18 w 18"/>
                              <a:gd name="T23" fmla="*/ 76 h 85"/>
                              <a:gd name="T24" fmla="*/ 18 w 18"/>
                              <a:gd name="T25" fmla="*/ 75 h 85"/>
                              <a:gd name="T26" fmla="*/ 18 w 18"/>
                              <a:gd name="T27" fmla="*/ 10 h 85"/>
                              <a:gd name="T28" fmla="*/ 18 w 18"/>
                              <a:gd name="T29" fmla="*/ 10 h 85"/>
                              <a:gd name="T30" fmla="*/ 18 w 18"/>
                              <a:gd name="T31" fmla="*/ 9 h 85"/>
                              <a:gd name="T32" fmla="*/ 18 w 18"/>
                              <a:gd name="T33" fmla="*/ 8 h 85"/>
                              <a:gd name="T34" fmla="*/ 18 w 18"/>
                              <a:gd name="T35" fmla="*/ 7 h 85"/>
                              <a:gd name="T36" fmla="*/ 17 w 18"/>
                              <a:gd name="T37" fmla="*/ 7 h 85"/>
                              <a:gd name="T38" fmla="*/ 17 w 18"/>
                              <a:gd name="T39" fmla="*/ 6 h 85"/>
                              <a:gd name="T40" fmla="*/ 17 w 18"/>
                              <a:gd name="T41" fmla="*/ 5 h 85"/>
                              <a:gd name="T42" fmla="*/ 16 w 18"/>
                              <a:gd name="T43" fmla="*/ 4 h 85"/>
                              <a:gd name="T44" fmla="*/ 15 w 18"/>
                              <a:gd name="T45" fmla="*/ 3 h 85"/>
                              <a:gd name="T46" fmla="*/ 15 w 18"/>
                              <a:gd name="T47" fmla="*/ 3 h 85"/>
                              <a:gd name="T48" fmla="*/ 14 w 18"/>
                              <a:gd name="T49" fmla="*/ 2 h 85"/>
                              <a:gd name="T50" fmla="*/ 12 w 18"/>
                              <a:gd name="T51" fmla="*/ 1 h 85"/>
                              <a:gd name="T52" fmla="*/ 7 w 18"/>
                              <a:gd name="T53" fmla="*/ 1 h 85"/>
                              <a:gd name="T54" fmla="*/ 5 w 18"/>
                              <a:gd name="T55" fmla="*/ 1 h 85"/>
                              <a:gd name="T56" fmla="*/ 4 w 18"/>
                              <a:gd name="T57" fmla="*/ 2 h 85"/>
                              <a:gd name="T58" fmla="*/ 3 w 18"/>
                              <a:gd name="T59" fmla="*/ 3 h 85"/>
                              <a:gd name="T60" fmla="*/ 2 w 18"/>
                              <a:gd name="T61" fmla="*/ 4 h 85"/>
                              <a:gd name="T62" fmla="*/ 1 w 18"/>
                              <a:gd name="T63" fmla="*/ 5 h 85"/>
                              <a:gd name="T64" fmla="*/ 1 w 18"/>
                              <a:gd name="T65" fmla="*/ 5 h 85"/>
                              <a:gd name="T66" fmla="*/ 1 w 18"/>
                              <a:gd name="T67" fmla="*/ 6 h 85"/>
                              <a:gd name="T68" fmla="*/ 0 w 18"/>
                              <a:gd name="T69" fmla="*/ 7 h 85"/>
                              <a:gd name="T70" fmla="*/ 0 w 18"/>
                              <a:gd name="T71" fmla="*/ 8 h 85"/>
                              <a:gd name="T72" fmla="*/ 0 w 18"/>
                              <a:gd name="T73" fmla="*/ 9 h 85"/>
                              <a:gd name="T74" fmla="*/ 0 w 18"/>
                              <a:gd name="T75" fmla="*/ 9 h 85"/>
                              <a:gd name="T76" fmla="*/ 0 w 18"/>
                              <a:gd name="T77" fmla="*/ 10 h 85"/>
                              <a:gd name="T78" fmla="*/ 0 w 18"/>
                              <a:gd name="T79" fmla="*/ 75 h 85"/>
                              <a:gd name="T80" fmla="*/ 0 w 18"/>
                              <a:gd name="T81" fmla="*/ 76 h 85"/>
                              <a:gd name="T82" fmla="*/ 0 w 18"/>
                              <a:gd name="T83" fmla="*/ 76 h 85"/>
                              <a:gd name="T84" fmla="*/ 0 w 18"/>
                              <a:gd name="T85" fmla="*/ 77 h 85"/>
                              <a:gd name="T86" fmla="*/ 0 w 18"/>
                              <a:gd name="T87" fmla="*/ 78 h 85"/>
                              <a:gd name="T88" fmla="*/ 0 w 18"/>
                              <a:gd name="T89" fmla="*/ 79 h 85"/>
                              <a:gd name="T90" fmla="*/ 1 w 18"/>
                              <a:gd name="T91" fmla="*/ 80 h 85"/>
                              <a:gd name="T92" fmla="*/ 1 w 18"/>
                              <a:gd name="T93" fmla="*/ 80 h 85"/>
                              <a:gd name="T94" fmla="*/ 2 w 18"/>
                              <a:gd name="T95" fmla="*/ 81 h 85"/>
                              <a:gd name="T96" fmla="*/ 2 w 18"/>
                              <a:gd name="T97" fmla="*/ 82 h 85"/>
                              <a:gd name="T98" fmla="*/ 3 w 18"/>
                              <a:gd name="T99" fmla="*/ 83 h 85"/>
                              <a:gd name="T100" fmla="*/ 4 w 18"/>
                              <a:gd name="T101" fmla="*/ 84 h 85"/>
                              <a:gd name="T102" fmla="*/ 5 w 18"/>
                              <a:gd name="T103" fmla="*/ 84 h 85"/>
                              <a:gd name="T104" fmla="*/ 9 w 18"/>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8" h="85">
                                <a:moveTo>
                                  <a:pt x="9" y="85"/>
                                </a:moveTo>
                                <a:lnTo>
                                  <a:pt x="11" y="85"/>
                                </a:lnTo>
                                <a:lnTo>
                                  <a:pt x="12" y="85"/>
                                </a:lnTo>
                                <a:lnTo>
                                  <a:pt x="13" y="84"/>
                                </a:lnTo>
                                <a:lnTo>
                                  <a:pt x="13" y="84"/>
                                </a:lnTo>
                                <a:lnTo>
                                  <a:pt x="14" y="84"/>
                                </a:lnTo>
                                <a:lnTo>
                                  <a:pt x="14" y="84"/>
                                </a:lnTo>
                                <a:lnTo>
                                  <a:pt x="14" y="83"/>
                                </a:lnTo>
                                <a:lnTo>
                                  <a:pt x="15" y="83"/>
                                </a:lnTo>
                                <a:lnTo>
                                  <a:pt x="15" y="83"/>
                                </a:lnTo>
                                <a:lnTo>
                                  <a:pt x="15" y="83"/>
                                </a:lnTo>
                                <a:lnTo>
                                  <a:pt x="15" y="82"/>
                                </a:lnTo>
                                <a:lnTo>
                                  <a:pt x="16" y="82"/>
                                </a:lnTo>
                                <a:lnTo>
                                  <a:pt x="16" y="82"/>
                                </a:lnTo>
                                <a:lnTo>
                                  <a:pt x="16" y="82"/>
                                </a:lnTo>
                                <a:lnTo>
                                  <a:pt x="16" y="81"/>
                                </a:lnTo>
                                <a:lnTo>
                                  <a:pt x="17" y="81"/>
                                </a:lnTo>
                                <a:lnTo>
                                  <a:pt x="17" y="81"/>
                                </a:lnTo>
                                <a:lnTo>
                                  <a:pt x="17" y="80"/>
                                </a:lnTo>
                                <a:lnTo>
                                  <a:pt x="17" y="80"/>
                                </a:lnTo>
                                <a:lnTo>
                                  <a:pt x="17" y="80"/>
                                </a:lnTo>
                                <a:lnTo>
                                  <a:pt x="17" y="80"/>
                                </a:lnTo>
                                <a:lnTo>
                                  <a:pt x="17" y="79"/>
                                </a:lnTo>
                                <a:lnTo>
                                  <a:pt x="17"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8" y="76"/>
                                </a:lnTo>
                                <a:lnTo>
                                  <a:pt x="18" y="75"/>
                                </a:lnTo>
                                <a:lnTo>
                                  <a:pt x="18" y="75"/>
                                </a:lnTo>
                                <a:lnTo>
                                  <a:pt x="18" y="75"/>
                                </a:lnTo>
                                <a:lnTo>
                                  <a:pt x="18" y="11"/>
                                </a:lnTo>
                                <a:lnTo>
                                  <a:pt x="18" y="10"/>
                                </a:lnTo>
                                <a:lnTo>
                                  <a:pt x="18" y="10"/>
                                </a:lnTo>
                                <a:lnTo>
                                  <a:pt x="18" y="10"/>
                                </a:lnTo>
                                <a:lnTo>
                                  <a:pt x="18" y="10"/>
                                </a:lnTo>
                                <a:lnTo>
                                  <a:pt x="18" y="9"/>
                                </a:lnTo>
                                <a:lnTo>
                                  <a:pt x="18" y="9"/>
                                </a:lnTo>
                                <a:lnTo>
                                  <a:pt x="18" y="9"/>
                                </a:lnTo>
                                <a:lnTo>
                                  <a:pt x="18" y="9"/>
                                </a:lnTo>
                                <a:lnTo>
                                  <a:pt x="18" y="8"/>
                                </a:lnTo>
                                <a:lnTo>
                                  <a:pt x="18" y="8"/>
                                </a:lnTo>
                                <a:lnTo>
                                  <a:pt x="18" y="8"/>
                                </a:lnTo>
                                <a:lnTo>
                                  <a:pt x="18" y="8"/>
                                </a:lnTo>
                                <a:lnTo>
                                  <a:pt x="18" y="7"/>
                                </a:lnTo>
                                <a:lnTo>
                                  <a:pt x="18" y="7"/>
                                </a:lnTo>
                                <a:lnTo>
                                  <a:pt x="18" y="7"/>
                                </a:lnTo>
                                <a:lnTo>
                                  <a:pt x="17" y="7"/>
                                </a:lnTo>
                                <a:lnTo>
                                  <a:pt x="17" y="6"/>
                                </a:lnTo>
                                <a:lnTo>
                                  <a:pt x="17" y="6"/>
                                </a:lnTo>
                                <a:lnTo>
                                  <a:pt x="17" y="6"/>
                                </a:lnTo>
                                <a:lnTo>
                                  <a:pt x="17" y="5"/>
                                </a:lnTo>
                                <a:lnTo>
                                  <a:pt x="17" y="5"/>
                                </a:lnTo>
                                <a:lnTo>
                                  <a:pt x="17" y="5"/>
                                </a:lnTo>
                                <a:lnTo>
                                  <a:pt x="17" y="5"/>
                                </a:lnTo>
                                <a:lnTo>
                                  <a:pt x="16" y="4"/>
                                </a:lnTo>
                                <a:lnTo>
                                  <a:pt x="16" y="4"/>
                                </a:lnTo>
                                <a:lnTo>
                                  <a:pt x="16" y="4"/>
                                </a:lnTo>
                                <a:lnTo>
                                  <a:pt x="16" y="4"/>
                                </a:lnTo>
                                <a:lnTo>
                                  <a:pt x="15" y="3"/>
                                </a:lnTo>
                                <a:lnTo>
                                  <a:pt x="15" y="3"/>
                                </a:lnTo>
                                <a:lnTo>
                                  <a:pt x="15" y="3"/>
                                </a:lnTo>
                                <a:lnTo>
                                  <a:pt x="15" y="3"/>
                                </a:lnTo>
                                <a:lnTo>
                                  <a:pt x="14" y="2"/>
                                </a:lnTo>
                                <a:lnTo>
                                  <a:pt x="14" y="2"/>
                                </a:lnTo>
                                <a:lnTo>
                                  <a:pt x="14" y="2"/>
                                </a:lnTo>
                                <a:lnTo>
                                  <a:pt x="13" y="2"/>
                                </a:lnTo>
                                <a:lnTo>
                                  <a:pt x="13" y="1"/>
                                </a:lnTo>
                                <a:lnTo>
                                  <a:pt x="12" y="1"/>
                                </a:lnTo>
                                <a:lnTo>
                                  <a:pt x="11" y="1"/>
                                </a:lnTo>
                                <a:lnTo>
                                  <a:pt x="9" y="0"/>
                                </a:lnTo>
                                <a:lnTo>
                                  <a:pt x="7" y="1"/>
                                </a:lnTo>
                                <a:lnTo>
                                  <a:pt x="6" y="1"/>
                                </a:lnTo>
                                <a:lnTo>
                                  <a:pt x="5" y="1"/>
                                </a:lnTo>
                                <a:lnTo>
                                  <a:pt x="5" y="1"/>
                                </a:lnTo>
                                <a:lnTo>
                                  <a:pt x="4" y="2"/>
                                </a:lnTo>
                                <a:lnTo>
                                  <a:pt x="4" y="2"/>
                                </a:lnTo>
                                <a:lnTo>
                                  <a:pt x="4" y="2"/>
                                </a:lnTo>
                                <a:lnTo>
                                  <a:pt x="3" y="3"/>
                                </a:lnTo>
                                <a:lnTo>
                                  <a:pt x="3" y="3"/>
                                </a:lnTo>
                                <a:lnTo>
                                  <a:pt x="3"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0" y="6"/>
                                </a:lnTo>
                                <a:lnTo>
                                  <a:pt x="0" y="7"/>
                                </a:lnTo>
                                <a:lnTo>
                                  <a:pt x="0" y="7"/>
                                </a:lnTo>
                                <a:lnTo>
                                  <a:pt x="0" y="7"/>
                                </a:lnTo>
                                <a:lnTo>
                                  <a:pt x="0"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0" y="78"/>
                                </a:lnTo>
                                <a:lnTo>
                                  <a:pt x="0" y="78"/>
                                </a:lnTo>
                                <a:lnTo>
                                  <a:pt x="0" y="79"/>
                                </a:lnTo>
                                <a:lnTo>
                                  <a:pt x="0" y="79"/>
                                </a:lnTo>
                                <a:lnTo>
                                  <a:pt x="0" y="79"/>
                                </a:lnTo>
                                <a:lnTo>
                                  <a:pt x="1" y="79"/>
                                </a:lnTo>
                                <a:lnTo>
                                  <a:pt x="1" y="80"/>
                                </a:lnTo>
                                <a:lnTo>
                                  <a:pt x="1" y="80"/>
                                </a:lnTo>
                                <a:lnTo>
                                  <a:pt x="1" y="80"/>
                                </a:lnTo>
                                <a:lnTo>
                                  <a:pt x="1" y="80"/>
                                </a:lnTo>
                                <a:lnTo>
                                  <a:pt x="1" y="81"/>
                                </a:lnTo>
                                <a:lnTo>
                                  <a:pt x="1" y="81"/>
                                </a:lnTo>
                                <a:lnTo>
                                  <a:pt x="2" y="81"/>
                                </a:lnTo>
                                <a:lnTo>
                                  <a:pt x="2" y="81"/>
                                </a:lnTo>
                                <a:lnTo>
                                  <a:pt x="2" y="82"/>
                                </a:lnTo>
                                <a:lnTo>
                                  <a:pt x="2" y="82"/>
                                </a:lnTo>
                                <a:lnTo>
                                  <a:pt x="2" y="82"/>
                                </a:lnTo>
                                <a:lnTo>
                                  <a:pt x="3" y="83"/>
                                </a:lnTo>
                                <a:lnTo>
                                  <a:pt x="3" y="83"/>
                                </a:lnTo>
                                <a:lnTo>
                                  <a:pt x="3" y="83"/>
                                </a:lnTo>
                                <a:lnTo>
                                  <a:pt x="4" y="83"/>
                                </a:lnTo>
                                <a:lnTo>
                                  <a:pt x="4" y="84"/>
                                </a:lnTo>
                                <a:lnTo>
                                  <a:pt x="4" y="84"/>
                                </a:lnTo>
                                <a:lnTo>
                                  <a:pt x="5" y="84"/>
                                </a:lnTo>
                                <a:lnTo>
                                  <a:pt x="5" y="84"/>
                                </a:lnTo>
                                <a:lnTo>
                                  <a:pt x="6" y="85"/>
                                </a:lnTo>
                                <a:lnTo>
                                  <a:pt x="7" y="85"/>
                                </a:lnTo>
                                <a:lnTo>
                                  <a:pt x="9" y="85"/>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48" name="Freeform 1548"/>
                        <wps:cNvSpPr>
                          <a:spLocks/>
                        </wps:cNvSpPr>
                        <wps:spPr bwMode="auto">
                          <a:xfrm>
                            <a:off x="1897" y="1748"/>
                            <a:ext cx="19" cy="85"/>
                          </a:xfrm>
                          <a:custGeom>
                            <a:avLst/>
                            <a:gdLst>
                              <a:gd name="T0" fmla="*/ 12 w 19"/>
                              <a:gd name="T1" fmla="*/ 85 h 85"/>
                              <a:gd name="T2" fmla="*/ 14 w 19"/>
                              <a:gd name="T3" fmla="*/ 84 h 85"/>
                              <a:gd name="T4" fmla="*/ 15 w 19"/>
                              <a:gd name="T5" fmla="*/ 83 h 85"/>
                              <a:gd name="T6" fmla="*/ 16 w 19"/>
                              <a:gd name="T7" fmla="*/ 82 h 85"/>
                              <a:gd name="T8" fmla="*/ 17 w 19"/>
                              <a:gd name="T9" fmla="*/ 82 h 85"/>
                              <a:gd name="T10" fmla="*/ 17 w 19"/>
                              <a:gd name="T11" fmla="*/ 81 h 85"/>
                              <a:gd name="T12" fmla="*/ 18 w 19"/>
                              <a:gd name="T13" fmla="*/ 80 h 85"/>
                              <a:gd name="T14" fmla="*/ 18 w 19"/>
                              <a:gd name="T15" fmla="*/ 79 h 85"/>
                              <a:gd name="T16" fmla="*/ 18 w 19"/>
                              <a:gd name="T17" fmla="*/ 78 h 85"/>
                              <a:gd name="T18" fmla="*/ 18 w 19"/>
                              <a:gd name="T19" fmla="*/ 78 h 85"/>
                              <a:gd name="T20" fmla="*/ 19 w 19"/>
                              <a:gd name="T21" fmla="*/ 77 h 85"/>
                              <a:gd name="T22" fmla="*/ 19 w 19"/>
                              <a:gd name="T23" fmla="*/ 76 h 85"/>
                              <a:gd name="T24" fmla="*/ 19 w 19"/>
                              <a:gd name="T25" fmla="*/ 75 h 85"/>
                              <a:gd name="T26" fmla="*/ 19 w 19"/>
                              <a:gd name="T27" fmla="*/ 10 h 85"/>
                              <a:gd name="T28" fmla="*/ 19 w 19"/>
                              <a:gd name="T29" fmla="*/ 10 h 85"/>
                              <a:gd name="T30" fmla="*/ 19 w 19"/>
                              <a:gd name="T31" fmla="*/ 9 h 85"/>
                              <a:gd name="T32" fmla="*/ 18 w 19"/>
                              <a:gd name="T33" fmla="*/ 8 h 85"/>
                              <a:gd name="T34" fmla="*/ 18 w 19"/>
                              <a:gd name="T35" fmla="*/ 7 h 85"/>
                              <a:gd name="T36" fmla="*/ 18 w 19"/>
                              <a:gd name="T37" fmla="*/ 7 h 85"/>
                              <a:gd name="T38" fmla="*/ 18 w 19"/>
                              <a:gd name="T39" fmla="*/ 6 h 85"/>
                              <a:gd name="T40" fmla="*/ 17 w 19"/>
                              <a:gd name="T41" fmla="*/ 5 h 85"/>
                              <a:gd name="T42" fmla="*/ 17 w 19"/>
                              <a:gd name="T43" fmla="*/ 4 h 85"/>
                              <a:gd name="T44" fmla="*/ 16 w 19"/>
                              <a:gd name="T45" fmla="*/ 3 h 85"/>
                              <a:gd name="T46" fmla="*/ 15 w 19"/>
                              <a:gd name="T47" fmla="*/ 3 h 85"/>
                              <a:gd name="T48" fmla="*/ 14 w 19"/>
                              <a:gd name="T49" fmla="*/ 2 h 85"/>
                              <a:gd name="T50" fmla="*/ 12 w 19"/>
                              <a:gd name="T51" fmla="*/ 1 h 85"/>
                              <a:gd name="T52" fmla="*/ 7 w 19"/>
                              <a:gd name="T53" fmla="*/ 1 h 85"/>
                              <a:gd name="T54" fmla="*/ 5 w 19"/>
                              <a:gd name="T55" fmla="*/ 1 h 85"/>
                              <a:gd name="T56" fmla="*/ 4 w 19"/>
                              <a:gd name="T57" fmla="*/ 2 h 85"/>
                              <a:gd name="T58" fmla="*/ 3 w 19"/>
                              <a:gd name="T59" fmla="*/ 3 h 85"/>
                              <a:gd name="T60" fmla="*/ 2 w 19"/>
                              <a:gd name="T61" fmla="*/ 4 h 85"/>
                              <a:gd name="T62" fmla="*/ 2 w 19"/>
                              <a:gd name="T63" fmla="*/ 5 h 85"/>
                              <a:gd name="T64" fmla="*/ 1 w 19"/>
                              <a:gd name="T65" fmla="*/ 5 h 85"/>
                              <a:gd name="T66" fmla="*/ 1 w 19"/>
                              <a:gd name="T67" fmla="*/ 6 h 85"/>
                              <a:gd name="T68" fmla="*/ 1 w 19"/>
                              <a:gd name="T69" fmla="*/ 7 h 85"/>
                              <a:gd name="T70" fmla="*/ 0 w 19"/>
                              <a:gd name="T71" fmla="*/ 8 h 85"/>
                              <a:gd name="T72" fmla="*/ 0 w 19"/>
                              <a:gd name="T73" fmla="*/ 9 h 85"/>
                              <a:gd name="T74" fmla="*/ 0 w 19"/>
                              <a:gd name="T75" fmla="*/ 9 h 85"/>
                              <a:gd name="T76" fmla="*/ 0 w 19"/>
                              <a:gd name="T77" fmla="*/ 10 h 85"/>
                              <a:gd name="T78" fmla="*/ 0 w 19"/>
                              <a:gd name="T79" fmla="*/ 75 h 85"/>
                              <a:gd name="T80" fmla="*/ 0 w 19"/>
                              <a:gd name="T81" fmla="*/ 76 h 85"/>
                              <a:gd name="T82" fmla="*/ 0 w 19"/>
                              <a:gd name="T83" fmla="*/ 76 h 85"/>
                              <a:gd name="T84" fmla="*/ 0 w 19"/>
                              <a:gd name="T85" fmla="*/ 77 h 85"/>
                              <a:gd name="T86" fmla="*/ 1 w 19"/>
                              <a:gd name="T87" fmla="*/ 78 h 85"/>
                              <a:gd name="T88" fmla="*/ 1 w 19"/>
                              <a:gd name="T89" fmla="*/ 79 h 85"/>
                              <a:gd name="T90" fmla="*/ 1 w 19"/>
                              <a:gd name="T91" fmla="*/ 80 h 85"/>
                              <a:gd name="T92" fmla="*/ 2 w 19"/>
                              <a:gd name="T93" fmla="*/ 80 h 85"/>
                              <a:gd name="T94" fmla="*/ 2 w 19"/>
                              <a:gd name="T95" fmla="*/ 81 h 85"/>
                              <a:gd name="T96" fmla="*/ 3 w 19"/>
                              <a:gd name="T97" fmla="*/ 82 h 85"/>
                              <a:gd name="T98" fmla="*/ 4 w 19"/>
                              <a:gd name="T99" fmla="*/ 83 h 85"/>
                              <a:gd name="T100" fmla="*/ 4 w 19"/>
                              <a:gd name="T101" fmla="*/ 84 h 85"/>
                              <a:gd name="T102" fmla="*/ 6 w 19"/>
                              <a:gd name="T103" fmla="*/ 84 h 85"/>
                              <a:gd name="T104" fmla="*/ 9 w 19"/>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5">
                                <a:moveTo>
                                  <a:pt x="9" y="85"/>
                                </a:moveTo>
                                <a:lnTo>
                                  <a:pt x="12" y="85"/>
                                </a:lnTo>
                                <a:lnTo>
                                  <a:pt x="12" y="85"/>
                                </a:lnTo>
                                <a:lnTo>
                                  <a:pt x="13" y="84"/>
                                </a:lnTo>
                                <a:lnTo>
                                  <a:pt x="14" y="84"/>
                                </a:lnTo>
                                <a:lnTo>
                                  <a:pt x="14" y="84"/>
                                </a:lnTo>
                                <a:lnTo>
                                  <a:pt x="14" y="84"/>
                                </a:lnTo>
                                <a:lnTo>
                                  <a:pt x="15" y="83"/>
                                </a:lnTo>
                                <a:lnTo>
                                  <a:pt x="15" y="83"/>
                                </a:lnTo>
                                <a:lnTo>
                                  <a:pt x="15" y="83"/>
                                </a:lnTo>
                                <a:lnTo>
                                  <a:pt x="16" y="83"/>
                                </a:lnTo>
                                <a:lnTo>
                                  <a:pt x="16" y="82"/>
                                </a:lnTo>
                                <a:lnTo>
                                  <a:pt x="16" y="82"/>
                                </a:lnTo>
                                <a:lnTo>
                                  <a:pt x="16" y="82"/>
                                </a:lnTo>
                                <a:lnTo>
                                  <a:pt x="17"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8" y="78"/>
                                </a:lnTo>
                                <a:lnTo>
                                  <a:pt x="18" y="78"/>
                                </a:lnTo>
                                <a:lnTo>
                                  <a:pt x="18" y="78"/>
                                </a:lnTo>
                                <a:lnTo>
                                  <a:pt x="19" y="77"/>
                                </a:lnTo>
                                <a:lnTo>
                                  <a:pt x="19" y="77"/>
                                </a:lnTo>
                                <a:lnTo>
                                  <a:pt x="19" y="77"/>
                                </a:lnTo>
                                <a:lnTo>
                                  <a:pt x="19" y="77"/>
                                </a:lnTo>
                                <a:lnTo>
                                  <a:pt x="19" y="76"/>
                                </a:lnTo>
                                <a:lnTo>
                                  <a:pt x="19" y="76"/>
                                </a:lnTo>
                                <a:lnTo>
                                  <a:pt x="19" y="76"/>
                                </a:lnTo>
                                <a:lnTo>
                                  <a:pt x="19" y="75"/>
                                </a:lnTo>
                                <a:lnTo>
                                  <a:pt x="19" y="75"/>
                                </a:lnTo>
                                <a:lnTo>
                                  <a:pt x="19" y="75"/>
                                </a:lnTo>
                                <a:lnTo>
                                  <a:pt x="19" y="11"/>
                                </a:lnTo>
                                <a:lnTo>
                                  <a:pt x="19" y="10"/>
                                </a:lnTo>
                                <a:lnTo>
                                  <a:pt x="19" y="10"/>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7" y="5"/>
                                </a:lnTo>
                                <a:lnTo>
                                  <a:pt x="17" y="5"/>
                                </a:lnTo>
                                <a:lnTo>
                                  <a:pt x="17" y="5"/>
                                </a:lnTo>
                                <a:lnTo>
                                  <a:pt x="17" y="5"/>
                                </a:lnTo>
                                <a:lnTo>
                                  <a:pt x="17" y="4"/>
                                </a:lnTo>
                                <a:lnTo>
                                  <a:pt x="17" y="4"/>
                                </a:lnTo>
                                <a:lnTo>
                                  <a:pt x="16" y="4"/>
                                </a:lnTo>
                                <a:lnTo>
                                  <a:pt x="16" y="4"/>
                                </a:lnTo>
                                <a:lnTo>
                                  <a:pt x="16" y="3"/>
                                </a:lnTo>
                                <a:lnTo>
                                  <a:pt x="16" y="3"/>
                                </a:lnTo>
                                <a:lnTo>
                                  <a:pt x="15" y="3"/>
                                </a:lnTo>
                                <a:lnTo>
                                  <a:pt x="15" y="3"/>
                                </a:lnTo>
                                <a:lnTo>
                                  <a:pt x="15" y="2"/>
                                </a:lnTo>
                                <a:lnTo>
                                  <a:pt x="14" y="2"/>
                                </a:lnTo>
                                <a:lnTo>
                                  <a:pt x="14" y="2"/>
                                </a:lnTo>
                                <a:lnTo>
                                  <a:pt x="14" y="2"/>
                                </a:lnTo>
                                <a:lnTo>
                                  <a:pt x="13" y="1"/>
                                </a:lnTo>
                                <a:lnTo>
                                  <a:pt x="12" y="1"/>
                                </a:lnTo>
                                <a:lnTo>
                                  <a:pt x="12" y="1"/>
                                </a:lnTo>
                                <a:lnTo>
                                  <a:pt x="9" y="0"/>
                                </a:lnTo>
                                <a:lnTo>
                                  <a:pt x="7" y="1"/>
                                </a:lnTo>
                                <a:lnTo>
                                  <a:pt x="6" y="1"/>
                                </a:lnTo>
                                <a:lnTo>
                                  <a:pt x="6" y="1"/>
                                </a:lnTo>
                                <a:lnTo>
                                  <a:pt x="5" y="1"/>
                                </a:lnTo>
                                <a:lnTo>
                                  <a:pt x="5" y="2"/>
                                </a:lnTo>
                                <a:lnTo>
                                  <a:pt x="4" y="2"/>
                                </a:lnTo>
                                <a:lnTo>
                                  <a:pt x="4" y="2"/>
                                </a:lnTo>
                                <a:lnTo>
                                  <a:pt x="4" y="3"/>
                                </a:lnTo>
                                <a:lnTo>
                                  <a:pt x="4"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1" y="78"/>
                                </a:lnTo>
                                <a:lnTo>
                                  <a:pt x="1" y="78"/>
                                </a:lnTo>
                                <a:lnTo>
                                  <a:pt x="1" y="79"/>
                                </a:lnTo>
                                <a:lnTo>
                                  <a:pt x="1" y="79"/>
                                </a:lnTo>
                                <a:lnTo>
                                  <a:pt x="1" y="79"/>
                                </a:lnTo>
                                <a:lnTo>
                                  <a:pt x="1" y="79"/>
                                </a:lnTo>
                                <a:lnTo>
                                  <a:pt x="1" y="80"/>
                                </a:lnTo>
                                <a:lnTo>
                                  <a:pt x="1" y="80"/>
                                </a:lnTo>
                                <a:lnTo>
                                  <a:pt x="1" y="80"/>
                                </a:lnTo>
                                <a:lnTo>
                                  <a:pt x="2" y="80"/>
                                </a:lnTo>
                                <a:lnTo>
                                  <a:pt x="2" y="81"/>
                                </a:lnTo>
                                <a:lnTo>
                                  <a:pt x="2" y="81"/>
                                </a:lnTo>
                                <a:lnTo>
                                  <a:pt x="2" y="81"/>
                                </a:lnTo>
                                <a:lnTo>
                                  <a:pt x="2" y="81"/>
                                </a:lnTo>
                                <a:lnTo>
                                  <a:pt x="2" y="82"/>
                                </a:lnTo>
                                <a:lnTo>
                                  <a:pt x="3" y="82"/>
                                </a:lnTo>
                                <a:lnTo>
                                  <a:pt x="3" y="82"/>
                                </a:lnTo>
                                <a:lnTo>
                                  <a:pt x="3" y="83"/>
                                </a:lnTo>
                                <a:lnTo>
                                  <a:pt x="4" y="83"/>
                                </a:lnTo>
                                <a:lnTo>
                                  <a:pt x="4" y="83"/>
                                </a:lnTo>
                                <a:lnTo>
                                  <a:pt x="4" y="83"/>
                                </a:lnTo>
                                <a:lnTo>
                                  <a:pt x="4" y="84"/>
                                </a:lnTo>
                                <a:lnTo>
                                  <a:pt x="5" y="84"/>
                                </a:lnTo>
                                <a:lnTo>
                                  <a:pt x="5" y="84"/>
                                </a:lnTo>
                                <a:lnTo>
                                  <a:pt x="6" y="84"/>
                                </a:lnTo>
                                <a:lnTo>
                                  <a:pt x="6" y="85"/>
                                </a:lnTo>
                                <a:lnTo>
                                  <a:pt x="7" y="85"/>
                                </a:lnTo>
                                <a:lnTo>
                                  <a:pt x="9" y="85"/>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549" name="Freeform 1549"/>
                        <wps:cNvSpPr>
                          <a:spLocks/>
                        </wps:cNvSpPr>
                        <wps:spPr bwMode="auto">
                          <a:xfrm>
                            <a:off x="1897" y="1748"/>
                            <a:ext cx="19" cy="85"/>
                          </a:xfrm>
                          <a:custGeom>
                            <a:avLst/>
                            <a:gdLst>
                              <a:gd name="T0" fmla="*/ 12 w 19"/>
                              <a:gd name="T1" fmla="*/ 85 h 85"/>
                              <a:gd name="T2" fmla="*/ 14 w 19"/>
                              <a:gd name="T3" fmla="*/ 84 h 85"/>
                              <a:gd name="T4" fmla="*/ 15 w 19"/>
                              <a:gd name="T5" fmla="*/ 83 h 85"/>
                              <a:gd name="T6" fmla="*/ 16 w 19"/>
                              <a:gd name="T7" fmla="*/ 82 h 85"/>
                              <a:gd name="T8" fmla="*/ 17 w 19"/>
                              <a:gd name="T9" fmla="*/ 82 h 85"/>
                              <a:gd name="T10" fmla="*/ 17 w 19"/>
                              <a:gd name="T11" fmla="*/ 81 h 85"/>
                              <a:gd name="T12" fmla="*/ 18 w 19"/>
                              <a:gd name="T13" fmla="*/ 80 h 85"/>
                              <a:gd name="T14" fmla="*/ 18 w 19"/>
                              <a:gd name="T15" fmla="*/ 79 h 85"/>
                              <a:gd name="T16" fmla="*/ 18 w 19"/>
                              <a:gd name="T17" fmla="*/ 78 h 85"/>
                              <a:gd name="T18" fmla="*/ 18 w 19"/>
                              <a:gd name="T19" fmla="*/ 78 h 85"/>
                              <a:gd name="T20" fmla="*/ 19 w 19"/>
                              <a:gd name="T21" fmla="*/ 77 h 85"/>
                              <a:gd name="T22" fmla="*/ 19 w 19"/>
                              <a:gd name="T23" fmla="*/ 76 h 85"/>
                              <a:gd name="T24" fmla="*/ 19 w 19"/>
                              <a:gd name="T25" fmla="*/ 75 h 85"/>
                              <a:gd name="T26" fmla="*/ 19 w 19"/>
                              <a:gd name="T27" fmla="*/ 10 h 85"/>
                              <a:gd name="T28" fmla="*/ 19 w 19"/>
                              <a:gd name="T29" fmla="*/ 10 h 85"/>
                              <a:gd name="T30" fmla="*/ 19 w 19"/>
                              <a:gd name="T31" fmla="*/ 9 h 85"/>
                              <a:gd name="T32" fmla="*/ 18 w 19"/>
                              <a:gd name="T33" fmla="*/ 8 h 85"/>
                              <a:gd name="T34" fmla="*/ 18 w 19"/>
                              <a:gd name="T35" fmla="*/ 7 h 85"/>
                              <a:gd name="T36" fmla="*/ 18 w 19"/>
                              <a:gd name="T37" fmla="*/ 7 h 85"/>
                              <a:gd name="T38" fmla="*/ 18 w 19"/>
                              <a:gd name="T39" fmla="*/ 6 h 85"/>
                              <a:gd name="T40" fmla="*/ 17 w 19"/>
                              <a:gd name="T41" fmla="*/ 5 h 85"/>
                              <a:gd name="T42" fmla="*/ 17 w 19"/>
                              <a:gd name="T43" fmla="*/ 4 h 85"/>
                              <a:gd name="T44" fmla="*/ 16 w 19"/>
                              <a:gd name="T45" fmla="*/ 3 h 85"/>
                              <a:gd name="T46" fmla="*/ 15 w 19"/>
                              <a:gd name="T47" fmla="*/ 3 h 85"/>
                              <a:gd name="T48" fmla="*/ 14 w 19"/>
                              <a:gd name="T49" fmla="*/ 2 h 85"/>
                              <a:gd name="T50" fmla="*/ 12 w 19"/>
                              <a:gd name="T51" fmla="*/ 1 h 85"/>
                              <a:gd name="T52" fmla="*/ 7 w 19"/>
                              <a:gd name="T53" fmla="*/ 1 h 85"/>
                              <a:gd name="T54" fmla="*/ 5 w 19"/>
                              <a:gd name="T55" fmla="*/ 1 h 85"/>
                              <a:gd name="T56" fmla="*/ 4 w 19"/>
                              <a:gd name="T57" fmla="*/ 2 h 85"/>
                              <a:gd name="T58" fmla="*/ 3 w 19"/>
                              <a:gd name="T59" fmla="*/ 3 h 85"/>
                              <a:gd name="T60" fmla="*/ 2 w 19"/>
                              <a:gd name="T61" fmla="*/ 4 h 85"/>
                              <a:gd name="T62" fmla="*/ 2 w 19"/>
                              <a:gd name="T63" fmla="*/ 5 h 85"/>
                              <a:gd name="T64" fmla="*/ 1 w 19"/>
                              <a:gd name="T65" fmla="*/ 5 h 85"/>
                              <a:gd name="T66" fmla="*/ 1 w 19"/>
                              <a:gd name="T67" fmla="*/ 6 h 85"/>
                              <a:gd name="T68" fmla="*/ 1 w 19"/>
                              <a:gd name="T69" fmla="*/ 7 h 85"/>
                              <a:gd name="T70" fmla="*/ 0 w 19"/>
                              <a:gd name="T71" fmla="*/ 8 h 85"/>
                              <a:gd name="T72" fmla="*/ 0 w 19"/>
                              <a:gd name="T73" fmla="*/ 9 h 85"/>
                              <a:gd name="T74" fmla="*/ 0 w 19"/>
                              <a:gd name="T75" fmla="*/ 9 h 85"/>
                              <a:gd name="T76" fmla="*/ 0 w 19"/>
                              <a:gd name="T77" fmla="*/ 10 h 85"/>
                              <a:gd name="T78" fmla="*/ 0 w 19"/>
                              <a:gd name="T79" fmla="*/ 75 h 85"/>
                              <a:gd name="T80" fmla="*/ 0 w 19"/>
                              <a:gd name="T81" fmla="*/ 76 h 85"/>
                              <a:gd name="T82" fmla="*/ 0 w 19"/>
                              <a:gd name="T83" fmla="*/ 76 h 85"/>
                              <a:gd name="T84" fmla="*/ 0 w 19"/>
                              <a:gd name="T85" fmla="*/ 77 h 85"/>
                              <a:gd name="T86" fmla="*/ 1 w 19"/>
                              <a:gd name="T87" fmla="*/ 78 h 85"/>
                              <a:gd name="T88" fmla="*/ 1 w 19"/>
                              <a:gd name="T89" fmla="*/ 79 h 85"/>
                              <a:gd name="T90" fmla="*/ 1 w 19"/>
                              <a:gd name="T91" fmla="*/ 80 h 85"/>
                              <a:gd name="T92" fmla="*/ 2 w 19"/>
                              <a:gd name="T93" fmla="*/ 80 h 85"/>
                              <a:gd name="T94" fmla="*/ 2 w 19"/>
                              <a:gd name="T95" fmla="*/ 81 h 85"/>
                              <a:gd name="T96" fmla="*/ 3 w 19"/>
                              <a:gd name="T97" fmla="*/ 82 h 85"/>
                              <a:gd name="T98" fmla="*/ 4 w 19"/>
                              <a:gd name="T99" fmla="*/ 83 h 85"/>
                              <a:gd name="T100" fmla="*/ 4 w 19"/>
                              <a:gd name="T101" fmla="*/ 84 h 85"/>
                              <a:gd name="T102" fmla="*/ 6 w 19"/>
                              <a:gd name="T103" fmla="*/ 84 h 85"/>
                              <a:gd name="T104" fmla="*/ 9 w 19"/>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5">
                                <a:moveTo>
                                  <a:pt x="9" y="85"/>
                                </a:moveTo>
                                <a:lnTo>
                                  <a:pt x="12" y="85"/>
                                </a:lnTo>
                                <a:lnTo>
                                  <a:pt x="12" y="85"/>
                                </a:lnTo>
                                <a:lnTo>
                                  <a:pt x="13" y="84"/>
                                </a:lnTo>
                                <a:lnTo>
                                  <a:pt x="14" y="84"/>
                                </a:lnTo>
                                <a:lnTo>
                                  <a:pt x="14" y="84"/>
                                </a:lnTo>
                                <a:lnTo>
                                  <a:pt x="14" y="84"/>
                                </a:lnTo>
                                <a:lnTo>
                                  <a:pt x="15" y="83"/>
                                </a:lnTo>
                                <a:lnTo>
                                  <a:pt x="15" y="83"/>
                                </a:lnTo>
                                <a:lnTo>
                                  <a:pt x="15" y="83"/>
                                </a:lnTo>
                                <a:lnTo>
                                  <a:pt x="16" y="83"/>
                                </a:lnTo>
                                <a:lnTo>
                                  <a:pt x="16" y="82"/>
                                </a:lnTo>
                                <a:lnTo>
                                  <a:pt x="16" y="82"/>
                                </a:lnTo>
                                <a:lnTo>
                                  <a:pt x="16" y="82"/>
                                </a:lnTo>
                                <a:lnTo>
                                  <a:pt x="17"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8" y="78"/>
                                </a:lnTo>
                                <a:lnTo>
                                  <a:pt x="18" y="78"/>
                                </a:lnTo>
                                <a:lnTo>
                                  <a:pt x="18" y="78"/>
                                </a:lnTo>
                                <a:lnTo>
                                  <a:pt x="19" y="77"/>
                                </a:lnTo>
                                <a:lnTo>
                                  <a:pt x="19" y="77"/>
                                </a:lnTo>
                                <a:lnTo>
                                  <a:pt x="19" y="77"/>
                                </a:lnTo>
                                <a:lnTo>
                                  <a:pt x="19" y="77"/>
                                </a:lnTo>
                                <a:lnTo>
                                  <a:pt x="19" y="76"/>
                                </a:lnTo>
                                <a:lnTo>
                                  <a:pt x="19" y="76"/>
                                </a:lnTo>
                                <a:lnTo>
                                  <a:pt x="19" y="76"/>
                                </a:lnTo>
                                <a:lnTo>
                                  <a:pt x="19" y="75"/>
                                </a:lnTo>
                                <a:lnTo>
                                  <a:pt x="19" y="75"/>
                                </a:lnTo>
                                <a:lnTo>
                                  <a:pt x="19" y="75"/>
                                </a:lnTo>
                                <a:lnTo>
                                  <a:pt x="19" y="11"/>
                                </a:lnTo>
                                <a:lnTo>
                                  <a:pt x="19" y="10"/>
                                </a:lnTo>
                                <a:lnTo>
                                  <a:pt x="19" y="10"/>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7" y="5"/>
                                </a:lnTo>
                                <a:lnTo>
                                  <a:pt x="17" y="5"/>
                                </a:lnTo>
                                <a:lnTo>
                                  <a:pt x="17" y="5"/>
                                </a:lnTo>
                                <a:lnTo>
                                  <a:pt x="17" y="5"/>
                                </a:lnTo>
                                <a:lnTo>
                                  <a:pt x="17" y="4"/>
                                </a:lnTo>
                                <a:lnTo>
                                  <a:pt x="17" y="4"/>
                                </a:lnTo>
                                <a:lnTo>
                                  <a:pt x="16" y="4"/>
                                </a:lnTo>
                                <a:lnTo>
                                  <a:pt x="16" y="4"/>
                                </a:lnTo>
                                <a:lnTo>
                                  <a:pt x="16" y="3"/>
                                </a:lnTo>
                                <a:lnTo>
                                  <a:pt x="16" y="3"/>
                                </a:lnTo>
                                <a:lnTo>
                                  <a:pt x="15" y="3"/>
                                </a:lnTo>
                                <a:lnTo>
                                  <a:pt x="15" y="3"/>
                                </a:lnTo>
                                <a:lnTo>
                                  <a:pt x="15" y="2"/>
                                </a:lnTo>
                                <a:lnTo>
                                  <a:pt x="14" y="2"/>
                                </a:lnTo>
                                <a:lnTo>
                                  <a:pt x="14" y="2"/>
                                </a:lnTo>
                                <a:lnTo>
                                  <a:pt x="14" y="2"/>
                                </a:lnTo>
                                <a:lnTo>
                                  <a:pt x="13" y="1"/>
                                </a:lnTo>
                                <a:lnTo>
                                  <a:pt x="12" y="1"/>
                                </a:lnTo>
                                <a:lnTo>
                                  <a:pt x="12" y="1"/>
                                </a:lnTo>
                                <a:lnTo>
                                  <a:pt x="9" y="0"/>
                                </a:lnTo>
                                <a:lnTo>
                                  <a:pt x="7" y="1"/>
                                </a:lnTo>
                                <a:lnTo>
                                  <a:pt x="6" y="1"/>
                                </a:lnTo>
                                <a:lnTo>
                                  <a:pt x="6" y="1"/>
                                </a:lnTo>
                                <a:lnTo>
                                  <a:pt x="5" y="1"/>
                                </a:lnTo>
                                <a:lnTo>
                                  <a:pt x="5" y="2"/>
                                </a:lnTo>
                                <a:lnTo>
                                  <a:pt x="4" y="2"/>
                                </a:lnTo>
                                <a:lnTo>
                                  <a:pt x="4" y="2"/>
                                </a:lnTo>
                                <a:lnTo>
                                  <a:pt x="4" y="3"/>
                                </a:lnTo>
                                <a:lnTo>
                                  <a:pt x="4"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1" y="78"/>
                                </a:lnTo>
                                <a:lnTo>
                                  <a:pt x="1" y="78"/>
                                </a:lnTo>
                                <a:lnTo>
                                  <a:pt x="1" y="79"/>
                                </a:lnTo>
                                <a:lnTo>
                                  <a:pt x="1" y="79"/>
                                </a:lnTo>
                                <a:lnTo>
                                  <a:pt x="1" y="79"/>
                                </a:lnTo>
                                <a:lnTo>
                                  <a:pt x="1" y="79"/>
                                </a:lnTo>
                                <a:lnTo>
                                  <a:pt x="1" y="80"/>
                                </a:lnTo>
                                <a:lnTo>
                                  <a:pt x="1" y="80"/>
                                </a:lnTo>
                                <a:lnTo>
                                  <a:pt x="1" y="80"/>
                                </a:lnTo>
                                <a:lnTo>
                                  <a:pt x="2" y="80"/>
                                </a:lnTo>
                                <a:lnTo>
                                  <a:pt x="2" y="81"/>
                                </a:lnTo>
                                <a:lnTo>
                                  <a:pt x="2" y="81"/>
                                </a:lnTo>
                                <a:lnTo>
                                  <a:pt x="2" y="81"/>
                                </a:lnTo>
                                <a:lnTo>
                                  <a:pt x="2" y="81"/>
                                </a:lnTo>
                                <a:lnTo>
                                  <a:pt x="2" y="82"/>
                                </a:lnTo>
                                <a:lnTo>
                                  <a:pt x="3" y="82"/>
                                </a:lnTo>
                                <a:lnTo>
                                  <a:pt x="3" y="82"/>
                                </a:lnTo>
                                <a:lnTo>
                                  <a:pt x="3" y="83"/>
                                </a:lnTo>
                                <a:lnTo>
                                  <a:pt x="4" y="83"/>
                                </a:lnTo>
                                <a:lnTo>
                                  <a:pt x="4" y="83"/>
                                </a:lnTo>
                                <a:lnTo>
                                  <a:pt x="4" y="83"/>
                                </a:lnTo>
                                <a:lnTo>
                                  <a:pt x="4" y="84"/>
                                </a:lnTo>
                                <a:lnTo>
                                  <a:pt x="5" y="84"/>
                                </a:lnTo>
                                <a:lnTo>
                                  <a:pt x="5" y="84"/>
                                </a:lnTo>
                                <a:lnTo>
                                  <a:pt x="6" y="84"/>
                                </a:lnTo>
                                <a:lnTo>
                                  <a:pt x="6" y="85"/>
                                </a:lnTo>
                                <a:lnTo>
                                  <a:pt x="7" y="85"/>
                                </a:lnTo>
                                <a:lnTo>
                                  <a:pt x="9" y="85"/>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50" name="Rectangle 1550"/>
                        <wps:cNvSpPr>
                          <a:spLocks noChangeArrowheads="1"/>
                        </wps:cNvSpPr>
                        <wps:spPr bwMode="auto">
                          <a:xfrm>
                            <a:off x="1878" y="1748"/>
                            <a:ext cx="94" cy="8"/>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51" name="Rectangle 1551"/>
                        <wps:cNvSpPr>
                          <a:spLocks noChangeArrowheads="1"/>
                        </wps:cNvSpPr>
                        <wps:spPr bwMode="auto">
                          <a:xfrm>
                            <a:off x="1878" y="1748"/>
                            <a:ext cx="94" cy="8"/>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52" name="Rectangle 1552"/>
                        <wps:cNvSpPr>
                          <a:spLocks noChangeArrowheads="1"/>
                        </wps:cNvSpPr>
                        <wps:spPr bwMode="auto">
                          <a:xfrm>
                            <a:off x="1909" y="1733"/>
                            <a:ext cx="32" cy="15"/>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53" name="Rectangle 1553"/>
                        <wps:cNvSpPr>
                          <a:spLocks noChangeArrowheads="1"/>
                        </wps:cNvSpPr>
                        <wps:spPr bwMode="auto">
                          <a:xfrm>
                            <a:off x="1909" y="1733"/>
                            <a:ext cx="32" cy="15"/>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54" name="Freeform 1554"/>
                        <wps:cNvSpPr>
                          <a:spLocks/>
                        </wps:cNvSpPr>
                        <wps:spPr bwMode="auto">
                          <a:xfrm>
                            <a:off x="1965" y="1711"/>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solidFill>
                            <a:srgbClr val="BFBFBF"/>
                          </a:solidFill>
                          <a:ln w="0">
                            <a:solidFill>
                              <a:srgbClr val="000000"/>
                            </a:solidFill>
                            <a:prstDash val="solid"/>
                            <a:round/>
                            <a:headEnd/>
                            <a:tailEnd/>
                          </a:ln>
                        </wps:spPr>
                        <wps:bodyPr/>
                      </wps:wsp>
                      <wps:wsp>
                        <wps:cNvPr id="1555" name="Freeform 1555"/>
                        <wps:cNvSpPr>
                          <a:spLocks/>
                        </wps:cNvSpPr>
                        <wps:spPr bwMode="auto">
                          <a:xfrm>
                            <a:off x="1965" y="1711"/>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56" name="Freeform 1556"/>
                        <wps:cNvSpPr>
                          <a:spLocks/>
                        </wps:cNvSpPr>
                        <wps:spPr bwMode="auto">
                          <a:xfrm>
                            <a:off x="1879" y="1711"/>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solidFill>
                            <a:srgbClr val="BFBFBF"/>
                          </a:solidFill>
                          <a:ln w="0">
                            <a:solidFill>
                              <a:srgbClr val="000000"/>
                            </a:solidFill>
                            <a:prstDash val="solid"/>
                            <a:round/>
                            <a:headEnd/>
                            <a:tailEnd/>
                          </a:ln>
                        </wps:spPr>
                        <wps:bodyPr/>
                      </wps:wsp>
                      <wps:wsp>
                        <wps:cNvPr id="1557" name="Freeform 1557"/>
                        <wps:cNvSpPr>
                          <a:spLocks/>
                        </wps:cNvSpPr>
                        <wps:spPr bwMode="auto">
                          <a:xfrm>
                            <a:off x="1879" y="1711"/>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58" name="Freeform 1558"/>
                        <wps:cNvSpPr>
                          <a:spLocks/>
                        </wps:cNvSpPr>
                        <wps:spPr bwMode="auto">
                          <a:xfrm>
                            <a:off x="1881" y="1610"/>
                            <a:ext cx="89" cy="137"/>
                          </a:xfrm>
                          <a:custGeom>
                            <a:avLst/>
                            <a:gdLst>
                              <a:gd name="T0" fmla="*/ 85 w 89"/>
                              <a:gd name="T1" fmla="*/ 104 h 137"/>
                              <a:gd name="T2" fmla="*/ 85 w 89"/>
                              <a:gd name="T3" fmla="*/ 107 h 137"/>
                              <a:gd name="T4" fmla="*/ 86 w 89"/>
                              <a:gd name="T5" fmla="*/ 110 h 137"/>
                              <a:gd name="T6" fmla="*/ 86 w 89"/>
                              <a:gd name="T7" fmla="*/ 112 h 137"/>
                              <a:gd name="T8" fmla="*/ 86 w 89"/>
                              <a:gd name="T9" fmla="*/ 115 h 137"/>
                              <a:gd name="T10" fmla="*/ 86 w 89"/>
                              <a:gd name="T11" fmla="*/ 118 h 137"/>
                              <a:gd name="T12" fmla="*/ 86 w 89"/>
                              <a:gd name="T13" fmla="*/ 120 h 137"/>
                              <a:gd name="T14" fmla="*/ 86 w 89"/>
                              <a:gd name="T15" fmla="*/ 123 h 137"/>
                              <a:gd name="T16" fmla="*/ 86 w 89"/>
                              <a:gd name="T17" fmla="*/ 125 h 137"/>
                              <a:gd name="T18" fmla="*/ 86 w 89"/>
                              <a:gd name="T19" fmla="*/ 127 h 137"/>
                              <a:gd name="T20" fmla="*/ 86 w 89"/>
                              <a:gd name="T21" fmla="*/ 129 h 137"/>
                              <a:gd name="T22" fmla="*/ 86 w 89"/>
                              <a:gd name="T23" fmla="*/ 131 h 137"/>
                              <a:gd name="T24" fmla="*/ 86 w 89"/>
                              <a:gd name="T25" fmla="*/ 134 h 137"/>
                              <a:gd name="T26" fmla="*/ 86 w 89"/>
                              <a:gd name="T27" fmla="*/ 136 h 137"/>
                              <a:gd name="T28" fmla="*/ 23 w 89"/>
                              <a:gd name="T29" fmla="*/ 121 h 137"/>
                              <a:gd name="T30" fmla="*/ 21 w 89"/>
                              <a:gd name="T31" fmla="*/ 136 h 137"/>
                              <a:gd name="T32" fmla="*/ 19 w 89"/>
                              <a:gd name="T33" fmla="*/ 136 h 137"/>
                              <a:gd name="T34" fmla="*/ 18 w 89"/>
                              <a:gd name="T35" fmla="*/ 136 h 137"/>
                              <a:gd name="T36" fmla="*/ 16 w 89"/>
                              <a:gd name="T37" fmla="*/ 136 h 137"/>
                              <a:gd name="T38" fmla="*/ 14 w 89"/>
                              <a:gd name="T39" fmla="*/ 136 h 137"/>
                              <a:gd name="T40" fmla="*/ 13 w 89"/>
                              <a:gd name="T41" fmla="*/ 136 h 137"/>
                              <a:gd name="T42" fmla="*/ 12 w 89"/>
                              <a:gd name="T43" fmla="*/ 136 h 137"/>
                              <a:gd name="T44" fmla="*/ 10 w 89"/>
                              <a:gd name="T45" fmla="*/ 136 h 137"/>
                              <a:gd name="T46" fmla="*/ 9 w 89"/>
                              <a:gd name="T47" fmla="*/ 136 h 137"/>
                              <a:gd name="T48" fmla="*/ 8 w 89"/>
                              <a:gd name="T49" fmla="*/ 136 h 137"/>
                              <a:gd name="T50" fmla="*/ 6 w 89"/>
                              <a:gd name="T51" fmla="*/ 136 h 137"/>
                              <a:gd name="T52" fmla="*/ 5 w 89"/>
                              <a:gd name="T53" fmla="*/ 136 h 137"/>
                              <a:gd name="T54" fmla="*/ 4 w 89"/>
                              <a:gd name="T55" fmla="*/ 135 h 137"/>
                              <a:gd name="T56" fmla="*/ 3 w 89"/>
                              <a:gd name="T57" fmla="*/ 135 h 137"/>
                              <a:gd name="T58" fmla="*/ 0 w 89"/>
                              <a:gd name="T59" fmla="*/ 17 h 137"/>
                              <a:gd name="T60" fmla="*/ 0 w 89"/>
                              <a:gd name="T61" fmla="*/ 15 h 137"/>
                              <a:gd name="T62" fmla="*/ 0 w 89"/>
                              <a:gd name="T63" fmla="*/ 13 h 137"/>
                              <a:gd name="T64" fmla="*/ 1 w 89"/>
                              <a:gd name="T65" fmla="*/ 11 h 137"/>
                              <a:gd name="T66" fmla="*/ 1 w 89"/>
                              <a:gd name="T67" fmla="*/ 10 h 137"/>
                              <a:gd name="T68" fmla="*/ 2 w 89"/>
                              <a:gd name="T69" fmla="*/ 8 h 137"/>
                              <a:gd name="T70" fmla="*/ 2 w 89"/>
                              <a:gd name="T71" fmla="*/ 7 h 137"/>
                              <a:gd name="T72" fmla="*/ 3 w 89"/>
                              <a:gd name="T73" fmla="*/ 6 h 137"/>
                              <a:gd name="T74" fmla="*/ 4 w 89"/>
                              <a:gd name="T75" fmla="*/ 4 h 137"/>
                              <a:gd name="T76" fmla="*/ 5 w 89"/>
                              <a:gd name="T77" fmla="*/ 4 h 137"/>
                              <a:gd name="T78" fmla="*/ 7 w 89"/>
                              <a:gd name="T79" fmla="*/ 3 h 137"/>
                              <a:gd name="T80" fmla="*/ 8 w 89"/>
                              <a:gd name="T81" fmla="*/ 2 h 137"/>
                              <a:gd name="T82" fmla="*/ 10 w 89"/>
                              <a:gd name="T83" fmla="*/ 1 h 137"/>
                              <a:gd name="T84" fmla="*/ 12 w 89"/>
                              <a:gd name="T85" fmla="*/ 1 h 137"/>
                              <a:gd name="T86" fmla="*/ 75 w 89"/>
                              <a:gd name="T87" fmla="*/ 0 h 137"/>
                              <a:gd name="T88" fmla="*/ 77 w 89"/>
                              <a:gd name="T89" fmla="*/ 1 h 137"/>
                              <a:gd name="T90" fmla="*/ 79 w 89"/>
                              <a:gd name="T91" fmla="*/ 2 h 137"/>
                              <a:gd name="T92" fmla="*/ 80 w 89"/>
                              <a:gd name="T93" fmla="*/ 3 h 137"/>
                              <a:gd name="T94" fmla="*/ 82 w 89"/>
                              <a:gd name="T95" fmla="*/ 3 h 137"/>
                              <a:gd name="T96" fmla="*/ 83 w 89"/>
                              <a:gd name="T97" fmla="*/ 4 h 137"/>
                              <a:gd name="T98" fmla="*/ 84 w 89"/>
                              <a:gd name="T99" fmla="*/ 5 h 137"/>
                              <a:gd name="T100" fmla="*/ 85 w 89"/>
                              <a:gd name="T101" fmla="*/ 7 h 137"/>
                              <a:gd name="T102" fmla="*/ 86 w 89"/>
                              <a:gd name="T103" fmla="*/ 8 h 137"/>
                              <a:gd name="T104" fmla="*/ 87 w 89"/>
                              <a:gd name="T105" fmla="*/ 9 h 137"/>
                              <a:gd name="T106" fmla="*/ 88 w 89"/>
                              <a:gd name="T107" fmla="*/ 11 h 137"/>
                              <a:gd name="T108" fmla="*/ 88 w 89"/>
                              <a:gd name="T109" fmla="*/ 12 h 137"/>
                              <a:gd name="T110" fmla="*/ 88 w 89"/>
                              <a:gd name="T111" fmla="*/ 14 h 137"/>
                              <a:gd name="T112" fmla="*/ 89 w 89"/>
                              <a:gd name="T113" fmla="*/ 16 h 137"/>
                              <a:gd name="T114" fmla="*/ 89 w 89"/>
                              <a:gd name="T115" fmla="*/ 18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7">
                                <a:moveTo>
                                  <a:pt x="85" y="102"/>
                                </a:move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6"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7"/>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3"/>
                                </a:lnTo>
                                <a:lnTo>
                                  <a:pt x="86" y="123"/>
                                </a:lnTo>
                                <a:lnTo>
                                  <a:pt x="86" y="123"/>
                                </a:lnTo>
                                <a:lnTo>
                                  <a:pt x="86" y="123"/>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1"/>
                                </a:lnTo>
                                <a:lnTo>
                                  <a:pt x="86" y="131"/>
                                </a:lnTo>
                                <a:lnTo>
                                  <a:pt x="86" y="131"/>
                                </a:lnTo>
                                <a:lnTo>
                                  <a:pt x="86" y="131"/>
                                </a:lnTo>
                                <a:lnTo>
                                  <a:pt x="86" y="132"/>
                                </a:lnTo>
                                <a:lnTo>
                                  <a:pt x="86" y="132"/>
                                </a:lnTo>
                                <a:lnTo>
                                  <a:pt x="86" y="132"/>
                                </a:lnTo>
                                <a:lnTo>
                                  <a:pt x="86" y="133"/>
                                </a:lnTo>
                                <a:lnTo>
                                  <a:pt x="86" y="133"/>
                                </a:lnTo>
                                <a:lnTo>
                                  <a:pt x="86" y="133"/>
                                </a:lnTo>
                                <a:lnTo>
                                  <a:pt x="86" y="134"/>
                                </a:lnTo>
                                <a:lnTo>
                                  <a:pt x="86" y="134"/>
                                </a:lnTo>
                                <a:lnTo>
                                  <a:pt x="86" y="134"/>
                                </a:lnTo>
                                <a:lnTo>
                                  <a:pt x="86" y="135"/>
                                </a:lnTo>
                                <a:lnTo>
                                  <a:pt x="86" y="135"/>
                                </a:lnTo>
                                <a:lnTo>
                                  <a:pt x="86" y="135"/>
                                </a:lnTo>
                                <a:lnTo>
                                  <a:pt x="86" y="135"/>
                                </a:lnTo>
                                <a:lnTo>
                                  <a:pt x="86" y="136"/>
                                </a:lnTo>
                                <a:lnTo>
                                  <a:pt x="86" y="136"/>
                                </a:lnTo>
                                <a:lnTo>
                                  <a:pt x="86" y="136"/>
                                </a:lnTo>
                                <a:lnTo>
                                  <a:pt x="86" y="137"/>
                                </a:lnTo>
                                <a:lnTo>
                                  <a:pt x="86" y="137"/>
                                </a:lnTo>
                                <a:lnTo>
                                  <a:pt x="65" y="136"/>
                                </a:lnTo>
                                <a:lnTo>
                                  <a:pt x="65" y="122"/>
                                </a:lnTo>
                                <a:lnTo>
                                  <a:pt x="23" y="121"/>
                                </a:lnTo>
                                <a:lnTo>
                                  <a:pt x="22" y="136"/>
                                </a:lnTo>
                                <a:lnTo>
                                  <a:pt x="22" y="136"/>
                                </a:lnTo>
                                <a:lnTo>
                                  <a:pt x="22" y="136"/>
                                </a:lnTo>
                                <a:lnTo>
                                  <a:pt x="22" y="136"/>
                                </a:lnTo>
                                <a:lnTo>
                                  <a:pt x="21" y="136"/>
                                </a:lnTo>
                                <a:lnTo>
                                  <a:pt x="21" y="136"/>
                                </a:lnTo>
                                <a:lnTo>
                                  <a:pt x="21" y="136"/>
                                </a:lnTo>
                                <a:lnTo>
                                  <a:pt x="21" y="136"/>
                                </a:lnTo>
                                <a:lnTo>
                                  <a:pt x="20" y="136"/>
                                </a:lnTo>
                                <a:lnTo>
                                  <a:pt x="20" y="136"/>
                                </a:lnTo>
                                <a:lnTo>
                                  <a:pt x="20" y="136"/>
                                </a:lnTo>
                                <a:lnTo>
                                  <a:pt x="20" y="136"/>
                                </a:lnTo>
                                <a:lnTo>
                                  <a:pt x="20" y="136"/>
                                </a:lnTo>
                                <a:lnTo>
                                  <a:pt x="19" y="136"/>
                                </a:lnTo>
                                <a:lnTo>
                                  <a:pt x="19" y="136"/>
                                </a:lnTo>
                                <a:lnTo>
                                  <a:pt x="19" y="136"/>
                                </a:lnTo>
                                <a:lnTo>
                                  <a:pt x="19" y="136"/>
                                </a:lnTo>
                                <a:lnTo>
                                  <a:pt x="18" y="136"/>
                                </a:lnTo>
                                <a:lnTo>
                                  <a:pt x="18" y="136"/>
                                </a:lnTo>
                                <a:lnTo>
                                  <a:pt x="18" y="136"/>
                                </a:lnTo>
                                <a:lnTo>
                                  <a:pt x="18" y="136"/>
                                </a:lnTo>
                                <a:lnTo>
                                  <a:pt x="17" y="136"/>
                                </a:lnTo>
                                <a:lnTo>
                                  <a:pt x="17" y="136"/>
                                </a:lnTo>
                                <a:lnTo>
                                  <a:pt x="17" y="136"/>
                                </a:lnTo>
                                <a:lnTo>
                                  <a:pt x="17" y="136"/>
                                </a:lnTo>
                                <a:lnTo>
                                  <a:pt x="17" y="136"/>
                                </a:lnTo>
                                <a:lnTo>
                                  <a:pt x="16" y="136"/>
                                </a:lnTo>
                                <a:lnTo>
                                  <a:pt x="16" y="136"/>
                                </a:lnTo>
                                <a:lnTo>
                                  <a:pt x="16" y="136"/>
                                </a:lnTo>
                                <a:lnTo>
                                  <a:pt x="16" y="136"/>
                                </a:lnTo>
                                <a:lnTo>
                                  <a:pt x="15" y="136"/>
                                </a:lnTo>
                                <a:lnTo>
                                  <a:pt x="15" y="136"/>
                                </a:lnTo>
                                <a:lnTo>
                                  <a:pt x="15" y="136"/>
                                </a:lnTo>
                                <a:lnTo>
                                  <a:pt x="15" y="136"/>
                                </a:lnTo>
                                <a:lnTo>
                                  <a:pt x="14" y="136"/>
                                </a:lnTo>
                                <a:lnTo>
                                  <a:pt x="14" y="136"/>
                                </a:lnTo>
                                <a:lnTo>
                                  <a:pt x="14" y="136"/>
                                </a:lnTo>
                                <a:lnTo>
                                  <a:pt x="14" y="136"/>
                                </a:lnTo>
                                <a:lnTo>
                                  <a:pt x="14" y="136"/>
                                </a:lnTo>
                                <a:lnTo>
                                  <a:pt x="13" y="136"/>
                                </a:lnTo>
                                <a:lnTo>
                                  <a:pt x="13" y="136"/>
                                </a:lnTo>
                                <a:lnTo>
                                  <a:pt x="13" y="136"/>
                                </a:lnTo>
                                <a:lnTo>
                                  <a:pt x="13" y="136"/>
                                </a:lnTo>
                                <a:lnTo>
                                  <a:pt x="13" y="136"/>
                                </a:lnTo>
                                <a:lnTo>
                                  <a:pt x="12" y="136"/>
                                </a:lnTo>
                                <a:lnTo>
                                  <a:pt x="12" y="136"/>
                                </a:lnTo>
                                <a:lnTo>
                                  <a:pt x="12" y="136"/>
                                </a:lnTo>
                                <a:lnTo>
                                  <a:pt x="12" y="136"/>
                                </a:lnTo>
                                <a:lnTo>
                                  <a:pt x="12" y="136"/>
                                </a:lnTo>
                                <a:lnTo>
                                  <a:pt x="11" y="136"/>
                                </a:lnTo>
                                <a:lnTo>
                                  <a:pt x="11" y="136"/>
                                </a:lnTo>
                                <a:lnTo>
                                  <a:pt x="11" y="136"/>
                                </a:lnTo>
                                <a:lnTo>
                                  <a:pt x="11" y="136"/>
                                </a:lnTo>
                                <a:lnTo>
                                  <a:pt x="11" y="136"/>
                                </a:lnTo>
                                <a:lnTo>
                                  <a:pt x="10" y="136"/>
                                </a:lnTo>
                                <a:lnTo>
                                  <a:pt x="10" y="136"/>
                                </a:lnTo>
                                <a:lnTo>
                                  <a:pt x="10" y="136"/>
                                </a:lnTo>
                                <a:lnTo>
                                  <a:pt x="10" y="136"/>
                                </a:lnTo>
                                <a:lnTo>
                                  <a:pt x="10" y="136"/>
                                </a:lnTo>
                                <a:lnTo>
                                  <a:pt x="9" y="136"/>
                                </a:lnTo>
                                <a:lnTo>
                                  <a:pt x="9" y="136"/>
                                </a:lnTo>
                                <a:lnTo>
                                  <a:pt x="9" y="136"/>
                                </a:lnTo>
                                <a:lnTo>
                                  <a:pt x="9" y="136"/>
                                </a:lnTo>
                                <a:lnTo>
                                  <a:pt x="9" y="136"/>
                                </a:lnTo>
                                <a:lnTo>
                                  <a:pt x="8" y="136"/>
                                </a:lnTo>
                                <a:lnTo>
                                  <a:pt x="8" y="136"/>
                                </a:lnTo>
                                <a:lnTo>
                                  <a:pt x="8" y="136"/>
                                </a:lnTo>
                                <a:lnTo>
                                  <a:pt x="8" y="136"/>
                                </a:lnTo>
                                <a:lnTo>
                                  <a:pt x="8" y="136"/>
                                </a:lnTo>
                                <a:lnTo>
                                  <a:pt x="8" y="136"/>
                                </a:lnTo>
                                <a:lnTo>
                                  <a:pt x="7" y="136"/>
                                </a:lnTo>
                                <a:lnTo>
                                  <a:pt x="7" y="136"/>
                                </a:lnTo>
                                <a:lnTo>
                                  <a:pt x="7" y="136"/>
                                </a:lnTo>
                                <a:lnTo>
                                  <a:pt x="7" y="136"/>
                                </a:lnTo>
                                <a:lnTo>
                                  <a:pt x="7" y="136"/>
                                </a:lnTo>
                                <a:lnTo>
                                  <a:pt x="6" y="136"/>
                                </a:lnTo>
                                <a:lnTo>
                                  <a:pt x="6" y="136"/>
                                </a:lnTo>
                                <a:lnTo>
                                  <a:pt x="6" y="136"/>
                                </a:lnTo>
                                <a:lnTo>
                                  <a:pt x="6" y="136"/>
                                </a:lnTo>
                                <a:lnTo>
                                  <a:pt x="6" y="136"/>
                                </a:lnTo>
                                <a:lnTo>
                                  <a:pt x="6" y="136"/>
                                </a:lnTo>
                                <a:lnTo>
                                  <a:pt x="5" y="136"/>
                                </a:lnTo>
                                <a:lnTo>
                                  <a:pt x="5" y="136"/>
                                </a:lnTo>
                                <a:lnTo>
                                  <a:pt x="5" y="136"/>
                                </a:lnTo>
                                <a:lnTo>
                                  <a:pt x="5" y="136"/>
                                </a:lnTo>
                                <a:lnTo>
                                  <a:pt x="5" y="136"/>
                                </a:lnTo>
                                <a:lnTo>
                                  <a:pt x="5" y="136"/>
                                </a:lnTo>
                                <a:lnTo>
                                  <a:pt x="4" y="136"/>
                                </a:lnTo>
                                <a:lnTo>
                                  <a:pt x="4" y="136"/>
                                </a:lnTo>
                                <a:lnTo>
                                  <a:pt x="4" y="135"/>
                                </a:lnTo>
                                <a:lnTo>
                                  <a:pt x="4" y="135"/>
                                </a:lnTo>
                                <a:lnTo>
                                  <a:pt x="4" y="135"/>
                                </a:lnTo>
                                <a:lnTo>
                                  <a:pt x="4" y="135"/>
                                </a:lnTo>
                                <a:lnTo>
                                  <a:pt x="3" y="135"/>
                                </a:lnTo>
                                <a:lnTo>
                                  <a:pt x="3" y="135"/>
                                </a:lnTo>
                                <a:lnTo>
                                  <a:pt x="3" y="135"/>
                                </a:lnTo>
                                <a:lnTo>
                                  <a:pt x="3" y="135"/>
                                </a:lnTo>
                                <a:lnTo>
                                  <a:pt x="3" y="135"/>
                                </a:lnTo>
                                <a:lnTo>
                                  <a:pt x="3" y="135"/>
                                </a:lnTo>
                                <a:lnTo>
                                  <a:pt x="2" y="135"/>
                                </a:lnTo>
                                <a:lnTo>
                                  <a:pt x="2" y="135"/>
                                </a:lnTo>
                                <a:lnTo>
                                  <a:pt x="3" y="103"/>
                                </a:lnTo>
                                <a:lnTo>
                                  <a:pt x="0" y="17"/>
                                </a:lnTo>
                                <a:lnTo>
                                  <a:pt x="0" y="17"/>
                                </a:lnTo>
                                <a:lnTo>
                                  <a:pt x="0" y="17"/>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1" y="11"/>
                                </a:lnTo>
                                <a:lnTo>
                                  <a:pt x="1" y="11"/>
                                </a:lnTo>
                                <a:lnTo>
                                  <a:pt x="1" y="11"/>
                                </a:lnTo>
                                <a:lnTo>
                                  <a:pt x="1" y="10"/>
                                </a:lnTo>
                                <a:lnTo>
                                  <a:pt x="1" y="10"/>
                                </a:lnTo>
                                <a:lnTo>
                                  <a:pt x="1" y="10"/>
                                </a:lnTo>
                                <a:lnTo>
                                  <a:pt x="1" y="10"/>
                                </a:lnTo>
                                <a:lnTo>
                                  <a:pt x="1" y="10"/>
                                </a:lnTo>
                                <a:lnTo>
                                  <a:pt x="1" y="9"/>
                                </a:lnTo>
                                <a:lnTo>
                                  <a:pt x="1" y="9"/>
                                </a:lnTo>
                                <a:lnTo>
                                  <a:pt x="1" y="9"/>
                                </a:lnTo>
                                <a:lnTo>
                                  <a:pt x="1" y="9"/>
                                </a:lnTo>
                                <a:lnTo>
                                  <a:pt x="1" y="9"/>
                                </a:lnTo>
                                <a:lnTo>
                                  <a:pt x="1" y="8"/>
                                </a:lnTo>
                                <a:lnTo>
                                  <a:pt x="2" y="8"/>
                                </a:lnTo>
                                <a:lnTo>
                                  <a:pt x="2" y="8"/>
                                </a:lnTo>
                                <a:lnTo>
                                  <a:pt x="2" y="8"/>
                                </a:lnTo>
                                <a:lnTo>
                                  <a:pt x="2" y="8"/>
                                </a:lnTo>
                                <a:lnTo>
                                  <a:pt x="2" y="7"/>
                                </a:lnTo>
                                <a:lnTo>
                                  <a:pt x="2" y="7"/>
                                </a:lnTo>
                                <a:lnTo>
                                  <a:pt x="2" y="7"/>
                                </a:lnTo>
                                <a:lnTo>
                                  <a:pt x="2" y="7"/>
                                </a:lnTo>
                                <a:lnTo>
                                  <a:pt x="2" y="7"/>
                                </a:lnTo>
                                <a:lnTo>
                                  <a:pt x="3" y="6"/>
                                </a:lnTo>
                                <a:lnTo>
                                  <a:pt x="3" y="6"/>
                                </a:lnTo>
                                <a:lnTo>
                                  <a:pt x="3" y="6"/>
                                </a:lnTo>
                                <a:lnTo>
                                  <a:pt x="3" y="6"/>
                                </a:lnTo>
                                <a:lnTo>
                                  <a:pt x="3" y="6"/>
                                </a:lnTo>
                                <a:lnTo>
                                  <a:pt x="3" y="6"/>
                                </a:lnTo>
                                <a:lnTo>
                                  <a:pt x="3" y="5"/>
                                </a:lnTo>
                                <a:lnTo>
                                  <a:pt x="3" y="5"/>
                                </a:lnTo>
                                <a:lnTo>
                                  <a:pt x="4" y="5"/>
                                </a:lnTo>
                                <a:lnTo>
                                  <a:pt x="4" y="5"/>
                                </a:lnTo>
                                <a:lnTo>
                                  <a:pt x="4" y="5"/>
                                </a:lnTo>
                                <a:lnTo>
                                  <a:pt x="4" y="5"/>
                                </a:lnTo>
                                <a:lnTo>
                                  <a:pt x="4" y="4"/>
                                </a:lnTo>
                                <a:lnTo>
                                  <a:pt x="4" y="4"/>
                                </a:lnTo>
                                <a:lnTo>
                                  <a:pt x="5" y="4"/>
                                </a:lnTo>
                                <a:lnTo>
                                  <a:pt x="5" y="4"/>
                                </a:lnTo>
                                <a:lnTo>
                                  <a:pt x="5" y="4"/>
                                </a:lnTo>
                                <a:lnTo>
                                  <a:pt x="5" y="4"/>
                                </a:lnTo>
                                <a:lnTo>
                                  <a:pt x="5" y="4"/>
                                </a:lnTo>
                                <a:lnTo>
                                  <a:pt x="5" y="4"/>
                                </a:lnTo>
                                <a:lnTo>
                                  <a:pt x="6" y="3"/>
                                </a:lnTo>
                                <a:lnTo>
                                  <a:pt x="6" y="3"/>
                                </a:lnTo>
                                <a:lnTo>
                                  <a:pt x="6" y="3"/>
                                </a:lnTo>
                                <a:lnTo>
                                  <a:pt x="6" y="3"/>
                                </a:lnTo>
                                <a:lnTo>
                                  <a:pt x="6" y="3"/>
                                </a:lnTo>
                                <a:lnTo>
                                  <a:pt x="7" y="3"/>
                                </a:lnTo>
                                <a:lnTo>
                                  <a:pt x="7" y="3"/>
                                </a:lnTo>
                                <a:lnTo>
                                  <a:pt x="7" y="3"/>
                                </a:lnTo>
                                <a:lnTo>
                                  <a:pt x="7" y="2"/>
                                </a:lnTo>
                                <a:lnTo>
                                  <a:pt x="7" y="2"/>
                                </a:lnTo>
                                <a:lnTo>
                                  <a:pt x="8" y="2"/>
                                </a:lnTo>
                                <a:lnTo>
                                  <a:pt x="8" y="2"/>
                                </a:lnTo>
                                <a:lnTo>
                                  <a:pt x="8" y="2"/>
                                </a:lnTo>
                                <a:lnTo>
                                  <a:pt x="8" y="2"/>
                                </a:lnTo>
                                <a:lnTo>
                                  <a:pt x="8" y="2"/>
                                </a:lnTo>
                                <a:lnTo>
                                  <a:pt x="9" y="2"/>
                                </a:lnTo>
                                <a:lnTo>
                                  <a:pt x="9" y="2"/>
                                </a:lnTo>
                                <a:lnTo>
                                  <a:pt x="9" y="2"/>
                                </a:lnTo>
                                <a:lnTo>
                                  <a:pt x="9" y="2"/>
                                </a:lnTo>
                                <a:lnTo>
                                  <a:pt x="10" y="1"/>
                                </a:lnTo>
                                <a:lnTo>
                                  <a:pt x="10" y="1"/>
                                </a:lnTo>
                                <a:lnTo>
                                  <a:pt x="10" y="1"/>
                                </a:lnTo>
                                <a:lnTo>
                                  <a:pt x="10" y="1"/>
                                </a:lnTo>
                                <a:lnTo>
                                  <a:pt x="11" y="1"/>
                                </a:lnTo>
                                <a:lnTo>
                                  <a:pt x="11" y="1"/>
                                </a:lnTo>
                                <a:lnTo>
                                  <a:pt x="11" y="1"/>
                                </a:lnTo>
                                <a:lnTo>
                                  <a:pt x="11" y="1"/>
                                </a:lnTo>
                                <a:lnTo>
                                  <a:pt x="12" y="1"/>
                                </a:lnTo>
                                <a:lnTo>
                                  <a:pt x="12" y="1"/>
                                </a:lnTo>
                                <a:lnTo>
                                  <a:pt x="12" y="1"/>
                                </a:lnTo>
                                <a:lnTo>
                                  <a:pt x="12" y="1"/>
                                </a:lnTo>
                                <a:lnTo>
                                  <a:pt x="13" y="1"/>
                                </a:lnTo>
                                <a:lnTo>
                                  <a:pt x="13" y="1"/>
                                </a:lnTo>
                                <a:lnTo>
                                  <a:pt x="13" y="0"/>
                                </a:lnTo>
                                <a:lnTo>
                                  <a:pt x="75" y="0"/>
                                </a:lnTo>
                                <a:lnTo>
                                  <a:pt x="75" y="1"/>
                                </a:lnTo>
                                <a:lnTo>
                                  <a:pt x="76" y="1"/>
                                </a:lnTo>
                                <a:lnTo>
                                  <a:pt x="76" y="1"/>
                                </a:lnTo>
                                <a:lnTo>
                                  <a:pt x="76" y="1"/>
                                </a:lnTo>
                                <a:lnTo>
                                  <a:pt x="76" y="1"/>
                                </a:lnTo>
                                <a:lnTo>
                                  <a:pt x="77" y="1"/>
                                </a:lnTo>
                                <a:lnTo>
                                  <a:pt x="77" y="1"/>
                                </a:lnTo>
                                <a:lnTo>
                                  <a:pt x="77" y="1"/>
                                </a:lnTo>
                                <a:lnTo>
                                  <a:pt x="77" y="1"/>
                                </a:lnTo>
                                <a:lnTo>
                                  <a:pt x="78" y="1"/>
                                </a:lnTo>
                                <a:lnTo>
                                  <a:pt x="78" y="1"/>
                                </a:lnTo>
                                <a:lnTo>
                                  <a:pt x="78" y="2"/>
                                </a:lnTo>
                                <a:lnTo>
                                  <a:pt x="78" y="2"/>
                                </a:lnTo>
                                <a:lnTo>
                                  <a:pt x="79" y="2"/>
                                </a:lnTo>
                                <a:lnTo>
                                  <a:pt x="79" y="2"/>
                                </a:lnTo>
                                <a:lnTo>
                                  <a:pt x="79" y="2"/>
                                </a:lnTo>
                                <a:lnTo>
                                  <a:pt x="79" y="2"/>
                                </a:lnTo>
                                <a:lnTo>
                                  <a:pt x="80" y="2"/>
                                </a:lnTo>
                                <a:lnTo>
                                  <a:pt x="80" y="2"/>
                                </a:lnTo>
                                <a:lnTo>
                                  <a:pt x="80" y="2"/>
                                </a:lnTo>
                                <a:lnTo>
                                  <a:pt x="80" y="3"/>
                                </a:lnTo>
                                <a:lnTo>
                                  <a:pt x="80" y="3"/>
                                </a:lnTo>
                                <a:lnTo>
                                  <a:pt x="81" y="3"/>
                                </a:lnTo>
                                <a:lnTo>
                                  <a:pt x="81" y="3"/>
                                </a:lnTo>
                                <a:lnTo>
                                  <a:pt x="81" y="3"/>
                                </a:lnTo>
                                <a:lnTo>
                                  <a:pt x="81" y="3"/>
                                </a:lnTo>
                                <a:lnTo>
                                  <a:pt x="82" y="3"/>
                                </a:lnTo>
                                <a:lnTo>
                                  <a:pt x="82" y="3"/>
                                </a:lnTo>
                                <a:lnTo>
                                  <a:pt x="82" y="4"/>
                                </a:lnTo>
                                <a:lnTo>
                                  <a:pt x="82" y="4"/>
                                </a:lnTo>
                                <a:lnTo>
                                  <a:pt x="82" y="4"/>
                                </a:lnTo>
                                <a:lnTo>
                                  <a:pt x="82" y="4"/>
                                </a:lnTo>
                                <a:lnTo>
                                  <a:pt x="83" y="4"/>
                                </a:lnTo>
                                <a:lnTo>
                                  <a:pt x="83" y="4"/>
                                </a:lnTo>
                                <a:lnTo>
                                  <a:pt x="83" y="4"/>
                                </a:lnTo>
                                <a:lnTo>
                                  <a:pt x="83" y="5"/>
                                </a:lnTo>
                                <a:lnTo>
                                  <a:pt x="83" y="5"/>
                                </a:lnTo>
                                <a:lnTo>
                                  <a:pt x="84" y="5"/>
                                </a:lnTo>
                                <a:lnTo>
                                  <a:pt x="84" y="5"/>
                                </a:lnTo>
                                <a:lnTo>
                                  <a:pt x="84" y="5"/>
                                </a:lnTo>
                                <a:lnTo>
                                  <a:pt x="84" y="5"/>
                                </a:lnTo>
                                <a:lnTo>
                                  <a:pt x="84" y="5"/>
                                </a:lnTo>
                                <a:lnTo>
                                  <a:pt x="84" y="6"/>
                                </a:lnTo>
                                <a:lnTo>
                                  <a:pt x="84" y="6"/>
                                </a:lnTo>
                                <a:lnTo>
                                  <a:pt x="85" y="6"/>
                                </a:lnTo>
                                <a:lnTo>
                                  <a:pt x="85" y="6"/>
                                </a:lnTo>
                                <a:lnTo>
                                  <a:pt x="85" y="6"/>
                                </a:lnTo>
                                <a:lnTo>
                                  <a:pt x="85" y="6"/>
                                </a:lnTo>
                                <a:lnTo>
                                  <a:pt x="85" y="7"/>
                                </a:lnTo>
                                <a:lnTo>
                                  <a:pt x="85" y="7"/>
                                </a:lnTo>
                                <a:lnTo>
                                  <a:pt x="86" y="7"/>
                                </a:lnTo>
                                <a:lnTo>
                                  <a:pt x="86" y="7"/>
                                </a:lnTo>
                                <a:lnTo>
                                  <a:pt x="86" y="7"/>
                                </a:lnTo>
                                <a:lnTo>
                                  <a:pt x="86" y="8"/>
                                </a:lnTo>
                                <a:lnTo>
                                  <a:pt x="86" y="8"/>
                                </a:lnTo>
                                <a:lnTo>
                                  <a:pt x="86" y="8"/>
                                </a:lnTo>
                                <a:lnTo>
                                  <a:pt x="86" y="8"/>
                                </a:lnTo>
                                <a:lnTo>
                                  <a:pt x="86" y="8"/>
                                </a:lnTo>
                                <a:lnTo>
                                  <a:pt x="86" y="9"/>
                                </a:lnTo>
                                <a:lnTo>
                                  <a:pt x="87" y="9"/>
                                </a:lnTo>
                                <a:lnTo>
                                  <a:pt x="87" y="9"/>
                                </a:lnTo>
                                <a:lnTo>
                                  <a:pt x="87" y="9"/>
                                </a:lnTo>
                                <a:lnTo>
                                  <a:pt x="87" y="9"/>
                                </a:lnTo>
                                <a:lnTo>
                                  <a:pt x="87" y="10"/>
                                </a:lnTo>
                                <a:lnTo>
                                  <a:pt x="87" y="10"/>
                                </a:lnTo>
                                <a:lnTo>
                                  <a:pt x="87" y="10"/>
                                </a:lnTo>
                                <a:lnTo>
                                  <a:pt x="87" y="10"/>
                                </a:lnTo>
                                <a:lnTo>
                                  <a:pt x="87" y="10"/>
                                </a:lnTo>
                                <a:lnTo>
                                  <a:pt x="87" y="11"/>
                                </a:lnTo>
                                <a:lnTo>
                                  <a:pt x="88" y="11"/>
                                </a:lnTo>
                                <a:lnTo>
                                  <a:pt x="88" y="11"/>
                                </a:lnTo>
                                <a:lnTo>
                                  <a:pt x="88" y="11"/>
                                </a:lnTo>
                                <a:lnTo>
                                  <a:pt x="88" y="11"/>
                                </a:lnTo>
                                <a:lnTo>
                                  <a:pt x="88" y="12"/>
                                </a:lnTo>
                                <a:lnTo>
                                  <a:pt x="88" y="12"/>
                                </a:lnTo>
                                <a:lnTo>
                                  <a:pt x="88" y="12"/>
                                </a:lnTo>
                                <a:lnTo>
                                  <a:pt x="88" y="12"/>
                                </a:lnTo>
                                <a:lnTo>
                                  <a:pt x="88" y="13"/>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9" y="16"/>
                                </a:lnTo>
                                <a:lnTo>
                                  <a:pt x="89" y="16"/>
                                </a:lnTo>
                                <a:lnTo>
                                  <a:pt x="89" y="16"/>
                                </a:lnTo>
                                <a:lnTo>
                                  <a:pt x="89" y="16"/>
                                </a:lnTo>
                                <a:lnTo>
                                  <a:pt x="89" y="17"/>
                                </a:lnTo>
                                <a:lnTo>
                                  <a:pt x="89" y="17"/>
                                </a:lnTo>
                                <a:lnTo>
                                  <a:pt x="89" y="17"/>
                                </a:lnTo>
                                <a:lnTo>
                                  <a:pt x="89" y="17"/>
                                </a:lnTo>
                                <a:lnTo>
                                  <a:pt x="89" y="18"/>
                                </a:lnTo>
                                <a:lnTo>
                                  <a:pt x="89" y="18"/>
                                </a:lnTo>
                                <a:lnTo>
                                  <a:pt x="85" y="102"/>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559" name="Freeform 1559"/>
                        <wps:cNvSpPr>
                          <a:spLocks/>
                        </wps:cNvSpPr>
                        <wps:spPr bwMode="auto">
                          <a:xfrm>
                            <a:off x="1881" y="1610"/>
                            <a:ext cx="89" cy="137"/>
                          </a:xfrm>
                          <a:custGeom>
                            <a:avLst/>
                            <a:gdLst>
                              <a:gd name="T0" fmla="*/ 85 w 89"/>
                              <a:gd name="T1" fmla="*/ 104 h 137"/>
                              <a:gd name="T2" fmla="*/ 85 w 89"/>
                              <a:gd name="T3" fmla="*/ 107 h 137"/>
                              <a:gd name="T4" fmla="*/ 86 w 89"/>
                              <a:gd name="T5" fmla="*/ 110 h 137"/>
                              <a:gd name="T6" fmla="*/ 86 w 89"/>
                              <a:gd name="T7" fmla="*/ 112 h 137"/>
                              <a:gd name="T8" fmla="*/ 86 w 89"/>
                              <a:gd name="T9" fmla="*/ 115 h 137"/>
                              <a:gd name="T10" fmla="*/ 86 w 89"/>
                              <a:gd name="T11" fmla="*/ 118 h 137"/>
                              <a:gd name="T12" fmla="*/ 86 w 89"/>
                              <a:gd name="T13" fmla="*/ 120 h 137"/>
                              <a:gd name="T14" fmla="*/ 86 w 89"/>
                              <a:gd name="T15" fmla="*/ 123 h 137"/>
                              <a:gd name="T16" fmla="*/ 86 w 89"/>
                              <a:gd name="T17" fmla="*/ 125 h 137"/>
                              <a:gd name="T18" fmla="*/ 86 w 89"/>
                              <a:gd name="T19" fmla="*/ 127 h 137"/>
                              <a:gd name="T20" fmla="*/ 86 w 89"/>
                              <a:gd name="T21" fmla="*/ 129 h 137"/>
                              <a:gd name="T22" fmla="*/ 86 w 89"/>
                              <a:gd name="T23" fmla="*/ 131 h 137"/>
                              <a:gd name="T24" fmla="*/ 86 w 89"/>
                              <a:gd name="T25" fmla="*/ 134 h 137"/>
                              <a:gd name="T26" fmla="*/ 86 w 89"/>
                              <a:gd name="T27" fmla="*/ 136 h 137"/>
                              <a:gd name="T28" fmla="*/ 23 w 89"/>
                              <a:gd name="T29" fmla="*/ 121 h 137"/>
                              <a:gd name="T30" fmla="*/ 21 w 89"/>
                              <a:gd name="T31" fmla="*/ 136 h 137"/>
                              <a:gd name="T32" fmla="*/ 19 w 89"/>
                              <a:gd name="T33" fmla="*/ 136 h 137"/>
                              <a:gd name="T34" fmla="*/ 18 w 89"/>
                              <a:gd name="T35" fmla="*/ 136 h 137"/>
                              <a:gd name="T36" fmla="*/ 16 w 89"/>
                              <a:gd name="T37" fmla="*/ 136 h 137"/>
                              <a:gd name="T38" fmla="*/ 14 w 89"/>
                              <a:gd name="T39" fmla="*/ 136 h 137"/>
                              <a:gd name="T40" fmla="*/ 13 w 89"/>
                              <a:gd name="T41" fmla="*/ 136 h 137"/>
                              <a:gd name="T42" fmla="*/ 12 w 89"/>
                              <a:gd name="T43" fmla="*/ 136 h 137"/>
                              <a:gd name="T44" fmla="*/ 10 w 89"/>
                              <a:gd name="T45" fmla="*/ 136 h 137"/>
                              <a:gd name="T46" fmla="*/ 9 w 89"/>
                              <a:gd name="T47" fmla="*/ 136 h 137"/>
                              <a:gd name="T48" fmla="*/ 8 w 89"/>
                              <a:gd name="T49" fmla="*/ 136 h 137"/>
                              <a:gd name="T50" fmla="*/ 6 w 89"/>
                              <a:gd name="T51" fmla="*/ 136 h 137"/>
                              <a:gd name="T52" fmla="*/ 5 w 89"/>
                              <a:gd name="T53" fmla="*/ 136 h 137"/>
                              <a:gd name="T54" fmla="*/ 4 w 89"/>
                              <a:gd name="T55" fmla="*/ 135 h 137"/>
                              <a:gd name="T56" fmla="*/ 3 w 89"/>
                              <a:gd name="T57" fmla="*/ 135 h 137"/>
                              <a:gd name="T58" fmla="*/ 0 w 89"/>
                              <a:gd name="T59" fmla="*/ 17 h 137"/>
                              <a:gd name="T60" fmla="*/ 0 w 89"/>
                              <a:gd name="T61" fmla="*/ 15 h 137"/>
                              <a:gd name="T62" fmla="*/ 0 w 89"/>
                              <a:gd name="T63" fmla="*/ 13 h 137"/>
                              <a:gd name="T64" fmla="*/ 1 w 89"/>
                              <a:gd name="T65" fmla="*/ 11 h 137"/>
                              <a:gd name="T66" fmla="*/ 1 w 89"/>
                              <a:gd name="T67" fmla="*/ 10 h 137"/>
                              <a:gd name="T68" fmla="*/ 2 w 89"/>
                              <a:gd name="T69" fmla="*/ 8 h 137"/>
                              <a:gd name="T70" fmla="*/ 2 w 89"/>
                              <a:gd name="T71" fmla="*/ 7 h 137"/>
                              <a:gd name="T72" fmla="*/ 3 w 89"/>
                              <a:gd name="T73" fmla="*/ 6 h 137"/>
                              <a:gd name="T74" fmla="*/ 4 w 89"/>
                              <a:gd name="T75" fmla="*/ 4 h 137"/>
                              <a:gd name="T76" fmla="*/ 5 w 89"/>
                              <a:gd name="T77" fmla="*/ 4 h 137"/>
                              <a:gd name="T78" fmla="*/ 7 w 89"/>
                              <a:gd name="T79" fmla="*/ 3 h 137"/>
                              <a:gd name="T80" fmla="*/ 8 w 89"/>
                              <a:gd name="T81" fmla="*/ 2 h 137"/>
                              <a:gd name="T82" fmla="*/ 10 w 89"/>
                              <a:gd name="T83" fmla="*/ 1 h 137"/>
                              <a:gd name="T84" fmla="*/ 12 w 89"/>
                              <a:gd name="T85" fmla="*/ 1 h 137"/>
                              <a:gd name="T86" fmla="*/ 75 w 89"/>
                              <a:gd name="T87" fmla="*/ 0 h 137"/>
                              <a:gd name="T88" fmla="*/ 77 w 89"/>
                              <a:gd name="T89" fmla="*/ 1 h 137"/>
                              <a:gd name="T90" fmla="*/ 79 w 89"/>
                              <a:gd name="T91" fmla="*/ 2 h 137"/>
                              <a:gd name="T92" fmla="*/ 80 w 89"/>
                              <a:gd name="T93" fmla="*/ 3 h 137"/>
                              <a:gd name="T94" fmla="*/ 82 w 89"/>
                              <a:gd name="T95" fmla="*/ 3 h 137"/>
                              <a:gd name="T96" fmla="*/ 83 w 89"/>
                              <a:gd name="T97" fmla="*/ 4 h 137"/>
                              <a:gd name="T98" fmla="*/ 84 w 89"/>
                              <a:gd name="T99" fmla="*/ 5 h 137"/>
                              <a:gd name="T100" fmla="*/ 85 w 89"/>
                              <a:gd name="T101" fmla="*/ 7 h 137"/>
                              <a:gd name="T102" fmla="*/ 86 w 89"/>
                              <a:gd name="T103" fmla="*/ 8 h 137"/>
                              <a:gd name="T104" fmla="*/ 87 w 89"/>
                              <a:gd name="T105" fmla="*/ 9 h 137"/>
                              <a:gd name="T106" fmla="*/ 88 w 89"/>
                              <a:gd name="T107" fmla="*/ 11 h 137"/>
                              <a:gd name="T108" fmla="*/ 88 w 89"/>
                              <a:gd name="T109" fmla="*/ 12 h 137"/>
                              <a:gd name="T110" fmla="*/ 88 w 89"/>
                              <a:gd name="T111" fmla="*/ 14 h 137"/>
                              <a:gd name="T112" fmla="*/ 89 w 89"/>
                              <a:gd name="T113" fmla="*/ 16 h 137"/>
                              <a:gd name="T114" fmla="*/ 89 w 89"/>
                              <a:gd name="T115" fmla="*/ 18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7">
                                <a:moveTo>
                                  <a:pt x="85" y="102"/>
                                </a:move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6"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7"/>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3"/>
                                </a:lnTo>
                                <a:lnTo>
                                  <a:pt x="86" y="123"/>
                                </a:lnTo>
                                <a:lnTo>
                                  <a:pt x="86" y="123"/>
                                </a:lnTo>
                                <a:lnTo>
                                  <a:pt x="86" y="123"/>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1"/>
                                </a:lnTo>
                                <a:lnTo>
                                  <a:pt x="86" y="131"/>
                                </a:lnTo>
                                <a:lnTo>
                                  <a:pt x="86" y="131"/>
                                </a:lnTo>
                                <a:lnTo>
                                  <a:pt x="86" y="131"/>
                                </a:lnTo>
                                <a:lnTo>
                                  <a:pt x="86" y="132"/>
                                </a:lnTo>
                                <a:lnTo>
                                  <a:pt x="86" y="132"/>
                                </a:lnTo>
                                <a:lnTo>
                                  <a:pt x="86" y="132"/>
                                </a:lnTo>
                                <a:lnTo>
                                  <a:pt x="86" y="133"/>
                                </a:lnTo>
                                <a:lnTo>
                                  <a:pt x="86" y="133"/>
                                </a:lnTo>
                                <a:lnTo>
                                  <a:pt x="86" y="133"/>
                                </a:lnTo>
                                <a:lnTo>
                                  <a:pt x="86" y="134"/>
                                </a:lnTo>
                                <a:lnTo>
                                  <a:pt x="86" y="134"/>
                                </a:lnTo>
                                <a:lnTo>
                                  <a:pt x="86" y="134"/>
                                </a:lnTo>
                                <a:lnTo>
                                  <a:pt x="86" y="135"/>
                                </a:lnTo>
                                <a:lnTo>
                                  <a:pt x="86" y="135"/>
                                </a:lnTo>
                                <a:lnTo>
                                  <a:pt x="86" y="135"/>
                                </a:lnTo>
                                <a:lnTo>
                                  <a:pt x="86" y="135"/>
                                </a:lnTo>
                                <a:lnTo>
                                  <a:pt x="86" y="136"/>
                                </a:lnTo>
                                <a:lnTo>
                                  <a:pt x="86" y="136"/>
                                </a:lnTo>
                                <a:lnTo>
                                  <a:pt x="86" y="136"/>
                                </a:lnTo>
                                <a:lnTo>
                                  <a:pt x="86" y="137"/>
                                </a:lnTo>
                                <a:lnTo>
                                  <a:pt x="86" y="137"/>
                                </a:lnTo>
                                <a:lnTo>
                                  <a:pt x="65" y="136"/>
                                </a:lnTo>
                                <a:lnTo>
                                  <a:pt x="65" y="122"/>
                                </a:lnTo>
                                <a:lnTo>
                                  <a:pt x="23" y="121"/>
                                </a:lnTo>
                                <a:lnTo>
                                  <a:pt x="22" y="136"/>
                                </a:lnTo>
                                <a:lnTo>
                                  <a:pt x="22" y="136"/>
                                </a:lnTo>
                                <a:lnTo>
                                  <a:pt x="22" y="136"/>
                                </a:lnTo>
                                <a:lnTo>
                                  <a:pt x="22" y="136"/>
                                </a:lnTo>
                                <a:lnTo>
                                  <a:pt x="21" y="136"/>
                                </a:lnTo>
                                <a:lnTo>
                                  <a:pt x="21" y="136"/>
                                </a:lnTo>
                                <a:lnTo>
                                  <a:pt x="21" y="136"/>
                                </a:lnTo>
                                <a:lnTo>
                                  <a:pt x="21" y="136"/>
                                </a:lnTo>
                                <a:lnTo>
                                  <a:pt x="20" y="136"/>
                                </a:lnTo>
                                <a:lnTo>
                                  <a:pt x="20" y="136"/>
                                </a:lnTo>
                                <a:lnTo>
                                  <a:pt x="20" y="136"/>
                                </a:lnTo>
                                <a:lnTo>
                                  <a:pt x="20" y="136"/>
                                </a:lnTo>
                                <a:lnTo>
                                  <a:pt x="20" y="136"/>
                                </a:lnTo>
                                <a:lnTo>
                                  <a:pt x="19" y="136"/>
                                </a:lnTo>
                                <a:lnTo>
                                  <a:pt x="19" y="136"/>
                                </a:lnTo>
                                <a:lnTo>
                                  <a:pt x="19" y="136"/>
                                </a:lnTo>
                                <a:lnTo>
                                  <a:pt x="19" y="136"/>
                                </a:lnTo>
                                <a:lnTo>
                                  <a:pt x="18" y="136"/>
                                </a:lnTo>
                                <a:lnTo>
                                  <a:pt x="18" y="136"/>
                                </a:lnTo>
                                <a:lnTo>
                                  <a:pt x="18" y="136"/>
                                </a:lnTo>
                                <a:lnTo>
                                  <a:pt x="18" y="136"/>
                                </a:lnTo>
                                <a:lnTo>
                                  <a:pt x="17" y="136"/>
                                </a:lnTo>
                                <a:lnTo>
                                  <a:pt x="17" y="136"/>
                                </a:lnTo>
                                <a:lnTo>
                                  <a:pt x="17" y="136"/>
                                </a:lnTo>
                                <a:lnTo>
                                  <a:pt x="17" y="136"/>
                                </a:lnTo>
                                <a:lnTo>
                                  <a:pt x="17" y="136"/>
                                </a:lnTo>
                                <a:lnTo>
                                  <a:pt x="16" y="136"/>
                                </a:lnTo>
                                <a:lnTo>
                                  <a:pt x="16" y="136"/>
                                </a:lnTo>
                                <a:lnTo>
                                  <a:pt x="16" y="136"/>
                                </a:lnTo>
                                <a:lnTo>
                                  <a:pt x="16" y="136"/>
                                </a:lnTo>
                                <a:lnTo>
                                  <a:pt x="15" y="136"/>
                                </a:lnTo>
                                <a:lnTo>
                                  <a:pt x="15" y="136"/>
                                </a:lnTo>
                                <a:lnTo>
                                  <a:pt x="15" y="136"/>
                                </a:lnTo>
                                <a:lnTo>
                                  <a:pt x="15" y="136"/>
                                </a:lnTo>
                                <a:lnTo>
                                  <a:pt x="14" y="136"/>
                                </a:lnTo>
                                <a:lnTo>
                                  <a:pt x="14" y="136"/>
                                </a:lnTo>
                                <a:lnTo>
                                  <a:pt x="14" y="136"/>
                                </a:lnTo>
                                <a:lnTo>
                                  <a:pt x="14" y="136"/>
                                </a:lnTo>
                                <a:lnTo>
                                  <a:pt x="14" y="136"/>
                                </a:lnTo>
                                <a:lnTo>
                                  <a:pt x="13" y="136"/>
                                </a:lnTo>
                                <a:lnTo>
                                  <a:pt x="13" y="136"/>
                                </a:lnTo>
                                <a:lnTo>
                                  <a:pt x="13" y="136"/>
                                </a:lnTo>
                                <a:lnTo>
                                  <a:pt x="13" y="136"/>
                                </a:lnTo>
                                <a:lnTo>
                                  <a:pt x="13" y="136"/>
                                </a:lnTo>
                                <a:lnTo>
                                  <a:pt x="12" y="136"/>
                                </a:lnTo>
                                <a:lnTo>
                                  <a:pt x="12" y="136"/>
                                </a:lnTo>
                                <a:lnTo>
                                  <a:pt x="12" y="136"/>
                                </a:lnTo>
                                <a:lnTo>
                                  <a:pt x="12" y="136"/>
                                </a:lnTo>
                                <a:lnTo>
                                  <a:pt x="12" y="136"/>
                                </a:lnTo>
                                <a:lnTo>
                                  <a:pt x="11" y="136"/>
                                </a:lnTo>
                                <a:lnTo>
                                  <a:pt x="11" y="136"/>
                                </a:lnTo>
                                <a:lnTo>
                                  <a:pt x="11" y="136"/>
                                </a:lnTo>
                                <a:lnTo>
                                  <a:pt x="11" y="136"/>
                                </a:lnTo>
                                <a:lnTo>
                                  <a:pt x="11" y="136"/>
                                </a:lnTo>
                                <a:lnTo>
                                  <a:pt x="10" y="136"/>
                                </a:lnTo>
                                <a:lnTo>
                                  <a:pt x="10" y="136"/>
                                </a:lnTo>
                                <a:lnTo>
                                  <a:pt x="10" y="136"/>
                                </a:lnTo>
                                <a:lnTo>
                                  <a:pt x="10" y="136"/>
                                </a:lnTo>
                                <a:lnTo>
                                  <a:pt x="10" y="136"/>
                                </a:lnTo>
                                <a:lnTo>
                                  <a:pt x="9" y="136"/>
                                </a:lnTo>
                                <a:lnTo>
                                  <a:pt x="9" y="136"/>
                                </a:lnTo>
                                <a:lnTo>
                                  <a:pt x="9" y="136"/>
                                </a:lnTo>
                                <a:lnTo>
                                  <a:pt x="9" y="136"/>
                                </a:lnTo>
                                <a:lnTo>
                                  <a:pt x="9" y="136"/>
                                </a:lnTo>
                                <a:lnTo>
                                  <a:pt x="8" y="136"/>
                                </a:lnTo>
                                <a:lnTo>
                                  <a:pt x="8" y="136"/>
                                </a:lnTo>
                                <a:lnTo>
                                  <a:pt x="8" y="136"/>
                                </a:lnTo>
                                <a:lnTo>
                                  <a:pt x="8" y="136"/>
                                </a:lnTo>
                                <a:lnTo>
                                  <a:pt x="8" y="136"/>
                                </a:lnTo>
                                <a:lnTo>
                                  <a:pt x="8" y="136"/>
                                </a:lnTo>
                                <a:lnTo>
                                  <a:pt x="7" y="136"/>
                                </a:lnTo>
                                <a:lnTo>
                                  <a:pt x="7" y="136"/>
                                </a:lnTo>
                                <a:lnTo>
                                  <a:pt x="7" y="136"/>
                                </a:lnTo>
                                <a:lnTo>
                                  <a:pt x="7" y="136"/>
                                </a:lnTo>
                                <a:lnTo>
                                  <a:pt x="7" y="136"/>
                                </a:lnTo>
                                <a:lnTo>
                                  <a:pt x="6" y="136"/>
                                </a:lnTo>
                                <a:lnTo>
                                  <a:pt x="6" y="136"/>
                                </a:lnTo>
                                <a:lnTo>
                                  <a:pt x="6" y="136"/>
                                </a:lnTo>
                                <a:lnTo>
                                  <a:pt x="6" y="136"/>
                                </a:lnTo>
                                <a:lnTo>
                                  <a:pt x="6" y="136"/>
                                </a:lnTo>
                                <a:lnTo>
                                  <a:pt x="6" y="136"/>
                                </a:lnTo>
                                <a:lnTo>
                                  <a:pt x="5" y="136"/>
                                </a:lnTo>
                                <a:lnTo>
                                  <a:pt x="5" y="136"/>
                                </a:lnTo>
                                <a:lnTo>
                                  <a:pt x="5" y="136"/>
                                </a:lnTo>
                                <a:lnTo>
                                  <a:pt x="5" y="136"/>
                                </a:lnTo>
                                <a:lnTo>
                                  <a:pt x="5" y="136"/>
                                </a:lnTo>
                                <a:lnTo>
                                  <a:pt x="5" y="136"/>
                                </a:lnTo>
                                <a:lnTo>
                                  <a:pt x="4" y="136"/>
                                </a:lnTo>
                                <a:lnTo>
                                  <a:pt x="4" y="136"/>
                                </a:lnTo>
                                <a:lnTo>
                                  <a:pt x="4" y="135"/>
                                </a:lnTo>
                                <a:lnTo>
                                  <a:pt x="4" y="135"/>
                                </a:lnTo>
                                <a:lnTo>
                                  <a:pt x="4" y="135"/>
                                </a:lnTo>
                                <a:lnTo>
                                  <a:pt x="4" y="135"/>
                                </a:lnTo>
                                <a:lnTo>
                                  <a:pt x="3" y="135"/>
                                </a:lnTo>
                                <a:lnTo>
                                  <a:pt x="3" y="135"/>
                                </a:lnTo>
                                <a:lnTo>
                                  <a:pt x="3" y="135"/>
                                </a:lnTo>
                                <a:lnTo>
                                  <a:pt x="3" y="135"/>
                                </a:lnTo>
                                <a:lnTo>
                                  <a:pt x="3" y="135"/>
                                </a:lnTo>
                                <a:lnTo>
                                  <a:pt x="3" y="135"/>
                                </a:lnTo>
                                <a:lnTo>
                                  <a:pt x="2" y="135"/>
                                </a:lnTo>
                                <a:lnTo>
                                  <a:pt x="2" y="135"/>
                                </a:lnTo>
                                <a:lnTo>
                                  <a:pt x="3" y="103"/>
                                </a:lnTo>
                                <a:lnTo>
                                  <a:pt x="0" y="17"/>
                                </a:lnTo>
                                <a:lnTo>
                                  <a:pt x="0" y="17"/>
                                </a:lnTo>
                                <a:lnTo>
                                  <a:pt x="0" y="17"/>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1" y="11"/>
                                </a:lnTo>
                                <a:lnTo>
                                  <a:pt x="1" y="11"/>
                                </a:lnTo>
                                <a:lnTo>
                                  <a:pt x="1" y="11"/>
                                </a:lnTo>
                                <a:lnTo>
                                  <a:pt x="1" y="10"/>
                                </a:lnTo>
                                <a:lnTo>
                                  <a:pt x="1" y="10"/>
                                </a:lnTo>
                                <a:lnTo>
                                  <a:pt x="1" y="10"/>
                                </a:lnTo>
                                <a:lnTo>
                                  <a:pt x="1" y="10"/>
                                </a:lnTo>
                                <a:lnTo>
                                  <a:pt x="1" y="10"/>
                                </a:lnTo>
                                <a:lnTo>
                                  <a:pt x="1" y="9"/>
                                </a:lnTo>
                                <a:lnTo>
                                  <a:pt x="1" y="9"/>
                                </a:lnTo>
                                <a:lnTo>
                                  <a:pt x="1" y="9"/>
                                </a:lnTo>
                                <a:lnTo>
                                  <a:pt x="1" y="9"/>
                                </a:lnTo>
                                <a:lnTo>
                                  <a:pt x="1" y="9"/>
                                </a:lnTo>
                                <a:lnTo>
                                  <a:pt x="1" y="8"/>
                                </a:lnTo>
                                <a:lnTo>
                                  <a:pt x="2" y="8"/>
                                </a:lnTo>
                                <a:lnTo>
                                  <a:pt x="2" y="8"/>
                                </a:lnTo>
                                <a:lnTo>
                                  <a:pt x="2" y="8"/>
                                </a:lnTo>
                                <a:lnTo>
                                  <a:pt x="2" y="8"/>
                                </a:lnTo>
                                <a:lnTo>
                                  <a:pt x="2" y="7"/>
                                </a:lnTo>
                                <a:lnTo>
                                  <a:pt x="2" y="7"/>
                                </a:lnTo>
                                <a:lnTo>
                                  <a:pt x="2" y="7"/>
                                </a:lnTo>
                                <a:lnTo>
                                  <a:pt x="2" y="7"/>
                                </a:lnTo>
                                <a:lnTo>
                                  <a:pt x="2" y="7"/>
                                </a:lnTo>
                                <a:lnTo>
                                  <a:pt x="3" y="6"/>
                                </a:lnTo>
                                <a:lnTo>
                                  <a:pt x="3" y="6"/>
                                </a:lnTo>
                                <a:lnTo>
                                  <a:pt x="3" y="6"/>
                                </a:lnTo>
                                <a:lnTo>
                                  <a:pt x="3" y="6"/>
                                </a:lnTo>
                                <a:lnTo>
                                  <a:pt x="3" y="6"/>
                                </a:lnTo>
                                <a:lnTo>
                                  <a:pt x="3" y="6"/>
                                </a:lnTo>
                                <a:lnTo>
                                  <a:pt x="3" y="5"/>
                                </a:lnTo>
                                <a:lnTo>
                                  <a:pt x="3" y="5"/>
                                </a:lnTo>
                                <a:lnTo>
                                  <a:pt x="4" y="5"/>
                                </a:lnTo>
                                <a:lnTo>
                                  <a:pt x="4" y="5"/>
                                </a:lnTo>
                                <a:lnTo>
                                  <a:pt x="4" y="5"/>
                                </a:lnTo>
                                <a:lnTo>
                                  <a:pt x="4" y="5"/>
                                </a:lnTo>
                                <a:lnTo>
                                  <a:pt x="4" y="4"/>
                                </a:lnTo>
                                <a:lnTo>
                                  <a:pt x="4" y="4"/>
                                </a:lnTo>
                                <a:lnTo>
                                  <a:pt x="5" y="4"/>
                                </a:lnTo>
                                <a:lnTo>
                                  <a:pt x="5" y="4"/>
                                </a:lnTo>
                                <a:lnTo>
                                  <a:pt x="5" y="4"/>
                                </a:lnTo>
                                <a:lnTo>
                                  <a:pt x="5" y="4"/>
                                </a:lnTo>
                                <a:lnTo>
                                  <a:pt x="5" y="4"/>
                                </a:lnTo>
                                <a:lnTo>
                                  <a:pt x="5" y="4"/>
                                </a:lnTo>
                                <a:lnTo>
                                  <a:pt x="6" y="3"/>
                                </a:lnTo>
                                <a:lnTo>
                                  <a:pt x="6" y="3"/>
                                </a:lnTo>
                                <a:lnTo>
                                  <a:pt x="6" y="3"/>
                                </a:lnTo>
                                <a:lnTo>
                                  <a:pt x="6" y="3"/>
                                </a:lnTo>
                                <a:lnTo>
                                  <a:pt x="6" y="3"/>
                                </a:lnTo>
                                <a:lnTo>
                                  <a:pt x="7" y="3"/>
                                </a:lnTo>
                                <a:lnTo>
                                  <a:pt x="7" y="3"/>
                                </a:lnTo>
                                <a:lnTo>
                                  <a:pt x="7" y="3"/>
                                </a:lnTo>
                                <a:lnTo>
                                  <a:pt x="7" y="2"/>
                                </a:lnTo>
                                <a:lnTo>
                                  <a:pt x="7" y="2"/>
                                </a:lnTo>
                                <a:lnTo>
                                  <a:pt x="8" y="2"/>
                                </a:lnTo>
                                <a:lnTo>
                                  <a:pt x="8" y="2"/>
                                </a:lnTo>
                                <a:lnTo>
                                  <a:pt x="8" y="2"/>
                                </a:lnTo>
                                <a:lnTo>
                                  <a:pt x="8" y="2"/>
                                </a:lnTo>
                                <a:lnTo>
                                  <a:pt x="8" y="2"/>
                                </a:lnTo>
                                <a:lnTo>
                                  <a:pt x="9" y="2"/>
                                </a:lnTo>
                                <a:lnTo>
                                  <a:pt x="9" y="2"/>
                                </a:lnTo>
                                <a:lnTo>
                                  <a:pt x="9" y="2"/>
                                </a:lnTo>
                                <a:lnTo>
                                  <a:pt x="9" y="2"/>
                                </a:lnTo>
                                <a:lnTo>
                                  <a:pt x="10" y="1"/>
                                </a:lnTo>
                                <a:lnTo>
                                  <a:pt x="10" y="1"/>
                                </a:lnTo>
                                <a:lnTo>
                                  <a:pt x="10" y="1"/>
                                </a:lnTo>
                                <a:lnTo>
                                  <a:pt x="10" y="1"/>
                                </a:lnTo>
                                <a:lnTo>
                                  <a:pt x="11" y="1"/>
                                </a:lnTo>
                                <a:lnTo>
                                  <a:pt x="11" y="1"/>
                                </a:lnTo>
                                <a:lnTo>
                                  <a:pt x="11" y="1"/>
                                </a:lnTo>
                                <a:lnTo>
                                  <a:pt x="11" y="1"/>
                                </a:lnTo>
                                <a:lnTo>
                                  <a:pt x="12" y="1"/>
                                </a:lnTo>
                                <a:lnTo>
                                  <a:pt x="12" y="1"/>
                                </a:lnTo>
                                <a:lnTo>
                                  <a:pt x="12" y="1"/>
                                </a:lnTo>
                                <a:lnTo>
                                  <a:pt x="12" y="1"/>
                                </a:lnTo>
                                <a:lnTo>
                                  <a:pt x="13" y="1"/>
                                </a:lnTo>
                                <a:lnTo>
                                  <a:pt x="13" y="1"/>
                                </a:lnTo>
                                <a:lnTo>
                                  <a:pt x="13" y="0"/>
                                </a:lnTo>
                                <a:lnTo>
                                  <a:pt x="75" y="0"/>
                                </a:lnTo>
                                <a:lnTo>
                                  <a:pt x="75" y="1"/>
                                </a:lnTo>
                                <a:lnTo>
                                  <a:pt x="76" y="1"/>
                                </a:lnTo>
                                <a:lnTo>
                                  <a:pt x="76" y="1"/>
                                </a:lnTo>
                                <a:lnTo>
                                  <a:pt x="76" y="1"/>
                                </a:lnTo>
                                <a:lnTo>
                                  <a:pt x="76" y="1"/>
                                </a:lnTo>
                                <a:lnTo>
                                  <a:pt x="77" y="1"/>
                                </a:lnTo>
                                <a:lnTo>
                                  <a:pt x="77" y="1"/>
                                </a:lnTo>
                                <a:lnTo>
                                  <a:pt x="77" y="1"/>
                                </a:lnTo>
                                <a:lnTo>
                                  <a:pt x="77" y="1"/>
                                </a:lnTo>
                                <a:lnTo>
                                  <a:pt x="78" y="1"/>
                                </a:lnTo>
                                <a:lnTo>
                                  <a:pt x="78" y="1"/>
                                </a:lnTo>
                                <a:lnTo>
                                  <a:pt x="78" y="2"/>
                                </a:lnTo>
                                <a:lnTo>
                                  <a:pt x="78" y="2"/>
                                </a:lnTo>
                                <a:lnTo>
                                  <a:pt x="79" y="2"/>
                                </a:lnTo>
                                <a:lnTo>
                                  <a:pt x="79" y="2"/>
                                </a:lnTo>
                                <a:lnTo>
                                  <a:pt x="79" y="2"/>
                                </a:lnTo>
                                <a:lnTo>
                                  <a:pt x="79" y="2"/>
                                </a:lnTo>
                                <a:lnTo>
                                  <a:pt x="80" y="2"/>
                                </a:lnTo>
                                <a:lnTo>
                                  <a:pt x="80" y="2"/>
                                </a:lnTo>
                                <a:lnTo>
                                  <a:pt x="80" y="2"/>
                                </a:lnTo>
                                <a:lnTo>
                                  <a:pt x="80" y="3"/>
                                </a:lnTo>
                                <a:lnTo>
                                  <a:pt x="80" y="3"/>
                                </a:lnTo>
                                <a:lnTo>
                                  <a:pt x="81" y="3"/>
                                </a:lnTo>
                                <a:lnTo>
                                  <a:pt x="81" y="3"/>
                                </a:lnTo>
                                <a:lnTo>
                                  <a:pt x="81" y="3"/>
                                </a:lnTo>
                                <a:lnTo>
                                  <a:pt x="81" y="3"/>
                                </a:lnTo>
                                <a:lnTo>
                                  <a:pt x="82" y="3"/>
                                </a:lnTo>
                                <a:lnTo>
                                  <a:pt x="82" y="3"/>
                                </a:lnTo>
                                <a:lnTo>
                                  <a:pt x="82" y="4"/>
                                </a:lnTo>
                                <a:lnTo>
                                  <a:pt x="82" y="4"/>
                                </a:lnTo>
                                <a:lnTo>
                                  <a:pt x="82" y="4"/>
                                </a:lnTo>
                                <a:lnTo>
                                  <a:pt x="82" y="4"/>
                                </a:lnTo>
                                <a:lnTo>
                                  <a:pt x="83" y="4"/>
                                </a:lnTo>
                                <a:lnTo>
                                  <a:pt x="83" y="4"/>
                                </a:lnTo>
                                <a:lnTo>
                                  <a:pt x="83" y="4"/>
                                </a:lnTo>
                                <a:lnTo>
                                  <a:pt x="83" y="5"/>
                                </a:lnTo>
                                <a:lnTo>
                                  <a:pt x="83" y="5"/>
                                </a:lnTo>
                                <a:lnTo>
                                  <a:pt x="84" y="5"/>
                                </a:lnTo>
                                <a:lnTo>
                                  <a:pt x="84" y="5"/>
                                </a:lnTo>
                                <a:lnTo>
                                  <a:pt x="84" y="5"/>
                                </a:lnTo>
                                <a:lnTo>
                                  <a:pt x="84" y="5"/>
                                </a:lnTo>
                                <a:lnTo>
                                  <a:pt x="84" y="5"/>
                                </a:lnTo>
                                <a:lnTo>
                                  <a:pt x="84" y="6"/>
                                </a:lnTo>
                                <a:lnTo>
                                  <a:pt x="84" y="6"/>
                                </a:lnTo>
                                <a:lnTo>
                                  <a:pt x="85" y="6"/>
                                </a:lnTo>
                                <a:lnTo>
                                  <a:pt x="85" y="6"/>
                                </a:lnTo>
                                <a:lnTo>
                                  <a:pt x="85" y="6"/>
                                </a:lnTo>
                                <a:lnTo>
                                  <a:pt x="85" y="6"/>
                                </a:lnTo>
                                <a:lnTo>
                                  <a:pt x="85" y="7"/>
                                </a:lnTo>
                                <a:lnTo>
                                  <a:pt x="85" y="7"/>
                                </a:lnTo>
                                <a:lnTo>
                                  <a:pt x="86" y="7"/>
                                </a:lnTo>
                                <a:lnTo>
                                  <a:pt x="86" y="7"/>
                                </a:lnTo>
                                <a:lnTo>
                                  <a:pt x="86" y="7"/>
                                </a:lnTo>
                                <a:lnTo>
                                  <a:pt x="86" y="8"/>
                                </a:lnTo>
                                <a:lnTo>
                                  <a:pt x="86" y="8"/>
                                </a:lnTo>
                                <a:lnTo>
                                  <a:pt x="86" y="8"/>
                                </a:lnTo>
                                <a:lnTo>
                                  <a:pt x="86" y="8"/>
                                </a:lnTo>
                                <a:lnTo>
                                  <a:pt x="86" y="8"/>
                                </a:lnTo>
                                <a:lnTo>
                                  <a:pt x="86" y="9"/>
                                </a:lnTo>
                                <a:lnTo>
                                  <a:pt x="87" y="9"/>
                                </a:lnTo>
                                <a:lnTo>
                                  <a:pt x="87" y="9"/>
                                </a:lnTo>
                                <a:lnTo>
                                  <a:pt x="87" y="9"/>
                                </a:lnTo>
                                <a:lnTo>
                                  <a:pt x="87" y="9"/>
                                </a:lnTo>
                                <a:lnTo>
                                  <a:pt x="87" y="10"/>
                                </a:lnTo>
                                <a:lnTo>
                                  <a:pt x="87" y="10"/>
                                </a:lnTo>
                                <a:lnTo>
                                  <a:pt x="87" y="10"/>
                                </a:lnTo>
                                <a:lnTo>
                                  <a:pt x="87" y="10"/>
                                </a:lnTo>
                                <a:lnTo>
                                  <a:pt x="87" y="10"/>
                                </a:lnTo>
                                <a:lnTo>
                                  <a:pt x="87" y="11"/>
                                </a:lnTo>
                                <a:lnTo>
                                  <a:pt x="88" y="11"/>
                                </a:lnTo>
                                <a:lnTo>
                                  <a:pt x="88" y="11"/>
                                </a:lnTo>
                                <a:lnTo>
                                  <a:pt x="88" y="11"/>
                                </a:lnTo>
                                <a:lnTo>
                                  <a:pt x="88" y="11"/>
                                </a:lnTo>
                                <a:lnTo>
                                  <a:pt x="88" y="12"/>
                                </a:lnTo>
                                <a:lnTo>
                                  <a:pt x="88" y="12"/>
                                </a:lnTo>
                                <a:lnTo>
                                  <a:pt x="88" y="12"/>
                                </a:lnTo>
                                <a:lnTo>
                                  <a:pt x="88" y="12"/>
                                </a:lnTo>
                                <a:lnTo>
                                  <a:pt x="88" y="13"/>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9" y="16"/>
                                </a:lnTo>
                                <a:lnTo>
                                  <a:pt x="89" y="16"/>
                                </a:lnTo>
                                <a:lnTo>
                                  <a:pt x="89" y="16"/>
                                </a:lnTo>
                                <a:lnTo>
                                  <a:pt x="89" y="16"/>
                                </a:lnTo>
                                <a:lnTo>
                                  <a:pt x="89" y="17"/>
                                </a:lnTo>
                                <a:lnTo>
                                  <a:pt x="89" y="17"/>
                                </a:lnTo>
                                <a:lnTo>
                                  <a:pt x="89" y="17"/>
                                </a:lnTo>
                                <a:lnTo>
                                  <a:pt x="89" y="17"/>
                                </a:lnTo>
                                <a:lnTo>
                                  <a:pt x="89" y="18"/>
                                </a:lnTo>
                                <a:lnTo>
                                  <a:pt x="89" y="18"/>
                                </a:lnTo>
                                <a:lnTo>
                                  <a:pt x="85" y="10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60" name="Rectangle 1560"/>
                        <wps:cNvSpPr>
                          <a:spLocks noChangeArrowheads="1"/>
                        </wps:cNvSpPr>
                        <wps:spPr bwMode="auto">
                          <a:xfrm>
                            <a:off x="1903" y="1729"/>
                            <a:ext cx="44" cy="16"/>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61" name="Rectangle 1561"/>
                        <wps:cNvSpPr>
                          <a:spLocks noChangeArrowheads="1"/>
                        </wps:cNvSpPr>
                        <wps:spPr bwMode="auto">
                          <a:xfrm>
                            <a:off x="1903" y="1729"/>
                            <a:ext cx="44" cy="16"/>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62" name="Rectangle 1562"/>
                        <wps:cNvSpPr>
                          <a:spLocks noChangeArrowheads="1"/>
                        </wps:cNvSpPr>
                        <wps:spPr bwMode="auto">
                          <a:xfrm>
                            <a:off x="1889" y="1624"/>
                            <a:ext cx="71" cy="10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63" name="Rectangle 1563"/>
                        <wps:cNvSpPr>
                          <a:spLocks noChangeArrowheads="1"/>
                        </wps:cNvSpPr>
                        <wps:spPr bwMode="auto">
                          <a:xfrm>
                            <a:off x="1889" y="1624"/>
                            <a:ext cx="71" cy="10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64" name="Freeform 1564"/>
                        <wps:cNvSpPr>
                          <a:spLocks/>
                        </wps:cNvSpPr>
                        <wps:spPr bwMode="auto">
                          <a:xfrm>
                            <a:off x="1894" y="1707"/>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565" name="Freeform 1565"/>
                        <wps:cNvSpPr>
                          <a:spLocks/>
                        </wps:cNvSpPr>
                        <wps:spPr bwMode="auto">
                          <a:xfrm>
                            <a:off x="1894" y="1707"/>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66" name="Rectangle 1566"/>
                        <wps:cNvSpPr>
                          <a:spLocks noChangeArrowheads="1"/>
                        </wps:cNvSpPr>
                        <wps:spPr bwMode="auto">
                          <a:xfrm>
                            <a:off x="1943"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67" name="Rectangle 1567"/>
                        <wps:cNvSpPr>
                          <a:spLocks noChangeArrowheads="1"/>
                        </wps:cNvSpPr>
                        <wps:spPr bwMode="auto">
                          <a:xfrm>
                            <a:off x="1943"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68" name="Rectangle 1568"/>
                        <wps:cNvSpPr>
                          <a:spLocks noChangeArrowheads="1"/>
                        </wps:cNvSpPr>
                        <wps:spPr bwMode="auto">
                          <a:xfrm>
                            <a:off x="1932"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69" name="Rectangle 1569"/>
                        <wps:cNvSpPr>
                          <a:spLocks noChangeArrowheads="1"/>
                        </wps:cNvSpPr>
                        <wps:spPr bwMode="auto">
                          <a:xfrm>
                            <a:off x="1932"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70" name="Rectangle 1570"/>
                        <wps:cNvSpPr>
                          <a:spLocks noChangeArrowheads="1"/>
                        </wps:cNvSpPr>
                        <wps:spPr bwMode="auto">
                          <a:xfrm>
                            <a:off x="1921"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71" name="Rectangle 1571"/>
                        <wps:cNvSpPr>
                          <a:spLocks noChangeArrowheads="1"/>
                        </wps:cNvSpPr>
                        <wps:spPr bwMode="auto">
                          <a:xfrm>
                            <a:off x="1921"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72" name="Rectangle 1572"/>
                        <wps:cNvSpPr>
                          <a:spLocks noChangeArrowheads="1"/>
                        </wps:cNvSpPr>
                        <wps:spPr bwMode="auto">
                          <a:xfrm>
                            <a:off x="1910"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73" name="Rectangle 1573"/>
                        <wps:cNvSpPr>
                          <a:spLocks noChangeArrowheads="1"/>
                        </wps:cNvSpPr>
                        <wps:spPr bwMode="auto">
                          <a:xfrm>
                            <a:off x="1910"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74" name="Rectangle 1574"/>
                        <wps:cNvSpPr>
                          <a:spLocks noChangeArrowheads="1"/>
                        </wps:cNvSpPr>
                        <wps:spPr bwMode="auto">
                          <a:xfrm>
                            <a:off x="1899" y="1661"/>
                            <a:ext cx="6"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75" name="Rectangle 1575"/>
                        <wps:cNvSpPr>
                          <a:spLocks noChangeArrowheads="1"/>
                        </wps:cNvSpPr>
                        <wps:spPr bwMode="auto">
                          <a:xfrm>
                            <a:off x="1899" y="1661"/>
                            <a:ext cx="6"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76" name="Rectangle 1576"/>
                        <wps:cNvSpPr>
                          <a:spLocks noChangeArrowheads="1"/>
                        </wps:cNvSpPr>
                        <wps:spPr bwMode="auto">
                          <a:xfrm>
                            <a:off x="1899" y="1632"/>
                            <a:ext cx="51" cy="2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77" name="Rectangle 1577"/>
                        <wps:cNvSpPr>
                          <a:spLocks noChangeArrowheads="1"/>
                        </wps:cNvSpPr>
                        <wps:spPr bwMode="auto">
                          <a:xfrm>
                            <a:off x="1899" y="1632"/>
                            <a:ext cx="51" cy="2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1578" name="Group 1578"/>
                        <wpg:cNvGrpSpPr>
                          <a:grpSpLocks/>
                        </wpg:cNvGrpSpPr>
                        <wpg:grpSpPr bwMode="auto">
                          <a:xfrm>
                            <a:off x="2137" y="2122"/>
                            <a:ext cx="94" cy="94"/>
                            <a:chOff x="2137" y="2122"/>
                            <a:chExt cx="94" cy="94"/>
                          </a:xfrm>
                        </wpg:grpSpPr>
                        <wps:wsp>
                          <wps:cNvPr id="1579" name="Rectangle 1579"/>
                          <wps:cNvSpPr>
                            <a:spLocks noChangeArrowheads="1"/>
                          </wps:cNvSpPr>
                          <wps:spPr bwMode="auto">
                            <a:xfrm>
                              <a:off x="2137" y="2122"/>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0" name="Rectangle 1580"/>
                          <wps:cNvSpPr>
                            <a:spLocks noChangeArrowheads="1"/>
                          </wps:cNvSpPr>
                          <wps:spPr bwMode="auto">
                            <a:xfrm>
                              <a:off x="2137" y="2122"/>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81" name="Rectangle 1581"/>
                          <wps:cNvSpPr>
                            <a:spLocks noChangeArrowheads="1"/>
                          </wps:cNvSpPr>
                          <wps:spPr bwMode="auto">
                            <a:xfrm>
                              <a:off x="2199" y="2185"/>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2" name="Rectangle 1582"/>
                          <wps:cNvSpPr>
                            <a:spLocks noChangeArrowheads="1"/>
                          </wps:cNvSpPr>
                          <wps:spPr bwMode="auto">
                            <a:xfrm>
                              <a:off x="2199" y="2185"/>
                              <a:ext cx="30"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83" name="Rectangle 1583"/>
                          <wps:cNvSpPr>
                            <a:spLocks noChangeArrowheads="1"/>
                          </wps:cNvSpPr>
                          <wps:spPr bwMode="auto">
                            <a:xfrm>
                              <a:off x="2199" y="2197"/>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4" name="Rectangle 1584"/>
                          <wps:cNvSpPr>
                            <a:spLocks noChangeArrowheads="1"/>
                          </wps:cNvSpPr>
                          <wps:spPr bwMode="auto">
                            <a:xfrm>
                              <a:off x="2169" y="218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5" name="Rectangle 1585"/>
                          <wps:cNvSpPr>
                            <a:spLocks noChangeArrowheads="1"/>
                          </wps:cNvSpPr>
                          <wps:spPr bwMode="auto">
                            <a:xfrm>
                              <a:off x="2169" y="218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86" name="Rectangle 1586"/>
                          <wps:cNvSpPr>
                            <a:spLocks noChangeArrowheads="1"/>
                          </wps:cNvSpPr>
                          <wps:spPr bwMode="auto">
                            <a:xfrm>
                              <a:off x="2169" y="219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7" name="Rectangle 1587"/>
                          <wps:cNvSpPr>
                            <a:spLocks noChangeArrowheads="1"/>
                          </wps:cNvSpPr>
                          <wps:spPr bwMode="auto">
                            <a:xfrm>
                              <a:off x="2138" y="218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88" name="Rectangle 1588"/>
                          <wps:cNvSpPr>
                            <a:spLocks noChangeArrowheads="1"/>
                          </wps:cNvSpPr>
                          <wps:spPr bwMode="auto">
                            <a:xfrm>
                              <a:off x="2138" y="218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89" name="Rectangle 1589"/>
                          <wps:cNvSpPr>
                            <a:spLocks noChangeArrowheads="1"/>
                          </wps:cNvSpPr>
                          <wps:spPr bwMode="auto">
                            <a:xfrm>
                              <a:off x="2138" y="219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0" name="Rectangle 1590"/>
                          <wps:cNvSpPr>
                            <a:spLocks noChangeArrowheads="1"/>
                          </wps:cNvSpPr>
                          <wps:spPr bwMode="auto">
                            <a:xfrm>
                              <a:off x="2199" y="215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1" name="Rectangle 1591"/>
                          <wps:cNvSpPr>
                            <a:spLocks noChangeArrowheads="1"/>
                          </wps:cNvSpPr>
                          <wps:spPr bwMode="auto">
                            <a:xfrm>
                              <a:off x="2199" y="2154"/>
                              <a:ext cx="30"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92" name="Rectangle 1592"/>
                          <wps:cNvSpPr>
                            <a:spLocks noChangeArrowheads="1"/>
                          </wps:cNvSpPr>
                          <wps:spPr bwMode="auto">
                            <a:xfrm>
                              <a:off x="2199" y="216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3" name="Rectangle 1593"/>
                          <wps:cNvSpPr>
                            <a:spLocks noChangeArrowheads="1"/>
                          </wps:cNvSpPr>
                          <wps:spPr bwMode="auto">
                            <a:xfrm>
                              <a:off x="2169" y="215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4" name="Rectangle 1594"/>
                          <wps:cNvSpPr>
                            <a:spLocks noChangeArrowheads="1"/>
                          </wps:cNvSpPr>
                          <wps:spPr bwMode="auto">
                            <a:xfrm>
                              <a:off x="2169" y="215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95" name="Rectangle 1595"/>
                          <wps:cNvSpPr>
                            <a:spLocks noChangeArrowheads="1"/>
                          </wps:cNvSpPr>
                          <wps:spPr bwMode="auto">
                            <a:xfrm>
                              <a:off x="2169" y="216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6" name="Rectangle 1596"/>
                          <wps:cNvSpPr>
                            <a:spLocks noChangeArrowheads="1"/>
                          </wps:cNvSpPr>
                          <wps:spPr bwMode="auto">
                            <a:xfrm>
                              <a:off x="2138" y="215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7" name="Rectangle 1597"/>
                          <wps:cNvSpPr>
                            <a:spLocks noChangeArrowheads="1"/>
                          </wps:cNvSpPr>
                          <wps:spPr bwMode="auto">
                            <a:xfrm>
                              <a:off x="2138" y="215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598" name="Rectangle 1598"/>
                          <wps:cNvSpPr>
                            <a:spLocks noChangeArrowheads="1"/>
                          </wps:cNvSpPr>
                          <wps:spPr bwMode="auto">
                            <a:xfrm>
                              <a:off x="2138" y="216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599" name="Rectangle 1599"/>
                          <wps:cNvSpPr>
                            <a:spLocks noChangeArrowheads="1"/>
                          </wps:cNvSpPr>
                          <wps:spPr bwMode="auto">
                            <a:xfrm>
                              <a:off x="2199" y="2122"/>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00" name="Rectangle 1600"/>
                          <wps:cNvSpPr>
                            <a:spLocks noChangeArrowheads="1"/>
                          </wps:cNvSpPr>
                          <wps:spPr bwMode="auto">
                            <a:xfrm>
                              <a:off x="2199" y="2122"/>
                              <a:ext cx="30"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01" name="Rectangle 1601"/>
                          <wps:cNvSpPr>
                            <a:spLocks noChangeArrowheads="1"/>
                          </wps:cNvSpPr>
                          <wps:spPr bwMode="auto">
                            <a:xfrm>
                              <a:off x="2199" y="2135"/>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02" name="Rectangle 1602"/>
                          <wps:cNvSpPr>
                            <a:spLocks noChangeArrowheads="1"/>
                          </wps:cNvSpPr>
                          <wps:spPr bwMode="auto">
                            <a:xfrm>
                              <a:off x="2169" y="2122"/>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03" name="Rectangle 1603"/>
                          <wps:cNvSpPr>
                            <a:spLocks noChangeArrowheads="1"/>
                          </wps:cNvSpPr>
                          <wps:spPr bwMode="auto">
                            <a:xfrm>
                              <a:off x="2169" y="2122"/>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04" name="Rectangle 1604"/>
                          <wps:cNvSpPr>
                            <a:spLocks noChangeArrowheads="1"/>
                          </wps:cNvSpPr>
                          <wps:spPr bwMode="auto">
                            <a:xfrm>
                              <a:off x="2169" y="2135"/>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05" name="Rectangle 1605"/>
                          <wps:cNvSpPr>
                            <a:spLocks noChangeArrowheads="1"/>
                          </wps:cNvSpPr>
                          <wps:spPr bwMode="auto">
                            <a:xfrm>
                              <a:off x="2138" y="2122"/>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06" name="Rectangle 1606"/>
                          <wps:cNvSpPr>
                            <a:spLocks noChangeArrowheads="1"/>
                          </wps:cNvSpPr>
                          <wps:spPr bwMode="auto">
                            <a:xfrm>
                              <a:off x="2138" y="2122"/>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07" name="Rectangle 1607"/>
                          <wps:cNvSpPr>
                            <a:spLocks noChangeArrowheads="1"/>
                          </wps:cNvSpPr>
                          <wps:spPr bwMode="auto">
                            <a:xfrm>
                              <a:off x="2138" y="2135"/>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608" name="Group 1608"/>
                        <wpg:cNvGrpSpPr>
                          <a:grpSpLocks/>
                        </wpg:cNvGrpSpPr>
                        <wpg:grpSpPr bwMode="auto">
                          <a:xfrm>
                            <a:off x="2137" y="2223"/>
                            <a:ext cx="94" cy="94"/>
                            <a:chOff x="2137" y="2223"/>
                            <a:chExt cx="94" cy="94"/>
                          </a:xfrm>
                        </wpg:grpSpPr>
                        <wps:wsp>
                          <wps:cNvPr id="1609" name="Rectangle 1609"/>
                          <wps:cNvSpPr>
                            <a:spLocks noChangeArrowheads="1"/>
                          </wps:cNvSpPr>
                          <wps:spPr bwMode="auto">
                            <a:xfrm>
                              <a:off x="2137" y="2223"/>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0" name="Rectangle 1610"/>
                          <wps:cNvSpPr>
                            <a:spLocks noChangeArrowheads="1"/>
                          </wps:cNvSpPr>
                          <wps:spPr bwMode="auto">
                            <a:xfrm>
                              <a:off x="2137" y="2223"/>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11" name="Rectangle 1611"/>
                          <wps:cNvSpPr>
                            <a:spLocks noChangeArrowheads="1"/>
                          </wps:cNvSpPr>
                          <wps:spPr bwMode="auto">
                            <a:xfrm>
                              <a:off x="2199" y="2286"/>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2" name="Rectangle 1612"/>
                          <wps:cNvSpPr>
                            <a:spLocks noChangeArrowheads="1"/>
                          </wps:cNvSpPr>
                          <wps:spPr bwMode="auto">
                            <a:xfrm>
                              <a:off x="2199" y="2286"/>
                              <a:ext cx="30"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13" name="Rectangle 1613"/>
                          <wps:cNvSpPr>
                            <a:spLocks noChangeArrowheads="1"/>
                          </wps:cNvSpPr>
                          <wps:spPr bwMode="auto">
                            <a:xfrm>
                              <a:off x="2199" y="2298"/>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4" name="Rectangle 1614"/>
                          <wps:cNvSpPr>
                            <a:spLocks noChangeArrowheads="1"/>
                          </wps:cNvSpPr>
                          <wps:spPr bwMode="auto">
                            <a:xfrm>
                              <a:off x="2169" y="228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5" name="Rectangle 1615"/>
                          <wps:cNvSpPr>
                            <a:spLocks noChangeArrowheads="1"/>
                          </wps:cNvSpPr>
                          <wps:spPr bwMode="auto">
                            <a:xfrm>
                              <a:off x="2169" y="228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16" name="Rectangle 1616"/>
                          <wps:cNvSpPr>
                            <a:spLocks noChangeArrowheads="1"/>
                          </wps:cNvSpPr>
                          <wps:spPr bwMode="auto">
                            <a:xfrm>
                              <a:off x="2169" y="229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7" name="Rectangle 1617"/>
                          <wps:cNvSpPr>
                            <a:spLocks noChangeArrowheads="1"/>
                          </wps:cNvSpPr>
                          <wps:spPr bwMode="auto">
                            <a:xfrm>
                              <a:off x="2138" y="228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18" name="Rectangle 1618"/>
                          <wps:cNvSpPr>
                            <a:spLocks noChangeArrowheads="1"/>
                          </wps:cNvSpPr>
                          <wps:spPr bwMode="auto">
                            <a:xfrm>
                              <a:off x="2138" y="228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19" name="Rectangle 1619"/>
                          <wps:cNvSpPr>
                            <a:spLocks noChangeArrowheads="1"/>
                          </wps:cNvSpPr>
                          <wps:spPr bwMode="auto">
                            <a:xfrm>
                              <a:off x="2138" y="229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0" name="Rectangle 1620"/>
                          <wps:cNvSpPr>
                            <a:spLocks noChangeArrowheads="1"/>
                          </wps:cNvSpPr>
                          <wps:spPr bwMode="auto">
                            <a:xfrm>
                              <a:off x="2199" y="2255"/>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1" name="Rectangle 1621"/>
                          <wps:cNvSpPr>
                            <a:spLocks noChangeArrowheads="1"/>
                          </wps:cNvSpPr>
                          <wps:spPr bwMode="auto">
                            <a:xfrm>
                              <a:off x="2199" y="2255"/>
                              <a:ext cx="30"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22" name="Rectangle 1622"/>
                          <wps:cNvSpPr>
                            <a:spLocks noChangeArrowheads="1"/>
                          </wps:cNvSpPr>
                          <wps:spPr bwMode="auto">
                            <a:xfrm>
                              <a:off x="2199" y="2267"/>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3" name="Rectangle 1623"/>
                          <wps:cNvSpPr>
                            <a:spLocks noChangeArrowheads="1"/>
                          </wps:cNvSpPr>
                          <wps:spPr bwMode="auto">
                            <a:xfrm>
                              <a:off x="2169" y="225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4" name="Rectangle 1624"/>
                          <wps:cNvSpPr>
                            <a:spLocks noChangeArrowheads="1"/>
                          </wps:cNvSpPr>
                          <wps:spPr bwMode="auto">
                            <a:xfrm>
                              <a:off x="2169" y="225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25" name="Rectangle 1625"/>
                          <wps:cNvSpPr>
                            <a:spLocks noChangeArrowheads="1"/>
                          </wps:cNvSpPr>
                          <wps:spPr bwMode="auto">
                            <a:xfrm>
                              <a:off x="2169" y="226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6" name="Rectangle 1626"/>
                          <wps:cNvSpPr>
                            <a:spLocks noChangeArrowheads="1"/>
                          </wps:cNvSpPr>
                          <wps:spPr bwMode="auto">
                            <a:xfrm>
                              <a:off x="2138" y="225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7" name="Rectangle 1627"/>
                          <wps:cNvSpPr>
                            <a:spLocks noChangeArrowheads="1"/>
                          </wps:cNvSpPr>
                          <wps:spPr bwMode="auto">
                            <a:xfrm>
                              <a:off x="2138" y="225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28" name="Rectangle 1628"/>
                          <wps:cNvSpPr>
                            <a:spLocks noChangeArrowheads="1"/>
                          </wps:cNvSpPr>
                          <wps:spPr bwMode="auto">
                            <a:xfrm>
                              <a:off x="2138" y="226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29" name="Rectangle 1629"/>
                          <wps:cNvSpPr>
                            <a:spLocks noChangeArrowheads="1"/>
                          </wps:cNvSpPr>
                          <wps:spPr bwMode="auto">
                            <a:xfrm>
                              <a:off x="2199" y="2224"/>
                              <a:ext cx="30"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30" name="Rectangle 1630"/>
                          <wps:cNvSpPr>
                            <a:spLocks noChangeArrowheads="1"/>
                          </wps:cNvSpPr>
                          <wps:spPr bwMode="auto">
                            <a:xfrm>
                              <a:off x="2199" y="2224"/>
                              <a:ext cx="30"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31" name="Rectangle 1631"/>
                          <wps:cNvSpPr>
                            <a:spLocks noChangeArrowheads="1"/>
                          </wps:cNvSpPr>
                          <wps:spPr bwMode="auto">
                            <a:xfrm>
                              <a:off x="2199" y="223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32" name="Rectangle 1632"/>
                          <wps:cNvSpPr>
                            <a:spLocks noChangeArrowheads="1"/>
                          </wps:cNvSpPr>
                          <wps:spPr bwMode="auto">
                            <a:xfrm>
                              <a:off x="2169" y="222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33" name="Rectangle 1633"/>
                          <wps:cNvSpPr>
                            <a:spLocks noChangeArrowheads="1"/>
                          </wps:cNvSpPr>
                          <wps:spPr bwMode="auto">
                            <a:xfrm>
                              <a:off x="2169" y="222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34" name="Rectangle 1634"/>
                          <wps:cNvSpPr>
                            <a:spLocks noChangeArrowheads="1"/>
                          </wps:cNvSpPr>
                          <wps:spPr bwMode="auto">
                            <a:xfrm>
                              <a:off x="2169" y="223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35" name="Rectangle 1635"/>
                          <wps:cNvSpPr>
                            <a:spLocks noChangeArrowheads="1"/>
                          </wps:cNvSpPr>
                          <wps:spPr bwMode="auto">
                            <a:xfrm>
                              <a:off x="2138" y="222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36" name="Rectangle 1636"/>
                          <wps:cNvSpPr>
                            <a:spLocks noChangeArrowheads="1"/>
                          </wps:cNvSpPr>
                          <wps:spPr bwMode="auto">
                            <a:xfrm>
                              <a:off x="2138" y="222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37" name="Rectangle 1637"/>
                          <wps:cNvSpPr>
                            <a:spLocks noChangeArrowheads="1"/>
                          </wps:cNvSpPr>
                          <wps:spPr bwMode="auto">
                            <a:xfrm>
                              <a:off x="2138" y="223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638" name="Group 1638"/>
                        <wpg:cNvGrpSpPr>
                          <a:grpSpLocks/>
                        </wpg:cNvGrpSpPr>
                        <wpg:grpSpPr bwMode="auto">
                          <a:xfrm>
                            <a:off x="2017" y="2023"/>
                            <a:ext cx="94" cy="94"/>
                            <a:chOff x="2017" y="2023"/>
                            <a:chExt cx="94" cy="94"/>
                          </a:xfrm>
                        </wpg:grpSpPr>
                        <wps:wsp>
                          <wps:cNvPr id="1639" name="Rectangle 1639"/>
                          <wps:cNvSpPr>
                            <a:spLocks noChangeArrowheads="1"/>
                          </wps:cNvSpPr>
                          <wps:spPr bwMode="auto">
                            <a:xfrm>
                              <a:off x="2017" y="2023"/>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0" name="Rectangle 1640"/>
                          <wps:cNvSpPr>
                            <a:spLocks noChangeArrowheads="1"/>
                          </wps:cNvSpPr>
                          <wps:spPr bwMode="auto">
                            <a:xfrm>
                              <a:off x="2017" y="2023"/>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41" name="Rectangle 1641"/>
                          <wps:cNvSpPr>
                            <a:spLocks noChangeArrowheads="1"/>
                          </wps:cNvSpPr>
                          <wps:spPr bwMode="auto">
                            <a:xfrm>
                              <a:off x="2080" y="208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2" name="Rectangle 1642"/>
                          <wps:cNvSpPr>
                            <a:spLocks noChangeArrowheads="1"/>
                          </wps:cNvSpPr>
                          <wps:spPr bwMode="auto">
                            <a:xfrm>
                              <a:off x="2080" y="208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43" name="Rectangle 1643"/>
                          <wps:cNvSpPr>
                            <a:spLocks noChangeArrowheads="1"/>
                          </wps:cNvSpPr>
                          <wps:spPr bwMode="auto">
                            <a:xfrm>
                              <a:off x="2080" y="209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4" name="Rectangle 1644"/>
                          <wps:cNvSpPr>
                            <a:spLocks noChangeArrowheads="1"/>
                          </wps:cNvSpPr>
                          <wps:spPr bwMode="auto">
                            <a:xfrm>
                              <a:off x="2049" y="208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5" name="Rectangle 1645"/>
                          <wps:cNvSpPr>
                            <a:spLocks noChangeArrowheads="1"/>
                          </wps:cNvSpPr>
                          <wps:spPr bwMode="auto">
                            <a:xfrm>
                              <a:off x="2049" y="208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46" name="Rectangle 1646"/>
                          <wps:cNvSpPr>
                            <a:spLocks noChangeArrowheads="1"/>
                          </wps:cNvSpPr>
                          <wps:spPr bwMode="auto">
                            <a:xfrm>
                              <a:off x="2049" y="209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7" name="Rectangle 1647"/>
                          <wps:cNvSpPr>
                            <a:spLocks noChangeArrowheads="1"/>
                          </wps:cNvSpPr>
                          <wps:spPr bwMode="auto">
                            <a:xfrm>
                              <a:off x="2018" y="208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48" name="Rectangle 1648"/>
                          <wps:cNvSpPr>
                            <a:spLocks noChangeArrowheads="1"/>
                          </wps:cNvSpPr>
                          <wps:spPr bwMode="auto">
                            <a:xfrm>
                              <a:off x="2018" y="208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49" name="Rectangle 1649"/>
                          <wps:cNvSpPr>
                            <a:spLocks noChangeArrowheads="1"/>
                          </wps:cNvSpPr>
                          <wps:spPr bwMode="auto">
                            <a:xfrm>
                              <a:off x="2018" y="209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0" name="Rectangle 1650"/>
                          <wps:cNvSpPr>
                            <a:spLocks noChangeArrowheads="1"/>
                          </wps:cNvSpPr>
                          <wps:spPr bwMode="auto">
                            <a:xfrm>
                              <a:off x="2080" y="205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1" name="Rectangle 1651"/>
                          <wps:cNvSpPr>
                            <a:spLocks noChangeArrowheads="1"/>
                          </wps:cNvSpPr>
                          <wps:spPr bwMode="auto">
                            <a:xfrm>
                              <a:off x="2080" y="205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52" name="Rectangle 1652"/>
                          <wps:cNvSpPr>
                            <a:spLocks noChangeArrowheads="1"/>
                          </wps:cNvSpPr>
                          <wps:spPr bwMode="auto">
                            <a:xfrm>
                              <a:off x="2080" y="206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3" name="Rectangle 1653"/>
                          <wps:cNvSpPr>
                            <a:spLocks noChangeArrowheads="1"/>
                          </wps:cNvSpPr>
                          <wps:spPr bwMode="auto">
                            <a:xfrm>
                              <a:off x="2049" y="205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4" name="Rectangle 1654"/>
                          <wps:cNvSpPr>
                            <a:spLocks noChangeArrowheads="1"/>
                          </wps:cNvSpPr>
                          <wps:spPr bwMode="auto">
                            <a:xfrm>
                              <a:off x="2049" y="205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55" name="Rectangle 1655"/>
                          <wps:cNvSpPr>
                            <a:spLocks noChangeArrowheads="1"/>
                          </wps:cNvSpPr>
                          <wps:spPr bwMode="auto">
                            <a:xfrm>
                              <a:off x="2049" y="206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6" name="Rectangle 1656"/>
                          <wps:cNvSpPr>
                            <a:spLocks noChangeArrowheads="1"/>
                          </wps:cNvSpPr>
                          <wps:spPr bwMode="auto">
                            <a:xfrm>
                              <a:off x="2018" y="2055"/>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7" name="Rectangle 1657"/>
                          <wps:cNvSpPr>
                            <a:spLocks noChangeArrowheads="1"/>
                          </wps:cNvSpPr>
                          <wps:spPr bwMode="auto">
                            <a:xfrm>
                              <a:off x="2018" y="2055"/>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58" name="Rectangle 1658"/>
                          <wps:cNvSpPr>
                            <a:spLocks noChangeArrowheads="1"/>
                          </wps:cNvSpPr>
                          <wps:spPr bwMode="auto">
                            <a:xfrm>
                              <a:off x="2018" y="2067"/>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59" name="Rectangle 1659"/>
                          <wps:cNvSpPr>
                            <a:spLocks noChangeArrowheads="1"/>
                          </wps:cNvSpPr>
                          <wps:spPr bwMode="auto">
                            <a:xfrm>
                              <a:off x="2080" y="202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60" name="Rectangle 1660"/>
                          <wps:cNvSpPr>
                            <a:spLocks noChangeArrowheads="1"/>
                          </wps:cNvSpPr>
                          <wps:spPr bwMode="auto">
                            <a:xfrm>
                              <a:off x="2080" y="202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61" name="Rectangle 1661"/>
                          <wps:cNvSpPr>
                            <a:spLocks noChangeArrowheads="1"/>
                          </wps:cNvSpPr>
                          <wps:spPr bwMode="auto">
                            <a:xfrm>
                              <a:off x="2080" y="203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62" name="Rectangle 1662"/>
                          <wps:cNvSpPr>
                            <a:spLocks noChangeArrowheads="1"/>
                          </wps:cNvSpPr>
                          <wps:spPr bwMode="auto">
                            <a:xfrm>
                              <a:off x="2049" y="202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63" name="Rectangle 1663"/>
                          <wps:cNvSpPr>
                            <a:spLocks noChangeArrowheads="1"/>
                          </wps:cNvSpPr>
                          <wps:spPr bwMode="auto">
                            <a:xfrm>
                              <a:off x="2049" y="202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64" name="Rectangle 1664"/>
                          <wps:cNvSpPr>
                            <a:spLocks noChangeArrowheads="1"/>
                          </wps:cNvSpPr>
                          <wps:spPr bwMode="auto">
                            <a:xfrm>
                              <a:off x="2049" y="203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65" name="Rectangle 1665"/>
                          <wps:cNvSpPr>
                            <a:spLocks noChangeArrowheads="1"/>
                          </wps:cNvSpPr>
                          <wps:spPr bwMode="auto">
                            <a:xfrm>
                              <a:off x="2018" y="2024"/>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66" name="Rectangle 1666"/>
                          <wps:cNvSpPr>
                            <a:spLocks noChangeArrowheads="1"/>
                          </wps:cNvSpPr>
                          <wps:spPr bwMode="auto">
                            <a:xfrm>
                              <a:off x="2018" y="2024"/>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67" name="Rectangle 1667"/>
                          <wps:cNvSpPr>
                            <a:spLocks noChangeArrowheads="1"/>
                          </wps:cNvSpPr>
                          <wps:spPr bwMode="auto">
                            <a:xfrm>
                              <a:off x="2018" y="203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668" name="Group 1668"/>
                        <wpg:cNvGrpSpPr>
                          <a:grpSpLocks/>
                        </wpg:cNvGrpSpPr>
                        <wpg:grpSpPr bwMode="auto">
                          <a:xfrm>
                            <a:off x="2137" y="2021"/>
                            <a:ext cx="94" cy="94"/>
                            <a:chOff x="2137" y="2021"/>
                            <a:chExt cx="94" cy="94"/>
                          </a:xfrm>
                        </wpg:grpSpPr>
                        <wps:wsp>
                          <wps:cNvPr id="1669" name="Rectangle 1669"/>
                          <wps:cNvSpPr>
                            <a:spLocks noChangeArrowheads="1"/>
                          </wps:cNvSpPr>
                          <wps:spPr bwMode="auto">
                            <a:xfrm>
                              <a:off x="2137" y="2021"/>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0" name="Rectangle 1670"/>
                          <wps:cNvSpPr>
                            <a:spLocks noChangeArrowheads="1"/>
                          </wps:cNvSpPr>
                          <wps:spPr bwMode="auto">
                            <a:xfrm>
                              <a:off x="2137" y="2021"/>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71" name="Rectangle 1671"/>
                          <wps:cNvSpPr>
                            <a:spLocks noChangeArrowheads="1"/>
                          </wps:cNvSpPr>
                          <wps:spPr bwMode="auto">
                            <a:xfrm>
                              <a:off x="2199" y="2083"/>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2" name="Rectangle 1672"/>
                          <wps:cNvSpPr>
                            <a:spLocks noChangeArrowheads="1"/>
                          </wps:cNvSpPr>
                          <wps:spPr bwMode="auto">
                            <a:xfrm>
                              <a:off x="2199" y="2083"/>
                              <a:ext cx="30"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73" name="Rectangle 1673"/>
                          <wps:cNvSpPr>
                            <a:spLocks noChangeArrowheads="1"/>
                          </wps:cNvSpPr>
                          <wps:spPr bwMode="auto">
                            <a:xfrm>
                              <a:off x="2199" y="2096"/>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4" name="Rectangle 1674"/>
                          <wps:cNvSpPr>
                            <a:spLocks noChangeArrowheads="1"/>
                          </wps:cNvSpPr>
                          <wps:spPr bwMode="auto">
                            <a:xfrm>
                              <a:off x="2169" y="2083"/>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5" name="Rectangle 1675"/>
                          <wps:cNvSpPr>
                            <a:spLocks noChangeArrowheads="1"/>
                          </wps:cNvSpPr>
                          <wps:spPr bwMode="auto">
                            <a:xfrm>
                              <a:off x="2169" y="2083"/>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76" name="Rectangle 1676"/>
                          <wps:cNvSpPr>
                            <a:spLocks noChangeArrowheads="1"/>
                          </wps:cNvSpPr>
                          <wps:spPr bwMode="auto">
                            <a:xfrm>
                              <a:off x="2169" y="209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7" name="Rectangle 1677"/>
                          <wps:cNvSpPr>
                            <a:spLocks noChangeArrowheads="1"/>
                          </wps:cNvSpPr>
                          <wps:spPr bwMode="auto">
                            <a:xfrm>
                              <a:off x="2138" y="2083"/>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78" name="Rectangle 1678"/>
                          <wps:cNvSpPr>
                            <a:spLocks noChangeArrowheads="1"/>
                          </wps:cNvSpPr>
                          <wps:spPr bwMode="auto">
                            <a:xfrm>
                              <a:off x="2138" y="2083"/>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79" name="Rectangle 1679"/>
                          <wps:cNvSpPr>
                            <a:spLocks noChangeArrowheads="1"/>
                          </wps:cNvSpPr>
                          <wps:spPr bwMode="auto">
                            <a:xfrm>
                              <a:off x="2138" y="2096"/>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0" name="Rectangle 1680"/>
                          <wps:cNvSpPr>
                            <a:spLocks noChangeArrowheads="1"/>
                          </wps:cNvSpPr>
                          <wps:spPr bwMode="auto">
                            <a:xfrm>
                              <a:off x="2199" y="2052"/>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1" name="Rectangle 1681"/>
                          <wps:cNvSpPr>
                            <a:spLocks noChangeArrowheads="1"/>
                          </wps:cNvSpPr>
                          <wps:spPr bwMode="auto">
                            <a:xfrm>
                              <a:off x="2199" y="2052"/>
                              <a:ext cx="30"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82" name="Rectangle 1682"/>
                          <wps:cNvSpPr>
                            <a:spLocks noChangeArrowheads="1"/>
                          </wps:cNvSpPr>
                          <wps:spPr bwMode="auto">
                            <a:xfrm>
                              <a:off x="2199" y="2065"/>
                              <a:ext cx="3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3" name="Rectangle 1683"/>
                          <wps:cNvSpPr>
                            <a:spLocks noChangeArrowheads="1"/>
                          </wps:cNvSpPr>
                          <wps:spPr bwMode="auto">
                            <a:xfrm>
                              <a:off x="2169" y="2052"/>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4" name="Rectangle 1684"/>
                          <wps:cNvSpPr>
                            <a:spLocks noChangeArrowheads="1"/>
                          </wps:cNvSpPr>
                          <wps:spPr bwMode="auto">
                            <a:xfrm>
                              <a:off x="2169" y="2052"/>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85" name="Rectangle 1685"/>
                          <wps:cNvSpPr>
                            <a:spLocks noChangeArrowheads="1"/>
                          </wps:cNvSpPr>
                          <wps:spPr bwMode="auto">
                            <a:xfrm>
                              <a:off x="2169" y="2065"/>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6" name="Rectangle 1686"/>
                          <wps:cNvSpPr>
                            <a:spLocks noChangeArrowheads="1"/>
                          </wps:cNvSpPr>
                          <wps:spPr bwMode="auto">
                            <a:xfrm>
                              <a:off x="2138" y="2052"/>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7" name="Rectangle 1687"/>
                          <wps:cNvSpPr>
                            <a:spLocks noChangeArrowheads="1"/>
                          </wps:cNvSpPr>
                          <wps:spPr bwMode="auto">
                            <a:xfrm>
                              <a:off x="2138" y="2052"/>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88" name="Rectangle 1688"/>
                          <wps:cNvSpPr>
                            <a:spLocks noChangeArrowheads="1"/>
                          </wps:cNvSpPr>
                          <wps:spPr bwMode="auto">
                            <a:xfrm>
                              <a:off x="2138" y="2065"/>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89" name="Rectangle 1689"/>
                          <wps:cNvSpPr>
                            <a:spLocks noChangeArrowheads="1"/>
                          </wps:cNvSpPr>
                          <wps:spPr bwMode="auto">
                            <a:xfrm>
                              <a:off x="2199" y="2021"/>
                              <a:ext cx="30"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90" name="Rectangle 1690"/>
                          <wps:cNvSpPr>
                            <a:spLocks noChangeArrowheads="1"/>
                          </wps:cNvSpPr>
                          <wps:spPr bwMode="auto">
                            <a:xfrm>
                              <a:off x="2199" y="2021"/>
                              <a:ext cx="30"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91" name="Rectangle 1691"/>
                          <wps:cNvSpPr>
                            <a:spLocks noChangeArrowheads="1"/>
                          </wps:cNvSpPr>
                          <wps:spPr bwMode="auto">
                            <a:xfrm>
                              <a:off x="2199" y="2033"/>
                              <a:ext cx="30"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92" name="Rectangle 1692"/>
                          <wps:cNvSpPr>
                            <a:spLocks noChangeArrowheads="1"/>
                          </wps:cNvSpPr>
                          <wps:spPr bwMode="auto">
                            <a:xfrm>
                              <a:off x="2169" y="2021"/>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93" name="Rectangle 1693"/>
                          <wps:cNvSpPr>
                            <a:spLocks noChangeArrowheads="1"/>
                          </wps:cNvSpPr>
                          <wps:spPr bwMode="auto">
                            <a:xfrm>
                              <a:off x="2169" y="2021"/>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94" name="Rectangle 1694"/>
                          <wps:cNvSpPr>
                            <a:spLocks noChangeArrowheads="1"/>
                          </wps:cNvSpPr>
                          <wps:spPr bwMode="auto">
                            <a:xfrm>
                              <a:off x="2169" y="203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95" name="Rectangle 1695"/>
                          <wps:cNvSpPr>
                            <a:spLocks noChangeArrowheads="1"/>
                          </wps:cNvSpPr>
                          <wps:spPr bwMode="auto">
                            <a:xfrm>
                              <a:off x="2138" y="2021"/>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696" name="Rectangle 1696"/>
                          <wps:cNvSpPr>
                            <a:spLocks noChangeArrowheads="1"/>
                          </wps:cNvSpPr>
                          <wps:spPr bwMode="auto">
                            <a:xfrm>
                              <a:off x="2138" y="2021"/>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97" name="Rectangle 1697"/>
                          <wps:cNvSpPr>
                            <a:spLocks noChangeArrowheads="1"/>
                          </wps:cNvSpPr>
                          <wps:spPr bwMode="auto">
                            <a:xfrm>
                              <a:off x="2138" y="203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1698" name="Rectangle 1698"/>
                        <wps:cNvSpPr>
                          <a:spLocks noChangeArrowheads="1"/>
                        </wps:cNvSpPr>
                        <wps:spPr bwMode="auto">
                          <a:xfrm>
                            <a:off x="1" y="1"/>
                            <a:ext cx="2232" cy="280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699" name="Rectangle 1699"/>
                        <wps:cNvSpPr>
                          <a:spLocks noChangeArrowheads="1"/>
                        </wps:cNvSpPr>
                        <wps:spPr bwMode="auto">
                          <a:xfrm>
                            <a:off x="2181" y="347"/>
                            <a:ext cx="48" cy="28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00" name="Rectangle 1700"/>
                        <wps:cNvSpPr>
                          <a:spLocks noChangeArrowheads="1"/>
                        </wps:cNvSpPr>
                        <wps:spPr bwMode="auto">
                          <a:xfrm>
                            <a:off x="2181" y="347"/>
                            <a:ext cx="48" cy="28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01" name="Rectangle 1701"/>
                        <wps:cNvSpPr>
                          <a:spLocks noChangeArrowheads="1"/>
                        </wps:cNvSpPr>
                        <wps:spPr bwMode="auto">
                          <a:xfrm>
                            <a:off x="2219" y="371"/>
                            <a:ext cx="284" cy="238"/>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02" name="Rectangle 1702"/>
                        <wps:cNvSpPr>
                          <a:spLocks noChangeArrowheads="1"/>
                        </wps:cNvSpPr>
                        <wps:spPr bwMode="auto">
                          <a:xfrm>
                            <a:off x="2219" y="371"/>
                            <a:ext cx="284" cy="238"/>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03" name="Rectangle 1703"/>
                        <wps:cNvSpPr>
                          <a:spLocks noChangeArrowheads="1"/>
                        </wps:cNvSpPr>
                        <wps:spPr bwMode="auto">
                          <a:xfrm>
                            <a:off x="2207" y="609"/>
                            <a:ext cx="24" cy="2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04" name="Rectangle 1704"/>
                        <wps:cNvSpPr>
                          <a:spLocks noChangeArrowheads="1"/>
                        </wps:cNvSpPr>
                        <wps:spPr bwMode="auto">
                          <a:xfrm>
                            <a:off x="2207" y="609"/>
                            <a:ext cx="24" cy="2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05" name="Rectangle 1705"/>
                        <wps:cNvSpPr>
                          <a:spLocks noChangeArrowheads="1"/>
                        </wps:cNvSpPr>
                        <wps:spPr bwMode="auto">
                          <a:xfrm>
                            <a:off x="2207" y="347"/>
                            <a:ext cx="24" cy="2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06" name="Rectangle 1706"/>
                        <wps:cNvSpPr>
                          <a:spLocks noChangeArrowheads="1"/>
                        </wps:cNvSpPr>
                        <wps:spPr bwMode="auto">
                          <a:xfrm>
                            <a:off x="2207" y="347"/>
                            <a:ext cx="24" cy="2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07" name="Rectangle 1707"/>
                        <wps:cNvSpPr>
                          <a:spLocks noChangeArrowheads="1"/>
                        </wps:cNvSpPr>
                        <wps:spPr bwMode="auto">
                          <a:xfrm rot="16200000">
                            <a:off x="1957" y="1117"/>
                            <a:ext cx="149" cy="7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644F302" w14:textId="77777777" w:rsidR="00FA11DD" w:rsidRPr="00D7664D" w:rsidRDefault="00FA11DD" w:rsidP="00680DE7">
                              <w:pPr>
                                <w:pStyle w:val="NormalWeb"/>
                                <w:spacing w:before="0" w:beforeAutospacing="0" w:after="0" w:afterAutospacing="0"/>
                                <w:rPr>
                                  <w:color w:val="BFBFBF" w:themeColor="background1" w:themeShade="BF"/>
                                  <w:sz w:val="10"/>
                                </w:rPr>
                              </w:pPr>
                              <w:r w:rsidRPr="00FB3E5D">
                                <w:rPr>
                                  <w:color w:val="BFBFBF" w:themeColor="background1" w:themeShade="BF"/>
                                  <w:position w:val="1"/>
                                  <w:szCs w:val="72"/>
                                </w:rPr>
                                <w:t>Office</w:t>
                              </w:r>
                            </w:p>
                          </w:txbxContent>
                        </wps:txbx>
                        <wps:bodyPr wrap="square" lIns="0" tIns="0" rIns="0" bIns="0" anchor="t">
                          <a:noAutofit/>
                        </wps:bodyPr>
                      </wps:wsp>
                      <wps:wsp>
                        <wps:cNvPr id="1708" name="Rectangle 1708"/>
                        <wps:cNvSpPr>
                          <a:spLocks noChangeArrowheads="1"/>
                        </wps:cNvSpPr>
                        <wps:spPr bwMode="auto">
                          <a:xfrm>
                            <a:off x="1873" y="770"/>
                            <a:ext cx="359" cy="77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09" name="Freeform 1709"/>
                        <wps:cNvSpPr>
                          <a:spLocks/>
                        </wps:cNvSpPr>
                        <wps:spPr bwMode="auto">
                          <a:xfrm>
                            <a:off x="2027" y="1713"/>
                            <a:ext cx="22" cy="30"/>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solidFill>
                            <a:srgbClr val="000000"/>
                          </a:solidFill>
                          <a:ln w="0">
                            <a:solidFill>
                              <a:srgbClr val="000000"/>
                            </a:solidFill>
                            <a:prstDash val="solid"/>
                            <a:round/>
                            <a:headEnd/>
                            <a:tailEnd/>
                          </a:ln>
                        </wps:spPr>
                        <wps:bodyPr/>
                      </wps:wsp>
                      <wps:wsp>
                        <wps:cNvPr id="1710" name="Freeform 1710"/>
                        <wps:cNvSpPr>
                          <a:spLocks/>
                        </wps:cNvSpPr>
                        <wps:spPr bwMode="auto">
                          <a:xfrm>
                            <a:off x="2027" y="1713"/>
                            <a:ext cx="22" cy="30"/>
                          </a:xfrm>
                          <a:custGeom>
                            <a:avLst/>
                            <a:gdLst>
                              <a:gd name="T0" fmla="*/ 225 w 281"/>
                              <a:gd name="T1" fmla="*/ 371 h 371"/>
                              <a:gd name="T2" fmla="*/ 55 w 281"/>
                              <a:gd name="T3" fmla="*/ 371 h 371"/>
                              <a:gd name="T4" fmla="*/ 55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5 w 281"/>
                              <a:gd name="T17" fmla="*/ 0 h 371"/>
                              <a:gd name="T18" fmla="*/ 55 w 281"/>
                              <a:gd name="T19" fmla="*/ 0 h 371"/>
                              <a:gd name="T20" fmla="*/ 225 w 281"/>
                              <a:gd name="T21" fmla="*/ 0 h 371"/>
                              <a:gd name="T22" fmla="*/ 225 w 281"/>
                              <a:gd name="T23" fmla="*/ 0 h 371"/>
                              <a:gd name="T24" fmla="*/ 281 w 281"/>
                              <a:gd name="T25" fmla="*/ 60 h 371"/>
                              <a:gd name="T26" fmla="*/ 281 w 281"/>
                              <a:gd name="T27" fmla="*/ 60 h 371"/>
                              <a:gd name="T28" fmla="*/ 281 w 281"/>
                              <a:gd name="T29" fmla="*/ 310 h 371"/>
                              <a:gd name="T30" fmla="*/ 281 w 281"/>
                              <a:gd name="T31" fmla="*/ 310 h 371"/>
                              <a:gd name="T32" fmla="*/ 225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5" y="371"/>
                                </a:moveTo>
                                <a:lnTo>
                                  <a:pt x="55" y="371"/>
                                </a:lnTo>
                                <a:lnTo>
                                  <a:pt x="55" y="371"/>
                                </a:lnTo>
                                <a:cubicBezTo>
                                  <a:pt x="25" y="371"/>
                                  <a:pt x="0" y="344"/>
                                  <a:pt x="0" y="310"/>
                                </a:cubicBezTo>
                                <a:cubicBezTo>
                                  <a:pt x="0" y="310"/>
                                  <a:pt x="0" y="310"/>
                                  <a:pt x="0" y="310"/>
                                </a:cubicBezTo>
                                <a:lnTo>
                                  <a:pt x="0" y="310"/>
                                </a:lnTo>
                                <a:lnTo>
                                  <a:pt x="0" y="60"/>
                                </a:lnTo>
                                <a:lnTo>
                                  <a:pt x="0" y="60"/>
                                </a:lnTo>
                                <a:cubicBezTo>
                                  <a:pt x="0" y="27"/>
                                  <a:pt x="25" y="0"/>
                                  <a:pt x="55" y="0"/>
                                </a:cubicBezTo>
                                <a:lnTo>
                                  <a:pt x="55" y="0"/>
                                </a:lnTo>
                                <a:lnTo>
                                  <a:pt x="225" y="0"/>
                                </a:lnTo>
                                <a:lnTo>
                                  <a:pt x="225" y="0"/>
                                </a:lnTo>
                                <a:cubicBezTo>
                                  <a:pt x="256" y="0"/>
                                  <a:pt x="281" y="27"/>
                                  <a:pt x="281" y="60"/>
                                </a:cubicBezTo>
                                <a:lnTo>
                                  <a:pt x="281" y="60"/>
                                </a:lnTo>
                                <a:lnTo>
                                  <a:pt x="281" y="310"/>
                                </a:lnTo>
                                <a:lnTo>
                                  <a:pt x="281" y="310"/>
                                </a:lnTo>
                                <a:cubicBezTo>
                                  <a:pt x="281" y="344"/>
                                  <a:pt x="256" y="371"/>
                                  <a:pt x="22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11" name="Freeform 1711"/>
                        <wps:cNvSpPr>
                          <a:spLocks/>
                        </wps:cNvSpPr>
                        <wps:spPr bwMode="auto">
                          <a:xfrm>
                            <a:off x="2026" y="1626"/>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1712" name="Freeform 1712"/>
                        <wps:cNvSpPr>
                          <a:spLocks/>
                        </wps:cNvSpPr>
                        <wps:spPr bwMode="auto">
                          <a:xfrm>
                            <a:off x="2026" y="1626"/>
                            <a:ext cx="17" cy="30"/>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7 h 371"/>
                              <a:gd name="T14" fmla="*/ 0 w 218"/>
                              <a:gd name="T15" fmla="*/ 47 h 371"/>
                              <a:gd name="T16" fmla="*/ 43 w 218"/>
                              <a:gd name="T17" fmla="*/ 0 h 371"/>
                              <a:gd name="T18" fmla="*/ 43 w 218"/>
                              <a:gd name="T19" fmla="*/ 0 h 371"/>
                              <a:gd name="T20" fmla="*/ 175 w 218"/>
                              <a:gd name="T21" fmla="*/ 0 h 371"/>
                              <a:gd name="T22" fmla="*/ 175 w 218"/>
                              <a:gd name="T23" fmla="*/ 0 h 371"/>
                              <a:gd name="T24" fmla="*/ 218 w 218"/>
                              <a:gd name="T25" fmla="*/ 47 h 371"/>
                              <a:gd name="T26" fmla="*/ 218 w 218"/>
                              <a:gd name="T27" fmla="*/ 47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7"/>
                                </a:lnTo>
                                <a:lnTo>
                                  <a:pt x="0" y="47"/>
                                </a:lnTo>
                                <a:cubicBezTo>
                                  <a:pt x="0" y="21"/>
                                  <a:pt x="19" y="0"/>
                                  <a:pt x="43" y="0"/>
                                </a:cubicBezTo>
                                <a:lnTo>
                                  <a:pt x="43" y="0"/>
                                </a:lnTo>
                                <a:lnTo>
                                  <a:pt x="175" y="0"/>
                                </a:lnTo>
                                <a:lnTo>
                                  <a:pt x="175" y="0"/>
                                </a:lnTo>
                                <a:cubicBezTo>
                                  <a:pt x="199" y="0"/>
                                  <a:pt x="218" y="21"/>
                                  <a:pt x="218" y="47"/>
                                </a:cubicBezTo>
                                <a:lnTo>
                                  <a:pt x="218" y="47"/>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13" name="Freeform 1713"/>
                        <wps:cNvSpPr>
                          <a:spLocks/>
                        </wps:cNvSpPr>
                        <wps:spPr bwMode="auto">
                          <a:xfrm>
                            <a:off x="2111" y="1628"/>
                            <a:ext cx="17" cy="29"/>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solidFill>
                            <a:srgbClr val="000000"/>
                          </a:solidFill>
                          <a:ln w="0">
                            <a:solidFill>
                              <a:srgbClr val="000000"/>
                            </a:solidFill>
                            <a:prstDash val="solid"/>
                            <a:round/>
                            <a:headEnd/>
                            <a:tailEnd/>
                          </a:ln>
                        </wps:spPr>
                        <wps:bodyPr/>
                      </wps:wsp>
                      <wps:wsp>
                        <wps:cNvPr id="1714" name="Freeform 1714"/>
                        <wps:cNvSpPr>
                          <a:spLocks/>
                        </wps:cNvSpPr>
                        <wps:spPr bwMode="auto">
                          <a:xfrm>
                            <a:off x="2111" y="1628"/>
                            <a:ext cx="17" cy="29"/>
                          </a:xfrm>
                          <a:custGeom>
                            <a:avLst/>
                            <a:gdLst>
                              <a:gd name="T0" fmla="*/ 175 w 218"/>
                              <a:gd name="T1" fmla="*/ 371 h 371"/>
                              <a:gd name="T2" fmla="*/ 43 w 218"/>
                              <a:gd name="T3" fmla="*/ 371 h 371"/>
                              <a:gd name="T4" fmla="*/ 43 w 218"/>
                              <a:gd name="T5" fmla="*/ 371 h 371"/>
                              <a:gd name="T6" fmla="*/ 0 w 218"/>
                              <a:gd name="T7" fmla="*/ 324 h 371"/>
                              <a:gd name="T8" fmla="*/ 0 w 218"/>
                              <a:gd name="T9" fmla="*/ 324 h 371"/>
                              <a:gd name="T10" fmla="*/ 0 w 218"/>
                              <a:gd name="T11" fmla="*/ 324 h 371"/>
                              <a:gd name="T12" fmla="*/ 0 w 218"/>
                              <a:gd name="T13" fmla="*/ 46 h 371"/>
                              <a:gd name="T14" fmla="*/ 0 w 218"/>
                              <a:gd name="T15" fmla="*/ 46 h 371"/>
                              <a:gd name="T16" fmla="*/ 43 w 218"/>
                              <a:gd name="T17" fmla="*/ 0 h 371"/>
                              <a:gd name="T18" fmla="*/ 43 w 218"/>
                              <a:gd name="T19" fmla="*/ 0 h 371"/>
                              <a:gd name="T20" fmla="*/ 175 w 218"/>
                              <a:gd name="T21" fmla="*/ 0 h 371"/>
                              <a:gd name="T22" fmla="*/ 175 w 218"/>
                              <a:gd name="T23" fmla="*/ 0 h 371"/>
                              <a:gd name="T24" fmla="*/ 218 w 218"/>
                              <a:gd name="T25" fmla="*/ 46 h 371"/>
                              <a:gd name="T26" fmla="*/ 218 w 218"/>
                              <a:gd name="T27" fmla="*/ 46 h 371"/>
                              <a:gd name="T28" fmla="*/ 218 w 218"/>
                              <a:gd name="T29" fmla="*/ 324 h 371"/>
                              <a:gd name="T30" fmla="*/ 218 w 218"/>
                              <a:gd name="T31" fmla="*/ 324 h 371"/>
                              <a:gd name="T32" fmla="*/ 175 w 218"/>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18" h="371">
                                <a:moveTo>
                                  <a:pt x="175" y="371"/>
                                </a:moveTo>
                                <a:lnTo>
                                  <a:pt x="43" y="371"/>
                                </a:lnTo>
                                <a:lnTo>
                                  <a:pt x="43" y="371"/>
                                </a:lnTo>
                                <a:cubicBezTo>
                                  <a:pt x="19" y="371"/>
                                  <a:pt x="0" y="350"/>
                                  <a:pt x="0" y="324"/>
                                </a:cubicBezTo>
                                <a:cubicBezTo>
                                  <a:pt x="0" y="324"/>
                                  <a:pt x="0" y="324"/>
                                  <a:pt x="0" y="324"/>
                                </a:cubicBezTo>
                                <a:lnTo>
                                  <a:pt x="0" y="324"/>
                                </a:lnTo>
                                <a:lnTo>
                                  <a:pt x="0" y="46"/>
                                </a:lnTo>
                                <a:lnTo>
                                  <a:pt x="0" y="46"/>
                                </a:lnTo>
                                <a:cubicBezTo>
                                  <a:pt x="0" y="21"/>
                                  <a:pt x="19" y="0"/>
                                  <a:pt x="43" y="0"/>
                                </a:cubicBezTo>
                                <a:lnTo>
                                  <a:pt x="43" y="0"/>
                                </a:lnTo>
                                <a:lnTo>
                                  <a:pt x="175" y="0"/>
                                </a:lnTo>
                                <a:lnTo>
                                  <a:pt x="175" y="0"/>
                                </a:lnTo>
                                <a:cubicBezTo>
                                  <a:pt x="199" y="0"/>
                                  <a:pt x="218" y="21"/>
                                  <a:pt x="218" y="46"/>
                                </a:cubicBezTo>
                                <a:lnTo>
                                  <a:pt x="218" y="46"/>
                                </a:lnTo>
                                <a:lnTo>
                                  <a:pt x="218" y="324"/>
                                </a:lnTo>
                                <a:lnTo>
                                  <a:pt x="218" y="324"/>
                                </a:lnTo>
                                <a:cubicBezTo>
                                  <a:pt x="218" y="350"/>
                                  <a:pt x="199" y="371"/>
                                  <a:pt x="175"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15" name="Freeform 1715"/>
                        <wps:cNvSpPr>
                          <a:spLocks/>
                        </wps:cNvSpPr>
                        <wps:spPr bwMode="auto">
                          <a:xfrm>
                            <a:off x="2104" y="1714"/>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solidFill>
                            <a:srgbClr val="000000"/>
                          </a:solidFill>
                          <a:ln w="0">
                            <a:solidFill>
                              <a:srgbClr val="000000"/>
                            </a:solidFill>
                            <a:prstDash val="solid"/>
                            <a:round/>
                            <a:headEnd/>
                            <a:tailEnd/>
                          </a:ln>
                        </wps:spPr>
                        <wps:bodyPr/>
                      </wps:wsp>
                      <wps:wsp>
                        <wps:cNvPr id="1716" name="Freeform 1716"/>
                        <wps:cNvSpPr>
                          <a:spLocks/>
                        </wps:cNvSpPr>
                        <wps:spPr bwMode="auto">
                          <a:xfrm>
                            <a:off x="2104" y="1714"/>
                            <a:ext cx="23" cy="30"/>
                          </a:xfrm>
                          <a:custGeom>
                            <a:avLst/>
                            <a:gdLst>
                              <a:gd name="T0" fmla="*/ 226 w 281"/>
                              <a:gd name="T1" fmla="*/ 371 h 371"/>
                              <a:gd name="T2" fmla="*/ 56 w 281"/>
                              <a:gd name="T3" fmla="*/ 371 h 371"/>
                              <a:gd name="T4" fmla="*/ 56 w 281"/>
                              <a:gd name="T5" fmla="*/ 371 h 371"/>
                              <a:gd name="T6" fmla="*/ 0 w 281"/>
                              <a:gd name="T7" fmla="*/ 310 h 371"/>
                              <a:gd name="T8" fmla="*/ 0 w 281"/>
                              <a:gd name="T9" fmla="*/ 310 h 371"/>
                              <a:gd name="T10" fmla="*/ 0 w 281"/>
                              <a:gd name="T11" fmla="*/ 310 h 371"/>
                              <a:gd name="T12" fmla="*/ 0 w 281"/>
                              <a:gd name="T13" fmla="*/ 60 h 371"/>
                              <a:gd name="T14" fmla="*/ 0 w 281"/>
                              <a:gd name="T15" fmla="*/ 60 h 371"/>
                              <a:gd name="T16" fmla="*/ 56 w 281"/>
                              <a:gd name="T17" fmla="*/ 0 h 371"/>
                              <a:gd name="T18" fmla="*/ 56 w 281"/>
                              <a:gd name="T19" fmla="*/ 0 h 371"/>
                              <a:gd name="T20" fmla="*/ 226 w 281"/>
                              <a:gd name="T21" fmla="*/ 0 h 371"/>
                              <a:gd name="T22" fmla="*/ 226 w 281"/>
                              <a:gd name="T23" fmla="*/ 0 h 371"/>
                              <a:gd name="T24" fmla="*/ 281 w 281"/>
                              <a:gd name="T25" fmla="*/ 60 h 371"/>
                              <a:gd name="T26" fmla="*/ 281 w 281"/>
                              <a:gd name="T27" fmla="*/ 60 h 371"/>
                              <a:gd name="T28" fmla="*/ 281 w 281"/>
                              <a:gd name="T29" fmla="*/ 310 h 371"/>
                              <a:gd name="T30" fmla="*/ 281 w 281"/>
                              <a:gd name="T31" fmla="*/ 310 h 371"/>
                              <a:gd name="T32" fmla="*/ 226 w 281"/>
                              <a:gd name="T33" fmla="*/ 371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1" h="371">
                                <a:moveTo>
                                  <a:pt x="226" y="371"/>
                                </a:moveTo>
                                <a:lnTo>
                                  <a:pt x="56" y="371"/>
                                </a:lnTo>
                                <a:lnTo>
                                  <a:pt x="56" y="371"/>
                                </a:lnTo>
                                <a:cubicBezTo>
                                  <a:pt x="25" y="371"/>
                                  <a:pt x="0" y="344"/>
                                  <a:pt x="0" y="310"/>
                                </a:cubicBezTo>
                                <a:cubicBezTo>
                                  <a:pt x="0" y="310"/>
                                  <a:pt x="0" y="310"/>
                                  <a:pt x="0" y="310"/>
                                </a:cubicBezTo>
                                <a:lnTo>
                                  <a:pt x="0" y="310"/>
                                </a:lnTo>
                                <a:lnTo>
                                  <a:pt x="0" y="60"/>
                                </a:lnTo>
                                <a:lnTo>
                                  <a:pt x="0" y="60"/>
                                </a:lnTo>
                                <a:cubicBezTo>
                                  <a:pt x="0" y="27"/>
                                  <a:pt x="25" y="0"/>
                                  <a:pt x="56" y="0"/>
                                </a:cubicBezTo>
                                <a:lnTo>
                                  <a:pt x="56" y="0"/>
                                </a:lnTo>
                                <a:lnTo>
                                  <a:pt x="226" y="0"/>
                                </a:lnTo>
                                <a:lnTo>
                                  <a:pt x="226" y="0"/>
                                </a:lnTo>
                                <a:cubicBezTo>
                                  <a:pt x="256" y="0"/>
                                  <a:pt x="281" y="27"/>
                                  <a:pt x="281" y="60"/>
                                </a:cubicBezTo>
                                <a:lnTo>
                                  <a:pt x="281" y="60"/>
                                </a:lnTo>
                                <a:lnTo>
                                  <a:pt x="281" y="310"/>
                                </a:lnTo>
                                <a:lnTo>
                                  <a:pt x="281" y="310"/>
                                </a:lnTo>
                                <a:cubicBezTo>
                                  <a:pt x="281" y="344"/>
                                  <a:pt x="256" y="371"/>
                                  <a:pt x="226" y="371"/>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17" name="Freeform 1717"/>
                        <wps:cNvSpPr>
                          <a:spLocks/>
                        </wps:cNvSpPr>
                        <wps:spPr bwMode="auto">
                          <a:xfrm>
                            <a:off x="2088" y="1748"/>
                            <a:ext cx="18" cy="85"/>
                          </a:xfrm>
                          <a:custGeom>
                            <a:avLst/>
                            <a:gdLst>
                              <a:gd name="T0" fmla="*/ 12 w 18"/>
                              <a:gd name="T1" fmla="*/ 85 h 85"/>
                              <a:gd name="T2" fmla="*/ 14 w 18"/>
                              <a:gd name="T3" fmla="*/ 84 h 85"/>
                              <a:gd name="T4" fmla="*/ 15 w 18"/>
                              <a:gd name="T5" fmla="*/ 83 h 85"/>
                              <a:gd name="T6" fmla="*/ 15 w 18"/>
                              <a:gd name="T7" fmla="*/ 82 h 85"/>
                              <a:gd name="T8" fmla="*/ 16 w 18"/>
                              <a:gd name="T9" fmla="*/ 82 h 85"/>
                              <a:gd name="T10" fmla="*/ 17 w 18"/>
                              <a:gd name="T11" fmla="*/ 81 h 85"/>
                              <a:gd name="T12" fmla="*/ 17 w 18"/>
                              <a:gd name="T13" fmla="*/ 80 h 85"/>
                              <a:gd name="T14" fmla="*/ 17 w 18"/>
                              <a:gd name="T15" fmla="*/ 79 h 85"/>
                              <a:gd name="T16" fmla="*/ 18 w 18"/>
                              <a:gd name="T17" fmla="*/ 78 h 85"/>
                              <a:gd name="T18" fmla="*/ 18 w 18"/>
                              <a:gd name="T19" fmla="*/ 78 h 85"/>
                              <a:gd name="T20" fmla="*/ 18 w 18"/>
                              <a:gd name="T21" fmla="*/ 77 h 85"/>
                              <a:gd name="T22" fmla="*/ 18 w 18"/>
                              <a:gd name="T23" fmla="*/ 76 h 85"/>
                              <a:gd name="T24" fmla="*/ 18 w 18"/>
                              <a:gd name="T25" fmla="*/ 75 h 85"/>
                              <a:gd name="T26" fmla="*/ 18 w 18"/>
                              <a:gd name="T27" fmla="*/ 10 h 85"/>
                              <a:gd name="T28" fmla="*/ 18 w 18"/>
                              <a:gd name="T29" fmla="*/ 10 h 85"/>
                              <a:gd name="T30" fmla="*/ 18 w 18"/>
                              <a:gd name="T31" fmla="*/ 9 h 85"/>
                              <a:gd name="T32" fmla="*/ 18 w 18"/>
                              <a:gd name="T33" fmla="*/ 8 h 85"/>
                              <a:gd name="T34" fmla="*/ 18 w 18"/>
                              <a:gd name="T35" fmla="*/ 7 h 85"/>
                              <a:gd name="T36" fmla="*/ 17 w 18"/>
                              <a:gd name="T37" fmla="*/ 7 h 85"/>
                              <a:gd name="T38" fmla="*/ 17 w 18"/>
                              <a:gd name="T39" fmla="*/ 6 h 85"/>
                              <a:gd name="T40" fmla="*/ 17 w 18"/>
                              <a:gd name="T41" fmla="*/ 5 h 85"/>
                              <a:gd name="T42" fmla="*/ 16 w 18"/>
                              <a:gd name="T43" fmla="*/ 4 h 85"/>
                              <a:gd name="T44" fmla="*/ 15 w 18"/>
                              <a:gd name="T45" fmla="*/ 3 h 85"/>
                              <a:gd name="T46" fmla="*/ 15 w 18"/>
                              <a:gd name="T47" fmla="*/ 3 h 85"/>
                              <a:gd name="T48" fmla="*/ 14 w 18"/>
                              <a:gd name="T49" fmla="*/ 2 h 85"/>
                              <a:gd name="T50" fmla="*/ 12 w 18"/>
                              <a:gd name="T51" fmla="*/ 1 h 85"/>
                              <a:gd name="T52" fmla="*/ 7 w 18"/>
                              <a:gd name="T53" fmla="*/ 1 h 85"/>
                              <a:gd name="T54" fmla="*/ 5 w 18"/>
                              <a:gd name="T55" fmla="*/ 1 h 85"/>
                              <a:gd name="T56" fmla="*/ 4 w 18"/>
                              <a:gd name="T57" fmla="*/ 2 h 85"/>
                              <a:gd name="T58" fmla="*/ 3 w 18"/>
                              <a:gd name="T59" fmla="*/ 3 h 85"/>
                              <a:gd name="T60" fmla="*/ 2 w 18"/>
                              <a:gd name="T61" fmla="*/ 4 h 85"/>
                              <a:gd name="T62" fmla="*/ 1 w 18"/>
                              <a:gd name="T63" fmla="*/ 5 h 85"/>
                              <a:gd name="T64" fmla="*/ 1 w 18"/>
                              <a:gd name="T65" fmla="*/ 5 h 85"/>
                              <a:gd name="T66" fmla="*/ 1 w 18"/>
                              <a:gd name="T67" fmla="*/ 6 h 85"/>
                              <a:gd name="T68" fmla="*/ 0 w 18"/>
                              <a:gd name="T69" fmla="*/ 7 h 85"/>
                              <a:gd name="T70" fmla="*/ 0 w 18"/>
                              <a:gd name="T71" fmla="*/ 8 h 85"/>
                              <a:gd name="T72" fmla="*/ 0 w 18"/>
                              <a:gd name="T73" fmla="*/ 9 h 85"/>
                              <a:gd name="T74" fmla="*/ 0 w 18"/>
                              <a:gd name="T75" fmla="*/ 9 h 85"/>
                              <a:gd name="T76" fmla="*/ 0 w 18"/>
                              <a:gd name="T77" fmla="*/ 10 h 85"/>
                              <a:gd name="T78" fmla="*/ 0 w 18"/>
                              <a:gd name="T79" fmla="*/ 75 h 85"/>
                              <a:gd name="T80" fmla="*/ 0 w 18"/>
                              <a:gd name="T81" fmla="*/ 76 h 85"/>
                              <a:gd name="T82" fmla="*/ 0 w 18"/>
                              <a:gd name="T83" fmla="*/ 76 h 85"/>
                              <a:gd name="T84" fmla="*/ 0 w 18"/>
                              <a:gd name="T85" fmla="*/ 77 h 85"/>
                              <a:gd name="T86" fmla="*/ 0 w 18"/>
                              <a:gd name="T87" fmla="*/ 78 h 85"/>
                              <a:gd name="T88" fmla="*/ 0 w 18"/>
                              <a:gd name="T89" fmla="*/ 79 h 85"/>
                              <a:gd name="T90" fmla="*/ 1 w 18"/>
                              <a:gd name="T91" fmla="*/ 80 h 85"/>
                              <a:gd name="T92" fmla="*/ 1 w 18"/>
                              <a:gd name="T93" fmla="*/ 80 h 85"/>
                              <a:gd name="T94" fmla="*/ 2 w 18"/>
                              <a:gd name="T95" fmla="*/ 81 h 85"/>
                              <a:gd name="T96" fmla="*/ 2 w 18"/>
                              <a:gd name="T97" fmla="*/ 82 h 85"/>
                              <a:gd name="T98" fmla="*/ 3 w 18"/>
                              <a:gd name="T99" fmla="*/ 83 h 85"/>
                              <a:gd name="T100" fmla="*/ 4 w 18"/>
                              <a:gd name="T101" fmla="*/ 84 h 85"/>
                              <a:gd name="T102" fmla="*/ 5 w 18"/>
                              <a:gd name="T103" fmla="*/ 84 h 85"/>
                              <a:gd name="T104" fmla="*/ 9 w 18"/>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8" h="85">
                                <a:moveTo>
                                  <a:pt x="9" y="85"/>
                                </a:moveTo>
                                <a:lnTo>
                                  <a:pt x="11" y="85"/>
                                </a:lnTo>
                                <a:lnTo>
                                  <a:pt x="12" y="85"/>
                                </a:lnTo>
                                <a:lnTo>
                                  <a:pt x="13" y="84"/>
                                </a:lnTo>
                                <a:lnTo>
                                  <a:pt x="13" y="84"/>
                                </a:lnTo>
                                <a:lnTo>
                                  <a:pt x="14" y="84"/>
                                </a:lnTo>
                                <a:lnTo>
                                  <a:pt x="14" y="84"/>
                                </a:lnTo>
                                <a:lnTo>
                                  <a:pt x="14" y="83"/>
                                </a:lnTo>
                                <a:lnTo>
                                  <a:pt x="15" y="83"/>
                                </a:lnTo>
                                <a:lnTo>
                                  <a:pt x="15" y="83"/>
                                </a:lnTo>
                                <a:lnTo>
                                  <a:pt x="15" y="83"/>
                                </a:lnTo>
                                <a:lnTo>
                                  <a:pt x="15" y="82"/>
                                </a:lnTo>
                                <a:lnTo>
                                  <a:pt x="16" y="82"/>
                                </a:lnTo>
                                <a:lnTo>
                                  <a:pt x="16" y="82"/>
                                </a:lnTo>
                                <a:lnTo>
                                  <a:pt x="16" y="82"/>
                                </a:lnTo>
                                <a:lnTo>
                                  <a:pt x="16" y="81"/>
                                </a:lnTo>
                                <a:lnTo>
                                  <a:pt x="17" y="81"/>
                                </a:lnTo>
                                <a:lnTo>
                                  <a:pt x="17" y="81"/>
                                </a:lnTo>
                                <a:lnTo>
                                  <a:pt x="17" y="80"/>
                                </a:lnTo>
                                <a:lnTo>
                                  <a:pt x="17" y="80"/>
                                </a:lnTo>
                                <a:lnTo>
                                  <a:pt x="17" y="80"/>
                                </a:lnTo>
                                <a:lnTo>
                                  <a:pt x="17" y="80"/>
                                </a:lnTo>
                                <a:lnTo>
                                  <a:pt x="17" y="79"/>
                                </a:lnTo>
                                <a:lnTo>
                                  <a:pt x="17"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8" y="76"/>
                                </a:lnTo>
                                <a:lnTo>
                                  <a:pt x="18" y="75"/>
                                </a:lnTo>
                                <a:lnTo>
                                  <a:pt x="18" y="75"/>
                                </a:lnTo>
                                <a:lnTo>
                                  <a:pt x="18" y="75"/>
                                </a:lnTo>
                                <a:lnTo>
                                  <a:pt x="18" y="11"/>
                                </a:lnTo>
                                <a:lnTo>
                                  <a:pt x="18" y="10"/>
                                </a:lnTo>
                                <a:lnTo>
                                  <a:pt x="18" y="10"/>
                                </a:lnTo>
                                <a:lnTo>
                                  <a:pt x="18" y="10"/>
                                </a:lnTo>
                                <a:lnTo>
                                  <a:pt x="18" y="10"/>
                                </a:lnTo>
                                <a:lnTo>
                                  <a:pt x="18" y="9"/>
                                </a:lnTo>
                                <a:lnTo>
                                  <a:pt x="18" y="9"/>
                                </a:lnTo>
                                <a:lnTo>
                                  <a:pt x="18" y="9"/>
                                </a:lnTo>
                                <a:lnTo>
                                  <a:pt x="18" y="9"/>
                                </a:lnTo>
                                <a:lnTo>
                                  <a:pt x="18" y="8"/>
                                </a:lnTo>
                                <a:lnTo>
                                  <a:pt x="18" y="8"/>
                                </a:lnTo>
                                <a:lnTo>
                                  <a:pt x="18" y="8"/>
                                </a:lnTo>
                                <a:lnTo>
                                  <a:pt x="18" y="8"/>
                                </a:lnTo>
                                <a:lnTo>
                                  <a:pt x="18" y="7"/>
                                </a:lnTo>
                                <a:lnTo>
                                  <a:pt x="18" y="7"/>
                                </a:lnTo>
                                <a:lnTo>
                                  <a:pt x="18" y="7"/>
                                </a:lnTo>
                                <a:lnTo>
                                  <a:pt x="17" y="7"/>
                                </a:lnTo>
                                <a:lnTo>
                                  <a:pt x="17" y="6"/>
                                </a:lnTo>
                                <a:lnTo>
                                  <a:pt x="17" y="6"/>
                                </a:lnTo>
                                <a:lnTo>
                                  <a:pt x="17" y="6"/>
                                </a:lnTo>
                                <a:lnTo>
                                  <a:pt x="17" y="5"/>
                                </a:lnTo>
                                <a:lnTo>
                                  <a:pt x="17" y="5"/>
                                </a:lnTo>
                                <a:lnTo>
                                  <a:pt x="17" y="5"/>
                                </a:lnTo>
                                <a:lnTo>
                                  <a:pt x="17" y="5"/>
                                </a:lnTo>
                                <a:lnTo>
                                  <a:pt x="16" y="4"/>
                                </a:lnTo>
                                <a:lnTo>
                                  <a:pt x="16" y="4"/>
                                </a:lnTo>
                                <a:lnTo>
                                  <a:pt x="16" y="4"/>
                                </a:lnTo>
                                <a:lnTo>
                                  <a:pt x="16" y="4"/>
                                </a:lnTo>
                                <a:lnTo>
                                  <a:pt x="15" y="3"/>
                                </a:lnTo>
                                <a:lnTo>
                                  <a:pt x="15" y="3"/>
                                </a:lnTo>
                                <a:lnTo>
                                  <a:pt x="15" y="3"/>
                                </a:lnTo>
                                <a:lnTo>
                                  <a:pt x="15" y="3"/>
                                </a:lnTo>
                                <a:lnTo>
                                  <a:pt x="14" y="2"/>
                                </a:lnTo>
                                <a:lnTo>
                                  <a:pt x="14" y="2"/>
                                </a:lnTo>
                                <a:lnTo>
                                  <a:pt x="14" y="2"/>
                                </a:lnTo>
                                <a:lnTo>
                                  <a:pt x="13" y="2"/>
                                </a:lnTo>
                                <a:lnTo>
                                  <a:pt x="13" y="1"/>
                                </a:lnTo>
                                <a:lnTo>
                                  <a:pt x="12" y="1"/>
                                </a:lnTo>
                                <a:lnTo>
                                  <a:pt x="11" y="1"/>
                                </a:lnTo>
                                <a:lnTo>
                                  <a:pt x="9" y="0"/>
                                </a:lnTo>
                                <a:lnTo>
                                  <a:pt x="7" y="1"/>
                                </a:lnTo>
                                <a:lnTo>
                                  <a:pt x="6" y="1"/>
                                </a:lnTo>
                                <a:lnTo>
                                  <a:pt x="5" y="1"/>
                                </a:lnTo>
                                <a:lnTo>
                                  <a:pt x="5" y="1"/>
                                </a:lnTo>
                                <a:lnTo>
                                  <a:pt x="4" y="2"/>
                                </a:lnTo>
                                <a:lnTo>
                                  <a:pt x="4" y="2"/>
                                </a:lnTo>
                                <a:lnTo>
                                  <a:pt x="4" y="2"/>
                                </a:lnTo>
                                <a:lnTo>
                                  <a:pt x="3" y="3"/>
                                </a:lnTo>
                                <a:lnTo>
                                  <a:pt x="3" y="3"/>
                                </a:lnTo>
                                <a:lnTo>
                                  <a:pt x="3"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0" y="6"/>
                                </a:lnTo>
                                <a:lnTo>
                                  <a:pt x="0" y="7"/>
                                </a:lnTo>
                                <a:lnTo>
                                  <a:pt x="0" y="7"/>
                                </a:lnTo>
                                <a:lnTo>
                                  <a:pt x="0" y="7"/>
                                </a:lnTo>
                                <a:lnTo>
                                  <a:pt x="0"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0" y="78"/>
                                </a:lnTo>
                                <a:lnTo>
                                  <a:pt x="0" y="78"/>
                                </a:lnTo>
                                <a:lnTo>
                                  <a:pt x="0" y="79"/>
                                </a:lnTo>
                                <a:lnTo>
                                  <a:pt x="0" y="79"/>
                                </a:lnTo>
                                <a:lnTo>
                                  <a:pt x="0" y="79"/>
                                </a:lnTo>
                                <a:lnTo>
                                  <a:pt x="1" y="79"/>
                                </a:lnTo>
                                <a:lnTo>
                                  <a:pt x="1" y="80"/>
                                </a:lnTo>
                                <a:lnTo>
                                  <a:pt x="1" y="80"/>
                                </a:lnTo>
                                <a:lnTo>
                                  <a:pt x="1" y="80"/>
                                </a:lnTo>
                                <a:lnTo>
                                  <a:pt x="1" y="80"/>
                                </a:lnTo>
                                <a:lnTo>
                                  <a:pt x="1" y="81"/>
                                </a:lnTo>
                                <a:lnTo>
                                  <a:pt x="1" y="81"/>
                                </a:lnTo>
                                <a:lnTo>
                                  <a:pt x="2" y="81"/>
                                </a:lnTo>
                                <a:lnTo>
                                  <a:pt x="2" y="81"/>
                                </a:lnTo>
                                <a:lnTo>
                                  <a:pt x="2" y="82"/>
                                </a:lnTo>
                                <a:lnTo>
                                  <a:pt x="2" y="82"/>
                                </a:lnTo>
                                <a:lnTo>
                                  <a:pt x="2" y="82"/>
                                </a:lnTo>
                                <a:lnTo>
                                  <a:pt x="3" y="83"/>
                                </a:lnTo>
                                <a:lnTo>
                                  <a:pt x="3" y="83"/>
                                </a:lnTo>
                                <a:lnTo>
                                  <a:pt x="3" y="83"/>
                                </a:lnTo>
                                <a:lnTo>
                                  <a:pt x="4" y="83"/>
                                </a:lnTo>
                                <a:lnTo>
                                  <a:pt x="4" y="84"/>
                                </a:lnTo>
                                <a:lnTo>
                                  <a:pt x="4" y="84"/>
                                </a:lnTo>
                                <a:lnTo>
                                  <a:pt x="5" y="84"/>
                                </a:lnTo>
                                <a:lnTo>
                                  <a:pt x="5" y="84"/>
                                </a:lnTo>
                                <a:lnTo>
                                  <a:pt x="6" y="85"/>
                                </a:lnTo>
                                <a:lnTo>
                                  <a:pt x="7" y="85"/>
                                </a:lnTo>
                                <a:lnTo>
                                  <a:pt x="9" y="85"/>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718" name="Freeform 1718"/>
                        <wps:cNvSpPr>
                          <a:spLocks/>
                        </wps:cNvSpPr>
                        <wps:spPr bwMode="auto">
                          <a:xfrm>
                            <a:off x="2088" y="1748"/>
                            <a:ext cx="18" cy="85"/>
                          </a:xfrm>
                          <a:custGeom>
                            <a:avLst/>
                            <a:gdLst>
                              <a:gd name="T0" fmla="*/ 12 w 18"/>
                              <a:gd name="T1" fmla="*/ 85 h 85"/>
                              <a:gd name="T2" fmla="*/ 14 w 18"/>
                              <a:gd name="T3" fmla="*/ 84 h 85"/>
                              <a:gd name="T4" fmla="*/ 15 w 18"/>
                              <a:gd name="T5" fmla="*/ 83 h 85"/>
                              <a:gd name="T6" fmla="*/ 15 w 18"/>
                              <a:gd name="T7" fmla="*/ 82 h 85"/>
                              <a:gd name="T8" fmla="*/ 16 w 18"/>
                              <a:gd name="T9" fmla="*/ 82 h 85"/>
                              <a:gd name="T10" fmla="*/ 17 w 18"/>
                              <a:gd name="T11" fmla="*/ 81 h 85"/>
                              <a:gd name="T12" fmla="*/ 17 w 18"/>
                              <a:gd name="T13" fmla="*/ 80 h 85"/>
                              <a:gd name="T14" fmla="*/ 17 w 18"/>
                              <a:gd name="T15" fmla="*/ 79 h 85"/>
                              <a:gd name="T16" fmla="*/ 18 w 18"/>
                              <a:gd name="T17" fmla="*/ 78 h 85"/>
                              <a:gd name="T18" fmla="*/ 18 w 18"/>
                              <a:gd name="T19" fmla="*/ 78 h 85"/>
                              <a:gd name="T20" fmla="*/ 18 w 18"/>
                              <a:gd name="T21" fmla="*/ 77 h 85"/>
                              <a:gd name="T22" fmla="*/ 18 w 18"/>
                              <a:gd name="T23" fmla="*/ 76 h 85"/>
                              <a:gd name="T24" fmla="*/ 18 w 18"/>
                              <a:gd name="T25" fmla="*/ 75 h 85"/>
                              <a:gd name="T26" fmla="*/ 18 w 18"/>
                              <a:gd name="T27" fmla="*/ 10 h 85"/>
                              <a:gd name="T28" fmla="*/ 18 w 18"/>
                              <a:gd name="T29" fmla="*/ 10 h 85"/>
                              <a:gd name="T30" fmla="*/ 18 w 18"/>
                              <a:gd name="T31" fmla="*/ 9 h 85"/>
                              <a:gd name="T32" fmla="*/ 18 w 18"/>
                              <a:gd name="T33" fmla="*/ 8 h 85"/>
                              <a:gd name="T34" fmla="*/ 18 w 18"/>
                              <a:gd name="T35" fmla="*/ 7 h 85"/>
                              <a:gd name="T36" fmla="*/ 17 w 18"/>
                              <a:gd name="T37" fmla="*/ 7 h 85"/>
                              <a:gd name="T38" fmla="*/ 17 w 18"/>
                              <a:gd name="T39" fmla="*/ 6 h 85"/>
                              <a:gd name="T40" fmla="*/ 17 w 18"/>
                              <a:gd name="T41" fmla="*/ 5 h 85"/>
                              <a:gd name="T42" fmla="*/ 16 w 18"/>
                              <a:gd name="T43" fmla="*/ 4 h 85"/>
                              <a:gd name="T44" fmla="*/ 15 w 18"/>
                              <a:gd name="T45" fmla="*/ 3 h 85"/>
                              <a:gd name="T46" fmla="*/ 15 w 18"/>
                              <a:gd name="T47" fmla="*/ 3 h 85"/>
                              <a:gd name="T48" fmla="*/ 14 w 18"/>
                              <a:gd name="T49" fmla="*/ 2 h 85"/>
                              <a:gd name="T50" fmla="*/ 12 w 18"/>
                              <a:gd name="T51" fmla="*/ 1 h 85"/>
                              <a:gd name="T52" fmla="*/ 7 w 18"/>
                              <a:gd name="T53" fmla="*/ 1 h 85"/>
                              <a:gd name="T54" fmla="*/ 5 w 18"/>
                              <a:gd name="T55" fmla="*/ 1 h 85"/>
                              <a:gd name="T56" fmla="*/ 4 w 18"/>
                              <a:gd name="T57" fmla="*/ 2 h 85"/>
                              <a:gd name="T58" fmla="*/ 3 w 18"/>
                              <a:gd name="T59" fmla="*/ 3 h 85"/>
                              <a:gd name="T60" fmla="*/ 2 w 18"/>
                              <a:gd name="T61" fmla="*/ 4 h 85"/>
                              <a:gd name="T62" fmla="*/ 1 w 18"/>
                              <a:gd name="T63" fmla="*/ 5 h 85"/>
                              <a:gd name="T64" fmla="*/ 1 w 18"/>
                              <a:gd name="T65" fmla="*/ 5 h 85"/>
                              <a:gd name="T66" fmla="*/ 1 w 18"/>
                              <a:gd name="T67" fmla="*/ 6 h 85"/>
                              <a:gd name="T68" fmla="*/ 0 w 18"/>
                              <a:gd name="T69" fmla="*/ 7 h 85"/>
                              <a:gd name="T70" fmla="*/ 0 w 18"/>
                              <a:gd name="T71" fmla="*/ 8 h 85"/>
                              <a:gd name="T72" fmla="*/ 0 w 18"/>
                              <a:gd name="T73" fmla="*/ 9 h 85"/>
                              <a:gd name="T74" fmla="*/ 0 w 18"/>
                              <a:gd name="T75" fmla="*/ 9 h 85"/>
                              <a:gd name="T76" fmla="*/ 0 w 18"/>
                              <a:gd name="T77" fmla="*/ 10 h 85"/>
                              <a:gd name="T78" fmla="*/ 0 w 18"/>
                              <a:gd name="T79" fmla="*/ 75 h 85"/>
                              <a:gd name="T80" fmla="*/ 0 w 18"/>
                              <a:gd name="T81" fmla="*/ 76 h 85"/>
                              <a:gd name="T82" fmla="*/ 0 w 18"/>
                              <a:gd name="T83" fmla="*/ 76 h 85"/>
                              <a:gd name="T84" fmla="*/ 0 w 18"/>
                              <a:gd name="T85" fmla="*/ 77 h 85"/>
                              <a:gd name="T86" fmla="*/ 0 w 18"/>
                              <a:gd name="T87" fmla="*/ 78 h 85"/>
                              <a:gd name="T88" fmla="*/ 0 w 18"/>
                              <a:gd name="T89" fmla="*/ 79 h 85"/>
                              <a:gd name="T90" fmla="*/ 1 w 18"/>
                              <a:gd name="T91" fmla="*/ 80 h 85"/>
                              <a:gd name="T92" fmla="*/ 1 w 18"/>
                              <a:gd name="T93" fmla="*/ 80 h 85"/>
                              <a:gd name="T94" fmla="*/ 2 w 18"/>
                              <a:gd name="T95" fmla="*/ 81 h 85"/>
                              <a:gd name="T96" fmla="*/ 2 w 18"/>
                              <a:gd name="T97" fmla="*/ 82 h 85"/>
                              <a:gd name="T98" fmla="*/ 3 w 18"/>
                              <a:gd name="T99" fmla="*/ 83 h 85"/>
                              <a:gd name="T100" fmla="*/ 4 w 18"/>
                              <a:gd name="T101" fmla="*/ 84 h 85"/>
                              <a:gd name="T102" fmla="*/ 5 w 18"/>
                              <a:gd name="T103" fmla="*/ 84 h 85"/>
                              <a:gd name="T104" fmla="*/ 9 w 18"/>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8" h="85">
                                <a:moveTo>
                                  <a:pt x="9" y="85"/>
                                </a:moveTo>
                                <a:lnTo>
                                  <a:pt x="11" y="85"/>
                                </a:lnTo>
                                <a:lnTo>
                                  <a:pt x="12" y="85"/>
                                </a:lnTo>
                                <a:lnTo>
                                  <a:pt x="13" y="84"/>
                                </a:lnTo>
                                <a:lnTo>
                                  <a:pt x="13" y="84"/>
                                </a:lnTo>
                                <a:lnTo>
                                  <a:pt x="14" y="84"/>
                                </a:lnTo>
                                <a:lnTo>
                                  <a:pt x="14" y="84"/>
                                </a:lnTo>
                                <a:lnTo>
                                  <a:pt x="14" y="83"/>
                                </a:lnTo>
                                <a:lnTo>
                                  <a:pt x="15" y="83"/>
                                </a:lnTo>
                                <a:lnTo>
                                  <a:pt x="15" y="83"/>
                                </a:lnTo>
                                <a:lnTo>
                                  <a:pt x="15" y="83"/>
                                </a:lnTo>
                                <a:lnTo>
                                  <a:pt x="15" y="82"/>
                                </a:lnTo>
                                <a:lnTo>
                                  <a:pt x="16" y="82"/>
                                </a:lnTo>
                                <a:lnTo>
                                  <a:pt x="16" y="82"/>
                                </a:lnTo>
                                <a:lnTo>
                                  <a:pt x="16" y="82"/>
                                </a:lnTo>
                                <a:lnTo>
                                  <a:pt x="16" y="81"/>
                                </a:lnTo>
                                <a:lnTo>
                                  <a:pt x="17" y="81"/>
                                </a:lnTo>
                                <a:lnTo>
                                  <a:pt x="17" y="81"/>
                                </a:lnTo>
                                <a:lnTo>
                                  <a:pt x="17" y="80"/>
                                </a:lnTo>
                                <a:lnTo>
                                  <a:pt x="17" y="80"/>
                                </a:lnTo>
                                <a:lnTo>
                                  <a:pt x="17" y="80"/>
                                </a:lnTo>
                                <a:lnTo>
                                  <a:pt x="17" y="80"/>
                                </a:lnTo>
                                <a:lnTo>
                                  <a:pt x="17" y="79"/>
                                </a:lnTo>
                                <a:lnTo>
                                  <a:pt x="17" y="79"/>
                                </a:lnTo>
                                <a:lnTo>
                                  <a:pt x="18" y="79"/>
                                </a:lnTo>
                                <a:lnTo>
                                  <a:pt x="18" y="79"/>
                                </a:lnTo>
                                <a:lnTo>
                                  <a:pt x="18" y="78"/>
                                </a:lnTo>
                                <a:lnTo>
                                  <a:pt x="18" y="78"/>
                                </a:lnTo>
                                <a:lnTo>
                                  <a:pt x="18" y="78"/>
                                </a:lnTo>
                                <a:lnTo>
                                  <a:pt x="18" y="78"/>
                                </a:lnTo>
                                <a:lnTo>
                                  <a:pt x="18" y="77"/>
                                </a:lnTo>
                                <a:lnTo>
                                  <a:pt x="18" y="77"/>
                                </a:lnTo>
                                <a:lnTo>
                                  <a:pt x="18" y="77"/>
                                </a:lnTo>
                                <a:lnTo>
                                  <a:pt x="18" y="77"/>
                                </a:lnTo>
                                <a:lnTo>
                                  <a:pt x="18" y="76"/>
                                </a:lnTo>
                                <a:lnTo>
                                  <a:pt x="18" y="76"/>
                                </a:lnTo>
                                <a:lnTo>
                                  <a:pt x="18" y="76"/>
                                </a:lnTo>
                                <a:lnTo>
                                  <a:pt x="18" y="75"/>
                                </a:lnTo>
                                <a:lnTo>
                                  <a:pt x="18" y="75"/>
                                </a:lnTo>
                                <a:lnTo>
                                  <a:pt x="18" y="75"/>
                                </a:lnTo>
                                <a:lnTo>
                                  <a:pt x="18" y="11"/>
                                </a:lnTo>
                                <a:lnTo>
                                  <a:pt x="18" y="10"/>
                                </a:lnTo>
                                <a:lnTo>
                                  <a:pt x="18" y="10"/>
                                </a:lnTo>
                                <a:lnTo>
                                  <a:pt x="18" y="10"/>
                                </a:lnTo>
                                <a:lnTo>
                                  <a:pt x="18" y="10"/>
                                </a:lnTo>
                                <a:lnTo>
                                  <a:pt x="18" y="9"/>
                                </a:lnTo>
                                <a:lnTo>
                                  <a:pt x="18" y="9"/>
                                </a:lnTo>
                                <a:lnTo>
                                  <a:pt x="18" y="9"/>
                                </a:lnTo>
                                <a:lnTo>
                                  <a:pt x="18" y="9"/>
                                </a:lnTo>
                                <a:lnTo>
                                  <a:pt x="18" y="8"/>
                                </a:lnTo>
                                <a:lnTo>
                                  <a:pt x="18" y="8"/>
                                </a:lnTo>
                                <a:lnTo>
                                  <a:pt x="18" y="8"/>
                                </a:lnTo>
                                <a:lnTo>
                                  <a:pt x="18" y="8"/>
                                </a:lnTo>
                                <a:lnTo>
                                  <a:pt x="18" y="7"/>
                                </a:lnTo>
                                <a:lnTo>
                                  <a:pt x="18" y="7"/>
                                </a:lnTo>
                                <a:lnTo>
                                  <a:pt x="18" y="7"/>
                                </a:lnTo>
                                <a:lnTo>
                                  <a:pt x="17" y="7"/>
                                </a:lnTo>
                                <a:lnTo>
                                  <a:pt x="17" y="6"/>
                                </a:lnTo>
                                <a:lnTo>
                                  <a:pt x="17" y="6"/>
                                </a:lnTo>
                                <a:lnTo>
                                  <a:pt x="17" y="6"/>
                                </a:lnTo>
                                <a:lnTo>
                                  <a:pt x="17" y="5"/>
                                </a:lnTo>
                                <a:lnTo>
                                  <a:pt x="17" y="5"/>
                                </a:lnTo>
                                <a:lnTo>
                                  <a:pt x="17" y="5"/>
                                </a:lnTo>
                                <a:lnTo>
                                  <a:pt x="17" y="5"/>
                                </a:lnTo>
                                <a:lnTo>
                                  <a:pt x="16" y="4"/>
                                </a:lnTo>
                                <a:lnTo>
                                  <a:pt x="16" y="4"/>
                                </a:lnTo>
                                <a:lnTo>
                                  <a:pt x="16" y="4"/>
                                </a:lnTo>
                                <a:lnTo>
                                  <a:pt x="16" y="4"/>
                                </a:lnTo>
                                <a:lnTo>
                                  <a:pt x="15" y="3"/>
                                </a:lnTo>
                                <a:lnTo>
                                  <a:pt x="15" y="3"/>
                                </a:lnTo>
                                <a:lnTo>
                                  <a:pt x="15" y="3"/>
                                </a:lnTo>
                                <a:lnTo>
                                  <a:pt x="15" y="3"/>
                                </a:lnTo>
                                <a:lnTo>
                                  <a:pt x="14" y="2"/>
                                </a:lnTo>
                                <a:lnTo>
                                  <a:pt x="14" y="2"/>
                                </a:lnTo>
                                <a:lnTo>
                                  <a:pt x="14" y="2"/>
                                </a:lnTo>
                                <a:lnTo>
                                  <a:pt x="13" y="2"/>
                                </a:lnTo>
                                <a:lnTo>
                                  <a:pt x="13" y="1"/>
                                </a:lnTo>
                                <a:lnTo>
                                  <a:pt x="12" y="1"/>
                                </a:lnTo>
                                <a:lnTo>
                                  <a:pt x="11" y="1"/>
                                </a:lnTo>
                                <a:lnTo>
                                  <a:pt x="9" y="0"/>
                                </a:lnTo>
                                <a:lnTo>
                                  <a:pt x="7" y="1"/>
                                </a:lnTo>
                                <a:lnTo>
                                  <a:pt x="6" y="1"/>
                                </a:lnTo>
                                <a:lnTo>
                                  <a:pt x="5" y="1"/>
                                </a:lnTo>
                                <a:lnTo>
                                  <a:pt x="5" y="1"/>
                                </a:lnTo>
                                <a:lnTo>
                                  <a:pt x="4" y="2"/>
                                </a:lnTo>
                                <a:lnTo>
                                  <a:pt x="4" y="2"/>
                                </a:lnTo>
                                <a:lnTo>
                                  <a:pt x="4" y="2"/>
                                </a:lnTo>
                                <a:lnTo>
                                  <a:pt x="3" y="3"/>
                                </a:lnTo>
                                <a:lnTo>
                                  <a:pt x="3" y="3"/>
                                </a:lnTo>
                                <a:lnTo>
                                  <a:pt x="3" y="3"/>
                                </a:lnTo>
                                <a:lnTo>
                                  <a:pt x="2" y="3"/>
                                </a:lnTo>
                                <a:lnTo>
                                  <a:pt x="2" y="4"/>
                                </a:lnTo>
                                <a:lnTo>
                                  <a:pt x="2" y="4"/>
                                </a:lnTo>
                                <a:lnTo>
                                  <a:pt x="2" y="4"/>
                                </a:lnTo>
                                <a:lnTo>
                                  <a:pt x="2" y="4"/>
                                </a:lnTo>
                                <a:lnTo>
                                  <a:pt x="1" y="5"/>
                                </a:lnTo>
                                <a:lnTo>
                                  <a:pt x="1" y="5"/>
                                </a:lnTo>
                                <a:lnTo>
                                  <a:pt x="1" y="5"/>
                                </a:lnTo>
                                <a:lnTo>
                                  <a:pt x="1" y="5"/>
                                </a:lnTo>
                                <a:lnTo>
                                  <a:pt x="1" y="6"/>
                                </a:lnTo>
                                <a:lnTo>
                                  <a:pt x="1" y="6"/>
                                </a:lnTo>
                                <a:lnTo>
                                  <a:pt x="1" y="6"/>
                                </a:lnTo>
                                <a:lnTo>
                                  <a:pt x="0" y="6"/>
                                </a:lnTo>
                                <a:lnTo>
                                  <a:pt x="0" y="7"/>
                                </a:lnTo>
                                <a:lnTo>
                                  <a:pt x="0" y="7"/>
                                </a:lnTo>
                                <a:lnTo>
                                  <a:pt x="0" y="7"/>
                                </a:lnTo>
                                <a:lnTo>
                                  <a:pt x="0"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0" y="78"/>
                                </a:lnTo>
                                <a:lnTo>
                                  <a:pt x="0" y="78"/>
                                </a:lnTo>
                                <a:lnTo>
                                  <a:pt x="0" y="79"/>
                                </a:lnTo>
                                <a:lnTo>
                                  <a:pt x="0" y="79"/>
                                </a:lnTo>
                                <a:lnTo>
                                  <a:pt x="0" y="79"/>
                                </a:lnTo>
                                <a:lnTo>
                                  <a:pt x="1" y="79"/>
                                </a:lnTo>
                                <a:lnTo>
                                  <a:pt x="1" y="80"/>
                                </a:lnTo>
                                <a:lnTo>
                                  <a:pt x="1" y="80"/>
                                </a:lnTo>
                                <a:lnTo>
                                  <a:pt x="1" y="80"/>
                                </a:lnTo>
                                <a:lnTo>
                                  <a:pt x="1" y="80"/>
                                </a:lnTo>
                                <a:lnTo>
                                  <a:pt x="1" y="81"/>
                                </a:lnTo>
                                <a:lnTo>
                                  <a:pt x="1" y="81"/>
                                </a:lnTo>
                                <a:lnTo>
                                  <a:pt x="2" y="81"/>
                                </a:lnTo>
                                <a:lnTo>
                                  <a:pt x="2" y="81"/>
                                </a:lnTo>
                                <a:lnTo>
                                  <a:pt x="2" y="82"/>
                                </a:lnTo>
                                <a:lnTo>
                                  <a:pt x="2" y="82"/>
                                </a:lnTo>
                                <a:lnTo>
                                  <a:pt x="2" y="82"/>
                                </a:lnTo>
                                <a:lnTo>
                                  <a:pt x="3" y="83"/>
                                </a:lnTo>
                                <a:lnTo>
                                  <a:pt x="3" y="83"/>
                                </a:lnTo>
                                <a:lnTo>
                                  <a:pt x="3" y="83"/>
                                </a:lnTo>
                                <a:lnTo>
                                  <a:pt x="4" y="83"/>
                                </a:lnTo>
                                <a:lnTo>
                                  <a:pt x="4" y="84"/>
                                </a:lnTo>
                                <a:lnTo>
                                  <a:pt x="4" y="84"/>
                                </a:lnTo>
                                <a:lnTo>
                                  <a:pt x="5" y="84"/>
                                </a:lnTo>
                                <a:lnTo>
                                  <a:pt x="5" y="84"/>
                                </a:lnTo>
                                <a:lnTo>
                                  <a:pt x="6" y="85"/>
                                </a:lnTo>
                                <a:lnTo>
                                  <a:pt x="7" y="85"/>
                                </a:lnTo>
                                <a:lnTo>
                                  <a:pt x="9" y="85"/>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19" name="Freeform 1719"/>
                        <wps:cNvSpPr>
                          <a:spLocks/>
                        </wps:cNvSpPr>
                        <wps:spPr bwMode="auto">
                          <a:xfrm>
                            <a:off x="2049" y="1748"/>
                            <a:ext cx="19" cy="85"/>
                          </a:xfrm>
                          <a:custGeom>
                            <a:avLst/>
                            <a:gdLst>
                              <a:gd name="T0" fmla="*/ 12 w 19"/>
                              <a:gd name="T1" fmla="*/ 85 h 85"/>
                              <a:gd name="T2" fmla="*/ 14 w 19"/>
                              <a:gd name="T3" fmla="*/ 84 h 85"/>
                              <a:gd name="T4" fmla="*/ 15 w 19"/>
                              <a:gd name="T5" fmla="*/ 83 h 85"/>
                              <a:gd name="T6" fmla="*/ 16 w 19"/>
                              <a:gd name="T7" fmla="*/ 82 h 85"/>
                              <a:gd name="T8" fmla="*/ 17 w 19"/>
                              <a:gd name="T9" fmla="*/ 82 h 85"/>
                              <a:gd name="T10" fmla="*/ 17 w 19"/>
                              <a:gd name="T11" fmla="*/ 81 h 85"/>
                              <a:gd name="T12" fmla="*/ 18 w 19"/>
                              <a:gd name="T13" fmla="*/ 80 h 85"/>
                              <a:gd name="T14" fmla="*/ 18 w 19"/>
                              <a:gd name="T15" fmla="*/ 79 h 85"/>
                              <a:gd name="T16" fmla="*/ 18 w 19"/>
                              <a:gd name="T17" fmla="*/ 78 h 85"/>
                              <a:gd name="T18" fmla="*/ 18 w 19"/>
                              <a:gd name="T19" fmla="*/ 78 h 85"/>
                              <a:gd name="T20" fmla="*/ 19 w 19"/>
                              <a:gd name="T21" fmla="*/ 77 h 85"/>
                              <a:gd name="T22" fmla="*/ 19 w 19"/>
                              <a:gd name="T23" fmla="*/ 76 h 85"/>
                              <a:gd name="T24" fmla="*/ 19 w 19"/>
                              <a:gd name="T25" fmla="*/ 75 h 85"/>
                              <a:gd name="T26" fmla="*/ 19 w 19"/>
                              <a:gd name="T27" fmla="*/ 10 h 85"/>
                              <a:gd name="T28" fmla="*/ 19 w 19"/>
                              <a:gd name="T29" fmla="*/ 10 h 85"/>
                              <a:gd name="T30" fmla="*/ 19 w 19"/>
                              <a:gd name="T31" fmla="*/ 9 h 85"/>
                              <a:gd name="T32" fmla="*/ 18 w 19"/>
                              <a:gd name="T33" fmla="*/ 8 h 85"/>
                              <a:gd name="T34" fmla="*/ 18 w 19"/>
                              <a:gd name="T35" fmla="*/ 7 h 85"/>
                              <a:gd name="T36" fmla="*/ 18 w 19"/>
                              <a:gd name="T37" fmla="*/ 7 h 85"/>
                              <a:gd name="T38" fmla="*/ 18 w 19"/>
                              <a:gd name="T39" fmla="*/ 6 h 85"/>
                              <a:gd name="T40" fmla="*/ 17 w 19"/>
                              <a:gd name="T41" fmla="*/ 5 h 85"/>
                              <a:gd name="T42" fmla="*/ 17 w 19"/>
                              <a:gd name="T43" fmla="*/ 4 h 85"/>
                              <a:gd name="T44" fmla="*/ 16 w 19"/>
                              <a:gd name="T45" fmla="*/ 3 h 85"/>
                              <a:gd name="T46" fmla="*/ 15 w 19"/>
                              <a:gd name="T47" fmla="*/ 3 h 85"/>
                              <a:gd name="T48" fmla="*/ 14 w 19"/>
                              <a:gd name="T49" fmla="*/ 2 h 85"/>
                              <a:gd name="T50" fmla="*/ 12 w 19"/>
                              <a:gd name="T51" fmla="*/ 1 h 85"/>
                              <a:gd name="T52" fmla="*/ 7 w 19"/>
                              <a:gd name="T53" fmla="*/ 1 h 85"/>
                              <a:gd name="T54" fmla="*/ 5 w 19"/>
                              <a:gd name="T55" fmla="*/ 1 h 85"/>
                              <a:gd name="T56" fmla="*/ 4 w 19"/>
                              <a:gd name="T57" fmla="*/ 2 h 85"/>
                              <a:gd name="T58" fmla="*/ 3 w 19"/>
                              <a:gd name="T59" fmla="*/ 3 h 85"/>
                              <a:gd name="T60" fmla="*/ 2 w 19"/>
                              <a:gd name="T61" fmla="*/ 4 h 85"/>
                              <a:gd name="T62" fmla="*/ 2 w 19"/>
                              <a:gd name="T63" fmla="*/ 5 h 85"/>
                              <a:gd name="T64" fmla="*/ 1 w 19"/>
                              <a:gd name="T65" fmla="*/ 5 h 85"/>
                              <a:gd name="T66" fmla="*/ 1 w 19"/>
                              <a:gd name="T67" fmla="*/ 6 h 85"/>
                              <a:gd name="T68" fmla="*/ 1 w 19"/>
                              <a:gd name="T69" fmla="*/ 7 h 85"/>
                              <a:gd name="T70" fmla="*/ 0 w 19"/>
                              <a:gd name="T71" fmla="*/ 8 h 85"/>
                              <a:gd name="T72" fmla="*/ 0 w 19"/>
                              <a:gd name="T73" fmla="*/ 9 h 85"/>
                              <a:gd name="T74" fmla="*/ 0 w 19"/>
                              <a:gd name="T75" fmla="*/ 9 h 85"/>
                              <a:gd name="T76" fmla="*/ 0 w 19"/>
                              <a:gd name="T77" fmla="*/ 10 h 85"/>
                              <a:gd name="T78" fmla="*/ 0 w 19"/>
                              <a:gd name="T79" fmla="*/ 75 h 85"/>
                              <a:gd name="T80" fmla="*/ 0 w 19"/>
                              <a:gd name="T81" fmla="*/ 76 h 85"/>
                              <a:gd name="T82" fmla="*/ 0 w 19"/>
                              <a:gd name="T83" fmla="*/ 76 h 85"/>
                              <a:gd name="T84" fmla="*/ 0 w 19"/>
                              <a:gd name="T85" fmla="*/ 77 h 85"/>
                              <a:gd name="T86" fmla="*/ 1 w 19"/>
                              <a:gd name="T87" fmla="*/ 78 h 85"/>
                              <a:gd name="T88" fmla="*/ 1 w 19"/>
                              <a:gd name="T89" fmla="*/ 79 h 85"/>
                              <a:gd name="T90" fmla="*/ 1 w 19"/>
                              <a:gd name="T91" fmla="*/ 80 h 85"/>
                              <a:gd name="T92" fmla="*/ 2 w 19"/>
                              <a:gd name="T93" fmla="*/ 80 h 85"/>
                              <a:gd name="T94" fmla="*/ 2 w 19"/>
                              <a:gd name="T95" fmla="*/ 81 h 85"/>
                              <a:gd name="T96" fmla="*/ 3 w 19"/>
                              <a:gd name="T97" fmla="*/ 82 h 85"/>
                              <a:gd name="T98" fmla="*/ 4 w 19"/>
                              <a:gd name="T99" fmla="*/ 83 h 85"/>
                              <a:gd name="T100" fmla="*/ 4 w 19"/>
                              <a:gd name="T101" fmla="*/ 84 h 85"/>
                              <a:gd name="T102" fmla="*/ 6 w 19"/>
                              <a:gd name="T103" fmla="*/ 84 h 85"/>
                              <a:gd name="T104" fmla="*/ 9 w 19"/>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5">
                                <a:moveTo>
                                  <a:pt x="9" y="85"/>
                                </a:moveTo>
                                <a:lnTo>
                                  <a:pt x="12" y="85"/>
                                </a:lnTo>
                                <a:lnTo>
                                  <a:pt x="12" y="85"/>
                                </a:lnTo>
                                <a:lnTo>
                                  <a:pt x="13" y="84"/>
                                </a:lnTo>
                                <a:lnTo>
                                  <a:pt x="14" y="84"/>
                                </a:lnTo>
                                <a:lnTo>
                                  <a:pt x="14" y="84"/>
                                </a:lnTo>
                                <a:lnTo>
                                  <a:pt x="14" y="84"/>
                                </a:lnTo>
                                <a:lnTo>
                                  <a:pt x="15" y="83"/>
                                </a:lnTo>
                                <a:lnTo>
                                  <a:pt x="15" y="83"/>
                                </a:lnTo>
                                <a:lnTo>
                                  <a:pt x="15" y="83"/>
                                </a:lnTo>
                                <a:lnTo>
                                  <a:pt x="16" y="83"/>
                                </a:lnTo>
                                <a:lnTo>
                                  <a:pt x="16" y="82"/>
                                </a:lnTo>
                                <a:lnTo>
                                  <a:pt x="16" y="82"/>
                                </a:lnTo>
                                <a:lnTo>
                                  <a:pt x="16" y="82"/>
                                </a:lnTo>
                                <a:lnTo>
                                  <a:pt x="17"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8" y="78"/>
                                </a:lnTo>
                                <a:lnTo>
                                  <a:pt x="18" y="78"/>
                                </a:lnTo>
                                <a:lnTo>
                                  <a:pt x="18" y="78"/>
                                </a:lnTo>
                                <a:lnTo>
                                  <a:pt x="19" y="77"/>
                                </a:lnTo>
                                <a:lnTo>
                                  <a:pt x="19" y="77"/>
                                </a:lnTo>
                                <a:lnTo>
                                  <a:pt x="19" y="77"/>
                                </a:lnTo>
                                <a:lnTo>
                                  <a:pt x="19" y="77"/>
                                </a:lnTo>
                                <a:lnTo>
                                  <a:pt x="19" y="76"/>
                                </a:lnTo>
                                <a:lnTo>
                                  <a:pt x="19" y="76"/>
                                </a:lnTo>
                                <a:lnTo>
                                  <a:pt x="19" y="76"/>
                                </a:lnTo>
                                <a:lnTo>
                                  <a:pt x="19" y="75"/>
                                </a:lnTo>
                                <a:lnTo>
                                  <a:pt x="19" y="75"/>
                                </a:lnTo>
                                <a:lnTo>
                                  <a:pt x="19" y="75"/>
                                </a:lnTo>
                                <a:lnTo>
                                  <a:pt x="19" y="11"/>
                                </a:lnTo>
                                <a:lnTo>
                                  <a:pt x="19" y="10"/>
                                </a:lnTo>
                                <a:lnTo>
                                  <a:pt x="19" y="10"/>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7" y="5"/>
                                </a:lnTo>
                                <a:lnTo>
                                  <a:pt x="17" y="5"/>
                                </a:lnTo>
                                <a:lnTo>
                                  <a:pt x="17" y="5"/>
                                </a:lnTo>
                                <a:lnTo>
                                  <a:pt x="17" y="5"/>
                                </a:lnTo>
                                <a:lnTo>
                                  <a:pt x="17" y="4"/>
                                </a:lnTo>
                                <a:lnTo>
                                  <a:pt x="17" y="4"/>
                                </a:lnTo>
                                <a:lnTo>
                                  <a:pt x="16" y="4"/>
                                </a:lnTo>
                                <a:lnTo>
                                  <a:pt x="16" y="4"/>
                                </a:lnTo>
                                <a:lnTo>
                                  <a:pt x="16" y="3"/>
                                </a:lnTo>
                                <a:lnTo>
                                  <a:pt x="16" y="3"/>
                                </a:lnTo>
                                <a:lnTo>
                                  <a:pt x="15" y="3"/>
                                </a:lnTo>
                                <a:lnTo>
                                  <a:pt x="15" y="3"/>
                                </a:lnTo>
                                <a:lnTo>
                                  <a:pt x="15" y="2"/>
                                </a:lnTo>
                                <a:lnTo>
                                  <a:pt x="14" y="2"/>
                                </a:lnTo>
                                <a:lnTo>
                                  <a:pt x="14" y="2"/>
                                </a:lnTo>
                                <a:lnTo>
                                  <a:pt x="14" y="2"/>
                                </a:lnTo>
                                <a:lnTo>
                                  <a:pt x="13" y="1"/>
                                </a:lnTo>
                                <a:lnTo>
                                  <a:pt x="12" y="1"/>
                                </a:lnTo>
                                <a:lnTo>
                                  <a:pt x="12" y="1"/>
                                </a:lnTo>
                                <a:lnTo>
                                  <a:pt x="9" y="0"/>
                                </a:lnTo>
                                <a:lnTo>
                                  <a:pt x="7" y="1"/>
                                </a:lnTo>
                                <a:lnTo>
                                  <a:pt x="6" y="1"/>
                                </a:lnTo>
                                <a:lnTo>
                                  <a:pt x="6" y="1"/>
                                </a:lnTo>
                                <a:lnTo>
                                  <a:pt x="5" y="1"/>
                                </a:lnTo>
                                <a:lnTo>
                                  <a:pt x="5" y="2"/>
                                </a:lnTo>
                                <a:lnTo>
                                  <a:pt x="4" y="2"/>
                                </a:lnTo>
                                <a:lnTo>
                                  <a:pt x="4" y="2"/>
                                </a:lnTo>
                                <a:lnTo>
                                  <a:pt x="4" y="3"/>
                                </a:lnTo>
                                <a:lnTo>
                                  <a:pt x="4"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1" y="78"/>
                                </a:lnTo>
                                <a:lnTo>
                                  <a:pt x="1" y="78"/>
                                </a:lnTo>
                                <a:lnTo>
                                  <a:pt x="1" y="79"/>
                                </a:lnTo>
                                <a:lnTo>
                                  <a:pt x="1" y="79"/>
                                </a:lnTo>
                                <a:lnTo>
                                  <a:pt x="1" y="79"/>
                                </a:lnTo>
                                <a:lnTo>
                                  <a:pt x="1" y="79"/>
                                </a:lnTo>
                                <a:lnTo>
                                  <a:pt x="1" y="80"/>
                                </a:lnTo>
                                <a:lnTo>
                                  <a:pt x="1" y="80"/>
                                </a:lnTo>
                                <a:lnTo>
                                  <a:pt x="1" y="80"/>
                                </a:lnTo>
                                <a:lnTo>
                                  <a:pt x="2" y="80"/>
                                </a:lnTo>
                                <a:lnTo>
                                  <a:pt x="2" y="81"/>
                                </a:lnTo>
                                <a:lnTo>
                                  <a:pt x="2" y="81"/>
                                </a:lnTo>
                                <a:lnTo>
                                  <a:pt x="2" y="81"/>
                                </a:lnTo>
                                <a:lnTo>
                                  <a:pt x="2" y="81"/>
                                </a:lnTo>
                                <a:lnTo>
                                  <a:pt x="2" y="82"/>
                                </a:lnTo>
                                <a:lnTo>
                                  <a:pt x="3" y="82"/>
                                </a:lnTo>
                                <a:lnTo>
                                  <a:pt x="3" y="82"/>
                                </a:lnTo>
                                <a:lnTo>
                                  <a:pt x="3" y="83"/>
                                </a:lnTo>
                                <a:lnTo>
                                  <a:pt x="4" y="83"/>
                                </a:lnTo>
                                <a:lnTo>
                                  <a:pt x="4" y="83"/>
                                </a:lnTo>
                                <a:lnTo>
                                  <a:pt x="4" y="83"/>
                                </a:lnTo>
                                <a:lnTo>
                                  <a:pt x="4" y="84"/>
                                </a:lnTo>
                                <a:lnTo>
                                  <a:pt x="5" y="84"/>
                                </a:lnTo>
                                <a:lnTo>
                                  <a:pt x="5" y="84"/>
                                </a:lnTo>
                                <a:lnTo>
                                  <a:pt x="6" y="84"/>
                                </a:lnTo>
                                <a:lnTo>
                                  <a:pt x="6" y="85"/>
                                </a:lnTo>
                                <a:lnTo>
                                  <a:pt x="7" y="85"/>
                                </a:lnTo>
                                <a:lnTo>
                                  <a:pt x="9" y="85"/>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720" name="Freeform 1720"/>
                        <wps:cNvSpPr>
                          <a:spLocks/>
                        </wps:cNvSpPr>
                        <wps:spPr bwMode="auto">
                          <a:xfrm>
                            <a:off x="2049" y="1748"/>
                            <a:ext cx="19" cy="85"/>
                          </a:xfrm>
                          <a:custGeom>
                            <a:avLst/>
                            <a:gdLst>
                              <a:gd name="T0" fmla="*/ 12 w 19"/>
                              <a:gd name="T1" fmla="*/ 85 h 85"/>
                              <a:gd name="T2" fmla="*/ 14 w 19"/>
                              <a:gd name="T3" fmla="*/ 84 h 85"/>
                              <a:gd name="T4" fmla="*/ 15 w 19"/>
                              <a:gd name="T5" fmla="*/ 83 h 85"/>
                              <a:gd name="T6" fmla="*/ 16 w 19"/>
                              <a:gd name="T7" fmla="*/ 82 h 85"/>
                              <a:gd name="T8" fmla="*/ 17 w 19"/>
                              <a:gd name="T9" fmla="*/ 82 h 85"/>
                              <a:gd name="T10" fmla="*/ 17 w 19"/>
                              <a:gd name="T11" fmla="*/ 81 h 85"/>
                              <a:gd name="T12" fmla="*/ 18 w 19"/>
                              <a:gd name="T13" fmla="*/ 80 h 85"/>
                              <a:gd name="T14" fmla="*/ 18 w 19"/>
                              <a:gd name="T15" fmla="*/ 79 h 85"/>
                              <a:gd name="T16" fmla="*/ 18 w 19"/>
                              <a:gd name="T17" fmla="*/ 78 h 85"/>
                              <a:gd name="T18" fmla="*/ 18 w 19"/>
                              <a:gd name="T19" fmla="*/ 78 h 85"/>
                              <a:gd name="T20" fmla="*/ 19 w 19"/>
                              <a:gd name="T21" fmla="*/ 77 h 85"/>
                              <a:gd name="T22" fmla="*/ 19 w 19"/>
                              <a:gd name="T23" fmla="*/ 76 h 85"/>
                              <a:gd name="T24" fmla="*/ 19 w 19"/>
                              <a:gd name="T25" fmla="*/ 75 h 85"/>
                              <a:gd name="T26" fmla="*/ 19 w 19"/>
                              <a:gd name="T27" fmla="*/ 10 h 85"/>
                              <a:gd name="T28" fmla="*/ 19 w 19"/>
                              <a:gd name="T29" fmla="*/ 10 h 85"/>
                              <a:gd name="T30" fmla="*/ 19 w 19"/>
                              <a:gd name="T31" fmla="*/ 9 h 85"/>
                              <a:gd name="T32" fmla="*/ 18 w 19"/>
                              <a:gd name="T33" fmla="*/ 8 h 85"/>
                              <a:gd name="T34" fmla="*/ 18 w 19"/>
                              <a:gd name="T35" fmla="*/ 7 h 85"/>
                              <a:gd name="T36" fmla="*/ 18 w 19"/>
                              <a:gd name="T37" fmla="*/ 7 h 85"/>
                              <a:gd name="T38" fmla="*/ 18 w 19"/>
                              <a:gd name="T39" fmla="*/ 6 h 85"/>
                              <a:gd name="T40" fmla="*/ 17 w 19"/>
                              <a:gd name="T41" fmla="*/ 5 h 85"/>
                              <a:gd name="T42" fmla="*/ 17 w 19"/>
                              <a:gd name="T43" fmla="*/ 4 h 85"/>
                              <a:gd name="T44" fmla="*/ 16 w 19"/>
                              <a:gd name="T45" fmla="*/ 3 h 85"/>
                              <a:gd name="T46" fmla="*/ 15 w 19"/>
                              <a:gd name="T47" fmla="*/ 3 h 85"/>
                              <a:gd name="T48" fmla="*/ 14 w 19"/>
                              <a:gd name="T49" fmla="*/ 2 h 85"/>
                              <a:gd name="T50" fmla="*/ 12 w 19"/>
                              <a:gd name="T51" fmla="*/ 1 h 85"/>
                              <a:gd name="T52" fmla="*/ 7 w 19"/>
                              <a:gd name="T53" fmla="*/ 1 h 85"/>
                              <a:gd name="T54" fmla="*/ 5 w 19"/>
                              <a:gd name="T55" fmla="*/ 1 h 85"/>
                              <a:gd name="T56" fmla="*/ 4 w 19"/>
                              <a:gd name="T57" fmla="*/ 2 h 85"/>
                              <a:gd name="T58" fmla="*/ 3 w 19"/>
                              <a:gd name="T59" fmla="*/ 3 h 85"/>
                              <a:gd name="T60" fmla="*/ 2 w 19"/>
                              <a:gd name="T61" fmla="*/ 4 h 85"/>
                              <a:gd name="T62" fmla="*/ 2 w 19"/>
                              <a:gd name="T63" fmla="*/ 5 h 85"/>
                              <a:gd name="T64" fmla="*/ 1 w 19"/>
                              <a:gd name="T65" fmla="*/ 5 h 85"/>
                              <a:gd name="T66" fmla="*/ 1 w 19"/>
                              <a:gd name="T67" fmla="*/ 6 h 85"/>
                              <a:gd name="T68" fmla="*/ 1 w 19"/>
                              <a:gd name="T69" fmla="*/ 7 h 85"/>
                              <a:gd name="T70" fmla="*/ 0 w 19"/>
                              <a:gd name="T71" fmla="*/ 8 h 85"/>
                              <a:gd name="T72" fmla="*/ 0 w 19"/>
                              <a:gd name="T73" fmla="*/ 9 h 85"/>
                              <a:gd name="T74" fmla="*/ 0 w 19"/>
                              <a:gd name="T75" fmla="*/ 9 h 85"/>
                              <a:gd name="T76" fmla="*/ 0 w 19"/>
                              <a:gd name="T77" fmla="*/ 10 h 85"/>
                              <a:gd name="T78" fmla="*/ 0 w 19"/>
                              <a:gd name="T79" fmla="*/ 75 h 85"/>
                              <a:gd name="T80" fmla="*/ 0 w 19"/>
                              <a:gd name="T81" fmla="*/ 76 h 85"/>
                              <a:gd name="T82" fmla="*/ 0 w 19"/>
                              <a:gd name="T83" fmla="*/ 76 h 85"/>
                              <a:gd name="T84" fmla="*/ 0 w 19"/>
                              <a:gd name="T85" fmla="*/ 77 h 85"/>
                              <a:gd name="T86" fmla="*/ 1 w 19"/>
                              <a:gd name="T87" fmla="*/ 78 h 85"/>
                              <a:gd name="T88" fmla="*/ 1 w 19"/>
                              <a:gd name="T89" fmla="*/ 79 h 85"/>
                              <a:gd name="T90" fmla="*/ 1 w 19"/>
                              <a:gd name="T91" fmla="*/ 80 h 85"/>
                              <a:gd name="T92" fmla="*/ 2 w 19"/>
                              <a:gd name="T93" fmla="*/ 80 h 85"/>
                              <a:gd name="T94" fmla="*/ 2 w 19"/>
                              <a:gd name="T95" fmla="*/ 81 h 85"/>
                              <a:gd name="T96" fmla="*/ 3 w 19"/>
                              <a:gd name="T97" fmla="*/ 82 h 85"/>
                              <a:gd name="T98" fmla="*/ 4 w 19"/>
                              <a:gd name="T99" fmla="*/ 83 h 85"/>
                              <a:gd name="T100" fmla="*/ 4 w 19"/>
                              <a:gd name="T101" fmla="*/ 84 h 85"/>
                              <a:gd name="T102" fmla="*/ 6 w 19"/>
                              <a:gd name="T103" fmla="*/ 84 h 85"/>
                              <a:gd name="T104" fmla="*/ 9 w 19"/>
                              <a:gd name="T105"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 h="85">
                                <a:moveTo>
                                  <a:pt x="9" y="85"/>
                                </a:moveTo>
                                <a:lnTo>
                                  <a:pt x="12" y="85"/>
                                </a:lnTo>
                                <a:lnTo>
                                  <a:pt x="12" y="85"/>
                                </a:lnTo>
                                <a:lnTo>
                                  <a:pt x="13" y="84"/>
                                </a:lnTo>
                                <a:lnTo>
                                  <a:pt x="14" y="84"/>
                                </a:lnTo>
                                <a:lnTo>
                                  <a:pt x="14" y="84"/>
                                </a:lnTo>
                                <a:lnTo>
                                  <a:pt x="14" y="84"/>
                                </a:lnTo>
                                <a:lnTo>
                                  <a:pt x="15" y="83"/>
                                </a:lnTo>
                                <a:lnTo>
                                  <a:pt x="15" y="83"/>
                                </a:lnTo>
                                <a:lnTo>
                                  <a:pt x="15" y="83"/>
                                </a:lnTo>
                                <a:lnTo>
                                  <a:pt x="16" y="83"/>
                                </a:lnTo>
                                <a:lnTo>
                                  <a:pt x="16" y="82"/>
                                </a:lnTo>
                                <a:lnTo>
                                  <a:pt x="16" y="82"/>
                                </a:lnTo>
                                <a:lnTo>
                                  <a:pt x="16" y="82"/>
                                </a:lnTo>
                                <a:lnTo>
                                  <a:pt x="17" y="82"/>
                                </a:lnTo>
                                <a:lnTo>
                                  <a:pt x="17" y="81"/>
                                </a:lnTo>
                                <a:lnTo>
                                  <a:pt x="17" y="81"/>
                                </a:lnTo>
                                <a:lnTo>
                                  <a:pt x="17" y="81"/>
                                </a:lnTo>
                                <a:lnTo>
                                  <a:pt x="17" y="80"/>
                                </a:lnTo>
                                <a:lnTo>
                                  <a:pt x="17" y="80"/>
                                </a:lnTo>
                                <a:lnTo>
                                  <a:pt x="18" y="80"/>
                                </a:lnTo>
                                <a:lnTo>
                                  <a:pt x="18" y="80"/>
                                </a:lnTo>
                                <a:lnTo>
                                  <a:pt x="18" y="79"/>
                                </a:lnTo>
                                <a:lnTo>
                                  <a:pt x="18" y="79"/>
                                </a:lnTo>
                                <a:lnTo>
                                  <a:pt x="18" y="79"/>
                                </a:lnTo>
                                <a:lnTo>
                                  <a:pt x="18" y="79"/>
                                </a:lnTo>
                                <a:lnTo>
                                  <a:pt x="18" y="78"/>
                                </a:lnTo>
                                <a:lnTo>
                                  <a:pt x="18" y="78"/>
                                </a:lnTo>
                                <a:lnTo>
                                  <a:pt x="18" y="78"/>
                                </a:lnTo>
                                <a:lnTo>
                                  <a:pt x="18" y="78"/>
                                </a:lnTo>
                                <a:lnTo>
                                  <a:pt x="19" y="77"/>
                                </a:lnTo>
                                <a:lnTo>
                                  <a:pt x="19" y="77"/>
                                </a:lnTo>
                                <a:lnTo>
                                  <a:pt x="19" y="77"/>
                                </a:lnTo>
                                <a:lnTo>
                                  <a:pt x="19" y="77"/>
                                </a:lnTo>
                                <a:lnTo>
                                  <a:pt x="19" y="76"/>
                                </a:lnTo>
                                <a:lnTo>
                                  <a:pt x="19" y="76"/>
                                </a:lnTo>
                                <a:lnTo>
                                  <a:pt x="19" y="76"/>
                                </a:lnTo>
                                <a:lnTo>
                                  <a:pt x="19" y="75"/>
                                </a:lnTo>
                                <a:lnTo>
                                  <a:pt x="19" y="75"/>
                                </a:lnTo>
                                <a:lnTo>
                                  <a:pt x="19" y="75"/>
                                </a:lnTo>
                                <a:lnTo>
                                  <a:pt x="19" y="11"/>
                                </a:lnTo>
                                <a:lnTo>
                                  <a:pt x="19" y="10"/>
                                </a:lnTo>
                                <a:lnTo>
                                  <a:pt x="19" y="10"/>
                                </a:lnTo>
                                <a:lnTo>
                                  <a:pt x="19" y="10"/>
                                </a:lnTo>
                                <a:lnTo>
                                  <a:pt x="19" y="10"/>
                                </a:lnTo>
                                <a:lnTo>
                                  <a:pt x="19" y="9"/>
                                </a:lnTo>
                                <a:lnTo>
                                  <a:pt x="19" y="9"/>
                                </a:lnTo>
                                <a:lnTo>
                                  <a:pt x="19" y="9"/>
                                </a:lnTo>
                                <a:lnTo>
                                  <a:pt x="19" y="9"/>
                                </a:lnTo>
                                <a:lnTo>
                                  <a:pt x="19" y="8"/>
                                </a:lnTo>
                                <a:lnTo>
                                  <a:pt x="18" y="8"/>
                                </a:lnTo>
                                <a:lnTo>
                                  <a:pt x="18" y="8"/>
                                </a:lnTo>
                                <a:lnTo>
                                  <a:pt x="18" y="8"/>
                                </a:lnTo>
                                <a:lnTo>
                                  <a:pt x="18" y="7"/>
                                </a:lnTo>
                                <a:lnTo>
                                  <a:pt x="18" y="7"/>
                                </a:lnTo>
                                <a:lnTo>
                                  <a:pt x="18" y="7"/>
                                </a:lnTo>
                                <a:lnTo>
                                  <a:pt x="18" y="7"/>
                                </a:lnTo>
                                <a:lnTo>
                                  <a:pt x="18" y="6"/>
                                </a:lnTo>
                                <a:lnTo>
                                  <a:pt x="18" y="6"/>
                                </a:lnTo>
                                <a:lnTo>
                                  <a:pt x="18" y="6"/>
                                </a:lnTo>
                                <a:lnTo>
                                  <a:pt x="17" y="5"/>
                                </a:lnTo>
                                <a:lnTo>
                                  <a:pt x="17" y="5"/>
                                </a:lnTo>
                                <a:lnTo>
                                  <a:pt x="17" y="5"/>
                                </a:lnTo>
                                <a:lnTo>
                                  <a:pt x="17" y="5"/>
                                </a:lnTo>
                                <a:lnTo>
                                  <a:pt x="17" y="4"/>
                                </a:lnTo>
                                <a:lnTo>
                                  <a:pt x="17" y="4"/>
                                </a:lnTo>
                                <a:lnTo>
                                  <a:pt x="16" y="4"/>
                                </a:lnTo>
                                <a:lnTo>
                                  <a:pt x="16" y="4"/>
                                </a:lnTo>
                                <a:lnTo>
                                  <a:pt x="16" y="3"/>
                                </a:lnTo>
                                <a:lnTo>
                                  <a:pt x="16" y="3"/>
                                </a:lnTo>
                                <a:lnTo>
                                  <a:pt x="15" y="3"/>
                                </a:lnTo>
                                <a:lnTo>
                                  <a:pt x="15" y="3"/>
                                </a:lnTo>
                                <a:lnTo>
                                  <a:pt x="15" y="2"/>
                                </a:lnTo>
                                <a:lnTo>
                                  <a:pt x="14" y="2"/>
                                </a:lnTo>
                                <a:lnTo>
                                  <a:pt x="14" y="2"/>
                                </a:lnTo>
                                <a:lnTo>
                                  <a:pt x="14" y="2"/>
                                </a:lnTo>
                                <a:lnTo>
                                  <a:pt x="13" y="1"/>
                                </a:lnTo>
                                <a:lnTo>
                                  <a:pt x="12" y="1"/>
                                </a:lnTo>
                                <a:lnTo>
                                  <a:pt x="12" y="1"/>
                                </a:lnTo>
                                <a:lnTo>
                                  <a:pt x="9" y="0"/>
                                </a:lnTo>
                                <a:lnTo>
                                  <a:pt x="7" y="1"/>
                                </a:lnTo>
                                <a:lnTo>
                                  <a:pt x="6" y="1"/>
                                </a:lnTo>
                                <a:lnTo>
                                  <a:pt x="6" y="1"/>
                                </a:lnTo>
                                <a:lnTo>
                                  <a:pt x="5" y="1"/>
                                </a:lnTo>
                                <a:lnTo>
                                  <a:pt x="5" y="2"/>
                                </a:lnTo>
                                <a:lnTo>
                                  <a:pt x="4" y="2"/>
                                </a:lnTo>
                                <a:lnTo>
                                  <a:pt x="4" y="2"/>
                                </a:lnTo>
                                <a:lnTo>
                                  <a:pt x="4" y="3"/>
                                </a:lnTo>
                                <a:lnTo>
                                  <a:pt x="4" y="3"/>
                                </a:lnTo>
                                <a:lnTo>
                                  <a:pt x="3" y="3"/>
                                </a:lnTo>
                                <a:lnTo>
                                  <a:pt x="3" y="3"/>
                                </a:lnTo>
                                <a:lnTo>
                                  <a:pt x="3" y="4"/>
                                </a:lnTo>
                                <a:lnTo>
                                  <a:pt x="2" y="4"/>
                                </a:lnTo>
                                <a:lnTo>
                                  <a:pt x="2" y="4"/>
                                </a:lnTo>
                                <a:lnTo>
                                  <a:pt x="2" y="4"/>
                                </a:lnTo>
                                <a:lnTo>
                                  <a:pt x="2" y="5"/>
                                </a:lnTo>
                                <a:lnTo>
                                  <a:pt x="2" y="5"/>
                                </a:lnTo>
                                <a:lnTo>
                                  <a:pt x="2" y="5"/>
                                </a:lnTo>
                                <a:lnTo>
                                  <a:pt x="1" y="5"/>
                                </a:lnTo>
                                <a:lnTo>
                                  <a:pt x="1" y="6"/>
                                </a:lnTo>
                                <a:lnTo>
                                  <a:pt x="1" y="6"/>
                                </a:lnTo>
                                <a:lnTo>
                                  <a:pt x="1" y="6"/>
                                </a:lnTo>
                                <a:lnTo>
                                  <a:pt x="1" y="6"/>
                                </a:lnTo>
                                <a:lnTo>
                                  <a:pt x="1" y="7"/>
                                </a:lnTo>
                                <a:lnTo>
                                  <a:pt x="1" y="7"/>
                                </a:lnTo>
                                <a:lnTo>
                                  <a:pt x="1" y="7"/>
                                </a:lnTo>
                                <a:lnTo>
                                  <a:pt x="1" y="7"/>
                                </a:lnTo>
                                <a:lnTo>
                                  <a:pt x="0" y="8"/>
                                </a:lnTo>
                                <a:lnTo>
                                  <a:pt x="0" y="8"/>
                                </a:lnTo>
                                <a:lnTo>
                                  <a:pt x="0" y="8"/>
                                </a:lnTo>
                                <a:lnTo>
                                  <a:pt x="0" y="9"/>
                                </a:lnTo>
                                <a:lnTo>
                                  <a:pt x="0" y="9"/>
                                </a:lnTo>
                                <a:lnTo>
                                  <a:pt x="0" y="9"/>
                                </a:lnTo>
                                <a:lnTo>
                                  <a:pt x="0" y="9"/>
                                </a:lnTo>
                                <a:lnTo>
                                  <a:pt x="0" y="10"/>
                                </a:lnTo>
                                <a:lnTo>
                                  <a:pt x="0" y="10"/>
                                </a:lnTo>
                                <a:lnTo>
                                  <a:pt x="0" y="10"/>
                                </a:lnTo>
                                <a:lnTo>
                                  <a:pt x="0" y="10"/>
                                </a:lnTo>
                                <a:lnTo>
                                  <a:pt x="0" y="11"/>
                                </a:lnTo>
                                <a:lnTo>
                                  <a:pt x="0" y="75"/>
                                </a:lnTo>
                                <a:lnTo>
                                  <a:pt x="0" y="75"/>
                                </a:lnTo>
                                <a:lnTo>
                                  <a:pt x="0" y="75"/>
                                </a:lnTo>
                                <a:lnTo>
                                  <a:pt x="0" y="76"/>
                                </a:lnTo>
                                <a:lnTo>
                                  <a:pt x="0" y="76"/>
                                </a:lnTo>
                                <a:lnTo>
                                  <a:pt x="0" y="76"/>
                                </a:lnTo>
                                <a:lnTo>
                                  <a:pt x="0" y="76"/>
                                </a:lnTo>
                                <a:lnTo>
                                  <a:pt x="0" y="77"/>
                                </a:lnTo>
                                <a:lnTo>
                                  <a:pt x="0" y="77"/>
                                </a:lnTo>
                                <a:lnTo>
                                  <a:pt x="0" y="77"/>
                                </a:lnTo>
                                <a:lnTo>
                                  <a:pt x="0" y="77"/>
                                </a:lnTo>
                                <a:lnTo>
                                  <a:pt x="0" y="78"/>
                                </a:lnTo>
                                <a:lnTo>
                                  <a:pt x="1" y="78"/>
                                </a:lnTo>
                                <a:lnTo>
                                  <a:pt x="1" y="78"/>
                                </a:lnTo>
                                <a:lnTo>
                                  <a:pt x="1" y="79"/>
                                </a:lnTo>
                                <a:lnTo>
                                  <a:pt x="1" y="79"/>
                                </a:lnTo>
                                <a:lnTo>
                                  <a:pt x="1" y="79"/>
                                </a:lnTo>
                                <a:lnTo>
                                  <a:pt x="1" y="79"/>
                                </a:lnTo>
                                <a:lnTo>
                                  <a:pt x="1" y="80"/>
                                </a:lnTo>
                                <a:lnTo>
                                  <a:pt x="1" y="80"/>
                                </a:lnTo>
                                <a:lnTo>
                                  <a:pt x="1" y="80"/>
                                </a:lnTo>
                                <a:lnTo>
                                  <a:pt x="2" y="80"/>
                                </a:lnTo>
                                <a:lnTo>
                                  <a:pt x="2" y="81"/>
                                </a:lnTo>
                                <a:lnTo>
                                  <a:pt x="2" y="81"/>
                                </a:lnTo>
                                <a:lnTo>
                                  <a:pt x="2" y="81"/>
                                </a:lnTo>
                                <a:lnTo>
                                  <a:pt x="2" y="81"/>
                                </a:lnTo>
                                <a:lnTo>
                                  <a:pt x="2" y="82"/>
                                </a:lnTo>
                                <a:lnTo>
                                  <a:pt x="3" y="82"/>
                                </a:lnTo>
                                <a:lnTo>
                                  <a:pt x="3" y="82"/>
                                </a:lnTo>
                                <a:lnTo>
                                  <a:pt x="3" y="83"/>
                                </a:lnTo>
                                <a:lnTo>
                                  <a:pt x="4" y="83"/>
                                </a:lnTo>
                                <a:lnTo>
                                  <a:pt x="4" y="83"/>
                                </a:lnTo>
                                <a:lnTo>
                                  <a:pt x="4" y="83"/>
                                </a:lnTo>
                                <a:lnTo>
                                  <a:pt x="4" y="84"/>
                                </a:lnTo>
                                <a:lnTo>
                                  <a:pt x="5" y="84"/>
                                </a:lnTo>
                                <a:lnTo>
                                  <a:pt x="5" y="84"/>
                                </a:lnTo>
                                <a:lnTo>
                                  <a:pt x="6" y="84"/>
                                </a:lnTo>
                                <a:lnTo>
                                  <a:pt x="6" y="85"/>
                                </a:lnTo>
                                <a:lnTo>
                                  <a:pt x="7" y="85"/>
                                </a:lnTo>
                                <a:lnTo>
                                  <a:pt x="9" y="85"/>
                                </a:lnTo>
                                <a:close/>
                              </a:path>
                            </a:pathLst>
                          </a:cu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21" name="Rectangle 1721"/>
                        <wps:cNvSpPr>
                          <a:spLocks noChangeArrowheads="1"/>
                        </wps:cNvSpPr>
                        <wps:spPr bwMode="auto">
                          <a:xfrm>
                            <a:off x="2030" y="1748"/>
                            <a:ext cx="94" cy="8"/>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22" name="Rectangle 1722"/>
                        <wps:cNvSpPr>
                          <a:spLocks noChangeArrowheads="1"/>
                        </wps:cNvSpPr>
                        <wps:spPr bwMode="auto">
                          <a:xfrm>
                            <a:off x="2030" y="1748"/>
                            <a:ext cx="94" cy="8"/>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23" name="Rectangle 1723"/>
                        <wps:cNvSpPr>
                          <a:spLocks noChangeArrowheads="1"/>
                        </wps:cNvSpPr>
                        <wps:spPr bwMode="auto">
                          <a:xfrm>
                            <a:off x="2061" y="1733"/>
                            <a:ext cx="32" cy="15"/>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24" name="Rectangle 1724"/>
                        <wps:cNvSpPr>
                          <a:spLocks noChangeArrowheads="1"/>
                        </wps:cNvSpPr>
                        <wps:spPr bwMode="auto">
                          <a:xfrm>
                            <a:off x="2061" y="1733"/>
                            <a:ext cx="32" cy="15"/>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25" name="Freeform 1725"/>
                        <wps:cNvSpPr>
                          <a:spLocks/>
                        </wps:cNvSpPr>
                        <wps:spPr bwMode="auto">
                          <a:xfrm>
                            <a:off x="2117" y="1711"/>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solidFill>
                            <a:srgbClr val="BFBFBF"/>
                          </a:solidFill>
                          <a:ln w="0">
                            <a:solidFill>
                              <a:srgbClr val="000000"/>
                            </a:solidFill>
                            <a:prstDash val="solid"/>
                            <a:round/>
                            <a:headEnd/>
                            <a:tailEnd/>
                          </a:ln>
                        </wps:spPr>
                        <wps:bodyPr/>
                      </wps:wsp>
                      <wps:wsp>
                        <wps:cNvPr id="1726" name="Freeform 1726"/>
                        <wps:cNvSpPr>
                          <a:spLocks/>
                        </wps:cNvSpPr>
                        <wps:spPr bwMode="auto">
                          <a:xfrm>
                            <a:off x="2117" y="1711"/>
                            <a:ext cx="6" cy="35"/>
                          </a:xfrm>
                          <a:custGeom>
                            <a:avLst/>
                            <a:gdLst>
                              <a:gd name="T0" fmla="*/ 62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2 w 76"/>
                              <a:gd name="T21" fmla="*/ 0 h 442"/>
                              <a:gd name="T22" fmla="*/ 62 w 76"/>
                              <a:gd name="T23" fmla="*/ 0 h 442"/>
                              <a:gd name="T24" fmla="*/ 76 w 76"/>
                              <a:gd name="T25" fmla="*/ 16 h 442"/>
                              <a:gd name="T26" fmla="*/ 76 w 76"/>
                              <a:gd name="T27" fmla="*/ 16 h 442"/>
                              <a:gd name="T28" fmla="*/ 76 w 76"/>
                              <a:gd name="T29" fmla="*/ 426 h 442"/>
                              <a:gd name="T30" fmla="*/ 76 w 76"/>
                              <a:gd name="T31" fmla="*/ 426 h 442"/>
                              <a:gd name="T32" fmla="*/ 62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2"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2" y="0"/>
                                </a:lnTo>
                                <a:lnTo>
                                  <a:pt x="62" y="0"/>
                                </a:lnTo>
                                <a:cubicBezTo>
                                  <a:pt x="70" y="0"/>
                                  <a:pt x="76" y="7"/>
                                  <a:pt x="76" y="16"/>
                                </a:cubicBezTo>
                                <a:lnTo>
                                  <a:pt x="76" y="16"/>
                                </a:lnTo>
                                <a:lnTo>
                                  <a:pt x="76" y="426"/>
                                </a:lnTo>
                                <a:lnTo>
                                  <a:pt x="76" y="426"/>
                                </a:lnTo>
                                <a:cubicBezTo>
                                  <a:pt x="76" y="435"/>
                                  <a:pt x="70" y="442"/>
                                  <a:pt x="62"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27" name="Freeform 1727"/>
                        <wps:cNvSpPr>
                          <a:spLocks/>
                        </wps:cNvSpPr>
                        <wps:spPr bwMode="auto">
                          <a:xfrm>
                            <a:off x="2031" y="1711"/>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solidFill>
                            <a:srgbClr val="BFBFBF"/>
                          </a:solidFill>
                          <a:ln w="0">
                            <a:solidFill>
                              <a:srgbClr val="000000"/>
                            </a:solidFill>
                            <a:prstDash val="solid"/>
                            <a:round/>
                            <a:headEnd/>
                            <a:tailEnd/>
                          </a:ln>
                        </wps:spPr>
                        <wps:bodyPr/>
                      </wps:wsp>
                      <wps:wsp>
                        <wps:cNvPr id="1728" name="Freeform 1728"/>
                        <wps:cNvSpPr>
                          <a:spLocks/>
                        </wps:cNvSpPr>
                        <wps:spPr bwMode="auto">
                          <a:xfrm>
                            <a:off x="2031" y="1711"/>
                            <a:ext cx="6" cy="35"/>
                          </a:xfrm>
                          <a:custGeom>
                            <a:avLst/>
                            <a:gdLst>
                              <a:gd name="T0" fmla="*/ 61 w 76"/>
                              <a:gd name="T1" fmla="*/ 442 h 442"/>
                              <a:gd name="T2" fmla="*/ 15 w 76"/>
                              <a:gd name="T3" fmla="*/ 442 h 442"/>
                              <a:gd name="T4" fmla="*/ 15 w 76"/>
                              <a:gd name="T5" fmla="*/ 442 h 442"/>
                              <a:gd name="T6" fmla="*/ 0 w 76"/>
                              <a:gd name="T7" fmla="*/ 426 h 442"/>
                              <a:gd name="T8" fmla="*/ 0 w 76"/>
                              <a:gd name="T9" fmla="*/ 426 h 442"/>
                              <a:gd name="T10" fmla="*/ 0 w 76"/>
                              <a:gd name="T11" fmla="*/ 426 h 442"/>
                              <a:gd name="T12" fmla="*/ 0 w 76"/>
                              <a:gd name="T13" fmla="*/ 16 h 442"/>
                              <a:gd name="T14" fmla="*/ 0 w 76"/>
                              <a:gd name="T15" fmla="*/ 16 h 442"/>
                              <a:gd name="T16" fmla="*/ 15 w 76"/>
                              <a:gd name="T17" fmla="*/ 0 h 442"/>
                              <a:gd name="T18" fmla="*/ 15 w 76"/>
                              <a:gd name="T19" fmla="*/ 0 h 442"/>
                              <a:gd name="T20" fmla="*/ 61 w 76"/>
                              <a:gd name="T21" fmla="*/ 0 h 442"/>
                              <a:gd name="T22" fmla="*/ 61 w 76"/>
                              <a:gd name="T23" fmla="*/ 0 h 442"/>
                              <a:gd name="T24" fmla="*/ 76 w 76"/>
                              <a:gd name="T25" fmla="*/ 16 h 442"/>
                              <a:gd name="T26" fmla="*/ 76 w 76"/>
                              <a:gd name="T27" fmla="*/ 16 h 442"/>
                              <a:gd name="T28" fmla="*/ 76 w 76"/>
                              <a:gd name="T29" fmla="*/ 426 h 442"/>
                              <a:gd name="T30" fmla="*/ 76 w 76"/>
                              <a:gd name="T31" fmla="*/ 426 h 442"/>
                              <a:gd name="T32" fmla="*/ 61 w 76"/>
                              <a:gd name="T33" fmla="*/ 442 h 4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42">
                                <a:moveTo>
                                  <a:pt x="61" y="442"/>
                                </a:moveTo>
                                <a:lnTo>
                                  <a:pt x="15" y="442"/>
                                </a:lnTo>
                                <a:lnTo>
                                  <a:pt x="15" y="442"/>
                                </a:lnTo>
                                <a:cubicBezTo>
                                  <a:pt x="7" y="442"/>
                                  <a:pt x="0" y="435"/>
                                  <a:pt x="0" y="426"/>
                                </a:cubicBezTo>
                                <a:cubicBezTo>
                                  <a:pt x="0" y="426"/>
                                  <a:pt x="0" y="426"/>
                                  <a:pt x="0" y="426"/>
                                </a:cubicBezTo>
                                <a:lnTo>
                                  <a:pt x="0" y="426"/>
                                </a:lnTo>
                                <a:lnTo>
                                  <a:pt x="0" y="16"/>
                                </a:lnTo>
                                <a:lnTo>
                                  <a:pt x="0" y="16"/>
                                </a:lnTo>
                                <a:cubicBezTo>
                                  <a:pt x="0" y="7"/>
                                  <a:pt x="7" y="0"/>
                                  <a:pt x="15" y="0"/>
                                </a:cubicBezTo>
                                <a:lnTo>
                                  <a:pt x="15" y="0"/>
                                </a:lnTo>
                                <a:lnTo>
                                  <a:pt x="61" y="0"/>
                                </a:lnTo>
                                <a:lnTo>
                                  <a:pt x="61" y="0"/>
                                </a:lnTo>
                                <a:cubicBezTo>
                                  <a:pt x="70" y="0"/>
                                  <a:pt x="76" y="7"/>
                                  <a:pt x="76" y="16"/>
                                </a:cubicBezTo>
                                <a:lnTo>
                                  <a:pt x="76" y="16"/>
                                </a:lnTo>
                                <a:lnTo>
                                  <a:pt x="76" y="426"/>
                                </a:lnTo>
                                <a:lnTo>
                                  <a:pt x="76" y="426"/>
                                </a:lnTo>
                                <a:cubicBezTo>
                                  <a:pt x="76" y="435"/>
                                  <a:pt x="70" y="442"/>
                                  <a:pt x="61" y="442"/>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29" name="Freeform 1729"/>
                        <wps:cNvSpPr>
                          <a:spLocks/>
                        </wps:cNvSpPr>
                        <wps:spPr bwMode="auto">
                          <a:xfrm>
                            <a:off x="2033" y="1610"/>
                            <a:ext cx="89" cy="137"/>
                          </a:xfrm>
                          <a:custGeom>
                            <a:avLst/>
                            <a:gdLst>
                              <a:gd name="T0" fmla="*/ 85 w 89"/>
                              <a:gd name="T1" fmla="*/ 104 h 137"/>
                              <a:gd name="T2" fmla="*/ 85 w 89"/>
                              <a:gd name="T3" fmla="*/ 107 h 137"/>
                              <a:gd name="T4" fmla="*/ 86 w 89"/>
                              <a:gd name="T5" fmla="*/ 110 h 137"/>
                              <a:gd name="T6" fmla="*/ 86 w 89"/>
                              <a:gd name="T7" fmla="*/ 112 h 137"/>
                              <a:gd name="T8" fmla="*/ 86 w 89"/>
                              <a:gd name="T9" fmla="*/ 115 h 137"/>
                              <a:gd name="T10" fmla="*/ 86 w 89"/>
                              <a:gd name="T11" fmla="*/ 118 h 137"/>
                              <a:gd name="T12" fmla="*/ 86 w 89"/>
                              <a:gd name="T13" fmla="*/ 120 h 137"/>
                              <a:gd name="T14" fmla="*/ 86 w 89"/>
                              <a:gd name="T15" fmla="*/ 123 h 137"/>
                              <a:gd name="T16" fmla="*/ 86 w 89"/>
                              <a:gd name="T17" fmla="*/ 125 h 137"/>
                              <a:gd name="T18" fmla="*/ 86 w 89"/>
                              <a:gd name="T19" fmla="*/ 127 h 137"/>
                              <a:gd name="T20" fmla="*/ 86 w 89"/>
                              <a:gd name="T21" fmla="*/ 129 h 137"/>
                              <a:gd name="T22" fmla="*/ 86 w 89"/>
                              <a:gd name="T23" fmla="*/ 131 h 137"/>
                              <a:gd name="T24" fmla="*/ 86 w 89"/>
                              <a:gd name="T25" fmla="*/ 134 h 137"/>
                              <a:gd name="T26" fmla="*/ 86 w 89"/>
                              <a:gd name="T27" fmla="*/ 136 h 137"/>
                              <a:gd name="T28" fmla="*/ 23 w 89"/>
                              <a:gd name="T29" fmla="*/ 121 h 137"/>
                              <a:gd name="T30" fmla="*/ 21 w 89"/>
                              <a:gd name="T31" fmla="*/ 136 h 137"/>
                              <a:gd name="T32" fmla="*/ 19 w 89"/>
                              <a:gd name="T33" fmla="*/ 136 h 137"/>
                              <a:gd name="T34" fmla="*/ 18 w 89"/>
                              <a:gd name="T35" fmla="*/ 136 h 137"/>
                              <a:gd name="T36" fmla="*/ 16 w 89"/>
                              <a:gd name="T37" fmla="*/ 136 h 137"/>
                              <a:gd name="T38" fmla="*/ 14 w 89"/>
                              <a:gd name="T39" fmla="*/ 136 h 137"/>
                              <a:gd name="T40" fmla="*/ 13 w 89"/>
                              <a:gd name="T41" fmla="*/ 136 h 137"/>
                              <a:gd name="T42" fmla="*/ 12 w 89"/>
                              <a:gd name="T43" fmla="*/ 136 h 137"/>
                              <a:gd name="T44" fmla="*/ 10 w 89"/>
                              <a:gd name="T45" fmla="*/ 136 h 137"/>
                              <a:gd name="T46" fmla="*/ 9 w 89"/>
                              <a:gd name="T47" fmla="*/ 136 h 137"/>
                              <a:gd name="T48" fmla="*/ 8 w 89"/>
                              <a:gd name="T49" fmla="*/ 136 h 137"/>
                              <a:gd name="T50" fmla="*/ 6 w 89"/>
                              <a:gd name="T51" fmla="*/ 136 h 137"/>
                              <a:gd name="T52" fmla="*/ 5 w 89"/>
                              <a:gd name="T53" fmla="*/ 136 h 137"/>
                              <a:gd name="T54" fmla="*/ 4 w 89"/>
                              <a:gd name="T55" fmla="*/ 135 h 137"/>
                              <a:gd name="T56" fmla="*/ 3 w 89"/>
                              <a:gd name="T57" fmla="*/ 135 h 137"/>
                              <a:gd name="T58" fmla="*/ 0 w 89"/>
                              <a:gd name="T59" fmla="*/ 17 h 137"/>
                              <a:gd name="T60" fmla="*/ 0 w 89"/>
                              <a:gd name="T61" fmla="*/ 15 h 137"/>
                              <a:gd name="T62" fmla="*/ 0 w 89"/>
                              <a:gd name="T63" fmla="*/ 13 h 137"/>
                              <a:gd name="T64" fmla="*/ 1 w 89"/>
                              <a:gd name="T65" fmla="*/ 11 h 137"/>
                              <a:gd name="T66" fmla="*/ 1 w 89"/>
                              <a:gd name="T67" fmla="*/ 10 h 137"/>
                              <a:gd name="T68" fmla="*/ 2 w 89"/>
                              <a:gd name="T69" fmla="*/ 8 h 137"/>
                              <a:gd name="T70" fmla="*/ 2 w 89"/>
                              <a:gd name="T71" fmla="*/ 7 h 137"/>
                              <a:gd name="T72" fmla="*/ 3 w 89"/>
                              <a:gd name="T73" fmla="*/ 6 h 137"/>
                              <a:gd name="T74" fmla="*/ 4 w 89"/>
                              <a:gd name="T75" fmla="*/ 4 h 137"/>
                              <a:gd name="T76" fmla="*/ 5 w 89"/>
                              <a:gd name="T77" fmla="*/ 4 h 137"/>
                              <a:gd name="T78" fmla="*/ 7 w 89"/>
                              <a:gd name="T79" fmla="*/ 3 h 137"/>
                              <a:gd name="T80" fmla="*/ 8 w 89"/>
                              <a:gd name="T81" fmla="*/ 2 h 137"/>
                              <a:gd name="T82" fmla="*/ 10 w 89"/>
                              <a:gd name="T83" fmla="*/ 1 h 137"/>
                              <a:gd name="T84" fmla="*/ 12 w 89"/>
                              <a:gd name="T85" fmla="*/ 1 h 137"/>
                              <a:gd name="T86" fmla="*/ 75 w 89"/>
                              <a:gd name="T87" fmla="*/ 0 h 137"/>
                              <a:gd name="T88" fmla="*/ 77 w 89"/>
                              <a:gd name="T89" fmla="*/ 1 h 137"/>
                              <a:gd name="T90" fmla="*/ 79 w 89"/>
                              <a:gd name="T91" fmla="*/ 2 h 137"/>
                              <a:gd name="T92" fmla="*/ 80 w 89"/>
                              <a:gd name="T93" fmla="*/ 3 h 137"/>
                              <a:gd name="T94" fmla="*/ 82 w 89"/>
                              <a:gd name="T95" fmla="*/ 3 h 137"/>
                              <a:gd name="T96" fmla="*/ 83 w 89"/>
                              <a:gd name="T97" fmla="*/ 4 h 137"/>
                              <a:gd name="T98" fmla="*/ 84 w 89"/>
                              <a:gd name="T99" fmla="*/ 5 h 137"/>
                              <a:gd name="T100" fmla="*/ 85 w 89"/>
                              <a:gd name="T101" fmla="*/ 7 h 137"/>
                              <a:gd name="T102" fmla="*/ 86 w 89"/>
                              <a:gd name="T103" fmla="*/ 8 h 137"/>
                              <a:gd name="T104" fmla="*/ 87 w 89"/>
                              <a:gd name="T105" fmla="*/ 9 h 137"/>
                              <a:gd name="T106" fmla="*/ 88 w 89"/>
                              <a:gd name="T107" fmla="*/ 11 h 137"/>
                              <a:gd name="T108" fmla="*/ 88 w 89"/>
                              <a:gd name="T109" fmla="*/ 12 h 137"/>
                              <a:gd name="T110" fmla="*/ 88 w 89"/>
                              <a:gd name="T111" fmla="*/ 14 h 137"/>
                              <a:gd name="T112" fmla="*/ 89 w 89"/>
                              <a:gd name="T113" fmla="*/ 16 h 137"/>
                              <a:gd name="T114" fmla="*/ 89 w 89"/>
                              <a:gd name="T115" fmla="*/ 18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7">
                                <a:moveTo>
                                  <a:pt x="85" y="102"/>
                                </a:move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6"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7"/>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3"/>
                                </a:lnTo>
                                <a:lnTo>
                                  <a:pt x="86" y="123"/>
                                </a:lnTo>
                                <a:lnTo>
                                  <a:pt x="86" y="123"/>
                                </a:lnTo>
                                <a:lnTo>
                                  <a:pt x="86" y="123"/>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1"/>
                                </a:lnTo>
                                <a:lnTo>
                                  <a:pt x="86" y="131"/>
                                </a:lnTo>
                                <a:lnTo>
                                  <a:pt x="86" y="131"/>
                                </a:lnTo>
                                <a:lnTo>
                                  <a:pt x="86" y="131"/>
                                </a:lnTo>
                                <a:lnTo>
                                  <a:pt x="86" y="132"/>
                                </a:lnTo>
                                <a:lnTo>
                                  <a:pt x="86" y="132"/>
                                </a:lnTo>
                                <a:lnTo>
                                  <a:pt x="86" y="132"/>
                                </a:lnTo>
                                <a:lnTo>
                                  <a:pt x="86" y="133"/>
                                </a:lnTo>
                                <a:lnTo>
                                  <a:pt x="86" y="133"/>
                                </a:lnTo>
                                <a:lnTo>
                                  <a:pt x="86" y="133"/>
                                </a:lnTo>
                                <a:lnTo>
                                  <a:pt x="86" y="134"/>
                                </a:lnTo>
                                <a:lnTo>
                                  <a:pt x="86" y="134"/>
                                </a:lnTo>
                                <a:lnTo>
                                  <a:pt x="86" y="134"/>
                                </a:lnTo>
                                <a:lnTo>
                                  <a:pt x="86" y="135"/>
                                </a:lnTo>
                                <a:lnTo>
                                  <a:pt x="86" y="135"/>
                                </a:lnTo>
                                <a:lnTo>
                                  <a:pt x="86" y="135"/>
                                </a:lnTo>
                                <a:lnTo>
                                  <a:pt x="86" y="135"/>
                                </a:lnTo>
                                <a:lnTo>
                                  <a:pt x="86" y="136"/>
                                </a:lnTo>
                                <a:lnTo>
                                  <a:pt x="86" y="136"/>
                                </a:lnTo>
                                <a:lnTo>
                                  <a:pt x="86" y="136"/>
                                </a:lnTo>
                                <a:lnTo>
                                  <a:pt x="86" y="137"/>
                                </a:lnTo>
                                <a:lnTo>
                                  <a:pt x="86" y="137"/>
                                </a:lnTo>
                                <a:lnTo>
                                  <a:pt x="65" y="136"/>
                                </a:lnTo>
                                <a:lnTo>
                                  <a:pt x="65" y="122"/>
                                </a:lnTo>
                                <a:lnTo>
                                  <a:pt x="23" y="121"/>
                                </a:lnTo>
                                <a:lnTo>
                                  <a:pt x="22" y="136"/>
                                </a:lnTo>
                                <a:lnTo>
                                  <a:pt x="22" y="136"/>
                                </a:lnTo>
                                <a:lnTo>
                                  <a:pt x="22" y="136"/>
                                </a:lnTo>
                                <a:lnTo>
                                  <a:pt x="22" y="136"/>
                                </a:lnTo>
                                <a:lnTo>
                                  <a:pt x="21" y="136"/>
                                </a:lnTo>
                                <a:lnTo>
                                  <a:pt x="21" y="136"/>
                                </a:lnTo>
                                <a:lnTo>
                                  <a:pt x="21" y="136"/>
                                </a:lnTo>
                                <a:lnTo>
                                  <a:pt x="21" y="136"/>
                                </a:lnTo>
                                <a:lnTo>
                                  <a:pt x="20" y="136"/>
                                </a:lnTo>
                                <a:lnTo>
                                  <a:pt x="20" y="136"/>
                                </a:lnTo>
                                <a:lnTo>
                                  <a:pt x="20" y="136"/>
                                </a:lnTo>
                                <a:lnTo>
                                  <a:pt x="20" y="136"/>
                                </a:lnTo>
                                <a:lnTo>
                                  <a:pt x="20" y="136"/>
                                </a:lnTo>
                                <a:lnTo>
                                  <a:pt x="19" y="136"/>
                                </a:lnTo>
                                <a:lnTo>
                                  <a:pt x="19" y="136"/>
                                </a:lnTo>
                                <a:lnTo>
                                  <a:pt x="19" y="136"/>
                                </a:lnTo>
                                <a:lnTo>
                                  <a:pt x="19" y="136"/>
                                </a:lnTo>
                                <a:lnTo>
                                  <a:pt x="18" y="136"/>
                                </a:lnTo>
                                <a:lnTo>
                                  <a:pt x="18" y="136"/>
                                </a:lnTo>
                                <a:lnTo>
                                  <a:pt x="18" y="136"/>
                                </a:lnTo>
                                <a:lnTo>
                                  <a:pt x="18" y="136"/>
                                </a:lnTo>
                                <a:lnTo>
                                  <a:pt x="17" y="136"/>
                                </a:lnTo>
                                <a:lnTo>
                                  <a:pt x="17" y="136"/>
                                </a:lnTo>
                                <a:lnTo>
                                  <a:pt x="17" y="136"/>
                                </a:lnTo>
                                <a:lnTo>
                                  <a:pt x="17" y="136"/>
                                </a:lnTo>
                                <a:lnTo>
                                  <a:pt x="17" y="136"/>
                                </a:lnTo>
                                <a:lnTo>
                                  <a:pt x="16" y="136"/>
                                </a:lnTo>
                                <a:lnTo>
                                  <a:pt x="16" y="136"/>
                                </a:lnTo>
                                <a:lnTo>
                                  <a:pt x="16" y="136"/>
                                </a:lnTo>
                                <a:lnTo>
                                  <a:pt x="16" y="136"/>
                                </a:lnTo>
                                <a:lnTo>
                                  <a:pt x="15" y="136"/>
                                </a:lnTo>
                                <a:lnTo>
                                  <a:pt x="15" y="136"/>
                                </a:lnTo>
                                <a:lnTo>
                                  <a:pt x="15" y="136"/>
                                </a:lnTo>
                                <a:lnTo>
                                  <a:pt x="15" y="136"/>
                                </a:lnTo>
                                <a:lnTo>
                                  <a:pt x="14" y="136"/>
                                </a:lnTo>
                                <a:lnTo>
                                  <a:pt x="14" y="136"/>
                                </a:lnTo>
                                <a:lnTo>
                                  <a:pt x="14" y="136"/>
                                </a:lnTo>
                                <a:lnTo>
                                  <a:pt x="14" y="136"/>
                                </a:lnTo>
                                <a:lnTo>
                                  <a:pt x="14" y="136"/>
                                </a:lnTo>
                                <a:lnTo>
                                  <a:pt x="13" y="136"/>
                                </a:lnTo>
                                <a:lnTo>
                                  <a:pt x="13" y="136"/>
                                </a:lnTo>
                                <a:lnTo>
                                  <a:pt x="13" y="136"/>
                                </a:lnTo>
                                <a:lnTo>
                                  <a:pt x="13" y="136"/>
                                </a:lnTo>
                                <a:lnTo>
                                  <a:pt x="13" y="136"/>
                                </a:lnTo>
                                <a:lnTo>
                                  <a:pt x="12" y="136"/>
                                </a:lnTo>
                                <a:lnTo>
                                  <a:pt x="12" y="136"/>
                                </a:lnTo>
                                <a:lnTo>
                                  <a:pt x="12" y="136"/>
                                </a:lnTo>
                                <a:lnTo>
                                  <a:pt x="12" y="136"/>
                                </a:lnTo>
                                <a:lnTo>
                                  <a:pt x="12" y="136"/>
                                </a:lnTo>
                                <a:lnTo>
                                  <a:pt x="11" y="136"/>
                                </a:lnTo>
                                <a:lnTo>
                                  <a:pt x="11" y="136"/>
                                </a:lnTo>
                                <a:lnTo>
                                  <a:pt x="11" y="136"/>
                                </a:lnTo>
                                <a:lnTo>
                                  <a:pt x="11" y="136"/>
                                </a:lnTo>
                                <a:lnTo>
                                  <a:pt x="11" y="136"/>
                                </a:lnTo>
                                <a:lnTo>
                                  <a:pt x="10" y="136"/>
                                </a:lnTo>
                                <a:lnTo>
                                  <a:pt x="10" y="136"/>
                                </a:lnTo>
                                <a:lnTo>
                                  <a:pt x="10" y="136"/>
                                </a:lnTo>
                                <a:lnTo>
                                  <a:pt x="10" y="136"/>
                                </a:lnTo>
                                <a:lnTo>
                                  <a:pt x="10" y="136"/>
                                </a:lnTo>
                                <a:lnTo>
                                  <a:pt x="9" y="136"/>
                                </a:lnTo>
                                <a:lnTo>
                                  <a:pt x="9" y="136"/>
                                </a:lnTo>
                                <a:lnTo>
                                  <a:pt x="9" y="136"/>
                                </a:lnTo>
                                <a:lnTo>
                                  <a:pt x="9" y="136"/>
                                </a:lnTo>
                                <a:lnTo>
                                  <a:pt x="9" y="136"/>
                                </a:lnTo>
                                <a:lnTo>
                                  <a:pt x="8" y="136"/>
                                </a:lnTo>
                                <a:lnTo>
                                  <a:pt x="8" y="136"/>
                                </a:lnTo>
                                <a:lnTo>
                                  <a:pt x="8" y="136"/>
                                </a:lnTo>
                                <a:lnTo>
                                  <a:pt x="8" y="136"/>
                                </a:lnTo>
                                <a:lnTo>
                                  <a:pt x="8" y="136"/>
                                </a:lnTo>
                                <a:lnTo>
                                  <a:pt x="8" y="136"/>
                                </a:lnTo>
                                <a:lnTo>
                                  <a:pt x="7" y="136"/>
                                </a:lnTo>
                                <a:lnTo>
                                  <a:pt x="7" y="136"/>
                                </a:lnTo>
                                <a:lnTo>
                                  <a:pt x="7" y="136"/>
                                </a:lnTo>
                                <a:lnTo>
                                  <a:pt x="7" y="136"/>
                                </a:lnTo>
                                <a:lnTo>
                                  <a:pt x="7" y="136"/>
                                </a:lnTo>
                                <a:lnTo>
                                  <a:pt x="6" y="136"/>
                                </a:lnTo>
                                <a:lnTo>
                                  <a:pt x="6" y="136"/>
                                </a:lnTo>
                                <a:lnTo>
                                  <a:pt x="6" y="136"/>
                                </a:lnTo>
                                <a:lnTo>
                                  <a:pt x="6" y="136"/>
                                </a:lnTo>
                                <a:lnTo>
                                  <a:pt x="6" y="136"/>
                                </a:lnTo>
                                <a:lnTo>
                                  <a:pt x="6" y="136"/>
                                </a:lnTo>
                                <a:lnTo>
                                  <a:pt x="5" y="136"/>
                                </a:lnTo>
                                <a:lnTo>
                                  <a:pt x="5" y="136"/>
                                </a:lnTo>
                                <a:lnTo>
                                  <a:pt x="5" y="136"/>
                                </a:lnTo>
                                <a:lnTo>
                                  <a:pt x="5" y="136"/>
                                </a:lnTo>
                                <a:lnTo>
                                  <a:pt x="5" y="136"/>
                                </a:lnTo>
                                <a:lnTo>
                                  <a:pt x="5" y="136"/>
                                </a:lnTo>
                                <a:lnTo>
                                  <a:pt x="4" y="136"/>
                                </a:lnTo>
                                <a:lnTo>
                                  <a:pt x="4" y="136"/>
                                </a:lnTo>
                                <a:lnTo>
                                  <a:pt x="4" y="135"/>
                                </a:lnTo>
                                <a:lnTo>
                                  <a:pt x="4" y="135"/>
                                </a:lnTo>
                                <a:lnTo>
                                  <a:pt x="4" y="135"/>
                                </a:lnTo>
                                <a:lnTo>
                                  <a:pt x="4" y="135"/>
                                </a:lnTo>
                                <a:lnTo>
                                  <a:pt x="3" y="135"/>
                                </a:lnTo>
                                <a:lnTo>
                                  <a:pt x="3" y="135"/>
                                </a:lnTo>
                                <a:lnTo>
                                  <a:pt x="3" y="135"/>
                                </a:lnTo>
                                <a:lnTo>
                                  <a:pt x="3" y="135"/>
                                </a:lnTo>
                                <a:lnTo>
                                  <a:pt x="3" y="135"/>
                                </a:lnTo>
                                <a:lnTo>
                                  <a:pt x="3" y="135"/>
                                </a:lnTo>
                                <a:lnTo>
                                  <a:pt x="2" y="135"/>
                                </a:lnTo>
                                <a:lnTo>
                                  <a:pt x="2" y="135"/>
                                </a:lnTo>
                                <a:lnTo>
                                  <a:pt x="3" y="103"/>
                                </a:lnTo>
                                <a:lnTo>
                                  <a:pt x="0" y="17"/>
                                </a:lnTo>
                                <a:lnTo>
                                  <a:pt x="0" y="17"/>
                                </a:lnTo>
                                <a:lnTo>
                                  <a:pt x="0" y="17"/>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1" y="11"/>
                                </a:lnTo>
                                <a:lnTo>
                                  <a:pt x="1" y="11"/>
                                </a:lnTo>
                                <a:lnTo>
                                  <a:pt x="1" y="11"/>
                                </a:lnTo>
                                <a:lnTo>
                                  <a:pt x="1" y="10"/>
                                </a:lnTo>
                                <a:lnTo>
                                  <a:pt x="1" y="10"/>
                                </a:lnTo>
                                <a:lnTo>
                                  <a:pt x="1" y="10"/>
                                </a:lnTo>
                                <a:lnTo>
                                  <a:pt x="1" y="10"/>
                                </a:lnTo>
                                <a:lnTo>
                                  <a:pt x="1" y="10"/>
                                </a:lnTo>
                                <a:lnTo>
                                  <a:pt x="1" y="9"/>
                                </a:lnTo>
                                <a:lnTo>
                                  <a:pt x="1" y="9"/>
                                </a:lnTo>
                                <a:lnTo>
                                  <a:pt x="1" y="9"/>
                                </a:lnTo>
                                <a:lnTo>
                                  <a:pt x="1" y="9"/>
                                </a:lnTo>
                                <a:lnTo>
                                  <a:pt x="1" y="9"/>
                                </a:lnTo>
                                <a:lnTo>
                                  <a:pt x="1" y="8"/>
                                </a:lnTo>
                                <a:lnTo>
                                  <a:pt x="2" y="8"/>
                                </a:lnTo>
                                <a:lnTo>
                                  <a:pt x="2" y="8"/>
                                </a:lnTo>
                                <a:lnTo>
                                  <a:pt x="2" y="8"/>
                                </a:lnTo>
                                <a:lnTo>
                                  <a:pt x="2" y="8"/>
                                </a:lnTo>
                                <a:lnTo>
                                  <a:pt x="2" y="7"/>
                                </a:lnTo>
                                <a:lnTo>
                                  <a:pt x="2" y="7"/>
                                </a:lnTo>
                                <a:lnTo>
                                  <a:pt x="2" y="7"/>
                                </a:lnTo>
                                <a:lnTo>
                                  <a:pt x="2" y="7"/>
                                </a:lnTo>
                                <a:lnTo>
                                  <a:pt x="2" y="7"/>
                                </a:lnTo>
                                <a:lnTo>
                                  <a:pt x="3" y="6"/>
                                </a:lnTo>
                                <a:lnTo>
                                  <a:pt x="3" y="6"/>
                                </a:lnTo>
                                <a:lnTo>
                                  <a:pt x="3" y="6"/>
                                </a:lnTo>
                                <a:lnTo>
                                  <a:pt x="3" y="6"/>
                                </a:lnTo>
                                <a:lnTo>
                                  <a:pt x="3" y="6"/>
                                </a:lnTo>
                                <a:lnTo>
                                  <a:pt x="3" y="6"/>
                                </a:lnTo>
                                <a:lnTo>
                                  <a:pt x="3" y="5"/>
                                </a:lnTo>
                                <a:lnTo>
                                  <a:pt x="3" y="5"/>
                                </a:lnTo>
                                <a:lnTo>
                                  <a:pt x="4" y="5"/>
                                </a:lnTo>
                                <a:lnTo>
                                  <a:pt x="4" y="5"/>
                                </a:lnTo>
                                <a:lnTo>
                                  <a:pt x="4" y="5"/>
                                </a:lnTo>
                                <a:lnTo>
                                  <a:pt x="4" y="5"/>
                                </a:lnTo>
                                <a:lnTo>
                                  <a:pt x="4" y="4"/>
                                </a:lnTo>
                                <a:lnTo>
                                  <a:pt x="4" y="4"/>
                                </a:lnTo>
                                <a:lnTo>
                                  <a:pt x="5" y="4"/>
                                </a:lnTo>
                                <a:lnTo>
                                  <a:pt x="5" y="4"/>
                                </a:lnTo>
                                <a:lnTo>
                                  <a:pt x="5" y="4"/>
                                </a:lnTo>
                                <a:lnTo>
                                  <a:pt x="5" y="4"/>
                                </a:lnTo>
                                <a:lnTo>
                                  <a:pt x="5" y="4"/>
                                </a:lnTo>
                                <a:lnTo>
                                  <a:pt x="5" y="4"/>
                                </a:lnTo>
                                <a:lnTo>
                                  <a:pt x="6" y="3"/>
                                </a:lnTo>
                                <a:lnTo>
                                  <a:pt x="6" y="3"/>
                                </a:lnTo>
                                <a:lnTo>
                                  <a:pt x="6" y="3"/>
                                </a:lnTo>
                                <a:lnTo>
                                  <a:pt x="6" y="3"/>
                                </a:lnTo>
                                <a:lnTo>
                                  <a:pt x="6" y="3"/>
                                </a:lnTo>
                                <a:lnTo>
                                  <a:pt x="7" y="3"/>
                                </a:lnTo>
                                <a:lnTo>
                                  <a:pt x="7" y="3"/>
                                </a:lnTo>
                                <a:lnTo>
                                  <a:pt x="7" y="3"/>
                                </a:lnTo>
                                <a:lnTo>
                                  <a:pt x="7" y="2"/>
                                </a:lnTo>
                                <a:lnTo>
                                  <a:pt x="7" y="2"/>
                                </a:lnTo>
                                <a:lnTo>
                                  <a:pt x="8" y="2"/>
                                </a:lnTo>
                                <a:lnTo>
                                  <a:pt x="8" y="2"/>
                                </a:lnTo>
                                <a:lnTo>
                                  <a:pt x="8" y="2"/>
                                </a:lnTo>
                                <a:lnTo>
                                  <a:pt x="8" y="2"/>
                                </a:lnTo>
                                <a:lnTo>
                                  <a:pt x="8" y="2"/>
                                </a:lnTo>
                                <a:lnTo>
                                  <a:pt x="9" y="2"/>
                                </a:lnTo>
                                <a:lnTo>
                                  <a:pt x="9" y="2"/>
                                </a:lnTo>
                                <a:lnTo>
                                  <a:pt x="9" y="2"/>
                                </a:lnTo>
                                <a:lnTo>
                                  <a:pt x="9" y="2"/>
                                </a:lnTo>
                                <a:lnTo>
                                  <a:pt x="10" y="1"/>
                                </a:lnTo>
                                <a:lnTo>
                                  <a:pt x="10" y="1"/>
                                </a:lnTo>
                                <a:lnTo>
                                  <a:pt x="10" y="1"/>
                                </a:lnTo>
                                <a:lnTo>
                                  <a:pt x="10" y="1"/>
                                </a:lnTo>
                                <a:lnTo>
                                  <a:pt x="11" y="1"/>
                                </a:lnTo>
                                <a:lnTo>
                                  <a:pt x="11" y="1"/>
                                </a:lnTo>
                                <a:lnTo>
                                  <a:pt x="11" y="1"/>
                                </a:lnTo>
                                <a:lnTo>
                                  <a:pt x="11" y="1"/>
                                </a:lnTo>
                                <a:lnTo>
                                  <a:pt x="12" y="1"/>
                                </a:lnTo>
                                <a:lnTo>
                                  <a:pt x="12" y="1"/>
                                </a:lnTo>
                                <a:lnTo>
                                  <a:pt x="12" y="1"/>
                                </a:lnTo>
                                <a:lnTo>
                                  <a:pt x="12" y="1"/>
                                </a:lnTo>
                                <a:lnTo>
                                  <a:pt x="13" y="1"/>
                                </a:lnTo>
                                <a:lnTo>
                                  <a:pt x="13" y="1"/>
                                </a:lnTo>
                                <a:lnTo>
                                  <a:pt x="13" y="0"/>
                                </a:lnTo>
                                <a:lnTo>
                                  <a:pt x="75" y="0"/>
                                </a:lnTo>
                                <a:lnTo>
                                  <a:pt x="75" y="1"/>
                                </a:lnTo>
                                <a:lnTo>
                                  <a:pt x="76" y="1"/>
                                </a:lnTo>
                                <a:lnTo>
                                  <a:pt x="76" y="1"/>
                                </a:lnTo>
                                <a:lnTo>
                                  <a:pt x="76" y="1"/>
                                </a:lnTo>
                                <a:lnTo>
                                  <a:pt x="76" y="1"/>
                                </a:lnTo>
                                <a:lnTo>
                                  <a:pt x="77" y="1"/>
                                </a:lnTo>
                                <a:lnTo>
                                  <a:pt x="77" y="1"/>
                                </a:lnTo>
                                <a:lnTo>
                                  <a:pt x="77" y="1"/>
                                </a:lnTo>
                                <a:lnTo>
                                  <a:pt x="77" y="1"/>
                                </a:lnTo>
                                <a:lnTo>
                                  <a:pt x="78" y="1"/>
                                </a:lnTo>
                                <a:lnTo>
                                  <a:pt x="78" y="1"/>
                                </a:lnTo>
                                <a:lnTo>
                                  <a:pt x="78" y="2"/>
                                </a:lnTo>
                                <a:lnTo>
                                  <a:pt x="78" y="2"/>
                                </a:lnTo>
                                <a:lnTo>
                                  <a:pt x="79" y="2"/>
                                </a:lnTo>
                                <a:lnTo>
                                  <a:pt x="79" y="2"/>
                                </a:lnTo>
                                <a:lnTo>
                                  <a:pt x="79" y="2"/>
                                </a:lnTo>
                                <a:lnTo>
                                  <a:pt x="79" y="2"/>
                                </a:lnTo>
                                <a:lnTo>
                                  <a:pt x="80" y="2"/>
                                </a:lnTo>
                                <a:lnTo>
                                  <a:pt x="80" y="2"/>
                                </a:lnTo>
                                <a:lnTo>
                                  <a:pt x="80" y="2"/>
                                </a:lnTo>
                                <a:lnTo>
                                  <a:pt x="80" y="3"/>
                                </a:lnTo>
                                <a:lnTo>
                                  <a:pt x="80" y="3"/>
                                </a:lnTo>
                                <a:lnTo>
                                  <a:pt x="81" y="3"/>
                                </a:lnTo>
                                <a:lnTo>
                                  <a:pt x="81" y="3"/>
                                </a:lnTo>
                                <a:lnTo>
                                  <a:pt x="81" y="3"/>
                                </a:lnTo>
                                <a:lnTo>
                                  <a:pt x="81" y="3"/>
                                </a:lnTo>
                                <a:lnTo>
                                  <a:pt x="82" y="3"/>
                                </a:lnTo>
                                <a:lnTo>
                                  <a:pt x="82" y="3"/>
                                </a:lnTo>
                                <a:lnTo>
                                  <a:pt x="82" y="4"/>
                                </a:lnTo>
                                <a:lnTo>
                                  <a:pt x="82" y="4"/>
                                </a:lnTo>
                                <a:lnTo>
                                  <a:pt x="82" y="4"/>
                                </a:lnTo>
                                <a:lnTo>
                                  <a:pt x="82" y="4"/>
                                </a:lnTo>
                                <a:lnTo>
                                  <a:pt x="83" y="4"/>
                                </a:lnTo>
                                <a:lnTo>
                                  <a:pt x="83" y="4"/>
                                </a:lnTo>
                                <a:lnTo>
                                  <a:pt x="83" y="4"/>
                                </a:lnTo>
                                <a:lnTo>
                                  <a:pt x="83" y="5"/>
                                </a:lnTo>
                                <a:lnTo>
                                  <a:pt x="83" y="5"/>
                                </a:lnTo>
                                <a:lnTo>
                                  <a:pt x="84" y="5"/>
                                </a:lnTo>
                                <a:lnTo>
                                  <a:pt x="84" y="5"/>
                                </a:lnTo>
                                <a:lnTo>
                                  <a:pt x="84" y="5"/>
                                </a:lnTo>
                                <a:lnTo>
                                  <a:pt x="84" y="5"/>
                                </a:lnTo>
                                <a:lnTo>
                                  <a:pt x="84" y="5"/>
                                </a:lnTo>
                                <a:lnTo>
                                  <a:pt x="84" y="6"/>
                                </a:lnTo>
                                <a:lnTo>
                                  <a:pt x="84" y="6"/>
                                </a:lnTo>
                                <a:lnTo>
                                  <a:pt x="85" y="6"/>
                                </a:lnTo>
                                <a:lnTo>
                                  <a:pt x="85" y="6"/>
                                </a:lnTo>
                                <a:lnTo>
                                  <a:pt x="85" y="6"/>
                                </a:lnTo>
                                <a:lnTo>
                                  <a:pt x="85" y="6"/>
                                </a:lnTo>
                                <a:lnTo>
                                  <a:pt x="85" y="7"/>
                                </a:lnTo>
                                <a:lnTo>
                                  <a:pt x="85" y="7"/>
                                </a:lnTo>
                                <a:lnTo>
                                  <a:pt x="86" y="7"/>
                                </a:lnTo>
                                <a:lnTo>
                                  <a:pt x="86" y="7"/>
                                </a:lnTo>
                                <a:lnTo>
                                  <a:pt x="86" y="7"/>
                                </a:lnTo>
                                <a:lnTo>
                                  <a:pt x="86" y="8"/>
                                </a:lnTo>
                                <a:lnTo>
                                  <a:pt x="86" y="8"/>
                                </a:lnTo>
                                <a:lnTo>
                                  <a:pt x="86" y="8"/>
                                </a:lnTo>
                                <a:lnTo>
                                  <a:pt x="86" y="8"/>
                                </a:lnTo>
                                <a:lnTo>
                                  <a:pt x="86" y="8"/>
                                </a:lnTo>
                                <a:lnTo>
                                  <a:pt x="86" y="9"/>
                                </a:lnTo>
                                <a:lnTo>
                                  <a:pt x="87" y="9"/>
                                </a:lnTo>
                                <a:lnTo>
                                  <a:pt x="87" y="9"/>
                                </a:lnTo>
                                <a:lnTo>
                                  <a:pt x="87" y="9"/>
                                </a:lnTo>
                                <a:lnTo>
                                  <a:pt x="87" y="9"/>
                                </a:lnTo>
                                <a:lnTo>
                                  <a:pt x="87" y="10"/>
                                </a:lnTo>
                                <a:lnTo>
                                  <a:pt x="87" y="10"/>
                                </a:lnTo>
                                <a:lnTo>
                                  <a:pt x="87" y="10"/>
                                </a:lnTo>
                                <a:lnTo>
                                  <a:pt x="87" y="10"/>
                                </a:lnTo>
                                <a:lnTo>
                                  <a:pt x="87" y="10"/>
                                </a:lnTo>
                                <a:lnTo>
                                  <a:pt x="87" y="11"/>
                                </a:lnTo>
                                <a:lnTo>
                                  <a:pt x="88" y="11"/>
                                </a:lnTo>
                                <a:lnTo>
                                  <a:pt x="88" y="11"/>
                                </a:lnTo>
                                <a:lnTo>
                                  <a:pt x="88" y="11"/>
                                </a:lnTo>
                                <a:lnTo>
                                  <a:pt x="88" y="11"/>
                                </a:lnTo>
                                <a:lnTo>
                                  <a:pt x="88" y="12"/>
                                </a:lnTo>
                                <a:lnTo>
                                  <a:pt x="88" y="12"/>
                                </a:lnTo>
                                <a:lnTo>
                                  <a:pt x="88" y="12"/>
                                </a:lnTo>
                                <a:lnTo>
                                  <a:pt x="88" y="12"/>
                                </a:lnTo>
                                <a:lnTo>
                                  <a:pt x="88" y="13"/>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9" y="16"/>
                                </a:lnTo>
                                <a:lnTo>
                                  <a:pt x="89" y="16"/>
                                </a:lnTo>
                                <a:lnTo>
                                  <a:pt x="89" y="16"/>
                                </a:lnTo>
                                <a:lnTo>
                                  <a:pt x="89" y="16"/>
                                </a:lnTo>
                                <a:lnTo>
                                  <a:pt x="89" y="17"/>
                                </a:lnTo>
                                <a:lnTo>
                                  <a:pt x="89" y="17"/>
                                </a:lnTo>
                                <a:lnTo>
                                  <a:pt x="89" y="17"/>
                                </a:lnTo>
                                <a:lnTo>
                                  <a:pt x="89" y="17"/>
                                </a:lnTo>
                                <a:lnTo>
                                  <a:pt x="89" y="18"/>
                                </a:lnTo>
                                <a:lnTo>
                                  <a:pt x="89" y="18"/>
                                </a:lnTo>
                                <a:lnTo>
                                  <a:pt x="85" y="102"/>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730" name="Freeform 1730"/>
                        <wps:cNvSpPr>
                          <a:spLocks/>
                        </wps:cNvSpPr>
                        <wps:spPr bwMode="auto">
                          <a:xfrm>
                            <a:off x="2033" y="1610"/>
                            <a:ext cx="89" cy="137"/>
                          </a:xfrm>
                          <a:custGeom>
                            <a:avLst/>
                            <a:gdLst>
                              <a:gd name="T0" fmla="*/ 85 w 89"/>
                              <a:gd name="T1" fmla="*/ 104 h 137"/>
                              <a:gd name="T2" fmla="*/ 85 w 89"/>
                              <a:gd name="T3" fmla="*/ 107 h 137"/>
                              <a:gd name="T4" fmla="*/ 86 w 89"/>
                              <a:gd name="T5" fmla="*/ 110 h 137"/>
                              <a:gd name="T6" fmla="*/ 86 w 89"/>
                              <a:gd name="T7" fmla="*/ 112 h 137"/>
                              <a:gd name="T8" fmla="*/ 86 w 89"/>
                              <a:gd name="T9" fmla="*/ 115 h 137"/>
                              <a:gd name="T10" fmla="*/ 86 w 89"/>
                              <a:gd name="T11" fmla="*/ 118 h 137"/>
                              <a:gd name="T12" fmla="*/ 86 w 89"/>
                              <a:gd name="T13" fmla="*/ 120 h 137"/>
                              <a:gd name="T14" fmla="*/ 86 w 89"/>
                              <a:gd name="T15" fmla="*/ 123 h 137"/>
                              <a:gd name="T16" fmla="*/ 86 w 89"/>
                              <a:gd name="T17" fmla="*/ 125 h 137"/>
                              <a:gd name="T18" fmla="*/ 86 w 89"/>
                              <a:gd name="T19" fmla="*/ 127 h 137"/>
                              <a:gd name="T20" fmla="*/ 86 w 89"/>
                              <a:gd name="T21" fmla="*/ 129 h 137"/>
                              <a:gd name="T22" fmla="*/ 86 w 89"/>
                              <a:gd name="T23" fmla="*/ 131 h 137"/>
                              <a:gd name="T24" fmla="*/ 86 w 89"/>
                              <a:gd name="T25" fmla="*/ 134 h 137"/>
                              <a:gd name="T26" fmla="*/ 86 w 89"/>
                              <a:gd name="T27" fmla="*/ 136 h 137"/>
                              <a:gd name="T28" fmla="*/ 23 w 89"/>
                              <a:gd name="T29" fmla="*/ 121 h 137"/>
                              <a:gd name="T30" fmla="*/ 21 w 89"/>
                              <a:gd name="T31" fmla="*/ 136 h 137"/>
                              <a:gd name="T32" fmla="*/ 19 w 89"/>
                              <a:gd name="T33" fmla="*/ 136 h 137"/>
                              <a:gd name="T34" fmla="*/ 18 w 89"/>
                              <a:gd name="T35" fmla="*/ 136 h 137"/>
                              <a:gd name="T36" fmla="*/ 16 w 89"/>
                              <a:gd name="T37" fmla="*/ 136 h 137"/>
                              <a:gd name="T38" fmla="*/ 14 w 89"/>
                              <a:gd name="T39" fmla="*/ 136 h 137"/>
                              <a:gd name="T40" fmla="*/ 13 w 89"/>
                              <a:gd name="T41" fmla="*/ 136 h 137"/>
                              <a:gd name="T42" fmla="*/ 12 w 89"/>
                              <a:gd name="T43" fmla="*/ 136 h 137"/>
                              <a:gd name="T44" fmla="*/ 10 w 89"/>
                              <a:gd name="T45" fmla="*/ 136 h 137"/>
                              <a:gd name="T46" fmla="*/ 9 w 89"/>
                              <a:gd name="T47" fmla="*/ 136 h 137"/>
                              <a:gd name="T48" fmla="*/ 8 w 89"/>
                              <a:gd name="T49" fmla="*/ 136 h 137"/>
                              <a:gd name="T50" fmla="*/ 6 w 89"/>
                              <a:gd name="T51" fmla="*/ 136 h 137"/>
                              <a:gd name="T52" fmla="*/ 5 w 89"/>
                              <a:gd name="T53" fmla="*/ 136 h 137"/>
                              <a:gd name="T54" fmla="*/ 4 w 89"/>
                              <a:gd name="T55" fmla="*/ 135 h 137"/>
                              <a:gd name="T56" fmla="*/ 3 w 89"/>
                              <a:gd name="T57" fmla="*/ 135 h 137"/>
                              <a:gd name="T58" fmla="*/ 0 w 89"/>
                              <a:gd name="T59" fmla="*/ 17 h 137"/>
                              <a:gd name="T60" fmla="*/ 0 w 89"/>
                              <a:gd name="T61" fmla="*/ 15 h 137"/>
                              <a:gd name="T62" fmla="*/ 0 w 89"/>
                              <a:gd name="T63" fmla="*/ 13 h 137"/>
                              <a:gd name="T64" fmla="*/ 1 w 89"/>
                              <a:gd name="T65" fmla="*/ 11 h 137"/>
                              <a:gd name="T66" fmla="*/ 1 w 89"/>
                              <a:gd name="T67" fmla="*/ 10 h 137"/>
                              <a:gd name="T68" fmla="*/ 2 w 89"/>
                              <a:gd name="T69" fmla="*/ 8 h 137"/>
                              <a:gd name="T70" fmla="*/ 2 w 89"/>
                              <a:gd name="T71" fmla="*/ 7 h 137"/>
                              <a:gd name="T72" fmla="*/ 3 w 89"/>
                              <a:gd name="T73" fmla="*/ 6 h 137"/>
                              <a:gd name="T74" fmla="*/ 4 w 89"/>
                              <a:gd name="T75" fmla="*/ 4 h 137"/>
                              <a:gd name="T76" fmla="*/ 5 w 89"/>
                              <a:gd name="T77" fmla="*/ 4 h 137"/>
                              <a:gd name="T78" fmla="*/ 7 w 89"/>
                              <a:gd name="T79" fmla="*/ 3 h 137"/>
                              <a:gd name="T80" fmla="*/ 8 w 89"/>
                              <a:gd name="T81" fmla="*/ 2 h 137"/>
                              <a:gd name="T82" fmla="*/ 10 w 89"/>
                              <a:gd name="T83" fmla="*/ 1 h 137"/>
                              <a:gd name="T84" fmla="*/ 12 w 89"/>
                              <a:gd name="T85" fmla="*/ 1 h 137"/>
                              <a:gd name="T86" fmla="*/ 75 w 89"/>
                              <a:gd name="T87" fmla="*/ 0 h 137"/>
                              <a:gd name="T88" fmla="*/ 77 w 89"/>
                              <a:gd name="T89" fmla="*/ 1 h 137"/>
                              <a:gd name="T90" fmla="*/ 79 w 89"/>
                              <a:gd name="T91" fmla="*/ 2 h 137"/>
                              <a:gd name="T92" fmla="*/ 80 w 89"/>
                              <a:gd name="T93" fmla="*/ 3 h 137"/>
                              <a:gd name="T94" fmla="*/ 82 w 89"/>
                              <a:gd name="T95" fmla="*/ 3 h 137"/>
                              <a:gd name="T96" fmla="*/ 83 w 89"/>
                              <a:gd name="T97" fmla="*/ 4 h 137"/>
                              <a:gd name="T98" fmla="*/ 84 w 89"/>
                              <a:gd name="T99" fmla="*/ 5 h 137"/>
                              <a:gd name="T100" fmla="*/ 85 w 89"/>
                              <a:gd name="T101" fmla="*/ 7 h 137"/>
                              <a:gd name="T102" fmla="*/ 86 w 89"/>
                              <a:gd name="T103" fmla="*/ 8 h 137"/>
                              <a:gd name="T104" fmla="*/ 87 w 89"/>
                              <a:gd name="T105" fmla="*/ 9 h 137"/>
                              <a:gd name="T106" fmla="*/ 88 w 89"/>
                              <a:gd name="T107" fmla="*/ 11 h 137"/>
                              <a:gd name="T108" fmla="*/ 88 w 89"/>
                              <a:gd name="T109" fmla="*/ 12 h 137"/>
                              <a:gd name="T110" fmla="*/ 88 w 89"/>
                              <a:gd name="T111" fmla="*/ 14 h 137"/>
                              <a:gd name="T112" fmla="*/ 89 w 89"/>
                              <a:gd name="T113" fmla="*/ 16 h 137"/>
                              <a:gd name="T114" fmla="*/ 89 w 89"/>
                              <a:gd name="T115" fmla="*/ 18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9" h="137">
                                <a:moveTo>
                                  <a:pt x="85" y="102"/>
                                </a:moveTo>
                                <a:lnTo>
                                  <a:pt x="85" y="102"/>
                                </a:lnTo>
                                <a:lnTo>
                                  <a:pt x="85" y="103"/>
                                </a:lnTo>
                                <a:lnTo>
                                  <a:pt x="85" y="103"/>
                                </a:lnTo>
                                <a:lnTo>
                                  <a:pt x="85" y="104"/>
                                </a:lnTo>
                                <a:lnTo>
                                  <a:pt x="85" y="104"/>
                                </a:lnTo>
                                <a:lnTo>
                                  <a:pt x="85" y="104"/>
                                </a:lnTo>
                                <a:lnTo>
                                  <a:pt x="85" y="105"/>
                                </a:lnTo>
                                <a:lnTo>
                                  <a:pt x="85" y="105"/>
                                </a:lnTo>
                                <a:lnTo>
                                  <a:pt x="85" y="106"/>
                                </a:lnTo>
                                <a:lnTo>
                                  <a:pt x="85" y="106"/>
                                </a:lnTo>
                                <a:lnTo>
                                  <a:pt x="85" y="106"/>
                                </a:lnTo>
                                <a:lnTo>
                                  <a:pt x="85" y="107"/>
                                </a:lnTo>
                                <a:lnTo>
                                  <a:pt x="85" y="107"/>
                                </a:lnTo>
                                <a:lnTo>
                                  <a:pt x="86" y="107"/>
                                </a:lnTo>
                                <a:lnTo>
                                  <a:pt x="86" y="108"/>
                                </a:lnTo>
                                <a:lnTo>
                                  <a:pt x="86" y="108"/>
                                </a:lnTo>
                                <a:lnTo>
                                  <a:pt x="86" y="109"/>
                                </a:lnTo>
                                <a:lnTo>
                                  <a:pt x="86" y="109"/>
                                </a:lnTo>
                                <a:lnTo>
                                  <a:pt x="86" y="109"/>
                                </a:lnTo>
                                <a:lnTo>
                                  <a:pt x="86" y="110"/>
                                </a:lnTo>
                                <a:lnTo>
                                  <a:pt x="86" y="110"/>
                                </a:lnTo>
                                <a:lnTo>
                                  <a:pt x="86" y="111"/>
                                </a:lnTo>
                                <a:lnTo>
                                  <a:pt x="86" y="111"/>
                                </a:lnTo>
                                <a:lnTo>
                                  <a:pt x="86" y="111"/>
                                </a:lnTo>
                                <a:lnTo>
                                  <a:pt x="86" y="112"/>
                                </a:lnTo>
                                <a:lnTo>
                                  <a:pt x="86" y="112"/>
                                </a:lnTo>
                                <a:lnTo>
                                  <a:pt x="86" y="112"/>
                                </a:lnTo>
                                <a:lnTo>
                                  <a:pt x="86" y="113"/>
                                </a:lnTo>
                                <a:lnTo>
                                  <a:pt x="86" y="113"/>
                                </a:lnTo>
                                <a:lnTo>
                                  <a:pt x="86" y="114"/>
                                </a:lnTo>
                                <a:lnTo>
                                  <a:pt x="86" y="114"/>
                                </a:lnTo>
                                <a:lnTo>
                                  <a:pt x="86" y="114"/>
                                </a:lnTo>
                                <a:lnTo>
                                  <a:pt x="86" y="115"/>
                                </a:lnTo>
                                <a:lnTo>
                                  <a:pt x="86" y="115"/>
                                </a:lnTo>
                                <a:lnTo>
                                  <a:pt x="86" y="115"/>
                                </a:lnTo>
                                <a:lnTo>
                                  <a:pt x="86" y="116"/>
                                </a:lnTo>
                                <a:lnTo>
                                  <a:pt x="86" y="116"/>
                                </a:lnTo>
                                <a:lnTo>
                                  <a:pt x="86" y="117"/>
                                </a:lnTo>
                                <a:lnTo>
                                  <a:pt x="86" y="117"/>
                                </a:lnTo>
                                <a:lnTo>
                                  <a:pt x="86" y="117"/>
                                </a:lnTo>
                                <a:lnTo>
                                  <a:pt x="86" y="118"/>
                                </a:lnTo>
                                <a:lnTo>
                                  <a:pt x="86" y="118"/>
                                </a:lnTo>
                                <a:lnTo>
                                  <a:pt x="86" y="118"/>
                                </a:lnTo>
                                <a:lnTo>
                                  <a:pt x="86" y="119"/>
                                </a:lnTo>
                                <a:lnTo>
                                  <a:pt x="86" y="119"/>
                                </a:lnTo>
                                <a:lnTo>
                                  <a:pt x="86" y="119"/>
                                </a:lnTo>
                                <a:lnTo>
                                  <a:pt x="86" y="120"/>
                                </a:lnTo>
                                <a:lnTo>
                                  <a:pt x="86" y="120"/>
                                </a:lnTo>
                                <a:lnTo>
                                  <a:pt x="86" y="120"/>
                                </a:lnTo>
                                <a:lnTo>
                                  <a:pt x="86" y="121"/>
                                </a:lnTo>
                                <a:lnTo>
                                  <a:pt x="86" y="121"/>
                                </a:lnTo>
                                <a:lnTo>
                                  <a:pt x="86" y="121"/>
                                </a:lnTo>
                                <a:lnTo>
                                  <a:pt x="86" y="122"/>
                                </a:lnTo>
                                <a:lnTo>
                                  <a:pt x="86" y="122"/>
                                </a:lnTo>
                                <a:lnTo>
                                  <a:pt x="86" y="123"/>
                                </a:lnTo>
                                <a:lnTo>
                                  <a:pt x="86" y="123"/>
                                </a:lnTo>
                                <a:lnTo>
                                  <a:pt x="86" y="123"/>
                                </a:lnTo>
                                <a:lnTo>
                                  <a:pt x="86" y="123"/>
                                </a:lnTo>
                                <a:lnTo>
                                  <a:pt x="86" y="124"/>
                                </a:lnTo>
                                <a:lnTo>
                                  <a:pt x="86" y="124"/>
                                </a:lnTo>
                                <a:lnTo>
                                  <a:pt x="86" y="125"/>
                                </a:lnTo>
                                <a:lnTo>
                                  <a:pt x="86" y="125"/>
                                </a:lnTo>
                                <a:lnTo>
                                  <a:pt x="86" y="125"/>
                                </a:lnTo>
                                <a:lnTo>
                                  <a:pt x="86" y="126"/>
                                </a:lnTo>
                                <a:lnTo>
                                  <a:pt x="86" y="126"/>
                                </a:lnTo>
                                <a:lnTo>
                                  <a:pt x="86" y="126"/>
                                </a:lnTo>
                                <a:lnTo>
                                  <a:pt x="86" y="127"/>
                                </a:lnTo>
                                <a:lnTo>
                                  <a:pt x="86" y="127"/>
                                </a:lnTo>
                                <a:lnTo>
                                  <a:pt x="86" y="127"/>
                                </a:lnTo>
                                <a:lnTo>
                                  <a:pt x="86" y="127"/>
                                </a:lnTo>
                                <a:lnTo>
                                  <a:pt x="86" y="128"/>
                                </a:lnTo>
                                <a:lnTo>
                                  <a:pt x="86" y="128"/>
                                </a:lnTo>
                                <a:lnTo>
                                  <a:pt x="86" y="128"/>
                                </a:lnTo>
                                <a:lnTo>
                                  <a:pt x="86" y="129"/>
                                </a:lnTo>
                                <a:lnTo>
                                  <a:pt x="86" y="129"/>
                                </a:lnTo>
                                <a:lnTo>
                                  <a:pt x="86" y="129"/>
                                </a:lnTo>
                                <a:lnTo>
                                  <a:pt x="86" y="130"/>
                                </a:lnTo>
                                <a:lnTo>
                                  <a:pt x="86" y="130"/>
                                </a:lnTo>
                                <a:lnTo>
                                  <a:pt x="86" y="130"/>
                                </a:lnTo>
                                <a:lnTo>
                                  <a:pt x="86" y="131"/>
                                </a:lnTo>
                                <a:lnTo>
                                  <a:pt x="86" y="131"/>
                                </a:lnTo>
                                <a:lnTo>
                                  <a:pt x="86" y="131"/>
                                </a:lnTo>
                                <a:lnTo>
                                  <a:pt x="86" y="131"/>
                                </a:lnTo>
                                <a:lnTo>
                                  <a:pt x="86" y="132"/>
                                </a:lnTo>
                                <a:lnTo>
                                  <a:pt x="86" y="132"/>
                                </a:lnTo>
                                <a:lnTo>
                                  <a:pt x="86" y="132"/>
                                </a:lnTo>
                                <a:lnTo>
                                  <a:pt x="86" y="133"/>
                                </a:lnTo>
                                <a:lnTo>
                                  <a:pt x="86" y="133"/>
                                </a:lnTo>
                                <a:lnTo>
                                  <a:pt x="86" y="133"/>
                                </a:lnTo>
                                <a:lnTo>
                                  <a:pt x="86" y="134"/>
                                </a:lnTo>
                                <a:lnTo>
                                  <a:pt x="86" y="134"/>
                                </a:lnTo>
                                <a:lnTo>
                                  <a:pt x="86" y="134"/>
                                </a:lnTo>
                                <a:lnTo>
                                  <a:pt x="86" y="135"/>
                                </a:lnTo>
                                <a:lnTo>
                                  <a:pt x="86" y="135"/>
                                </a:lnTo>
                                <a:lnTo>
                                  <a:pt x="86" y="135"/>
                                </a:lnTo>
                                <a:lnTo>
                                  <a:pt x="86" y="135"/>
                                </a:lnTo>
                                <a:lnTo>
                                  <a:pt x="86" y="136"/>
                                </a:lnTo>
                                <a:lnTo>
                                  <a:pt x="86" y="136"/>
                                </a:lnTo>
                                <a:lnTo>
                                  <a:pt x="86" y="136"/>
                                </a:lnTo>
                                <a:lnTo>
                                  <a:pt x="86" y="137"/>
                                </a:lnTo>
                                <a:lnTo>
                                  <a:pt x="86" y="137"/>
                                </a:lnTo>
                                <a:lnTo>
                                  <a:pt x="65" y="136"/>
                                </a:lnTo>
                                <a:lnTo>
                                  <a:pt x="65" y="122"/>
                                </a:lnTo>
                                <a:lnTo>
                                  <a:pt x="23" y="121"/>
                                </a:lnTo>
                                <a:lnTo>
                                  <a:pt x="22" y="136"/>
                                </a:lnTo>
                                <a:lnTo>
                                  <a:pt x="22" y="136"/>
                                </a:lnTo>
                                <a:lnTo>
                                  <a:pt x="22" y="136"/>
                                </a:lnTo>
                                <a:lnTo>
                                  <a:pt x="22" y="136"/>
                                </a:lnTo>
                                <a:lnTo>
                                  <a:pt x="21" y="136"/>
                                </a:lnTo>
                                <a:lnTo>
                                  <a:pt x="21" y="136"/>
                                </a:lnTo>
                                <a:lnTo>
                                  <a:pt x="21" y="136"/>
                                </a:lnTo>
                                <a:lnTo>
                                  <a:pt x="21" y="136"/>
                                </a:lnTo>
                                <a:lnTo>
                                  <a:pt x="20" y="136"/>
                                </a:lnTo>
                                <a:lnTo>
                                  <a:pt x="20" y="136"/>
                                </a:lnTo>
                                <a:lnTo>
                                  <a:pt x="20" y="136"/>
                                </a:lnTo>
                                <a:lnTo>
                                  <a:pt x="20" y="136"/>
                                </a:lnTo>
                                <a:lnTo>
                                  <a:pt x="20" y="136"/>
                                </a:lnTo>
                                <a:lnTo>
                                  <a:pt x="19" y="136"/>
                                </a:lnTo>
                                <a:lnTo>
                                  <a:pt x="19" y="136"/>
                                </a:lnTo>
                                <a:lnTo>
                                  <a:pt x="19" y="136"/>
                                </a:lnTo>
                                <a:lnTo>
                                  <a:pt x="19" y="136"/>
                                </a:lnTo>
                                <a:lnTo>
                                  <a:pt x="18" y="136"/>
                                </a:lnTo>
                                <a:lnTo>
                                  <a:pt x="18" y="136"/>
                                </a:lnTo>
                                <a:lnTo>
                                  <a:pt x="18" y="136"/>
                                </a:lnTo>
                                <a:lnTo>
                                  <a:pt x="18" y="136"/>
                                </a:lnTo>
                                <a:lnTo>
                                  <a:pt x="17" y="136"/>
                                </a:lnTo>
                                <a:lnTo>
                                  <a:pt x="17" y="136"/>
                                </a:lnTo>
                                <a:lnTo>
                                  <a:pt x="17" y="136"/>
                                </a:lnTo>
                                <a:lnTo>
                                  <a:pt x="17" y="136"/>
                                </a:lnTo>
                                <a:lnTo>
                                  <a:pt x="17" y="136"/>
                                </a:lnTo>
                                <a:lnTo>
                                  <a:pt x="16" y="136"/>
                                </a:lnTo>
                                <a:lnTo>
                                  <a:pt x="16" y="136"/>
                                </a:lnTo>
                                <a:lnTo>
                                  <a:pt x="16" y="136"/>
                                </a:lnTo>
                                <a:lnTo>
                                  <a:pt x="16" y="136"/>
                                </a:lnTo>
                                <a:lnTo>
                                  <a:pt x="15" y="136"/>
                                </a:lnTo>
                                <a:lnTo>
                                  <a:pt x="15" y="136"/>
                                </a:lnTo>
                                <a:lnTo>
                                  <a:pt x="15" y="136"/>
                                </a:lnTo>
                                <a:lnTo>
                                  <a:pt x="15" y="136"/>
                                </a:lnTo>
                                <a:lnTo>
                                  <a:pt x="14" y="136"/>
                                </a:lnTo>
                                <a:lnTo>
                                  <a:pt x="14" y="136"/>
                                </a:lnTo>
                                <a:lnTo>
                                  <a:pt x="14" y="136"/>
                                </a:lnTo>
                                <a:lnTo>
                                  <a:pt x="14" y="136"/>
                                </a:lnTo>
                                <a:lnTo>
                                  <a:pt x="14" y="136"/>
                                </a:lnTo>
                                <a:lnTo>
                                  <a:pt x="13" y="136"/>
                                </a:lnTo>
                                <a:lnTo>
                                  <a:pt x="13" y="136"/>
                                </a:lnTo>
                                <a:lnTo>
                                  <a:pt x="13" y="136"/>
                                </a:lnTo>
                                <a:lnTo>
                                  <a:pt x="13" y="136"/>
                                </a:lnTo>
                                <a:lnTo>
                                  <a:pt x="13" y="136"/>
                                </a:lnTo>
                                <a:lnTo>
                                  <a:pt x="12" y="136"/>
                                </a:lnTo>
                                <a:lnTo>
                                  <a:pt x="12" y="136"/>
                                </a:lnTo>
                                <a:lnTo>
                                  <a:pt x="12" y="136"/>
                                </a:lnTo>
                                <a:lnTo>
                                  <a:pt x="12" y="136"/>
                                </a:lnTo>
                                <a:lnTo>
                                  <a:pt x="12" y="136"/>
                                </a:lnTo>
                                <a:lnTo>
                                  <a:pt x="11" y="136"/>
                                </a:lnTo>
                                <a:lnTo>
                                  <a:pt x="11" y="136"/>
                                </a:lnTo>
                                <a:lnTo>
                                  <a:pt x="11" y="136"/>
                                </a:lnTo>
                                <a:lnTo>
                                  <a:pt x="11" y="136"/>
                                </a:lnTo>
                                <a:lnTo>
                                  <a:pt x="11" y="136"/>
                                </a:lnTo>
                                <a:lnTo>
                                  <a:pt x="10" y="136"/>
                                </a:lnTo>
                                <a:lnTo>
                                  <a:pt x="10" y="136"/>
                                </a:lnTo>
                                <a:lnTo>
                                  <a:pt x="10" y="136"/>
                                </a:lnTo>
                                <a:lnTo>
                                  <a:pt x="10" y="136"/>
                                </a:lnTo>
                                <a:lnTo>
                                  <a:pt x="10" y="136"/>
                                </a:lnTo>
                                <a:lnTo>
                                  <a:pt x="9" y="136"/>
                                </a:lnTo>
                                <a:lnTo>
                                  <a:pt x="9" y="136"/>
                                </a:lnTo>
                                <a:lnTo>
                                  <a:pt x="9" y="136"/>
                                </a:lnTo>
                                <a:lnTo>
                                  <a:pt x="9" y="136"/>
                                </a:lnTo>
                                <a:lnTo>
                                  <a:pt x="9" y="136"/>
                                </a:lnTo>
                                <a:lnTo>
                                  <a:pt x="8" y="136"/>
                                </a:lnTo>
                                <a:lnTo>
                                  <a:pt x="8" y="136"/>
                                </a:lnTo>
                                <a:lnTo>
                                  <a:pt x="8" y="136"/>
                                </a:lnTo>
                                <a:lnTo>
                                  <a:pt x="8" y="136"/>
                                </a:lnTo>
                                <a:lnTo>
                                  <a:pt x="8" y="136"/>
                                </a:lnTo>
                                <a:lnTo>
                                  <a:pt x="8" y="136"/>
                                </a:lnTo>
                                <a:lnTo>
                                  <a:pt x="7" y="136"/>
                                </a:lnTo>
                                <a:lnTo>
                                  <a:pt x="7" y="136"/>
                                </a:lnTo>
                                <a:lnTo>
                                  <a:pt x="7" y="136"/>
                                </a:lnTo>
                                <a:lnTo>
                                  <a:pt x="7" y="136"/>
                                </a:lnTo>
                                <a:lnTo>
                                  <a:pt x="7" y="136"/>
                                </a:lnTo>
                                <a:lnTo>
                                  <a:pt x="6" y="136"/>
                                </a:lnTo>
                                <a:lnTo>
                                  <a:pt x="6" y="136"/>
                                </a:lnTo>
                                <a:lnTo>
                                  <a:pt x="6" y="136"/>
                                </a:lnTo>
                                <a:lnTo>
                                  <a:pt x="6" y="136"/>
                                </a:lnTo>
                                <a:lnTo>
                                  <a:pt x="6" y="136"/>
                                </a:lnTo>
                                <a:lnTo>
                                  <a:pt x="6" y="136"/>
                                </a:lnTo>
                                <a:lnTo>
                                  <a:pt x="5" y="136"/>
                                </a:lnTo>
                                <a:lnTo>
                                  <a:pt x="5" y="136"/>
                                </a:lnTo>
                                <a:lnTo>
                                  <a:pt x="5" y="136"/>
                                </a:lnTo>
                                <a:lnTo>
                                  <a:pt x="5" y="136"/>
                                </a:lnTo>
                                <a:lnTo>
                                  <a:pt x="5" y="136"/>
                                </a:lnTo>
                                <a:lnTo>
                                  <a:pt x="5" y="136"/>
                                </a:lnTo>
                                <a:lnTo>
                                  <a:pt x="4" y="136"/>
                                </a:lnTo>
                                <a:lnTo>
                                  <a:pt x="4" y="136"/>
                                </a:lnTo>
                                <a:lnTo>
                                  <a:pt x="4" y="135"/>
                                </a:lnTo>
                                <a:lnTo>
                                  <a:pt x="4" y="135"/>
                                </a:lnTo>
                                <a:lnTo>
                                  <a:pt x="4" y="135"/>
                                </a:lnTo>
                                <a:lnTo>
                                  <a:pt x="4" y="135"/>
                                </a:lnTo>
                                <a:lnTo>
                                  <a:pt x="3" y="135"/>
                                </a:lnTo>
                                <a:lnTo>
                                  <a:pt x="3" y="135"/>
                                </a:lnTo>
                                <a:lnTo>
                                  <a:pt x="3" y="135"/>
                                </a:lnTo>
                                <a:lnTo>
                                  <a:pt x="3" y="135"/>
                                </a:lnTo>
                                <a:lnTo>
                                  <a:pt x="3" y="135"/>
                                </a:lnTo>
                                <a:lnTo>
                                  <a:pt x="3" y="135"/>
                                </a:lnTo>
                                <a:lnTo>
                                  <a:pt x="2" y="135"/>
                                </a:lnTo>
                                <a:lnTo>
                                  <a:pt x="2" y="135"/>
                                </a:lnTo>
                                <a:lnTo>
                                  <a:pt x="3" y="103"/>
                                </a:lnTo>
                                <a:lnTo>
                                  <a:pt x="0" y="17"/>
                                </a:lnTo>
                                <a:lnTo>
                                  <a:pt x="0" y="17"/>
                                </a:lnTo>
                                <a:lnTo>
                                  <a:pt x="0" y="17"/>
                                </a:lnTo>
                                <a:lnTo>
                                  <a:pt x="0" y="16"/>
                                </a:lnTo>
                                <a:lnTo>
                                  <a:pt x="0" y="16"/>
                                </a:lnTo>
                                <a:lnTo>
                                  <a:pt x="0" y="16"/>
                                </a:lnTo>
                                <a:lnTo>
                                  <a:pt x="0" y="16"/>
                                </a:lnTo>
                                <a:lnTo>
                                  <a:pt x="0" y="15"/>
                                </a:lnTo>
                                <a:lnTo>
                                  <a:pt x="0" y="15"/>
                                </a:lnTo>
                                <a:lnTo>
                                  <a:pt x="0" y="15"/>
                                </a:lnTo>
                                <a:lnTo>
                                  <a:pt x="0" y="14"/>
                                </a:lnTo>
                                <a:lnTo>
                                  <a:pt x="0" y="14"/>
                                </a:lnTo>
                                <a:lnTo>
                                  <a:pt x="0" y="14"/>
                                </a:lnTo>
                                <a:lnTo>
                                  <a:pt x="0" y="14"/>
                                </a:lnTo>
                                <a:lnTo>
                                  <a:pt x="0" y="13"/>
                                </a:lnTo>
                                <a:lnTo>
                                  <a:pt x="0" y="13"/>
                                </a:lnTo>
                                <a:lnTo>
                                  <a:pt x="0" y="13"/>
                                </a:lnTo>
                                <a:lnTo>
                                  <a:pt x="0" y="13"/>
                                </a:lnTo>
                                <a:lnTo>
                                  <a:pt x="0" y="12"/>
                                </a:lnTo>
                                <a:lnTo>
                                  <a:pt x="0" y="12"/>
                                </a:lnTo>
                                <a:lnTo>
                                  <a:pt x="0" y="12"/>
                                </a:lnTo>
                                <a:lnTo>
                                  <a:pt x="0" y="12"/>
                                </a:lnTo>
                                <a:lnTo>
                                  <a:pt x="0" y="11"/>
                                </a:lnTo>
                                <a:lnTo>
                                  <a:pt x="1" y="11"/>
                                </a:lnTo>
                                <a:lnTo>
                                  <a:pt x="1" y="11"/>
                                </a:lnTo>
                                <a:lnTo>
                                  <a:pt x="1" y="11"/>
                                </a:lnTo>
                                <a:lnTo>
                                  <a:pt x="1" y="10"/>
                                </a:lnTo>
                                <a:lnTo>
                                  <a:pt x="1" y="10"/>
                                </a:lnTo>
                                <a:lnTo>
                                  <a:pt x="1" y="10"/>
                                </a:lnTo>
                                <a:lnTo>
                                  <a:pt x="1" y="10"/>
                                </a:lnTo>
                                <a:lnTo>
                                  <a:pt x="1" y="10"/>
                                </a:lnTo>
                                <a:lnTo>
                                  <a:pt x="1" y="9"/>
                                </a:lnTo>
                                <a:lnTo>
                                  <a:pt x="1" y="9"/>
                                </a:lnTo>
                                <a:lnTo>
                                  <a:pt x="1" y="9"/>
                                </a:lnTo>
                                <a:lnTo>
                                  <a:pt x="1" y="9"/>
                                </a:lnTo>
                                <a:lnTo>
                                  <a:pt x="1" y="9"/>
                                </a:lnTo>
                                <a:lnTo>
                                  <a:pt x="1" y="8"/>
                                </a:lnTo>
                                <a:lnTo>
                                  <a:pt x="2" y="8"/>
                                </a:lnTo>
                                <a:lnTo>
                                  <a:pt x="2" y="8"/>
                                </a:lnTo>
                                <a:lnTo>
                                  <a:pt x="2" y="8"/>
                                </a:lnTo>
                                <a:lnTo>
                                  <a:pt x="2" y="8"/>
                                </a:lnTo>
                                <a:lnTo>
                                  <a:pt x="2" y="7"/>
                                </a:lnTo>
                                <a:lnTo>
                                  <a:pt x="2" y="7"/>
                                </a:lnTo>
                                <a:lnTo>
                                  <a:pt x="2" y="7"/>
                                </a:lnTo>
                                <a:lnTo>
                                  <a:pt x="2" y="7"/>
                                </a:lnTo>
                                <a:lnTo>
                                  <a:pt x="2" y="7"/>
                                </a:lnTo>
                                <a:lnTo>
                                  <a:pt x="3" y="6"/>
                                </a:lnTo>
                                <a:lnTo>
                                  <a:pt x="3" y="6"/>
                                </a:lnTo>
                                <a:lnTo>
                                  <a:pt x="3" y="6"/>
                                </a:lnTo>
                                <a:lnTo>
                                  <a:pt x="3" y="6"/>
                                </a:lnTo>
                                <a:lnTo>
                                  <a:pt x="3" y="6"/>
                                </a:lnTo>
                                <a:lnTo>
                                  <a:pt x="3" y="6"/>
                                </a:lnTo>
                                <a:lnTo>
                                  <a:pt x="3" y="5"/>
                                </a:lnTo>
                                <a:lnTo>
                                  <a:pt x="3" y="5"/>
                                </a:lnTo>
                                <a:lnTo>
                                  <a:pt x="4" y="5"/>
                                </a:lnTo>
                                <a:lnTo>
                                  <a:pt x="4" y="5"/>
                                </a:lnTo>
                                <a:lnTo>
                                  <a:pt x="4" y="5"/>
                                </a:lnTo>
                                <a:lnTo>
                                  <a:pt x="4" y="5"/>
                                </a:lnTo>
                                <a:lnTo>
                                  <a:pt x="4" y="4"/>
                                </a:lnTo>
                                <a:lnTo>
                                  <a:pt x="4" y="4"/>
                                </a:lnTo>
                                <a:lnTo>
                                  <a:pt x="5" y="4"/>
                                </a:lnTo>
                                <a:lnTo>
                                  <a:pt x="5" y="4"/>
                                </a:lnTo>
                                <a:lnTo>
                                  <a:pt x="5" y="4"/>
                                </a:lnTo>
                                <a:lnTo>
                                  <a:pt x="5" y="4"/>
                                </a:lnTo>
                                <a:lnTo>
                                  <a:pt x="5" y="4"/>
                                </a:lnTo>
                                <a:lnTo>
                                  <a:pt x="5" y="4"/>
                                </a:lnTo>
                                <a:lnTo>
                                  <a:pt x="6" y="3"/>
                                </a:lnTo>
                                <a:lnTo>
                                  <a:pt x="6" y="3"/>
                                </a:lnTo>
                                <a:lnTo>
                                  <a:pt x="6" y="3"/>
                                </a:lnTo>
                                <a:lnTo>
                                  <a:pt x="6" y="3"/>
                                </a:lnTo>
                                <a:lnTo>
                                  <a:pt x="6" y="3"/>
                                </a:lnTo>
                                <a:lnTo>
                                  <a:pt x="7" y="3"/>
                                </a:lnTo>
                                <a:lnTo>
                                  <a:pt x="7" y="3"/>
                                </a:lnTo>
                                <a:lnTo>
                                  <a:pt x="7" y="3"/>
                                </a:lnTo>
                                <a:lnTo>
                                  <a:pt x="7" y="2"/>
                                </a:lnTo>
                                <a:lnTo>
                                  <a:pt x="7" y="2"/>
                                </a:lnTo>
                                <a:lnTo>
                                  <a:pt x="8" y="2"/>
                                </a:lnTo>
                                <a:lnTo>
                                  <a:pt x="8" y="2"/>
                                </a:lnTo>
                                <a:lnTo>
                                  <a:pt x="8" y="2"/>
                                </a:lnTo>
                                <a:lnTo>
                                  <a:pt x="8" y="2"/>
                                </a:lnTo>
                                <a:lnTo>
                                  <a:pt x="8" y="2"/>
                                </a:lnTo>
                                <a:lnTo>
                                  <a:pt x="9" y="2"/>
                                </a:lnTo>
                                <a:lnTo>
                                  <a:pt x="9" y="2"/>
                                </a:lnTo>
                                <a:lnTo>
                                  <a:pt x="9" y="2"/>
                                </a:lnTo>
                                <a:lnTo>
                                  <a:pt x="9" y="2"/>
                                </a:lnTo>
                                <a:lnTo>
                                  <a:pt x="10" y="1"/>
                                </a:lnTo>
                                <a:lnTo>
                                  <a:pt x="10" y="1"/>
                                </a:lnTo>
                                <a:lnTo>
                                  <a:pt x="10" y="1"/>
                                </a:lnTo>
                                <a:lnTo>
                                  <a:pt x="10" y="1"/>
                                </a:lnTo>
                                <a:lnTo>
                                  <a:pt x="11" y="1"/>
                                </a:lnTo>
                                <a:lnTo>
                                  <a:pt x="11" y="1"/>
                                </a:lnTo>
                                <a:lnTo>
                                  <a:pt x="11" y="1"/>
                                </a:lnTo>
                                <a:lnTo>
                                  <a:pt x="11" y="1"/>
                                </a:lnTo>
                                <a:lnTo>
                                  <a:pt x="12" y="1"/>
                                </a:lnTo>
                                <a:lnTo>
                                  <a:pt x="12" y="1"/>
                                </a:lnTo>
                                <a:lnTo>
                                  <a:pt x="12" y="1"/>
                                </a:lnTo>
                                <a:lnTo>
                                  <a:pt x="12" y="1"/>
                                </a:lnTo>
                                <a:lnTo>
                                  <a:pt x="13" y="1"/>
                                </a:lnTo>
                                <a:lnTo>
                                  <a:pt x="13" y="1"/>
                                </a:lnTo>
                                <a:lnTo>
                                  <a:pt x="13" y="0"/>
                                </a:lnTo>
                                <a:lnTo>
                                  <a:pt x="75" y="0"/>
                                </a:lnTo>
                                <a:lnTo>
                                  <a:pt x="75" y="1"/>
                                </a:lnTo>
                                <a:lnTo>
                                  <a:pt x="76" y="1"/>
                                </a:lnTo>
                                <a:lnTo>
                                  <a:pt x="76" y="1"/>
                                </a:lnTo>
                                <a:lnTo>
                                  <a:pt x="76" y="1"/>
                                </a:lnTo>
                                <a:lnTo>
                                  <a:pt x="76" y="1"/>
                                </a:lnTo>
                                <a:lnTo>
                                  <a:pt x="77" y="1"/>
                                </a:lnTo>
                                <a:lnTo>
                                  <a:pt x="77" y="1"/>
                                </a:lnTo>
                                <a:lnTo>
                                  <a:pt x="77" y="1"/>
                                </a:lnTo>
                                <a:lnTo>
                                  <a:pt x="77" y="1"/>
                                </a:lnTo>
                                <a:lnTo>
                                  <a:pt x="78" y="1"/>
                                </a:lnTo>
                                <a:lnTo>
                                  <a:pt x="78" y="1"/>
                                </a:lnTo>
                                <a:lnTo>
                                  <a:pt x="78" y="2"/>
                                </a:lnTo>
                                <a:lnTo>
                                  <a:pt x="78" y="2"/>
                                </a:lnTo>
                                <a:lnTo>
                                  <a:pt x="79" y="2"/>
                                </a:lnTo>
                                <a:lnTo>
                                  <a:pt x="79" y="2"/>
                                </a:lnTo>
                                <a:lnTo>
                                  <a:pt x="79" y="2"/>
                                </a:lnTo>
                                <a:lnTo>
                                  <a:pt x="79" y="2"/>
                                </a:lnTo>
                                <a:lnTo>
                                  <a:pt x="80" y="2"/>
                                </a:lnTo>
                                <a:lnTo>
                                  <a:pt x="80" y="2"/>
                                </a:lnTo>
                                <a:lnTo>
                                  <a:pt x="80" y="2"/>
                                </a:lnTo>
                                <a:lnTo>
                                  <a:pt x="80" y="3"/>
                                </a:lnTo>
                                <a:lnTo>
                                  <a:pt x="80" y="3"/>
                                </a:lnTo>
                                <a:lnTo>
                                  <a:pt x="81" y="3"/>
                                </a:lnTo>
                                <a:lnTo>
                                  <a:pt x="81" y="3"/>
                                </a:lnTo>
                                <a:lnTo>
                                  <a:pt x="81" y="3"/>
                                </a:lnTo>
                                <a:lnTo>
                                  <a:pt x="81" y="3"/>
                                </a:lnTo>
                                <a:lnTo>
                                  <a:pt x="82" y="3"/>
                                </a:lnTo>
                                <a:lnTo>
                                  <a:pt x="82" y="3"/>
                                </a:lnTo>
                                <a:lnTo>
                                  <a:pt x="82" y="4"/>
                                </a:lnTo>
                                <a:lnTo>
                                  <a:pt x="82" y="4"/>
                                </a:lnTo>
                                <a:lnTo>
                                  <a:pt x="82" y="4"/>
                                </a:lnTo>
                                <a:lnTo>
                                  <a:pt x="82" y="4"/>
                                </a:lnTo>
                                <a:lnTo>
                                  <a:pt x="83" y="4"/>
                                </a:lnTo>
                                <a:lnTo>
                                  <a:pt x="83" y="4"/>
                                </a:lnTo>
                                <a:lnTo>
                                  <a:pt x="83" y="4"/>
                                </a:lnTo>
                                <a:lnTo>
                                  <a:pt x="83" y="5"/>
                                </a:lnTo>
                                <a:lnTo>
                                  <a:pt x="83" y="5"/>
                                </a:lnTo>
                                <a:lnTo>
                                  <a:pt x="84" y="5"/>
                                </a:lnTo>
                                <a:lnTo>
                                  <a:pt x="84" y="5"/>
                                </a:lnTo>
                                <a:lnTo>
                                  <a:pt x="84" y="5"/>
                                </a:lnTo>
                                <a:lnTo>
                                  <a:pt x="84" y="5"/>
                                </a:lnTo>
                                <a:lnTo>
                                  <a:pt x="84" y="5"/>
                                </a:lnTo>
                                <a:lnTo>
                                  <a:pt x="84" y="6"/>
                                </a:lnTo>
                                <a:lnTo>
                                  <a:pt x="84" y="6"/>
                                </a:lnTo>
                                <a:lnTo>
                                  <a:pt x="85" y="6"/>
                                </a:lnTo>
                                <a:lnTo>
                                  <a:pt x="85" y="6"/>
                                </a:lnTo>
                                <a:lnTo>
                                  <a:pt x="85" y="6"/>
                                </a:lnTo>
                                <a:lnTo>
                                  <a:pt x="85" y="6"/>
                                </a:lnTo>
                                <a:lnTo>
                                  <a:pt x="85" y="7"/>
                                </a:lnTo>
                                <a:lnTo>
                                  <a:pt x="85" y="7"/>
                                </a:lnTo>
                                <a:lnTo>
                                  <a:pt x="86" y="7"/>
                                </a:lnTo>
                                <a:lnTo>
                                  <a:pt x="86" y="7"/>
                                </a:lnTo>
                                <a:lnTo>
                                  <a:pt x="86" y="7"/>
                                </a:lnTo>
                                <a:lnTo>
                                  <a:pt x="86" y="8"/>
                                </a:lnTo>
                                <a:lnTo>
                                  <a:pt x="86" y="8"/>
                                </a:lnTo>
                                <a:lnTo>
                                  <a:pt x="86" y="8"/>
                                </a:lnTo>
                                <a:lnTo>
                                  <a:pt x="86" y="8"/>
                                </a:lnTo>
                                <a:lnTo>
                                  <a:pt x="86" y="8"/>
                                </a:lnTo>
                                <a:lnTo>
                                  <a:pt x="86" y="9"/>
                                </a:lnTo>
                                <a:lnTo>
                                  <a:pt x="87" y="9"/>
                                </a:lnTo>
                                <a:lnTo>
                                  <a:pt x="87" y="9"/>
                                </a:lnTo>
                                <a:lnTo>
                                  <a:pt x="87" y="9"/>
                                </a:lnTo>
                                <a:lnTo>
                                  <a:pt x="87" y="9"/>
                                </a:lnTo>
                                <a:lnTo>
                                  <a:pt x="87" y="10"/>
                                </a:lnTo>
                                <a:lnTo>
                                  <a:pt x="87" y="10"/>
                                </a:lnTo>
                                <a:lnTo>
                                  <a:pt x="87" y="10"/>
                                </a:lnTo>
                                <a:lnTo>
                                  <a:pt x="87" y="10"/>
                                </a:lnTo>
                                <a:lnTo>
                                  <a:pt x="87" y="10"/>
                                </a:lnTo>
                                <a:lnTo>
                                  <a:pt x="87" y="11"/>
                                </a:lnTo>
                                <a:lnTo>
                                  <a:pt x="88" y="11"/>
                                </a:lnTo>
                                <a:lnTo>
                                  <a:pt x="88" y="11"/>
                                </a:lnTo>
                                <a:lnTo>
                                  <a:pt x="88" y="11"/>
                                </a:lnTo>
                                <a:lnTo>
                                  <a:pt x="88" y="11"/>
                                </a:lnTo>
                                <a:lnTo>
                                  <a:pt x="88" y="12"/>
                                </a:lnTo>
                                <a:lnTo>
                                  <a:pt x="88" y="12"/>
                                </a:lnTo>
                                <a:lnTo>
                                  <a:pt x="88" y="12"/>
                                </a:lnTo>
                                <a:lnTo>
                                  <a:pt x="88" y="12"/>
                                </a:lnTo>
                                <a:lnTo>
                                  <a:pt x="88" y="13"/>
                                </a:lnTo>
                                <a:lnTo>
                                  <a:pt x="88" y="13"/>
                                </a:lnTo>
                                <a:lnTo>
                                  <a:pt x="88" y="13"/>
                                </a:lnTo>
                                <a:lnTo>
                                  <a:pt x="88" y="13"/>
                                </a:lnTo>
                                <a:lnTo>
                                  <a:pt x="88" y="14"/>
                                </a:lnTo>
                                <a:lnTo>
                                  <a:pt x="88" y="14"/>
                                </a:lnTo>
                                <a:lnTo>
                                  <a:pt x="88" y="14"/>
                                </a:lnTo>
                                <a:lnTo>
                                  <a:pt x="88" y="14"/>
                                </a:lnTo>
                                <a:lnTo>
                                  <a:pt x="88" y="15"/>
                                </a:lnTo>
                                <a:lnTo>
                                  <a:pt x="88" y="15"/>
                                </a:lnTo>
                                <a:lnTo>
                                  <a:pt x="88" y="15"/>
                                </a:lnTo>
                                <a:lnTo>
                                  <a:pt x="88" y="15"/>
                                </a:lnTo>
                                <a:lnTo>
                                  <a:pt x="89" y="16"/>
                                </a:lnTo>
                                <a:lnTo>
                                  <a:pt x="89" y="16"/>
                                </a:lnTo>
                                <a:lnTo>
                                  <a:pt x="89" y="16"/>
                                </a:lnTo>
                                <a:lnTo>
                                  <a:pt x="89" y="16"/>
                                </a:lnTo>
                                <a:lnTo>
                                  <a:pt x="89" y="17"/>
                                </a:lnTo>
                                <a:lnTo>
                                  <a:pt x="89" y="17"/>
                                </a:lnTo>
                                <a:lnTo>
                                  <a:pt x="89" y="17"/>
                                </a:lnTo>
                                <a:lnTo>
                                  <a:pt x="89" y="17"/>
                                </a:lnTo>
                                <a:lnTo>
                                  <a:pt x="89" y="18"/>
                                </a:lnTo>
                                <a:lnTo>
                                  <a:pt x="89" y="18"/>
                                </a:lnTo>
                                <a:lnTo>
                                  <a:pt x="85" y="10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31" name="Rectangle 1731"/>
                        <wps:cNvSpPr>
                          <a:spLocks noChangeArrowheads="1"/>
                        </wps:cNvSpPr>
                        <wps:spPr bwMode="auto">
                          <a:xfrm>
                            <a:off x="2055" y="1729"/>
                            <a:ext cx="44" cy="16"/>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32" name="Rectangle 1732"/>
                        <wps:cNvSpPr>
                          <a:spLocks noChangeArrowheads="1"/>
                        </wps:cNvSpPr>
                        <wps:spPr bwMode="auto">
                          <a:xfrm>
                            <a:off x="2055" y="1729"/>
                            <a:ext cx="44" cy="16"/>
                          </a:xfrm>
                          <a:prstGeom prst="rect">
                            <a:avLst/>
                          </a:prstGeom>
                          <a:noFill/>
                          <a:ln w="9525" cap="flat">
                            <a:solidFill>
                              <a:srgbClr val="545454"/>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33" name="Rectangle 1733"/>
                        <wps:cNvSpPr>
                          <a:spLocks noChangeArrowheads="1"/>
                        </wps:cNvSpPr>
                        <wps:spPr bwMode="auto">
                          <a:xfrm>
                            <a:off x="2041" y="1624"/>
                            <a:ext cx="71" cy="10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34" name="Rectangle 1734"/>
                        <wps:cNvSpPr>
                          <a:spLocks noChangeArrowheads="1"/>
                        </wps:cNvSpPr>
                        <wps:spPr bwMode="auto">
                          <a:xfrm>
                            <a:off x="2041" y="1624"/>
                            <a:ext cx="71" cy="10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35" name="Freeform 1735"/>
                        <wps:cNvSpPr>
                          <a:spLocks/>
                        </wps:cNvSpPr>
                        <wps:spPr bwMode="auto">
                          <a:xfrm>
                            <a:off x="2046" y="1707"/>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736" name="Freeform 1736"/>
                        <wps:cNvSpPr>
                          <a:spLocks/>
                        </wps:cNvSpPr>
                        <wps:spPr bwMode="auto">
                          <a:xfrm>
                            <a:off x="2046" y="1707"/>
                            <a:ext cx="61" cy="19"/>
                          </a:xfrm>
                          <a:custGeom>
                            <a:avLst/>
                            <a:gdLst>
                              <a:gd name="T0" fmla="*/ 61 w 61"/>
                              <a:gd name="T1" fmla="*/ 19 h 19"/>
                              <a:gd name="T2" fmla="*/ 0 w 61"/>
                              <a:gd name="T3" fmla="*/ 19 h 19"/>
                              <a:gd name="T4" fmla="*/ 5 w 61"/>
                              <a:gd name="T5" fmla="*/ 0 h 19"/>
                              <a:gd name="T6" fmla="*/ 57 w 61"/>
                              <a:gd name="T7" fmla="*/ 0 h 19"/>
                              <a:gd name="T8" fmla="*/ 61 w 61"/>
                              <a:gd name="T9" fmla="*/ 19 h 19"/>
                            </a:gdLst>
                            <a:ahLst/>
                            <a:cxnLst>
                              <a:cxn ang="0">
                                <a:pos x="T0" y="T1"/>
                              </a:cxn>
                              <a:cxn ang="0">
                                <a:pos x="T2" y="T3"/>
                              </a:cxn>
                              <a:cxn ang="0">
                                <a:pos x="T4" y="T5"/>
                              </a:cxn>
                              <a:cxn ang="0">
                                <a:pos x="T6" y="T7"/>
                              </a:cxn>
                              <a:cxn ang="0">
                                <a:pos x="T8" y="T9"/>
                              </a:cxn>
                            </a:cxnLst>
                            <a:rect l="0" t="0" r="r" b="b"/>
                            <a:pathLst>
                              <a:path w="61" h="19">
                                <a:moveTo>
                                  <a:pt x="61" y="19"/>
                                </a:moveTo>
                                <a:lnTo>
                                  <a:pt x="0" y="19"/>
                                </a:lnTo>
                                <a:lnTo>
                                  <a:pt x="5" y="0"/>
                                </a:lnTo>
                                <a:lnTo>
                                  <a:pt x="57" y="0"/>
                                </a:lnTo>
                                <a:lnTo>
                                  <a:pt x="61"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37" name="Rectangle 1737"/>
                        <wps:cNvSpPr>
                          <a:spLocks noChangeArrowheads="1"/>
                        </wps:cNvSpPr>
                        <wps:spPr bwMode="auto">
                          <a:xfrm>
                            <a:off x="2095"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38" name="Rectangle 1738"/>
                        <wps:cNvSpPr>
                          <a:spLocks noChangeArrowheads="1"/>
                        </wps:cNvSpPr>
                        <wps:spPr bwMode="auto">
                          <a:xfrm>
                            <a:off x="2095"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39" name="Rectangle 1739"/>
                        <wps:cNvSpPr>
                          <a:spLocks noChangeArrowheads="1"/>
                        </wps:cNvSpPr>
                        <wps:spPr bwMode="auto">
                          <a:xfrm>
                            <a:off x="2084"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40" name="Rectangle 1740"/>
                        <wps:cNvSpPr>
                          <a:spLocks noChangeArrowheads="1"/>
                        </wps:cNvSpPr>
                        <wps:spPr bwMode="auto">
                          <a:xfrm>
                            <a:off x="2084"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41" name="Rectangle 1741"/>
                        <wps:cNvSpPr>
                          <a:spLocks noChangeArrowheads="1"/>
                        </wps:cNvSpPr>
                        <wps:spPr bwMode="auto">
                          <a:xfrm>
                            <a:off x="2073"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42" name="Rectangle 1742"/>
                        <wps:cNvSpPr>
                          <a:spLocks noChangeArrowheads="1"/>
                        </wps:cNvSpPr>
                        <wps:spPr bwMode="auto">
                          <a:xfrm>
                            <a:off x="2073"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43" name="Rectangle 1743"/>
                        <wps:cNvSpPr>
                          <a:spLocks noChangeArrowheads="1"/>
                        </wps:cNvSpPr>
                        <wps:spPr bwMode="auto">
                          <a:xfrm>
                            <a:off x="2062" y="1661"/>
                            <a:ext cx="7"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44" name="Rectangle 1744"/>
                        <wps:cNvSpPr>
                          <a:spLocks noChangeArrowheads="1"/>
                        </wps:cNvSpPr>
                        <wps:spPr bwMode="auto">
                          <a:xfrm>
                            <a:off x="2062" y="1661"/>
                            <a:ext cx="7"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45" name="Rectangle 1745"/>
                        <wps:cNvSpPr>
                          <a:spLocks noChangeArrowheads="1"/>
                        </wps:cNvSpPr>
                        <wps:spPr bwMode="auto">
                          <a:xfrm>
                            <a:off x="2051" y="1661"/>
                            <a:ext cx="6" cy="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46" name="Rectangle 1746"/>
                        <wps:cNvSpPr>
                          <a:spLocks noChangeArrowheads="1"/>
                        </wps:cNvSpPr>
                        <wps:spPr bwMode="auto">
                          <a:xfrm>
                            <a:off x="2051" y="1661"/>
                            <a:ext cx="6" cy="3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47" name="Rectangle 1747"/>
                        <wps:cNvSpPr>
                          <a:spLocks noChangeArrowheads="1"/>
                        </wps:cNvSpPr>
                        <wps:spPr bwMode="auto">
                          <a:xfrm>
                            <a:off x="2051" y="1632"/>
                            <a:ext cx="51" cy="2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48" name="Rectangle 1748"/>
                        <wps:cNvSpPr>
                          <a:spLocks noChangeArrowheads="1"/>
                        </wps:cNvSpPr>
                        <wps:spPr bwMode="auto">
                          <a:xfrm>
                            <a:off x="2051" y="1632"/>
                            <a:ext cx="51" cy="2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1749" name="Group 1749"/>
                        <wpg:cNvGrpSpPr>
                          <a:grpSpLocks/>
                        </wpg:cNvGrpSpPr>
                        <wpg:grpSpPr bwMode="auto">
                          <a:xfrm>
                            <a:off x="1329" y="2521"/>
                            <a:ext cx="174" cy="177"/>
                            <a:chOff x="1329" y="2521"/>
                            <a:chExt cx="174" cy="177"/>
                          </a:xfrm>
                        </wpg:grpSpPr>
                        <wps:wsp>
                          <wps:cNvPr id="1750" name="Oval 1750"/>
                          <wps:cNvSpPr>
                            <a:spLocks noChangeArrowheads="1"/>
                          </wps:cNvSpPr>
                          <wps:spPr bwMode="auto">
                            <a:xfrm>
                              <a:off x="1329" y="2521"/>
                              <a:ext cx="174" cy="177"/>
                            </a:xfrm>
                            <a:prstGeom prst="ellipse">
                              <a:avLst/>
                            </a:prstGeom>
                            <a:solidFill>
                              <a:srgbClr val="E0E0E0"/>
                            </a:solidFill>
                            <a:ln w="0">
                              <a:solidFill>
                                <a:srgbClr val="000000"/>
                              </a:solidFill>
                              <a:prstDash val="solid"/>
                              <a:round/>
                              <a:headEnd/>
                              <a:tailEnd/>
                            </a:ln>
                          </wps:spPr>
                          <wps:bodyPr/>
                        </wps:wsp>
                        <wps:wsp>
                          <wps:cNvPr id="1751" name="Oval 1751"/>
                          <wps:cNvSpPr>
                            <a:spLocks noChangeArrowheads="1"/>
                          </wps:cNvSpPr>
                          <wps:spPr bwMode="auto">
                            <a:xfrm>
                              <a:off x="1329" y="2521"/>
                              <a:ext cx="174" cy="177"/>
                            </a:xfrm>
                            <a:prstGeom prst="ellips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52" name="Oval 1752"/>
                          <wps:cNvSpPr>
                            <a:spLocks noChangeArrowheads="1"/>
                          </wps:cNvSpPr>
                          <wps:spPr bwMode="auto">
                            <a:xfrm>
                              <a:off x="1373" y="2566"/>
                              <a:ext cx="83" cy="84"/>
                            </a:xfrm>
                            <a:prstGeom prst="ellipse">
                              <a:avLst/>
                            </a:prstGeom>
                            <a:solidFill>
                              <a:srgbClr val="808080"/>
                            </a:solidFill>
                            <a:ln w="0">
                              <a:solidFill>
                                <a:srgbClr val="000000"/>
                              </a:solidFill>
                              <a:prstDash val="solid"/>
                              <a:round/>
                              <a:headEnd/>
                              <a:tailEnd/>
                            </a:ln>
                          </wps:spPr>
                          <wps:bodyPr/>
                        </wps:wsp>
                        <wps:wsp>
                          <wps:cNvPr id="1753" name="Oval 1753"/>
                          <wps:cNvSpPr>
                            <a:spLocks noChangeArrowheads="1"/>
                          </wps:cNvSpPr>
                          <wps:spPr bwMode="auto">
                            <a:xfrm>
                              <a:off x="1373" y="2566"/>
                              <a:ext cx="83" cy="84"/>
                            </a:xfrm>
                            <a:prstGeom prst="ellips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54" name="Group 1754"/>
                        <wpg:cNvGrpSpPr>
                          <a:grpSpLocks/>
                        </wpg:cNvGrpSpPr>
                        <wpg:grpSpPr bwMode="auto">
                          <a:xfrm>
                            <a:off x="0" y="1682"/>
                            <a:ext cx="1046" cy="122"/>
                            <a:chOff x="0" y="1682"/>
                            <a:chExt cx="1046" cy="122"/>
                          </a:xfrm>
                        </wpg:grpSpPr>
                        <wpg:grpSp>
                          <wpg:cNvPr id="1755" name="Group 1755"/>
                          <wpg:cNvGrpSpPr>
                            <a:grpSpLocks/>
                          </wpg:cNvGrpSpPr>
                          <wpg:grpSpPr bwMode="auto">
                            <a:xfrm>
                              <a:off x="0" y="1686"/>
                              <a:ext cx="214" cy="118"/>
                              <a:chOff x="0" y="1686"/>
                              <a:chExt cx="214" cy="118"/>
                            </a:xfrm>
                          </wpg:grpSpPr>
                          <wps:wsp>
                            <wps:cNvPr id="1756" name="Rectangle 1756"/>
                            <wps:cNvSpPr>
                              <a:spLocks noChangeArrowheads="1"/>
                            </wps:cNvSpPr>
                            <wps:spPr bwMode="auto">
                              <a:xfrm>
                                <a:off x="0" y="174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57" name="Rectangle 1757"/>
                            <wps:cNvSpPr>
                              <a:spLocks noChangeArrowheads="1"/>
                            </wps:cNvSpPr>
                            <wps:spPr bwMode="auto">
                              <a:xfrm>
                                <a:off x="0" y="174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58" name="Rectangle 1758"/>
                            <wps:cNvSpPr>
                              <a:spLocks noChangeArrowheads="1"/>
                            </wps:cNvSpPr>
                            <wps:spPr bwMode="auto">
                              <a:xfrm>
                                <a:off x="0" y="168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59" name="Rectangle 1759"/>
                            <wps:cNvSpPr>
                              <a:spLocks noChangeArrowheads="1"/>
                            </wps:cNvSpPr>
                            <wps:spPr bwMode="auto">
                              <a:xfrm>
                                <a:off x="0" y="168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60" name="Group 1760"/>
                          <wpg:cNvGrpSpPr>
                            <a:grpSpLocks/>
                          </wpg:cNvGrpSpPr>
                          <wpg:grpSpPr bwMode="auto">
                            <a:xfrm>
                              <a:off x="208" y="1685"/>
                              <a:ext cx="214" cy="118"/>
                              <a:chOff x="208" y="1685"/>
                              <a:chExt cx="214" cy="118"/>
                            </a:xfrm>
                          </wpg:grpSpPr>
                          <wps:wsp>
                            <wps:cNvPr id="1761" name="Rectangle 1761"/>
                            <wps:cNvSpPr>
                              <a:spLocks noChangeArrowheads="1"/>
                            </wps:cNvSpPr>
                            <wps:spPr bwMode="auto">
                              <a:xfrm>
                                <a:off x="208" y="174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62" name="Rectangle 1762"/>
                            <wps:cNvSpPr>
                              <a:spLocks noChangeArrowheads="1"/>
                            </wps:cNvSpPr>
                            <wps:spPr bwMode="auto">
                              <a:xfrm>
                                <a:off x="208" y="174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63" name="Rectangle 1763"/>
                            <wps:cNvSpPr>
                              <a:spLocks noChangeArrowheads="1"/>
                            </wps:cNvSpPr>
                            <wps:spPr bwMode="auto">
                              <a:xfrm>
                                <a:off x="208" y="168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64" name="Rectangle 1764"/>
                            <wps:cNvSpPr>
                              <a:spLocks noChangeArrowheads="1"/>
                            </wps:cNvSpPr>
                            <wps:spPr bwMode="auto">
                              <a:xfrm>
                                <a:off x="208" y="168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65" name="Group 1765"/>
                          <wpg:cNvGrpSpPr>
                            <a:grpSpLocks/>
                          </wpg:cNvGrpSpPr>
                          <wpg:grpSpPr bwMode="auto">
                            <a:xfrm>
                              <a:off x="416" y="1684"/>
                              <a:ext cx="214" cy="118"/>
                              <a:chOff x="416" y="1684"/>
                              <a:chExt cx="214" cy="118"/>
                            </a:xfrm>
                          </wpg:grpSpPr>
                          <wps:wsp>
                            <wps:cNvPr id="1766" name="Rectangle 1766"/>
                            <wps:cNvSpPr>
                              <a:spLocks noChangeArrowheads="1"/>
                            </wps:cNvSpPr>
                            <wps:spPr bwMode="auto">
                              <a:xfrm>
                                <a:off x="416" y="174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67" name="Rectangle 1767"/>
                            <wps:cNvSpPr>
                              <a:spLocks noChangeArrowheads="1"/>
                            </wps:cNvSpPr>
                            <wps:spPr bwMode="auto">
                              <a:xfrm>
                                <a:off x="416" y="174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68" name="Rectangle 1768"/>
                            <wps:cNvSpPr>
                              <a:spLocks noChangeArrowheads="1"/>
                            </wps:cNvSpPr>
                            <wps:spPr bwMode="auto">
                              <a:xfrm>
                                <a:off x="416" y="168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69" name="Rectangle 1769"/>
                            <wps:cNvSpPr>
                              <a:spLocks noChangeArrowheads="1"/>
                            </wps:cNvSpPr>
                            <wps:spPr bwMode="auto">
                              <a:xfrm>
                                <a:off x="416" y="168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70" name="Group 1770"/>
                          <wpg:cNvGrpSpPr>
                            <a:grpSpLocks/>
                          </wpg:cNvGrpSpPr>
                          <wpg:grpSpPr bwMode="auto">
                            <a:xfrm>
                              <a:off x="624" y="1682"/>
                              <a:ext cx="214" cy="118"/>
                              <a:chOff x="624" y="1682"/>
                              <a:chExt cx="214" cy="118"/>
                            </a:xfrm>
                          </wpg:grpSpPr>
                          <wps:wsp>
                            <wps:cNvPr id="1771" name="Rectangle 1771"/>
                            <wps:cNvSpPr>
                              <a:spLocks noChangeArrowheads="1"/>
                            </wps:cNvSpPr>
                            <wps:spPr bwMode="auto">
                              <a:xfrm>
                                <a:off x="624" y="1741"/>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72" name="Rectangle 1772"/>
                            <wps:cNvSpPr>
                              <a:spLocks noChangeArrowheads="1"/>
                            </wps:cNvSpPr>
                            <wps:spPr bwMode="auto">
                              <a:xfrm>
                                <a:off x="624" y="1741"/>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73" name="Rectangle 1773"/>
                            <wps:cNvSpPr>
                              <a:spLocks noChangeArrowheads="1"/>
                            </wps:cNvSpPr>
                            <wps:spPr bwMode="auto">
                              <a:xfrm>
                                <a:off x="624" y="168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74" name="Rectangle 1774"/>
                            <wps:cNvSpPr>
                              <a:spLocks noChangeArrowheads="1"/>
                            </wps:cNvSpPr>
                            <wps:spPr bwMode="auto">
                              <a:xfrm>
                                <a:off x="624" y="168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75" name="Group 1775"/>
                          <wpg:cNvGrpSpPr>
                            <a:grpSpLocks/>
                          </wpg:cNvGrpSpPr>
                          <wpg:grpSpPr bwMode="auto">
                            <a:xfrm>
                              <a:off x="832" y="1683"/>
                              <a:ext cx="214" cy="118"/>
                              <a:chOff x="832" y="1683"/>
                              <a:chExt cx="214" cy="118"/>
                            </a:xfrm>
                          </wpg:grpSpPr>
                          <wps:wsp>
                            <wps:cNvPr id="1776" name="Rectangle 1776"/>
                            <wps:cNvSpPr>
                              <a:spLocks noChangeArrowheads="1"/>
                            </wps:cNvSpPr>
                            <wps:spPr bwMode="auto">
                              <a:xfrm>
                                <a:off x="832" y="1742"/>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77" name="Rectangle 1777"/>
                            <wps:cNvSpPr>
                              <a:spLocks noChangeArrowheads="1"/>
                            </wps:cNvSpPr>
                            <wps:spPr bwMode="auto">
                              <a:xfrm>
                                <a:off x="832" y="1742"/>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78" name="Rectangle 1778"/>
                            <wps:cNvSpPr>
                              <a:spLocks noChangeArrowheads="1"/>
                            </wps:cNvSpPr>
                            <wps:spPr bwMode="auto">
                              <a:xfrm>
                                <a:off x="832" y="168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79" name="Rectangle 1779"/>
                            <wps:cNvSpPr>
                              <a:spLocks noChangeArrowheads="1"/>
                            </wps:cNvSpPr>
                            <wps:spPr bwMode="auto">
                              <a:xfrm>
                                <a:off x="832" y="168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1780" name="Group 1780"/>
                        <wpg:cNvGrpSpPr>
                          <a:grpSpLocks/>
                        </wpg:cNvGrpSpPr>
                        <wpg:grpSpPr bwMode="auto">
                          <a:xfrm>
                            <a:off x="1" y="1994"/>
                            <a:ext cx="1046" cy="122"/>
                            <a:chOff x="1" y="1994"/>
                            <a:chExt cx="1046" cy="122"/>
                          </a:xfrm>
                        </wpg:grpSpPr>
                        <wpg:grpSp>
                          <wpg:cNvPr id="1781" name="Group 1781"/>
                          <wpg:cNvGrpSpPr>
                            <a:grpSpLocks/>
                          </wpg:cNvGrpSpPr>
                          <wpg:grpSpPr bwMode="auto">
                            <a:xfrm>
                              <a:off x="1" y="1998"/>
                              <a:ext cx="214" cy="118"/>
                              <a:chOff x="1" y="1998"/>
                              <a:chExt cx="214" cy="118"/>
                            </a:xfrm>
                          </wpg:grpSpPr>
                          <wps:wsp>
                            <wps:cNvPr id="1782" name="Rectangle 1782"/>
                            <wps:cNvSpPr>
                              <a:spLocks noChangeArrowheads="1"/>
                            </wps:cNvSpPr>
                            <wps:spPr bwMode="auto">
                              <a:xfrm>
                                <a:off x="1" y="205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83" name="Rectangle 1783"/>
                            <wps:cNvSpPr>
                              <a:spLocks noChangeArrowheads="1"/>
                            </wps:cNvSpPr>
                            <wps:spPr bwMode="auto">
                              <a:xfrm>
                                <a:off x="1" y="205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84" name="Rectangle 1784"/>
                            <wps:cNvSpPr>
                              <a:spLocks noChangeArrowheads="1"/>
                            </wps:cNvSpPr>
                            <wps:spPr bwMode="auto">
                              <a:xfrm>
                                <a:off x="1" y="199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85" name="Rectangle 1785"/>
                            <wps:cNvSpPr>
                              <a:spLocks noChangeArrowheads="1"/>
                            </wps:cNvSpPr>
                            <wps:spPr bwMode="auto">
                              <a:xfrm>
                                <a:off x="1" y="199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86" name="Group 1786"/>
                          <wpg:cNvGrpSpPr>
                            <a:grpSpLocks/>
                          </wpg:cNvGrpSpPr>
                          <wpg:grpSpPr bwMode="auto">
                            <a:xfrm>
                              <a:off x="209" y="1997"/>
                              <a:ext cx="214" cy="118"/>
                              <a:chOff x="209" y="1997"/>
                              <a:chExt cx="214" cy="118"/>
                            </a:xfrm>
                          </wpg:grpSpPr>
                          <wps:wsp>
                            <wps:cNvPr id="1787" name="Rectangle 1787"/>
                            <wps:cNvSpPr>
                              <a:spLocks noChangeArrowheads="1"/>
                            </wps:cNvSpPr>
                            <wps:spPr bwMode="auto">
                              <a:xfrm>
                                <a:off x="209" y="205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88" name="Rectangle 1788"/>
                            <wps:cNvSpPr>
                              <a:spLocks noChangeArrowheads="1"/>
                            </wps:cNvSpPr>
                            <wps:spPr bwMode="auto">
                              <a:xfrm>
                                <a:off x="209" y="205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89" name="Rectangle 1789"/>
                            <wps:cNvSpPr>
                              <a:spLocks noChangeArrowheads="1"/>
                            </wps:cNvSpPr>
                            <wps:spPr bwMode="auto">
                              <a:xfrm>
                                <a:off x="209" y="199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90" name="Rectangle 1790"/>
                            <wps:cNvSpPr>
                              <a:spLocks noChangeArrowheads="1"/>
                            </wps:cNvSpPr>
                            <wps:spPr bwMode="auto">
                              <a:xfrm>
                                <a:off x="209" y="199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91" name="Group 1791"/>
                          <wpg:cNvGrpSpPr>
                            <a:grpSpLocks/>
                          </wpg:cNvGrpSpPr>
                          <wpg:grpSpPr bwMode="auto">
                            <a:xfrm>
                              <a:off x="417" y="1996"/>
                              <a:ext cx="214" cy="118"/>
                              <a:chOff x="417" y="1996"/>
                              <a:chExt cx="214" cy="118"/>
                            </a:xfrm>
                          </wpg:grpSpPr>
                          <wps:wsp>
                            <wps:cNvPr id="1792" name="Rectangle 1792"/>
                            <wps:cNvSpPr>
                              <a:spLocks noChangeArrowheads="1"/>
                            </wps:cNvSpPr>
                            <wps:spPr bwMode="auto">
                              <a:xfrm>
                                <a:off x="417" y="205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93" name="Rectangle 1793"/>
                            <wps:cNvSpPr>
                              <a:spLocks noChangeArrowheads="1"/>
                            </wps:cNvSpPr>
                            <wps:spPr bwMode="auto">
                              <a:xfrm>
                                <a:off x="417" y="205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94" name="Rectangle 1794"/>
                            <wps:cNvSpPr>
                              <a:spLocks noChangeArrowheads="1"/>
                            </wps:cNvSpPr>
                            <wps:spPr bwMode="auto">
                              <a:xfrm>
                                <a:off x="417" y="199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95" name="Rectangle 1795"/>
                            <wps:cNvSpPr>
                              <a:spLocks noChangeArrowheads="1"/>
                            </wps:cNvSpPr>
                            <wps:spPr bwMode="auto">
                              <a:xfrm>
                                <a:off x="417" y="199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796" name="Group 1796"/>
                          <wpg:cNvGrpSpPr>
                            <a:grpSpLocks/>
                          </wpg:cNvGrpSpPr>
                          <wpg:grpSpPr bwMode="auto">
                            <a:xfrm>
                              <a:off x="625" y="1994"/>
                              <a:ext cx="214" cy="118"/>
                              <a:chOff x="625" y="1994"/>
                              <a:chExt cx="214" cy="118"/>
                            </a:xfrm>
                          </wpg:grpSpPr>
                          <wps:wsp>
                            <wps:cNvPr id="1797" name="Rectangle 1797"/>
                            <wps:cNvSpPr>
                              <a:spLocks noChangeArrowheads="1"/>
                            </wps:cNvSpPr>
                            <wps:spPr bwMode="auto">
                              <a:xfrm>
                                <a:off x="625" y="2053"/>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798" name="Rectangle 1798"/>
                            <wps:cNvSpPr>
                              <a:spLocks noChangeArrowheads="1"/>
                            </wps:cNvSpPr>
                            <wps:spPr bwMode="auto">
                              <a:xfrm>
                                <a:off x="625" y="2053"/>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799" name="Rectangle 1799"/>
                            <wps:cNvSpPr>
                              <a:spLocks noChangeArrowheads="1"/>
                            </wps:cNvSpPr>
                            <wps:spPr bwMode="auto">
                              <a:xfrm>
                                <a:off x="625" y="199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00" name="Rectangle 1800"/>
                            <wps:cNvSpPr>
                              <a:spLocks noChangeArrowheads="1"/>
                            </wps:cNvSpPr>
                            <wps:spPr bwMode="auto">
                              <a:xfrm>
                                <a:off x="625" y="199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01" name="Group 1801"/>
                          <wpg:cNvGrpSpPr>
                            <a:grpSpLocks/>
                          </wpg:cNvGrpSpPr>
                          <wpg:grpSpPr bwMode="auto">
                            <a:xfrm>
                              <a:off x="833" y="1995"/>
                              <a:ext cx="214" cy="118"/>
                              <a:chOff x="833" y="1995"/>
                              <a:chExt cx="214" cy="118"/>
                            </a:xfrm>
                          </wpg:grpSpPr>
                          <wps:wsp>
                            <wps:cNvPr id="1802" name="Rectangle 1802"/>
                            <wps:cNvSpPr>
                              <a:spLocks noChangeArrowheads="1"/>
                            </wps:cNvSpPr>
                            <wps:spPr bwMode="auto">
                              <a:xfrm>
                                <a:off x="833" y="2054"/>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03" name="Rectangle 1803"/>
                            <wps:cNvSpPr>
                              <a:spLocks noChangeArrowheads="1"/>
                            </wps:cNvSpPr>
                            <wps:spPr bwMode="auto">
                              <a:xfrm>
                                <a:off x="833" y="2054"/>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04" name="Rectangle 1804"/>
                            <wps:cNvSpPr>
                              <a:spLocks noChangeArrowheads="1"/>
                            </wps:cNvSpPr>
                            <wps:spPr bwMode="auto">
                              <a:xfrm>
                                <a:off x="833" y="199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05" name="Rectangle 1805"/>
                            <wps:cNvSpPr>
                              <a:spLocks noChangeArrowheads="1"/>
                            </wps:cNvSpPr>
                            <wps:spPr bwMode="auto">
                              <a:xfrm>
                                <a:off x="833" y="199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1806" name="Group 1806"/>
                        <wpg:cNvGrpSpPr>
                          <a:grpSpLocks/>
                        </wpg:cNvGrpSpPr>
                        <wpg:grpSpPr bwMode="auto">
                          <a:xfrm>
                            <a:off x="1" y="2306"/>
                            <a:ext cx="1046" cy="122"/>
                            <a:chOff x="1" y="2306"/>
                            <a:chExt cx="1046" cy="122"/>
                          </a:xfrm>
                        </wpg:grpSpPr>
                        <wpg:grpSp>
                          <wpg:cNvPr id="1807" name="Group 1807"/>
                          <wpg:cNvGrpSpPr>
                            <a:grpSpLocks/>
                          </wpg:cNvGrpSpPr>
                          <wpg:grpSpPr bwMode="auto">
                            <a:xfrm>
                              <a:off x="1" y="2310"/>
                              <a:ext cx="214" cy="118"/>
                              <a:chOff x="1" y="2310"/>
                              <a:chExt cx="214" cy="118"/>
                            </a:xfrm>
                          </wpg:grpSpPr>
                          <wps:wsp>
                            <wps:cNvPr id="1808" name="Rectangle 1808"/>
                            <wps:cNvSpPr>
                              <a:spLocks noChangeArrowheads="1"/>
                            </wps:cNvSpPr>
                            <wps:spPr bwMode="auto">
                              <a:xfrm>
                                <a:off x="1" y="236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09" name="Rectangle 1809"/>
                            <wps:cNvSpPr>
                              <a:spLocks noChangeArrowheads="1"/>
                            </wps:cNvSpPr>
                            <wps:spPr bwMode="auto">
                              <a:xfrm>
                                <a:off x="1" y="2369"/>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10" name="Rectangle 1810"/>
                            <wps:cNvSpPr>
                              <a:spLocks noChangeArrowheads="1"/>
                            </wps:cNvSpPr>
                            <wps:spPr bwMode="auto">
                              <a:xfrm>
                                <a:off x="1" y="2310"/>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11" name="Rectangle 1811"/>
                            <wps:cNvSpPr>
                              <a:spLocks noChangeArrowheads="1"/>
                            </wps:cNvSpPr>
                            <wps:spPr bwMode="auto">
                              <a:xfrm>
                                <a:off x="1" y="2310"/>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12" name="Group 1812"/>
                          <wpg:cNvGrpSpPr>
                            <a:grpSpLocks/>
                          </wpg:cNvGrpSpPr>
                          <wpg:grpSpPr bwMode="auto">
                            <a:xfrm>
                              <a:off x="209" y="2309"/>
                              <a:ext cx="214" cy="118"/>
                              <a:chOff x="209" y="2309"/>
                              <a:chExt cx="214" cy="118"/>
                            </a:xfrm>
                          </wpg:grpSpPr>
                          <wps:wsp>
                            <wps:cNvPr id="1813" name="Rectangle 1813"/>
                            <wps:cNvSpPr>
                              <a:spLocks noChangeArrowheads="1"/>
                            </wps:cNvSpPr>
                            <wps:spPr bwMode="auto">
                              <a:xfrm>
                                <a:off x="209" y="236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14" name="Rectangle 1814"/>
                            <wps:cNvSpPr>
                              <a:spLocks noChangeArrowheads="1"/>
                            </wps:cNvSpPr>
                            <wps:spPr bwMode="auto">
                              <a:xfrm>
                                <a:off x="209" y="236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15" name="Rectangle 1815"/>
                            <wps:cNvSpPr>
                              <a:spLocks noChangeArrowheads="1"/>
                            </wps:cNvSpPr>
                            <wps:spPr bwMode="auto">
                              <a:xfrm>
                                <a:off x="209" y="2309"/>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16" name="Rectangle 1816"/>
                            <wps:cNvSpPr>
                              <a:spLocks noChangeArrowheads="1"/>
                            </wps:cNvSpPr>
                            <wps:spPr bwMode="auto">
                              <a:xfrm>
                                <a:off x="209" y="2309"/>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17" name="Group 1817"/>
                          <wpg:cNvGrpSpPr>
                            <a:grpSpLocks/>
                          </wpg:cNvGrpSpPr>
                          <wpg:grpSpPr bwMode="auto">
                            <a:xfrm>
                              <a:off x="417" y="2308"/>
                              <a:ext cx="214" cy="118"/>
                              <a:chOff x="417" y="2308"/>
                              <a:chExt cx="214" cy="118"/>
                            </a:xfrm>
                          </wpg:grpSpPr>
                          <wps:wsp>
                            <wps:cNvPr id="1818" name="Rectangle 1818"/>
                            <wps:cNvSpPr>
                              <a:spLocks noChangeArrowheads="1"/>
                            </wps:cNvSpPr>
                            <wps:spPr bwMode="auto">
                              <a:xfrm>
                                <a:off x="417" y="236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19" name="Rectangle 1819"/>
                            <wps:cNvSpPr>
                              <a:spLocks noChangeArrowheads="1"/>
                            </wps:cNvSpPr>
                            <wps:spPr bwMode="auto">
                              <a:xfrm>
                                <a:off x="417" y="236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20" name="Rectangle 1820"/>
                            <wps:cNvSpPr>
                              <a:spLocks noChangeArrowheads="1"/>
                            </wps:cNvSpPr>
                            <wps:spPr bwMode="auto">
                              <a:xfrm>
                                <a:off x="417" y="2308"/>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21" name="Rectangle 1821"/>
                            <wps:cNvSpPr>
                              <a:spLocks noChangeArrowheads="1"/>
                            </wps:cNvSpPr>
                            <wps:spPr bwMode="auto">
                              <a:xfrm>
                                <a:off x="417" y="2308"/>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22" name="Group 1822"/>
                          <wpg:cNvGrpSpPr>
                            <a:grpSpLocks/>
                          </wpg:cNvGrpSpPr>
                          <wpg:grpSpPr bwMode="auto">
                            <a:xfrm>
                              <a:off x="625" y="2306"/>
                              <a:ext cx="214" cy="118"/>
                              <a:chOff x="625" y="2306"/>
                              <a:chExt cx="214" cy="118"/>
                            </a:xfrm>
                          </wpg:grpSpPr>
                          <wps:wsp>
                            <wps:cNvPr id="1823" name="Rectangle 1823"/>
                            <wps:cNvSpPr>
                              <a:spLocks noChangeArrowheads="1"/>
                            </wps:cNvSpPr>
                            <wps:spPr bwMode="auto">
                              <a:xfrm>
                                <a:off x="625" y="2365"/>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24" name="Rectangle 1824"/>
                            <wps:cNvSpPr>
                              <a:spLocks noChangeArrowheads="1"/>
                            </wps:cNvSpPr>
                            <wps:spPr bwMode="auto">
                              <a:xfrm>
                                <a:off x="625" y="2365"/>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25" name="Rectangle 1825"/>
                            <wps:cNvSpPr>
                              <a:spLocks noChangeArrowheads="1"/>
                            </wps:cNvSpPr>
                            <wps:spPr bwMode="auto">
                              <a:xfrm>
                                <a:off x="625" y="230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26" name="Rectangle 1826"/>
                            <wps:cNvSpPr>
                              <a:spLocks noChangeArrowheads="1"/>
                            </wps:cNvSpPr>
                            <wps:spPr bwMode="auto">
                              <a:xfrm>
                                <a:off x="625" y="230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27" name="Group 1827"/>
                          <wpg:cNvGrpSpPr>
                            <a:grpSpLocks/>
                          </wpg:cNvGrpSpPr>
                          <wpg:grpSpPr bwMode="auto">
                            <a:xfrm>
                              <a:off x="833" y="2307"/>
                              <a:ext cx="214" cy="118"/>
                              <a:chOff x="833" y="2307"/>
                              <a:chExt cx="214" cy="118"/>
                            </a:xfrm>
                          </wpg:grpSpPr>
                          <wps:wsp>
                            <wps:cNvPr id="1828" name="Rectangle 1828"/>
                            <wps:cNvSpPr>
                              <a:spLocks noChangeArrowheads="1"/>
                            </wps:cNvSpPr>
                            <wps:spPr bwMode="auto">
                              <a:xfrm>
                                <a:off x="833" y="2366"/>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29" name="Rectangle 1829"/>
                            <wps:cNvSpPr>
                              <a:spLocks noChangeArrowheads="1"/>
                            </wps:cNvSpPr>
                            <wps:spPr bwMode="auto">
                              <a:xfrm>
                                <a:off x="833" y="2366"/>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30" name="Rectangle 1830"/>
                            <wps:cNvSpPr>
                              <a:spLocks noChangeArrowheads="1"/>
                            </wps:cNvSpPr>
                            <wps:spPr bwMode="auto">
                              <a:xfrm>
                                <a:off x="833" y="2307"/>
                                <a:ext cx="214" cy="5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31" name="Rectangle 1831"/>
                            <wps:cNvSpPr>
                              <a:spLocks noChangeArrowheads="1"/>
                            </wps:cNvSpPr>
                            <wps:spPr bwMode="auto">
                              <a:xfrm>
                                <a:off x="833" y="2307"/>
                                <a:ext cx="214" cy="5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grpSp>
                        <wpg:cNvPr id="1832" name="Group 1832"/>
                        <wpg:cNvGrpSpPr>
                          <a:grpSpLocks/>
                        </wpg:cNvGrpSpPr>
                        <wpg:grpSpPr bwMode="auto">
                          <a:xfrm>
                            <a:off x="113" y="3"/>
                            <a:ext cx="119" cy="853"/>
                            <a:chOff x="113" y="3"/>
                            <a:chExt cx="119" cy="853"/>
                          </a:xfrm>
                        </wpg:grpSpPr>
                        <wps:wsp>
                          <wps:cNvPr id="1833" name="Rectangle 1833"/>
                          <wps:cNvSpPr>
                            <a:spLocks noChangeArrowheads="1"/>
                          </wps:cNvSpPr>
                          <wps:spPr bwMode="auto">
                            <a:xfrm>
                              <a:off x="172"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34" name="Rectangle 1834"/>
                          <wps:cNvSpPr>
                            <a:spLocks noChangeArrowheads="1"/>
                          </wps:cNvSpPr>
                          <wps:spPr bwMode="auto">
                            <a:xfrm>
                              <a:off x="172"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35" name="Rectangle 1835"/>
                          <wps:cNvSpPr>
                            <a:spLocks noChangeArrowheads="1"/>
                          </wps:cNvSpPr>
                          <wps:spPr bwMode="auto">
                            <a:xfrm>
                              <a:off x="113"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36" name="Rectangle 1836"/>
                          <wps:cNvSpPr>
                            <a:spLocks noChangeArrowheads="1"/>
                          </wps:cNvSpPr>
                          <wps:spPr bwMode="auto">
                            <a:xfrm>
                              <a:off x="113"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37" name="Rectangle 1837"/>
                          <wps:cNvSpPr>
                            <a:spLocks noChangeArrowheads="1"/>
                          </wps:cNvSpPr>
                          <wps:spPr bwMode="auto">
                            <a:xfrm>
                              <a:off x="172"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38" name="Rectangle 1838"/>
                          <wps:cNvSpPr>
                            <a:spLocks noChangeArrowheads="1"/>
                          </wps:cNvSpPr>
                          <wps:spPr bwMode="auto">
                            <a:xfrm>
                              <a:off x="172"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39" name="Rectangle 1839"/>
                          <wps:cNvSpPr>
                            <a:spLocks noChangeArrowheads="1"/>
                          </wps:cNvSpPr>
                          <wps:spPr bwMode="auto">
                            <a:xfrm>
                              <a:off x="113"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40" name="Rectangle 1840"/>
                          <wps:cNvSpPr>
                            <a:spLocks noChangeArrowheads="1"/>
                          </wps:cNvSpPr>
                          <wps:spPr bwMode="auto">
                            <a:xfrm>
                              <a:off x="113"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41" name="Rectangle 1841"/>
                          <wps:cNvSpPr>
                            <a:spLocks noChangeArrowheads="1"/>
                          </wps:cNvSpPr>
                          <wps:spPr bwMode="auto">
                            <a:xfrm>
                              <a:off x="172"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42" name="Rectangle 1842"/>
                          <wps:cNvSpPr>
                            <a:spLocks noChangeArrowheads="1"/>
                          </wps:cNvSpPr>
                          <wps:spPr bwMode="auto">
                            <a:xfrm>
                              <a:off x="172"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43" name="Rectangle 1843"/>
                          <wps:cNvSpPr>
                            <a:spLocks noChangeArrowheads="1"/>
                          </wps:cNvSpPr>
                          <wps:spPr bwMode="auto">
                            <a:xfrm>
                              <a:off x="113"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44" name="Rectangle 1844"/>
                          <wps:cNvSpPr>
                            <a:spLocks noChangeArrowheads="1"/>
                          </wps:cNvSpPr>
                          <wps:spPr bwMode="auto">
                            <a:xfrm>
                              <a:off x="113"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45" name="Rectangle 1845"/>
                          <wps:cNvSpPr>
                            <a:spLocks noChangeArrowheads="1"/>
                          </wps:cNvSpPr>
                          <wps:spPr bwMode="auto">
                            <a:xfrm>
                              <a:off x="173"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46" name="Rectangle 1846"/>
                          <wps:cNvSpPr>
                            <a:spLocks noChangeArrowheads="1"/>
                          </wps:cNvSpPr>
                          <wps:spPr bwMode="auto">
                            <a:xfrm>
                              <a:off x="173"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47" name="Rectangle 1847"/>
                          <wps:cNvSpPr>
                            <a:spLocks noChangeArrowheads="1"/>
                          </wps:cNvSpPr>
                          <wps:spPr bwMode="auto">
                            <a:xfrm>
                              <a:off x="114"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48" name="Rectangle 1848"/>
                          <wps:cNvSpPr>
                            <a:spLocks noChangeArrowheads="1"/>
                          </wps:cNvSpPr>
                          <wps:spPr bwMode="auto">
                            <a:xfrm>
                              <a:off x="114"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49" name="Group 1849"/>
                        <wpg:cNvGrpSpPr>
                          <a:grpSpLocks/>
                        </wpg:cNvGrpSpPr>
                        <wpg:grpSpPr bwMode="auto">
                          <a:xfrm>
                            <a:off x="359" y="3"/>
                            <a:ext cx="119" cy="853"/>
                            <a:chOff x="359" y="3"/>
                            <a:chExt cx="119" cy="853"/>
                          </a:xfrm>
                        </wpg:grpSpPr>
                        <wps:wsp>
                          <wps:cNvPr id="1850" name="Rectangle 1850"/>
                          <wps:cNvSpPr>
                            <a:spLocks noChangeArrowheads="1"/>
                          </wps:cNvSpPr>
                          <wps:spPr bwMode="auto">
                            <a:xfrm>
                              <a:off x="418"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51" name="Rectangle 1851"/>
                          <wps:cNvSpPr>
                            <a:spLocks noChangeArrowheads="1"/>
                          </wps:cNvSpPr>
                          <wps:spPr bwMode="auto">
                            <a:xfrm>
                              <a:off x="418"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52" name="Rectangle 1852"/>
                          <wps:cNvSpPr>
                            <a:spLocks noChangeArrowheads="1"/>
                          </wps:cNvSpPr>
                          <wps:spPr bwMode="auto">
                            <a:xfrm>
                              <a:off x="359"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53" name="Rectangle 1853"/>
                          <wps:cNvSpPr>
                            <a:spLocks noChangeArrowheads="1"/>
                          </wps:cNvSpPr>
                          <wps:spPr bwMode="auto">
                            <a:xfrm>
                              <a:off x="359"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54" name="Rectangle 1854"/>
                          <wps:cNvSpPr>
                            <a:spLocks noChangeArrowheads="1"/>
                          </wps:cNvSpPr>
                          <wps:spPr bwMode="auto">
                            <a:xfrm>
                              <a:off x="418"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55" name="Rectangle 1855"/>
                          <wps:cNvSpPr>
                            <a:spLocks noChangeArrowheads="1"/>
                          </wps:cNvSpPr>
                          <wps:spPr bwMode="auto">
                            <a:xfrm>
                              <a:off x="418"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56" name="Rectangle 1856"/>
                          <wps:cNvSpPr>
                            <a:spLocks noChangeArrowheads="1"/>
                          </wps:cNvSpPr>
                          <wps:spPr bwMode="auto">
                            <a:xfrm>
                              <a:off x="359"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57" name="Rectangle 1857"/>
                          <wps:cNvSpPr>
                            <a:spLocks noChangeArrowheads="1"/>
                          </wps:cNvSpPr>
                          <wps:spPr bwMode="auto">
                            <a:xfrm>
                              <a:off x="359"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58" name="Rectangle 1858"/>
                          <wps:cNvSpPr>
                            <a:spLocks noChangeArrowheads="1"/>
                          </wps:cNvSpPr>
                          <wps:spPr bwMode="auto">
                            <a:xfrm>
                              <a:off x="418"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59" name="Rectangle 1859"/>
                          <wps:cNvSpPr>
                            <a:spLocks noChangeArrowheads="1"/>
                          </wps:cNvSpPr>
                          <wps:spPr bwMode="auto">
                            <a:xfrm>
                              <a:off x="418"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60" name="Rectangle 1860"/>
                          <wps:cNvSpPr>
                            <a:spLocks noChangeArrowheads="1"/>
                          </wps:cNvSpPr>
                          <wps:spPr bwMode="auto">
                            <a:xfrm>
                              <a:off x="359"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61" name="Rectangle 1861"/>
                          <wps:cNvSpPr>
                            <a:spLocks noChangeArrowheads="1"/>
                          </wps:cNvSpPr>
                          <wps:spPr bwMode="auto">
                            <a:xfrm>
                              <a:off x="359"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62" name="Rectangle 1862"/>
                          <wps:cNvSpPr>
                            <a:spLocks noChangeArrowheads="1"/>
                          </wps:cNvSpPr>
                          <wps:spPr bwMode="auto">
                            <a:xfrm>
                              <a:off x="419"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63" name="Rectangle 1863"/>
                          <wps:cNvSpPr>
                            <a:spLocks noChangeArrowheads="1"/>
                          </wps:cNvSpPr>
                          <wps:spPr bwMode="auto">
                            <a:xfrm>
                              <a:off x="419"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64" name="Rectangle 1864"/>
                          <wps:cNvSpPr>
                            <a:spLocks noChangeArrowheads="1"/>
                          </wps:cNvSpPr>
                          <wps:spPr bwMode="auto">
                            <a:xfrm>
                              <a:off x="360"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65" name="Rectangle 1865"/>
                          <wps:cNvSpPr>
                            <a:spLocks noChangeArrowheads="1"/>
                          </wps:cNvSpPr>
                          <wps:spPr bwMode="auto">
                            <a:xfrm>
                              <a:off x="360"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66" name="Group 1866"/>
                        <wpg:cNvGrpSpPr>
                          <a:grpSpLocks/>
                        </wpg:cNvGrpSpPr>
                        <wpg:grpSpPr bwMode="auto">
                          <a:xfrm>
                            <a:off x="649" y="3"/>
                            <a:ext cx="119" cy="853"/>
                            <a:chOff x="649" y="3"/>
                            <a:chExt cx="119" cy="853"/>
                          </a:xfrm>
                        </wpg:grpSpPr>
                        <wps:wsp>
                          <wps:cNvPr id="1867" name="Rectangle 1867"/>
                          <wps:cNvSpPr>
                            <a:spLocks noChangeArrowheads="1"/>
                          </wps:cNvSpPr>
                          <wps:spPr bwMode="auto">
                            <a:xfrm>
                              <a:off x="708"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68" name="Rectangle 1868"/>
                          <wps:cNvSpPr>
                            <a:spLocks noChangeArrowheads="1"/>
                          </wps:cNvSpPr>
                          <wps:spPr bwMode="auto">
                            <a:xfrm>
                              <a:off x="708"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69" name="Rectangle 1869"/>
                          <wps:cNvSpPr>
                            <a:spLocks noChangeArrowheads="1"/>
                          </wps:cNvSpPr>
                          <wps:spPr bwMode="auto">
                            <a:xfrm>
                              <a:off x="649"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70" name="Rectangle 1870"/>
                          <wps:cNvSpPr>
                            <a:spLocks noChangeArrowheads="1"/>
                          </wps:cNvSpPr>
                          <wps:spPr bwMode="auto">
                            <a:xfrm>
                              <a:off x="649"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71" name="Rectangle 1871"/>
                          <wps:cNvSpPr>
                            <a:spLocks noChangeArrowheads="1"/>
                          </wps:cNvSpPr>
                          <wps:spPr bwMode="auto">
                            <a:xfrm>
                              <a:off x="708"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72" name="Rectangle 1872"/>
                          <wps:cNvSpPr>
                            <a:spLocks noChangeArrowheads="1"/>
                          </wps:cNvSpPr>
                          <wps:spPr bwMode="auto">
                            <a:xfrm>
                              <a:off x="708"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73" name="Rectangle 1873"/>
                          <wps:cNvSpPr>
                            <a:spLocks noChangeArrowheads="1"/>
                          </wps:cNvSpPr>
                          <wps:spPr bwMode="auto">
                            <a:xfrm>
                              <a:off x="649"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74" name="Rectangle 1874"/>
                          <wps:cNvSpPr>
                            <a:spLocks noChangeArrowheads="1"/>
                          </wps:cNvSpPr>
                          <wps:spPr bwMode="auto">
                            <a:xfrm>
                              <a:off x="649"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75" name="Rectangle 1875"/>
                          <wps:cNvSpPr>
                            <a:spLocks noChangeArrowheads="1"/>
                          </wps:cNvSpPr>
                          <wps:spPr bwMode="auto">
                            <a:xfrm>
                              <a:off x="708"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76" name="Rectangle 1876"/>
                          <wps:cNvSpPr>
                            <a:spLocks noChangeArrowheads="1"/>
                          </wps:cNvSpPr>
                          <wps:spPr bwMode="auto">
                            <a:xfrm>
                              <a:off x="708"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77" name="Rectangle 1877"/>
                          <wps:cNvSpPr>
                            <a:spLocks noChangeArrowheads="1"/>
                          </wps:cNvSpPr>
                          <wps:spPr bwMode="auto">
                            <a:xfrm>
                              <a:off x="649"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78" name="Rectangle 1878"/>
                          <wps:cNvSpPr>
                            <a:spLocks noChangeArrowheads="1"/>
                          </wps:cNvSpPr>
                          <wps:spPr bwMode="auto">
                            <a:xfrm>
                              <a:off x="649"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79" name="Rectangle 1879"/>
                          <wps:cNvSpPr>
                            <a:spLocks noChangeArrowheads="1"/>
                          </wps:cNvSpPr>
                          <wps:spPr bwMode="auto">
                            <a:xfrm>
                              <a:off x="709"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80" name="Rectangle 1880"/>
                          <wps:cNvSpPr>
                            <a:spLocks noChangeArrowheads="1"/>
                          </wps:cNvSpPr>
                          <wps:spPr bwMode="auto">
                            <a:xfrm>
                              <a:off x="709"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81" name="Rectangle 1881"/>
                          <wps:cNvSpPr>
                            <a:spLocks noChangeArrowheads="1"/>
                          </wps:cNvSpPr>
                          <wps:spPr bwMode="auto">
                            <a:xfrm>
                              <a:off x="650"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82" name="Rectangle 1882"/>
                          <wps:cNvSpPr>
                            <a:spLocks noChangeArrowheads="1"/>
                          </wps:cNvSpPr>
                          <wps:spPr bwMode="auto">
                            <a:xfrm>
                              <a:off x="650"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883" name="Group 1883"/>
                        <wpg:cNvGrpSpPr>
                          <a:grpSpLocks/>
                        </wpg:cNvGrpSpPr>
                        <wpg:grpSpPr bwMode="auto">
                          <a:xfrm>
                            <a:off x="943" y="0"/>
                            <a:ext cx="119" cy="853"/>
                            <a:chOff x="943" y="0"/>
                            <a:chExt cx="119" cy="853"/>
                          </a:xfrm>
                        </wpg:grpSpPr>
                        <wps:wsp>
                          <wps:cNvPr id="1884" name="Rectangle 1884"/>
                          <wps:cNvSpPr>
                            <a:spLocks noChangeArrowheads="1"/>
                          </wps:cNvSpPr>
                          <wps:spPr bwMode="auto">
                            <a:xfrm>
                              <a:off x="1002" y="42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85" name="Rectangle 1885"/>
                          <wps:cNvSpPr>
                            <a:spLocks noChangeArrowheads="1"/>
                          </wps:cNvSpPr>
                          <wps:spPr bwMode="auto">
                            <a:xfrm>
                              <a:off x="1002" y="42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86" name="Rectangle 1886"/>
                          <wps:cNvSpPr>
                            <a:spLocks noChangeArrowheads="1"/>
                          </wps:cNvSpPr>
                          <wps:spPr bwMode="auto">
                            <a:xfrm>
                              <a:off x="943" y="424"/>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87" name="Rectangle 1887"/>
                          <wps:cNvSpPr>
                            <a:spLocks noChangeArrowheads="1"/>
                          </wps:cNvSpPr>
                          <wps:spPr bwMode="auto">
                            <a:xfrm>
                              <a:off x="943" y="424"/>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88" name="Rectangle 1888"/>
                          <wps:cNvSpPr>
                            <a:spLocks noChangeArrowheads="1"/>
                          </wps:cNvSpPr>
                          <wps:spPr bwMode="auto">
                            <a:xfrm>
                              <a:off x="1002" y="21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89" name="Rectangle 1889"/>
                          <wps:cNvSpPr>
                            <a:spLocks noChangeArrowheads="1"/>
                          </wps:cNvSpPr>
                          <wps:spPr bwMode="auto">
                            <a:xfrm>
                              <a:off x="1002" y="21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90" name="Rectangle 1890"/>
                          <wps:cNvSpPr>
                            <a:spLocks noChangeArrowheads="1"/>
                          </wps:cNvSpPr>
                          <wps:spPr bwMode="auto">
                            <a:xfrm>
                              <a:off x="943" y="21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91" name="Rectangle 1891"/>
                          <wps:cNvSpPr>
                            <a:spLocks noChangeArrowheads="1"/>
                          </wps:cNvSpPr>
                          <wps:spPr bwMode="auto">
                            <a:xfrm>
                              <a:off x="943" y="21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92" name="Rectangle 1892"/>
                          <wps:cNvSpPr>
                            <a:spLocks noChangeArrowheads="1"/>
                          </wps:cNvSpPr>
                          <wps:spPr bwMode="auto">
                            <a:xfrm>
                              <a:off x="1002" y="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93" name="Rectangle 1893"/>
                          <wps:cNvSpPr>
                            <a:spLocks noChangeArrowheads="1"/>
                          </wps:cNvSpPr>
                          <wps:spPr bwMode="auto">
                            <a:xfrm>
                              <a:off x="1002" y="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94" name="Rectangle 1894"/>
                          <wps:cNvSpPr>
                            <a:spLocks noChangeArrowheads="1"/>
                          </wps:cNvSpPr>
                          <wps:spPr bwMode="auto">
                            <a:xfrm>
                              <a:off x="943" y="0"/>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95" name="Rectangle 1895"/>
                          <wps:cNvSpPr>
                            <a:spLocks noChangeArrowheads="1"/>
                          </wps:cNvSpPr>
                          <wps:spPr bwMode="auto">
                            <a:xfrm>
                              <a:off x="943" y="0"/>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96" name="Rectangle 1896"/>
                          <wps:cNvSpPr>
                            <a:spLocks noChangeArrowheads="1"/>
                          </wps:cNvSpPr>
                          <wps:spPr bwMode="auto">
                            <a:xfrm>
                              <a:off x="1003" y="639"/>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97" name="Rectangle 1897"/>
                          <wps:cNvSpPr>
                            <a:spLocks noChangeArrowheads="1"/>
                          </wps:cNvSpPr>
                          <wps:spPr bwMode="auto">
                            <a:xfrm>
                              <a:off x="1003" y="639"/>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898" name="Rectangle 1898"/>
                          <wps:cNvSpPr>
                            <a:spLocks noChangeArrowheads="1"/>
                          </wps:cNvSpPr>
                          <wps:spPr bwMode="auto">
                            <a:xfrm>
                              <a:off x="944" y="639"/>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899" name="Rectangle 1899"/>
                          <wps:cNvSpPr>
                            <a:spLocks noChangeArrowheads="1"/>
                          </wps:cNvSpPr>
                          <wps:spPr bwMode="auto">
                            <a:xfrm>
                              <a:off x="944" y="639"/>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900" name="Group 1900"/>
                        <wpg:cNvGrpSpPr>
                          <a:grpSpLocks/>
                        </wpg:cNvGrpSpPr>
                        <wpg:grpSpPr bwMode="auto">
                          <a:xfrm>
                            <a:off x="1217" y="3"/>
                            <a:ext cx="119" cy="853"/>
                            <a:chOff x="1217" y="3"/>
                            <a:chExt cx="119" cy="853"/>
                          </a:xfrm>
                        </wpg:grpSpPr>
                        <wps:wsp>
                          <wps:cNvPr id="1901" name="Rectangle 1901"/>
                          <wps:cNvSpPr>
                            <a:spLocks noChangeArrowheads="1"/>
                          </wps:cNvSpPr>
                          <wps:spPr bwMode="auto">
                            <a:xfrm>
                              <a:off x="1276"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02" name="Rectangle 1902"/>
                          <wps:cNvSpPr>
                            <a:spLocks noChangeArrowheads="1"/>
                          </wps:cNvSpPr>
                          <wps:spPr bwMode="auto">
                            <a:xfrm>
                              <a:off x="1276"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03" name="Rectangle 1903"/>
                          <wps:cNvSpPr>
                            <a:spLocks noChangeArrowheads="1"/>
                          </wps:cNvSpPr>
                          <wps:spPr bwMode="auto">
                            <a:xfrm>
                              <a:off x="1217" y="427"/>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04" name="Rectangle 1904"/>
                          <wps:cNvSpPr>
                            <a:spLocks noChangeArrowheads="1"/>
                          </wps:cNvSpPr>
                          <wps:spPr bwMode="auto">
                            <a:xfrm>
                              <a:off x="1217" y="427"/>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05" name="Rectangle 1905"/>
                          <wps:cNvSpPr>
                            <a:spLocks noChangeArrowheads="1"/>
                          </wps:cNvSpPr>
                          <wps:spPr bwMode="auto">
                            <a:xfrm>
                              <a:off x="1276"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06" name="Rectangle 1906"/>
                          <wps:cNvSpPr>
                            <a:spLocks noChangeArrowheads="1"/>
                          </wps:cNvSpPr>
                          <wps:spPr bwMode="auto">
                            <a:xfrm>
                              <a:off x="1276"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07" name="Rectangle 1907"/>
                          <wps:cNvSpPr>
                            <a:spLocks noChangeArrowheads="1"/>
                          </wps:cNvSpPr>
                          <wps:spPr bwMode="auto">
                            <a:xfrm>
                              <a:off x="1217" y="215"/>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08" name="Rectangle 1908"/>
                          <wps:cNvSpPr>
                            <a:spLocks noChangeArrowheads="1"/>
                          </wps:cNvSpPr>
                          <wps:spPr bwMode="auto">
                            <a:xfrm>
                              <a:off x="1217" y="215"/>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09" name="Rectangle 1909"/>
                          <wps:cNvSpPr>
                            <a:spLocks noChangeArrowheads="1"/>
                          </wps:cNvSpPr>
                          <wps:spPr bwMode="auto">
                            <a:xfrm>
                              <a:off x="1276"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10" name="Rectangle 1910"/>
                          <wps:cNvSpPr>
                            <a:spLocks noChangeArrowheads="1"/>
                          </wps:cNvSpPr>
                          <wps:spPr bwMode="auto">
                            <a:xfrm>
                              <a:off x="1276"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11" name="Rectangle 1911"/>
                          <wps:cNvSpPr>
                            <a:spLocks noChangeArrowheads="1"/>
                          </wps:cNvSpPr>
                          <wps:spPr bwMode="auto">
                            <a:xfrm>
                              <a:off x="1217" y="3"/>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12" name="Rectangle 1912"/>
                          <wps:cNvSpPr>
                            <a:spLocks noChangeArrowheads="1"/>
                          </wps:cNvSpPr>
                          <wps:spPr bwMode="auto">
                            <a:xfrm>
                              <a:off x="1217" y="3"/>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13" name="Rectangle 1913"/>
                          <wps:cNvSpPr>
                            <a:spLocks noChangeArrowheads="1"/>
                          </wps:cNvSpPr>
                          <wps:spPr bwMode="auto">
                            <a:xfrm>
                              <a:off x="1277"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14" name="Rectangle 1914"/>
                          <wps:cNvSpPr>
                            <a:spLocks noChangeArrowheads="1"/>
                          </wps:cNvSpPr>
                          <wps:spPr bwMode="auto">
                            <a:xfrm>
                              <a:off x="1277"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15" name="Rectangle 1915"/>
                          <wps:cNvSpPr>
                            <a:spLocks noChangeArrowheads="1"/>
                          </wps:cNvSpPr>
                          <wps:spPr bwMode="auto">
                            <a:xfrm>
                              <a:off x="1218" y="642"/>
                              <a:ext cx="59" cy="2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16" name="Rectangle 1916"/>
                          <wps:cNvSpPr>
                            <a:spLocks noChangeArrowheads="1"/>
                          </wps:cNvSpPr>
                          <wps:spPr bwMode="auto">
                            <a:xfrm>
                              <a:off x="1218" y="642"/>
                              <a:ext cx="59" cy="21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1917" name="Group 1917"/>
                        <wpg:cNvGrpSpPr>
                          <a:grpSpLocks/>
                        </wpg:cNvGrpSpPr>
                        <wpg:grpSpPr bwMode="auto">
                          <a:xfrm>
                            <a:off x="1" y="1199"/>
                            <a:ext cx="94" cy="94"/>
                            <a:chOff x="1" y="1199"/>
                            <a:chExt cx="94" cy="94"/>
                          </a:xfrm>
                        </wpg:grpSpPr>
                        <wps:wsp>
                          <wps:cNvPr id="1918" name="Rectangle 1918"/>
                          <wps:cNvSpPr>
                            <a:spLocks noChangeArrowheads="1"/>
                          </wps:cNvSpPr>
                          <wps:spPr bwMode="auto">
                            <a:xfrm>
                              <a:off x="1" y="1199"/>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19" name="Rectangle 1919"/>
                          <wps:cNvSpPr>
                            <a:spLocks noChangeArrowheads="1"/>
                          </wps:cNvSpPr>
                          <wps:spPr bwMode="auto">
                            <a:xfrm>
                              <a:off x="1" y="1199"/>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20" name="Rectangle 1920"/>
                          <wps:cNvSpPr>
                            <a:spLocks noChangeArrowheads="1"/>
                          </wps:cNvSpPr>
                          <wps:spPr bwMode="auto">
                            <a:xfrm>
                              <a:off x="64" y="126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1" name="Rectangle 1921"/>
                          <wps:cNvSpPr>
                            <a:spLocks noChangeArrowheads="1"/>
                          </wps:cNvSpPr>
                          <wps:spPr bwMode="auto">
                            <a:xfrm>
                              <a:off x="64" y="126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22" name="Rectangle 1922"/>
                          <wps:cNvSpPr>
                            <a:spLocks noChangeArrowheads="1"/>
                          </wps:cNvSpPr>
                          <wps:spPr bwMode="auto">
                            <a:xfrm>
                              <a:off x="64" y="127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3" name="Rectangle 1923"/>
                          <wps:cNvSpPr>
                            <a:spLocks noChangeArrowheads="1"/>
                          </wps:cNvSpPr>
                          <wps:spPr bwMode="auto">
                            <a:xfrm>
                              <a:off x="33" y="126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4" name="Rectangle 1924"/>
                          <wps:cNvSpPr>
                            <a:spLocks noChangeArrowheads="1"/>
                          </wps:cNvSpPr>
                          <wps:spPr bwMode="auto">
                            <a:xfrm>
                              <a:off x="33" y="126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25" name="Rectangle 1925"/>
                          <wps:cNvSpPr>
                            <a:spLocks noChangeArrowheads="1"/>
                          </wps:cNvSpPr>
                          <wps:spPr bwMode="auto">
                            <a:xfrm>
                              <a:off x="33" y="127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6" name="Rectangle 1926"/>
                          <wps:cNvSpPr>
                            <a:spLocks noChangeArrowheads="1"/>
                          </wps:cNvSpPr>
                          <wps:spPr bwMode="auto">
                            <a:xfrm>
                              <a:off x="2" y="126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7" name="Rectangle 1927"/>
                          <wps:cNvSpPr>
                            <a:spLocks noChangeArrowheads="1"/>
                          </wps:cNvSpPr>
                          <wps:spPr bwMode="auto">
                            <a:xfrm>
                              <a:off x="2" y="126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28" name="Rectangle 1928"/>
                          <wps:cNvSpPr>
                            <a:spLocks noChangeArrowheads="1"/>
                          </wps:cNvSpPr>
                          <wps:spPr bwMode="auto">
                            <a:xfrm>
                              <a:off x="2" y="127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29" name="Rectangle 1929"/>
                          <wps:cNvSpPr>
                            <a:spLocks noChangeArrowheads="1"/>
                          </wps:cNvSpPr>
                          <wps:spPr bwMode="auto">
                            <a:xfrm>
                              <a:off x="64" y="123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0" name="Rectangle 1930"/>
                          <wps:cNvSpPr>
                            <a:spLocks noChangeArrowheads="1"/>
                          </wps:cNvSpPr>
                          <wps:spPr bwMode="auto">
                            <a:xfrm>
                              <a:off x="64" y="123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31" name="Rectangle 1931"/>
                          <wps:cNvSpPr>
                            <a:spLocks noChangeArrowheads="1"/>
                          </wps:cNvSpPr>
                          <wps:spPr bwMode="auto">
                            <a:xfrm>
                              <a:off x="64" y="124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2" name="Rectangle 1932"/>
                          <wps:cNvSpPr>
                            <a:spLocks noChangeArrowheads="1"/>
                          </wps:cNvSpPr>
                          <wps:spPr bwMode="auto">
                            <a:xfrm>
                              <a:off x="33" y="123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3" name="Rectangle 1933"/>
                          <wps:cNvSpPr>
                            <a:spLocks noChangeArrowheads="1"/>
                          </wps:cNvSpPr>
                          <wps:spPr bwMode="auto">
                            <a:xfrm>
                              <a:off x="33" y="123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34" name="Rectangle 1934"/>
                          <wps:cNvSpPr>
                            <a:spLocks noChangeArrowheads="1"/>
                          </wps:cNvSpPr>
                          <wps:spPr bwMode="auto">
                            <a:xfrm>
                              <a:off x="33" y="124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5" name="Rectangle 1935"/>
                          <wps:cNvSpPr>
                            <a:spLocks noChangeArrowheads="1"/>
                          </wps:cNvSpPr>
                          <wps:spPr bwMode="auto">
                            <a:xfrm>
                              <a:off x="2" y="123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6" name="Rectangle 1936"/>
                          <wps:cNvSpPr>
                            <a:spLocks noChangeArrowheads="1"/>
                          </wps:cNvSpPr>
                          <wps:spPr bwMode="auto">
                            <a:xfrm>
                              <a:off x="2" y="123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37" name="Rectangle 1937"/>
                          <wps:cNvSpPr>
                            <a:spLocks noChangeArrowheads="1"/>
                          </wps:cNvSpPr>
                          <wps:spPr bwMode="auto">
                            <a:xfrm>
                              <a:off x="2" y="124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8" name="Rectangle 1938"/>
                          <wps:cNvSpPr>
                            <a:spLocks noChangeArrowheads="1"/>
                          </wps:cNvSpPr>
                          <wps:spPr bwMode="auto">
                            <a:xfrm>
                              <a:off x="64" y="120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39" name="Rectangle 1939"/>
                          <wps:cNvSpPr>
                            <a:spLocks noChangeArrowheads="1"/>
                          </wps:cNvSpPr>
                          <wps:spPr bwMode="auto">
                            <a:xfrm>
                              <a:off x="64" y="120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40" name="Rectangle 1940"/>
                          <wps:cNvSpPr>
                            <a:spLocks noChangeArrowheads="1"/>
                          </wps:cNvSpPr>
                          <wps:spPr bwMode="auto">
                            <a:xfrm>
                              <a:off x="64" y="121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41" name="Rectangle 1941"/>
                          <wps:cNvSpPr>
                            <a:spLocks noChangeArrowheads="1"/>
                          </wps:cNvSpPr>
                          <wps:spPr bwMode="auto">
                            <a:xfrm>
                              <a:off x="33" y="120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42" name="Rectangle 1942"/>
                          <wps:cNvSpPr>
                            <a:spLocks noChangeArrowheads="1"/>
                          </wps:cNvSpPr>
                          <wps:spPr bwMode="auto">
                            <a:xfrm>
                              <a:off x="33" y="120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43" name="Rectangle 1943"/>
                          <wps:cNvSpPr>
                            <a:spLocks noChangeArrowheads="1"/>
                          </wps:cNvSpPr>
                          <wps:spPr bwMode="auto">
                            <a:xfrm>
                              <a:off x="33" y="121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44" name="Rectangle 1944"/>
                          <wps:cNvSpPr>
                            <a:spLocks noChangeArrowheads="1"/>
                          </wps:cNvSpPr>
                          <wps:spPr bwMode="auto">
                            <a:xfrm>
                              <a:off x="2" y="120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45" name="Rectangle 1945"/>
                          <wps:cNvSpPr>
                            <a:spLocks noChangeArrowheads="1"/>
                          </wps:cNvSpPr>
                          <wps:spPr bwMode="auto">
                            <a:xfrm>
                              <a:off x="2" y="120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46" name="Rectangle 1946"/>
                          <wps:cNvSpPr>
                            <a:spLocks noChangeArrowheads="1"/>
                          </wps:cNvSpPr>
                          <wps:spPr bwMode="auto">
                            <a:xfrm>
                              <a:off x="2" y="121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947" name="Group 1947"/>
                        <wpg:cNvGrpSpPr>
                          <a:grpSpLocks/>
                        </wpg:cNvGrpSpPr>
                        <wpg:grpSpPr bwMode="auto">
                          <a:xfrm>
                            <a:off x="1" y="1301"/>
                            <a:ext cx="94" cy="94"/>
                            <a:chOff x="1" y="1301"/>
                            <a:chExt cx="94" cy="94"/>
                          </a:xfrm>
                        </wpg:grpSpPr>
                        <wps:wsp>
                          <wps:cNvPr id="1948" name="Rectangle 1948"/>
                          <wps:cNvSpPr>
                            <a:spLocks noChangeArrowheads="1"/>
                          </wps:cNvSpPr>
                          <wps:spPr bwMode="auto">
                            <a:xfrm>
                              <a:off x="1" y="1301"/>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49" name="Rectangle 1949"/>
                          <wps:cNvSpPr>
                            <a:spLocks noChangeArrowheads="1"/>
                          </wps:cNvSpPr>
                          <wps:spPr bwMode="auto">
                            <a:xfrm>
                              <a:off x="1" y="1301"/>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50" name="Rectangle 1950"/>
                          <wps:cNvSpPr>
                            <a:spLocks noChangeArrowheads="1"/>
                          </wps:cNvSpPr>
                          <wps:spPr bwMode="auto">
                            <a:xfrm>
                              <a:off x="64" y="1363"/>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1" name="Rectangle 1951"/>
                          <wps:cNvSpPr>
                            <a:spLocks noChangeArrowheads="1"/>
                          </wps:cNvSpPr>
                          <wps:spPr bwMode="auto">
                            <a:xfrm>
                              <a:off x="64" y="1363"/>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52" name="Rectangle 1952"/>
                          <wps:cNvSpPr>
                            <a:spLocks noChangeArrowheads="1"/>
                          </wps:cNvSpPr>
                          <wps:spPr bwMode="auto">
                            <a:xfrm>
                              <a:off x="64" y="1376"/>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3" name="Rectangle 1953"/>
                          <wps:cNvSpPr>
                            <a:spLocks noChangeArrowheads="1"/>
                          </wps:cNvSpPr>
                          <wps:spPr bwMode="auto">
                            <a:xfrm>
                              <a:off x="33" y="1363"/>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4" name="Rectangle 1954"/>
                          <wps:cNvSpPr>
                            <a:spLocks noChangeArrowheads="1"/>
                          </wps:cNvSpPr>
                          <wps:spPr bwMode="auto">
                            <a:xfrm>
                              <a:off x="33" y="1363"/>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55" name="Rectangle 1955"/>
                          <wps:cNvSpPr>
                            <a:spLocks noChangeArrowheads="1"/>
                          </wps:cNvSpPr>
                          <wps:spPr bwMode="auto">
                            <a:xfrm>
                              <a:off x="33" y="1376"/>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6" name="Rectangle 1956"/>
                          <wps:cNvSpPr>
                            <a:spLocks noChangeArrowheads="1"/>
                          </wps:cNvSpPr>
                          <wps:spPr bwMode="auto">
                            <a:xfrm>
                              <a:off x="2" y="1363"/>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7" name="Rectangle 1957"/>
                          <wps:cNvSpPr>
                            <a:spLocks noChangeArrowheads="1"/>
                          </wps:cNvSpPr>
                          <wps:spPr bwMode="auto">
                            <a:xfrm>
                              <a:off x="2" y="1363"/>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58" name="Rectangle 1958"/>
                          <wps:cNvSpPr>
                            <a:spLocks noChangeArrowheads="1"/>
                          </wps:cNvSpPr>
                          <wps:spPr bwMode="auto">
                            <a:xfrm>
                              <a:off x="2" y="1376"/>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59" name="Rectangle 1959"/>
                          <wps:cNvSpPr>
                            <a:spLocks noChangeArrowheads="1"/>
                          </wps:cNvSpPr>
                          <wps:spPr bwMode="auto">
                            <a:xfrm>
                              <a:off x="64" y="133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0" name="Rectangle 1960"/>
                          <wps:cNvSpPr>
                            <a:spLocks noChangeArrowheads="1"/>
                          </wps:cNvSpPr>
                          <wps:spPr bwMode="auto">
                            <a:xfrm>
                              <a:off x="64" y="133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61" name="Rectangle 1961"/>
                          <wps:cNvSpPr>
                            <a:spLocks noChangeArrowheads="1"/>
                          </wps:cNvSpPr>
                          <wps:spPr bwMode="auto">
                            <a:xfrm>
                              <a:off x="64" y="134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2" name="Rectangle 1962"/>
                          <wps:cNvSpPr>
                            <a:spLocks noChangeArrowheads="1"/>
                          </wps:cNvSpPr>
                          <wps:spPr bwMode="auto">
                            <a:xfrm>
                              <a:off x="33" y="133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3" name="Rectangle 1963"/>
                          <wps:cNvSpPr>
                            <a:spLocks noChangeArrowheads="1"/>
                          </wps:cNvSpPr>
                          <wps:spPr bwMode="auto">
                            <a:xfrm>
                              <a:off x="33" y="133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64" name="Rectangle 1964"/>
                          <wps:cNvSpPr>
                            <a:spLocks noChangeArrowheads="1"/>
                          </wps:cNvSpPr>
                          <wps:spPr bwMode="auto">
                            <a:xfrm>
                              <a:off x="33" y="134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5" name="Rectangle 1965"/>
                          <wps:cNvSpPr>
                            <a:spLocks noChangeArrowheads="1"/>
                          </wps:cNvSpPr>
                          <wps:spPr bwMode="auto">
                            <a:xfrm>
                              <a:off x="2" y="1332"/>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6" name="Rectangle 1966"/>
                          <wps:cNvSpPr>
                            <a:spLocks noChangeArrowheads="1"/>
                          </wps:cNvSpPr>
                          <wps:spPr bwMode="auto">
                            <a:xfrm>
                              <a:off x="2" y="1332"/>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67" name="Rectangle 1967"/>
                          <wps:cNvSpPr>
                            <a:spLocks noChangeArrowheads="1"/>
                          </wps:cNvSpPr>
                          <wps:spPr bwMode="auto">
                            <a:xfrm>
                              <a:off x="2" y="1344"/>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8" name="Rectangle 1968"/>
                          <wps:cNvSpPr>
                            <a:spLocks noChangeArrowheads="1"/>
                          </wps:cNvSpPr>
                          <wps:spPr bwMode="auto">
                            <a:xfrm>
                              <a:off x="64" y="130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69" name="Rectangle 1969"/>
                          <wps:cNvSpPr>
                            <a:spLocks noChangeArrowheads="1"/>
                          </wps:cNvSpPr>
                          <wps:spPr bwMode="auto">
                            <a:xfrm>
                              <a:off x="64" y="130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70" name="Rectangle 1970"/>
                          <wps:cNvSpPr>
                            <a:spLocks noChangeArrowheads="1"/>
                          </wps:cNvSpPr>
                          <wps:spPr bwMode="auto">
                            <a:xfrm>
                              <a:off x="64" y="131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71" name="Rectangle 1971"/>
                          <wps:cNvSpPr>
                            <a:spLocks noChangeArrowheads="1"/>
                          </wps:cNvSpPr>
                          <wps:spPr bwMode="auto">
                            <a:xfrm>
                              <a:off x="33" y="130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72" name="Rectangle 1972"/>
                          <wps:cNvSpPr>
                            <a:spLocks noChangeArrowheads="1"/>
                          </wps:cNvSpPr>
                          <wps:spPr bwMode="auto">
                            <a:xfrm>
                              <a:off x="33" y="130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73" name="Rectangle 1973"/>
                          <wps:cNvSpPr>
                            <a:spLocks noChangeArrowheads="1"/>
                          </wps:cNvSpPr>
                          <wps:spPr bwMode="auto">
                            <a:xfrm>
                              <a:off x="33" y="131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74" name="Rectangle 1974"/>
                          <wps:cNvSpPr>
                            <a:spLocks noChangeArrowheads="1"/>
                          </wps:cNvSpPr>
                          <wps:spPr bwMode="auto">
                            <a:xfrm>
                              <a:off x="2" y="130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75" name="Rectangle 1975"/>
                          <wps:cNvSpPr>
                            <a:spLocks noChangeArrowheads="1"/>
                          </wps:cNvSpPr>
                          <wps:spPr bwMode="auto">
                            <a:xfrm>
                              <a:off x="2" y="130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76" name="Rectangle 1976"/>
                          <wps:cNvSpPr>
                            <a:spLocks noChangeArrowheads="1"/>
                          </wps:cNvSpPr>
                          <wps:spPr bwMode="auto">
                            <a:xfrm>
                              <a:off x="2" y="131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1977" name="Group 1977"/>
                        <wpg:cNvGrpSpPr>
                          <a:grpSpLocks/>
                        </wpg:cNvGrpSpPr>
                        <wpg:grpSpPr bwMode="auto">
                          <a:xfrm>
                            <a:off x="121" y="1197"/>
                            <a:ext cx="94" cy="94"/>
                            <a:chOff x="121" y="1197"/>
                            <a:chExt cx="94" cy="94"/>
                          </a:xfrm>
                        </wpg:grpSpPr>
                        <wps:wsp>
                          <wps:cNvPr id="1978" name="Rectangle 1978"/>
                          <wps:cNvSpPr>
                            <a:spLocks noChangeArrowheads="1"/>
                          </wps:cNvSpPr>
                          <wps:spPr bwMode="auto">
                            <a:xfrm>
                              <a:off x="121" y="1197"/>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79" name="Rectangle 1979"/>
                          <wps:cNvSpPr>
                            <a:spLocks noChangeArrowheads="1"/>
                          </wps:cNvSpPr>
                          <wps:spPr bwMode="auto">
                            <a:xfrm>
                              <a:off x="121" y="1197"/>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80" name="Rectangle 1980"/>
                          <wps:cNvSpPr>
                            <a:spLocks noChangeArrowheads="1"/>
                          </wps:cNvSpPr>
                          <wps:spPr bwMode="auto">
                            <a:xfrm>
                              <a:off x="184" y="1259"/>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1" name="Rectangle 1981"/>
                          <wps:cNvSpPr>
                            <a:spLocks noChangeArrowheads="1"/>
                          </wps:cNvSpPr>
                          <wps:spPr bwMode="auto">
                            <a:xfrm>
                              <a:off x="184" y="1259"/>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82" name="Rectangle 1982"/>
                          <wps:cNvSpPr>
                            <a:spLocks noChangeArrowheads="1"/>
                          </wps:cNvSpPr>
                          <wps:spPr bwMode="auto">
                            <a:xfrm>
                              <a:off x="184" y="127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3" name="Rectangle 1983"/>
                          <wps:cNvSpPr>
                            <a:spLocks noChangeArrowheads="1"/>
                          </wps:cNvSpPr>
                          <wps:spPr bwMode="auto">
                            <a:xfrm>
                              <a:off x="153" y="1259"/>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4" name="Rectangle 1984"/>
                          <wps:cNvSpPr>
                            <a:spLocks noChangeArrowheads="1"/>
                          </wps:cNvSpPr>
                          <wps:spPr bwMode="auto">
                            <a:xfrm>
                              <a:off x="153" y="1259"/>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85" name="Rectangle 1985"/>
                          <wps:cNvSpPr>
                            <a:spLocks noChangeArrowheads="1"/>
                          </wps:cNvSpPr>
                          <wps:spPr bwMode="auto">
                            <a:xfrm>
                              <a:off x="153" y="127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6" name="Rectangle 1986"/>
                          <wps:cNvSpPr>
                            <a:spLocks noChangeArrowheads="1"/>
                          </wps:cNvSpPr>
                          <wps:spPr bwMode="auto">
                            <a:xfrm>
                              <a:off x="122" y="1259"/>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7" name="Rectangle 1987"/>
                          <wps:cNvSpPr>
                            <a:spLocks noChangeArrowheads="1"/>
                          </wps:cNvSpPr>
                          <wps:spPr bwMode="auto">
                            <a:xfrm>
                              <a:off x="122" y="1259"/>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88" name="Rectangle 1988"/>
                          <wps:cNvSpPr>
                            <a:spLocks noChangeArrowheads="1"/>
                          </wps:cNvSpPr>
                          <wps:spPr bwMode="auto">
                            <a:xfrm>
                              <a:off x="122" y="127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89" name="Rectangle 1989"/>
                          <wps:cNvSpPr>
                            <a:spLocks noChangeArrowheads="1"/>
                          </wps:cNvSpPr>
                          <wps:spPr bwMode="auto">
                            <a:xfrm>
                              <a:off x="184" y="122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0" name="Rectangle 1990"/>
                          <wps:cNvSpPr>
                            <a:spLocks noChangeArrowheads="1"/>
                          </wps:cNvSpPr>
                          <wps:spPr bwMode="auto">
                            <a:xfrm>
                              <a:off x="184" y="122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91" name="Rectangle 1991"/>
                          <wps:cNvSpPr>
                            <a:spLocks noChangeArrowheads="1"/>
                          </wps:cNvSpPr>
                          <wps:spPr bwMode="auto">
                            <a:xfrm>
                              <a:off x="184" y="1241"/>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2" name="Rectangle 1992"/>
                          <wps:cNvSpPr>
                            <a:spLocks noChangeArrowheads="1"/>
                          </wps:cNvSpPr>
                          <wps:spPr bwMode="auto">
                            <a:xfrm>
                              <a:off x="153" y="122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3" name="Rectangle 1993"/>
                          <wps:cNvSpPr>
                            <a:spLocks noChangeArrowheads="1"/>
                          </wps:cNvSpPr>
                          <wps:spPr bwMode="auto">
                            <a:xfrm>
                              <a:off x="153" y="122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94" name="Rectangle 1994"/>
                          <wps:cNvSpPr>
                            <a:spLocks noChangeArrowheads="1"/>
                          </wps:cNvSpPr>
                          <wps:spPr bwMode="auto">
                            <a:xfrm>
                              <a:off x="153" y="1241"/>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5" name="Rectangle 1995"/>
                          <wps:cNvSpPr>
                            <a:spLocks noChangeArrowheads="1"/>
                          </wps:cNvSpPr>
                          <wps:spPr bwMode="auto">
                            <a:xfrm>
                              <a:off x="122" y="122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6" name="Rectangle 1996"/>
                          <wps:cNvSpPr>
                            <a:spLocks noChangeArrowheads="1"/>
                          </wps:cNvSpPr>
                          <wps:spPr bwMode="auto">
                            <a:xfrm>
                              <a:off x="122" y="122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997" name="Rectangle 1997"/>
                          <wps:cNvSpPr>
                            <a:spLocks noChangeArrowheads="1"/>
                          </wps:cNvSpPr>
                          <wps:spPr bwMode="auto">
                            <a:xfrm>
                              <a:off x="122" y="1241"/>
                              <a:ext cx="2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8" name="Rectangle 1998"/>
                          <wps:cNvSpPr>
                            <a:spLocks noChangeArrowheads="1"/>
                          </wps:cNvSpPr>
                          <wps:spPr bwMode="auto">
                            <a:xfrm>
                              <a:off x="184" y="119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999" name="Rectangle 1999"/>
                          <wps:cNvSpPr>
                            <a:spLocks noChangeArrowheads="1"/>
                          </wps:cNvSpPr>
                          <wps:spPr bwMode="auto">
                            <a:xfrm>
                              <a:off x="184" y="119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00" name="Rectangle 2000"/>
                          <wps:cNvSpPr>
                            <a:spLocks noChangeArrowheads="1"/>
                          </wps:cNvSpPr>
                          <wps:spPr bwMode="auto">
                            <a:xfrm>
                              <a:off x="184" y="120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01" name="Rectangle 2001"/>
                          <wps:cNvSpPr>
                            <a:spLocks noChangeArrowheads="1"/>
                          </wps:cNvSpPr>
                          <wps:spPr bwMode="auto">
                            <a:xfrm>
                              <a:off x="153" y="119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02" name="Rectangle 2002"/>
                          <wps:cNvSpPr>
                            <a:spLocks noChangeArrowheads="1"/>
                          </wps:cNvSpPr>
                          <wps:spPr bwMode="auto">
                            <a:xfrm>
                              <a:off x="153" y="119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03" name="Rectangle 2003"/>
                          <wps:cNvSpPr>
                            <a:spLocks noChangeArrowheads="1"/>
                          </wps:cNvSpPr>
                          <wps:spPr bwMode="auto">
                            <a:xfrm>
                              <a:off x="153" y="120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04" name="Rectangle 2004"/>
                          <wps:cNvSpPr>
                            <a:spLocks noChangeArrowheads="1"/>
                          </wps:cNvSpPr>
                          <wps:spPr bwMode="auto">
                            <a:xfrm>
                              <a:off x="122" y="1197"/>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05" name="Rectangle 2005"/>
                          <wps:cNvSpPr>
                            <a:spLocks noChangeArrowheads="1"/>
                          </wps:cNvSpPr>
                          <wps:spPr bwMode="auto">
                            <a:xfrm>
                              <a:off x="122" y="1197"/>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06" name="Rectangle 2006"/>
                          <wps:cNvSpPr>
                            <a:spLocks noChangeArrowheads="1"/>
                          </wps:cNvSpPr>
                          <wps:spPr bwMode="auto">
                            <a:xfrm>
                              <a:off x="122" y="120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007" name="Group 2007"/>
                        <wpg:cNvGrpSpPr>
                          <a:grpSpLocks/>
                        </wpg:cNvGrpSpPr>
                        <wpg:grpSpPr bwMode="auto">
                          <a:xfrm>
                            <a:off x="121" y="1298"/>
                            <a:ext cx="94" cy="94"/>
                            <a:chOff x="121" y="1298"/>
                            <a:chExt cx="94" cy="94"/>
                          </a:xfrm>
                        </wpg:grpSpPr>
                        <wps:wsp>
                          <wps:cNvPr id="2008" name="Rectangle 2008"/>
                          <wps:cNvSpPr>
                            <a:spLocks noChangeArrowheads="1"/>
                          </wps:cNvSpPr>
                          <wps:spPr bwMode="auto">
                            <a:xfrm>
                              <a:off x="121" y="1298"/>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09" name="Rectangle 2009"/>
                          <wps:cNvSpPr>
                            <a:spLocks noChangeArrowheads="1"/>
                          </wps:cNvSpPr>
                          <wps:spPr bwMode="auto">
                            <a:xfrm>
                              <a:off x="121" y="1298"/>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10" name="Rectangle 2010"/>
                          <wps:cNvSpPr>
                            <a:spLocks noChangeArrowheads="1"/>
                          </wps:cNvSpPr>
                          <wps:spPr bwMode="auto">
                            <a:xfrm>
                              <a:off x="184" y="13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1" name="Rectangle 2011"/>
                          <wps:cNvSpPr>
                            <a:spLocks noChangeArrowheads="1"/>
                          </wps:cNvSpPr>
                          <wps:spPr bwMode="auto">
                            <a:xfrm>
                              <a:off x="184" y="13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12" name="Rectangle 2012"/>
                          <wps:cNvSpPr>
                            <a:spLocks noChangeArrowheads="1"/>
                          </wps:cNvSpPr>
                          <wps:spPr bwMode="auto">
                            <a:xfrm>
                              <a:off x="184" y="13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3" name="Rectangle 2013"/>
                          <wps:cNvSpPr>
                            <a:spLocks noChangeArrowheads="1"/>
                          </wps:cNvSpPr>
                          <wps:spPr bwMode="auto">
                            <a:xfrm>
                              <a:off x="153" y="13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4" name="Rectangle 2014"/>
                          <wps:cNvSpPr>
                            <a:spLocks noChangeArrowheads="1"/>
                          </wps:cNvSpPr>
                          <wps:spPr bwMode="auto">
                            <a:xfrm>
                              <a:off x="153" y="13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15" name="Rectangle 2015"/>
                          <wps:cNvSpPr>
                            <a:spLocks noChangeArrowheads="1"/>
                          </wps:cNvSpPr>
                          <wps:spPr bwMode="auto">
                            <a:xfrm>
                              <a:off x="153" y="13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6" name="Rectangle 2016"/>
                          <wps:cNvSpPr>
                            <a:spLocks noChangeArrowheads="1"/>
                          </wps:cNvSpPr>
                          <wps:spPr bwMode="auto">
                            <a:xfrm>
                              <a:off x="122" y="13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7" name="Rectangle 2017"/>
                          <wps:cNvSpPr>
                            <a:spLocks noChangeArrowheads="1"/>
                          </wps:cNvSpPr>
                          <wps:spPr bwMode="auto">
                            <a:xfrm>
                              <a:off x="122" y="13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18" name="Rectangle 2018"/>
                          <wps:cNvSpPr>
                            <a:spLocks noChangeArrowheads="1"/>
                          </wps:cNvSpPr>
                          <wps:spPr bwMode="auto">
                            <a:xfrm>
                              <a:off x="122" y="13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19" name="Rectangle 2019"/>
                          <wps:cNvSpPr>
                            <a:spLocks noChangeArrowheads="1"/>
                          </wps:cNvSpPr>
                          <wps:spPr bwMode="auto">
                            <a:xfrm>
                              <a:off x="184" y="13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0" name="Rectangle 2020"/>
                          <wps:cNvSpPr>
                            <a:spLocks noChangeArrowheads="1"/>
                          </wps:cNvSpPr>
                          <wps:spPr bwMode="auto">
                            <a:xfrm>
                              <a:off x="184" y="13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21" name="Rectangle 2021"/>
                          <wps:cNvSpPr>
                            <a:spLocks noChangeArrowheads="1"/>
                          </wps:cNvSpPr>
                          <wps:spPr bwMode="auto">
                            <a:xfrm>
                              <a:off x="184" y="13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2" name="Rectangle 2022"/>
                          <wps:cNvSpPr>
                            <a:spLocks noChangeArrowheads="1"/>
                          </wps:cNvSpPr>
                          <wps:spPr bwMode="auto">
                            <a:xfrm>
                              <a:off x="153" y="13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3" name="Rectangle 2023"/>
                          <wps:cNvSpPr>
                            <a:spLocks noChangeArrowheads="1"/>
                          </wps:cNvSpPr>
                          <wps:spPr bwMode="auto">
                            <a:xfrm>
                              <a:off x="153" y="13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24" name="Rectangle 2024"/>
                          <wps:cNvSpPr>
                            <a:spLocks noChangeArrowheads="1"/>
                          </wps:cNvSpPr>
                          <wps:spPr bwMode="auto">
                            <a:xfrm>
                              <a:off x="153" y="13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5" name="Rectangle 2025"/>
                          <wps:cNvSpPr>
                            <a:spLocks noChangeArrowheads="1"/>
                          </wps:cNvSpPr>
                          <wps:spPr bwMode="auto">
                            <a:xfrm>
                              <a:off x="122" y="13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6" name="Rectangle 2026"/>
                          <wps:cNvSpPr>
                            <a:spLocks noChangeArrowheads="1"/>
                          </wps:cNvSpPr>
                          <wps:spPr bwMode="auto">
                            <a:xfrm>
                              <a:off x="122" y="13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27" name="Rectangle 2027"/>
                          <wps:cNvSpPr>
                            <a:spLocks noChangeArrowheads="1"/>
                          </wps:cNvSpPr>
                          <wps:spPr bwMode="auto">
                            <a:xfrm>
                              <a:off x="122" y="13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8" name="Rectangle 2028"/>
                          <wps:cNvSpPr>
                            <a:spLocks noChangeArrowheads="1"/>
                          </wps:cNvSpPr>
                          <wps:spPr bwMode="auto">
                            <a:xfrm>
                              <a:off x="184" y="12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29" name="Rectangle 2029"/>
                          <wps:cNvSpPr>
                            <a:spLocks noChangeArrowheads="1"/>
                          </wps:cNvSpPr>
                          <wps:spPr bwMode="auto">
                            <a:xfrm>
                              <a:off x="184" y="12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30" name="Rectangle 2030"/>
                          <wps:cNvSpPr>
                            <a:spLocks noChangeArrowheads="1"/>
                          </wps:cNvSpPr>
                          <wps:spPr bwMode="auto">
                            <a:xfrm>
                              <a:off x="184" y="13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31" name="Rectangle 2031"/>
                          <wps:cNvSpPr>
                            <a:spLocks noChangeArrowheads="1"/>
                          </wps:cNvSpPr>
                          <wps:spPr bwMode="auto">
                            <a:xfrm>
                              <a:off x="153" y="12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32" name="Rectangle 2032"/>
                          <wps:cNvSpPr>
                            <a:spLocks noChangeArrowheads="1"/>
                          </wps:cNvSpPr>
                          <wps:spPr bwMode="auto">
                            <a:xfrm>
                              <a:off x="153" y="12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33" name="Rectangle 2033"/>
                          <wps:cNvSpPr>
                            <a:spLocks noChangeArrowheads="1"/>
                          </wps:cNvSpPr>
                          <wps:spPr bwMode="auto">
                            <a:xfrm>
                              <a:off x="153" y="13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34" name="Rectangle 2034"/>
                          <wps:cNvSpPr>
                            <a:spLocks noChangeArrowheads="1"/>
                          </wps:cNvSpPr>
                          <wps:spPr bwMode="auto">
                            <a:xfrm>
                              <a:off x="122" y="12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35" name="Rectangle 2035"/>
                          <wps:cNvSpPr>
                            <a:spLocks noChangeArrowheads="1"/>
                          </wps:cNvSpPr>
                          <wps:spPr bwMode="auto">
                            <a:xfrm>
                              <a:off x="122" y="12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36" name="Rectangle 2036"/>
                          <wps:cNvSpPr>
                            <a:spLocks noChangeArrowheads="1"/>
                          </wps:cNvSpPr>
                          <wps:spPr bwMode="auto">
                            <a:xfrm>
                              <a:off x="122" y="13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037" name="Group 2037"/>
                        <wpg:cNvGrpSpPr>
                          <a:grpSpLocks/>
                        </wpg:cNvGrpSpPr>
                        <wpg:grpSpPr bwMode="auto">
                          <a:xfrm>
                            <a:off x="1" y="1098"/>
                            <a:ext cx="94" cy="94"/>
                            <a:chOff x="1" y="1098"/>
                            <a:chExt cx="94" cy="94"/>
                          </a:xfrm>
                        </wpg:grpSpPr>
                        <wps:wsp>
                          <wps:cNvPr id="2038" name="Rectangle 2038"/>
                          <wps:cNvSpPr>
                            <a:spLocks noChangeArrowheads="1"/>
                          </wps:cNvSpPr>
                          <wps:spPr bwMode="auto">
                            <a:xfrm>
                              <a:off x="1" y="1098"/>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39" name="Rectangle 2039"/>
                          <wps:cNvSpPr>
                            <a:spLocks noChangeArrowheads="1"/>
                          </wps:cNvSpPr>
                          <wps:spPr bwMode="auto">
                            <a:xfrm>
                              <a:off x="1" y="1098"/>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40" name="Rectangle 2040"/>
                          <wps:cNvSpPr>
                            <a:spLocks noChangeArrowheads="1"/>
                          </wps:cNvSpPr>
                          <wps:spPr bwMode="auto">
                            <a:xfrm>
                              <a:off x="64" y="11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1" name="Rectangle 2041"/>
                          <wps:cNvSpPr>
                            <a:spLocks noChangeArrowheads="1"/>
                          </wps:cNvSpPr>
                          <wps:spPr bwMode="auto">
                            <a:xfrm>
                              <a:off x="64" y="11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42" name="Rectangle 2042"/>
                          <wps:cNvSpPr>
                            <a:spLocks noChangeArrowheads="1"/>
                          </wps:cNvSpPr>
                          <wps:spPr bwMode="auto">
                            <a:xfrm>
                              <a:off x="64" y="11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3" name="Rectangle 2043"/>
                          <wps:cNvSpPr>
                            <a:spLocks noChangeArrowheads="1"/>
                          </wps:cNvSpPr>
                          <wps:spPr bwMode="auto">
                            <a:xfrm>
                              <a:off x="33" y="11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4" name="Rectangle 2044"/>
                          <wps:cNvSpPr>
                            <a:spLocks noChangeArrowheads="1"/>
                          </wps:cNvSpPr>
                          <wps:spPr bwMode="auto">
                            <a:xfrm>
                              <a:off x="33" y="11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45" name="Rectangle 2045"/>
                          <wps:cNvSpPr>
                            <a:spLocks noChangeArrowheads="1"/>
                          </wps:cNvSpPr>
                          <wps:spPr bwMode="auto">
                            <a:xfrm>
                              <a:off x="33" y="11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6" name="Rectangle 2046"/>
                          <wps:cNvSpPr>
                            <a:spLocks noChangeArrowheads="1"/>
                          </wps:cNvSpPr>
                          <wps:spPr bwMode="auto">
                            <a:xfrm>
                              <a:off x="2" y="1161"/>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7" name="Rectangle 2047"/>
                          <wps:cNvSpPr>
                            <a:spLocks noChangeArrowheads="1"/>
                          </wps:cNvSpPr>
                          <wps:spPr bwMode="auto">
                            <a:xfrm>
                              <a:off x="2" y="1161"/>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48" name="Rectangle 2048"/>
                          <wps:cNvSpPr>
                            <a:spLocks noChangeArrowheads="1"/>
                          </wps:cNvSpPr>
                          <wps:spPr bwMode="auto">
                            <a:xfrm>
                              <a:off x="2" y="1173"/>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49" name="Rectangle 2049"/>
                          <wps:cNvSpPr>
                            <a:spLocks noChangeArrowheads="1"/>
                          </wps:cNvSpPr>
                          <wps:spPr bwMode="auto">
                            <a:xfrm>
                              <a:off x="64" y="11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0" name="Rectangle 2050"/>
                          <wps:cNvSpPr>
                            <a:spLocks noChangeArrowheads="1"/>
                          </wps:cNvSpPr>
                          <wps:spPr bwMode="auto">
                            <a:xfrm>
                              <a:off x="64" y="11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51" name="Rectangle 2051"/>
                          <wps:cNvSpPr>
                            <a:spLocks noChangeArrowheads="1"/>
                          </wps:cNvSpPr>
                          <wps:spPr bwMode="auto">
                            <a:xfrm>
                              <a:off x="64" y="11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2" name="Rectangle 2052"/>
                          <wps:cNvSpPr>
                            <a:spLocks noChangeArrowheads="1"/>
                          </wps:cNvSpPr>
                          <wps:spPr bwMode="auto">
                            <a:xfrm>
                              <a:off x="33" y="11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3" name="Rectangle 2053"/>
                          <wps:cNvSpPr>
                            <a:spLocks noChangeArrowheads="1"/>
                          </wps:cNvSpPr>
                          <wps:spPr bwMode="auto">
                            <a:xfrm>
                              <a:off x="33" y="11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54" name="Rectangle 2054"/>
                          <wps:cNvSpPr>
                            <a:spLocks noChangeArrowheads="1"/>
                          </wps:cNvSpPr>
                          <wps:spPr bwMode="auto">
                            <a:xfrm>
                              <a:off x="33" y="11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5" name="Rectangle 2055"/>
                          <wps:cNvSpPr>
                            <a:spLocks noChangeArrowheads="1"/>
                          </wps:cNvSpPr>
                          <wps:spPr bwMode="auto">
                            <a:xfrm>
                              <a:off x="2" y="1130"/>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6" name="Rectangle 2056"/>
                          <wps:cNvSpPr>
                            <a:spLocks noChangeArrowheads="1"/>
                          </wps:cNvSpPr>
                          <wps:spPr bwMode="auto">
                            <a:xfrm>
                              <a:off x="2" y="1130"/>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57" name="Rectangle 2057"/>
                          <wps:cNvSpPr>
                            <a:spLocks noChangeArrowheads="1"/>
                          </wps:cNvSpPr>
                          <wps:spPr bwMode="auto">
                            <a:xfrm>
                              <a:off x="2" y="1142"/>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8" name="Rectangle 2058"/>
                          <wps:cNvSpPr>
                            <a:spLocks noChangeArrowheads="1"/>
                          </wps:cNvSpPr>
                          <wps:spPr bwMode="auto">
                            <a:xfrm>
                              <a:off x="64" y="10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59" name="Rectangle 2059"/>
                          <wps:cNvSpPr>
                            <a:spLocks noChangeArrowheads="1"/>
                          </wps:cNvSpPr>
                          <wps:spPr bwMode="auto">
                            <a:xfrm>
                              <a:off x="64" y="10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60" name="Rectangle 2060"/>
                          <wps:cNvSpPr>
                            <a:spLocks noChangeArrowheads="1"/>
                          </wps:cNvSpPr>
                          <wps:spPr bwMode="auto">
                            <a:xfrm>
                              <a:off x="64" y="11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61" name="Rectangle 2061"/>
                          <wps:cNvSpPr>
                            <a:spLocks noChangeArrowheads="1"/>
                          </wps:cNvSpPr>
                          <wps:spPr bwMode="auto">
                            <a:xfrm>
                              <a:off x="33" y="10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62" name="Rectangle 2062"/>
                          <wps:cNvSpPr>
                            <a:spLocks noChangeArrowheads="1"/>
                          </wps:cNvSpPr>
                          <wps:spPr bwMode="auto">
                            <a:xfrm>
                              <a:off x="33" y="10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63" name="Rectangle 2063"/>
                          <wps:cNvSpPr>
                            <a:spLocks noChangeArrowheads="1"/>
                          </wps:cNvSpPr>
                          <wps:spPr bwMode="auto">
                            <a:xfrm>
                              <a:off x="33" y="11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64" name="Rectangle 2064"/>
                          <wps:cNvSpPr>
                            <a:spLocks noChangeArrowheads="1"/>
                          </wps:cNvSpPr>
                          <wps:spPr bwMode="auto">
                            <a:xfrm>
                              <a:off x="2" y="1098"/>
                              <a:ext cx="29"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65" name="Rectangle 2065"/>
                          <wps:cNvSpPr>
                            <a:spLocks noChangeArrowheads="1"/>
                          </wps:cNvSpPr>
                          <wps:spPr bwMode="auto">
                            <a:xfrm>
                              <a:off x="2" y="1098"/>
                              <a:ext cx="29" cy="3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66" name="Rectangle 2066"/>
                          <wps:cNvSpPr>
                            <a:spLocks noChangeArrowheads="1"/>
                          </wps:cNvSpPr>
                          <wps:spPr bwMode="auto">
                            <a:xfrm>
                              <a:off x="2" y="1111"/>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2067" name="Group 2067"/>
                        <wpg:cNvGrpSpPr>
                          <a:grpSpLocks/>
                        </wpg:cNvGrpSpPr>
                        <wpg:grpSpPr bwMode="auto">
                          <a:xfrm>
                            <a:off x="121" y="1096"/>
                            <a:ext cx="94" cy="94"/>
                            <a:chOff x="121" y="1096"/>
                            <a:chExt cx="94" cy="94"/>
                          </a:xfrm>
                        </wpg:grpSpPr>
                        <wps:wsp>
                          <wps:cNvPr id="2068" name="Rectangle 2068"/>
                          <wps:cNvSpPr>
                            <a:spLocks noChangeArrowheads="1"/>
                          </wps:cNvSpPr>
                          <wps:spPr bwMode="auto">
                            <a:xfrm>
                              <a:off x="121" y="1096"/>
                              <a:ext cx="94" cy="94"/>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69" name="Rectangle 2069"/>
                          <wps:cNvSpPr>
                            <a:spLocks noChangeArrowheads="1"/>
                          </wps:cNvSpPr>
                          <wps:spPr bwMode="auto">
                            <a:xfrm>
                              <a:off x="121" y="1096"/>
                              <a:ext cx="94" cy="94"/>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70" name="Rectangle 2070"/>
                          <wps:cNvSpPr>
                            <a:spLocks noChangeArrowheads="1"/>
                          </wps:cNvSpPr>
                          <wps:spPr bwMode="auto">
                            <a:xfrm>
                              <a:off x="184" y="1158"/>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1" name="Rectangle 2071"/>
                          <wps:cNvSpPr>
                            <a:spLocks noChangeArrowheads="1"/>
                          </wps:cNvSpPr>
                          <wps:spPr bwMode="auto">
                            <a:xfrm>
                              <a:off x="184" y="1158"/>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72" name="Rectangle 2072"/>
                          <wps:cNvSpPr>
                            <a:spLocks noChangeArrowheads="1"/>
                          </wps:cNvSpPr>
                          <wps:spPr bwMode="auto">
                            <a:xfrm>
                              <a:off x="184" y="11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3" name="Rectangle 2073"/>
                          <wps:cNvSpPr>
                            <a:spLocks noChangeArrowheads="1"/>
                          </wps:cNvSpPr>
                          <wps:spPr bwMode="auto">
                            <a:xfrm>
                              <a:off x="153" y="1158"/>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4" name="Rectangle 2074"/>
                          <wps:cNvSpPr>
                            <a:spLocks noChangeArrowheads="1"/>
                          </wps:cNvSpPr>
                          <wps:spPr bwMode="auto">
                            <a:xfrm>
                              <a:off x="153" y="1158"/>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75" name="Rectangle 2075"/>
                          <wps:cNvSpPr>
                            <a:spLocks noChangeArrowheads="1"/>
                          </wps:cNvSpPr>
                          <wps:spPr bwMode="auto">
                            <a:xfrm>
                              <a:off x="153" y="11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6" name="Rectangle 2076"/>
                          <wps:cNvSpPr>
                            <a:spLocks noChangeArrowheads="1"/>
                          </wps:cNvSpPr>
                          <wps:spPr bwMode="auto">
                            <a:xfrm>
                              <a:off x="122" y="1158"/>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7" name="Rectangle 2077"/>
                          <wps:cNvSpPr>
                            <a:spLocks noChangeArrowheads="1"/>
                          </wps:cNvSpPr>
                          <wps:spPr bwMode="auto">
                            <a:xfrm>
                              <a:off x="122" y="1158"/>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78" name="Rectangle 2078"/>
                          <wps:cNvSpPr>
                            <a:spLocks noChangeArrowheads="1"/>
                          </wps:cNvSpPr>
                          <wps:spPr bwMode="auto">
                            <a:xfrm>
                              <a:off x="122" y="1170"/>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79" name="Rectangle 2079"/>
                          <wps:cNvSpPr>
                            <a:spLocks noChangeArrowheads="1"/>
                          </wps:cNvSpPr>
                          <wps:spPr bwMode="auto">
                            <a:xfrm>
                              <a:off x="184" y="1127"/>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0" name="Rectangle 2080"/>
                          <wps:cNvSpPr>
                            <a:spLocks noChangeArrowheads="1"/>
                          </wps:cNvSpPr>
                          <wps:spPr bwMode="auto">
                            <a:xfrm>
                              <a:off x="184" y="1127"/>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81" name="Rectangle 2081"/>
                          <wps:cNvSpPr>
                            <a:spLocks noChangeArrowheads="1"/>
                          </wps:cNvSpPr>
                          <wps:spPr bwMode="auto">
                            <a:xfrm>
                              <a:off x="184" y="113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2" name="Rectangle 2082"/>
                          <wps:cNvSpPr>
                            <a:spLocks noChangeArrowheads="1"/>
                          </wps:cNvSpPr>
                          <wps:spPr bwMode="auto">
                            <a:xfrm>
                              <a:off x="153" y="1127"/>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3" name="Rectangle 2083"/>
                          <wps:cNvSpPr>
                            <a:spLocks noChangeArrowheads="1"/>
                          </wps:cNvSpPr>
                          <wps:spPr bwMode="auto">
                            <a:xfrm>
                              <a:off x="153" y="1127"/>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84" name="Rectangle 2084"/>
                          <wps:cNvSpPr>
                            <a:spLocks noChangeArrowheads="1"/>
                          </wps:cNvSpPr>
                          <wps:spPr bwMode="auto">
                            <a:xfrm>
                              <a:off x="153" y="113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5" name="Rectangle 2085"/>
                          <wps:cNvSpPr>
                            <a:spLocks noChangeArrowheads="1"/>
                          </wps:cNvSpPr>
                          <wps:spPr bwMode="auto">
                            <a:xfrm>
                              <a:off x="122" y="1127"/>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6" name="Rectangle 2086"/>
                          <wps:cNvSpPr>
                            <a:spLocks noChangeArrowheads="1"/>
                          </wps:cNvSpPr>
                          <wps:spPr bwMode="auto">
                            <a:xfrm>
                              <a:off x="122" y="1127"/>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87" name="Rectangle 2087"/>
                          <wps:cNvSpPr>
                            <a:spLocks noChangeArrowheads="1"/>
                          </wps:cNvSpPr>
                          <wps:spPr bwMode="auto">
                            <a:xfrm>
                              <a:off x="122" y="1139"/>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8" name="Rectangle 2088"/>
                          <wps:cNvSpPr>
                            <a:spLocks noChangeArrowheads="1"/>
                          </wps:cNvSpPr>
                          <wps:spPr bwMode="auto">
                            <a:xfrm>
                              <a:off x="184" y="109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89" name="Rectangle 2089"/>
                          <wps:cNvSpPr>
                            <a:spLocks noChangeArrowheads="1"/>
                          </wps:cNvSpPr>
                          <wps:spPr bwMode="auto">
                            <a:xfrm>
                              <a:off x="184" y="109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90" name="Rectangle 2090"/>
                          <wps:cNvSpPr>
                            <a:spLocks noChangeArrowheads="1"/>
                          </wps:cNvSpPr>
                          <wps:spPr bwMode="auto">
                            <a:xfrm>
                              <a:off x="184" y="110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91" name="Rectangle 2091"/>
                          <wps:cNvSpPr>
                            <a:spLocks noChangeArrowheads="1"/>
                          </wps:cNvSpPr>
                          <wps:spPr bwMode="auto">
                            <a:xfrm>
                              <a:off x="153" y="109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92" name="Rectangle 2092"/>
                          <wps:cNvSpPr>
                            <a:spLocks noChangeArrowheads="1"/>
                          </wps:cNvSpPr>
                          <wps:spPr bwMode="auto">
                            <a:xfrm>
                              <a:off x="153" y="109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93" name="Rectangle 2093"/>
                          <wps:cNvSpPr>
                            <a:spLocks noChangeArrowheads="1"/>
                          </wps:cNvSpPr>
                          <wps:spPr bwMode="auto">
                            <a:xfrm>
                              <a:off x="153" y="110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94" name="Rectangle 2094"/>
                          <wps:cNvSpPr>
                            <a:spLocks noChangeArrowheads="1"/>
                          </wps:cNvSpPr>
                          <wps:spPr bwMode="auto">
                            <a:xfrm>
                              <a:off x="122" y="1096"/>
                              <a:ext cx="29"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095" name="Rectangle 2095"/>
                          <wps:cNvSpPr>
                            <a:spLocks noChangeArrowheads="1"/>
                          </wps:cNvSpPr>
                          <wps:spPr bwMode="auto">
                            <a:xfrm>
                              <a:off x="122" y="1096"/>
                              <a:ext cx="29" cy="2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096" name="Rectangle 2096"/>
                          <wps:cNvSpPr>
                            <a:spLocks noChangeArrowheads="1"/>
                          </wps:cNvSpPr>
                          <wps:spPr bwMode="auto">
                            <a:xfrm>
                              <a:off x="122" y="1108"/>
                              <a:ext cx="29" cy="5"/>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7F63A325" id="Group 1489" o:spid="_x0000_s2133" style="position:absolute;left:0;text-align:left;margin-left:.35pt;margin-top:0;width:468pt;height:540pt;z-index:251680768;mso-position-horizontal-relative:margin;mso-position-vertical:center;mso-position-vertical-relative:margin;mso-width-relative:margin;mso-height-relative:margin" coordsize="2503,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">
                <v:group id="Group 1478" o:spid="_x0000_s2134" style="position:absolute;left:2017;top:2125;width:94;height:94" coordorigin="2017,2125"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W6AccAAADdAAAADwAAAGRycy9kb3ducmV2LnhtbESPT2vCQBDF70K/wzKF&#10;3uomtX8kdRURlR5EUAvF25Adk2B2NmS3Sfz2nUPB2wzvzXu/mS0GV6uO2lB5NpCOE1DEubcVFwa+&#10;T5vnKagQkS3WnsnAjQIs5g+jGWbW93yg7hgLJSEcMjRQxthkWoe8JIdh7Bti0S6+dRhlbQttW+wl&#10;3NX6JUnetcOKpaHEhlYl5dfjrzOw7bFfTtJ1t7teVrfz6W3/s0vJmKfHYfkJKtIQ7+b/6y8r+K8f&#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mW6AccAAADd&#10;AAAADwAAAAAAAAAAAAAAAACqAgAAZHJzL2Rvd25yZXYueG1sUEsFBgAAAAAEAAQA+gAAAJ4DAAAA&#10;AA==&#10;">
                  <v:rect id="Rectangle 1479" o:spid="_x0000_s2135" style="position:absolute;left:2017;top:2125;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AOsMA&#10;AADdAAAADwAAAGRycy9kb3ducmV2LnhtbERPS4vCMBC+L/gfwgjeNHWRrlajiKzoYVV8gHgbmrEt&#10;NpPSRO3+e7Mg7G0+vudMZo0pxYNqV1hW0O9FIIhTqwvOFJyOy+4QhPPIGkvLpOCXHMymrY8JJto+&#10;eU+Pg89ECGGXoILc+yqR0qU5GXQ9WxEH7mprgz7AOpO6xmcIN6X8jKJYGiw4NORY0SKn9Ha4GwWu&#10;uabnHW6yn9itquK8+N5e4pNSnXYzH4Pw1Ph/8du91mH+4GsEf9+EE+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AOsMAAADdAAAADwAAAAAAAAAAAAAAAACYAgAAZHJzL2Rv&#10;d25yZXYueG1sUEsFBgAAAAAEAAQA9QAAAIgDAAAAAA==&#10;" fillcolor="#d8d8d8" stroked="f"/>
                  <v:rect id="Rectangle 1480" o:spid="_x0000_s2136" style="position:absolute;left:2017;top:2125;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LfRcUA&#10;AADdAAAADwAAAGRycy9kb3ducmV2LnhtbESPT2vDMAzF74N9B6NBL2N1+oeRZnVLKBRGYYelg11F&#10;rMZhsRxiN02//XQY7KaH3u/pabuffKdGGmIb2MBinoEiroNtuTHwdT6+5KBiQrbYBSYDd4qw3z0+&#10;bLGw4cafNFapURLCsUADLqW+0DrWjjzGeeiJZXcJg8ckcmi0HfAm4b7Tyyx71R5blgsOezo4qn+q&#10;q5ca2f15LDenyq2+qyuty+7D0dGY2dNUvoFKNKV/8x/9boVb59JfvpER9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t9FxQAAAN0AAAAPAAAAAAAAAAAAAAAAAJgCAABkcnMv&#10;ZG93bnJldi54bWxQSwUGAAAAAAQABAD1AAAAigMAAAAA&#10;" filled="f" strokecolor="#7f7f7f"/>
                  <v:rect id="Rectangle 1481" o:spid="_x0000_s2137" style="position:absolute;left:2080;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50F8UA&#10;AADdAAAADwAAAGRycy9kb3ducmV2LnhtbERPS2vCQBC+F/oflin0EpqND4pGV2lFqbc2KjkP2TEJ&#10;ZmdDdmtif323IPQ2H99zluvBNOJKnastKxjFCQjiwuqaSwWn4+5lBsJ5ZI2NZVJwIwfr1ePDElNt&#10;e87oevClCCHsUlRQed+mUrqiIoMuti1x4M62M+gD7EqpO+xDuGnkOElepcGaQ0OFLW0qKi6Hb6Mg&#10;aif5e//ztY8+d8lt+5Fn8zIalHp+Gt4WIDwN/l98d+91mD+djeDvm3CC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znQXxQAAAN0AAAAPAAAAAAAAAAAAAAAAAJgCAABkcnMv&#10;ZG93bnJldi54bWxQSwUGAAAAAAQABAD1AAAAigMAAAAA&#10;" fillcolor="#bfbfbf" stroked="f"/>
                  <v:rect id="Rectangle 1482" o:spid="_x0000_s2138" style="position:absolute;left:2080;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lzcIA&#10;AADdAAAADwAAAGRycy9kb3ducmV2LnhtbERPTWsCMRC9F/wPYQRvNavYIqtR1lLBk1AV1NuwGZPF&#10;zWTZRHf775tCobd5vM9ZrntXiye1ofKsYDLOQBCXXldsFJyO29c5iBCRNdaeScE3BVivBi9LzLXv&#10;+Iueh2hECuGQowIbY5NLGUpLDsPYN8SJu/nWYUywNVK32KVwV8tplr1LhxWnBosNfVgq74eHU/DZ&#10;XPfFmwmyOEd7uftNt7V7o9Ro2BcLEJH6+C/+c+90mj+b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XNwgAAAN0AAAAPAAAAAAAAAAAAAAAAAJgCAABkcnMvZG93&#10;bnJldi54bWxQSwUGAAAAAAQABAD1AAAAhwMAAAAA&#10;" filled="f"/>
                  <v:rect id="Rectangle 1483" o:spid="_x0000_s2139" style="position:absolute;left:2080;top:2200;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iB9MIA&#10;AADdAAAADwAAAGRycy9kb3ducmV2LnhtbERPTYvCMBC9C/sfwgheRFNXV6TbVHYVxYMXux48Ds1s&#10;W2wmpYla/70RBG/zeJ+TLDtTiyu1rrKsYDKOQBDnVldcKDj+bUYLEM4ja6wtk4I7OVimH70EY21v&#10;fKBr5gsRQtjFqKD0vomldHlJBt3YNsSB+7etQR9gW0jd4i2Em1p+RtFcGqw4NJTY0Kqk/JxdjIIv&#10;42aTSG7368uJaLgy3ZSzX6UG/e7nG4Snzr/FL/dOh/mzxRSe34QTZP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SIH0wgAAAN0AAAAPAAAAAAAAAAAAAAAAAJgCAABkcnMvZG93&#10;bnJldi54bWxQSwUGAAAAAAQABAD1AAAAhwMAAAAA&#10;" fillcolor="#a5a5a5" stroked="f"/>
                  <v:rect id="Rectangle 1484" o:spid="_x0000_s2140" style="position:absolute;left:2049;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nXj8UA&#10;AADdAAAADwAAAGRycy9kb3ducmV2LnhtbERPTWvCQBC9C/0PyxR6Cc2mVYpGV6mi1JvGlpyH7DQJ&#10;zc6G7Gqiv75bKHibx/ucxWowjbhQ52rLCl7iBARxYXXNpYKvz93zFITzyBoby6TgSg5Wy4fRAlNt&#10;e87ocvKlCCHsUlRQed+mUrqiIoMuti1x4L5tZ9AH2JVSd9iHcNPI1yR5kwZrDg0VtrSpqPg5nY2C&#10;qB3n6/523EeHXXLdfuTZrIwGpZ4eh/c5CE+Dv4v/3Xsd5k+mE/j7Jpw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udePxQAAAN0AAAAPAAAAAAAAAAAAAAAAAJgCAABkcnMv&#10;ZG93bnJldi54bWxQSwUGAAAAAAQABAD1AAAAigMAAAAA&#10;" fillcolor="#bfbfbf" stroked="f"/>
                  <v:rect id="Rectangle 1485" o:spid="_x0000_s2141" style="position:absolute;left:2049;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9ucIA&#10;AADdAAAADwAAAGRycy9kb3ducmV2LnhtbERPS2sCMRC+C/6HMIXeNFupRVajrFLBk+ADbG/DZkwW&#10;N5Nlk7rrv28KQm/z8T1nsepdLe7UhsqzgrdxBoK49Lpio+B82o5mIEJE1lh7JgUPCrBaDgcLzLXv&#10;+ED3YzQihXDIUYGNscmlDKUlh2HsG+LEXX3rMCbYGqlb7FK4q+Ukyz6kw4pTg8WGNpbK2/HHKfhs&#10;vvfF1ARZXKL9uvl1t7V7o9TrS1/MQUTq47/46d7pNP99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hn25wgAAAN0AAAAPAAAAAAAAAAAAAAAAAJgCAABkcnMvZG93&#10;bnJldi54bWxQSwUGAAAAAAQABAD1AAAAhwMAAAAA&#10;" filled="f"/>
                  <v:rect id="Rectangle 1486" o:spid="_x0000_s2142" style="position:absolute;left:2049;top:2200;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8ibMMA&#10;AADdAAAADwAAAGRycy9kb3ducmV2LnhtbERPS4vCMBC+L+x/CLPgRTT1sVJqo/hA8eDFrgePQzPb&#10;lm0mpYla/70RhL3Nx/ecdNmZWtyodZVlBaNhBII4t7riQsH5ZzeIQTiPrLG2TAoe5GC5+PxIMdH2&#10;zie6Zb4QIYRdggpK75tESpeXZNANbUMcuF/bGvQBtoXULd5DuKnlOIpm0mDFoaHEhjYl5X/Z1Sj4&#10;Nm46iuT+uL1eiPob0004WyvV++pWcxCeOv8vfrsPOsyfxjN4fR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8ibMMAAADdAAAADwAAAAAAAAAAAAAAAACYAgAAZHJzL2Rv&#10;d25yZXYueG1sUEsFBgAAAAAEAAQA9QAAAIgDAAAAAA==&#10;" fillcolor="#a5a5a5" stroked="f"/>
                  <v:rect id="Rectangle 1487" o:spid="_x0000_s2143" style="position:absolute;left:2018;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tJ+MQA&#10;AADdAAAADwAAAGRycy9kb3ducmV2LnhtbERPS2vCQBC+F/oflil4CbqplarRVaooerM+8Dxkp0lo&#10;djZkVxP7611B6G0+vudM560pxZVqV1hW8N6LQRCnVhecKTgd190RCOeRNZaWScGNHMxnry9TTLRt&#10;eE/Xg89ECGGXoILc+yqR0qU5GXQ9WxEH7sfWBn2AdSZ1jU0IN6Xsx/GnNFhwaMixomVO6e/hYhRE&#10;1cd50fx9b6PdOr6tNuf9OItapTpv7dcEhKfW/4uf7q0O8wejITy+CS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rSfjEAAAA3QAAAA8AAAAAAAAAAAAAAAAAmAIAAGRycy9k&#10;b3ducmV2LnhtbFBLBQYAAAAABAAEAPUAAACJAwAAAAA=&#10;" fillcolor="#bfbfbf" stroked="f"/>
                  <v:rect id="Rectangle 1488" o:spid="_x0000_s2144" style="position:absolute;left:2018;top:218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SJ8YA&#10;AADdAAAADwAAAGRycy9kb3ducmV2LnhtbESPQWvDMAyF74P9B6PBbquzsZWS1S3ZaKGnQtvBtpuI&#10;NTs0lkPsNum/nw6F3iTe03uf5ssxtOpMfWoiG3ieFKCI62gbdga+DuunGaiUkS22kcnAhRIsF/d3&#10;cyxtHHhH5312SkI4lWjA59yVWqfaU8A0iR2xaH+xD5hl7Z22PQ4SHlr9UhRTHbBhafDY0aen+rg/&#10;BQOr7ndbvbmkq+/sf47xY1j7rTPm8WGs3kFlGvPNfL3eWMF/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fSJ8YAAADdAAAADwAAAAAAAAAAAAAAAACYAgAAZHJz&#10;L2Rvd25yZXYueG1sUEsFBgAAAAAEAAQA9QAAAIsDAAAAAA==&#10;" filled="f"/>
                  <v:rect id="Rectangle 1489" o:spid="_x0000_s2145" style="position:absolute;left:2018;top:2200;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C2HsMA&#10;AADdAAAADwAAAGRycy9kb3ducmV2LnhtbERPS4vCMBC+C/6HMIKXRVNdV9xqFB8oHrxs9bDHoRnb&#10;YjMpTardf2+EBW/z8T1nsWpNKe5Uu8KygtEwAkGcWl1wpuBy3g9mIJxH1lhaJgV/5GC17HYWGGv7&#10;4B+6Jz4TIYRdjApy76tYSpfmZNANbUUcuKutDfoA60zqGh8h3JRyHEVTabDg0JBjRduc0lvSGAVf&#10;xk1GkTycds0v0cfWtJ+cbJTq99r1HISn1r/F/+6jDvMns294fRNO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C2HsMAAADdAAAADwAAAAAAAAAAAAAAAACYAgAAZHJzL2Rv&#10;d25yZXYueG1sUEsFBgAAAAAEAAQA9QAAAIgDAAAAAA==&#10;" fillcolor="#a5a5a5" stroked="f"/>
                  <v:rect id="Rectangle 1490" o:spid="_x0000_s2146" style="position:absolute;left:2080;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tHUcgA&#10;AADdAAAADwAAAGRycy9kb3ducmV2LnhtbESPT2vCQBDF74LfYRmhl1A3rVJq6iptqejNPy2eh+w0&#10;Cc3OhuzWRD+9cxC8zfDevPeb+bJ3tTpRGyrPBp7GKSji3NuKCwM/36vHV1AhIlusPZOBMwVYLoaD&#10;OWbWd7yn0yEWSkI4ZGigjLHJtA55SQ7D2DfEov361mGUtS20bbGTcFfr5zR90Q4rloYSG/osKf87&#10;/DsDSTM5fnSX3SbZrtLz1/q4nxVJb8zDqH9/AxWpj3fz7XpjBX86E375RkbQi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W0dRyAAAAN0AAAAPAAAAAAAAAAAAAAAAAJgCAABk&#10;cnMvZG93bnJldi54bWxQSwUGAAAAAAQABAD1AAAAjQMAAAAA&#10;" fillcolor="#bfbfbf" stroked="f"/>
                  <v:rect id="Rectangle 1491" o:spid="_x0000_s2147" style="position:absolute;left:2080;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tZ8MA&#10;AADdAAAADwAAAGRycy9kb3ducmV2LnhtbERPTWsCMRC9C/0PYQreNGuxRbdG2RYFT0K1UHsbNtNk&#10;cTNZNtFd/30jCN7m8T5nsepdLS7Uhsqzgsk4A0Fcel2xUfB92IxmIEJE1lh7JgVXCrBaPg0WmGvf&#10;8Rdd9tGIFMIhRwU2xiaXMpSWHIaxb4gT9+dbhzHB1kjdYpfCXS1fsuxNOqw4NVhs6NNSedqfnYJ1&#10;87srXk2QxU+0x5P/6DZ2Z5QaPvfFO4hIfXyI7+6tTvOn8w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TtZ8MAAADdAAAADwAAAAAAAAAAAAAAAACYAgAAZHJzL2Rv&#10;d25yZXYueG1sUEsFBgAAAAAEAAQA9QAAAIgDAAAAAA==&#10;" filled="f"/>
                  <v:rect id="Rectangle 1492" o:spid="_x0000_s2148" style="position:absolute;left:2080;top:216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yssQA&#10;AADdAAAADwAAAGRycy9kb3ducmV2LnhtbERPTWvCQBC9C/0PyxS8lLpJqkWjq7QRiwcvpj14HLJj&#10;EszOhuwa03/vFgre5vE+Z7UZTCN66lxtWUE8iUAQF1bXXCr4+d69zkE4j6yxsUwKfsnBZv00WmGq&#10;7Y2P1Oe+FCGEXYoKKu/bVEpXVGTQTWxLHLiz7Qz6ALtS6g5vIdw0Momid2mw5tBQYUtZRcUlvxoF&#10;M+OmcSS/DtvrieglM8Mb559KjZ+HjyUIT4N/iP/dex3mTxcJ/H0TTp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dsrLEAAAA3QAAAA8AAAAAAAAAAAAAAAAAmAIAAGRycy9k&#10;b3ducmV2LnhtbFBLBQYAAAAABAAEAPUAAACJAwAAAAA=&#10;" fillcolor="#a5a5a5" stroked="f"/>
                  <v:rect id="Rectangle 1493" o:spid="_x0000_s2149" style="position:absolute;left:2049;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nZJsUA&#10;AADdAAAADwAAAGRycy9kb3ducmV2LnhtbERPTWvCQBC9F/wPywi9hGZjldJEV7GlUm9trHgesmMS&#10;zM6G7NbE/npXEHqbx/ucxWowjThT52rLCiZxAoK4sLrmUsH+Z/P0CsJ5ZI2NZVJwIQer5ehhgZm2&#10;Ped03vlShBB2GSqovG8zKV1RkUEX25Y4cEfbGfQBdqXUHfYh3DTyOUlepMGaQ0OFLb1XVJx2v0ZB&#10;1E4Pb/3f9zb62iSXj89DnpbRoNTjeFjPQXga/L/47t7qMH+WTuH2TTh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idkmxQAAAN0AAAAPAAAAAAAAAAAAAAAAAJgCAABkcnMv&#10;ZG93bnJldi54bWxQSwUGAAAAAAQABAD1AAAAigMAAAAA&#10;" fillcolor="#bfbfbf" stroked="f"/>
                  <v:rect id="Rectangle 1494" o:spid="_x0000_s2150" style="position:absolute;left:2049;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O/8MA&#10;AADdAAAADwAAAGRycy9kb3ducmV2LnhtbERPTWsCMRC9C/6HMII3zVZsqVujrKLgSagt1N6GzTRZ&#10;3EyWTXTXf98UCt7m8T5nue5dLW7UhsqzgqdpBoK49Lpio+DzYz95BREissbaMym4U4D1ajhYYq59&#10;x+90O0UjUgiHHBXYGJtcylBachimviFO3I9vHcYEWyN1i10Kd7WcZdmLdFhxarDY0NZSeTldnYJd&#10;830snk2QxVe054vfdHt7NEqNR33xBiJSHx/if/dBp/nz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O/8MAAADdAAAADwAAAAAAAAAAAAAAAACYAgAAZHJzL2Rv&#10;d25yZXYueG1sUEsFBgAAAAAEAAQA9QAAAIgDAAAAAA==&#10;" filled="f"/>
                  <v:rect id="Rectangle 1495" o:spid="_x0000_s2151" style="position:absolute;left:2049;top:216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QqxsQA&#10;AADdAAAADwAAAGRycy9kb3ducmV2LnhtbERPTWvCQBC9C/6HZQpeSt3YRqnRVWzE4sGLaQ8eh+yY&#10;hGZnQ3ZN0n/vFgre5vE+Z70dTC06al1lWcFsGoEgzq2uuFDw/XV4eQfhPLLG2jIp+CUH2814tMZE&#10;257P1GW+ECGEXYIKSu+bREqXl2TQTW1DHLirbQ36ANtC6hb7EG5q+RpFC2mw4tBQYkNpSflPdjMK&#10;5sbFs0h+nva3C9FzaoY3zj6UmjwNuxUIT4N/iP/dRx3mx8s5/H0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0KsbEAAAA3QAAAA8AAAAAAAAAAAAAAAAAmAIAAGRycy9k&#10;b3ducmV2LnhtbFBLBQYAAAAABAAEAPUAAACJAwAAAAA=&#10;" fillcolor="#a5a5a5" stroked="f"/>
                  <v:rect id="Rectangle 1496" o:spid="_x0000_s2152" style="position:absolute;left:2018;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56vsUA&#10;AADdAAAADwAAAGRycy9kb3ducmV2LnhtbERPS2vCQBC+F/oflil4CbqpFmmiq1Sp6K31Qc5DdpqE&#10;ZmdDdmuiv94VhN7m43vOfNmbWpypdZVlBa+jGARxbnXFhYLTcTN8B+E8ssbaMim4kIPl4vlpjqm2&#10;He/pfPCFCCHsUlRQet+kUrq8JINuZBviwP3Y1qAPsC2kbrEL4aaW4zieSoMVh4YSG1qXlP8e/oyC&#10;qJlkq+76vYu+NvHlc5vtkyLqlRq89B8zEJ56/y9+uHc6zH9Lpn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nq+xQAAAN0AAAAPAAAAAAAAAAAAAAAAAJgCAABkcnMv&#10;ZG93bnJldi54bWxQSwUGAAAAAAQABAD1AAAAigMAAAAA&#10;" fillcolor="#bfbfbf" stroked="f"/>
                  <v:rect id="Rectangle 1497" o:spid="_x0000_s2153" style="position:absolute;left:2018;top:215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QiMMA&#10;AADdAAAADwAAAGRycy9kb3ducmV2LnhtbERPTWsCMRC9C/0PYQRvNWuxtd0aZZUKngS1oL0Nm2my&#10;uJksm9Td/ntTKHibx/uc+bJ3tbhSGyrPCibjDARx6XXFRsHncfP4CiJEZI21Z1LwSwGWi4fBHHPt&#10;O97T9RCNSCEcclRgY2xyKUNpyWEY+4Y4cd++dRgTbI3ULXYp3NXyKctepMOKU4PFhtaWysvhxyn4&#10;aL52xbMJsjhFe774VbexO6PUaNgX7yAi9fEu/ndvdZo/fZv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QiMMAAADdAAAADwAAAAAAAAAAAAAAAACYAgAAZHJzL2Rv&#10;d25yZXYueG1sUEsFBgAAAAAEAAQA9QAAAIgDAAAAAA==&#10;" filled="f"/>
                  <v:rect id="Rectangle 1498" o:spid="_x0000_s2154" style="position:absolute;left:2018;top:216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WFWMYA&#10;AADdAAAADwAAAGRycy9kb3ducmV2LnhtbESPMW/CQAyF90r9DydX6oLKhRaqEriglgrUoQuBoaOV&#10;M0lEzhflLhD+PR6Qutl6z+99Xq4G16gzdaH2bGAyTkARF97WXBo47DcvH6BCRLbYeCYDVwqwyh4f&#10;lphaf+EdnfNYKgnhkKKBKsY21ToUFTkMY98Si3b0ncMoa1dq2+FFwl2jX5PkXTusWRoqbGldUXHK&#10;e2dg5sJ0kujt73f/RzRau+GN8y9jnp+GzwWoSEP8N9+vf6zgT+eCK9/ICDq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WFWMYAAADdAAAADwAAAAAAAAAAAAAAAACYAgAAZHJz&#10;L2Rvd25yZXYueG1sUEsFBgAAAAAEAAQA9QAAAIsDAAAAAA==&#10;" fillcolor="#a5a5a5" stroked="f"/>
                  <v:rect id="Rectangle 1499" o:spid="_x0000_s2155" style="position:absolute;left:2080;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HuzMUA&#10;AADdAAAADwAAAGRycy9kb3ducmV2LnhtbERPS2vCQBC+F/oflhG8hLrxQWnSbKSKUm9WWzwP2WkS&#10;zM6G7Gpif323IPQ2H99zsuVgGnGlztWWFUwnMQjiwuqaSwVfn9unFxDOI2tsLJOCGzlY5o8PGaba&#10;9nyg69GXIoSwS1FB5X2bSumKigy6iW2JA/dtO4M+wK6UusM+hJtGzuL4WRqsOTRU2NK6ouJ8vBgF&#10;UTs/rfqfj12038a3zfvpkJTRoNR4NLy9gvA0+H/x3b3TYf4iSeDvm3CC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Ye7MxQAAAN0AAAAPAAAAAAAAAAAAAAAAAJgCAABkcnMv&#10;ZG93bnJldi54bWxQSwUGAAAAAAQABAD1AAAAigMAAAAA&#10;" fillcolor="#bfbfbf" stroked="f"/>
                  <v:rect id="Rectangle 1500" o:spid="_x0000_s2156" style="position:absolute;left:2080;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S5sUA&#10;AADdAAAADwAAAGRycy9kb3ducmV2LnhtbESPQWsCMRCF74X+hzCF3mrWgkVWo6ylQk9CtVC9DZsx&#10;WdxMlk3qbv995yB4m+G9ee+b5XoMrbpSn5rIBqaTAhRxHW3DzsD3YfsyB5UyssU2Mhn4owTr1ePD&#10;EksbB/6i6z47JSGcSjTgc+5KrVPtKWCaxI5YtHPsA2ZZe6dtj4OEh1a/FsWbDtiwNHjs6N1Tfdn/&#10;BgMf3WlXzVzS1U/2x0vcDFu/c8Y8P43VAlSmMd/Nt+tPK/izQvjlGxlBr/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9LmxQAAAN0AAAAPAAAAAAAAAAAAAAAAAJgCAABkcnMv&#10;ZG93bnJldi54bWxQSwUGAAAAAAQABAD1AAAAigMAAAAA&#10;" filled="f"/>
                  <v:rect id="Rectangle 1501" o:spid="_x0000_s2157" style="position:absolute;left:2080;top:213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S238IA&#10;AADdAAAADwAAAGRycy9kb3ducmV2LnhtbERPTYvCMBC9C/6HMIKXZU26rrJUo7iK4mEvW/ewx6EZ&#10;22IzKU3U+u+NIHibx/uc+bKztbhQ6yvHGpKRAkGcO1NxoeHvsH3/AuEDssHaMWm4kYflot+bY2rc&#10;lX/pkoVCxBD2KWooQ2hSKX1ekkU/cg1x5I6utRgibAtpWrzGcFvLD6Wm0mLFsaHEhtYl5afsbDVM&#10;rP9MlNz9bM7/RG9r2405+9Z6OOhWMxCBuvASP917E+dPVAKPb+IJ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5LbfwgAAAN0AAAAPAAAAAAAAAAAAAAAAAJgCAABkcnMvZG93&#10;bnJldi54bWxQSwUGAAAAAAQABAD1AAAAhwMAAAAA&#10;" fillcolor="#a5a5a5" stroked="f"/>
                  <v:rect id="Rectangle 1502" o:spid="_x0000_s2158" style="position:absolute;left:2049;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7mp8QA&#10;AADdAAAADwAAAGRycy9kb3ducmV2LnhtbERPS2vCQBC+C/6HZQQvoe5qqbSpq9hS0ZtPPA/ZaRKa&#10;nQ3Z1UR/fbdQ8DYf33Nmi85W4kqNLx1rGI8UCOLMmZJzDafj6ukVhA/IBivHpOFGHhbzfm+GqXEt&#10;7+l6CLmIIexT1FCEUKdS+qwgi37kauLIfbvGYoiwyaVpsI3htpITpabSYsmxocCaPgvKfg4XqyGp&#10;n88f7X23SbYrdftan/dvedJpPRx0y3cQgbrwEP+7NybOf1ET+Psmni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u5qfEAAAA3QAAAA8AAAAAAAAAAAAAAAAAmAIAAGRycy9k&#10;b3ducmV2LnhtbFBLBQYAAAAABAAEAPUAAACJAwAAAAA=&#10;" fillcolor="#bfbfbf" stroked="f"/>
                  <v:rect id="Rectangle 1503" o:spid="_x0000_s2159" style="position:absolute;left:2049;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FMkcMA&#10;AADdAAAADwAAAGRycy9kb3ducmV2LnhtbERP32vCMBB+F/Y/hBvsTdNtKKOaSjcm7EmYCtO3ozmT&#10;0uZSmsx2/70RBr7dx/fzVuvRteJCfag9K3ieZSCIK69rNgoO+830DUSIyBpbz6TgjwKsi4fJCnPt&#10;B/6myy4akUI45KjAxtjlUobKksMw8x1x4s6+dxgT7I3UPQ4p3LXyJcsW0mHNqcFiRx+Wqmb36xR8&#10;dqdtOTdBlj/RHhv/Pmzs1ij19DiWSxCRxngX/7u/dJo/z17h9k06QR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FMkcMAAADdAAAADwAAAAAAAAAAAAAAAACYAgAAZHJzL2Rv&#10;d25yZXYueG1sUEsFBgAAAAAEAAQA9QAAAIgDAAAAAA==&#10;" filled="f"/>
                  <v:rect id="Rectangle 1504" o:spid="_x0000_s2160" style="position:absolute;left:2049;top:213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MVR8IA&#10;AADdAAAADwAAAGRycy9kb3ducmV2LnhtbERPS4vCMBC+C/6HMMJeRBPXB0vXKOqiePBi9eBxaGbb&#10;ss2kNFG7/94Igrf5+J4zX7a2EjdqfOlYw2ioQBBnzpScaziftoMvED4gG6wck4Z/8rBcdDtzTIy7&#10;85FuachFDGGfoIYihDqR0mcFWfRDVxNH7tc1FkOETS5Ng/cYbiv5qdRMWiw5NhRY06ag7C+9Wg1T&#10;6ycjJXeHn+uFqL+x7ZjTtdYfvXb1DSJQG97il3tv4vypmsDzm3i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kxVHwgAAAN0AAAAPAAAAAAAAAAAAAAAAAJgCAABkcnMvZG93&#10;bnJldi54bWxQSwUGAAAAAAQABAD1AAAAhwMAAAAA&#10;" fillcolor="#a5a5a5" stroked="f"/>
                  <v:rect id="Rectangle 1505" o:spid="_x0000_s2161" style="position:absolute;left:2018;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d+08QA&#10;AADdAAAADwAAAGRycy9kb3ducmV2LnhtbERPS2vCQBC+F/oflin0EnTXFotGV7GlojfrA89DdkyC&#10;2dmQ3ZrYX+8KQm/z8T1nOu9sJS7U+NKxhkFfgSDOnCk513DYL3sjED4gG6wck4YreZjPnp+mmBrX&#10;8pYuu5CLGMI+RQ1FCHUqpc8Ksuj7riaO3Mk1FkOETS5Ng20Mt5V8U+pDWiw5NhRY01dB2Xn3azUk&#10;9fvxs/37WSebpbp+r47bcZ50Wr++dIsJiEBd+Bc/3GsT5w/VEO7fxB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HftPEAAAA3QAAAA8AAAAAAAAAAAAAAAAAmAIAAGRycy9k&#10;b3ducmV2LnhtbFBLBQYAAAAABAAEAPUAAACJAwAAAAA=&#10;" fillcolor="#bfbfbf" stroked="f"/>
                  <v:rect id="Rectangle 1506" o:spid="_x0000_s2162" style="position:absolute;left:2018;top:212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bvCcMA&#10;AADdAAAADwAAAGRycy9kb3ducmV2LnhtbERP32vCMBB+F/Y/hBvszaYKyqjGUseEPQm6wba3ozmT&#10;0uZSmmi7/34RBnu7j+/nbcvJdeJGQ2g8K1hkOQji2uuGjYKP98P8GUSIyBo7z6TghwKUu4fZFgvt&#10;Rz7R7RyNSCEcClRgY+wLKUNtyWHIfE+cuIsfHMYEByP1gGMKd51c5vlaOmw4NVjs6cVS3Z6vTsFr&#10;/32sVibI6jPar9bvx4M9GqWeHqdqAyLSFP/Ff+43neav8jXcv0kn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bvCcMAAADdAAAADwAAAAAAAAAAAAAAAACYAgAAZHJzL2Rv&#10;d25yZXYueG1sUEsFBgAAAAAEAAQA9QAAAIgDAAAAAA==&#10;" filled="f"/>
                  <v:rect id="Rectangle 1507" o:spid="_x0000_s2163" style="position:absolute;left:2018;top:213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GLMMIA&#10;AADdAAAADwAAAGRycy9kb3ducmV2LnhtbERPS4vCMBC+L+x/CLPgRTTxvVSj7CqKBy9WDx6HZrYt&#10;NpPSRO3++40g7G0+vucsVq2txJ0aXzrWMOgrEMSZMyXnGs6nbe8ThA/IBivHpOGXPKyW728LTIx7&#10;8JHuachFDGGfoIYihDqR0mcFWfR9VxNH7sc1FkOETS5Ng48Ybis5VGoqLZYcGwqsaV1Qdk1vVsPE&#10;+vFAyd1hc7sQdde2HXH6rXXno/2agwjUhn/xy703cf5EzeD5TTxB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QYswwgAAAN0AAAAPAAAAAAAAAAAAAAAAAJgCAABkcnMvZG93&#10;bnJldi54bWxQSwUGAAAAAAQABAD1AAAAhwMAAAAA&#10;" fillcolor="#a5a5a5" stroked="f"/>
                </v:group>
                <v:group id="Group 1508" o:spid="_x0000_s2164" style="position:absolute;left:2017;top:2226;width:94;height:94" coordorigin="2017,2226"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rect id="Rectangle 1509" o:spid="_x0000_s2165" style="position:absolute;left:2017;top:222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B82sMA&#10;AADdAAAADwAAAGRycy9kb3ducmV2LnhtbERPTYvCMBC9C/6HMII3TRW2uNUoIsruYVexK4i3oRnb&#10;YjMpTdT6782C4G0e73Nmi9ZU4kaNKy0rGA0jEMSZ1SXnCg5/m8EEhPPIGivLpOBBDhbzbmeGibZ3&#10;3tMt9bkIIewSVFB4XydSuqwgg25oa+LAnW1j0AfY5FI3eA/hppLjKIqlwZJDQ4E1rQrKLunVKHDt&#10;OTvu8Df/id1XXR5X6+0pPijV77XLKQhPrX+LX+5vHeZ/RJ/w/004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B82sMAAADdAAAADwAAAAAAAAAAAAAAAACYAgAAZHJzL2Rv&#10;d25yZXYueG1sUEsFBgAAAAAEAAQA9QAAAIgDAAAAAA==&#10;" fillcolor="#d8d8d8" stroked="f"/>
                  <v:rect id="Rectangle 1510" o:spid="_x0000_s2166" style="position:absolute;left:2017;top:222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lFX8UA&#10;AADdAAAADwAAAGRycy9kb3ducmV2LnhtbESPQWvCQBCF74X+h2UKvRTd2FbR1FVCQZBCD0bB65Cd&#10;ZkOzsyG7xvjvnUOht3nM+968WW9H36qB+tgENjCbZqCIq2Abrg2cjrvJElRMyBbbwGTgRhG2m8eH&#10;NeY2XPlAQ5lqJSEcczTgUupyrWPlyGOcho5Ydj+h95hE9rW2PV4l3Lf6NcsW2mPDcsFhR5+Oqt/y&#10;4qVGdnsZitVX6d7O5YXei/bb0c6Y56ex+ACVaEz/5j96b4Wbz6S/fCMj6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KUVfxQAAAN0AAAAPAAAAAAAAAAAAAAAAAJgCAABkcnMv&#10;ZG93bnJldi54bWxQSwUGAAAAAAQABAD1AAAAigMAAAAA&#10;" filled="f" strokecolor="#7f7f7f"/>
                  <v:rect id="Rectangle 1511" o:spid="_x0000_s2167" style="position:absolute;left:2080;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XuDcQA&#10;AADdAAAADwAAAGRycy9kb3ducmV2LnhtbERPS2vCQBC+C/0PyxS8hLqJorSpq6goevPR4nnITpPQ&#10;7GzIrib667sFwdt8fM+ZzjtTiSs1rrSsIBnEIIgzq0vOFXx/bd7eQTiPrLGyTApu5GA+e+lNMdW2&#10;5SNdTz4XIYRdigoK7+tUSpcVZNANbE0cuB/bGPQBNrnUDbYh3FRyGMcTabDk0FBgTauCst/TxSiI&#10;6tF52d4Pu2i/iW/r7fn4kUedUv3XbvEJwlPnn+KHe6fD/HGSwP834QQ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l7g3EAAAA3QAAAA8AAAAAAAAAAAAAAAAAmAIAAGRycy9k&#10;b3ducmV2LnhtbFBLBQYAAAAABAAEAPUAAACJAwAAAAA=&#10;" fillcolor="#bfbfbf" stroked="f"/>
                  <v:rect id="Rectangle 1512" o:spid="_x0000_s2168" style="position:absolute;left:2080;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R/18IA&#10;AADdAAAADwAAAGRycy9kb3ducmV2LnhtbERP32vCMBB+F/wfwgl7s6mCQzqjVFHYkzAVtr0dzZkU&#10;m0tpMtv998tA8O0+vp+32gyuEXfqQu1ZwSzLQRBXXtdsFFzOh+kSRIjIGhvPpOCXAmzW49EKC+17&#10;/qD7KRqRQjgUqMDG2BZShsqSw5D5ljhxV985jAl2RuoO+xTuGjnP81fpsObUYLGlnaXqdvpxCvbt&#10;97FcmCDLz2i/bn7bH+zRKPUyGco3EJGG+BQ/3O86zV/M5vD/TTp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hH/XwgAAAN0AAAAPAAAAAAAAAAAAAAAAAJgCAABkcnMvZG93&#10;bnJldi54bWxQSwUGAAAAAAQABAD1AAAAhwMAAAAA&#10;" filled="f"/>
                  <v:rect id="Rectangle 1513" o:spid="_x0000_s2169" style="position:absolute;left:2080;top:230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b7sMA&#10;AADdAAAADwAAAGRycy9kb3ducmV2LnhtbERPS2vCQBC+F/wPywheSt1Eaympq7QpSg9ejB48Dtkx&#10;CWZnQ3bz6L93hUJv8/E9Z70dTS16al1lWUE8j0AQ51ZXXCg4n3Yv7yCcR9ZYWyYFv+Rgu5k8rTHR&#10;duAj9ZkvRAhhl6CC0vsmkdLlJRl0c9sQB+5qW4M+wLaQusUhhJtaLqLoTRqsODSU2FBaUn7LOqNg&#10;ZdxrHMn94bu7ED2nZlxy9qXUbDp+foDwNPp/8Z/7R4f5q3gJj2/CC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Mb7sMAAADdAAAADwAAAAAAAAAAAAAAAACYAgAAZHJzL2Rv&#10;d25yZXYueG1sUEsFBgAAAAAEAAQA9QAAAIgDAAAAAA==&#10;" fillcolor="#a5a5a5" stroked="f"/>
                  <v:rect id="Rectangle 1514" o:spid="_x0000_s2170" style="position:absolute;left:2049;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NlcQA&#10;AADdAAAADwAAAGRycy9kb3ducmV2LnhtbERPS2vCQBC+F/oflil4CbqxraKpq1hR9OYTz0N2mgSz&#10;syG7mthf7wqF3ubje85k1ppS3Kh2hWUF/V4Mgji1uuBMwem46o5AOI+ssbRMCu7kYDZ9fZlgom3D&#10;e7odfCZCCLsEFeTeV4mULs3JoOvZijhwP7Y26AOsM6lrbEK4KeV7HA+lwYJDQ44VLXJKL4erURBV&#10;H+fv5ne3ibar+L5cn/fjLGqV6ry18y8Qnlr/L/5zb3SYP+h/wvObcIK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STZXEAAAA3QAAAA8AAAAAAAAAAAAAAAAAmAIAAGRycy9k&#10;b3ducmV2LnhtbFBLBQYAAAAABAAEAPUAAACJAwAAAAA=&#10;" fillcolor="#bfbfbf" stroked="f"/>
                  <v:rect id="Rectangle 1515" o:spid="_x0000_s2171" style="position:absolute;left:2049;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3no8IA&#10;AADdAAAADwAAAGRycy9kb3ducmV2LnhtbERP32vCMBB+H/g/hBN8m6mDyqhGqTJhT8LcYPp2NGdS&#10;bC6lyWz97xdB8O0+vp+3XA+uEVfqQu1ZwWyagSCuvK7ZKPj53r2+gwgRWWPjmRTcKMB6NXpZYqF9&#10;z190PUQjUgiHAhXYGNtCylBZchimviVO3Nl3DmOCnZG6wz6Fu0a+ZdlcOqw5NVhsaWupuhz+nIKP&#10;9rQvcxNk+Rvt8eI3/c7ujVKT8VAuQEQa4lP8cH/qND+f5XD/Jp0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eejwgAAAN0AAAAPAAAAAAAAAAAAAAAAAJgCAABkcnMvZG93&#10;bnJldi54bWxQSwUGAAAAAAQABAD1AAAAhwMAAAAA&#10;" filled="f"/>
                  <v:rect id="Rectangle 1516" o:spid="_x0000_s2172" style="position:absolute;left:2049;top:230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S4dsIA&#10;AADdAAAADwAAAGRycy9kb3ducmV2LnhtbERPTYvCMBC9C/6HMIIX0bS7VqQaxVV28eDF6sHj0Ixt&#10;sZmUJmr3328WBG/zeJ+zXHemFg9qXWVZQTyJQBDnVldcKDifvsdzEM4ja6wtk4JfcrBe9XtLTLV9&#10;8pEemS9ECGGXooLS+yaV0uUlGXQT2xAH7mpbgz7AtpC6xWcIN7X8iKKZNFhxaCixoW1J+S27GwWJ&#10;cdM4kj+H3f1CNNqa7pOzL6WGg26zAOGp82/xy73XYX4Sz+D/m3C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1Lh2wgAAAN0AAAAPAAAAAAAAAAAAAAAAAJgCAABkcnMvZG93&#10;bnJldi54bWxQSwUGAAAAAAQABAD1AAAAhwMAAAAA&#10;" fillcolor="#a5a5a5" stroked="f"/>
                  <v:rect id="Rectangle 1517" o:spid="_x0000_s2173" style="position:absolute;left:2018;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T4sQA&#10;AADdAAAADwAAAGRycy9kb3ducmV2LnhtbERPS2vCQBC+F/oflil4CbqxpT5SV7Gi6M0nnofsNAlm&#10;Z0N2NbG/3hUKvc3H95zJrDWluFHtCssK+r0YBHFqdcGZgtNx1R2BcB5ZY2mZFNzJwWz6+jLBRNuG&#10;93Q7+EyEEHYJKsi9rxIpXZqTQdezFXHgfmxt0AdYZ1LX2IRwU8r3OB5IgwWHhhwrWuSUXg5XoyCq&#10;Ps7fze9uE21X8X25Pu/HWdQq1Xlr518gPLX+X/zn3ugw/7M/hOc34QQ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A0+LEAAAA3QAAAA8AAAAAAAAAAAAAAAAAmAIAAGRycy9k&#10;b3ducmV2LnhtbFBLBQYAAAAABAAEAPUAAACJAwAAAAA=&#10;" fillcolor="#bfbfbf" stroked="f"/>
                  <v:rect id="Rectangle 1518" o:spid="_x0000_s2174" style="position:absolute;left:2018;top:2289;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xIPcUA&#10;AADdAAAADwAAAGRycy9kb3ducmV2LnhtbESPQWsCMRCF74X+hzCF3mpWwSJbo2xLhZ6EqtD2Nmym&#10;yeJmsmyiu/575yB4m+G9ee+b5XoMrTpTn5rIBqaTAhRxHW3DzsBhv3lZgEoZ2WIbmQxcKMF69fiw&#10;xNLGgb/pvMtOSQinEg34nLtS61R7CpgmsSMW7T/2AbOsvdO2x0HCQ6tnRfGqAzYsDR47+vBUH3en&#10;YOCz+9tWc5d09ZP97zG+Dxu/dcY8P43VG6hMY76bb9dfVvDnU8GVb2QEv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bEg9xQAAAN0AAAAPAAAAAAAAAAAAAAAAAJgCAABkcnMv&#10;ZG93bnJldi54bWxQSwUGAAAAAAQABAD1AAAAigMAAAAA&#10;" filled="f"/>
                  <v:rect id="Rectangle 1519" o:spid="_x0000_s2175" style="position:absolute;left:2018;top:230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sBMQA&#10;AADdAAAADwAAAGRycy9kb3ducmV2LnhtbERPTWvCQBC9C/6HZYRepNmkmtKmrqFVKh56afTQ45Cd&#10;JqHZ2ZDdaPz3bkHwNo/3Oat8NK04Ue8aywqSKAZBXFrdcKXgePh8fAHhPLLG1jIpuJCDfD2drDDT&#10;9szfdCp8JUIIuwwV1N53mZSurMmgi2xHHLhf2xv0AfaV1D2eQ7hp5VMcP0uDDYeGGjva1FT+FYNR&#10;kBq3TGK5+9oOP0TzjRkXXHwo9TAb399AeBr9XXxz73WYnyav8P9NOEG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LLATEAAAA3QAAAA8AAAAAAAAAAAAAAAAAmAIAAGRycy9k&#10;b3ducmV2LnhtbFBLBQYAAAAABAAEAPUAAACJAwAAAAA=&#10;" fillcolor="#a5a5a5" stroked="f"/>
                  <v:rect id="Rectangle 1520" o:spid="_x0000_s2176" style="position:absolute;left:2080;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WBK8cA&#10;AADdAAAADwAAAGRycy9kb3ducmV2LnhtbESPQWvCQBCF74L/YZlCL6FutFja1FW0KHprtcXzkJ0m&#10;odnZkF1N7K93DoK3Gd6b976ZLXpXqzO1ofJsYDxKQRHn3lZcGPj53jy9ggoR2WLtmQxcKMBiPhzM&#10;MLO+4z2dD7FQEsIhQwNljE2mdchLchhGviEW7de3DqOsbaFti52Eu1pP0vRFO6xYGkps6KOk/O9w&#10;cgaS5vm46v6/dsnnJr2st8f9W5H0xjw+9Mt3UJH6eDffrndW8KcT4ZdvZAQ9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FgSvHAAAA3QAAAA8AAAAAAAAAAAAAAAAAmAIAAGRy&#10;cy9kb3ducmV2LnhtbFBLBQYAAAAABAAEAPUAAACMAwAAAAA=&#10;" fillcolor="#bfbfbf" stroked="f"/>
                  <v:rect id="Rectangle 1521" o:spid="_x0000_s2177" style="position:absolute;left:2080;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orHcIA&#10;AADdAAAADwAAAGRycy9kb3ducmV2LnhtbERP32vCMBB+F/wfwgl7s6mCQzqjVFHYkzAVtr0dzZkU&#10;m0tpMtv998tA8O0+vp+32gyuEXfqQu1ZwSzLQRBXXtdsFFzOh+kSRIjIGhvPpOCXAmzW49EKC+17&#10;/qD7KRqRQjgUqMDG2BZShsqSw5D5ljhxV985jAl2RuoO+xTuGjnP81fpsObUYLGlnaXqdvpxCvbt&#10;97FcmCDLz2i/bn7bH+zRKPUyGco3EJGG+BQ/3O86zV/MZ/D/TTp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OisdwgAAAN0AAAAPAAAAAAAAAAAAAAAAAJgCAABkcnMvZG93&#10;bnJldi54bWxQSwUGAAAAAAQABAD1AAAAhwMAAAAA&#10;" filled="f"/>
                  <v:rect id="Rectangle 1522" o:spid="_x0000_s2178" style="position:absolute;left:2080;top:22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N0yMIA&#10;AADdAAAADwAAAGRycy9kb3ducmV2LnhtbERPTYvCMBC9C/6HMMJeZE2tdlm6RlGXFQ9erB48Ds3Y&#10;FptJaaJ2/70RBG/zeJ8zW3SmFjdqXWVZwXgUgSDOra64UHA8/H1+g3AeWWNtmRT8k4PFvN+bYart&#10;nfd0y3whQgi7FBWU3jeplC4vyaAb2YY4cGfbGvQBtoXULd5DuKllHEVf0mDFoaHEhtYl5ZfsahQk&#10;xk3Hkdzsfq8nouHadBPOVkp9DLrlDwhPnX+LX+6tDvOTOIbnN+EE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g3TIwgAAAN0AAAAPAAAAAAAAAAAAAAAAAJgCAABkcnMvZG93&#10;bnJldi54bWxQSwUGAAAAAAQABAD1AAAAhwMAAAAA&#10;" fillcolor="#a5a5a5" stroked="f"/>
                  <v:rect id="Rectangle 1523" o:spid="_x0000_s2179" style="position:absolute;left:2049;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cfXMQA&#10;AADdAAAADwAAAGRycy9kb3ducmV2LnhtbERPS2vCQBC+C/6HZYReQt1UUTS6ii0VvfmoeB6yYxLM&#10;zobs1kR/fbcgeJuP7znzZWtKcaPaFZYVfPRjEMSp1QVnCk4/6/cJCOeRNZaWScGdHCwX3c4cE20b&#10;PtDt6DMRQtglqCD3vkqkdGlOBl3fVsSBu9jaoA+wzqSusQnhppSDOB5LgwWHhhwr+sopvR5/jYKo&#10;Gp4/m8d+G+3W8f17cz5Ms6hV6q3XrmYgPLX+JX66tzrMHw2G8P9NOE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XH1zEAAAA3QAAAA8AAAAAAAAAAAAAAAAAmAIAAGRycy9k&#10;b3ducmV2LnhtbFBLBQYAAAAABAAEAPUAAACJAwAAAAA=&#10;" fillcolor="#bfbfbf" stroked="f"/>
                  <v:rect id="Rectangle 1524" o:spid="_x0000_s2180" style="position:absolute;left:2049;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2IhcIA&#10;AADdAAAADwAAAGRycy9kb3ducmV2LnhtbERPTWsCMRC9C/6HMEJvmq1UKatRVqnQk6AWWm/DZpos&#10;bibLJnW3/94Igrd5vM9ZrntXiyu1ofKs4HWSgSAuva7YKPg67cbvIEJE1lh7JgX/FGC9Gg6WmGvf&#10;8YGux2hECuGQowIbY5NLGUpLDsPEN8SJ+/Wtw5hga6RusUvhrpbTLJtLhxWnBosNbS2Vl+OfU/DR&#10;nPfFzARZfEf7c/Gbbmf3RqmXUV8sQETq41P8cH/qNH82fYP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TYiFwgAAAN0AAAAPAAAAAAAAAAAAAAAAAJgCAABkcnMvZG93&#10;bnJldi54bWxQSwUGAAAAAAQABAD1AAAAhwMAAAAA&#10;" filled="f"/>
                  <v:rect id="Rectangle 1525" o:spid="_x0000_s2181" style="position:absolute;left:2049;top:22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svMIA&#10;AADdAAAADwAAAGRycy9kb3ducmV2LnhtbERPTYvCMBC9L/gfwgheFpuqW5FqlF1F8eBlux48Ds3Y&#10;FptJaaLWf28EYW/zeJ+zWHWmFjdqXWVZwSiKQRDnVldcKDj+bYczEM4ja6wtk4IHOVgtex8LTLW9&#10;8y/dMl+IEMIuRQWl900qpctLMugi2xAH7mxbgz7AtpC6xXsIN7Ucx/FUGqw4NJTY0Lqk/JJdjYLE&#10;uK9RLHeHzfVE9Lk23YSzH6UG/e57DsJT5//Fb/deh/nJOIHXN+EE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auy8wgAAAN0AAAAPAAAAAAAAAAAAAAAAAJgCAABkcnMvZG93&#10;bnJldi54bWxQSwUGAAAAAAQABAD1AAAAhwMAAAAA&#10;" fillcolor="#a5a5a5" stroked="f"/>
                  <v:rect id="Rectangle 1526" o:spid="_x0000_s2182" style="position:absolute;left:2018;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C8xMUA&#10;AADdAAAADwAAAGRycy9kb3ducmV2LnhtbERPTWvCQBC9F/oflin0EuqmSkVTV2mLQW8aK56H7DQJ&#10;zc6G7GoSf31XKHibx/ucxao3tbhQ6yrLCl5HMQji3OqKCwXH7/RlBsJ5ZI21ZVIwkIPV8vFhgYm2&#10;HWd0OfhChBB2CSoovW8SKV1ekkE3sg1x4H5sa9AH2BZSt9iFcFPLcRxPpcGKQ0OJDX2VlP8ezkZB&#10;1ExOn911v412aTysN6dsXkS9Us9P/cc7CE+9v4v/3Vsd5r+Np3D7Jpw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oLzExQAAAN0AAAAPAAAAAAAAAAAAAAAAAJgCAABkcnMv&#10;ZG93bnJldi54bWxQSwUGAAAAAAQABAD1AAAAigMAAAAA&#10;" fillcolor="#bfbfbf" stroked="f"/>
                  <v:rect id="Rectangle 1527" o:spid="_x0000_s2183" style="position:absolute;left:2018;top:225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8W8sIA&#10;AADdAAAADwAAAGRycy9kb3ducmV2LnhtbERPTWsCMRC9C/0PYQq9aVZBW1ajrKLQk1AtqLdhMyaL&#10;m8myie723zdCobd5vM9ZrHpXiwe1ofKsYDzKQBCXXldsFHwfd8MPECEia6w9k4IfCrBavgwWmGvf&#10;8Rc9DtGIFMIhRwU2xiaXMpSWHIaRb4gTd/Wtw5hga6RusUvhrpaTLJtJhxWnBosNbSyVt8PdKdg2&#10;l30xNUEWp2jPN7/udnZvlHp77Ys5iEh9/Bf/uT91mj+dvMPzm3S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nxbywgAAAN0AAAAPAAAAAAAAAAAAAAAAAJgCAABkcnMvZG93&#10;bnJldi54bWxQSwUGAAAAAAQABAD1AAAAhwMAAAAA&#10;" filled="f"/>
                  <v:rect id="Rectangle 1528" o:spid="_x0000_s2184" style="position:absolute;left:2018;top:22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tDIsUA&#10;AADdAAAADwAAAGRycy9kb3ducmV2LnhtbESPMW/CQAyFd6T+h5MrsSC4QEmFAgcqVK0YWEgZGK2c&#10;SaLmfFHugPTf1wMSm633/N7n1aZ3jbpRF2rPBqaTBBRx4W3NpYHTz9d4ASpEZIuNZzLwRwE265fB&#10;CjPr73ykWx5LJSEcMjRQxdhmWoeiIodh4lti0S6+cxhl7UptO7xLuGv0LEnetcOapaHClnYVFb/5&#10;1RlIXZhPE/19+LyeiUY7179xvjVm+Np/LEFF6uPT/LjeW8FPZ4Ir38gIe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a0MixQAAAN0AAAAPAAAAAAAAAAAAAAAAAJgCAABkcnMv&#10;ZG93bnJldi54bWxQSwUGAAAAAAQABAD1AAAAigMAAAAA&#10;" fillcolor="#a5a5a5" stroked="f"/>
                  <v:rect id="Rectangle 1529" o:spid="_x0000_s2185" style="position:absolute;left:2080;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8otsUA&#10;AADdAAAADwAAAGRycy9kb3ducmV2LnhtbERPTWvCQBC9F/wPywi9hLrRopjoKrZU6q2NlZyH7JgE&#10;s7MhuzWxv75bEHqbx/uc9XYwjbhS52rLCqaTGARxYXXNpYLT1/5pCcJ5ZI2NZVJwIwfbzehhjam2&#10;PWd0PfpShBB2KSqovG9TKV1RkUE3sS1x4M62M+gD7EqpO+xDuGnkLI4X0mDNoaHCll4rKi7Hb6Mg&#10;ap/zl/7n8xB97OPb23ueJWU0KPU4HnYrEJ4G/y++uw86zJ/PEvj7Jpw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yi2xQAAAN0AAAAPAAAAAAAAAAAAAAAAAJgCAABkcnMv&#10;ZG93bnJldi54bWxQSwUGAAAAAAQABAD1AAAAigMAAAAA&#10;" fillcolor="#bfbfbf" stroked="f"/>
                  <v:rect id="Rectangle 1530" o:spid="_x0000_s2186" style="position:absolute;left:2080;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YW8YA&#10;AADdAAAADwAAAGRycy9kb3ducmV2LnhtbESPQWvDMAyF74X9B6PBbq2zlY6S1S3ZWGGnwtrCtpuI&#10;NTs0lkPsNum/rw6D3STe03ufVpsxtOpCfWoiG3icFaCI62gbdgaOh+10CSplZIttZDJwpQSb9d1k&#10;haWNA3/SZZ+dkhBOJRrwOXel1qn2FDDNYkcs2m/sA2ZZe6dtj4OEh1Y/FcWzDtiwNHjs6M1Tfdqf&#10;g4H37mdXLVzS1Vf236f4Omz9zhnzcD9WL6Ayjfnf/Hf9YQV/MRd++UZG0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8YW8YAAADdAAAADwAAAAAAAAAAAAAAAACYAgAAZHJz&#10;L2Rvd25yZXYueG1sUEsFBgAAAAAEAAQA9QAAAIsDAAAAAA==&#10;" filled="f"/>
                  <v:rect id="Rectangle 1531" o:spid="_x0000_s2187" style="position:absolute;left:2080;top:223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8YsMA&#10;AADdAAAADwAAAGRycy9kb3ducmV2LnhtbERPS2vCQBC+F/wPywheSt1Eaympq7QpSg9ejB48Dtkx&#10;CWZnQ3bz6L93hUJv8/E9Z70dTS16al1lWUE8j0AQ51ZXXCg4n3Yv7yCcR9ZYWyYFv+Rgu5k8rTHR&#10;duAj9ZkvRAhhl6CC0vsmkdLlJRl0c9sQB+5qW4M+wLaQusUhhJtaLqLoTRqsODSU2FBaUn7LOqNg&#10;ZdxrHMn94bu7ED2nZlxy9qXUbDp+foDwNPp/8Z/7R4f5q2UMj2/CC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h8YsMAAADdAAAADwAAAAAAAAAAAAAAAACYAgAAZHJzL2Rv&#10;d25yZXYueG1sUEsFBgAAAAAEAAQA9QAAAIgDAAAAAA==&#10;" fillcolor="#a5a5a5" stroked="f"/>
                  <v:rect id="Rectangle 1532" o:spid="_x0000_s2188" style="position:absolute;left:2049;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IsGsQA&#10;AADdAAAADwAAAGRycy9kb3ducmV2LnhtbERPS2vCQBC+C/6HZYReQt1UUTS6ii0VvfmoeB6yYxLM&#10;zobs1kR/fbcgeJuP7znzZWtKcaPaFZYVfPRjEMSp1QVnCk4/6/cJCOeRNZaWScGdHCwX3c4cE20b&#10;PtDt6DMRQtglqCD3vkqkdGlOBl3fVsSBu9jaoA+wzqSusQnhppSDOB5LgwWHhhwr+sopvR5/jYKo&#10;Gp4/m8d+G+3W8f17cz5Ms6hV6q3XrmYgPLX+JX66tzrMHw0H8P9NOE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CLBrEAAAA3QAAAA8AAAAAAAAAAAAAAAAAmAIAAGRycy9k&#10;b3ducmV2LnhtbFBLBQYAAAAABAAEAPUAAACJAwAAAAA=&#10;" fillcolor="#bfbfbf" stroked="f"/>
                  <v:rect id="Rectangle 1533" o:spid="_x0000_s2189" style="position:absolute;left:2049;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2GLMIA&#10;AADdAAAADwAAAGRycy9kb3ducmV2LnhtbERPTWsCMRC9F/ofwhR6q1kVpaxG2RYFT0K1oN6GzZgs&#10;bibLJnXXf2+Egrd5vM+ZL3tXiyu1ofKsYDjIQBCXXldsFPzu1x+fIEJE1lh7JgU3CrBcvL7MMde+&#10;4x+67qIRKYRDjgpsjE0uZSgtOQwD3xAn7uxbhzHB1kjdYpfCXS1HWTaVDitODRYb+rZUXnZ/TsGq&#10;OW2LiQmyOER7vPivbm23Rqn3t76YgYjUx6f4373Raf5kPIbHN+kE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fYYswgAAAN0AAAAPAAAAAAAAAAAAAAAAAJgCAABkcnMvZG93&#10;bnJldi54bWxQSwUGAAAAAAQABAD1AAAAhwMAAAAA&#10;" filled="f"/>
                  <v:rect id="Rectangle 1534" o:spid="_x0000_s2190" style="position:absolute;left:2049;top:223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f+sIA&#10;AADdAAAADwAAAGRycy9kb3ducmV2LnhtbERPTYvCMBC9C/sfwgheRNOuukjXWHYVxYMXux48Ds1s&#10;W2wmpYla/70RBG/zeJ+zSDtTiyu1rrKsIB5HIIhzqysuFBz/NqM5COeRNdaWScGdHKTLj94CE21v&#10;fKBr5gsRQtglqKD0vkmkdHlJBt3YNsSB+7etQR9gW0jd4i2Em1p+RtGXNFhxaCixoVVJ+Tm7GAUz&#10;46ZxJLf79eVENFyZbsLZr1KDfvfzDcJT59/il3unw/zZZArPb8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9/6wgAAAN0AAAAPAAAAAAAAAAAAAAAAAJgCAABkcnMvZG93&#10;bnJldi54bWxQSwUGAAAAAAQABAD1AAAAhwMAAAAA&#10;" fillcolor="#a5a5a5" stroked="f"/>
                  <v:rect id="Rectangle 1535" o:spid="_x0000_s2191" style="position:absolute;left:2018;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u0bsUA&#10;AADdAAAADwAAAGRycy9kb3ducmV2LnhtbERPTWvCQBC9F/wPywi9hGbTiqLRVWyp1JvGSs5DdkyC&#10;2dmQ3ZrYX98tFHqbx/uc1WYwjbhR52rLCp7jBARxYXXNpYLz5+5pDsJ5ZI2NZVJwJweb9ehhham2&#10;PWd0O/lShBB2KSqovG9TKV1RkUEX25Y4cBfbGfQBdqXUHfYh3DTyJUlm0mDNoaHClt4qKq6nL6Mg&#10;aif5a/993EeHXXJ//8izRRkNSj2Oh+0ShKfB/4v/3Hsd5k8nU/j9Jpw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q7RuxQAAAN0AAAAPAAAAAAAAAAAAAAAAAJgCAABkcnMv&#10;ZG93bnJldi54bWxQSwUGAAAAAAQABAD1AAAAigMAAAAA&#10;" fillcolor="#bfbfbf" stroked="f"/>
                  <v:rect id="Rectangle 1536" o:spid="_x0000_s2192" style="position:absolute;left:2018;top:2226;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oltMIA&#10;AADdAAAADwAAAGRycy9kb3ducmV2LnhtbERPTWsCMRC9C/0PYQreNKtFKatRtkXBk1AtqLdhMyaL&#10;m8mySd3135tCobd5vM9ZrntXizu1ofKsYDLOQBCXXldsFHwft6N3ECEia6w9k4IHBVivXgZLzLXv&#10;+Ivuh2hECuGQowIbY5NLGUpLDsPYN8SJu/rWYUywNVK32KVwV8tpls2lw4pTg8WGPi2Vt8OPU7Bp&#10;LvtiZoIsTtGeb/6j29q9UWr42hcLEJH6+C/+c+90mj97m8P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CiW0wgAAAN0AAAAPAAAAAAAAAAAAAAAAAJgCAABkcnMvZG93&#10;bnJldi54bWxQSwUGAAAAAAQABAD1AAAAhwMAAAAA&#10;" filled="f"/>
                  <v:rect id="Rectangle 1537" o:spid="_x0000_s2193" style="position:absolute;left:2018;top:2239;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1BjcMA&#10;AADdAAAADwAAAGRycy9kb3ducmV2LnhtbERPS4vCMBC+C/sfwgheRFMfXZeuUVZF8eBlq4c9Ds1s&#10;W2wmpYla/70RBG/z8T1nvmxNJa7UuNKygtEwAkGcWV1yruB03A6+QDiPrLGyTAru5GC5+OjMMdH2&#10;xr90TX0uQgi7BBUU3teJlC4ryKAb2po4cP+2MegDbHKpG7yFcFPJcRR9SoMlh4YCa1oXlJ3Ti1EQ&#10;GzcdRXJ32Fz+iPpr0044XSnV67Y/3yA8tf4tfrn3OsyPJz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1BjcMAAADdAAAADwAAAAAAAAAAAAAAAACYAgAAZHJzL2Rv&#10;d25yZXYueG1sUEsFBgAAAAAEAAQA9QAAAIgDAAAAAA==&#10;" fillcolor="#a5a5a5" stroked="f"/>
                </v:group>
                <v:shape id="Freeform 1538" o:spid="_x0000_s2194" style="position:absolute;left:1875;top:1713;width:22;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qztMcA&#10;AADdAAAADwAAAGRycy9kb3ducmV2LnhtbESPT2vCQBDF74V+h2UKXopurLSU6CpS6h8oCE29eBuy&#10;YxLcnQ3ZrcZv7xwEbzO8N+/9ZrbovVNn6mIT2MB4lIEiLoNtuDKw/1sNP0HFhGzRBSYDV4qwmD8/&#10;zTC34cK/dC5SpSSEY44G6pTaXOtY1uQxjkJLLNoxdB6TrF2lbYcXCfdOv2XZh/bYsDTU2NJXTeWp&#10;+PcG1q+bn+x6XI1dPzm5wzYtd8V3ZczgpV9OQSXq08N8v95awX+fCK58IyPo+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6s7THAAAA3QAAAA8AAAAAAAAAAAAAAAAAmAIAAGRy&#10;cy9kb3ducmV2LnhtbFBLBQYAAAAABAAEAPUAAACMAwAAAAA=&#10;" path="m225,371r-170,l55,371c25,371,,344,,310v,,,,,l,310,,60r,c,27,25,,55,r,l225,r,c256,,281,27,281,60r,l281,310r,c281,344,256,371,225,371xe" fillcolor="black" strokeweight="0">
                  <v:path arrowok="t" o:connecttype="custom" o:connectlocs="18,30;4,30;4,30;0,25;0,25;0,25;0,5;0,5;4,0;4,0;18,0;18,0;22,5;22,5;22,25;22,25;18,30" o:connectangles="0,0,0,0,0,0,0,0,0,0,0,0,0,0,0,0,0"/>
                </v:shape>
                <v:shape id="Freeform 1539" o:spid="_x0000_s2195" style="position:absolute;left:1875;top:1713;width:22;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3g6sQA&#10;AADdAAAADwAAAGRycy9kb3ducmV2LnhtbERPTWsCMRC9F/wPYQq91awWi26NolsKXjy4lrbHYTPd&#10;LN1MliSu6783QsHbPN7nLNeDbUVPPjSOFUzGGQjiyumGawWfx4/nOYgQkTW2jknBhQKsV6OHJeba&#10;nflAfRlrkUI45KjAxNjlUobKkMUwdh1x4n6dtxgT9LXUHs8p3LZymmWv0mLDqcFgR4Wh6q88WQU/&#10;5vurmJR2v/CZbLritO3fi4NST4/D5g1EpCHexf/unU7zZy8LuH2TTp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94OrEAAAA3QAAAA8AAAAAAAAAAAAAAAAAmAIAAGRycy9k&#10;b3ducmV2LnhtbFBLBQYAAAAABAAEAPUAAACJAwAAAAA=&#10;" path="m225,371r-170,l55,371c25,371,,344,,310v,,,,,l,310,,60r,c,27,25,,55,r,l225,r,c256,,281,27,281,60r,l281,310r,c281,344,256,371,225,371xe" filled="f">
                  <v:stroke joinstyle="miter"/>
                  <v:path arrowok="t" o:connecttype="custom" o:connectlocs="18,30;4,30;4,30;0,25;0,25;0,25;0,5;0,5;4,0;4,0;18,0;18,0;22,5;22,5;22,25;22,25;18,30" o:connectangles="0,0,0,0,0,0,0,0,0,0,0,0,0,0,0,0,0"/>
                </v:shape>
                <v:shape id="Freeform 1540" o:spid="_x0000_s2196" style="position:absolute;left:1874;top:1626;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Ym8cA&#10;AADdAAAADwAAAGRycy9kb3ducmV2LnhtbESPQWvCQBCF7wX/wzKCt7qx2Faiq0ih1B4qGEXwNmTH&#10;JJqdjdmtxn/vHAq9zfDevPfNbNG5Wl2pDZVnA6NhAoo497biwsBu+/k8ARUissXaMxm4U4DFvPc0&#10;w9T6G2/omsVCSQiHFA2UMTap1iEvyWEY+oZYtKNvHUZZ20LbFm8S7mr9kiRv2mHF0lBiQx8l5efs&#10;1xmoJ3s8Hi755Wv9fl/F71O2/9lkxgz63XIKKlIX/81/1ysr+K9j4ZdvZAQ9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02JvHAAAA3QAAAA8AAAAAAAAAAAAAAAAAmAIAAGRy&#10;cy9kb3ducmV2LnhtbFBLBQYAAAAABAAEAPUAAACMAwAAAAA=&#10;" path="m175,371r-132,l43,371c19,371,,350,,324v,,,,,l,324,,47r,c,21,19,,43,r,l175,r,c199,,218,21,218,47r,l218,324r,c218,350,199,371,175,371xe" fillcolor="black" strokeweight="0">
                  <v:path arrowok="t" o:connecttype="custom" o:connectlocs="14,30;3,30;3,30;0,26;0,26;0,26;0,4;0,4;3,0;3,0;14,0;14,0;17,4;17,4;17,26;17,26;14,30" o:connectangles="0,0,0,0,0,0,0,0,0,0,0,0,0,0,0,0,0"/>
                </v:shape>
                <v:shape id="Freeform 1541" o:spid="_x0000_s2197" style="position:absolute;left:1874;top:1626;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cBsUA&#10;AADdAAAADwAAAGRycy9kb3ducmV2LnhtbERP22oCMRB9L/QfwhT6VrNeanU1ipQKyhatlw8YNuPu&#10;tpvJkqS6/n0jFHybw7nOdN6aWpzJ+cqygm4nAUGcW11xoeB4WL6MQPiArLG2TAqu5GE+e3yYYqrt&#10;hXd03odCxBD2KSooQ2hSKX1ekkHfsQ1x5E7WGQwRukJqh5cYbmrZS5KhNFhxbCixofeS8p/9r1Hw&#10;4Y/Z97Z/+hp/5utstMncpr99U+r5qV1MQARqw138717pOP910IXbN/EE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RlwGxQAAAN0AAAAPAAAAAAAAAAAAAAAAAJgCAABkcnMv&#10;ZG93bnJldi54bWxQSwUGAAAAAAQABAD1AAAAigMAAAAA&#10;" path="m175,371r-132,l43,371c19,371,,350,,324v,,,,,l,324,,47r,c,21,19,,43,r,l175,r,c199,,218,21,218,47r,l218,324r,c218,350,199,371,175,371xe" filled="f">
                  <v:stroke joinstyle="miter"/>
                  <v:path arrowok="t" o:connecttype="custom" o:connectlocs="14,30;3,30;3,30;0,26;0,26;0,26;0,4;0,4;3,0;3,0;14,0;14,0;17,4;17,4;17,26;17,26;14,30" o:connectangles="0,0,0,0,0,0,0,0,0,0,0,0,0,0,0,0,0"/>
                </v:shape>
                <v:shape id="Freeform 1542" o:spid="_x0000_s2198" style="position:absolute;left:1959;top:1628;width:17;height:29;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rjd8QA&#10;AADdAAAADwAAAGRycy9kb3ducmV2LnhtbERPTYvCMBC9C/6HMII3TRV3la5RRBD1sAvWRdjb0Ixt&#10;12ZSm6j13xtB8DaP9znTeWNKcaXaFZYVDPoRCOLU6oIzBb/7VW8CwnlkjaVlUnAnB/NZuzXFWNsb&#10;7+ia+EyEEHYxKsi9r2IpXZqTQde3FXHgjrY26AOsM6lrvIVwU8phFH1KgwWHhhwrWuaUnpKLUVBO&#10;Dnj8O6fn9c/4vvHb/+TwvUuU6naaxRcIT41/i1/ujQ7zP0ZDeH4TTp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q43fEAAAA3QAAAA8AAAAAAAAAAAAAAAAAmAIAAGRycy9k&#10;b3ducmV2LnhtbFBLBQYAAAAABAAEAPUAAACJAwAAAAA=&#10;" path="m175,371r-132,l43,371c19,371,,350,,324v,,,,,l,324,,46r,c,21,19,,43,r,l175,r,c199,,218,21,218,46r,l218,324r,c218,350,199,371,175,371xe" fillcolor="black" strokeweight="0">
                  <v:path arrowok="t" o:connecttype="custom" o:connectlocs="14,29;3,29;3,29;0,25;0,25;0,25;0,4;0,4;3,0;3,0;14,0;14,0;17,4;17,4;17,25;17,25;14,29" o:connectangles="0,0,0,0,0,0,0,0,0,0,0,0,0,0,0,0,0"/>
                </v:shape>
                <v:shape id="Freeform 1543" o:spid="_x0000_s2199" style="position:absolute;left:1959;top:1628;width:17;height:29;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n6sUA&#10;AADdAAAADwAAAGRycy9kb3ducmV2LnhtbERP3WrCMBS+F/YO4Qx2p6nWba4aRcaESYduzgc4NMe2&#10;2pyUJNPu7Y0w2N35+H7PbNGZRpzJ+dqyguEgAUFcWF1zqWD/vepPQPiArLGxTAp+ycNiftebYabt&#10;hb/ovAuliCHsM1RQhdBmUvqiIoN+YFviyB2sMxgidKXUDi8x3DRylCRP0mDNsaHCll4rKk67H6Pg&#10;ze/z4zY9fL58FOt8ssndJt0+K/Vw3y2nIAJ14V/8537Xcf7jOIXbN/EE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GfqxQAAAN0AAAAPAAAAAAAAAAAAAAAAAJgCAABkcnMv&#10;ZG93bnJldi54bWxQSwUGAAAAAAQABAD1AAAAigMAAAAA&#10;" path="m175,371r-132,l43,371c19,371,,350,,324v,,,,,l,324,,46r,c,21,19,,43,r,l175,r,c199,,218,21,218,46r,l218,324r,c218,350,199,371,175,371xe" filled="f">
                  <v:stroke joinstyle="miter"/>
                  <v:path arrowok="t" o:connecttype="custom" o:connectlocs="14,29;3,29;3,29;0,25;0,25;0,25;0,4;0,4;3,0;3,0;14,0;14,0;17,4;17,4;17,25;17,25;14,29" o:connectangles="0,0,0,0,0,0,0,0,0,0,0,0,0,0,0,0,0"/>
                </v:shape>
                <v:shape id="Freeform 1544" o:spid="_x0000_s2200" style="position:absolute;left:1952;top:1714;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KzMUA&#10;AADdAAAADwAAAGRycy9kb3ducmV2LnhtbERPTWvCQBC9C/0PyxR6Ed1YbZE0q0hpWkEoNHrpbciO&#10;ScjubMhuNf57tyB4m8f7nGw9WCNO1PvGsYLZNAFBXDrdcKXgsM8nSxA+IGs0jknBhTysVw+jDFPt&#10;zvxDpyJUIoawT1FBHUKXSunLmiz6qeuII3d0vcUQYV9J3eM5hlsjn5PkVVpsODbU2NF7TWVb/FkF&#10;n+OvXXI55jMzzFvzuw2b7+KjUurpcdi8gQg0hLv45t7qOP9lsYD/b+IJ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McrMxQAAAN0AAAAPAAAAAAAAAAAAAAAAAJgCAABkcnMv&#10;ZG93bnJldi54bWxQSwUGAAAAAAQABAD1AAAAigMAAAAA&#10;" path="m226,371r-170,l56,371c25,371,,344,,310v,,,,,l,310,,60r,c,27,25,,56,r,l226,r,c256,,281,27,281,60r,l281,310r,c281,344,256,371,226,371xe" fillcolor="black" strokeweight="0">
                  <v:path arrowok="t" o:connecttype="custom" o:connectlocs="18,30;5,30;5,30;0,25;0,25;0,25;0,5;0,5;5,0;5,0;18,0;18,0;23,5;23,5;23,25;23,25;18,30" o:connectangles="0,0,0,0,0,0,0,0,0,0,0,0,0,0,0,0,0"/>
                </v:shape>
                <v:shape id="Freeform 1545" o:spid="_x0000_s2201" style="position:absolute;left:1952;top:1714;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ZksQA&#10;AADdAAAADwAAAGRycy9kb3ducmV2LnhtbERPTWsCMRC9F/wPYQRvNWvRYrdG0S2FXnpwFdvjsBk3&#10;i5vJksR1+++bQsHbPN7nrDaDbUVPPjSOFcymGQjiyumGawXHw/vjEkSIyBpbx6TghwJs1qOHFeba&#10;3XhPfRlrkUI45KjAxNjlUobKkMUwdR1x4s7OW4wJ+lpqj7cUblv5lGXP0mLDqcFgR4Wh6lJerYJv&#10;83UqZqX9fPGZbLriuuvfir1Sk/GwfQURaYh38b/7Q6f5i/kC/r5JJ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2mZLEAAAA3QAAAA8AAAAAAAAAAAAAAAAAmAIAAGRycy9k&#10;b3ducmV2LnhtbFBLBQYAAAAABAAEAPUAAACJAwAAAAA=&#10;" path="m226,371r-170,l56,371c25,371,,344,,310v,,,,,l,310,,60r,c,27,25,,56,r,l226,r,c256,,281,27,281,60r,l281,310r,c281,344,256,371,226,371xe" filled="f">
                  <v:stroke joinstyle="miter"/>
                  <v:path arrowok="t" o:connecttype="custom" o:connectlocs="18,30;5,30;5,30;0,25;0,25;0,25;0,5;0,5;5,0;5,0;18,0;18,0;23,5;23,5;23,25;23,25;18,30" o:connectangles="0,0,0,0,0,0,0,0,0,0,0,0,0,0,0,0,0"/>
                </v:shape>
                <v:shape id="Freeform 1546" o:spid="_x0000_s2202" style="position:absolute;left:1936;top:1748;width:18;height:85;visibility:visible;mso-wrap-style:square;v-text-anchor:top" coordsize="1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NUgsIA&#10;AADdAAAADwAAAGRycy9kb3ducmV2LnhtbERPS4vCMBC+L/gfwgh7EU0VLVKNIoIiuHuwiuehmT6w&#10;mdQmavffbxYWvM3H95zlujO1eFLrKssKxqMIBHFmdcWFgst5N5yDcB5ZY22ZFPyQg/Wq97HERNsX&#10;n+iZ+kKEEHYJKii9bxIpXVaSQTeyDXHgctsa9AG2hdQtvkK4qeUkimJpsOLQUGJD25KyW/owCmbH&#10;fD4Y+G/t7ocYZZfv4y+6KvXZ7zYLEJ46/xb/uw86zJ9NY/j7Jpw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I1SCwgAAAN0AAAAPAAAAAAAAAAAAAAAAAJgCAABkcnMvZG93&#10;bnJldi54bWxQSwUGAAAAAAQABAD1AAAAhwMAAAAA&#10;" path="m9,85r2,l12,85r1,-1l13,84r1,l14,84r,-1l15,83r,l15,83r,-1l16,82r,l16,82r,-1l17,81r,l17,80r,l17,80r,l17,79r,l18,79r,l18,78r,l18,78r,l18,77r,l18,77r,l18,76r,l18,76r,-1l18,75r,l18,11r,-1l18,10r,l18,10r,-1l18,9r,l18,9r,-1l18,8r,l18,8r,-1l18,7r,l17,7r,-1l17,6r,l17,5r,l17,5r,l16,4r,l16,4r,l15,3r,l15,3r,l14,2r,l14,2r-1,l13,1r-1,l11,1,9,,7,1,6,1,5,1r,l4,2r,l4,2,3,3r,l3,3,2,3r,1l2,4r,l2,4,1,5r,l1,5r,l1,6r,l1,6,,6,,7r,l,7r,l,8r,l,8,,9r,l,9r,l,10r,l,10r,l,11,,75r,l,75r,1l,76r,l,76r,1l,77r,l,77r,1l,78r,l,79r,l,79r1,l1,80r,l1,80r,l1,81r,l2,81r,l2,82r,l2,82r1,1l3,83r,l4,83r,1l4,84r1,l5,84r1,1l7,85r2,xe" fillcolor="#545454" stroked="f">
                  <v:path arrowok="t" o:connecttype="custom" o:connectlocs="12,85;14,84;15,83;15,82;16,82;17,81;17,80;17,79;18,78;18,78;18,77;18,76;18,75;18,10;18,10;18,9;18,8;18,7;17,7;17,6;17,5;16,4;15,3;15,3;14,2;12,1;7,1;5,1;4,2;3,3;2,4;1,5;1,5;1,6;0,7;0,8;0,9;0,9;0,10;0,75;0,76;0,76;0,77;0,78;0,79;1,80;1,80;2,81;2,82;3,83;4,84;5,84;9,85" o:connectangles="0,0,0,0,0,0,0,0,0,0,0,0,0,0,0,0,0,0,0,0,0,0,0,0,0,0,0,0,0,0,0,0,0,0,0,0,0,0,0,0,0,0,0,0,0,0,0,0,0,0,0,0,0"/>
                </v:shape>
                <v:shape id="Freeform 1547" o:spid="_x0000_s2203" style="position:absolute;left:1936;top:1748;width:18;height:85;visibility:visible;mso-wrap-style:square;v-text-anchor:top" coordsize="1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yVZsQA&#10;AADdAAAADwAAAGRycy9kb3ducmV2LnhtbERPTWvCQBC9C/0PyxS86cZiq0RXKYVSqb0YBa9jdswG&#10;s7Npdk1if323UPA2j/c5y3VvK9FS40vHCibjBARx7nTJhYLD/n00B+EDssbKMSm4kYf16mGwxFS7&#10;jnfUZqEQMYR9igpMCHUqpc8NWfRjVxNH7uwaiyHCppC6wS6G20o+JcmLtFhybDBY05uh/JJdrYL9&#10;x/zL/dy642X7edp+Z60pam2UGj72rwsQgfpwF/+7NzrOf57O4O+beIJ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MlWbEAAAA3QAAAA8AAAAAAAAAAAAAAAAAmAIAAGRycy9k&#10;b3ducmV2LnhtbFBLBQYAAAAABAAEAPUAAACJAwAAAAA=&#10;" path="m9,85r2,l12,85r1,-1l13,84r1,l14,84r,-1l15,83r,l15,83r,-1l16,82r,l16,82r,-1l17,81r,l17,80r,l17,80r,l17,79r,l18,79r,l18,78r,l18,78r,l18,77r,l18,77r,l18,76r,l18,76r,-1l18,75r,l18,11r,-1l18,10r,l18,10r,-1l18,9r,l18,9r,-1l18,8r,l18,8r,-1l18,7r,l17,7r,-1l17,6r,l17,5r,l17,5r,l16,4r,l16,4r,l15,3r,l15,3r,l14,2r,l14,2r-1,l13,1r-1,l11,1,9,,7,1,6,1,5,1r,l4,2r,l4,2,3,3r,l3,3,2,3r,1l2,4r,l2,4,1,5r,l1,5r,l1,6r,l1,6,,6,,7r,l,7r,l,8r,l,8,,9r,l,9r,l,10r,l,10r,l,11,,75r,l,75r,1l,76r,l,76r,1l,77r,l,77r,1l,78r,l,79r,l,79r1,l1,80r,l1,80r,l1,81r,l2,81r,l2,82r,l2,82r1,1l3,83r,l4,83r,1l4,84r1,l5,84r1,1l7,85r2,xe" filled="f" strokecolor="#545454">
                  <v:stroke joinstyle="miter"/>
                  <v:path arrowok="t" o:connecttype="custom" o:connectlocs="12,85;14,84;15,83;15,82;16,82;17,81;17,80;17,79;18,78;18,78;18,77;18,76;18,75;18,10;18,10;18,9;18,8;18,7;17,7;17,6;17,5;16,4;15,3;15,3;14,2;12,1;7,1;5,1;4,2;3,3;2,4;1,5;1,5;1,6;0,7;0,8;0,9;0,9;0,10;0,75;0,76;0,76;0,77;0,78;0,79;1,80;1,80;2,81;2,82;3,83;4,84;5,84;9,85" o:connectangles="0,0,0,0,0,0,0,0,0,0,0,0,0,0,0,0,0,0,0,0,0,0,0,0,0,0,0,0,0,0,0,0,0,0,0,0,0,0,0,0,0,0,0,0,0,0,0,0,0,0,0,0,0"/>
                </v:shape>
                <v:shape id="Freeform 1548" o:spid="_x0000_s2204" style="position:absolute;left:1897;top:1748;width:19;height:85;visibility:visible;mso-wrap-style:square;v-text-anchor:top" coordsize="1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aoZsUA&#10;AADdAAAADwAAAGRycy9kb3ducmV2LnhtbESPT2sCMRDF70K/Q5hCb5ptqVK2RqmFilf/IPU2bGaz&#10;i5vJskk1/fbOQfA2w3vz3m/my+w7daEhtoENvE4KUMRVsC07A4f9z/gDVEzIFrvAZOCfIiwXT6M5&#10;ljZceUuXXXJKQjiWaKBJqS+1jlVDHuMk9MSi1WHwmGQdnLYDXiXcd/qtKGbaY8vS0GBP3w1V592f&#10;N/Br1+G8Ouzz6nTk7frkapd9bczLc/76BJUop4f5fr2xgj99F1z5Rkb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qhmxQAAAN0AAAAPAAAAAAAAAAAAAAAAAJgCAABkcnMv&#10;ZG93bnJldi54bWxQSwUGAAAAAAQABAD1AAAAigMAAAAA&#10;" path="m9,85r3,l12,85r1,-1l14,84r,l14,84r1,-1l15,83r,l16,83r,-1l16,82r,l17,82r,-1l17,81r,l17,80r,l18,80r,l18,79r,l18,79r,l18,78r,l18,78r,l19,77r,l19,77r,l19,76r,l19,76r,-1l19,75r,l19,11r,-1l19,10r,l19,10r,-1l19,9r,l19,9r,-1l18,8r,l18,8r,-1l18,7r,l18,7r,-1l18,6r,l17,5r,l17,5r,l17,4r,l16,4r,l16,3r,l15,3r,l15,2r-1,l14,2r,l13,1r-1,l12,1,9,,7,1,6,1r,l5,1r,1l4,2r,l4,3r,l3,3r,l3,4,2,4r,l2,4r,1l2,5r,l1,5r,1l1,6r,l1,6r,1l1,7r,l1,7,,8r,l,8,,9r,l,9r,l,10r,l,10r,l,11,,75r,l,75r,1l,76r,l,76r,1l,77r,l,77r,1l1,78r,l1,79r,l1,79r,l1,80r,l1,80r1,l2,81r,l2,81r,l2,82r1,l3,82r,1l4,83r,l4,83r,1l5,84r,l6,84r,1l7,85r2,xe" fillcolor="#545454" stroked="f">
                  <v:path arrowok="t" o:connecttype="custom" o:connectlocs="12,85;14,84;15,83;16,82;17,82;17,81;18,80;18,79;18,78;18,78;19,77;19,76;19,75;19,10;19,10;19,9;18,8;18,7;18,7;18,6;17,5;17,4;16,3;15,3;14,2;12,1;7,1;5,1;4,2;3,3;2,4;2,5;1,5;1,6;1,7;0,8;0,9;0,9;0,10;0,75;0,76;0,76;0,77;1,78;1,79;1,80;2,80;2,81;3,82;4,83;4,84;6,84;9,85" o:connectangles="0,0,0,0,0,0,0,0,0,0,0,0,0,0,0,0,0,0,0,0,0,0,0,0,0,0,0,0,0,0,0,0,0,0,0,0,0,0,0,0,0,0,0,0,0,0,0,0,0,0,0,0,0"/>
                </v:shape>
                <v:shape id="Freeform 1549" o:spid="_x0000_s2205" style="position:absolute;left:1897;top:1748;width:19;height:85;visibility:visible;mso-wrap-style:square;v-text-anchor:top" coordsize="1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anC8UA&#10;AADdAAAADwAAAGRycy9kb3ducmV2LnhtbERP32vCMBB+F/Y/hBvsRWbqmNVVo4gyGAqCdb7fmrMp&#10;NpfSZNrtr18Ggm/38f282aKztbhQ6yvHCoaDBARx4XTFpYLPw/vzBIQPyBprx6Tghzws5g+9GWba&#10;XXlPlzyUIoawz1CBCaHJpPSFIYt+4BriyJ1cazFE2JZSt3iN4baWL0mSSosVxwaDDa0MFef82yrY&#10;m91Xmv5uduNjOlzZ7Xqd5/2DUk+P3XIKIlAX7uKb+0PH+aPXN/j/Jp4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FqcLxQAAAN0AAAAPAAAAAAAAAAAAAAAAAJgCAABkcnMv&#10;ZG93bnJldi54bWxQSwUGAAAAAAQABAD1AAAAigMAAAAA&#10;" path="m9,85r3,l12,85r1,-1l14,84r,l14,84r1,-1l15,83r,l16,83r,-1l16,82r,l17,82r,-1l17,81r,l17,80r,l18,80r,l18,79r,l18,79r,l18,78r,l18,78r,l19,77r,l19,77r,l19,76r,l19,76r,-1l19,75r,l19,11r,-1l19,10r,l19,10r,-1l19,9r,l19,9r,-1l18,8r,l18,8r,-1l18,7r,l18,7r,-1l18,6r,l17,5r,l17,5r,l17,4r,l16,4r,l16,3r,l15,3r,l15,2r-1,l14,2r,l13,1r-1,l12,1,9,,7,1,6,1r,l5,1r,1l4,2r,l4,3r,l3,3r,l3,4,2,4r,l2,4r,1l2,5r,l1,5r,1l1,6r,l1,6r,1l1,7r,l1,7,,8r,l,8,,9r,l,9r,l,10r,l,10r,l,11,,75r,l,75r,1l,76r,l,76r,1l,77r,l,77r,1l1,78r,l1,79r,l1,79r,l1,80r,l1,80r1,l2,81r,l2,81r,l2,82r1,l3,82r,1l4,83r,l4,83r,1l5,84r,l6,84r,1l7,85r2,xe" filled="f" strokecolor="#545454">
                  <v:stroke joinstyle="miter"/>
                  <v:path arrowok="t" o:connecttype="custom" o:connectlocs="12,85;14,84;15,83;16,82;17,82;17,81;18,80;18,79;18,78;18,78;19,77;19,76;19,75;19,10;19,10;19,9;18,8;18,7;18,7;18,6;17,5;17,4;16,3;15,3;14,2;12,1;7,1;5,1;4,2;3,3;2,4;2,5;1,5;1,6;1,7;0,8;0,9;0,9;0,10;0,75;0,76;0,76;0,77;1,78;1,79;1,80;2,80;2,81;3,82;4,83;4,84;6,84;9,85" o:connectangles="0,0,0,0,0,0,0,0,0,0,0,0,0,0,0,0,0,0,0,0,0,0,0,0,0,0,0,0,0,0,0,0,0,0,0,0,0,0,0,0,0,0,0,0,0,0,0,0,0,0,0,0,0"/>
                </v:shape>
                <v:rect id="Rectangle 1550" o:spid="_x0000_s2206" style="position:absolute;left:1878;top:1748;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FTucgA&#10;AADdAAAADwAAAGRycy9kb3ducmV2LnhtbESPQWvCQBCF70L/wzIFL1I3ChaJrhIiQg89tCrY3Ibs&#10;mIRmZ9Ps1qT/vnMo9DbDe/PeN9v96Fp1pz40ng0s5gko4tLbhisDl/PxaQ0qRGSLrWcy8EMB9ruH&#10;yRZT6wd+p/spVkpCOKRooI6xS7UOZU0Ow9x3xKLdfO8wytpX2vY4SLhr9TJJnrXDhqWhxo7ymsrP&#10;07czgPZaFEWS5evD4euStR/DLH99M2b6OGYbUJHG+G/+u36xgr9aCb98IyPo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cVO5yAAAAN0AAAAPAAAAAAAAAAAAAAAAAJgCAABk&#10;cnMvZG93bnJldi54bWxQSwUGAAAAAAQABAD1AAAAjQMAAAAA&#10;" fillcolor="#545454" stroked="f"/>
                <v:rect id="Rectangle 1551" o:spid="_x0000_s2207" style="position:absolute;left:1878;top:1748;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kFMQA&#10;AADdAAAADwAAAGRycy9kb3ducmV2LnhtbERPTWsCMRC9C/0PYQq9iGZVrLIapQptRbCw6sHjsBk3&#10;SzeTZZPq+u8bQfA2j/c582VrK3GhxpeOFQz6CQji3OmSCwXHw2dvCsIHZI2VY1JwIw/LxUtnjql2&#10;V87osg+FiCHsU1RgQqhTKX1uyKLvu5o4cmfXWAwRNoXUDV5juK3kMEnepcWSY4PBmtaG8t/9n1Vw&#10;Go4m3dPq268PmNmvneHt6oeVenttP2YgArXhKX64NzrOH48HcP8mni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lJBTEAAAA3QAAAA8AAAAAAAAAAAAAAAAAmAIAAGRycy9k&#10;b3ducmV2LnhtbFBLBQYAAAAABAAEAPUAAACJAwAAAAA=&#10;" filled="f" strokecolor="#545454"/>
                <v:rect id="Rectangle 1552" o:spid="_x0000_s2208" style="position:absolute;left:1909;top:1733;width:32;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9oVcUA&#10;AADdAAAADwAAAGRycy9kb3ducmV2LnhtbERPTWvCQBC9F/wPywi9lLpRUCR1E0Kk0EMP1QY0tyE7&#10;TUKzszG7Nem/7wpCb/N4n7NLJ9OJKw2utaxguYhAEFdWt1wrKD5fn7cgnEfW2FkmBb/kIE1mDzuM&#10;tR35QNejr0UIYRejgsb7PpbSVQ0ZdAvbEwfuyw4GfYBDLfWAYwg3nVxF0UYabDk0NNhT3lD1ffwx&#10;ClCfyrKMsny731+KrDuPT/n7h1KP8yl7AeFp8v/iu/tNh/nr9Qpu34QT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72hVxQAAAN0AAAAPAAAAAAAAAAAAAAAAAJgCAABkcnMv&#10;ZG93bnJldi54bWxQSwUGAAAAAAQABAD1AAAAigMAAAAA&#10;" fillcolor="#545454" stroked="f"/>
                <v:rect id="Rectangle 1553" o:spid="_x0000_s2209" style="position:absolute;left:1909;top:1733;width:32;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f+MQA&#10;AADdAAAADwAAAGRycy9kb3ducmV2LnhtbERPS2vCQBC+C/6HZQQvpdmoaCV1FRVsS6GCj0OOQ3aa&#10;DWZnQ3bV9N93CwVv8/E9Z7HqbC1u1PrKsYJRkoIgLpyuuFRwPu2e5yB8QNZYOyYFP+Rhtez3Fphp&#10;d+cD3Y6hFDGEfYYKTAhNJqUvDFn0iWuII/ftWoshwraUusV7DLe1HKfpTFqsODYYbGhrqLgcr1ZB&#10;Pp68POWbd7894cG+fRn+3OxZqeGgW7+CCNSFh/jf/aHj/Ol0An/fxB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7H/jEAAAA3QAAAA8AAAAAAAAAAAAAAAAAmAIAAGRycy9k&#10;b3ducmV2LnhtbFBLBQYAAAAABAAEAPUAAACJAwAAAAA=&#10;" filled="f" strokecolor="#545454"/>
                <v:shape id="Freeform 1554" o:spid="_x0000_s2210" style="position:absolute;left:1965;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BMIA&#10;AADdAAAADwAAAGRycy9kb3ducmV2LnhtbERPzWoCMRC+C32HMAUvUrNKLbIaxQrFHgRx2wcYNuNm&#10;281km6Tr+vZGELzNx/c7y3VvG9GRD7VjBZNxBoK4dLrmSsH318fLHESIyBobx6TgQgHWq6fBEnPt&#10;znykroiVSCEcclRgYmxzKUNpyGIYu5Y4cSfnLcYEfSW1x3MKt42cZtmbtFhzajDY0tZQ+Vv8WwXd&#10;7p1bs6m9jocfxHnzV+xHqNTwud8sQETq40N8d3/qNH82e4XbN+kEu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w/8EwgAAAN0AAAAPAAAAAAAAAAAAAAAAAJgCAABkcnMvZG93&#10;bnJldi54bWxQSwUGAAAAAAQABAD1AAAAhwMAAAAA&#10;" path="m62,442r-47,l15,442c7,442,,435,,426v,,,,,l,426,,16r,c,7,7,,15,r,l62,r,c70,,76,7,76,16r,l76,426r,c76,435,70,442,62,442xe" fillcolor="#bfbfbf" strokeweight="0">
                  <v:path arrowok="t" o:connecttype="custom" o:connectlocs="5,35;1,35;1,35;0,34;0,34;0,34;0,1;0,1;1,0;1,0;5,0;5,0;6,1;6,1;6,34;6,34;5,35" o:connectangles="0,0,0,0,0,0,0,0,0,0,0,0,0,0,0,0,0"/>
                </v:shape>
                <v:shape id="Freeform 1555" o:spid="_x0000_s2211" style="position:absolute;left:1965;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Us/sQA&#10;AADdAAAADwAAAGRycy9kb3ducmV2LnhtbERP22rCQBB9L/Qflin4InWjmFKiqxTBy4MVYv2AMTsm&#10;odnZmF2T+PduQejbHM515sveVKKlxpWWFYxHEQjizOqScwWnn/X7JwjnkTVWlknBnRwsF68vc0y0&#10;7Til9uhzEULYJaig8L5OpHRZQQbdyNbEgbvYxqAPsMmlbrAL4aaSkyj6kAZLDg0F1rQqKPs93oyC&#10;9jrZD+0qnX6fL6c8O3C72XZSqcFb/zUD4an3/+Kne6fD/DiO4e+bcIJ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1LP7EAAAA3QAAAA8AAAAAAAAAAAAAAAAAmAIAAGRycy9k&#10;b3ducmV2LnhtbFBLBQYAAAAABAAEAPUAAACJAwAAAAA=&#10;" path="m62,442r-47,l15,442c7,442,,435,,426v,,,,,l,426,,16r,c,7,7,,15,r,l62,r,c70,,76,7,76,16r,l76,426r,c76,435,70,442,62,442xe" filled="f" strokeweight="0">
                  <v:stroke joinstyle="miter"/>
                  <v:path arrowok="t" o:connecttype="custom" o:connectlocs="5,35;1,35;1,35;0,34;0,34;0,34;0,1;0,1;1,0;1,0;5,0;5,0;6,1;6,1;6,34;6,34;5,35" o:connectangles="0,0,0,0,0,0,0,0,0,0,0,0,0,0,0,0,0"/>
                </v:shape>
                <v:shape id="Freeform 1556" o:spid="_x0000_s2212" style="position:absolute;left:1879;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3E6MIA&#10;AADdAAAADwAAAGRycy9kb3ducmV2LnhtbERP3WrCMBS+F/YO4Qx2I2u6gSLVVNxgbBeCWPcAh+bY&#10;VJuTLslq9/aLIHh3Pr7fs1qPthMD+dA6VvCS5SCIa6dbbhR8Hz6eFyBCRNbYOSYFfxRgXT5MVlho&#10;d+E9DVVsRArhUKACE2NfSBlqQxZD5nrixB2dtxgT9I3UHi8p3HbyNc/n0mLLqcFgT++G6nP1axUM&#10;n2/cm03rddydEBfdT7WdolJPj+NmCSLSGO/im/tLp/mz2Ryu36QTZP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XcTowgAAAN0AAAAPAAAAAAAAAAAAAAAAAJgCAABkcnMvZG93&#10;bnJldi54bWxQSwUGAAAAAAQABAD1AAAAhwMAAAAA&#10;" path="m61,442r-46,l15,442c7,442,,435,,426v,,,,,l,426,,16r,c,7,7,,15,r,l61,r,c70,,76,7,76,16r,l76,426r,c76,435,70,442,61,442xe" fillcolor="#bfbfbf" strokeweight="0">
                  <v:path arrowok="t" o:connecttype="custom" o:connectlocs="5,35;1,35;1,35;0,34;0,34;0,34;0,1;0,1;1,0;1,0;5,0;5,0;6,1;6,1;6,34;6,34;5,35" o:connectangles="0,0,0,0,0,0,0,0,0,0,0,0,0,0,0,0,0"/>
                </v:shape>
                <v:shape id="Freeform 1557" o:spid="_x0000_s2213" style="position:absolute;left:1879;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sXEsQA&#10;AADdAAAADwAAAGRycy9kb3ducmV2LnhtbERP22rCQBB9L/gPywi+lGajVC3RVURQ+1AFrR8wzU4u&#10;mJ2N2TVJ/75bKPRtDuc6y3VvKtFS40rLCsZRDII4tbrkXMH1c/fyBsJ5ZI2VZVLwTQ7Wq8HTEhNt&#10;Oz5Te/G5CCHsElRQeF8nUrq0IIMusjVx4DLbGPQBNrnUDXYh3FRyEsczabDk0FBgTduC0tvlYRS0&#10;98nHs92eX49f2TVPT9zuD51UajTsNwsQnnr/L/5zv+swfzqdw+834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rFxLEAAAA3QAAAA8AAAAAAAAAAAAAAAAAmAIAAGRycy9k&#10;b3ducmV2LnhtbFBLBQYAAAAABAAEAPUAAACJAwAAAAA=&#10;" path="m61,442r-46,l15,442c7,442,,435,,426v,,,,,l,426,,16r,c,7,7,,15,r,l61,r,c70,,76,7,76,16r,l76,426r,c76,435,70,442,61,442xe" filled="f" strokeweight="0">
                  <v:stroke joinstyle="miter"/>
                  <v:path arrowok="t" o:connecttype="custom" o:connectlocs="5,35;1,35;1,35;0,34;0,34;0,34;0,1;0,1;1,0;1,0;5,0;5,0;6,1;6,1;6,34;6,34;5,35" o:connectangles="0,0,0,0,0,0,0,0,0,0,0,0,0,0,0,0,0"/>
                </v:shape>
                <v:shape id="Freeform 1558" o:spid="_x0000_s2214" style="position:absolute;left:1881;top:1610;width:89;height:137;visibility:visible;mso-wrap-style:square;v-text-anchor:top" coordsize="8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xsyckA&#10;AADdAAAADwAAAGRycy9kb3ducmV2LnhtbESPQU/CQBCF7yb+h82YcJOtEIytLARNSDDCATRGb5Pu&#10;0Ba6s83uCtVfzxxMvM3kvXnvm+m8d606UYiNZwN3wwwUceltw5WB97fl7QOomJAttp7JwA9FmM+u&#10;r6ZYWH/mLZ12qVISwrFAA3VKXaF1LGtyGIe+IxZt74PDJGuotA14lnDX6lGW3WuHDUtDjR0911Qe&#10;d9/OwPjw8bSOL/lrHvabxde6y39HnxtjBjf94hFUoj79m/+uV1bwJxPBlW9kBD2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5xsyckAAADdAAAADwAAAAAAAAAAAAAAAACYAgAA&#10;ZHJzL2Rvd25yZXYueG1sUEsFBgAAAAAEAAQA9QAAAI4DAAAAAA==&#10;" path="m85,102r,l85,103r,l85,104r,l85,104r,1l85,105r,1l85,106r,l85,107r,l86,107r,1l86,108r,1l86,109r,l86,110r,l86,111r,l86,111r,1l86,112r,l86,113r,l86,114r,l86,114r,1l86,115r,l86,116r,l86,117r,l86,117r,1l86,118r,l86,119r,l86,119r,1l86,120r,l86,121r,l86,121r,1l86,122r,1l86,123r,l86,123r,1l86,124r,1l86,125r,l86,126r,l86,126r,1l86,127r,l86,127r,1l86,128r,l86,129r,l86,129r,1l86,130r,l86,131r,l86,131r,l86,132r,l86,132r,1l86,133r,l86,134r,l86,134r,1l86,135r,l86,135r,1l86,136r,l86,137r,l65,136r,-14l23,121r-1,15l22,136r,l22,136r-1,l21,136r,l21,136r-1,l20,136r,l20,136r,l19,136r,l19,136r,l18,136r,l18,136r,l17,136r,l17,136r,l17,136r-1,l16,136r,l16,136r-1,l15,136r,l15,136r-1,l14,136r,l14,136r,l13,136r,l13,136r,l13,136r-1,l12,136r,l12,136r,l11,136r,l11,136r,l11,136r-1,l10,136r,l10,136r,l9,136r,l9,136r,l9,136r-1,l8,136r,l8,136r,l8,136r-1,l7,136r,l7,136r,l6,136r,l6,136r,l6,136r,l5,136r,l5,136r,l5,136r,l4,136r,l4,135r,l4,135r,l3,135r,l3,135r,l3,135r,l2,135r,l3,103,,17r,l,17,,16r,l,16r,l,15r,l,15,,14r,l,14r,l,13r,l,13r,l,12r,l,12r,l,11r1,l1,11r,l1,10r,l1,10r,l1,10,1,9r,l1,9r,l1,9,1,8r1,l2,8r,l2,8,2,7r,l2,7r,l2,7,3,6r,l3,6r,l3,6r,l3,5r,l4,5r,l4,5r,l4,4r,l5,4r,l5,4r,l5,4r,l6,3r,l6,3r,l6,3r1,l7,3r,l7,2r,l8,2r,l8,2r,l8,2r1,l9,2r,l9,2,10,1r,l10,1r,l11,1r,l11,1r,l12,1r,l12,1r,l13,1r,l13,,75,r,1l76,1r,l76,1r,l77,1r,l77,1r,l78,1r,l78,2r,l79,2r,l79,2r,l80,2r,l80,2r,1l80,3r1,l81,3r,l81,3r1,l82,3r,1l82,4r,l82,4r1,l83,4r,l83,5r,l84,5r,l84,5r,l84,5r,1l84,6r1,l85,6r,l85,6r,1l85,7r1,l86,7r,l86,8r,l86,8r,l86,8r,1l87,9r,l87,9r,l87,10r,l87,10r,l87,10r,1l88,11r,l88,11r,l88,12r,l88,12r,l88,13r,l88,13r,l88,14r,l88,14r,l88,15r,l88,15r,l89,16r,l89,16r,l89,17r,l89,17r,l89,18r,l85,102xe" fillcolor="#bfbfbf" stroked="f">
                  <v:path arrowok="t" o:connecttype="custom" o:connectlocs="85,104;85,107;86,110;86,112;86,115;86,118;86,120;86,123;86,125;86,127;86,129;86,131;86,134;86,136;23,121;21,136;19,136;18,136;16,136;14,136;13,136;12,136;10,136;9,136;8,136;6,136;5,136;4,135;3,135;0,17;0,15;0,13;1,11;1,10;2,8;2,7;3,6;4,4;5,4;7,3;8,2;10,1;12,1;75,0;77,1;79,2;80,3;82,3;83,4;84,5;85,7;86,8;87,9;88,11;88,12;88,14;89,16;89,18" o:connectangles="0,0,0,0,0,0,0,0,0,0,0,0,0,0,0,0,0,0,0,0,0,0,0,0,0,0,0,0,0,0,0,0,0,0,0,0,0,0,0,0,0,0,0,0,0,0,0,0,0,0,0,0,0,0,0,0,0,0"/>
                </v:shape>
                <v:shape id="Freeform 1559" o:spid="_x0000_s2215" style="position:absolute;left:1881;top:1610;width:89;height:137;visibility:visible;mso-wrap-style:square;v-text-anchor:top" coordsize="8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6hEcIA&#10;AADdAAAADwAAAGRycy9kb3ducmV2LnhtbERP3WrCMBS+F3yHcITdzVSZblajiCIICmK3Bzg0x7ba&#10;nNQkan37ZTDw7nx8v2e2aE0t7uR8ZVnBoJ+AIM6trrhQ8PO9ef8C4QOyxtoyKXiSh8W825lhqu2D&#10;j3TPQiFiCPsUFZQhNKmUPi/JoO/bhjhyJ+sMhghdIbXDRww3tRwmyVgarDg2lNjQqqT8kt2MAjy5&#10;ercpsqv+/FifD5fd6ra3lVJvvXY5BRGoDS/xv3ur4/zRaAJ/38QT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nqERwgAAAN0AAAAPAAAAAAAAAAAAAAAAAJgCAABkcnMvZG93&#10;bnJldi54bWxQSwUGAAAAAAQABAD1AAAAhwMAAAAA&#10;" path="m85,102r,l85,103r,l85,104r,l85,104r,1l85,105r,1l85,106r,l85,107r,l86,107r,1l86,108r,1l86,109r,l86,110r,l86,111r,l86,111r,1l86,112r,l86,113r,l86,114r,l86,114r,1l86,115r,l86,116r,l86,117r,l86,117r,1l86,118r,l86,119r,l86,119r,1l86,120r,l86,121r,l86,121r,1l86,122r,1l86,123r,l86,123r,1l86,124r,1l86,125r,l86,126r,l86,126r,1l86,127r,l86,127r,1l86,128r,l86,129r,l86,129r,1l86,130r,l86,131r,l86,131r,l86,132r,l86,132r,1l86,133r,l86,134r,l86,134r,1l86,135r,l86,135r,1l86,136r,l86,137r,l65,136r,-14l23,121r-1,15l22,136r,l22,136r-1,l21,136r,l21,136r-1,l20,136r,l20,136r,l19,136r,l19,136r,l18,136r,l18,136r,l17,136r,l17,136r,l17,136r-1,l16,136r,l16,136r-1,l15,136r,l15,136r-1,l14,136r,l14,136r,l13,136r,l13,136r,l13,136r-1,l12,136r,l12,136r,l11,136r,l11,136r,l11,136r-1,l10,136r,l10,136r,l9,136r,l9,136r,l9,136r-1,l8,136r,l8,136r,l8,136r-1,l7,136r,l7,136r,l6,136r,l6,136r,l6,136r,l5,136r,l5,136r,l5,136r,l4,136r,l4,135r,l4,135r,l3,135r,l3,135r,l3,135r,l2,135r,l3,103,,17r,l,17,,16r,l,16r,l,15r,l,15,,14r,l,14r,l,13r,l,13r,l,12r,l,12r,l,11r1,l1,11r,l1,10r,l1,10r,l1,10,1,9r,l1,9r,l1,9,1,8r1,l2,8r,l2,8,2,7r,l2,7r,l2,7,3,6r,l3,6r,l3,6r,l3,5r,l4,5r,l4,5r,l4,4r,l5,4r,l5,4r,l5,4r,l6,3r,l6,3r,l6,3r1,l7,3r,l7,2r,l8,2r,l8,2r,l8,2r1,l9,2r,l9,2,10,1r,l10,1r,l11,1r,l11,1r,l12,1r,l12,1r,l13,1r,l13,,75,r,1l76,1r,l76,1r,l77,1r,l77,1r,l78,1r,l78,2r,l79,2r,l79,2r,l80,2r,l80,2r,1l80,3r1,l81,3r,l81,3r1,l82,3r,1l82,4r,l82,4r1,l83,4r,l83,5r,l84,5r,l84,5r,l84,5r,1l84,6r1,l85,6r,l85,6r,1l85,7r1,l86,7r,l86,8r,l86,8r,l86,8r,1l87,9r,l87,9r,l87,10r,l87,10r,l87,10r,1l88,11r,l88,11r,l88,12r,l88,12r,l88,13r,l88,13r,l88,14r,l88,14r,l88,15r,l88,15r,l89,16r,l89,16r,l89,17r,l89,17r,l89,18r,l85,102xe" filled="f" strokeweight="0">
                  <v:stroke joinstyle="miter"/>
                  <v:path arrowok="t" o:connecttype="custom" o:connectlocs="85,104;85,107;86,110;86,112;86,115;86,118;86,120;86,123;86,125;86,127;86,129;86,131;86,134;86,136;23,121;21,136;19,136;18,136;16,136;14,136;13,136;12,136;10,136;9,136;8,136;6,136;5,136;4,135;3,135;0,17;0,15;0,13;1,11;1,10;2,8;2,7;3,6;4,4;5,4;7,3;8,2;10,1;12,1;75,0;77,1;79,2;80,3;82,3;83,4;84,5;85,7;86,8;87,9;88,11;88,12;88,14;89,16;89,18" o:connectangles="0,0,0,0,0,0,0,0,0,0,0,0,0,0,0,0,0,0,0,0,0,0,0,0,0,0,0,0,0,0,0,0,0,0,0,0,0,0,0,0,0,0,0,0,0,0,0,0,0,0,0,0,0,0,0,0,0,0"/>
                </v:shape>
                <v:rect id="Rectangle 1560" o:spid="_x0000_s2216" style="position:absolute;left:1903;top:1729;width:44;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2ZBMgA&#10;AADdAAAADwAAAGRycy9kb3ducmV2LnhtbESPQWvCQBCF74X+h2UKvZS6saBIdJUQEXroQa3Q5jZk&#10;xyQ0O5tmtyb9985B8DbDe/PeN6vN6Fp1oT40ng1MJwko4tLbhisDp8/d6wJUiMgWW89k4J8CbNaP&#10;DytMrR/4QJdjrJSEcEjRQB1jl2odypochonviEU7+95hlLWvtO1xkHDX6rckmWuHDUtDjR3lNZU/&#10;xz9nAO1XURRJli+2299T1n4PL/nH3pjnpzFbgoo0xrv5dv1uBX82F375RkbQ6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HZkEyAAAAN0AAAAPAAAAAAAAAAAAAAAAAJgCAABk&#10;cnMvZG93bnJldi54bWxQSwUGAAAAAAQABAD1AAAAjQMAAAAA&#10;" fillcolor="#545454" stroked="f"/>
                <v:rect id="Rectangle 1561" o:spid="_x0000_s2217" style="position:absolute;left:1903;top:1729;width:44;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nuqcQA&#10;AADdAAAADwAAAGRycy9kb3ducmV2LnhtbERPS2sCMRC+C/0PYQq9iGZVfLAapQptRWhh1YPHYTNu&#10;lm4myybV9d83guBtPr7nLFatrcSFGl86VjDoJyCIc6dLLhQcDx+9GQgfkDVWjknBjTysli+dBaba&#10;XTmjyz4UIoawT1GBCaFOpfS5IYu+72riyJ1dYzFE2BRSN3iN4baSwySZSIslxwaDNW0M5b/7P6vg&#10;NBxNu6f1l98cMLOf34Z36x9W6u21fZ+DCNSGp/jh3uo4fzwZwP2beIJ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J7qnEAAAA3QAAAA8AAAAAAAAAAAAAAAAAmAIAAGRycy9k&#10;b3ducmV2LnhtbFBLBQYAAAAABAAEAPUAAACJAwAAAAA=&#10;" filled="f" strokecolor="#545454"/>
                <v:rect id="Rectangle 1562" o:spid="_x0000_s2218" style="position:absolute;left:1889;top:1624;width:71;height: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UAIcUA&#10;AADdAAAADwAAAGRycy9kb3ducmV2LnhtbERPS2sCMRC+F/ofwhS81WwXFV2NooVCL4KPHupt3Ex3&#10;FzeTNUl19dcbQfA2H99zJrPW1OJEzleWFXx0ExDEudUVFwp+tl/vQxA+IGusLZOCC3mYTV9fJphp&#10;e+Y1nTahEDGEfYYKyhCaTEqfl2TQd21DHLk/6wyGCF0htcNzDDe1TJNkIA1WHBtKbOizpPyw+TcK&#10;FqPh4rjq8fK63u9o97s/9FOXKNV5a+djEIHa8BQ/3N86zu8PUrh/E0+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tQAhxQAAAN0AAAAPAAAAAAAAAAAAAAAAAJgCAABkcnMv&#10;ZG93bnJldi54bWxQSwUGAAAAAAQABAD1AAAAigMAAAAA&#10;" fillcolor="black" stroked="f"/>
                <v:rect id="Rectangle 1563" o:spid="_x0000_s2219" style="position:absolute;left:1889;top:1624;width:71;height: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ywMQA&#10;AADdAAAADwAAAGRycy9kb3ducmV2LnhtbERPTWvCQBC9F/wPyxR6qxsriZK6iggFT7FNRTxOs9Mk&#10;ZHc2ZFdN/71bKPQ2j/c5q81ojbjS4FvHCmbTBARx5XTLtYLj59vzEoQPyBqNY1LwQx4268nDCnPt&#10;bvxB1zLUIoawz1FBE0KfS+mrhiz6qeuJI/ftBoshwqGWesBbDLdGviRJJi22HBsa7GnXUNWVF6tg&#10;mX6Z7riYn4vFYXbqyGzJF+9KPT2O21cQgcbwL/5z73Wcn2Zz+P0mni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csDEAAAA3QAAAA8AAAAAAAAAAAAAAAAAmAIAAGRycy9k&#10;b3ducmV2LnhtbFBLBQYAAAAABAAEAPUAAACJAwAAAAA=&#10;" filled="f" strokeweight="0"/>
                <v:shape id="Freeform 1564" o:spid="_x0000_s2220" style="position:absolute;left:1894;top:1707;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pZK8MA&#10;AADdAAAADwAAAGRycy9kb3ducmV2LnhtbERPTYvCMBC9C/6HMIIXWVPF6lqNsgiCh5Wi7t6HZmyL&#10;zaTbRK3/3iwI3ubxPme5bk0lbtS40rKC0TACQZxZXXKu4Oe0/fgE4TyyxsoyKXiQg/Wq21liou2d&#10;D3Q7+lyEEHYJKii8rxMpXVaQQTe0NXHgzrYx6ANscqkbvIdwU8lxFE2lwZJDQ4E1bQrKLserUTDY&#10;xL/59yxyJp3Xp782nldpuleq32u/FiA8tf4tfrl3OsyPpxP4/yac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pZK8MAAADdAAAADwAAAAAAAAAAAAAAAACYAgAAZHJzL2Rv&#10;d25yZXYueG1sUEsFBgAAAAAEAAQA9QAAAIgDAAAAAA==&#10;" path="m61,19l,19,5,,57,r4,19xe" stroked="f">
                  <v:path arrowok="t" o:connecttype="custom" o:connectlocs="61,19;0,19;5,0;57,0;61,19" o:connectangles="0,0,0,0,0"/>
                </v:shape>
                <v:shape id="Freeform 1565" o:spid="_x0000_s2221" style="position:absolute;left:1894;top:1707;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PfDsQA&#10;AADdAAAADwAAAGRycy9kb3ducmV2LnhtbERPTWvCQBC9C/6HZQq96aalSkyzSpFWvLRW48HjNDsm&#10;wexsyG5i+u9dodDbPN7npKvB1KKn1lWWFTxNIxDEudUVFwqO2cckBuE8ssbaMin4JQer5XiUYqLt&#10;lffUH3whQgi7BBWU3jeJlC4vyaCb2oY4cGfbGvQBtoXULV5DuKnlcxTNpcGKQ0OJDa1Lyi+Hziio&#10;Trt3rbvv+Mdkny/rL44354VT6vFheHsF4Wnw/+I/91aH+bP5DO7fhB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T3w7EAAAA3QAAAA8AAAAAAAAAAAAAAAAAmAIAAGRycy9k&#10;b3ducmV2LnhtbFBLBQYAAAAABAAEAPUAAACJAwAAAAA=&#10;" path="m61,19l,19,5,,57,r4,19xe" filled="f">
                  <v:stroke joinstyle="miter"/>
                  <v:path arrowok="t" o:connecttype="custom" o:connectlocs="61,19;0,19;5,0;57,0;61,19" o:connectangles="0,0,0,0,0"/>
                </v:shape>
                <v:rect id="Rectangle 1566" o:spid="_x0000_s2222" style="position:absolute;left:1943;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x8gMMA&#10;AADdAAAADwAAAGRycy9kb3ducmV2LnhtbERP32vCMBB+H/g/hBP2NhM3DVqbyhgIg20PU8HXoznb&#10;YnOpTdTuvzeDwd7u4/t5+XpwrbhSHxrPBqYTBYK49LbhysB+t3lagAgR2WLrmQz8UIB1MXrIMbP+&#10;xt903cZKpBAOGRqoY+wyKUNZk8Mw8R1x4o6+dxgT7Ctpe7ylcNfKZ6W0dNhwaqixo7eaytP24gyg&#10;ntnz1/Hlc/dx0bisBrWZH5Qxj+PhdQUi0hD/xX/ud5vmz7WG32/SCb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x8gMMAAADdAAAADwAAAAAAAAAAAAAAAACYAgAAZHJzL2Rv&#10;d25yZXYueG1sUEsFBgAAAAAEAAQA9QAAAIgDAAAAAA==&#10;" stroked="f"/>
                <v:rect id="Rectangle 1567" o:spid="_x0000_s2223" style="position:absolute;left:1943;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V0w8IA&#10;AADdAAAADwAAAGRycy9kb3ducmV2LnhtbERPTYvCMBC9L/gfwgh7W1MVrVSjiCB4cndVxOPYjG1p&#10;MilN1O6/3ywseJvH+5zFqrNGPKj1lWMFw0ECgjh3uuJCwem4/ZiB8AFZo3FMCn7Iw2rZe1tgpt2T&#10;v+lxCIWIIewzVFCG0GRS+rwki37gGuLI3VxrMUTYFlK3+Izh1shRkkylxYpjQ4kNbUrK68PdKphN&#10;rqY+pePLPv0cnmsya/L7L6Xe+916DiJQF17if/dOx/mTaQp/38QT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dXTDwgAAAN0AAAAPAAAAAAAAAAAAAAAAAJgCAABkcnMvZG93&#10;bnJldi54bWxQSwUGAAAAAAQABAD1AAAAhwMAAAAA&#10;" filled="f" strokeweight="0"/>
                <v:rect id="Rectangle 1568" o:spid="_x0000_s2224" style="position:absolute;left:1932;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NacYA&#10;AADdAAAADwAAAGRycy9kb3ducmV2LnhtbESPS2vDMBCE74X8B7GB3hopL5O6UUIIBAptD3lAr4u1&#10;sU2tlWMpifvvs4dCb7vM7My3y3XvG3WjLtaBLYxHBhRxEVzNpYXTcfeyABUTssMmMFn4pQjr1eBp&#10;ibkLd97T7ZBKJSEcc7RQpdTmWseiIo9xFFpi0c6h85hk7UrtOrxLuG/0xJhMe6xZGipsaVtR8XO4&#10;eguYzdzl6zz9PH5cM3wte7Obfxtrn4f95g1Uoj79m/+u353gzzPBlW9kBL1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99NacYAAADdAAAADwAAAAAAAAAAAAAAAACYAgAAZHJz&#10;L2Rvd25yZXYueG1sUEsFBgAAAAAEAAQA9QAAAIsDAAAAAA==&#10;" stroked="f"/>
                <v:rect id="Rectangle 1569" o:spid="_x0000_s2225" style="position:absolute;left:1932;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FKsQA&#10;AADdAAAADwAAAGRycy9kb3ducmV2LnhtbERPTWvCQBC9C/0PyxS8mY2VqE1dRQTBk7WplB6n2WkS&#10;sjsbsqum/75bEHqbx/uc1WawRlyp941jBdMkBUFcOt1wpeD8vp8sQfiArNE4JgU/5GGzfhitMNfu&#10;xm90LUIlYgj7HBXUIXS5lL6syaJPXEccuW/XWwwR9pXUPd5iuDXyKU3n0mLDsaHGjnY1lW1xsQqW&#10;2Zdpz4vZ53HxOv1oyWzJH09KjR+H7QuIQEP4F9/dBx3nZ/Nn+Psmn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mRSrEAAAA3QAAAA8AAAAAAAAAAAAAAAAAmAIAAGRycy9k&#10;b3ducmV2LnhtbFBLBQYAAAAABAAEAPUAAACJAwAAAAA=&#10;" filled="f" strokeweight="0"/>
                <v:rect id="Rectangle 1570" o:spid="_x0000_s2226" style="position:absolute;left:1921;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DXsscA&#10;AADdAAAADwAAAGRycy9kb3ducmV2LnhtbESPT2vCQBDF7wW/wzKCN92tf9I2dZVSEITaQ7XQ65Ad&#10;k9DsbMyuGr+9cyj0NsN7895vluveN+pCXawDW3icGFDERXA1lxa+D5vxM6iYkB02gcnCjSKsV4OH&#10;JeYuXPmLLvtUKgnhmKOFKqU21zoWFXmMk9ASi3YMnccka1dq1+FVwn2jp8Zk2mPN0lBhS+8VFb/7&#10;s7eA2dydPo+z3eHjnOFL2ZvN4sdYOxr2b6+gEvXp3/x3vXWCv3gSfvlGRt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w17LHAAAA3QAAAA8AAAAAAAAAAAAAAAAAmAIAAGRy&#10;cy9kb3ducmV2LnhtbFBLBQYAAAAABAAEAPUAAACMAwAAAAA=&#10;" stroked="f"/>
                <v:rect id="Rectangle 1571" o:spid="_x0000_s2227" style="position:absolute;left:1921;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nf8cMA&#10;AADdAAAADwAAAGRycy9kb3ducmV2LnhtbERPTWvCQBC9F/wPywi91U0sNhJdRQTBk7ZWxOOYHZOQ&#10;3dmQXTX++26h0Ns83ufMl7014k6drx0rSEcJCOLC6ZpLBcfvzdsUhA/IGo1jUvAkD8vF4GWOuXYP&#10;/qL7IZQihrDPUUEVQptL6YuKLPqRa4kjd3WdxRBhV0rd4SOGWyPHSfIhLdYcGypsaV1R0RxuVsF0&#10;cjHNMXs/77J9emrIrMjvPpV6HfarGYhAffgX/7m3Os6fZCn8fhNPk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nf8cMAAADdAAAADwAAAAAAAAAAAAAAAACYAgAAZHJzL2Rv&#10;d25yZXYueG1sUEsFBgAAAAAEAAQA9QAAAIgDAAAAAA==&#10;" filled="f" strokeweight="0"/>
                <v:rect id="Rectangle 1572" o:spid="_x0000_s2228" style="position:absolute;left:1910;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sXsMA&#10;AADdAAAADwAAAGRycy9kb3ducmV2LnhtbERPS4vCMBC+C/sfwix4WxNf1e0aZREEwfXgA7wOzdgW&#10;m0m3iVr/vVlY8DYf33Nmi9ZW4kaNLx1r6PcUCOLMmZJzDcfD6mMKwgdkg5Vj0vAgD4v5W2eGqXF3&#10;3tFtH3IRQ9inqKEIoU6l9FlBFn3P1cSRO7vGYoiwyaVp8B7DbSUHSiXSYsmxocCalgVll/3VasBk&#10;ZH635+HPYXNN8DNv1Wp8Ulp339vvLxCB2vAS/7vXJs4fTwbw9008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sXsMAAADdAAAADwAAAAAAAAAAAAAAAACYAgAAZHJzL2Rv&#10;d25yZXYueG1sUEsFBgAAAAAEAAQA9QAAAIgDAAAAAA==&#10;" stroked="f"/>
                <v:rect id="Rectangle 1573" o:spid="_x0000_s2229" style="position:absolute;left:1910;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fkHcQA&#10;AADdAAAADwAAAGRycy9kb3ducmV2LnhtbERPTWvCQBC9F/oflin0VjcqNhKzEREKPVmrQXqcZsck&#10;ZHc2ZLea/nu3UPA2j/c5+Xq0Rlxo8K1jBdNJAoK4crrlWkF5fHtZgvABWaNxTAp+ycO6eHzIMdPu&#10;yp90OYRaxBD2GSpoQugzKX3VkEU/cT1x5M5usBgiHGqpB7zGcGvkLElepcWWY0ODPW0bqrrDj1Ww&#10;XHybrkznX7v0Y3rqyGzI7/ZKPT+NmxWIQGO4i//d7zrOX6Rz+Psmni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X5B3EAAAA3QAAAA8AAAAAAAAAAAAAAAAAmAIAAGRycy9k&#10;b3ducmV2LnhtbFBLBQYAAAAABAAEAPUAAACJAwAAAAA=&#10;" filled="f" strokeweight="0"/>
                <v:rect id="Rectangle 1574" o:spid="_x0000_s2230" style="position:absolute;left:1899;top:1661;width:6;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vRscQA&#10;AADdAAAADwAAAGRycy9kb3ducmV2LnhtbERPTWvCQBC9F/wPywi91d1aTTW6CaUgCLaHxoLXITsm&#10;odnZmF01/nu3UOhtHu9z1vlgW3Gh3jeONTxPFAji0pmGKw3f+83TAoQPyAZbx6ThRh7ybPSwxtS4&#10;K3/RpQiViCHsU9RQh9ClUvqyJot+4jriyB1dbzFE2FfS9HiN4baVU6USabHh2FBjR+81lT/F2WrA&#10;ZGZOn8eXj/3unOCyGtRmflBaP46HtxWIQEP4F/+5tybOn7/O4PebeIL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L0bHEAAAA3QAAAA8AAAAAAAAAAAAAAAAAmAIAAGRycy9k&#10;b3ducmV2LnhtbFBLBQYAAAAABAAEAPUAAACJAwAAAAA=&#10;" stroked="f"/>
                <v:rect id="Rectangle 1575" o:spid="_x0000_s2231" style="position:absolute;left:1899;top:1661;width:6;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LZ8sMA&#10;AADdAAAADwAAAGRycy9kb3ducmV2LnhtbERPS2vCQBC+F/wPyxS81Y1KjERXEUHoydYHpccxO01C&#10;dmdDdqvpv+8Kgrf5+J6zXPfWiCt1vnasYDxKQBAXTtdcKjifdm9zED4gazSOScEfeVivBi9LzLW7&#10;8YGux1CKGMI+RwVVCG0upS8qsuhHriWO3I/rLIYIu1LqDm8x3Bo5SZKZtFhzbKiwpW1FRXP8tQrm&#10;6cU052z6vc8+xl8NmQ35/adSw9d+swARqA9P8cP9ruP8NEvh/k08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LZ8sMAAADdAAAADwAAAAAAAAAAAAAAAACYAgAAZHJzL2Rv&#10;d25yZXYueG1sUEsFBgAAAAAEAAQA9QAAAIgDAAAAAA==&#10;" filled="f" strokeweight="0"/>
                <v:rect id="Rectangle 1576" o:spid="_x0000_s2232" style="position:absolute;left:1899;top:1632;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OT2cQA&#10;AADdAAAADwAAAGRycy9kb3ducmV2LnhtbERPS2vCQBC+C/6HZYRegm6s+EpdRYtSb60PPA/ZaRLM&#10;zobs1sT++q5Q8DYf33MWq9aU4ka1KywrGA5iEMSp1QVnCs6nXX8GwnlkjaVlUnAnB6tlt7PARNuG&#10;D3Q7+kyEEHYJKsi9rxIpXZqTQTewFXHgvm1t0AdYZ1LX2IRwU8rXOJ5IgwWHhhwres8pvR5/jIKo&#10;Gl02ze/XPvrcxfftx+Uwz6JWqZdeu34D4an1T/G/e6/D/PF0Ao9vw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Tk9nEAAAA3QAAAA8AAAAAAAAAAAAAAAAAmAIAAGRycy9k&#10;b3ducmV2LnhtbFBLBQYAAAAABAAEAPUAAACJAwAAAAA=&#10;" fillcolor="#bfbfbf" stroked="f"/>
                <v:rect id="Rectangle 1577" o:spid="_x0000_s2233" style="position:absolute;left:1899;top:1632;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ziHsMA&#10;AADdAAAADwAAAGRycy9kb3ducmV2LnhtbERPTWvCQBC9C/6HZYTedKNFI6mriCB4smpD6XGaHZOQ&#10;3dmQXTX9926h0Ns83uesNr014k6drx0rmE4SEMSF0zWXCvKP/XgJwgdkjcYxKfghD5v1cLDCTLsH&#10;n+l+CaWIIewzVFCF0GZS+qIii37iWuLIXV1nMUTYlVJ3+Ijh1shZkiykxZpjQ4Ut7SoqmsvNKljO&#10;v02Tp69fx/R9+tmQ2ZI/npR6GfXbNxCB+vAv/nMfdJw/T1P4/Sae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ziHsMAAADdAAAADwAAAAAAAAAAAAAAAACYAgAAZHJzL2Rv&#10;d25yZXYueG1sUEsFBgAAAAAEAAQA9QAAAIgDAAAAAA==&#10;" filled="f" strokeweight="0"/>
                <v:group id="Group 1578" o:spid="_x0000_s2234" style="position:absolute;left:2137;top:2122;width:94;height:94" coordorigin="2137,2122"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S1nMcAAADdAAAADwAAAGRycy9kb3ducmV2LnhtbESPQWvCQBCF70L/wzIF&#10;b7pJi21JXUWkFQ9SaCyItyE7JsHsbMhuk/jvnUOhtxnem/e+Wa5H16ieulB7NpDOE1DEhbc1lwZ+&#10;jp+zN1AhIltsPJOBGwVYrx4mS8ysH/ib+jyWSkI4ZGigirHNtA5FRQ7D3LfEol185zDK2pXadjhI&#10;uGv0U5K8aIc1S0OFLW0rKq75rzOwG3DYPKcf/eF62d7Ox8XX6ZCSMdPHcfMOKtIY/81/13sr+ItX&#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IS1nMcAAADd&#10;AAAADwAAAAAAAAAAAAAAAACqAgAAZHJzL2Rvd25yZXYueG1sUEsFBgAAAAAEAAQA+gAAAJ4DAAAA&#10;AA==&#10;">
                  <v:rect id="Rectangle 1579" o:spid="_x0000_s2235" style="position:absolute;left:2137;top:2122;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YPp8MA&#10;AADdAAAADwAAAGRycy9kb3ducmV2LnhtbERPS4vCMBC+L/gfwgjeNHXBrlajiKzoYVV8gHgbmrEt&#10;NpPSRO3+e7Mg7G0+vudMZo0pxYNqV1hW0O9FIIhTqwvOFJyOy+4QhPPIGkvLpOCXHMymrY8JJto+&#10;eU+Pg89ECGGXoILc+yqR0qU5GXQ9WxEH7mprgz7AOpO6xmcIN6X8jKJYGiw4NORY0SKn9Ha4GwWu&#10;uabnHW6yn9itquK8+N5e4pNSnXYzH4Pw1Ph/8du91mH+4GsEf9+EE+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YPp8MAAADdAAAADwAAAAAAAAAAAAAAAACYAgAAZHJzL2Rv&#10;d25yZXYueG1sUEsFBgAAAAAEAAQA9QAAAIgDAAAAAA==&#10;" fillcolor="#d8d8d8" stroked="f"/>
                  <v:rect id="Rectangle 1580" o:spid="_x0000_s2236" style="position:absolute;left:2137;top:2122;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Q2MUA&#10;AADdAAAADwAAAGRycy9kb3ducmV2LnhtbESPQWvCQBCF74X+h2UKXopualvR1FVCQZBCD6aC1yE7&#10;ZkOzsyG7xvjvnUOht3nM+968WW9H36qB+tgENvAyy0ARV8E2XBs4/uymS1AxIVtsA5OBG0XYbh4f&#10;1pjbcOUDDWWqlYRwzNGAS6nLtY6VI49xFjpi2Z1D7zGJ7Gtte7xKuG/1PMsW2mPDcsFhR5+Oqt/y&#10;4qVGdnseitVX6V5P5YXeivbb0c6YydNYfIBKNKZ/8x+9t8K9L6W/fCMj6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9DYxQAAAN0AAAAPAAAAAAAAAAAAAAAAAJgCAABkcnMv&#10;ZG93bnJldi54bWxQSwUGAAAAAAQABAD1AAAAigMAAAAA&#10;" filled="f" strokecolor="#7f7f7f"/>
                  <v:rect id="Rectangle 1581" o:spid="_x0000_s2237" style="position:absolute;left:2199;top:2185;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97isUA&#10;AADdAAAADwAAAGRycy9kb3ducmV2LnhtbERPTWvCQBC9F/oflin0EpqNikWjq7Si1FsblZyH7JgE&#10;s7MhuzWxv75bEHqbx/uc5XowjbhS52rLCkZxAoK4sLrmUsHpuHuZgXAeWWNjmRTcyMF69fiwxFTb&#10;njO6HnwpQgi7FBVU3replK6oyKCLbUscuLPtDPoAu1LqDvsQbho5TpJXabDm0FBhS5uKisvh2yiI&#10;2kn+3v987aPPXXLbfuTZvIwGpZ6fhrcFCE+D/xff3Xsd5k9nI/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L3uKxQAAAN0AAAAPAAAAAAAAAAAAAAAAAJgCAABkcnMv&#10;ZG93bnJldi54bWxQSwUGAAAAAAQABAD1AAAAigMAAAAA&#10;" fillcolor="#bfbfbf" stroked="f"/>
                  <v:rect id="Rectangle 1582" o:spid="_x0000_s2238" style="position:absolute;left:2199;top:2185;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7qUMIA&#10;AADdAAAADwAAAGRycy9kb3ducmV2LnhtbERPTYvCMBC9L/gfwgje1lTBRapRqqzgSVhXUG9DMybF&#10;ZlKarK3/3iws7G0e73OW697V4kFtqDwrmIwzEMSl1xUbBafv3fscRIjIGmvPpOBJAdarwdsSc+07&#10;/qLHMRqRQjjkqMDG2ORShtKSwzD2DXHibr51GBNsjdQtdinc1XKaZR/SYcWpwWJDW0vl/fjjFHw2&#10;10MxM0EW52gvd7/pdvZglBoN+2IBIlIf/8V/7r1O82fzKfx+k0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upQwgAAAN0AAAAPAAAAAAAAAAAAAAAAAJgCAABkcnMvZG93&#10;bnJldi54bWxQSwUGAAAAAAQABAD1AAAAhwMAAAAA&#10;" filled="f"/>
                  <v:rect id="Rectangle 1583" o:spid="_x0000_s2239" style="position:absolute;left:2199;top:2197;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mOacIA&#10;AADdAAAADwAAAGRycy9kb3ducmV2LnhtbERPS4vCMBC+C/sfwix4EU19LaU2ig9WPHix68Hj0My2&#10;ZZtJaaLWf78RBG/z8T0nXXWmFjdqXWVZwXgUgSDOra64UHD++R7GIJxH1lhbJgUPcrBafvRSTLS9&#10;84lumS9ECGGXoILS+yaR0uUlGXQj2xAH7te2Bn2AbSF1i/cQbmo5iaIvabDi0FBiQ9uS8r/sahTM&#10;jZuNI7k/7q4XosHWdFPONkr1P7v1AoSnzr/FL/dBh/nzeArPb8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qY5pwgAAAN0AAAAPAAAAAAAAAAAAAAAAAJgCAABkcnMvZG93&#10;bnJldi54bWxQSwUGAAAAAAQABAD1AAAAhwMAAAAA&#10;" fillcolor="#a5a5a5" stroked="f"/>
                  <v:rect id="Rectangle 1584" o:spid="_x0000_s2240" style="position:absolute;left:2169;top:218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jYEsQA&#10;AADdAAAADwAAAGRycy9kb3ducmV2LnhtbERPS2vCQBC+F/oflil4CbqptaLRVaooerM+8Dxkp0lo&#10;djZkVxP7611B6G0+vudM560pxZVqV1hW8N6LQRCnVhecKTgd190RCOeRNZaWScGNHMxnry9TTLRt&#10;eE/Xg89ECGGXoILc+yqR0qU5GXQ9WxEH7sfWBn2AdSZ1jU0IN6Xsx/FQGiw4NORY0TKn9PdwMQqi&#10;6uO8aP6+t9FuHd9Wm/N+nEWtUp239msCwlPr/8VP91aH+Z+jATy+CS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Y2BLEAAAA3QAAAA8AAAAAAAAAAAAAAAAAmAIAAGRycy9k&#10;b3ducmV2LnhtbFBLBQYAAAAABAAEAPUAAACJAwAAAAA=&#10;" fillcolor="#bfbfbf" stroked="f"/>
                  <v:rect id="Rectangle 1585" o:spid="_x0000_s2241" style="position:absolute;left:2169;top:218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dyJMIA&#10;AADdAAAADwAAAGRycy9kb3ducmV2LnhtbERP32vCMBB+H/g/hBN8m6lCh1SjVFHwSZgbTN+O5kyK&#10;zaU00Xb//TIY7O0+vp+32gyuEU/qQu1ZwWyagSCuvK7ZKPj8OLwuQISIrLHxTAq+KcBmPXpZYaF9&#10;z+/0PEcjUgiHAhXYGNtCylBZchimviVO3M13DmOCnZG6wz6Fu0bOs+xNOqw5NVhsaWepup8fTsG+&#10;vZ7K3ARZfkV7ufttf7Ano9RkPJRLEJGG+C/+cx91mp8vcvj9Jp0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Z3IkwgAAAN0AAAAPAAAAAAAAAAAAAAAAAJgCAABkcnMvZG93&#10;bnJldi54bWxQSwUGAAAAAAQABAD1AAAAhwMAAAAA&#10;" filled="f"/>
                  <v:rect id="Rectangle 1586" o:spid="_x0000_s2242" style="position:absolute;left:2169;top:219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4t8cEA&#10;AADdAAAADwAAAGRycy9kb3ducmV2LnhtbERPy6rCMBDdC/5DGMGNaKpXRapRfHDFhRurC5dDM7bF&#10;ZlKaqL1/fyMI7uZwnrNYNaYUT6pdYVnBcBCBIE6tLjhTcDn/9mcgnEfWWFomBX/kYLVstxYYa/vi&#10;Ez0Tn4kQwi5GBbn3VSylS3My6Aa2Ig7czdYGfYB1JnWNrxBuSjmKoqk0WHBoyLGibU7pPXkYBRPj&#10;xsNI7o+7x5WotzXNDycbpbqdZj0H4anxX/HHfdBh/mQ2hfc34QS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eLfHBAAAA3QAAAA8AAAAAAAAAAAAAAAAAmAIAAGRycy9kb3du&#10;cmV2LnhtbFBLBQYAAAAABAAEAPUAAACGAwAAAAA=&#10;" fillcolor="#a5a5a5" stroked="f"/>
                  <v:rect id="Rectangle 1587" o:spid="_x0000_s2243" style="position:absolute;left:2138;top:218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pGZcQA&#10;AADdAAAADwAAAGRycy9kb3ducmV2LnhtbERPS2vCQBC+F/oflil4CbqpxarRVaooerM+8Dxkp0lo&#10;djZkVxP7611B6G0+vudM560pxZVqV1hW8N6LQRCnVhecKTgd190RCOeRNZaWScGNHMxnry9TTLRt&#10;eE/Xg89ECGGXoILc+yqR0qU5GXQ9WxEH7sfWBn2AdSZ1jU0IN6Xsx/GnNFhwaMixomVO6e/hYhRE&#10;1cd50fx9b6PdOr6tNuf9OItapTpv7dcEhKfW/4uf7q0O8wejITy+CS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KRmXEAAAA3QAAAA8AAAAAAAAAAAAAAAAAmAIAAGRycy9k&#10;b3ducmV2LnhtbFBLBQYAAAAABAAEAPUAAACJAwAAAAA=&#10;" fillcolor="#bfbfbf" stroked="f"/>
                  <v:rect id="Rectangle 1588" o:spid="_x0000_s2244" style="position:absolute;left:2138;top:218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bdusUA&#10;AADdAAAADwAAAGRycy9kb3ducmV2LnhtbESPQWsCMRCF7wX/Qxiht5q1oMjWKFup0JNQFdrehs00&#10;WdxMlk3qbv995yB4m+G9ee+b9XYMrbpSn5rIBuazAhRxHW3DzsD5tH9agUoZ2WIbmQz8UYLtZvKw&#10;xtLGgT/oesxOSQinEg34nLtS61R7CphmsSMW7Sf2AbOsvdO2x0HCQ6ufi2KpAzYsDR472nmqL8ff&#10;YOCt+z5UC5d09Zn91yW+Dnt/cMY8TsfqBVSmMd/Nt+t3K/iLleDKNzKC3v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t26xQAAAN0AAAAPAAAAAAAAAAAAAAAAAJgCAABkcnMv&#10;ZG93bnJldi54bWxQSwUGAAAAAAQABAD1AAAAigMAAAAA&#10;" filled="f"/>
                  <v:rect id="Rectangle 1589" o:spid="_x0000_s2245" style="position:absolute;left:2138;top:219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G5g8MA&#10;AADdAAAADwAAAGRycy9kb3ducmV2LnhtbERPS4vCMBC+C/6HMIIX0dRHF7drFB8oHrxs9eBxaGbb&#10;ss2kNFG7/34jCN7m43vOYtWaStypcaVlBeNRBII4s7rkXMHlvB/OQTiPrLGyTAr+yMFq2e0sMNH2&#10;wd90T30uQgi7BBUU3teJlC4ryKAb2Zo4cD+2MegDbHKpG3yEcFPJSRR9SIMlh4YCa9oWlP2mN6Mg&#10;Nm42juThtLtdiQZb00453SjV77XrLxCeWv8Wv9xHHebH8094fhNO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G5g8MAAADdAAAADwAAAAAAAAAAAAAAAACYAgAAZHJzL2Rv&#10;d25yZXYueG1sUEsFBgAAAAAEAAQA9QAAAIgDAAAAAA==&#10;" fillcolor="#a5a5a5" stroked="f"/>
                  <v:rect id="Rectangle 1590" o:spid="_x0000_s2246" style="position:absolute;left:2199;top:215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pIzMgA&#10;AADdAAAADwAAAGRycy9kb3ducmV2LnhtbESPT2vCQBDF74LfYRmhl1A3rVhq6iptqejNPy2eh+w0&#10;Cc3OhuzWRD+9cxC8zfDevPeb+bJ3tTpRGyrPBp7GKSji3NuKCwM/36vHV1AhIlusPZOBMwVYLoaD&#10;OWbWd7yn0yEWSkI4ZGigjLHJtA55SQ7D2DfEov361mGUtS20bbGTcFfr5zR90Q4rloYSG/osKf87&#10;/DsDSTM5fnSX3SbZrtLz1/q4nxVJb8zDqH9/AxWpj3fz7XpjBX86E375RkbQi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ukjMyAAAAN0AAAAPAAAAAAAAAAAAAAAAAJgCAABk&#10;cnMvZG93bnJldi54bWxQSwUGAAAAAAQABAD1AAAAjQMAAAAA&#10;" fillcolor="#bfbfbf" stroked="f"/>
                  <v:rect id="Rectangle 1591" o:spid="_x0000_s2247" style="position:absolute;left:2199;top:215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Xi+sIA&#10;AADdAAAADwAAAGRycy9kb3ducmV2LnhtbERPTWsCMRC9C/6HMIXeNKug1NUoq1ToSagKrbdhM00W&#10;N5Nlk7rrvzdCobd5vM9ZbXpXixu1ofKsYDLOQBCXXldsFJxP+9EbiBCRNdaeScGdAmzWw8EKc+07&#10;/qTbMRqRQjjkqMDG2ORShtKSwzD2DXHifnzrMCbYGqlb7FK4q+U0y+bSYcWpwWJDO0vl9fjrFLw3&#10;l0MxM0EWX9F+X/2229uDUer1pS+WICL18V/85/7Qaf5sMYHnN+k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heL6wgAAAN0AAAAPAAAAAAAAAAAAAAAAAJgCAABkcnMvZG93&#10;bnJldi54bWxQSwUGAAAAAAQABAD1AAAAhwMAAAAA&#10;" filled="f"/>
                  <v:rect id="Rectangle 1592" o:spid="_x0000_s2248" style="position:absolute;left:2199;top:216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y9L8MA&#10;AADdAAAADwAAAGRycy9kb3ducmV2LnhtbERPS4vCMBC+C/6HMMJeRFMfXdyuUVxF8eBlq4c9Ds1s&#10;W2wmpYla/70RBG/z8T1nvmxNJa7UuNKygtEwAkGcWV1yruB03A5mIJxH1lhZJgV3crBcdDtzTLS9&#10;8S9dU5+LEMIuQQWF93UipcsKMuiGtiYO3L9tDPoAm1zqBm8h3FRyHEWf0mDJoaHAmtYFZef0YhTE&#10;xk1HkdwdNpc/ov7atBNOf5T66LWrbxCeWv8Wv9x7HebHX2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y9L8MAAADdAAAADwAAAAAAAAAAAAAAAACYAgAAZHJzL2Rv&#10;d25yZXYueG1sUEsFBgAAAAAEAAQA9QAAAIgDAAAAAA==&#10;" fillcolor="#a5a5a5" stroked="f"/>
                  <v:rect id="Rectangle 1593" o:spid="_x0000_s2249" style="position:absolute;left:2169;top:215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jWu8UA&#10;AADdAAAADwAAAGRycy9kb3ducmV2LnhtbERPTWvCQBC9F/wPywi9hGZjxdJEV7GlUm9trHgesmMS&#10;zM6G7NbE/npXEHqbx/ucxWowjThT52rLCiZxAoK4sLrmUsH+Z/P0CsJ5ZI2NZVJwIQer5ehhgZm2&#10;Ped03vlShBB2GSqovG8zKV1RkUEX25Y4cEfbGfQBdqXUHfYh3DTyOUlepMGaQ0OFLb1XVJx2v0ZB&#10;1E4Pb/3f9zb62iSXj89DnpbRoNTjeFjPQXga/L/47t7qMH+WTuH2TTh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Na7xQAAAN0AAAAPAAAAAAAAAAAAAAAAAJgCAABkcnMv&#10;ZG93bnJldi54bWxQSwUGAAAAAAQABAD1AAAAigMAAAAA&#10;" fillcolor="#bfbfbf" stroked="f"/>
                  <v:rect id="Rectangle 1594" o:spid="_x0000_s2250" style="position:absolute;left:2169;top:215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JBYsMA&#10;AADdAAAADwAAAGRycy9kb3ducmV2LnhtbERPTWsCMRC9C/6HMII3zVa01K1R1qLgSagt1N6GzTRZ&#10;3EyWTequ/94UCt7m8T5nteldLa7UhsqzgqdpBoK49Lpio+DzYz95AREissbaMym4UYDNejhYYa59&#10;x+90PUUjUgiHHBXYGJtcylBachimviFO3I9vHcYEWyN1i10Kd7WcZdmzdFhxarDY0Jul8nL6dQp2&#10;zfexWJggi69ozxe/7fb2aJQaj/riFUSkPj7E/+6DTvMXyzn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JBYsMAAADdAAAADwAAAAAAAAAAAAAAAACYAgAAZHJzL2Rv&#10;d25yZXYueG1sUEsFBgAAAAAEAAQA9QAAAIgDAAAAAA==&#10;" filled="f"/>
                  <v:rect id="Rectangle 1595" o:spid="_x0000_s2251" style="position:absolute;left:2169;top:216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UlW8QA&#10;AADdAAAADwAAAGRycy9kb3ducmV2LnhtbERPTWvCQBC9C/0PyxR6kWaTakqNWaVVKh56afTQ45Ad&#10;k2B2NmQ3mv77bkHwNo/3Ofl6NK24UO8aywqSKAZBXFrdcKXgePh8fgPhPLLG1jIp+CUH69XDJMdM&#10;2yt/06XwlQgh7DJUUHvfZVK6siaDLrIdceBOtjfoA+wrqXu8hnDTypc4fpUGGw4NNXa0qak8F4NR&#10;kBo3T2K5+9oOP0TTjRlnXHwo9fQ4vi9BeBr9XXxz73WYny5S+P8mnC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VJVvEAAAA3QAAAA8AAAAAAAAAAAAAAAAAmAIAAGRycy9k&#10;b3ducmV2LnhtbFBLBQYAAAAABAAEAPUAAACJAwAAAAA=&#10;" fillcolor="#a5a5a5" stroked="f"/>
                  <v:rect id="Rectangle 1596" o:spid="_x0000_s2252" style="position:absolute;left:2138;top:215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91I8UA&#10;AADdAAAADwAAAGRycy9kb3ducmV2LnhtbERPS2vCQBC+F/oflil4CbqpUmmiq1Sp6K31Qc5DdpqE&#10;ZmdDdmuiv94VhN7m43vOfNmbWpypdZVlBa+jGARxbnXFhYLTcTN8B+E8ssbaMim4kIPl4vlpjqm2&#10;He/pfPCFCCHsUlRQet+kUrq8JINuZBviwP3Y1qAPsC2kbrEL4aaW4zieSoMVh4YSG1qXlP8e/oyC&#10;qJlkq+76vYu+NvHlc5vtkyLqlRq89B8zEJ56/y9+uHc6zH9Lpn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H3UjxQAAAN0AAAAPAAAAAAAAAAAAAAAAAJgCAABkcnMv&#10;ZG93bnJldi54bWxQSwUGAAAAAAQABAD1AAAAigMAAAAA&#10;" fillcolor="#bfbfbf" stroked="f"/>
                  <v:rect id="Rectangle 1597" o:spid="_x0000_s2253" style="position:absolute;left:2138;top:215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DfFcMA&#10;AADdAAAADwAAAGRycy9kb3ducmV2LnhtbERPTWsCMRC9C/6HMII3zVawrVujrKLgSagt1N6GzTRZ&#10;3EyWTXTXf98UCt7m8T5nue5dLW7UhsqzgqdpBoK49Lpio+DzYz95BREissbaMym4U4D1ajhYYq59&#10;x+90O0UjUgiHHBXYGJtcylBachimviFO3I9vHcYEWyN1i10Kd7WcZdmzdFhxarDY0NZSeTldnYJd&#10;830s5ibI4iva88Vvur09GqXGo754AxGpjw/xv/ug0/z54gX+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DfFcMAAADdAAAADwAAAAAAAAAAAAAAAACYAgAAZHJzL2Rv&#10;d25yZXYueG1sUEsFBgAAAAAEAAQA9QAAAIgDAAAAAA==&#10;" filled="f"/>
                  <v:rect id="Rectangle 1598" o:spid="_x0000_s2254" style="position:absolute;left:2138;top:216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SKxcYA&#10;AADdAAAADwAAAGRycy9kb3ducmV2LnhtbESPMW/CQAyFd6T+h5ORulRwoZSKhlxQS1XUoUsDQ0cr&#10;Z5KInC/KHRD+fT0gsdl6z+99ztaDa9WZ+tB4NjCbJqCIS28brgzsd1+TJagQkS22nsnAlQKs84dR&#10;hqn1F/6lcxErJSEcUjRQx9ilWoeyJodh6jti0Q6+dxhl7Stte7xIuGv1c5K8aocNS0ONHW1qKo/F&#10;yRlYuPAyS/T25/P0R/S0ccOciw9jHsfD+wpUpCHezbfrbyv4izfBlW9kBJ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9SKxcYAAADdAAAADwAAAAAAAAAAAAAAAACYAgAAZHJz&#10;L2Rvd25yZXYueG1sUEsFBgAAAAAEAAQA9QAAAIsDAAAAAA==&#10;" fillcolor="#a5a5a5" stroked="f"/>
                  <v:rect id="Rectangle 1599" o:spid="_x0000_s2255" style="position:absolute;left:2199;top:2122;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hUcUA&#10;AADdAAAADwAAAGRycy9kb3ducmV2LnhtbERPTWvCQBC9F/oflhG8hLpRsTRpNlJFqTerLZ6H7DQJ&#10;ZmdDdjWxv75bEHqbx/ucbDmYRlypc7VlBdNJDIK4sLrmUsHX5/bpBYTzyBoby6TgRg6W+eNDhqm2&#10;PR/oevSlCCHsUlRQed+mUrqiIoNuYlviwH3bzqAPsCul7rAP4aaRszh+lgZrDg0VtrSuqDgfL0ZB&#10;1M5Pq/7nYxftt/Ft8346JGU0KDUeDW+vIDwN/l98d+90mL9IEvj7Jpw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gOFRxQAAAN0AAAAPAAAAAAAAAAAAAAAAAJgCAABkcnMv&#10;ZG93bnJldi54bWxQSwUGAAAAAAQABAD1AAAAigMAAAAA&#10;" fillcolor="#bfbfbf" stroked="f"/>
                  <v:rect id="Rectangle 1600" o:spid="_x0000_s2256" style="position:absolute;left:2199;top:2122;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azmsUA&#10;AADdAAAADwAAAGRycy9kb3ducmV2LnhtbESPQWsCMRCF74X+hzAFbzVroVJWo6ylQk+CtlC9DZsx&#10;WdxMlk3qrv/eORR6m+G9ee+b5XoMrbpSn5rIBmbTAhRxHW3DzsD31/b5DVTKyBbbyGTgRgnWq8eH&#10;JZY2Dryn6yE7JSGcSjTgc+5KrVPtKWCaxo5YtHPsA2ZZe6dtj4OEh1a/FMVcB2xYGjx29O6pvhx+&#10;g4GP7rSrXl3S1U/2x0vcDFu/c8ZMnsZqASrTmP/Nf9efVvDnhfDLNzKCXt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5rOaxQAAAN0AAAAPAAAAAAAAAAAAAAAAAJgCAABkcnMv&#10;ZG93bnJldi54bWxQSwUGAAAAAAQABAD1AAAAigMAAAAA&#10;" filled="f"/>
                  <v:rect id="Rectangle 1601" o:spid="_x0000_s2257" style="position:absolute;left:2199;top:2135;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HXo8IA&#10;AADdAAAADwAAAGRycy9kb3ducmV2LnhtbERPTYvCMBC9C/6HMIKXZU26rrJUo7iK4mEvW/ewx6EZ&#10;22IzKU3U+u+NIHibx/uc+bKztbhQ6yvHGpKRAkGcO1NxoeHvsH3/AuEDssHaMWm4kYflot+bY2rc&#10;lX/pkoVCxBD2KWooQ2hSKX1ekkU/cg1x5I6utRgibAtpWrzGcFvLD6Wm0mLFsaHEhtYl5afsbDVM&#10;rP9MlNz9bM7/RG9r2405+9Z6OOhWMxCBuvASP917E+dPVQKPb+IJ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wdejwgAAAN0AAAAPAAAAAAAAAAAAAAAAAJgCAABkcnMvZG93&#10;bnJldi54bWxQSwUGAAAAAAQABAD1AAAAhwMAAAAA&#10;" fillcolor="#a5a5a5" stroked="f"/>
                  <v:rect id="Rectangle 1602" o:spid="_x0000_s2258" style="position:absolute;left:2169;top:212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H28QA&#10;AADdAAAADwAAAGRycy9kb3ducmV2LnhtbERPTWvCQBC9F/wPywhegu5WQWp0lbYoeqta8TxkxySY&#10;nQ3Z1UR/fbdQ6G0e73MWq85W4k6NLx1reB0pEMSZMyXnGk7fm+EbCB+QDVaOScODPKyWvZcFpsa1&#10;fKD7MeQihrBPUUMRQp1K6bOCLPqRq4kjd3GNxRBhk0vTYBvDbSXHSk2lxZJjQ4E1fRaUXY83qyGp&#10;J+eP9rnfJV8b9Vhvz4dZnnRaD/rd+xxEoC78i//cOxPnT9UYfr+JJ8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Lh9vEAAAA3QAAAA8AAAAAAAAAAAAAAAAAmAIAAGRycy9k&#10;b3ducmV2LnhtbFBLBQYAAAAABAAEAPUAAACJAwAAAAA=&#10;" fillcolor="#bfbfbf" stroked="f"/>
                  <v:rect id="Rectangle 1603" o:spid="_x0000_s2259" style="position:absolute;left:2169;top:212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Qt7cMA&#10;AADdAAAADwAAAGRycy9kb3ducmV2LnhtbERP32vCMBB+F/Y/hBvsTdM5lFFNpZMJexKmwvTtaM6k&#10;tLmUJrPdf28Gg73dx/fz1pvRteJGfag9K3ieZSCIK69rNgpOx930FUSIyBpbz6TghwJsiofJGnPt&#10;B/6k2yEakUI45KjAxtjlUobKksMw8x1x4q6+dxgT7I3UPQ4p3LVynmVL6bDm1GCxo62lqjl8OwXv&#10;3WVfLkyQ5Ve058a/DTu7N0o9PY7lCkSkMf6L/9wfOs1fZi/w+006QR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Qt7cMAAADdAAAADwAAAAAAAAAAAAAAAACYAgAAZHJzL2Rv&#10;d25yZXYueG1sUEsFBgAAAAAEAAQA9QAAAIgDAAAAAA==&#10;" filled="f"/>
                  <v:rect id="Rectangle 1604" o:spid="_x0000_s2260" style="position:absolute;left:2169;top:2135;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Z0O8MA&#10;AADdAAAADwAAAGRycy9kb3ducmV2LnhtbERPS2vCQBC+C/6HZQQvRXe1VkrqKm2kpQcvjT30OGTH&#10;JJidDdnNw3/fLRS8zcf3nN1htLXoqfWVYw2rpQJBnDtTcaHh+/y+eAbhA7LB2jFpuJGHw3462WFi&#10;3MBf1GehEDGEfYIayhCaREqfl2TRL11DHLmLay2GCNtCmhaHGG5ruVZqKy1WHBtKbCgtKb9mndXw&#10;ZP1mpeTH6dj9ED2kdnzk7E3r+Wx8fQERaAx38b/708T5W7WBv2/iC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Z0O8MAAADdAAAADwAAAAAAAAAAAAAAAACYAgAAZHJzL2Rv&#10;d25yZXYueG1sUEsFBgAAAAAEAAQA9QAAAIgDAAAAAA==&#10;" fillcolor="#a5a5a5" stroked="f"/>
                  <v:rect id="Rectangle 1605" o:spid="_x0000_s2261" style="position:absolute;left:2138;top:212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r8QA&#10;AADdAAAADwAAAGRycy9kb3ducmV2LnhtbERPS2vCQBC+F/wPywi9hLrblkqbukoVpd584nnIjkkw&#10;Oxuyq4n99W5B8DYf33NGk85W4kKNLx1reB0oEMSZMyXnGva7xcsnCB+QDVaOScOVPEzGvacRpsa1&#10;vKHLNuQihrBPUUMRQp1K6bOCLPqBq4kjd3SNxRBhk0vTYBvDbSXflBpKiyXHhgJrmhWUnbZnqyGp&#10;3w/T9m+9TFYLdZ3/HjZfedJp/dzvfr5BBOrCQ3x3L02cP1Qf8P9NPEG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iH6/EAAAA3QAAAA8AAAAAAAAAAAAAAAAAmAIAAGRycy9k&#10;b3ducmV2LnhtbFBLBQYAAAAABAAEAPUAAACJAwAAAAA=&#10;" fillcolor="#bfbfbf" stroked="f"/>
                  <v:rect id="Rectangle 1606" o:spid="_x0000_s2262" style="position:absolute;left:2138;top:212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OdcIA&#10;AADdAAAADwAAAGRycy9kb3ducmV2LnhtbERP32vCMBB+H/g/hBN8m6kDy6hGqTLBJ2FOUN+O5kyK&#10;zaU00Xb//TIY7O0+vp+3XA+uEU/qQu1ZwWyagSCuvK7ZKDh97V7fQYSIrLHxTAq+KcB6NXpZYqF9&#10;z5/0PEYjUgiHAhXYGNtCylBZchimviVO3M13DmOCnZG6wz6Fu0a+ZVkuHdacGiy2tLVU3Y8Pp+Cj&#10;vR7KuQmyPEd7uftNv7MHo9RkPJQLEJGG+C/+c+91mp9nOfx+k0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Q451wgAAAN0AAAAPAAAAAAAAAAAAAAAAAJgCAABkcnMvZG93&#10;bnJldi54bWxQSwUGAAAAAAQABAD1AAAAhwMAAAAA&#10;" filled="f"/>
                  <v:rect id="Rectangle 1607" o:spid="_x0000_s2263" style="position:absolute;left:2138;top:2135;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TqTMIA&#10;AADdAAAADwAAAGRycy9kb3ducmV2LnhtbERPS4vCMBC+L+x/CLPgRTTxvVSj7CqKBy9WDx6HZrYt&#10;NpPSRO3++40g7G0+vucsVq2txJ0aXzrWMOgrEMSZMyXnGs6nbe8ThA/IBivHpOGXPKyW728LTIx7&#10;8JHuachFDGGfoIYihDqR0mcFWfR9VxNH7sc1FkOETS5Ng48Ybis5VGoqLZYcGwqsaV1Qdk1vVsPE&#10;+vFAyd1hc7sQdde2HXH6rXXno/2agwjUhn/xy703cf5UzeD5TTxB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ZOpMwgAAAN0AAAAPAAAAAAAAAAAAAAAAAJgCAABkcnMvZG93&#10;bnJldi54bWxQSwUGAAAAAAQABAD1AAAAhwMAAAAA&#10;" fillcolor="#a5a5a5" stroked="f"/>
                </v:group>
                <v:group id="Group 1608" o:spid="_x0000_s2264" style="position:absolute;left:2137;top:2223;width:94;height:94" coordorigin="2137,2223"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6ennccAAADdAAAADwAAAGRycy9kb3ducmV2LnhtbESPT2vCQBDF7wW/wzKC&#10;t7pJS0VSNyJSiwcpVAultyE7+YPZ2ZBdk/jtO4dCbzO8N+/9ZrOdXKsG6kPj2UC6TEARF942XBn4&#10;uhwe16BCRLbYeiYDdwqwzWcPG8ysH/mThnOslIRwyNBAHWOXaR2KmhyGpe+IRSt97zDK2lfa9jhK&#10;uGv1U5KstMOGpaHGjvY1FdfzzRl4H3HcPadvw+la7u8/l5e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6ennccAAADd&#10;AAAADwAAAAAAAAAAAAAAAACqAgAAZHJzL2Rvd25yZXYueG1sUEsFBgAAAAAEAAQA+gAAAJ4DAAAA&#10;AA==&#10;">
                  <v:rect id="Rectangle 1609" o:spid="_x0000_s2265" style="position:absolute;left:2137;top:2223;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UdpsIA&#10;AADdAAAADwAAAGRycy9kb3ducmV2LnhtbERPy6rCMBDdC/5DGOHuNNVF0WoUEeXehQ98gLgbmrEt&#10;NpPS5Gr9eyMI7uZwnjOZNaYUd6pdYVlBvxeBIE6tLjhTcDquukMQziNrLC2Tgic5mE3brQkm2j54&#10;T/eDz0QIYZeggtz7KpHSpTkZdD1bEQfuamuDPsA6k7rGRwg3pRxEUSwNFhwacqxokVN6O/wbBa65&#10;pucdbrJ17H6r4rxYbi/xSamfTjMfg/DU+K/44/7TYX4cjeD9TThBT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NR2mwgAAAN0AAAAPAAAAAAAAAAAAAAAAAJgCAABkcnMvZG93&#10;bnJldi54bWxQSwUGAAAAAAQABAD1AAAAhwMAAAAA&#10;" fillcolor="#d8d8d8" stroked="f"/>
                  <v:rect id="Rectangle 1610" o:spid="_x0000_s2266" style="position:absolute;left:2137;top:2223;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wkI8UA&#10;AADdAAAADwAAAGRycy9kb3ducmV2LnhtbESPQWvCQBCF74X+h2UKXopurEU0ukooCFLoobHQ65Ad&#10;s8HsbMiuMf77zkHobR7zvjdvtvvRt2qgPjaBDcxnGSjiKtiGawM/p8N0BSomZIttYDJwpwj73fPT&#10;FnMbbvxNQ5lqJSEcczTgUupyrWPlyGOchY5YdufQe0wi+1rbHm8S7lv9lmVL7bFhueCwow9H1aW8&#10;eqmR3V+HYv1ZusVveaX3ov1ydDBm8jIWG1CJxvRvftBHK9xyLv3lGxlB7/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CQjxQAAAN0AAAAPAAAAAAAAAAAAAAAAAJgCAABkcnMv&#10;ZG93bnJldi54bWxQSwUGAAAAAAQABAD1AAAAigMAAAAA&#10;" filled="f" strokecolor="#7f7f7f"/>
                  <v:rect id="Rectangle 1611" o:spid="_x0000_s2267" style="position:absolute;left:2199;top:2286;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CPccMA&#10;AADdAAAADwAAAGRycy9kb3ducmV2LnhtbERPTWvCQBC9C/0PyxS8hLqJgrTRVVpR9Fa14nnIjkkw&#10;Oxuyq4n+elcoeJvH+5zpvDOVuFLjSssKkkEMgjizuuRcweFv9fEJwnlkjZVlUnAjB/PZW2+KqbYt&#10;7+i697kIIexSVFB4X6dSuqwgg25ga+LAnWxj0AfY5FI32IZwU8lhHI+lwZJDQ4E1LQrKzvuLURDV&#10;o+NPe99uot9VfFuuj7uvPOqU6r933xMQnjr/Ev+7NzrMHycJPL8JJ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CPccMAAADdAAAADwAAAAAAAAAAAAAAAACYAgAAZHJzL2Rv&#10;d25yZXYueG1sUEsFBgAAAAAEAAQA9QAAAIgDAAAAAA==&#10;" fillcolor="#bfbfbf" stroked="f"/>
                  <v:rect id="Rectangle 1612" o:spid="_x0000_s2268" style="position:absolute;left:2199;top:2286;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Eeq8IA&#10;AADdAAAADwAAAGRycy9kb3ducmV2LnhtbERPS2sCMRC+C/6HMEJvblahIlujrKLQk+AD2t6GzZgs&#10;bibLJnW3/74RCr3Nx/ec1WZwjXhQF2rPCmZZDoK48rpmo+B6OUyXIEJE1th4JgU/FGCzHo9WWGjf&#10;84ke52hECuFQoAIbY1tIGSpLDkPmW+LE3XznMCbYGak77FO4a+Q8zxfSYc2pwWJLO0vV/fztFOzb&#10;r2P5aoIsP6L9vPttf7BHo9TLZCjfQEQa4r/4z/2u0/zFbA7Pb9IJ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R6rwgAAAN0AAAAPAAAAAAAAAAAAAAAAAJgCAABkcnMvZG93&#10;bnJldi54bWxQSwUGAAAAAAQABAD1AAAAhwMAAAAA&#10;" filled="f"/>
                  <v:rect id="Rectangle 1613" o:spid="_x0000_s2269" style="position:absolute;left:2199;top:2298;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6ksIA&#10;AADdAAAADwAAAGRycy9kb3ducmV2LnhtbERPS4vCMBC+C/6HMMJeRNOuWqQaxQe7ePBi9eBxaGbb&#10;ss2kNFHrv98sCN7m43vOct2ZWtypdZVlBfE4AkGcW11xoeBy/hrNQTiPrLG2TAqe5GC96veWmGr7&#10;4BPdM1+IEMIuRQWl900qpctLMujGtiEO3I9tDfoA20LqFh8h3NTyM4oSabDi0FBiQ7uS8t/sZhTM&#10;jJvGkfw+7m9XouHOdBPOtkp9DLrNAoSnzr/FL/dBh/lJPIH/b8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hnqSwgAAAN0AAAAPAAAAAAAAAAAAAAAAAJgCAABkcnMvZG93&#10;bnJldi54bWxQSwUGAAAAAAQABAD1AAAAhwMAAAAA&#10;" fillcolor="#a5a5a5" stroked="f"/>
                  <v:rect id="Rectangle 1614" o:spid="_x0000_s2270" style="position:absolute;left:2169;top:22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cs6cUA&#10;AADdAAAADwAAAGRycy9kb3ducmV2LnhtbERPTWvCQBC9C/0PyxS8hLrRitQ0q1RR6s3GSs5DdpqE&#10;ZmdDdjWxv75bKHibx/ucdD2YRlypc7VlBdNJDIK4sLrmUsH5c//0AsJ5ZI2NZVJwIwfr1cMoxUTb&#10;njO6nnwpQgi7BBVU3reJlK6oyKCb2JY4cF+2M+gD7EqpO+xDuGnkLI4X0mDNoaHClrYVFd+ni1EQ&#10;tc/5pv/5OETHfXzbvefZsowGpcaPw9srCE+Dv4v/3Qcd5i+mc/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dyzpxQAAAN0AAAAPAAAAAAAAAAAAAAAAAJgCAABkcnMv&#10;ZG93bnJldi54bWxQSwUGAAAAAAQABAD1AAAAigMAAAAA&#10;" fillcolor="#bfbfbf" stroked="f"/>
                  <v:rect id="Rectangle 1615" o:spid="_x0000_s2271" style="position:absolute;left:2169;top:22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iG38IA&#10;AADdAAAADwAAAGRycy9kb3ducmV2LnhtbERP32vCMBB+H/g/hBP2NlMFZXTGUkVhT8KcsO3taM6k&#10;tLmUJtruv18Ggm/38f28dTG6VtyoD7VnBfNZBoK48rpmo+D8eXh5BREissbWMyn4pQDFZvK0xlz7&#10;gT/odopGpBAOOSqwMXa5lKGy5DDMfEecuIvvHcYEeyN1j0MKd61cZNlKOqw5NVjsaGepak5Xp2Df&#10;/RzLpQmy/Ir2u/Hb4WCPRqnn6Vi+gYg0xof47n7Xaf5qvoT/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IbfwgAAAN0AAAAPAAAAAAAAAAAAAAAAAJgCAABkcnMvZG93&#10;bnJldi54bWxQSwUGAAAAAAQABAD1AAAAhwMAAAAA&#10;" filled="f"/>
                  <v:rect id="Rectangle 1616" o:spid="_x0000_s2272" style="position:absolute;left:2169;top:229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ZCsQA&#10;AADdAAAADwAAAGRycy9kb3ducmV2LnhtbERPTWvCQBC9C/6HZQq9SLNJq0HSrGJTWjx4MfbgcchO&#10;k9DsbMhuNP333YLgbR7vc/LtZDpxocG1lhUkUQyCuLK65VrB1+njaQ3CeWSNnWVS8EsOtpv5LMdM&#10;2ysf6VL6WoQQdhkqaLzvMyld1ZBBF9meOHDfdjDoAxxqqQe8hnDTyec4TqXBlkNDgz0VDVU/5WgU&#10;rIxbJrH8PLyPZ6JFYaYXLt+UenyYdq8gPE3+Lr659zrMT5MU/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2QrEAAAA3QAAAA8AAAAAAAAAAAAAAAAAmAIAAGRycy9k&#10;b3ducmV2LnhtbFBLBQYAAAAABAAEAPUAAACJAwAAAAA=&#10;" fillcolor="#a5a5a5" stroked="f"/>
                  <v:rect id="Rectangle 1617" o:spid="_x0000_s2273" style="position:absolute;left:2138;top:22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WynsQA&#10;AADdAAAADwAAAGRycy9kb3ducmV2LnhtbERPTWvCQBC9F/oflhG8BN2oYGvqKlUq9aZR8Txkp0kw&#10;OxuyWxP99W5B6G0e73Pmy85U4kqNKy0rGA1jEMSZ1SXnCk7HzeAdhPPIGivLpOBGDpaL15c5Jtq2&#10;nNL14HMRQtglqKDwvk6kdFlBBt3Q1sSB+7GNQR9gk0vdYBvCTSXHcTyVBksODQXWtC4ouxx+jYKo&#10;npxX7X2/jXab+Pb1fU5nedQp1e91nx8gPHX+X/x0b3WYPx29wd834QS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lsp7EAAAA3QAAAA8AAAAAAAAAAAAAAAAAmAIAAGRycy9k&#10;b3ducmV2LnhtbFBLBQYAAAAABAAEAPUAAACJAwAAAAA=&#10;" fillcolor="#bfbfbf" stroked="f"/>
                  <v:rect id="Rectangle 1618" o:spid="_x0000_s2274" style="position:absolute;left:2138;top:22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pQcUA&#10;AADdAAAADwAAAGRycy9kb3ducmV2LnhtbESPQWsCMRCF74X+hzAFbzWrUClbo2xLhZ4ErdD2Nmym&#10;yeJmsmyiu/575yB4m+G9ee+b5XoMrTpTn5rIBmbTAhRxHW3DzsDhe/P8CiplZIttZDJwoQTr1ePD&#10;EksbB97ReZ+dkhBOJRrwOXel1qn2FDBNY0cs2n/sA2ZZe6dtj4OEh1bPi2KhAzYsDR47+vBUH/en&#10;YOCz+9tWLy7p6if732N8HzZ+64yZPI3VG6hMY76bb9dfVvAXM8GVb2QEv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SSlBxQAAAN0AAAAPAAAAAAAAAAAAAAAAAJgCAABkcnMv&#10;ZG93bnJldi54bWxQSwUGAAAAAAQABAD1AAAAigMAAAAA&#10;" filled="f"/>
                  <v:rect id="Rectangle 1619" o:spid="_x0000_s2275" style="position:absolute;left:2138;top:229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5NeMQA&#10;AADdAAAADwAAAGRycy9kb3ducmV2LnhtbERPTWvCQBC9C/6HZYRepNmk2tCmrqFVKh56afTQ45Cd&#10;JqHZ2ZDdaPz3bkHwNo/3Oat8NK04Ue8aywqSKAZBXFrdcKXgePh8fAHhPLLG1jIpuJCDfD2drDDT&#10;9szfdCp8JUIIuwwV1N53mZSurMmgi2xHHLhf2xv0AfaV1D2eQ7hp5VMcp9Jgw6Ghxo42NZV/xWAU&#10;PBu3TGK5+9oOP0TzjRkXXHwo9TAb399AeBr9XXxz73WYnyav8P9NOEG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uTXjEAAAA3QAAAA8AAAAAAAAAAAAAAAAAmAIAAGRycy9k&#10;b3ducmV2LnhtbFBLBQYAAAAABAAEAPUAAACJAwAAAAA=&#10;" fillcolor="#a5a5a5" stroked="f"/>
                  <v:rect id="Rectangle 1620" o:spid="_x0000_s2276" style="position:absolute;left:2199;top:2255;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DgV8cA&#10;AADdAAAADwAAAGRycy9kb3ducmV2LnhtbESPT2vCQBDF74LfYRnBS6ibWhBNXcUWpd7qn+J5yE6T&#10;YHY2ZLcm9tN3DgVvM7w37/1mue5drW7UhsqzgedJCoo497biwsDXefc0BxUissXaMxm4U4D1ajhY&#10;YmZ9x0e6nWKhJIRDhgbKGJtM65CX5DBMfEMs2rdvHUZZ20LbFjsJd7WepulMO6xYGkps6L2k/Hr6&#10;cQaS5uXy1v0e9snnLr1vPy7HRZH0xoxH/eYVVKQ+Psz/13sr+LOp8Ms3MoJ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g4FfHAAAA3QAAAA8AAAAAAAAAAAAAAAAAmAIAAGRy&#10;cy9kb3ducmV2LnhtbFBLBQYAAAAABAAEAPUAAACMAwAAAAA=&#10;" fillcolor="#bfbfbf" stroked="f"/>
                  <v:rect id="Rectangle 1621" o:spid="_x0000_s2277" style="position:absolute;left:2199;top:2255;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9KYcIA&#10;AADdAAAADwAAAGRycy9kb3ducmV2LnhtbERPS2sCMRC+C/6HMEJvblahIlujrKLQk+AD2t6GzZgs&#10;bibLJnW3/74RCr3Nx/ec1WZwjXhQF2rPCmZZDoK48rpmo+B6OUyXIEJE1th4JgU/FGCzHo9WWGjf&#10;84ke52hECuFQoAIbY1tIGSpLDkPmW+LE3XznMCbYGak77FO4a+Q8zxfSYc2pwWJLO0vV/fztFOzb&#10;r2P5aoIsP6L9vPttf7BHo9TLZCjfQEQa4r/4z/2u0/zFfAbPb9IJ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H0phwgAAAN0AAAAPAAAAAAAAAAAAAAAAAJgCAABkcnMvZG93&#10;bnJldi54bWxQSwUGAAAAAAQABAD1AAAAhwMAAAAA&#10;" filled="f"/>
                  <v:rect id="Rectangle 1622" o:spid="_x0000_s2278" style="position:absolute;left:2199;top:2267;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YVtMIA&#10;AADdAAAADwAAAGRycy9kb3ducmV2LnhtbERPTYvCMBC9C/6HMMJeZE2tWpauUdRlxYMXux48Ds3Y&#10;FptJaaJ2/70RBG/zeJ8zX3amFjdqXWVZwXgUgSDOra64UHD8+/38AuE8ssbaMin4JwfLRb83x1Tb&#10;Ox/olvlChBB2KSoovW9SKV1ekkE3sg1x4M62NegDbAupW7yHcFPLOIoSabDi0FBiQ5uS8kt2NQpm&#10;xk3Hkdzuf64nouHGdBPO1kp9DLrVNwhPnX+LX+6dDvOTOIb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phW0wgAAAN0AAAAPAAAAAAAAAAAAAAAAAJgCAABkcnMvZG93&#10;bnJldi54bWxQSwUGAAAAAAQABAD1AAAAhwMAAAAA&#10;" fillcolor="#a5a5a5" stroked="f"/>
                  <v:rect id="Rectangle 1623" o:spid="_x0000_s2279" style="position:absolute;left:2169;top:22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J+IMMA&#10;AADdAAAADwAAAGRycy9kb3ducmV2LnhtbERPS4vCMBC+C/sfwix4KZqqIG7XKKsoevOx4nloZtuy&#10;zaQ00VZ/vREEb/PxPWc6b00prlS7wrKCQT8GQZxaXXCm4PS77k1AOI+ssbRMCm7kYD776Ewx0bbh&#10;A12PPhMhhF2CCnLvq0RKl+Zk0PVtRRy4P1sb9AHWmdQ1NiHclHIYx2NpsODQkGNFy5zS/+PFKIiq&#10;0XnR3PfbaLeOb6vN+fCVRa1S3c/25xuEp9a/xS/3Vof54+EInt+EE+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J+IMMAAADdAAAADwAAAAAAAAAAAAAAAACYAgAAZHJzL2Rv&#10;d25yZXYueG1sUEsFBgAAAAAEAAQA9QAAAIgDAAAAAA==&#10;" fillcolor="#bfbfbf" stroked="f"/>
                  <v:rect id="Rectangle 1624" o:spid="_x0000_s2280" style="position:absolute;left:2169;top:22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jp+cIA&#10;AADdAAAADwAAAGRycy9kb3ducmV2LnhtbERPTWsCMRC9C/6HMEJvmq1UKatRVqnQk6AWWm/DZpos&#10;bibLJnW3/94Igrd5vM9ZrntXiyu1ofKs4HWSgSAuva7YKPg67cbvIEJE1lh7JgX/FGC9Gg6WmGvf&#10;8YGux2hECuGQowIbY5NLGUpLDsPEN8SJ+/Wtw5hga6RusUvhrpbTLJtLhxWnBosNbS2Vl+OfU/DR&#10;nPfFzARZfEf7c/Gbbmf3RqmXUV8sQETq41P8cH/qNH8+fYP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aOn5wgAAAN0AAAAPAAAAAAAAAAAAAAAAAJgCAABkcnMvZG93&#10;bnJldi54bWxQSwUGAAAAAAQABAD1AAAAhwMAAAAA&#10;" filled="f"/>
                  <v:rect id="Rectangle 1625" o:spid="_x0000_s2281" style="position:absolute;left:2169;top:226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NwMIA&#10;AADdAAAADwAAAGRycy9kb3ducmV2LnhtbERPS4vCMBC+C/6HMIIX0dQnS9e0+EDZw1627mGPQzO2&#10;xWZSmqj13xthwdt8fM9Zp52pxY1aV1lWMJ1EIIhzqysuFPyeDuMPEM4ja6wtk4IHOUiTfm+NsbZ3&#10;/qFb5gsRQtjFqKD0vomldHlJBt3ENsSBO9vWoA+wLaRu8R7CTS1nUbSSBisODSU2tCspv2RXo2Bp&#10;3GIayeP3/vpHNNqZbs7ZVqnhoNt8gvDU+bf43/2lw/zVbAmvb8IJMn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T43AwgAAAN0AAAAPAAAAAAAAAAAAAAAAAJgCAABkcnMvZG93&#10;bnJldi54bWxQSwUGAAAAAAQABAD1AAAAhwMAAAAA&#10;" fillcolor="#a5a5a5" stroked="f"/>
                  <v:rect id="Rectangle 1626" o:spid="_x0000_s2282" style="position:absolute;left:2138;top:22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XduMMA&#10;AADdAAAADwAAAGRycy9kb3ducmV2LnhtbERPS2vCQBC+C/0PyxS8hLpRIdjoKq0oeqsvPA/ZaRKa&#10;nQ3Z1UR/vSsUvM3H95zZojOVuFLjSssKhoMYBHFmdcm5gtNx/TEB4TyyxsoyKbiRg8X8rTfDVNuW&#10;93Q9+FyEEHYpKii8r1MpXVaQQTewNXHgfm1j0AfY5FI32IZwU8lRHCfSYMmhocCalgVlf4eLURDV&#10;4/N3e99to591fFttzvvPPOqU6r93X1MQnjr/Ev+7tzrMT0YJPL8JJ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XduMMAAADdAAAADwAAAAAAAAAAAAAAAACYAgAAZHJzL2Rv&#10;d25yZXYueG1sUEsFBgAAAAAEAAQA9QAAAIgDAAAAAA==&#10;" fillcolor="#bfbfbf" stroked="f"/>
                  <v:rect id="Rectangle 1627" o:spid="_x0000_s2283" style="position:absolute;left:2138;top:22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3jsIA&#10;AADdAAAADwAAAGRycy9kb3ducmV2LnhtbERPTWsCMRC9C/6HMEJvmq1QLatRVqnQk6AWWm/DZpos&#10;bibLJnW3/94Igrd5vM9ZrntXiyu1ofKs4HWSgSAuva7YKPg67cbvIEJE1lh7JgX/FGC9Gg6WmGvf&#10;8YGux2hECuGQowIbY5NLGUpLDsPEN8SJ+/Wtw5hga6RusUvhrpbTLJtJhxWnBosNbS2Vl+OfU/DR&#10;nPfFmwmy+I725+I33c7ujVIvo75YgIjUx6f44f7Uaf5sOof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uneOwgAAAN0AAAAPAAAAAAAAAAAAAAAAAJgCAABkcnMvZG93&#10;bnJldi54bWxQSwUGAAAAAAQABAD1AAAAhwMAAAAA&#10;" filled="f"/>
                  <v:rect id="Rectangle 1628" o:spid="_x0000_s2284" style="position:absolute;left:2138;top:226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4iXsUA&#10;AADdAAAADwAAAGRycy9kb3ducmV2LnhtbESPMW/CQAyFd6T+h5MrsSC4QGmEAgcqVK0YWEgZGK2c&#10;SaLmfFHugPTf1wMSm633/N7n1aZ3jbpRF2rPBqaTBBRx4W3NpYHTz9d4ASpEZIuNZzLwRwE265fB&#10;CjPr73ykWx5LJSEcMjRQxdhmWoeiIodh4lti0S6+cxhl7UptO7xLuGv0LElS7bBmaaiwpV1FxW9+&#10;dQbeXZhPE/19+LyeiUY7179xvjVm+Np/LEFF6uPT/LjeW8FPZ4Ir38gIe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TiJexQAAAN0AAAAPAAAAAAAAAAAAAAAAAJgCAABkcnMv&#10;ZG93bnJldi54bWxQSwUGAAAAAAQABAD1AAAAigMAAAAA&#10;" fillcolor="#a5a5a5" stroked="f"/>
                  <v:rect id="Rectangle 1629" o:spid="_x0000_s2285" style="position:absolute;left:2199;top:222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JysMA&#10;AADdAAAADwAAAGRycy9kb3ducmV2LnhtbERPTYvCMBC9C/6HMIKXoqkKsnaNoqLozVUXz0Mz25Zt&#10;JqWJtvrrNwuCt3m8z5kvW1OKO9WusKxgNIxBEKdWF5wp+L7sBh8gnEfWWFomBQ9ysFx0O3NMtG34&#10;RPezz0QIYZeggtz7KpHSpTkZdENbEQfux9YGfYB1JnWNTQg3pRzH8VQaLDg05FjRJqf093wzCqJq&#10;cl03z69DdNzFj+3+epplUatUv9euPkF4av1b/HIfdJg/Hc/g/5tw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pJysMAAADdAAAADwAAAAAAAAAAAAAAAACYAgAAZHJzL2Rv&#10;d25yZXYueG1sUEsFBgAAAAAEAAQA9QAAAIgDAAAAAA==&#10;" fillcolor="#bfbfbf" stroked="f"/>
                  <v:rect id="Rectangle 1630" o:spid="_x0000_s2286" style="position:absolute;left:2199;top:2224;width:30;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p5J8YA&#10;AADdAAAADwAAAGRycy9kb3ducmV2LnhtbESPT2vDMAzF74V9B6PBbq2zlZWS1S3ZWGGnQv/AtpuI&#10;NTs0lkPsNtm3nw6D3iTe03s/rTZjaNWV+tRENvA4K0AR19E27AycjtvpElTKyBbbyGTglxJs1neT&#10;FZY2Dryn6yE7JSGcSjTgc+5KrVPtKWCaxY5YtJ/YB8yy9k7bHgcJD61+KoqFDtiwNHjs6M1TfT5c&#10;goH37ntXPbukq8/sv87xddj6nTPm4X6sXkBlGvPN/H/9YQV/MRd++UZG0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p5J8YAAADdAAAADwAAAAAAAAAAAAAAAACYAgAAZHJz&#10;L2Rvd25yZXYueG1sUEsFBgAAAAAEAAQA9QAAAIsDAAAAAA==&#10;" filled="f"/>
                  <v:rect id="Rectangle 1631" o:spid="_x0000_s2287" style="position:absolute;left:2199;top:223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0dHsIA&#10;AADdAAAADwAAAGRycy9kb3ducmV2LnhtbERPS4vCMBC+C/6HMMJeRNOuWqQaxQe7ePBi9eBxaGbb&#10;ss2kNFHrv98sCN7m43vOct2ZWtypdZVlBfE4AkGcW11xoeBy/hrNQTiPrLG2TAqe5GC96veWmGr7&#10;4BPdM1+IEMIuRQWl900qpctLMujGtiEO3I9tDfoA20LqFh8h3NTyM4oSabDi0FBiQ7uS8t/sZhTM&#10;jJvGkfw+7m9XouHOdBPOtkp9DLrNAoSnzr/FL/dBh/nJJIb/b8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R0ewgAAAN0AAAAPAAAAAAAAAAAAAAAAAJgCAABkcnMvZG93&#10;bnJldi54bWxQSwUGAAAAAAQABAD1AAAAhwMAAAAA&#10;" fillcolor="#a5a5a5" stroked="f"/>
                  <v:rect id="Rectangle 1632" o:spid="_x0000_s2288" style="position:absolute;left:2169;top:22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dNZsMA&#10;AADdAAAADwAAAGRycy9kb3ducmV2LnhtbERPS4vCMBC+C/sfwix4KZqqIG7XKKsoevOx4nloZtuy&#10;zaQ00VZ/vREEb/PxPWc6b00prlS7wrKCQT8GQZxaXXCm4PS77k1AOI+ssbRMCm7kYD776Ewx0bbh&#10;A12PPhMhhF2CCnLvq0RKl+Zk0PVtRRy4P1sb9AHWmdQ1NiHclHIYx2NpsODQkGNFy5zS/+PFKIiq&#10;0XnR3PfbaLeOb6vN+fCVRa1S3c/25xuEp9a/xS/3Vof549EQnt+EE+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dNZsMAAADdAAAADwAAAAAAAAAAAAAAAACYAgAAZHJzL2Rv&#10;d25yZXYueG1sUEsFBgAAAAAEAAQA9QAAAIgDAAAAAA==&#10;" fillcolor="#bfbfbf" stroked="f"/>
                  <v:rect id="Rectangle 1633" o:spid="_x0000_s2289" style="position:absolute;left:2169;top:22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jnUMIA&#10;AADdAAAADwAAAGRycy9kb3ducmV2LnhtbERPTWsCMRC9C/0PYQq9aVZFKatRtkXBk1AtqLdhMyaL&#10;m8mySd3135tCobd5vM9ZrntXizu1ofKsYDzKQBCXXldsFHwft8N3ECEia6w9k4IHBVivXgZLzLXv&#10;+Ivuh2hECuGQowIbY5NLGUpLDsPIN8SJu/rWYUywNVK32KVwV8tJls2lw4pTg8WGPi2Vt8OPU7Bp&#10;LvtiZoIsTtGeb/6j29q9UerttS8WICL18V/8597pNH8+ncL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WOdQwgAAAN0AAAAPAAAAAAAAAAAAAAAAAJgCAABkcnMvZG93&#10;bnJldi54bWxQSwUGAAAAAAQABAD1AAAAhwMAAAAA&#10;" filled="f"/>
                  <v:rect id="Rectangle 1634" o:spid="_x0000_s2290" style="position:absolute;left:2169;top:223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q+hsIA&#10;AADdAAAADwAAAGRycy9kb3ducmV2LnhtbERPTYvCMBC9C/sfwgheRNOurkjXWHYVxYMXux48Ds1s&#10;W2wmpYla/70RBG/zeJ+zSDtTiyu1rrKsIB5HIIhzqysuFBz/NqM5COeRNdaWScGdHKTLj94CE21v&#10;fKBr5gsRQtglqKD0vkmkdHlJBt3YNsSB+7etQR9gW0jd4i2Em1p+RtFMGqw4NJTY0Kqk/JxdjIIv&#10;46ZxJLf79eVENFyZbsLZr1KDfvfzDcJT59/il3unw/zZZArPb8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2r6GwgAAAN0AAAAPAAAAAAAAAAAAAAAAAJgCAABkcnMvZG93&#10;bnJldi54bWxQSwUGAAAAAAQABAD1AAAAhwMAAAAA&#10;" fillcolor="#a5a5a5" stroked="f"/>
                  <v:rect id="Rectangle 1635" o:spid="_x0000_s2291" style="position:absolute;left:2138;top:22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7VEsUA&#10;AADdAAAADwAAAGRycy9kb3ducmV2LnhtbERPTWvCQBC9F/wPywi9hGbTSkWjq9hSqTeNlZyH7JgE&#10;s7MhuzWxv75bKHibx/uc5XowjbhS52rLCp7jBARxYXXNpYLT1/ZpBsJ5ZI2NZVJwIwfr1ehhiam2&#10;PWd0PfpShBB2KSqovG9TKV1RkUEX25Y4cGfbGfQBdqXUHfYh3DTyJUmm0mDNoaHClt4rKi7Hb6Mg&#10;aif5W/9z2EX7bXL7+MyzeRkNSj2Oh80ChKfB38X/7p0O86eTV/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jtUSxQAAAN0AAAAPAAAAAAAAAAAAAAAAAJgCAABkcnMv&#10;ZG93bnJldi54bWxQSwUGAAAAAAQABAD1AAAAigMAAAAA&#10;" fillcolor="#bfbfbf" stroked="f"/>
                  <v:rect id="Rectangle 1636" o:spid="_x0000_s2292" style="position:absolute;left:2138;top:22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9EyMIA&#10;AADdAAAADwAAAGRycy9kb3ducmV2LnhtbERP32vCMBB+H/g/hBvsbaZzrEg1SpUJPgm6gdvb0ZxJ&#10;sbmUJrP1v18Ewbf7+H7efDm4RlyoC7VnBW/jDARx5XXNRsH31+Z1CiJEZI2NZ1JwpQDLxehpjoX2&#10;Pe/pcohGpBAOBSqwMbaFlKGy5DCMfUucuJPvHMYEOyN1h30Kd42cZFkuHdacGiy2tLZUnQ9/TsFn&#10;+7srP0yQ5THan7Nf9Ru7M0q9PA/lDESkIT7Ed/dWp/n5ew6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L0TIwgAAAN0AAAAPAAAAAAAAAAAAAAAAAJgCAABkcnMvZG93&#10;bnJldi54bWxQSwUGAAAAAAQABAD1AAAAhwMAAAAA&#10;" filled="f"/>
                  <v:rect id="Rectangle 1637" o:spid="_x0000_s2293" style="position:absolute;left:2138;top:223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gg8cMA&#10;AADdAAAADwAAAGRycy9kb3ducmV2LnhtbERPS4vCMBC+C/sfwgheRFMfW5euUVZF8eBlq4c9Ds1s&#10;W2wmpYla/70RBG/z8T1nvmxNJa7UuNKygtEwAkGcWV1yruB03A6+QDiPrLGyTAru5GC5+OjMMdH2&#10;xr90TX0uQgi7BBUU3teJlC4ryKAb2po4cP+2MegDbHKpG7yFcFPJcRTF0mDJoaHAmtYFZef0YhR8&#10;GjcdRXJ32Fz+iPpr0044XSnV67Y/3yA8tf4tfrn3OsyPJz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gg8cMAAADdAAAADwAAAAAAAAAAAAAAAACYAgAAZHJzL2Rv&#10;d25yZXYueG1sUEsFBgAAAAAEAAQA9QAAAIgDAAAAAA==&#10;" fillcolor="#a5a5a5" stroked="f"/>
                </v:group>
                <v:group id="Group 1638" o:spid="_x0000_s2294" style="position:absolute;left:2017;top:2023;width:94;height:94" coordorigin="2017,2023"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cttIMcAAADd&#10;AAAADwAAAAAAAAAAAAAAAACqAgAAZHJzL2Rvd25yZXYueG1sUEsFBgAAAAAEAAQA+gAAAJ4DAAAA&#10;AA==&#10;">
                  <v:rect id="Rectangle 1639" o:spid="_x0000_s2295" style="position:absolute;left:2017;top:2023;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XG8MA&#10;AADdAAAADwAAAGRycy9kb3ducmV2LnhtbERPTYvCMBC9C/6HMMLe1lQXilajiCi7h1WxCuJtaMa2&#10;2ExKk9X6742w4G0e73Om89ZU4kaNKy0rGPQjEMSZ1SXnCo6H9ecIhPPIGivLpOBBDuazbmeKibZ3&#10;3tMt9bkIIewSVFB4XydSuqwgg65va+LAXWxj0AfY5FI3eA/hppLDKIqlwZJDQ4E1LQvKrumfUeDa&#10;S3ba4Sb/jd13XZ6Wq+05Pir10WsXExCeWv8W/7t/dJgff43h9U04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XG8MAAADdAAAADwAAAAAAAAAAAAAAAACYAgAAZHJzL2Rv&#10;d25yZXYueG1sUEsFBgAAAAAEAAQA9QAAAIgDAAAAAA==&#10;" fillcolor="#d8d8d8" stroked="f"/>
                  <v:rect id="Rectangle 1640" o:spid="_x0000_s2296" style="position:absolute;left:2017;top:2023;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8LPsUA&#10;AADdAAAADwAAAGRycy9kb3ducmV2LnhtbESPT2vDMAzF74N9B6NBL6N1+ofQZXVLKBRGYYelg11F&#10;rMVhsRxiN02//XQY7KaH3u/paXeYfKdGGmIb2MBykYEiroNtuTHweTnNt6BiQrbYBSYDd4pw2D8+&#10;7LCw4cYfNFapURLCsUADLqW+0DrWjjzGReiJZfcdBo9J5NBoO+BNwn2nV1mWa48tywWHPR0d1T/V&#10;1UuN7P48li/nyq2/qittyu7d0cmY2dNUvoJKNKV/8x/9ZoXLN9JfvpER9P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ws+xQAAAN0AAAAPAAAAAAAAAAAAAAAAAJgCAABkcnMv&#10;ZG93bnJldi54bWxQSwUGAAAAAAQABAD1AAAAigMAAAAA&#10;" filled="f" strokecolor="#7f7f7f"/>
                  <v:rect id="Rectangle 1641" o:spid="_x0000_s2297" style="position:absolute;left:2080;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OgbMUA&#10;AADdAAAADwAAAGRycy9kb3ducmV2LnhtbERPTWvCQBC9C/0PyxS8hLrRitQ0q1RR6s3GSs5DdpqE&#10;ZmdDdjWxv75bKHibx/ucdD2YRlypc7VlBdNJDIK4sLrmUsH5c//0AsJ5ZI2NZVJwIwfr1cMoxUTb&#10;njO6nnwpQgi7BBVU3reJlK6oyKCb2JY4cF+2M+gD7EqpO+xDuGnkLI4X0mDNoaHClrYVFd+ni1EQ&#10;tc/5pv/5OETHfXzbvefZsowGpcaPw9srCE+Dv4v/3Qcd5i/mU/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6BsxQAAAN0AAAAPAAAAAAAAAAAAAAAAAJgCAABkcnMv&#10;ZG93bnJldi54bWxQSwUGAAAAAAQABAD1AAAAigMAAAAA&#10;" fillcolor="#bfbfbf" stroked="f"/>
                  <v:rect id="Rectangle 1642" o:spid="_x0000_s2298" style="position:absolute;left:2080;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IxtsIA&#10;AADdAAAADwAAAGRycy9kb3ducmV2LnhtbERPTWsCMRC9C/6HMEJvmq1UKatRVqnQk6AWWm/DZpos&#10;bibLJnW3/94Igrd5vM9ZrntXiyu1ofKs4HWSgSAuva7YKPg67cbvIEJE1lh7JgX/FGC9Gg6WmGvf&#10;8YGux2hECuGQowIbY5NLGUpLDsPEN8SJ+/Wtw5hga6RusUvhrpbTLJtLhxWnBosNbS2Vl+OfU/DR&#10;nPfFzARZfEf7c/Gbbmf3RqmXUV8sQETq41P8cH/qNH/+NoX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EjG2wgAAAN0AAAAPAAAAAAAAAAAAAAAAAJgCAABkcnMvZG93&#10;bnJldi54bWxQSwUGAAAAAAQABAD1AAAAhwMAAAAA&#10;" filled="f"/>
                  <v:rect id="Rectangle 1643" o:spid="_x0000_s2299" style="position:absolute;left:2080;top:209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VVj8IA&#10;AADdAAAADwAAAGRycy9kb3ducmV2LnhtbERPTYvCMBC9C/sfwgheRNOurkjXWHYVxYMXux48Ds1s&#10;W2wmpYla/70RBG/zeJ+zSDtTiyu1rrKsIB5HIIhzqysuFBz/NqM5COeRNdaWScGdHKTLj94CE21v&#10;fKBr5gsRQtglqKD0vkmkdHlJBt3YNsSB+7etQR9gW0jd4i2Em1p+RtFMGqw4NJTY0Kqk/JxdjIIv&#10;46ZxJLf79eVENFyZbsLZr1KDfvfzDcJT59/il3unw/zZdALPb8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NVWPwgAAAN0AAAAPAAAAAAAAAAAAAAAAAJgCAABkcnMvZG93&#10;bnJldi54bWxQSwUGAAAAAAQABAD1AAAAhwMAAAAA&#10;" fillcolor="#a5a5a5" stroked="f"/>
                  <v:rect id="Rectangle 1644" o:spid="_x0000_s2300" style="position:absolute;left:2049;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D9MUA&#10;AADdAAAADwAAAGRycy9kb3ducmV2LnhtbERPTWvCQBC9F/wPyxR6CXVjK6Ixq2ip6K3GSs5DdkxC&#10;s7MhuzWxv75bEHqbx/ucdD2YRlypc7VlBZNxDIK4sLrmUsH5c/c8B+E8ssbGMim4kYP1avSQYqJt&#10;zxldT74UIYRdggoq79tESldUZNCNbUscuIvtDPoAu1LqDvsQbhr5EsczabDm0FBhS28VFV+nb6Mg&#10;al/zbf9zPEQfu/j2vs+zRRkNSj09DpslCE+D/xff3Qcd5s+mU/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xAP0xQAAAN0AAAAPAAAAAAAAAAAAAAAAAJgCAABkcnMv&#10;ZG93bnJldi54bWxQSwUGAAAAAAQABAD1AAAAigMAAAAA&#10;" fillcolor="#bfbfbf" stroked="f"/>
                  <v:rect id="Rectangle 1645" o:spid="_x0000_s2301" style="position:absolute;left:2049;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pwsIA&#10;AADdAAAADwAAAGRycy9kb3ducmV2LnhtbERPTWsCMRC9C/0PYQreNKtUKatRtkXBk1AtqLdhMyaL&#10;m8mySd3135tCobd5vM9ZrntXizu1ofKsYDLOQBCXXldsFHwft6N3ECEia6w9k4IHBVivXgZLzLXv&#10;+Ivuh2hECuGQowIbY5NLGUpLDsPYN8SJu/rWYUywNVK32KVwV8tpls2lw4pTg8WGPi2Vt8OPU7Bp&#10;LvtiZoIsTtGeb/6j29q9UWr42hcLEJH6+C/+c+90mj9/m8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6nCwgAAAN0AAAAPAAAAAAAAAAAAAAAAAJgCAABkcnMvZG93&#10;bnJldi54bWxQSwUGAAAAAAQABAD1AAAAhwMAAAAA&#10;" filled="f"/>
                  <v:rect id="Rectangle 1646" o:spid="_x0000_s2302" style="position:absolute;left:2049;top:209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L2F8IA&#10;AADdAAAADwAAAGRycy9kb3ducmV2LnhtbERPS4vCMBC+C/sfwizsRWzq6hapRvGBiwcvWz14HJqx&#10;LTaT0kSt/34jCN7m43vObNGZWtyodZVlBcMoBkGcW11xoeB42A4mIJxH1lhbJgUPcrCYf/RmmGp7&#10;5z+6Zb4QIYRdigpK75tUSpeXZNBFtiEO3Nm2Bn2AbSF1i/cQbmr5HceJNFhxaCixoXVJ+SW7GgU/&#10;xo2Hsfzdb64nov7adCPOVkp9fXbLKQhPnX+LX+6dDvOTcQLPb8IJcv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QvYXwgAAAN0AAAAPAAAAAAAAAAAAAAAAAJgCAABkcnMvZG93&#10;bnJldi54bWxQSwUGAAAAAAQABAD1AAAAhwMAAAAA&#10;" fillcolor="#a5a5a5" stroked="f"/>
                  <v:rect id="Rectangle 1647" o:spid="_x0000_s2303" style="position:absolute;left:2018;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dg8UA&#10;AADdAAAADwAAAGRycy9kb3ducmV2LnhtbERPS2vCQBC+C/6HZYRegm6s4iN1FS1KvbU+8Dxkp0kw&#10;OxuyWxP767tCwdt8fM9ZrFpTihvVrrCsYDiIQRCnVhecKTifdv0ZCOeRNZaWScGdHKyW3c4CE20b&#10;PtDt6DMRQtglqCD3vkqkdGlOBt3AVsSB+7a1QR9gnUldYxPCTSlf43giDRYcGnKs6D2n9Hr8MQqi&#10;anTZNL9f++hzF9+3H5fDPItapV567foNhKfWP8X/7r0O8yfjKTy+CS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Fp2DxQAAAN0AAAAPAAAAAAAAAAAAAAAAAJgCAABkcnMv&#10;ZG93bnJldi54bWxQSwUGAAAAAAQABAD1AAAAigMAAAAA&#10;" fillcolor="#bfbfbf" stroked="f"/>
                  <v:rect id="Rectangle 1648" o:spid="_x0000_s2304" style="position:absolute;left:2018;top:208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GXMYA&#10;AADdAAAADwAAAGRycy9kb3ducmV2LnhtbESPT2vDMAzF74V9B6PBbq2z0ZWS1S3ZWGGnQv/AtpuI&#10;NTs0lkPsNtm3nw6D3iTe03s/rTZjaNWV+tRENvA4K0AR19E27AycjtvpElTKyBbbyGTglxJs1neT&#10;FZY2Dryn6yE7JSGcSjTgc+5KrVPtKWCaxY5YtJ/YB8yy9k7bHgcJD61+KoqFDtiwNHjs6M1TfT5c&#10;goH37ntXPbukq8/sv87xddj6nTPm4X6sXkBlGvPN/H/9YQV/MRdc+UZG0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voGXMYAAADdAAAADwAAAAAAAAAAAAAAAACYAgAAZHJz&#10;L2Rvd25yZXYueG1sUEsFBgAAAAAEAAQA9QAAAIsDAAAAAA==&#10;" filled="f"/>
                  <v:rect id="Rectangle 1649" o:spid="_x0000_s2305" style="position:absolute;left:2018;top:209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1iZcQA&#10;AADdAAAADwAAAGRycy9kb3ducmV2LnhtbERPTWvCQBC9C/6HZQpeSt3YRqnRVWzE4sGLaQ8eh+yY&#10;hGZnQ3ZN0n/vFgre5vE+Z70dTC06al1lWcFsGoEgzq2uuFDw/XV4eQfhPLLG2jIp+CUH2814tMZE&#10;257P1GW+ECGEXYIKSu+bREqXl2TQTW1DHLirbQ36ANtC6hb7EG5q+RpFC2mw4tBQYkNpSflPdjMK&#10;5sbFs0h+nva3C9FzaoY3zj6UmjwNuxUIT4N/iP/dRx3mL+Il/H0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dYmXEAAAA3QAAAA8AAAAAAAAAAAAAAAAAmAIAAGRycy9k&#10;b3ducmV2LnhtbFBLBQYAAAAABAAEAPUAAACJAwAAAAA=&#10;" fillcolor="#a5a5a5" stroked="f"/>
                  <v:rect id="Rectangle 1650" o:spid="_x0000_s2306" style="position:absolute;left:2080;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aTKsgA&#10;AADdAAAADwAAAGRycy9kb3ducmV2LnhtbESPT2vCQBDF7wW/wzJCL6Fu2lKp0VWqKHpr/YPnITtN&#10;QrOzIbua2E/vHAq9zfDevPeb2aJ3tbpSGyrPBp5HKSji3NuKCwOn4+bpHVSIyBZrz2TgRgEW88HD&#10;DDPrO97T9RALJSEcMjRQxthkWoe8JIdh5Bti0b596zDK2hbatthJuKv1S5qOtcOKpaHEhlYl5T+H&#10;izOQNK/nZff7tUs+N+ltvT3vJ0XSG/M47D+moCL18d/8d72zgj9+E375RkbQ8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JpMqyAAAAN0AAAAPAAAAAAAAAAAAAAAAAJgCAABk&#10;cnMvZG93bnJldi54bWxQSwUGAAAAAAQABAD1AAAAjQMAAAAA&#10;" fillcolor="#bfbfbf" stroked="f"/>
                  <v:rect id="Rectangle 1651" o:spid="_x0000_s2307" style="position:absolute;left:2080;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k5HMIA&#10;AADdAAAADwAAAGRycy9kb3ducmV2LnhtbERP32vCMBB+H/g/hBP2NlMFZXTGUkVhT8KcsO3taM6k&#10;tLmUJtruv18Ggm/38f28dTG6VtyoD7VnBfNZBoK48rpmo+D8eXh5BREissbWMyn4pQDFZvK0xlz7&#10;gT/odopGpBAOOSqwMXa5lKGy5DDMfEecuIvvHcYEeyN1j0MKd61cZNlKOqw5NVjsaGepak5Xp2Df&#10;/RzLpQmy/Ir2u/Hb4WCPRqnn6Vi+gYg0xof47n7Xaf5qOYf/b9IJ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TkcwgAAAN0AAAAPAAAAAAAAAAAAAAAAAJgCAABkcnMvZG93&#10;bnJldi54bWxQSwUGAAAAAAQABAD1AAAAhwMAAAAA&#10;" filled="f"/>
                  <v:rect id="Rectangle 1652" o:spid="_x0000_s2308" style="position:absolute;left:2080;top:206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BmycIA&#10;AADdAAAADwAAAGRycy9kb3ducmV2LnhtbERPS4vCMBC+C/6HMIIX0dQnS9e0+EDZw1627mGPQzO2&#10;xWZSmqj13xthwdt8fM9Zp52pxY1aV1lWMJ1EIIhzqysuFPyeDuMPEM4ja6wtk4IHOUiTfm+NsbZ3&#10;/qFb5gsRQtjFqKD0vomldHlJBt3ENsSBO9vWoA+wLaRu8R7CTS1nUbSSBisODSU2tCspv2RXo2Bp&#10;3GIayeP3/vpHNNqZbs7ZVqnhoNt8gvDU+bf43/2lw/zVcgavb8IJMn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oGbJwgAAAN0AAAAPAAAAAAAAAAAAAAAAAJgCAABkcnMvZG93&#10;bnJldi54bWxQSwUGAAAAAAQABAD1AAAAhwMAAAAA&#10;" fillcolor="#a5a5a5" stroked="f"/>
                  <v:rect id="Rectangle 1653" o:spid="_x0000_s2309" style="position:absolute;left:2049;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QNXcUA&#10;AADdAAAADwAAAGRycy9kb3ducmV2LnhtbERPTWvCQBC9F/wPywi9hGbTSkWjq9hSqTeNlZyH7JgE&#10;s7MhuzWxv75bKHibx/uc5XowjbhS52rLCp7jBARxYXXNpYLT1/ZpBsJ5ZI2NZVJwIwfr1ehhiam2&#10;PWd0PfpShBB2KSqovG9TKV1RkUEX25Y4cGfbGfQBdqXUHfYh3DTyJUmm0mDNoaHClt4rKi7Hb6Mg&#10;aif5W/9z2EX7bXL7+MyzeRkNSj2Oh80ChKfB38X/7p0O86evE/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9A1dxQAAAN0AAAAPAAAAAAAAAAAAAAAAAJgCAABkcnMv&#10;ZG93bnJldi54bWxQSwUGAAAAAAQABAD1AAAAigMAAAAA&#10;" fillcolor="#bfbfbf" stroked="f"/>
                  <v:rect id="Rectangle 1654" o:spid="_x0000_s2310" style="position:absolute;left:2049;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ahMIA&#10;AADdAAAADwAAAGRycy9kb3ducmV2LnhtbERPTWsCMRC9C/0PYQreNKtUKatRtkXBk1AtqLdhMyaL&#10;m8mySd3135tCobd5vM9ZrntXizu1ofKsYDLOQBCXXldsFHwft6N3ECEia6w9k4IHBVivXgZLzLXv&#10;+Ivuh2hECuGQowIbY5NLGUpLDsPYN8SJu/rWYUywNVK32KVwV8tpls2lw4pTg8WGPi2Vt8OPU7Bp&#10;LvtiZoIsTtGeb/6j29q9UWr42hcLEJH6+C/+c+90mj+fvc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pqEwgAAAN0AAAAPAAAAAAAAAAAAAAAAAJgCAABkcnMvZG93&#10;bnJldi54bWxQSwUGAAAAAAQABAD1AAAAhwMAAAAA&#10;" filled="f"/>
                  <v:rect id="Rectangle 1655" o:spid="_x0000_s2311" style="position:absolute;left:2049;top:206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n+vcIA&#10;AADdAAAADwAAAGRycy9kb3ducmV2LnhtbERPTYvCMBC9C/6HMIIX0dRdW6QaxVV28eDF6sHj0Ixt&#10;sZmUJmr3328WBG/zeJ+zXHemFg9qXWVZwXQSgSDOra64UHA+fY/nIJxH1lhbJgW/5GC96veWmGr7&#10;5CM9Ml+IEMIuRQWl900qpctLMugmtiEO3NW2Bn2AbSF1i88Qbmr5EUWJNFhxaCixoW1J+S27GwWx&#10;cbNpJH8Ou/uFaLQ13SdnX0oNB91mAcJT59/il3uvw/wkjuH/m3C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Sf69wgAAAN0AAAAPAAAAAAAAAAAAAAAAAJgCAABkcnMvZG93&#10;bnJldi54bWxQSwUGAAAAAAQABAD1AAAAhwMAAAAA&#10;" fillcolor="#a5a5a5" stroked="f"/>
                  <v:rect id="Rectangle 1656" o:spid="_x0000_s2312" style="position:absolute;left:2018;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OuxcQA&#10;AADdAAAADwAAAGRycy9kb3ducmV2LnhtbERPS2vCQBC+C/6HZYRegm5aMWh0lbZU6s36wPOQHZNg&#10;djZktyb6692C0Nt8fM9ZrDpTiSs1rrSs4HUUgyDOrC45V3A8rIdTEM4ja6wsk4IbOVgt+70Fptq2&#10;vKPr3ucihLBLUUHhfZ1K6bKCDLqRrYkDd7aNQR9gk0vdYBvCTSXf4jiRBksODQXW9FlQdtn/GgVR&#10;PT59tPefTbRdx7ev79NulkedUi+D7n0OwlPn/8VP90aH+ckkgb9vwgl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DrsXEAAAA3QAAAA8AAAAAAAAAAAAAAAAAmAIAAGRycy9k&#10;b3ducmV2LnhtbFBLBQYAAAAABAAEAPUAAACJAwAAAAA=&#10;" fillcolor="#bfbfbf" stroked="f"/>
                  <v:rect id="Rectangle 1657" o:spid="_x0000_s2313" style="position:absolute;left:2018;top:2055;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wE88IA&#10;AADdAAAADwAAAGRycy9kb3ducmV2LnhtbERPTWsCMRC9F/ofwhR6q1kFtaxG2RYFT0K1oN6GzZgs&#10;bibLJnXXf2+Egrd5vM+ZL3tXiyu1ofKsYDjIQBCXXldsFPzu1x+fIEJE1lh7JgU3CrBcvL7MMde+&#10;4x+67qIRKYRDjgpsjE0uZSgtOQwD3xAn7uxbhzHB1kjdYpfCXS1HWTaRDitODRYb+rZUXnZ/TsGq&#10;OW2LsQmyOER7vPivbm23Rqn3t76YgYjUx6f4373Raf5kPIXHN+kE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ATzwgAAAN0AAAAPAAAAAAAAAAAAAAAAAJgCAABkcnMvZG93&#10;bnJldi54bWxQSwUGAAAAAAQABAD1AAAAhwMAAAAA&#10;" filled="f"/>
                  <v:rect id="Rectangle 1658" o:spid="_x0000_s2314" style="position:absolute;left:2018;top:2067;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hRI8YA&#10;AADdAAAADwAAAGRycy9kb3ducmV2LnhtbESPzW7CQAyE75V4h5WReqlgQ2lQlbIgfkTVAxcCB45W&#10;1k2iZr1RdoHw9vUBiZutGc98ni9716grdaH2bGAyTkARF97WXBo4HXejT1AhIltsPJOBOwVYLgYv&#10;c8ysv/GBrnkslYRwyNBAFWObaR2KihyGsW+JRfv1ncMoa1dq2+FNwl2j35Nkph3WLA0VtrSpqPjL&#10;L85A6sLHJNHf++3lTPS2cf2U87Uxr8N+9QUqUh+f5sf1jxX8WSq48o2Mo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0hRI8YAAADdAAAADwAAAAAAAAAAAAAAAACYAgAAZHJz&#10;L2Rvd25yZXYueG1sUEsFBgAAAAAEAAQA9QAAAIsDAAAAAA==&#10;" fillcolor="#a5a5a5" stroked="f"/>
                  <v:rect id="Rectangle 1659" o:spid="_x0000_s2315" style="position:absolute;left:2080;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6t8UA&#10;AADdAAAADwAAAGRycy9kb3ducmV2LnhtbERPS2vCQBC+F/oflil4CbqpUmmiq1Sp6K31Qc5DdpqE&#10;ZmdDdmuiv94VhN7m43vOfNmbWpypdZVlBa+jGARxbnXFhYLTcTN8B+E8ssbaMim4kIPl4vlpjqm2&#10;He/pfPCFCCHsUlRQet+kUrq8JINuZBviwP3Y1qAPsC2kbrEL4aaW4zieSoMVh4YSG1qXlP8e/oyC&#10;qJlkq+76vYu+NvHlc5vtkyLqlRq89B8zEJ56/y9+uHc6zJ++JX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HDq3xQAAAN0AAAAPAAAAAAAAAAAAAAAAAJgCAABkcnMv&#10;ZG93bnJldi54bWxQSwUGAAAAAAQABAD1AAAAigMAAAAA&#10;" fillcolor="#bfbfbf" stroked="f"/>
                  <v:rect id="Rectangle 1660" o:spid="_x0000_s2316" style="position:absolute;left:2080;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lWOsUA&#10;AADdAAAADwAAAGRycy9kb3ducmV2LnhtbESPQWvDMAyF74P9B6PBbqvTwUJJ65Z0rLBTYe1g203E&#10;qh0ayyH2muzfT4dCbxLv6b1Pq80UOnWhIbWRDcxnBSjiJtqWnYHP4+5pASplZItdZDLwRwk26/u7&#10;FVY2jvxBl0N2SkI4VWjA59xXWqfGU8A0iz2xaKc4BMyyDk7bAUcJD51+LopSB2xZGjz29OqpOR9+&#10;g4G3/mdfv7ik66/sv89xO+783hnz+DDVS1CZpnwzX6/freCXpfDLNzKC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VY6xQAAAN0AAAAPAAAAAAAAAAAAAAAAAJgCAABkcnMv&#10;ZG93bnJldi54bWxQSwUGAAAAAAQABAD1AAAAigMAAAAA&#10;" filled="f"/>
                  <v:rect id="Rectangle 1661" o:spid="_x0000_s2317" style="position:absolute;left:2080;top:203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4yA8QA&#10;AADdAAAADwAAAGRycy9kb3ducmV2LnhtbERPTWvCQBC9C/6HZQq9SLNJq0HSrGJTWjx4MfbgcchO&#10;k9DsbMhuNP333YLgbR7vc/LtZDpxocG1lhUkUQyCuLK65VrB1+njaQ3CeWSNnWVS8EsOtpv5LMdM&#10;2ysf6VL6WoQQdhkqaLzvMyld1ZBBF9meOHDfdjDoAxxqqQe8hnDTyec4TqXBlkNDgz0VDVU/5WgU&#10;rIxbJrH8PLyPZ6JFYaYXLt+UenyYdq8gPE3+Lr659zrMT9ME/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eMgPEAAAA3QAAAA8AAAAAAAAAAAAAAAAAmAIAAGRycy9k&#10;b3ducmV2LnhtbFBLBQYAAAAABAAEAPUAAACJAwAAAAA=&#10;" fillcolor="#a5a5a5" stroked="f"/>
                  <v:rect id="Rectangle 1662" o:spid="_x0000_s2318" style="position:absolute;left:2049;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Rie8MA&#10;AADdAAAADwAAAGRycy9kb3ducmV2LnhtbERPS2vCQBC+C/0PyxS8hLpRIdjoKq0oeqsvPA/ZaRKa&#10;nQ3Z1UR/vSsUvM3H95zZojOVuFLjSssKhoMYBHFmdcm5gtNx/TEB4TyyxsoyKbiRg8X8rTfDVNuW&#10;93Q9+FyEEHYpKii8r1MpXVaQQTewNXHgfm1j0AfY5FI32IZwU8lRHCfSYMmhocCalgVlf4eLURDV&#10;4/N3e99to591fFttzvvPPOqU6r93X1MQnjr/Ev+7tzrMT5IRPL8JJ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Rie8MAAADdAAAADwAAAAAAAAAAAAAAAACYAgAAZHJzL2Rv&#10;d25yZXYueG1sUEsFBgAAAAAEAAQA9QAAAIgDAAAAAA==&#10;" fillcolor="#bfbfbf" stroked="f"/>
                  <v:rect id="Rectangle 1663" o:spid="_x0000_s2319" style="position:absolute;left:2049;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ITcIA&#10;AADdAAAADwAAAGRycy9kb3ducmV2LnhtbERP32vCMBB+H/g/hBvsbaZzrEg1SpUJPgm6gdvb0ZxJ&#10;sbmUJrP1v18Ewbf7+H7efDm4RlyoC7VnBW/jDARx5XXNRsH31+Z1CiJEZI2NZ1JwpQDLxehpjoX2&#10;Pe/pcohGpBAOBSqwMbaFlKGy5DCMfUucuJPvHMYEOyN1h30Kd42cZFkuHdacGiy2tLZUnQ9/TsFn&#10;+7srP0yQ5THan7Nf9Ru7M0q9PA/lDESkIT7Ed/dWp/l5/g6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68hNwgAAAN0AAAAPAAAAAAAAAAAAAAAAAJgCAABkcnMvZG93&#10;bnJldi54bWxQSwUGAAAAAAQABAD1AAAAhwMAAAAA&#10;" filled="f"/>
                  <v:rect id="Rectangle 1664" o:spid="_x0000_s2320" style="position:absolute;left:2049;top:203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Rm8IA&#10;AADdAAAADwAAAGRycy9kb3ducmV2LnhtbERPS4vCMBC+C/sfwizsRWzq6hapRvGBiwcvWz14HJqx&#10;LTaT0kSt/34jCN7m43vObNGZWtyodZVlBcMoBkGcW11xoeB42A4mIJxH1lhbJgUPcrCYf/RmmGp7&#10;5z+6Zb4QIYRdigpK75tUSpeXZNBFtiEO3Nm2Bn2AbSF1i/cQbmr5HceJNFhxaCixoXVJ+SW7GgU/&#10;xo2Hsfzdb64nov7adCPOVkp9fXbLKQhPnX+LX+6dDvOTZAzPb8IJcv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ZGbwgAAAN0AAAAPAAAAAAAAAAAAAAAAAJgCAABkcnMvZG93&#10;bnJldi54bWxQSwUGAAAAAAQABAD1AAAAhwMAAAAA&#10;" fillcolor="#a5a5a5" stroked="f"/>
                  <v:rect id="Rectangle 1665" o:spid="_x0000_s2321" style="position:absolute;left:2018;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36D8QA&#10;AADdAAAADwAAAGRycy9kb3ducmV2LnhtbERPS2vCQBC+C/6HZYRegm5aMWh0lbZU6s36wPOQHZNg&#10;djZktyb6692C0Nt8fM9ZrDpTiSs1rrSs4HUUgyDOrC45V3A8rIdTEM4ja6wsk4IbOVgt+70Fptq2&#10;vKPr3ucihLBLUUHhfZ1K6bKCDLqRrYkDd7aNQR9gk0vdYBvCTSXf4jiRBksODQXW9FlQdtn/GgVR&#10;PT59tPefTbRdx7ev79NulkedUi+D7n0OwlPn/8VP90aH+Ukygb9vwgl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9+g/EAAAA3QAAAA8AAAAAAAAAAAAAAAAAmAIAAGRycy9k&#10;b3ducmV2LnhtbFBLBQYAAAAABAAEAPUAAACJAwAAAAA=&#10;" fillcolor="#bfbfbf" stroked="f"/>
                  <v:rect id="Rectangle 1666" o:spid="_x0000_s2322" style="position:absolute;left:2018;top:2024;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xr1cIA&#10;AADdAAAADwAAAGRycy9kb3ducmV2LnhtbERP32vCMBB+H/g/hBN8m6kDy6hGqTLBJ2FOUN+O5kyK&#10;zaU00Xb//TIY7O0+vp+3XA+uEU/qQu1ZwWyagSCuvK7ZKDh97V7fQYSIrLHxTAq+KcB6NXpZYqF9&#10;z5/0PEYjUgiHAhXYGNtCylBZchimviVO3M13DmOCnZG6wz6Fu0a+ZVkuHdacGiy2tLVU3Y8Pp+Cj&#10;vR7KuQmyPEd7uftNv7MHo9RkPJQLEJGG+C/+c+91mp/nOfx+k0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GvVwgAAAN0AAAAPAAAAAAAAAAAAAAAAAJgCAABkcnMvZG93&#10;bnJldi54bWxQSwUGAAAAAAQABAD1AAAAhwMAAAAA&#10;" filled="f"/>
                  <v:rect id="Rectangle 1667" o:spid="_x0000_s2323" style="position:absolute;left:2018;top:203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sP7MQA&#10;AADdAAAADwAAAGRycy9kb3ducmV2LnhtbERPTWvCQBC9C/0PyxR6kWaTalOJWaVVKh56afTQ45Ad&#10;k2B2NmQ3mv77bkHwNo/3Ofl6NK24UO8aywqSKAZBXFrdcKXgePh8XoBwHllja5kU/JKD9ephkmOm&#10;7ZW/6VL4SoQQdhkqqL3vMildWZNBF9mOOHAn2xv0AfaV1D1eQ7hp5Uscp9Jgw6Ghxo42NZXnYjAK&#10;Xo2bJ7HcfW2HH6LpxowzLj6Uenoc35cgPI3+Lr659zrMT9M3+P8mnC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7D+zEAAAA3QAAAA8AAAAAAAAAAAAAAAAAmAIAAGRycy9k&#10;b3ducmV2LnhtbFBLBQYAAAAABAAEAPUAAACJAwAAAAA=&#10;" fillcolor="#a5a5a5" stroked="f"/>
                </v:group>
                <v:group id="Group 1668" o:spid="_x0000_s2324" style="position:absolute;left:2137;top:2021;width:94;height:94" coordorigin="2137,2021"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eEI9xgAAAN0A&#10;AAAPAAAAAAAAAAAAAAAAAKoCAABkcnMvZG93bnJldi54bWxQSwUGAAAAAAQABAD6AAAAnQMAAAAA&#10;">
                  <v:rect id="Rectangle 1669" o:spid="_x0000_s2325" style="position:absolute;left:2137;top:202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4BsMA&#10;AADdAAAADwAAAGRycy9kb3ducmV2LnhtbERPS4vCMBC+C/6HMMLeNNVD0K5RFlF2Dz7wAbK3oRnb&#10;ss2kNFmt/94Igrf5+J4znbe2EldqfOlYw3CQgCDOnCk513A6rvpjED4gG6wck4Y7eZjPup0ppsbd&#10;eE/XQ8hFDGGfooYihDqV0mcFWfQDVxNH7uIaiyHCJpemwVsMt5UcJYmSFkuODQXWtCgo+zv8Ww2+&#10;vWTnHW7ytfLfdXleLLe/6qT1R6/9+gQRqA1v8cv9Y+J8pSbw/Cae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4BsMAAADdAAAADwAAAAAAAAAAAAAAAACYAgAAZHJzL2Rv&#10;d25yZXYueG1sUEsFBgAAAAAEAAQA9QAAAIgDAAAAAA==&#10;" fillcolor="#d8d8d8" stroked="f"/>
                  <v:rect id="Rectangle 1670" o:spid="_x0000_s2326" style="position:absolute;left:2137;top:202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PBg8YA&#10;AADdAAAADwAAAGRycy9kb3ducmV2LnhtbESPT2vDMAzF74N9B6NBL6N11o3+yeqWMCiUwQ7NBr2K&#10;WI3DYjnEbpp+++ow2E0Pvd/T02Y3+lYN1McmsIGXWQaKuAq24drAz/d+ugIVE7LFNjAZuFGE3fbx&#10;YYO5DVc+0lCmWkkIxxwNuJS6XOtYOfIYZ6Ejlt059B6TyL7WtserhPtWz7NsoT02LBccdvThqPot&#10;L15qZLfnoVh/lu71VF7orWi/HO2NmTyNxTuoRGP6N//RByvcYin95RsZQW/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PBg8YAAADdAAAADwAAAAAAAAAAAAAAAACYAgAAZHJz&#10;L2Rvd25yZXYueG1sUEsFBgAAAAAEAAQA9QAAAIsDAAAAAA==&#10;" filled="f" strokecolor="#7f7f7f"/>
                  <v:rect id="Rectangle 1671" o:spid="_x0000_s2327" style="position:absolute;left:2199;top:2083;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9q0cQA&#10;AADdAAAADwAAAGRycy9kb3ducmV2LnhtbERPTWvCQBC9F/oflhG8BN2oYGvqKlUq9aZR8Txkp0kw&#10;OxuyWxP99W5B6G0e73Pmy85U4kqNKy0rGA1jEMSZ1SXnCk7HzeAdhPPIGivLpOBGDpaL15c5Jtq2&#10;nNL14HMRQtglqKDwvk6kdFlBBt3Q1sSB+7GNQR9gk0vdYBvCTSXHcTyVBksODQXWtC4ouxx+jYKo&#10;npxX7X2/jXab+Pb1fU5nedQp1e91nx8gPHX+X/x0b3WYP30bwd834QS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fatHEAAAA3QAAAA8AAAAAAAAAAAAAAAAAmAIAAGRycy9k&#10;b3ducmV2LnhtbFBLBQYAAAAABAAEAPUAAACJAwAAAAA=&#10;" fillcolor="#bfbfbf" stroked="f"/>
                  <v:rect id="Rectangle 1672" o:spid="_x0000_s2328" style="position:absolute;left:2199;top:2083;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77C8IA&#10;AADdAAAADwAAAGRycy9kb3ducmV2LnhtbERPTWsCMRC9C/6HMEJvmq1QLatRVqnQk6AWWm/DZpos&#10;bibLJnW3/94Igrd5vM9ZrntXiyu1ofKs4HWSgSAuva7YKPg67cbvIEJE1lh7JgX/FGC9Gg6WmGvf&#10;8YGux2hECuGQowIbY5NLGUpLDsPEN8SJ+/Wtw5hga6RusUvhrpbTLJtJhxWnBosNbS2Vl+OfU/DR&#10;nPfFmwmy+I725+I33c7ujVIvo75YgIjUx6f44f7Uaf5sPoX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fvsLwgAAAN0AAAAPAAAAAAAAAAAAAAAAAJgCAABkcnMvZG93&#10;bnJldi54bWxQSwUGAAAAAAQABAD1AAAAhwMAAAAA&#10;" filled="f"/>
                  <v:rect id="Rectangle 1673" o:spid="_x0000_s2329" style="position:absolute;left:2199;top:2096;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mfMsMA&#10;AADdAAAADwAAAGRycy9kb3ducmV2LnhtbERPS4vCMBC+C/sfwgheRFMfW5euUVZF8eBlq4c9Ds1s&#10;W2wmpYla/70RBG/z8T1nvmxNJa7UuNKygtEwAkGcWV1yruB03A6+QDiPrLGyTAru5GC5+OjMMdH2&#10;xr90TX0uQgi7BBUU3teJlC4ryKAb2po4cP+2MegDbHKpG7yFcFPJcRTF0mDJoaHAmtYFZef0YhR8&#10;GjcdRXJ32Fz+iPpr0044XSnV67Y/3yA8tf4tfrn3OsyPZx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mfMsMAAADdAAAADwAAAAAAAAAAAAAAAACYAgAAZHJzL2Rv&#10;d25yZXYueG1sUEsFBgAAAAAEAAQA9QAAAIgDAAAAAA==&#10;" fillcolor="#a5a5a5" stroked="f"/>
                  <v:rect id="Rectangle 1674" o:spid="_x0000_s2330" style="position:absolute;left:2169;top:2083;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JScUA&#10;AADdAAAADwAAAGRycy9kb3ducmV2LnhtbERPS2vCQBC+C/6HZYRegm6s4iN1FS1KvbU+8Dxkp0kw&#10;OxuyWxP767tCwdt8fM9ZrFpTihvVrrCsYDiIQRCnVhecKTifdv0ZCOeRNZaWScGdHKyW3c4CE20b&#10;PtDt6DMRQtglqCD3vkqkdGlOBt3AVsSB+7a1QR9gnUldYxPCTSlf43giDRYcGnKs6D2n9Hr8MQqi&#10;anTZNL9f++hzF9+3H5fDPItapV567foNhKfWP8X/7r0O8yfTMTy+CS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qMlJxQAAAN0AAAAPAAAAAAAAAAAAAAAAAJgCAABkcnMv&#10;ZG93bnJldi54bWxQSwUGAAAAAAQABAD1AAAAigMAAAAA&#10;" fillcolor="#bfbfbf" stroked="f"/>
                  <v:rect id="Rectangle 1675" o:spid="_x0000_s2331" style="position:absolute;left:2169;top:2083;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jf8IA&#10;AADdAAAADwAAAGRycy9kb3ducmV2LnhtbERPTWsCMRC9F/ofwhR6q1kFtaxG2RYFT0K1oN6GzZgs&#10;bibLJnXXf2+Egrd5vM+ZL3tXiyu1ofKsYDjIQBCXXldsFPzu1x+fIEJE1lh7JgU3CrBcvL7MMde+&#10;4x+67qIRKYRDjgpsjE0uZSgtOQwD3xAn7uxbhzHB1kjdYpfCXS1HWTaRDitODRYb+rZUXnZ/TsGq&#10;OW2LsQmyOER7vPivbm23Rqn3t76YgYjUx6f4373Raf5kOobHN+kE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l2N/wgAAAN0AAAAPAAAAAAAAAAAAAAAAAJgCAABkcnMvZG93&#10;bnJldi54bWxQSwUGAAAAAAQABAD1AAAAhwMAAAAA&#10;" filled="f"/>
                  <v:rect id="Rectangle 1676" o:spid="_x0000_s2332" style="position:absolute;left:2169;top:209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48qsQA&#10;AADdAAAADwAAAGRycy9kb3ducmV2LnhtbERPTWvCQBC9C/0PyxR6kWaTalOJWaVVKh56afTQ45Ad&#10;k2B2NmQ3mv77bkHwNo/3Ofl6NK24UO8aywqSKAZBXFrdcKXgePh8XoBwHllja5kU/JKD9ephkmOm&#10;7ZW/6VL4SoQQdhkqqL3vMildWZNBF9mOOHAn2xv0AfaV1D1eQ7hp5Uscp9Jgw6Ghxo42NZXnYjAK&#10;Xo2bJ7HcfW2HH6LpxowzLj6Uenoc35cgPI3+Lr659zrMT99S+P8mnC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uPKrEAAAA3QAAAA8AAAAAAAAAAAAAAAAAmAIAAGRycy9k&#10;b3ducmV2LnhtbFBLBQYAAAAABAAEAPUAAACJAwAAAAA=&#10;" fillcolor="#a5a5a5" stroked="f"/>
                  <v:rect id="Rectangle 1677" o:spid="_x0000_s2333" style="position:absolute;left:2138;top:2083;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pXPsUA&#10;AADdAAAADwAAAGRycy9kb3ducmV2LnhtbERPS2vCQBC+F/wPyxR6CXVjCz5iVtFS0VuNlZyH7JiE&#10;ZmdDdmtif323IPQ2H99z0vVgGnGlztWWFUzGMQjiwuqaSwXnz93zHITzyBoby6TgRg7Wq9FDiom2&#10;PWd0PflShBB2CSqovG8TKV1RkUE3ti1x4C62M+gD7EqpO+xDuGnkSxxPpcGaQ0OFLb1VVHydvo2C&#10;qH3Nt/3P8RB97OLb+z7PFmU0KPX0OGyWIDwN/l98dx90mD+dzeDvm3CC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elc+xQAAAN0AAAAPAAAAAAAAAAAAAAAAAJgCAABkcnMv&#10;ZG93bnJldi54bWxQSwUGAAAAAAQABAD1AAAAigMAAAAA&#10;" fillcolor="#bfbfbf" stroked="f"/>
                  <v:rect id="Rectangle 1678" o:spid="_x0000_s2334" style="position:absolute;left:2138;top:2083;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M4cYA&#10;AADdAAAADwAAAGRycy9kb3ducmV2LnhtbESPQWvDMAyF74X9B6PBbq2zQbuS1S3ZWGGnwtrCtpuI&#10;NTs0lkPsNum/rw6D3STe03ufVpsxtOpCfWoiG3icFaCI62gbdgaOh+10CSplZIttZDJwpQSb9d1k&#10;haWNA3/SZZ+dkhBOJRrwOXel1qn2FDDNYkcs2m/sA2ZZe6dtj4OEh1Y/FcVCB2xYGjx29OapPu3P&#10;wcB797Or5i7p6iv771N8HbZ+54x5uB+rF1CZxvxv/rv+sIK/eBZc+UZG0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bM4cYAAADdAAAADwAAAAAAAAAAAAAAAACYAgAAZHJz&#10;L2Rvd25yZXYueG1sUEsFBgAAAAAEAAQA9QAAAIsDAAAAAA==&#10;" filled="f"/>
                  <v:rect id="Rectangle 1679" o:spid="_x0000_s2335" style="position:absolute;left:2138;top:2096;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Go2MQA&#10;AADdAAAADwAAAGRycy9kb3ducmV2LnhtbERPTWvCQBC9C/0PyxS8SN1ErdU0q1SLpYdemnrwOGSn&#10;SWh2NmQ3Mf33riB4m8f7nHQ7mFr01LrKsoJ4GoEgzq2uuFBw/Dk8rUA4j6yxtkwK/snBdvMwSjHR&#10;9szf1Ge+ECGEXYIKSu+bREqXl2TQTW1DHLhf2xr0AbaF1C2eQ7ip5SyKltJgxaGhxIb2JeV/WWcU&#10;PBu3iCP58fXenYgmezPMOdspNX4c3l5BeBr8XXxzf+owf/myhus34QS5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xqNjEAAAA3QAAAA8AAAAAAAAAAAAAAAAAmAIAAGRycy9k&#10;b3ducmV2LnhtbFBLBQYAAAAABAAEAPUAAACJAwAAAAA=&#10;" fillcolor="#a5a5a5" stroked="f"/>
                  <v:rect id="Rectangle 1680" o:spid="_x0000_s2336" style="position:absolute;left:2199;top:2052;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a/bccA&#10;AADdAAAADwAAAGRycy9kb3ducmV2LnhtbESPQWvCQBCF7wX/wzJCL6FuqiCauootSr21avE8ZKdJ&#10;MDsbslsT/fXOQehthvfmvW8Wq97V6kJtqDwbeB2loIhzbysuDPwcty8zUCEiW6w9k4ErBVgtB08L&#10;zKzveE+XQyyUhHDI0EAZY5NpHfKSHIaRb4hF+/WtwyhrW2jbYifhrtbjNJ1qhxVLQ4kNfZSUnw9/&#10;zkDSTE7v3e17l3xt0+vm87SfF0lvzPOwX7+BitTHf/PjemcFfzoTfvlGRt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5Gv23HAAAA3QAAAA8AAAAAAAAAAAAAAAAAmAIAAGRy&#10;cy9kb3ducmV2LnhtbFBLBQYAAAAABAAEAPUAAACMAwAAAAA=&#10;" fillcolor="#bfbfbf" stroked="f"/>
                  <v:rect id="Rectangle 1681" o:spid="_x0000_s2337" style="position:absolute;left:2199;top:2052;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kVW8IA&#10;AADdAAAADwAAAGRycy9kb3ducmV2LnhtbERPTYvCMBC9L/gfwgje1tSFFekapYrCngRdQfc2NGNS&#10;bCalydr6740g7G0e73Pmy97V4kZtqDwrmIwzEMSl1xUbBcef7fsMRIjIGmvPpOBOAZaLwdscc+07&#10;3tPtEI1IIRxyVGBjbHIpQ2nJYRj7hjhxF986jAm2RuoWuxTuavmRZVPpsOLUYLGhtaXyevhzCjbN&#10;7674NEEWp2jPV7/qtnZnlBoN++ILRKQ+/otf7m+d5k9nE3h+k06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eRVbwgAAAN0AAAAPAAAAAAAAAAAAAAAAAJgCAABkcnMvZG93&#10;bnJldi54bWxQSwUGAAAAAAQABAD1AAAAhwMAAAAA&#10;" filled="f"/>
                  <v:rect id="Rectangle 1682" o:spid="_x0000_s2338" style="position:absolute;left:2199;top:2065;width:3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BKjsIA&#10;AADdAAAADwAAAGRycy9kb3ducmV2LnhtbERPS4vCMBC+C/6HMIIXWVOflG6j+EDZw1627mGPQzO2&#10;xWZSmqj13xthwdt8fM9J152pxY1aV1lWMBlHIIhzqysuFPyeDh8xCOeRNdaWScGDHKxX/V6KibZ3&#10;/qFb5gsRQtglqKD0vkmkdHlJBt3YNsSBO9vWoA+wLaRu8R7CTS2nUbSUBisODSU2tCspv2RXo2Bh&#10;3HwSyeP3/vpHNNqZbsbZVqnhoNt8gvDU+bf43/2lw/xlPIXXN+E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EqOwgAAAN0AAAAPAAAAAAAAAAAAAAAAAJgCAABkcnMvZG93&#10;bnJldi54bWxQSwUGAAAAAAQABAD1AAAAhwMAAAAA&#10;" fillcolor="#a5a5a5" stroked="f"/>
                  <v:rect id="Rectangle 1683" o:spid="_x0000_s2339" style="position:absolute;left:2169;top:205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QhGsMA&#10;AADdAAAADwAAAGRycy9kb3ducmV2LnhtbERPS4vCMBC+C/sfwix4KZqqIG7XKKsoevOx4nloZtuy&#10;zaQ00VZ/vREEb/PxPWc6b00prlS7wrKCQT8GQZxaXXCm4PS77k1AOI+ssbRMCm7kYD776Ewx0bbh&#10;A12PPhMhhF2CCnLvq0RKl+Zk0PVtRRy4P1sb9AHWmdQ1NiHclHIYx2NpsODQkGNFy5zS/+PFKIiq&#10;0XnR3PfbaLeOb6vN+fCVRa1S3c/25xuEp9a/xS/3Vof548kInt+EE+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QhGsMAAADdAAAADwAAAAAAAAAAAAAAAACYAgAAZHJzL2Rv&#10;d25yZXYueG1sUEsFBgAAAAAEAAQA9QAAAIgDAAAAAA==&#10;" fillcolor="#bfbfbf" stroked="f"/>
                  <v:rect id="Rectangle 1684" o:spid="_x0000_s2340" style="position:absolute;left:2169;top:205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2w8IA&#10;AADdAAAADwAAAGRycy9kb3ducmV2LnhtbERPS2sCMRC+C/6HMIXeNNvSiqxGWUsFT4IPsL0NmzFZ&#10;3EyWTequ/74RBG/z8T1nvuxdLa7UhsqzgrdxBoK49Lpio+B4WI+mIEJE1lh7JgU3CrBcDAdzzLXv&#10;eEfXfTQihXDIUYGNscmlDKUlh2HsG+LEnX3rMCbYGqlb7FK4q+V7lk2kw4pTg8WGviyVl/2fU/Dd&#10;/G6LTxNkcYr25+JX3dpujVKvL30xAxGpj0/xw73Raf5k+gH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rbDwgAAAN0AAAAPAAAAAAAAAAAAAAAAAJgCAABkcnMvZG93&#10;bnJldi54bWxQSwUGAAAAAAQABAD1AAAAhwMAAAAA&#10;" filled="f"/>
                  <v:rect id="Rectangle 1685" o:spid="_x0000_s2341" style="position:absolute;left:2169;top:2065;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nS+sEA&#10;AADdAAAADwAAAGRycy9kb3ducmV2LnhtbERPy6rCMBDdC/5DGMGNaKpXRapRfHDFhRurC5dDM7bF&#10;ZlKaqL1/fyMI7uZwnrNYNaYUT6pdYVnBcBCBIE6tLjhTcDn/9mcgnEfWWFomBX/kYLVstxYYa/vi&#10;Ez0Tn4kQwi5GBbn3VSylS3My6Aa2Ig7czdYGfYB1JnWNrxBuSjmKoqk0WHBoyLGibU7pPXkYBRPj&#10;xsNI7o+7x5WotzXNDycbpbqdZj0H4anxX/HHfdBh/nQ2gfc34QS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p0vrBAAAA3QAAAA8AAAAAAAAAAAAAAAAAmAIAAGRycy9kb3du&#10;cmV2LnhtbFBLBQYAAAAABAAEAPUAAACGAwAAAAA=&#10;" fillcolor="#a5a5a5" stroked="f"/>
                  <v:rect id="Rectangle 1686" o:spid="_x0000_s2342" style="position:absolute;left:2138;top:205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OCgsUA&#10;AADdAAAADwAAAGRycy9kb3ducmV2LnhtbERPTWvCQBC9C/0PyxR6Cc2mLQQbXaUtSr3ZWPE8ZMck&#10;mJ0N2TWJ/nq3UPA2j/c58+VoGtFT52rLCl7iBARxYXXNpYL97/p5CsJ5ZI2NZVJwIQfLxcNkjpm2&#10;A+fU73wpQgi7DBVU3reZlK6oyKCLbUscuKPtDPoAu1LqDocQbhr5miSpNFhzaKiwpa+KitPubBRE&#10;7dvhc7j+bKLtOrmsvg/5exmNSj09jh8zEJ5Gfxf/uzc6zE+nKfx9E0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44KCxQAAAN0AAAAPAAAAAAAAAAAAAAAAAJgCAABkcnMv&#10;ZG93bnJldi54bWxQSwUGAAAAAAQABAD1AAAAigMAAAAA&#10;" fillcolor="#bfbfbf" stroked="f"/>
                  <v:rect id="Rectangle 1687" o:spid="_x0000_s2343" style="position:absolute;left:2138;top:2052;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wotMIA&#10;AADdAAAADwAAAGRycy9kb3ducmV2LnhtbERPS2sCMRC+C/6HMIXeNFuhVlajrFLBk+ADbG/DZkwW&#10;N5Nlk7rrv28KQm/z8T1nsepdLe7UhsqzgrdxBoK49Lpio+B82o5mIEJE1lh7JgUPCrBaDgcLzLXv&#10;+ED3YzQihXDIUYGNscmlDKUlh2HsG+LEXX3rMCbYGqlb7FK4q+Uky6bSYcWpwWJDG0vl7fjjFHw2&#10;3/vi3QRZXKL9uvl1t7V7o9TrS1/MQUTq47/46d7pNH86+4C/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3Ci0wgAAAN0AAAAPAAAAAAAAAAAAAAAAAJgCAABkcnMvZG93&#10;bnJldi54bWxQSwUGAAAAAAQABAD1AAAAhwMAAAAA&#10;" filled="f"/>
                  <v:rect id="Rectangle 1688" o:spid="_x0000_s2344" style="position:absolute;left:2138;top:2065;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9ZMUA&#10;AADdAAAADwAAAGRycy9kb3ducmV2LnhtbESPMW/CQAyF90r9DydXYqngArQRChyopQJ1YCFlYLRy&#10;JonI+aLcAem/xwMSm633/N7nxap3jbpSF2rPBsajBBRx4W3NpYHD32Y4AxUissXGMxn4pwCr5evL&#10;AjPrb7ynax5LJSEcMjRQxdhmWoeiIodh5Fti0U6+cxhl7UptO7xJuGv0JElS7bBmaaiwpXVFxTm/&#10;OAOfLnyME73d/VyORO9r1085/zZm8NZ/zUFF6uPT/Lj+tYKfzgRXvpER9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KH1kxQAAAN0AAAAPAAAAAAAAAAAAAAAAAJgCAABkcnMv&#10;ZG93bnJldi54bWxQSwUGAAAAAAQABAD1AAAAigMAAAAA&#10;" fillcolor="#a5a5a5" stroked="f"/>
                  <v:rect id="Rectangle 1689" o:spid="_x0000_s2345" style="position:absolute;left:2199;top:202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wW8MMA&#10;AADdAAAADwAAAGRycy9kb3ducmV2LnhtbERPS4vCMBC+L/gfwgheiqarIFqNoouit10feB6asS02&#10;k9JEW/31ZmFhb/PxPWe+bE0pHlS7wrKCz0EMgji1uuBMwfm07U9AOI+ssbRMCp7kYLnofMwx0bbh&#10;Az2OPhMhhF2CCnLvq0RKl+Zk0A1sRRy4q60N+gDrTOoamxBuSjmM47E0WHBoyLGir5zS2/FuFETV&#10;6LJuXj/76HsbPze7y2GaRa1SvW67moHw1Pp/8Z97r8P88WQKv9+EE+Ti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wW8MMAAADdAAAADwAAAAAAAAAAAAAAAACYAgAAZHJzL2Rv&#10;d25yZXYueG1sUEsFBgAAAAAEAAQA9QAAAIgDAAAAAA==&#10;" fillcolor="#bfbfbf" stroked="f"/>
                  <v:rect id="Rectangle 1690" o:spid="_x0000_s2346" style="position:absolute;left:2199;top:2021;width:30;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wmHcYA&#10;AADdAAAADwAAAGRycy9kb3ducmV2LnhtbESPQWvDMAyF74X9B6PBbq2zQcua1S3ZWGGnwtrCtpuI&#10;NTs0lkPsNum/rw6D3STe03ufVpsxtOpCfWoiG3icFaCI62gbdgaOh+30GVTKyBbbyGTgSgk267vJ&#10;CksbB/6kyz47JSGcSjTgc+5KrVPtKWCaxY5YtN/YB8yy9k7bHgcJD61+KoqFDtiwNHjs6M1Tfdqf&#10;g4H37mdXzV3S1Vf236f4Omz9zhnzcD9WL6Ayjfnf/Hf9YQV/sRR++UZG0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wmHcYAAADdAAAADwAAAAAAAAAAAAAAAACYAgAAZHJz&#10;L2Rvd25yZXYueG1sUEsFBgAAAAAEAAQA9QAAAIsDAAAAAA==&#10;" filled="f"/>
                  <v:rect id="Rectangle 1691" o:spid="_x0000_s2347" style="position:absolute;left:2199;top:2033;width:30;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tCJMQA&#10;AADdAAAADwAAAGRycy9kb3ducmV2LnhtbERPTWvCQBC9C/6HZYRepNmk2tCmrqFVKh56afTQ45Cd&#10;JqHZ2ZDdaPz3bkHwNo/3Oat8NK04Ue8aywqSKAZBXFrdcKXgePh8fAHhPLLG1jIpuJCDfD2drDDT&#10;9szfdCp8JUIIuwwV1N53mZSurMmgi2xHHLhf2xv0AfaV1D2eQ7hp5VMcp9Jgw6Ghxo42NZV/xWAU&#10;PBu3TGK5+9oOP0TzjRkXXHwo9TAb399AeBr9XXxz73WYn74m8P9NOEG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LQiTEAAAA3QAAAA8AAAAAAAAAAAAAAAAAmAIAAGRycy9k&#10;b3ducmV2LnhtbFBLBQYAAAAABAAEAPUAAACJAwAAAAA=&#10;" fillcolor="#a5a5a5" stroked="f"/>
                  <v:rect id="Rectangle 1692" o:spid="_x0000_s2348" style="position:absolute;left:2169;top:2021;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ESXMMA&#10;AADdAAAADwAAAGRycy9kb3ducmV2LnhtbERPTYvCMBC9C/6HMIKXoqkKsnaNoqLozVUXz0Mz25Zt&#10;JqWJtvrrNwuCt3m8z5kvW1OKO9WusKxgNIxBEKdWF5wp+L7sBh8gnEfWWFomBQ9ysFx0O3NMtG34&#10;RPezz0QIYZeggtz7KpHSpTkZdENbEQfux9YGfYB1JnWNTQg3pRzH8VQaLDg05FjRJqf093wzCqJq&#10;cl03z69DdNzFj+3+epplUatUv9euPkF4av1b/HIfdJg/nY3h/5tw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ESXMMAAADdAAAADwAAAAAAAAAAAAAAAACYAgAAZHJzL2Rv&#10;d25yZXYueG1sUEsFBgAAAAAEAAQA9QAAAIgDAAAAAA==&#10;" fillcolor="#bfbfbf" stroked="f"/>
                  <v:rect id="Rectangle 1693" o:spid="_x0000_s2349" style="position:absolute;left:2169;top:2021;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64asMA&#10;AADdAAAADwAAAGRycy9kb3ducmV2LnhtbERPTWsCMRC9C/6HMEJvmq1S0a1RVlHoSagWam/DZpos&#10;bibLJrrbf98UCt7m8T5nteldLe7UhsqzgudJBoK49Lpio+DjfBgvQISIrLH2TAp+KMBmPRysMNe+&#10;43e6n6IRKYRDjgpsjE0uZSgtOQwT3xAn7tu3DmOCrZG6xS6Fu1pOs2wuHVacGiw2tLNUXk83p2Df&#10;fB2LFxNk8Rnt5eq33cEejVJPo754BRGpjw/xv/tNp/nz5Q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64asMAAADdAAAADwAAAAAAAAAAAAAAAACYAgAAZHJzL2Rv&#10;d25yZXYueG1sUEsFBgAAAAAEAAQA9QAAAIgDAAAAAA==&#10;" filled="f"/>
                  <v:rect id="Rectangle 1694" o:spid="_x0000_s2350" style="position:absolute;left:2169;top:203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zhvMQA&#10;AADdAAAADwAAAGRycy9kb3ducmV2LnhtbERPTWvCQBC9C/6HZQpeSt3YRqnRVWzE4sGLaQ8eh+yY&#10;hGZnQ3ZN0n/vFgre5vE+Z70dTC06al1lWcFsGoEgzq2uuFDw/XV4eQfhPLLG2jIp+CUH2814tMZE&#10;257P1GW+ECGEXYIKSu+bREqXl2TQTW1DHLirbQ36ANtC6hb7EG5q+RpFC2mw4tBQYkNpSflPdjMK&#10;5sbFs0h+nva3C9FzaoY3zj6UmjwNuxUIT4N/iP/dRx3mL5Yx/H0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84bzEAAAA3QAAAA8AAAAAAAAAAAAAAAAAmAIAAGRycy9k&#10;b3ducmV2LnhtbFBLBQYAAAAABAAEAPUAAACJAwAAAAA=&#10;" fillcolor="#a5a5a5" stroked="f"/>
                  <v:rect id="Rectangle 1695" o:spid="_x0000_s2351" style="position:absolute;left:2138;top:2021;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KKMUA&#10;AADdAAAADwAAAGRycy9kb3ducmV2LnhtbERPS2vCQBC+F/oflil4CbqpUmmiq1Sp6K31Qc5DdpqE&#10;ZmdDdmuiv94VhN7m43vOfNmbWpypdZVlBa+jGARxbnXFhYLTcTN8B+E8ssbaMim4kIPl4vlpjqm2&#10;He/pfPCFCCHsUlRQet+kUrq8JINuZBviwP3Y1qAPsC2kbrEL4aaW4zieSoMVh4YSG1qXlP8e/oyC&#10;qJlkq+76vYu+NvHlc5vtkyLqlRq89B8zEJ56/y9+uHc6zJ8mb3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6IooxQAAAN0AAAAPAAAAAAAAAAAAAAAAAJgCAABkcnMv&#10;ZG93bnJldi54bWxQSwUGAAAAAAQABAD1AAAAigMAAAAA&#10;" fillcolor="#bfbfbf" stroked="f"/>
                  <v:rect id="Rectangle 1696" o:spid="_x0000_s2352" style="position:absolute;left:2138;top:2021;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b8sIA&#10;AADdAAAADwAAAGRycy9kb3ducmV2LnhtbERP32vCMBB+F/wfwg32pumElVmNUmWCT4Ju4PZ2NGdS&#10;bC6lyWz975eBsLf7+H7ecj24RtyoC7VnBS/TDARx5XXNRsHnx27yBiJEZI2NZ1JwpwDr1Xi0xEL7&#10;no90O0UjUgiHAhXYGNtCylBZchimviVO3MV3DmOCnZG6wz6Fu0bOsiyXDmtODRZb2lqqrqcfp+C9&#10;/T6UrybI8hzt19Vv+p09GKWen4ZyASLSEP/FD/dep/n5PIe/b9IJ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SRvywgAAAN0AAAAPAAAAAAAAAAAAAAAAAJgCAABkcnMvZG93&#10;bnJldi54bWxQSwUGAAAAAAQABAD1AAAAhwMAAAAA&#10;" filled="f"/>
                  <v:rect id="Rectangle 1697" o:spid="_x0000_s2353" style="position:absolute;left:2138;top:203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5/y8QA&#10;AADdAAAADwAAAGRycy9kb3ducmV2LnhtbERPTWvCQBC9C/0PyxS8SN1ErdU0q1SLpYdemnrwOGSn&#10;SWh2NmQ3Mf33riB4m8f7nHQ7mFr01LrKsoJ4GoEgzq2uuFBw/Dk8rUA4j6yxtkwK/snBdvMwSjHR&#10;9szf1Ge+ECGEXYIKSu+bREqXl2TQTW1DHLhf2xr0AbaF1C2eQ7ip5SyKltJgxaGhxIb2JeV/WWcU&#10;PBu3iCP58fXenYgmezPMOdspNX4c3l5BeBr8XXxzf+owf7l+ges34QS5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uf8vEAAAA3QAAAA8AAAAAAAAAAAAAAAAAmAIAAGRycy9k&#10;b3ducmV2LnhtbFBLBQYAAAAABAAEAPUAAACJAwAAAAA=&#10;" fillcolor="#a5a5a5" stroked="f"/>
                </v:group>
                <v:rect id="Rectangle 1698" o:spid="_x0000_s2354" style="position:absolute;left:1;top:1;width:2232;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qG8YA&#10;AADdAAAADwAAAGRycy9kb3ducmV2LnhtbESPQWvDMAyF74X9B6PBbq2zQcua1S3ZWGGnwtrCtpuI&#10;NTs0lkPsNum/rw6D3STe03ufVpsxtOpCfWoiG3icFaCI62gbdgaOh+30GVTKyBbbyGTgSgk267vJ&#10;CksbB/6kyz47JSGcSjTgc+5KrVPtKWCaxY5YtN/YB8yy9k7bHgcJD61+KoqFDtiwNHjs6M1Tfdqf&#10;g4H37mdXzV3S1Vf236f4Omz9zhnzcD9WL6Ayjfnf/Hf9YQV/sRRc+UZG0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qG8YAAADdAAAADwAAAAAAAAAAAAAAAACYAgAAZHJz&#10;L2Rvd25yZXYueG1sUEsFBgAAAAAEAAQA9QAAAIsDAAAAAA==&#10;" filled="f"/>
                <v:rect id="Rectangle 1699" o:spid="_x0000_s2355" style="position:absolute;left:2181;top:347;width:48;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P5qcMA&#10;AADdAAAADwAAAGRycy9kb3ducmV2LnhtbERPS2sCMRC+C/0PYQq9aWKri7tulFIQCtZDVfA6bGYf&#10;uJlsN1G3/74RhN7m43tOvh5sK67U+8axhulEgSAunGm40nA8bMYLED4gG2wdk4Zf8rBePY1yzIy7&#10;8Tdd96ESMYR9hhrqELpMSl/UZNFPXEccudL1FkOEfSVNj7cYblv5qlQiLTYcG2rs6KOm4ry/WA2Y&#10;zMzPrnz7OmwvCabVoDbzk9L65Xl4X4IINIR/8cP9aeL8JE3h/k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P5qcMAAADdAAAADwAAAAAAAAAAAAAAAACYAgAAZHJzL2Rv&#10;d25yZXYueG1sUEsFBgAAAAAEAAQA9QAAAIgDAAAAAA==&#10;" stroked="f"/>
                <v:rect id="Rectangle 1700" o:spid="_x0000_s2356" style="position:absolute;left:2181;top:347;width:48;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e8B8YA&#10;AADdAAAADwAAAGRycy9kb3ducmV2LnhtbESPS2vDMBCE74X+B7GF3mq5hT5wogS3NJBTIA9oe1us&#10;jWRirYylxs6/7x4Cve0yszPfzpdT6NSZhtRGNvBYlKCIm2hbdgYO+9XDG6iUkS12kcnAhRIsF7c3&#10;c6xsHHlL5112SkI4VWjA59xXWqfGU8BUxJ5YtGMcAmZZB6ftgKOEh04/leWLDtiyNHjs6cNTc9r9&#10;BgOf/c+mfnZJ11/Zf5/i+7jyG2fM/d1Uz0BlmvK/+Xq9toL/Wgq/fCM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e8B8YAAADdAAAADwAAAAAAAAAAAAAAAACYAgAAZHJz&#10;L2Rvd25yZXYueG1sUEsFBgAAAAAEAAQA9QAAAIsDAAAAAA==&#10;" filled="f"/>
                <v:rect id="Rectangle 1701" o:spid="_x0000_s2357" style="position:absolute;left:2219;top:371;width:284;height: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7o/MQA&#10;AADdAAAADwAAAGRycy9kb3ducmV2LnhtbERPTWvCQBC9F/wPyxR6KbrRQy2paxBRKVSQRkV6G7LT&#10;bEh2NmS3Mf77rlDobR7vcxbZYBvRU+crxwqmkwQEceF0xaWC03E7fgXhA7LGxjEpuJGHbDl6WGCq&#10;3ZU/qc9DKWII+xQVmBDaVEpfGLLoJ64ljty36yyGCLtS6g6vMdw2cpYkL9JixbHBYEtrQ0Wd/1gF&#10;K3n54n3+0Z+tucmLfq7tYbdR6ulxWL2BCDSEf/Gf+13H+fNkCvdv4gl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6PzEAAAA3QAAAA8AAAAAAAAAAAAAAAAAmAIAAGRycy9k&#10;b3ducmV2LnhtbFBLBQYAAAAABAAEAPUAAACJAwAAAAA=&#10;" fillcolor="#f2f2f2" stroked="f"/>
                <v:rect id="Rectangle 1702" o:spid="_x0000_s2358" style="position:absolute;left:2219;top:371;width:284;height: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mH68MA&#10;AADdAAAADwAAAGRycy9kb3ducmV2LnhtbERP32vCMBB+F/Y/hBvsTdMV1NEZSycKexLmBtvejuaW&#10;FJtLaaKt/70RBr7dx/fzVuXoWnGmPjSeFTzPMhDEtdcNGwVfn7vpC4gQkTW2nknBhQKU64fJCgvt&#10;B/6g8yEakUI4FKjAxtgVUobaksMw8x1x4v587zAm2BupexxSuGtlnmUL6bDh1GCxo42l+ng4OQXb&#10;7ndfzU2Q1Xe0P0f/Nuzs3ij19DhWryAijfEu/ne/6zR/meVw+yadIN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mH68MAAADdAAAADwAAAAAAAAAAAAAAAACYAgAAZHJzL2Rv&#10;d25yZXYueG1sUEsFBgAAAAAEAAQA9QAAAIgDAAAAAA==&#10;" filled="f"/>
                <v:rect id="Rectangle 1703" o:spid="_x0000_s2359" style="position:absolute;left:2207;top:609;width:24;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BUWcQA&#10;AADdAAAADwAAAGRycy9kb3ducmV2LnhtbERPTWvCQBC9C/0Pywje6q61jZq6CSIIhdaDsdDrkB2T&#10;0OxszK6a/vtuoeBtHu9z1vlgW3Gl3jeONcymCgRx6UzDlYbP4+5xCcIHZIOtY9LwQx7y7GG0xtS4&#10;Gx/oWoRKxBD2KWqoQ+hSKX1Zk0U/dR1x5E6utxgi7CtperzFcNvKJ6USabHh2FBjR9uayu/iYjVg&#10;8mzO+9P84/h+SXBVDWr38qW0noyHzSuIQEO4i//dbybOX6g5/H0TT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gVFnEAAAA3QAAAA8AAAAAAAAAAAAAAAAAmAIAAGRycy9k&#10;b3ducmV2LnhtbFBLBQYAAAAABAAEAPUAAACJAwAAAAA=&#10;" stroked="f"/>
                <v:rect id="Rectangle 1704" o:spid="_x0000_s2360" style="position:absolute;left:2207;top:609;width:24;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6BMIA&#10;AADdAAAADwAAAGRycy9kb3ducmV2LnhtbERPTWsCMRC9F/ofwhS81WyLrbIaZVsqeBKqgnobNmOy&#10;uJksm9Rd/30jCN7m8T5ntuhdLS7UhsqzgrdhBoK49Lpio2C3Xb5OQISIrLH2TAquFGAxf36aYa59&#10;x7902UQjUgiHHBXYGJtcylBachiGviFO3Mm3DmOCrZG6xS6Fu1q+Z9mndFhxarDY0Lel8rz5cwp+&#10;muO6+DBBFvtoD2f/1S3t2ig1eOmLKYhIfXyI7+6VTvPH2Qhu36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LoEwgAAAN0AAAAPAAAAAAAAAAAAAAAAAJgCAABkcnMvZG93&#10;bnJldi54bWxQSwUGAAAAAAQABAD1AAAAhwMAAAAA&#10;" filled="f"/>
                <v:rect id="Rectangle 1705" o:spid="_x0000_s2361" style="position:absolute;left:2207;top:347;width:24;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VptsIA&#10;AADdAAAADwAAAGRycy9kb3ducmV2LnhtbERPS4vCMBC+L/gfwgje1sRX1WoUEQRh14O6sNehGdti&#10;M6lN1PrvNwsLe5uP7znLdWsr8aDGl441DPoKBHHmTMm5hq/z7n0Gwgdkg5Vj0vAiD+tV522JqXFP&#10;PtLjFHIRQ9inqKEIoU6l9FlBFn3f1cSRu7jGYoiwyaVp8BnDbSWHSiXSYsmxocCatgVl19PdasBk&#10;bG6Hy+jz/HFPcJ63ajf5Vlr3uu1mASJQG/7Ff+69ifOnagK/38QT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Wm2wgAAAN0AAAAPAAAAAAAAAAAAAAAAAJgCAABkcnMvZG93&#10;bnJldi54bWxQSwUGAAAAAAQABAD1AAAAhwMAAAAA&#10;" stroked="f"/>
                <v:rect id="Rectangle 1706" o:spid="_x0000_s2362" style="position:absolute;left:2207;top:347;width:24;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KB6MMA&#10;AADdAAAADwAAAGRycy9kb3ducmV2LnhtbERP32vCMBB+F/Y/hBvsTdMNpqOaSjcm7EmYCtO3ozmT&#10;0uZSmsx2/70RBr7dx/fzVuvRteJCfag9K3ieZSCIK69rNgoO+830DUSIyBpbz6TgjwKsi4fJCnPt&#10;B/6myy4akUI45KjAxtjlUobKksMw8x1x4s6+dxgT7I3UPQ4p3LXyJcvm0mHNqcFiRx+Wqmb36xR8&#10;dqdt+WqCLH+iPTb+fdjYrVHq6XEslyAijfEu/nd/6TR/kc3h9k06QR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KB6MMAAADdAAAADwAAAAAAAAAAAAAAAACYAgAAZHJzL2Rv&#10;d25yZXYueG1sUEsFBgAAAAAEAAQA9QAAAIgDAAAAAA==&#10;" filled="f"/>
                <v:rect id="Rectangle 1707" o:spid="_x0000_s2363" style="position:absolute;left:1957;top:1117;width:149;height: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l2NcQA&#10;AADdAAAADwAAAGRycy9kb3ducmV2LnhtbESPT2sCMRDF70K/Q5hCb5roQe1qFBGU0kv9U/A6bMbs&#10;4maybKK7++2bguBthvd+b94s152rxIOaUHrWMB4pEMS5NyVbDb/n3XAOIkRkg5Vn0tBTgPXqbbDE&#10;zPiWj/Q4RStSCIcMNRQx1pmUIS/IYRj5mjhpV984jGltrDQNtincVXKi1FQ6LDldKLCmbUH57XR3&#10;qUa/p++epf2czi9WtZNDp35arT/eu80CRKQuvsxP+sskbqZm8P9NGk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5djXEAAAA3QAAAA8AAAAAAAAAAAAAAAAAmAIAAGRycy9k&#10;b3ducmV2LnhtbFBLBQYAAAAABAAEAPUAAACJAwAAAAA=&#10;" filled="f" stroked="f">
                  <v:textbox inset="0,0,0,0">
                    <w:txbxContent>
                      <w:p w14:paraId="6644F302" w14:textId="77777777" w:rsidR="00FA11DD" w:rsidRPr="00D7664D" w:rsidRDefault="00FA11DD" w:rsidP="00680DE7">
                        <w:pPr>
                          <w:pStyle w:val="NormalWeb"/>
                          <w:spacing w:before="0" w:beforeAutospacing="0" w:after="0" w:afterAutospacing="0"/>
                          <w:rPr>
                            <w:color w:val="BFBFBF" w:themeColor="background1" w:themeShade="BF"/>
                            <w:sz w:val="10"/>
                          </w:rPr>
                        </w:pPr>
                        <w:r w:rsidRPr="00FB3E5D">
                          <w:rPr>
                            <w:color w:val="BFBFBF" w:themeColor="background1" w:themeShade="BF"/>
                            <w:position w:val="1"/>
                            <w:szCs w:val="72"/>
                          </w:rPr>
                          <w:t>Office</w:t>
                        </w:r>
                      </w:p>
                    </w:txbxContent>
                  </v:textbox>
                </v:rect>
                <v:rect id="Rectangle 1708" o:spid="_x0000_s2364" style="position:absolute;left:1873;top:770;width:359;height: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wAcYA&#10;AADdAAAADwAAAGRycy9kb3ducmV2LnhtbESPS2vDMBCE74X+B7GF3mq5hT5wogS3NJBTIA9oe1us&#10;jWRirYylxs6/7x4Cve0yszPfzpdT6NSZhtRGNvBYlKCIm2hbdgYO+9XDG6iUkS12kcnAhRIsF7c3&#10;c6xsHHlL5112SkI4VWjA59xXWqfGU8BUxJ5YtGMcAmZZB6ftgKOEh04/leWLDtiyNHjs6cNTc9r9&#10;BgOf/c+mfnZJ11/Zf5/i+7jyG2fM/d1Uz0BlmvK/+Xq9toL/WgqufCM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nGwAcYAAADdAAAADwAAAAAAAAAAAAAAAACYAgAAZHJz&#10;L2Rvd25yZXYueG1sUEsFBgAAAAAEAAQA9QAAAIsDAAAAAA==&#10;" filled="f"/>
                <v:shape id="Freeform 1709" o:spid="_x0000_s2365" style="position:absolute;left:2027;top:1713;width:22;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6yc8QA&#10;AADdAAAADwAAAGRycy9kb3ducmV2LnhtbERPTWsCMRC9F/wPYQpepCZWsO3WKCLVCoLQ1Utvw2bc&#10;XUwmyybq+u8bQehtHu9zpvPOWXGhNtSeNYyGCgRx4U3NpYbDfvXyDiJEZIPWM2m4UYD5rPc0xcz4&#10;K//QJY+lSCEcMtRQxdhkUoaiIodh6BvixB196zAm2JbStHhN4c7KV6Um0mHNqaHChpYVFaf87DSs&#10;B99bdTuuRrYbn+zvJi52+Vepdf+5W3yCiNTFf/HDvTFp/pv6gPs36QQ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snPEAAAA3QAAAA8AAAAAAAAAAAAAAAAAmAIAAGRycy9k&#10;b3ducmV2LnhtbFBLBQYAAAAABAAEAPUAAACJAwAAAAA=&#10;" path="m225,371r-170,l55,371c25,371,,344,,310v,,,,,l,310,,60r,c,27,25,,55,r,l225,r,c256,,281,27,281,60r,l281,310r,c281,344,256,371,225,371xe" fillcolor="black" strokeweight="0">
                  <v:path arrowok="t" o:connecttype="custom" o:connectlocs="18,30;4,30;4,30;0,25;0,25;0,25;0,5;0,5;4,0;4,0;18,0;18,0;22,5;22,5;22,25;22,25;18,30" o:connectangles="0,0,0,0,0,0,0,0,0,0,0,0,0,0,0,0,0"/>
                </v:shape>
                <v:shape id="Freeform 1710" o:spid="_x0000_s2366" style="position:absolute;left:2027;top:1713;width:22;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79sUA&#10;AADdAAAADwAAAGRycy9kb3ducmV2LnhtbESPQU/DMAyF70j7D5EncWNpOQDrlk1QhMSFwwoaHK3G&#10;ayoap0qyrvx7fEDiZus9v/d5u5/9oCaKqQ9soFwVoIjbYHvuDHy8v9w8gEoZ2eIQmAz8UIL9bnG1&#10;xcqGCx9oanKnJIRThQZczmOldWodeUyrMBKLdgrRY5Y1dtpGvEi4H/RtUdxpjz1Lg8ORakftd3P2&#10;Br7c57EuG/+2joXux/r8ND3XB2Oul/PjBlSmOf+b/65freDfl8Iv38gI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9nv2xQAAAN0AAAAPAAAAAAAAAAAAAAAAAJgCAABkcnMv&#10;ZG93bnJldi54bWxQSwUGAAAAAAQABAD1AAAAigMAAAAA&#10;" path="m225,371r-170,l55,371c25,371,,344,,310v,,,,,l,310,,60r,c,27,25,,55,r,l225,r,c256,,281,27,281,60r,l281,310r,c281,344,256,371,225,371xe" filled="f">
                  <v:stroke joinstyle="miter"/>
                  <v:path arrowok="t" o:connecttype="custom" o:connectlocs="18,30;4,30;4,30;0,25;0,25;0,25;0,5;0,5;4,0;4,0;18,0;18,0;22,5;22,5;22,25;22,25;18,30" o:connectangles="0,0,0,0,0,0,0,0,0,0,0,0,0,0,0,0,0"/>
                </v:shape>
                <v:shape id="Freeform 1711" o:spid="_x0000_s2367" style="position:absolute;left:2026;top:1626;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88/MMA&#10;AADdAAAADwAAAGRycy9kb3ducmV2LnhtbERPTYvCMBC9L/gfwgjeNO0eVKpRRJDVwy5YRfA2NGNb&#10;bSa1iVr/vRGEvc3jfc503ppK3KlxpWUF8SACQZxZXXKuYL9b9ccgnEfWWFkmBU9yMJ91vqaYaPvg&#10;Ld1Tn4sQwi5BBYX3dSKlywoy6Aa2Jg7cyTYGfYBNLnWDjxBuKvkdRUNpsOTQUGBNy4KyS3ozCqrx&#10;AU/Ha3b9+Rs9135zTg+/21SpXrddTEB4av2/+ONe6zB/FMfw/iac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88/MMAAADdAAAADwAAAAAAAAAAAAAAAACYAgAAZHJzL2Rv&#10;d25yZXYueG1sUEsFBgAAAAAEAAQA9QAAAIgDAAAAAA==&#10;" path="m175,371r-132,l43,371c19,371,,350,,324v,,,,,l,324,,47r,c,21,19,,43,r,l175,r,c199,,218,21,218,47r,l218,324r,c218,350,199,371,175,371xe" fillcolor="black" strokeweight="0">
                  <v:path arrowok="t" o:connecttype="custom" o:connectlocs="14,30;3,30;3,30;0,26;0,26;0,26;0,4;0,4;3,0;3,0;14,0;14,0;17,4;17,4;17,26;17,26;14,30" o:connectangles="0,0,0,0,0,0,0,0,0,0,0,0,0,0,0,0,0"/>
                </v:shape>
                <v:shape id="Freeform 1712" o:spid="_x0000_s2368" style="position:absolute;left:2026;top:1626;width:17;height:30;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DjcMA&#10;AADdAAAADwAAAGRycy9kb3ducmV2LnhtbERP22oCMRB9L/gPYYS+1awKVbdGKWLBssX7BwybcXfb&#10;zWRJoq5/3wiCb3M415nOW1OLCzlfWVbQ7yUgiHOrKy4UHA9fb2MQPiBrrC2Tght5mM86L1NMtb3y&#10;ji77UIgYwj5FBWUITSqlz0sy6Hu2IY7cyTqDIUJXSO3wGsNNLQdJ8i4NVhwbSmxoUVL+tz8bBUt/&#10;zH43w9N28pN/Z+N15tbDzUip1277+QEiUBue4od7peP8UX8A92/iCX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DjcMAAADdAAAADwAAAAAAAAAAAAAAAACYAgAAZHJzL2Rv&#10;d25yZXYueG1sUEsFBgAAAAAEAAQA9QAAAIgDAAAAAA==&#10;" path="m175,371r-132,l43,371c19,371,,350,,324v,,,,,l,324,,47r,c,21,19,,43,r,l175,r,c199,,218,21,218,47r,l218,324r,c218,350,199,371,175,371xe" filled="f">
                  <v:stroke joinstyle="miter"/>
                  <v:path arrowok="t" o:connecttype="custom" o:connectlocs="14,30;3,30;3,30;0,26;0,26;0,26;0,4;0,4;3,0;3,0;14,0;14,0;17,4;17,4;17,26;17,26;14,30" o:connectangles="0,0,0,0,0,0,0,0,0,0,0,0,0,0,0,0,0"/>
                </v:shape>
                <v:shape id="Freeform 1713" o:spid="_x0000_s2369" style="position:absolute;left:2111;top:1628;width:17;height:29;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HEMUA&#10;AADdAAAADwAAAGRycy9kb3ducmV2LnhtbERPTWvCQBC9F/oflin0VjdpQSW6ihRK7UHBVARvQ3ZM&#10;otnZJLs1yb93BaG3ebzPmS97U4krta60rCAeRSCIM6tLzhXsf7/epiCcR9ZYWSYFAzlYLp6f5pho&#10;2/GOrqnPRQhhl6CCwvs6kdJlBRl0I1sTB+5kW4M+wDaXusUuhJtKvkfRWBosOTQUWNNnQdkl/TMK&#10;qukBT8cma763k2Htf87pYbNLlXp96VczEJ56/y9+uNc6zJ/EH3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EQcQxQAAAN0AAAAPAAAAAAAAAAAAAAAAAJgCAABkcnMv&#10;ZG93bnJldi54bWxQSwUGAAAAAAQABAD1AAAAigMAAAAA&#10;" path="m175,371r-132,l43,371c19,371,,350,,324v,,,,,l,324,,46r,c,21,19,,43,r,l175,r,c199,,218,21,218,46r,l218,324r,c218,350,199,371,175,371xe" fillcolor="black" strokeweight="0">
                  <v:path arrowok="t" o:connecttype="custom" o:connectlocs="14,29;3,29;3,29;0,25;0,25;0,25;0,4;0,4;3,0;3,0;14,0;14,0;17,4;17,4;17,25;17,25;14,29" o:connectangles="0,0,0,0,0,0,0,0,0,0,0,0,0,0,0,0,0"/>
                </v:shape>
                <v:shape id="Freeform 1714" o:spid="_x0000_s2370" style="position:absolute;left:2111;top:1628;width:17;height:29;visibility:visible;mso-wrap-style:square;v-text-anchor:top" coordsize="218,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a+YsQA&#10;AADdAAAADwAAAGRycy9kb3ducmV2LnhtbERP22oCMRB9L/gPYYS+1axVqq5GKWKhssX7BwybcXfb&#10;zWRJUl3/vhEKvs3hXGe2aE0tLuR8ZVlBv5eAIM6trrhQcDp+vIxB+ICssbZMCm7kYTHvPM0w1fbK&#10;e7ocQiFiCPsUFZQhNKmUPi/JoO/ZhjhyZ+sMhghdIbXDaww3tXxNkjdpsOLYUGJDy5Lyn8OvUbDy&#10;p+x7OzjvJl/5OhtvMrcZbEdKPXfb9ymIQG14iP/dnzrOH/WHcP8mni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GvmLEAAAA3QAAAA8AAAAAAAAAAAAAAAAAmAIAAGRycy9k&#10;b3ducmV2LnhtbFBLBQYAAAAABAAEAPUAAACJAwAAAAA=&#10;" path="m175,371r-132,l43,371c19,371,,350,,324v,,,,,l,324,,46r,c,21,19,,43,r,l175,r,c199,,218,21,218,46r,l218,324r,c218,350,199,371,175,371xe" filled="f">
                  <v:stroke joinstyle="miter"/>
                  <v:path arrowok="t" o:connecttype="custom" o:connectlocs="14,29;3,29;3,29;0,25;0,25;0,25;0,4;0,4;3,0;3,0;14,0;14,0;17,4;17,4;17,25;17,25;14,29" o:connectangles="0,0,0,0,0,0,0,0,0,0,0,0,0,0,0,0,0"/>
                </v:shape>
                <v:shape id="Freeform 1715" o:spid="_x0000_s2371" style="position:absolute;left:2104;top:1714;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uq8UA&#10;AADdAAAADwAAAGRycy9kb3ducmV2LnhtbERPS2vCQBC+F/oflhG8lLpJRSvRVaTUBwiCaS/ehuyY&#10;BHdnQ3bV+O9dodDbfHzPmS06a8SVWl87VpAOEhDEhdM1lwp+f1bvExA+IGs0jknBnTws5q8vM8y0&#10;u/GBrnkoRQxhn6GCKoQmk9IXFVn0A9cQR+7kWoshwraUusVbDLdGfiTJWFqsOTZU2NBXRcU5v1gF&#10;67fNLrmfVqnphmdz3IblPv8uler3uuUURKAu/Iv/3Fsd53+mI3h+E0+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i6rxQAAAN0AAAAPAAAAAAAAAAAAAAAAAJgCAABkcnMv&#10;ZG93bnJldi54bWxQSwUGAAAAAAQABAD1AAAAigMAAAAA&#10;" path="m226,371r-170,l56,371c25,371,,344,,310v,,,,,l,310,,60r,c,27,25,,56,r,l226,r,c256,,281,27,281,60r,l281,310r,c281,344,256,371,226,371xe" fillcolor="black" strokeweight="0">
                  <v:path arrowok="t" o:connecttype="custom" o:connectlocs="18,30;5,30;5,30;0,25;0,25;0,25;0,5;0,5;5,0;5,0;18,0;18,0;23,5;23,5;23,25;23,25;18,30" o:connectangles="0,0,0,0,0,0,0,0,0,0,0,0,0,0,0,0,0"/>
                </v:shape>
                <v:shape id="Freeform 1716" o:spid="_x0000_s2372" style="position:absolute;left:2104;top:1714;width:23;height:30;visibility:visible;mso-wrap-style:square;v-text-anchor:top" coordsize="281,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NGGcMA&#10;AADdAAAADwAAAGRycy9kb3ducmV2LnhtbERPPW/CMBDdK/EfrEPqVpwwQBswqAQhdWEgrQrjKT7i&#10;qPE5sk1I/31dqVK3e3qft96OthMD+dA6VpDPMhDEtdMtNwo+3g9PzyBCRNbYOSYF3xRgu5k8rLHQ&#10;7s4nGqrYiBTCoUAFJsa+kDLUhiyGmeuJE3d13mJM0DdSe7yncNvJeZYtpMWWU4PBnkpD9Vd1swou&#10;5vxZ5pU9vvhMtn152w378qTU43R8XYGINMZ/8Z/7Taf5y3wBv9+kE+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NGGcMAAADdAAAADwAAAAAAAAAAAAAAAACYAgAAZHJzL2Rv&#10;d25yZXYueG1sUEsFBgAAAAAEAAQA9QAAAIgDAAAAAA==&#10;" path="m226,371r-170,l56,371c25,371,,344,,310v,,,,,l,310,,60r,c,27,25,,56,r,l226,r,c256,,281,27,281,60r,l281,310r,c281,344,256,371,226,371xe" filled="f">
                  <v:stroke joinstyle="miter"/>
                  <v:path arrowok="t" o:connecttype="custom" o:connectlocs="18,30;5,30;5,30;0,25;0,25;0,25;0,5;0,5;5,0;5,0;18,0;18,0;23,5;23,5;23,25;23,25;18,30" o:connectangles="0,0,0,0,0,0,0,0,0,0,0,0,0,0,0,0,0"/>
                </v:shape>
                <v:shape id="Freeform 1717" o:spid="_x0000_s2373" style="position:absolute;left:2088;top:1748;width:18;height:85;visibility:visible;mso-wrap-style:square;v-text-anchor:top" coordsize="1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iw5cMA&#10;AADdAAAADwAAAGRycy9kb3ducmV2LnhtbERPS2sCMRC+F/wPYQQvUrMWuspqXKRgEWoPtcXzsJl9&#10;4GayTeK6/ntTKHibj+8563wwrejJ+caygvksAUFcWN1wpeDne/e8BOEDssbWMim4kYd8M3paY6bt&#10;lb+oP4ZKxBD2GSqoQ+gyKX1Rk0E/sx1x5ErrDIYIXSW1w2sMN618SZJUGmw4NtTY0VtNxfl4MQpe&#10;P8rldBo+tf/dpyiH8j090EmpyXjYrkAEGsJD/O/e6zh/MV/A3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iw5cMAAADdAAAADwAAAAAAAAAAAAAAAACYAgAAZHJzL2Rv&#10;d25yZXYueG1sUEsFBgAAAAAEAAQA9QAAAIgDAAAAAA==&#10;" path="m9,85r2,l12,85r1,-1l13,84r1,l14,84r,-1l15,83r,l15,83r,-1l16,82r,l16,82r,-1l17,81r,l17,80r,l17,80r,l17,79r,l18,79r,l18,78r,l18,78r,l18,77r,l18,77r,l18,76r,l18,76r,-1l18,75r,l18,11r,-1l18,10r,l18,10r,-1l18,9r,l18,9r,-1l18,8r,l18,8r,-1l18,7r,l17,7r,-1l17,6r,l17,5r,l17,5r,l16,4r,l16,4r,l15,3r,l15,3r,l14,2r,l14,2r-1,l13,1r-1,l11,1,9,,7,1,6,1,5,1r,l4,2r,l4,2,3,3r,l3,3,2,3r,1l2,4r,l2,4,1,5r,l1,5r,l1,6r,l1,6,,6,,7r,l,7r,l,8r,l,8,,9r,l,9r,l,10r,l,10r,l,11,,75r,l,75r,1l,76r,l,76r,1l,77r,l,77r,1l,78r,l,79r,l,79r1,l1,80r,l1,80r,l1,81r,l2,81r,l2,82r,l2,82r1,1l3,83r,l4,83r,1l4,84r1,l5,84r1,1l7,85r2,xe" fillcolor="#545454" stroked="f">
                  <v:path arrowok="t" o:connecttype="custom" o:connectlocs="12,85;14,84;15,83;15,82;16,82;17,81;17,80;17,79;18,78;18,78;18,77;18,76;18,75;18,10;18,10;18,9;18,8;18,7;17,7;17,6;17,5;16,4;15,3;15,3;14,2;12,1;7,1;5,1;4,2;3,3;2,4;1,5;1,5;1,6;0,7;0,8;0,9;0,9;0,10;0,75;0,76;0,76;0,77;0,78;0,79;1,80;1,80;2,81;2,82;3,83;4,84;5,84;9,85" o:connectangles="0,0,0,0,0,0,0,0,0,0,0,0,0,0,0,0,0,0,0,0,0,0,0,0,0,0,0,0,0,0,0,0,0,0,0,0,0,0,0,0,0,0,0,0,0,0,0,0,0,0,0,0,0"/>
                </v:shape>
                <v:shape id="Freeform 1718" o:spid="_x0000_s2374" style="position:absolute;left:2088;top:1748;width:18;height:85;visibility:visible;mso-wrap-style:square;v-text-anchor:top" coordsize="1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RA6MYA&#10;AADdAAAADwAAAGRycy9kb3ducmV2LnhtbESPQU/DMAyF75P4D5GRuG3pOLCpLJsQEgKxXWgncTWN&#10;aao1TmlC2/Hr8WHSbrbe83ufN7vJt2qgPjaBDSwXGSjiKtiGawPH8mW+BhUTssU2MBk4U4Td9ma2&#10;wdyGkT9oKFKtJIRjjgZcSl2udawceYyL0BGL9h16j0nWvta2x1HCfavvs+xBe2xYGhx29OyoOhW/&#10;3kD5uj6Ev/P4edq/f+1/isHVnXXG3N1OT4+gEk3par5cv1nBXy0FV76REfT2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RA6MYAAADdAAAADwAAAAAAAAAAAAAAAACYAgAAZHJz&#10;L2Rvd25yZXYueG1sUEsFBgAAAAAEAAQA9QAAAIsDAAAAAA==&#10;" path="m9,85r2,l12,85r1,-1l13,84r1,l14,84r,-1l15,83r,l15,83r,-1l16,82r,l16,82r,-1l17,81r,l17,80r,l17,80r,l17,79r,l18,79r,l18,78r,l18,78r,l18,77r,l18,77r,l18,76r,l18,76r,-1l18,75r,l18,11r,-1l18,10r,l18,10r,-1l18,9r,l18,9r,-1l18,8r,l18,8r,-1l18,7r,l17,7r,-1l17,6r,l17,5r,l17,5r,l16,4r,l16,4r,l15,3r,l15,3r,l14,2r,l14,2r-1,l13,1r-1,l11,1,9,,7,1,6,1,5,1r,l4,2r,l4,2,3,3r,l3,3,2,3r,1l2,4r,l2,4,1,5r,l1,5r,l1,6r,l1,6,,6,,7r,l,7r,l,8r,l,8,,9r,l,9r,l,10r,l,10r,l,11,,75r,l,75r,1l,76r,l,76r,1l,77r,l,77r,1l,78r,l,79r,l,79r1,l1,80r,l1,80r,l1,81r,l2,81r,l2,82r,l2,82r1,1l3,83r,l4,83r,1l4,84r1,l5,84r1,1l7,85r2,xe" filled="f" strokecolor="#545454">
                  <v:stroke joinstyle="miter"/>
                  <v:path arrowok="t" o:connecttype="custom" o:connectlocs="12,85;14,84;15,83;15,82;16,82;17,81;17,80;17,79;18,78;18,78;18,77;18,76;18,75;18,10;18,10;18,9;18,8;18,7;17,7;17,6;17,5;16,4;15,3;15,3;14,2;12,1;7,1;5,1;4,2;3,3;2,4;1,5;1,5;1,6;0,7;0,8;0,9;0,9;0,10;0,75;0,76;0,76;0,77;0,78;0,79;1,80;1,80;2,81;2,82;3,83;4,84;5,84;9,85" o:connectangles="0,0,0,0,0,0,0,0,0,0,0,0,0,0,0,0,0,0,0,0,0,0,0,0,0,0,0,0,0,0,0,0,0,0,0,0,0,0,0,0,0,0,0,0,0,0,0,0,0,0,0,0,0"/>
                </v:shape>
                <v:shape id="Freeform 1719" o:spid="_x0000_s2375" style="position:absolute;left:2049;top:1748;width:19;height:85;visibility:visible;mso-wrap-style:square;v-text-anchor:top" coordsize="1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1MAcEA&#10;AADdAAAADwAAAGRycy9kb3ducmV2LnhtbERPS4vCMBC+C/6HMMLeNNXDql2jrMLKXn0gehuaaVps&#10;JqXJavbfG0HwNh/fcxaraBtxo87XjhWMRxkI4sLpmo2C4+FnOAPhA7LGxjEp+CcPq2W/t8Bcuzvv&#10;6LYPRqQQ9jkqqEJocyl9UZFFP3ItceJK11kMCXZG6g7vKdw2cpJln9JizamhwpY2FRXX/Z9VcNZb&#10;d10fD3F9OfFuezGlibZU6mMQv79ABIrhLX65f3WaPx3P4flNOkE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tTAHBAAAA3QAAAA8AAAAAAAAAAAAAAAAAmAIAAGRycy9kb3du&#10;cmV2LnhtbFBLBQYAAAAABAAEAPUAAACGAwAAAAA=&#10;" path="m9,85r3,l12,85r1,-1l14,84r,l14,84r1,-1l15,83r,l16,83r,-1l16,82r,l17,82r,-1l17,81r,l17,80r,l18,80r,l18,79r,l18,79r,l18,78r,l18,78r,l19,77r,l19,77r,l19,76r,l19,76r,-1l19,75r,l19,11r,-1l19,10r,l19,10r,-1l19,9r,l19,9r,-1l18,8r,l18,8r,-1l18,7r,l18,7r,-1l18,6r,l17,5r,l17,5r,l17,4r,l16,4r,l16,3r,l15,3r,l15,2r-1,l14,2r,l13,1r-1,l12,1,9,,7,1,6,1r,l5,1r,1l4,2r,l4,3r,l3,3r,l3,4,2,4r,l2,4r,1l2,5r,l1,5r,1l1,6r,l1,6r,1l1,7r,l1,7,,8r,l,8,,9r,l,9r,l,10r,l,10r,l,11,,75r,l,75r,1l,76r,l,76r,1l,77r,l,77r,1l1,78r,l1,79r,l1,79r,l1,80r,l1,80r1,l2,81r,l2,81r,l2,82r1,l3,82r,1l4,83r,l4,83r,1l5,84r,l6,84r,1l7,85r2,xe" fillcolor="#545454" stroked="f">
                  <v:path arrowok="t" o:connecttype="custom" o:connectlocs="12,85;14,84;15,83;16,82;17,82;17,81;18,80;18,79;18,78;18,78;19,77;19,76;19,75;19,10;19,10;19,9;18,8;18,7;18,7;18,6;17,5;17,4;16,3;15,3;14,2;12,1;7,1;5,1;4,2;3,3;2,4;2,5;1,5;1,6;1,7;0,8;0,9;0,9;0,10;0,75;0,76;0,76;0,77;1,78;1,79;1,80;2,80;2,81;3,82;4,83;4,84;6,84;9,85" o:connectangles="0,0,0,0,0,0,0,0,0,0,0,0,0,0,0,0,0,0,0,0,0,0,0,0,0,0,0,0,0,0,0,0,0,0,0,0,0,0,0,0,0,0,0,0,0,0,0,0,0,0,0,0,0"/>
                </v:shape>
                <v:shape id="Freeform 1720" o:spid="_x0000_s2376" style="position:absolute;left:2049;top:1748;width:19;height:85;visibility:visible;mso-wrap-style:square;v-text-anchor:top" coordsize="1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F18cA&#10;AADdAAAADwAAAGRycy9kb3ducmV2LnhtbESPQWvCQBCF74X+h2UKvZS60UMs0VWKUigVBGN7H7Nj&#10;NpidDdmtpv31zkHwNsN789438+XgW3WmPjaBDYxHGSjiKtiGawPf+4/XN1AxIVtsA5OBP4qwXDw+&#10;zLGw4cI7OpepVhLCsUADLqWu0DpWjjzGUeiIRTuG3mOSta+17fEi4b7VkyzLtceGpcFhRytH1an8&#10;9QZ2bnvI8/+v7fQnH6/8Zr0uy5e9Mc9Pw/sMVKIh3c23608r+NOJ8Ms3MoJe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Y3hdfHAAAA3QAAAA8AAAAAAAAAAAAAAAAAmAIAAGRy&#10;cy9kb3ducmV2LnhtbFBLBQYAAAAABAAEAPUAAACMAwAAAAA=&#10;" path="m9,85r3,l12,85r1,-1l14,84r,l14,84r1,-1l15,83r,l16,83r,-1l16,82r,l17,82r,-1l17,81r,l17,80r,l18,80r,l18,79r,l18,79r,l18,78r,l18,78r,l19,77r,l19,77r,l19,76r,l19,76r,-1l19,75r,l19,11r,-1l19,10r,l19,10r,-1l19,9r,l19,9r,-1l18,8r,l18,8r,-1l18,7r,l18,7r,-1l18,6r,l17,5r,l17,5r,l17,4r,l16,4r,l16,3r,l15,3r,l15,2r-1,l14,2r,l13,1r-1,l12,1,9,,7,1,6,1r,l5,1r,1l4,2r,l4,3r,l3,3r,l3,4,2,4r,l2,4r,1l2,5r,l1,5r,1l1,6r,l1,6r,1l1,7r,l1,7,,8r,l,8,,9r,l,9r,l,10r,l,10r,l,11,,75r,l,75r,1l,76r,l,76r,1l,77r,l,77r,1l1,78r,l1,79r,l1,79r,l1,80r,l1,80r1,l2,81r,l2,81r,l2,82r1,l3,82r,1l4,83r,l4,83r,1l5,84r,l6,84r,1l7,85r2,xe" filled="f" strokecolor="#545454">
                  <v:stroke joinstyle="miter"/>
                  <v:path arrowok="t" o:connecttype="custom" o:connectlocs="12,85;14,84;15,83;16,82;17,82;17,81;18,80;18,79;18,78;18,78;19,77;19,76;19,75;19,10;19,10;19,9;18,8;18,7;18,7;18,6;17,5;17,4;16,3;15,3;14,2;12,1;7,1;5,1;4,2;3,3;2,4;2,5;1,5;1,6;1,7;0,8;0,9;0,9;0,10;0,75;0,76;0,76;0,77;1,78;1,79;1,80;2,80;2,81;3,82;4,83;4,84;6,84;9,85" o:connectangles="0,0,0,0,0,0,0,0,0,0,0,0,0,0,0,0,0,0,0,0,0,0,0,0,0,0,0,0,0,0,0,0,0,0,0,0,0,0,0,0,0,0,0,0,0,0,0,0,0,0,0,0,0"/>
                </v:shape>
                <v:rect id="Rectangle 1721" o:spid="_x0000_s2377" style="position:absolute;left:2030;top:1748;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vsUA&#10;AADdAAAADwAAAGRycy9kb3ducmV2LnhtbERPTWvCQBC9C/6HZYRepG700ErqJoSI0EMPrQqa25Ad&#10;k2B2Nma3Jv333ULB2zze52zS0bTiTr1rLCtYLiIQxKXVDVcKjofd8xqE88gaW8uk4IccpMl0ssFY&#10;24G/6L73lQgh7GJUUHvfxVK6siaDbmE74sBdbG/QB9hXUvc4hHDTylUUvUiDDYeGGjvKayqv+2+j&#10;APWpKIooy9fb7e2Ytedhnn98KvU0G7M3EJ5G/xD/u991mP+6WsLfN+EEm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u+xQAAAN0AAAAPAAAAAAAAAAAAAAAAAJgCAABkcnMv&#10;ZG93bnJldi54bWxQSwUGAAAAAAQABAD1AAAAigMAAAAA&#10;" fillcolor="#545454" stroked="f"/>
                <v:rect id="Rectangle 1722" o:spid="_x0000_s2378" style="position:absolute;left:2030;top:1748;width:9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Wn/8QA&#10;AADdAAAADwAAAGRycy9kb3ducmV2LnhtbERPS2vCQBC+F/oflil4KbpphEaiq1TBKgUFHwePQ3bM&#10;BrOzIbvV+O9dodDbfHzPmcw6W4srtb5yrOBjkIAgLpyuuFRwPCz7IxA+IGusHZOCO3mYTV9fJphr&#10;d+MdXfehFDGEfY4KTAhNLqUvDFn0A9cQR+7sWoshwraUusVbDLe1TJPkU1qsODYYbGhhqLjsf62C&#10;UzrM3k/zlV8ccGe/N4Z/5ltWqvfWfY1BBOrCv/jPvdZxfpam8Pwmni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1p//EAAAA3QAAAA8AAAAAAAAAAAAAAAAAmAIAAGRycy9k&#10;b3ducmV2LnhtbFBLBQYAAAAABAAEAPUAAACJAwAAAAA=&#10;" filled="f" strokecolor="#545454"/>
                <v:rect id="Rectangle 1723" o:spid="_x0000_s2379" style="position:absolute;left:2061;top:1733;width:32;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HQUsUA&#10;AADdAAAADwAAAGRycy9kb3ducmV2LnhtbERPTWvCQBC9C/0PyxS8iG5qoZXoJoRIwYOHaoWa25Ad&#10;k9DsbJpdTfrvu0Kht3m8z9mko2nFjXrXWFbwtIhAEJdWN1wpOH28zVcgnEfW2FomBT/kIE0eJhuM&#10;tR34QLejr0QIYRejgtr7LpbSlTUZdAvbEQfuYnuDPsC+krrHIYSbVi6j6EUabDg01NhRXlP5dbwa&#10;Bag/i6KIsny13X6fsvY8zPL9u1LTxzFbg/A0+n/xn3unw/zX5TPcvwknyO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dBSxQAAAN0AAAAPAAAAAAAAAAAAAAAAAJgCAABkcnMv&#10;ZG93bnJldi54bWxQSwUGAAAAAAQABAD1AAAAigMAAAAA&#10;" fillcolor="#545454" stroked="f"/>
                <v:rect id="Rectangle 1724" o:spid="_x0000_s2380" style="position:absolute;left:2061;top:1733;width:32;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CaEMQA&#10;AADdAAAADwAAAGRycy9kb3ducmV2LnhtbERPTWvCQBC9C/0PyxR6kbpplFpSV6mCVoQWTHrwOGSn&#10;2dDsbMiumv57VxC8zeN9zmzR20acqPO1YwUvowQEcel0zZWCn2L9/AbCB2SNjWNS8E8eFvOHwQwz&#10;7c68p1MeKhFD2GeowITQZlL60pBFP3ItceR+XWcxRNhVUnd4juG2kWmSvEqLNccGgy2tDJV/+dEq&#10;OKTj6fCw/PSrAvd282V4t/xmpZ4e+493EIH6cBff3Fsd50/TCVy/iSfI+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QmhDEAAAA3QAAAA8AAAAAAAAAAAAAAAAAmAIAAGRycy9k&#10;b3ducmV2LnhtbFBLBQYAAAAABAAEAPUAAACJAwAAAAA=&#10;" filled="f" strokecolor="#545454"/>
                <v:shape id="Freeform 1725" o:spid="_x0000_s2381" style="position:absolute;left:2117;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1HA8IA&#10;AADdAAAADwAAAGRycy9kb3ducmV2LnhtbERP3WrCMBS+F/YO4Qy8GTOdsFk6o+hA9GIg1j3AoTlr&#10;ujUnNYm1vv0yELw7H9/vmS8H24qefGgcK3iZZCCIK6cbrhV8HTfPOYgQkTW2jknBlQIsFw+jORba&#10;XfhAfRlrkUI4FKjAxNgVUobKkMUwcR1x4r6dtxgT9LXUHi8p3LZymmVv0mLDqcFgRx+Gqt/ybBX0&#10;2zV3ZtV4Hfc/iHl7Kj+fUKnx47B6BxFpiHfxzb3Taf5s+gr/36QT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TUcDwgAAAN0AAAAPAAAAAAAAAAAAAAAAAJgCAABkcnMvZG93&#10;bnJldi54bWxQSwUGAAAAAAQABAD1AAAAhwMAAAAA&#10;" path="m62,442r-47,l15,442c7,442,,435,,426v,,,,,l,426,,16r,c,7,7,,15,r,l62,r,c70,,76,7,76,16r,l76,426r,c76,435,70,442,62,442xe" fillcolor="#bfbfbf" strokeweight="0">
                  <v:path arrowok="t" o:connecttype="custom" o:connectlocs="5,35;1,35;1,35;0,34;0,34;0,34;0,1;0,1;1,0;1,0;5,0;5,0;6,1;6,1;6,34;6,34;5,35" o:connectangles="0,0,0,0,0,0,0,0,0,0,0,0,0,0,0,0,0"/>
                </v:shape>
                <v:shape id="Freeform 1726" o:spid="_x0000_s2382" style="position:absolute;left:2117;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WvFcMA&#10;AADdAAAADwAAAGRycy9kb3ducmV2LnhtbERP24rCMBB9F/yHMMK+iKZbRKUaRYS9PKyClw8Ym7Et&#10;NpNuk23r328Ewbc5nOss150pRUO1KywreB9HIIhTqwvOFJxPH6M5COeRNZaWScGdHKxX/d4SE21b&#10;PlBz9JkIIewSVJB7XyVSujQng25sK+LAXW1t0AdYZ1LX2IZwU8o4iqbSYMGhIceKtjmlt+OfUdD8&#10;xj9Duz1MdpfrOUv33Hx+tVKpt0G3WYDw1PmX+On+1mH+LJ7C45tw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WvFcMAAADdAAAADwAAAAAAAAAAAAAAAACYAgAAZHJzL2Rv&#10;d25yZXYueG1sUEsFBgAAAAAEAAQA9QAAAIgDAAAAAA==&#10;" path="m62,442r-47,l15,442c7,442,,435,,426v,,,,,l,426,,16r,c,7,7,,15,r,l62,r,c70,,76,7,76,16r,l76,426r,c76,435,70,442,62,442xe" filled="f" strokeweight="0">
                  <v:stroke joinstyle="miter"/>
                  <v:path arrowok="t" o:connecttype="custom" o:connectlocs="5,35;1,35;1,35;0,34;0,34;0,34;0,1;0,1;1,0;1,0;5,0;5,0;6,1;6,1;6,34;6,34;5,35" o:connectangles="0,0,0,0,0,0,0,0,0,0,0,0,0,0,0,0,0"/>
                </v:shape>
                <v:shape id="Freeform 1727" o:spid="_x0000_s2383" style="position:absolute;left:2031;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N878IA&#10;AADdAAAADwAAAGRycy9kb3ducmV2LnhtbERPzWoCMRC+C32HMAUvUrN6UFmNYoWih4J07QMMm3Gz&#10;uplsk3Rd374RhN7m4/ud1aa3jejIh9qxgsk4A0FcOl1zpeD79PG2ABEissbGMSm4U4DN+mWwwly7&#10;G39RV8RKpBAOOSowMba5lKE0ZDGMXUucuLPzFmOCvpLa4y2F20ZOs2wmLdacGgy2tDNUXotfq6Db&#10;v3NrtrXX8XhBXDQ/xecIlRq+9tsliEh9/Bc/3Qed5s+nc3h8k06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03zvwgAAAN0AAAAPAAAAAAAAAAAAAAAAAJgCAABkcnMvZG93&#10;bnJldi54bWxQSwUGAAAAAAQABAD1AAAAhwMAAAAA&#10;" path="m61,442r-46,l15,442c7,442,,435,,426v,,,,,l,426,,16r,c,7,7,,15,r,l61,r,c70,,76,7,76,16r,l76,426r,c76,435,70,442,61,442xe" fillcolor="#bfbfbf" strokeweight="0">
                  <v:path arrowok="t" o:connecttype="custom" o:connectlocs="5,35;1,35;1,35;0,34;0,34;0,34;0,1;0,1;1,0;1,0;5,0;5,0;6,1;6,1;6,34;6,34;5,35" o:connectangles="0,0,0,0,0,0,0,0,0,0,0,0,0,0,0,0,0"/>
                </v:shape>
                <v:shape id="Freeform 1728" o:spid="_x0000_s2384" style="position:absolute;left:2031;top:1711;width:6;height:35;visibility:visible;mso-wrap-style:square;v-text-anchor:top" coordsize="76,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ae/McA&#10;AADdAAAADwAAAGRycy9kb3ducmV2LnhtbESP3WrCQBCF7wu+wzJCb4puGkqV6CoiaHvRCv48wJgd&#10;k2B2Ns1uk/TtOxeF3s1wzpzzzXI9uFp11IbKs4HnaQKKOPe24sLA5bybzEGFiGyx9kwGfijAejV6&#10;WGJmfc9H6k6xUBLCIUMDZYxNpnXIS3IYpr4hFu3mW4dR1rbQtsVewl2t0yR51Q4rloYSG9qWlN9P&#10;385A95V+PPnt8eXzersU+YG7/VuvjXkcD5sFqEhD/Df/Xb9bwZ+lgivfyAh6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Y2nvzHAAAA3QAAAA8AAAAAAAAAAAAAAAAAmAIAAGRy&#10;cy9kb3ducmV2LnhtbFBLBQYAAAAABAAEAPUAAACMAwAAAAA=&#10;" path="m61,442r-46,l15,442c7,442,,435,,426v,,,,,l,426,,16r,c,7,7,,15,r,l61,r,c70,,76,7,76,16r,l76,426r,c76,435,70,442,61,442xe" filled="f" strokeweight="0">
                  <v:stroke joinstyle="miter"/>
                  <v:path arrowok="t" o:connecttype="custom" o:connectlocs="5,35;1,35;1,35;0,34;0,34;0,34;0,1;0,1;1,0;1,0;5,0;5,0;6,1;6,1;6,34;6,34;5,35" o:connectangles="0,0,0,0,0,0,0,0,0,0,0,0,0,0,0,0,0"/>
                </v:shape>
                <v:shape id="Freeform 1729" o:spid="_x0000_s2385" style="position:absolute;left:2033;top:1610;width:89;height:137;visibility:visible;mso-wrap-style:square;v-text-anchor:top" coordsize="8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LUzsYA&#10;AADdAAAADwAAAGRycy9kb3ducmV2LnhtbERPTWvCQBC9F/oflil4q5tGqCa6ii0UWtRDVURvQ3ZM&#10;0mZnw+5WY399tyB4m8f7nMmsM404kfO1ZQVP/QQEcWF1zaWC7ebtcQTCB2SNjWVScCEPs+n93QRz&#10;bc/8Sad1KEUMYZ+jgiqENpfSFxUZ9H3bEkfuaJ3BEKErpXZ4juGmkWmSPEuDNceGClt6raj4Xv8Y&#10;BYOv3cvSf2SLzB1X88OyzX7T/Uqp3kM3H4MI1IWb+Op+13H+MM3g/5t4gp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LUzsYAAADdAAAADwAAAAAAAAAAAAAAAACYAgAAZHJz&#10;L2Rvd25yZXYueG1sUEsFBgAAAAAEAAQA9QAAAIsDAAAAAA==&#10;" path="m85,102r,l85,103r,l85,104r,l85,104r,1l85,105r,1l85,106r,l85,107r,l86,107r,1l86,108r,1l86,109r,l86,110r,l86,111r,l86,111r,1l86,112r,l86,113r,l86,114r,l86,114r,1l86,115r,l86,116r,l86,117r,l86,117r,1l86,118r,l86,119r,l86,119r,1l86,120r,l86,121r,l86,121r,1l86,122r,1l86,123r,l86,123r,1l86,124r,1l86,125r,l86,126r,l86,126r,1l86,127r,l86,127r,1l86,128r,l86,129r,l86,129r,1l86,130r,l86,131r,l86,131r,l86,132r,l86,132r,1l86,133r,l86,134r,l86,134r,1l86,135r,l86,135r,1l86,136r,l86,137r,l65,136r,-14l23,121r-1,15l22,136r,l22,136r-1,l21,136r,l21,136r-1,l20,136r,l20,136r,l19,136r,l19,136r,l18,136r,l18,136r,l17,136r,l17,136r,l17,136r-1,l16,136r,l16,136r-1,l15,136r,l15,136r-1,l14,136r,l14,136r,l13,136r,l13,136r,l13,136r-1,l12,136r,l12,136r,l11,136r,l11,136r,l11,136r-1,l10,136r,l10,136r,l9,136r,l9,136r,l9,136r-1,l8,136r,l8,136r,l8,136r-1,l7,136r,l7,136r,l6,136r,l6,136r,l6,136r,l5,136r,l5,136r,l5,136r,l4,136r,l4,135r,l4,135r,l3,135r,l3,135r,l3,135r,l2,135r,l3,103,,17r,l,17,,16r,l,16r,l,15r,l,15,,14r,l,14r,l,13r,l,13r,l,12r,l,12r,l,11r1,l1,11r,l1,10r,l1,10r,l1,10,1,9r,l1,9r,l1,9,1,8r1,l2,8r,l2,8,2,7r,l2,7r,l2,7,3,6r,l3,6r,l3,6r,l3,5r,l4,5r,l4,5r,l4,4r,l5,4r,l5,4r,l5,4r,l6,3r,l6,3r,l6,3r1,l7,3r,l7,2r,l8,2r,l8,2r,l8,2r1,l9,2r,l9,2,10,1r,l10,1r,l11,1r,l11,1r,l12,1r,l12,1r,l13,1r,l13,,75,r,1l76,1r,l76,1r,l77,1r,l77,1r,l78,1r,l78,2r,l79,2r,l79,2r,l80,2r,l80,2r,1l80,3r1,l81,3r,l81,3r1,l82,3r,1l82,4r,l82,4r1,l83,4r,l83,5r,l84,5r,l84,5r,l84,5r,1l84,6r1,l85,6r,l85,6r,1l85,7r1,l86,7r,l86,8r,l86,8r,l86,8r,1l87,9r,l87,9r,l87,10r,l87,10r,l87,10r,1l88,11r,l88,11r,l88,12r,l88,12r,l88,13r,l88,13r,l88,14r,l88,14r,l88,15r,l88,15r,l89,16r,l89,16r,l89,17r,l89,17r,l89,18r,l85,102xe" fillcolor="#bfbfbf" stroked="f">
                  <v:path arrowok="t" o:connecttype="custom" o:connectlocs="85,104;85,107;86,110;86,112;86,115;86,118;86,120;86,123;86,125;86,127;86,129;86,131;86,134;86,136;23,121;21,136;19,136;18,136;16,136;14,136;13,136;12,136;10,136;9,136;8,136;6,136;5,136;4,135;3,135;0,17;0,15;0,13;1,11;1,10;2,8;2,7;3,6;4,4;5,4;7,3;8,2;10,1;12,1;75,0;77,1;79,2;80,3;82,3;83,4;84,5;85,7;86,8;87,9;88,11;88,12;88,14;89,16;89,18" o:connectangles="0,0,0,0,0,0,0,0,0,0,0,0,0,0,0,0,0,0,0,0,0,0,0,0,0,0,0,0,0,0,0,0,0,0,0,0,0,0,0,0,0,0,0,0,0,0,0,0,0,0,0,0,0,0,0,0,0,0"/>
                </v:shape>
                <v:shape id="Freeform 1730" o:spid="_x0000_s2386" style="position:absolute;left:2033;top:1610;width:89;height:137;visibility:visible;mso-wrap-style:square;v-text-anchor:top" coordsize="8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DzcYA&#10;AADdAAAADwAAAGRycy9kb3ducmV2LnhtbESP0WrCQBBF3wX/YZlC33TTWhqJriKKULBQmvoBQ3ZM&#10;otnZdHfV9O87D4W+zXDv3HtmuR5cp24UYuvZwNM0A0VcedtybeD4tZ/MQcWEbLHzTAZ+KMJ6NR4t&#10;sbD+zp90K1OtJIRjgQaalPpC61g15DBOfU8s2skHh0nWUGsb8C7hrtPPWfaqHbYsDQ32tG2oupRX&#10;ZwBPoTvs6/Lb5i+788flsL2++9aYx4dhswCVaEj/5r/rNyv4+Uz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DzcYAAADdAAAADwAAAAAAAAAAAAAAAACYAgAAZHJz&#10;L2Rvd25yZXYueG1sUEsFBgAAAAAEAAQA9QAAAIsDAAAAAA==&#10;" path="m85,102r,l85,103r,l85,104r,l85,104r,1l85,105r,1l85,106r,l85,107r,l86,107r,1l86,108r,1l86,109r,l86,110r,l86,111r,l86,111r,1l86,112r,l86,113r,l86,114r,l86,114r,1l86,115r,l86,116r,l86,117r,l86,117r,1l86,118r,l86,119r,l86,119r,1l86,120r,l86,121r,l86,121r,1l86,122r,1l86,123r,l86,123r,1l86,124r,1l86,125r,l86,126r,l86,126r,1l86,127r,l86,127r,1l86,128r,l86,129r,l86,129r,1l86,130r,l86,131r,l86,131r,l86,132r,l86,132r,1l86,133r,l86,134r,l86,134r,1l86,135r,l86,135r,1l86,136r,l86,137r,l65,136r,-14l23,121r-1,15l22,136r,l22,136r-1,l21,136r,l21,136r-1,l20,136r,l20,136r,l19,136r,l19,136r,l18,136r,l18,136r,l17,136r,l17,136r,l17,136r-1,l16,136r,l16,136r-1,l15,136r,l15,136r-1,l14,136r,l14,136r,l13,136r,l13,136r,l13,136r-1,l12,136r,l12,136r,l11,136r,l11,136r,l11,136r-1,l10,136r,l10,136r,l9,136r,l9,136r,l9,136r-1,l8,136r,l8,136r,l8,136r-1,l7,136r,l7,136r,l6,136r,l6,136r,l6,136r,l5,136r,l5,136r,l5,136r,l4,136r,l4,135r,l4,135r,l3,135r,l3,135r,l3,135r,l2,135r,l3,103,,17r,l,17,,16r,l,16r,l,15r,l,15,,14r,l,14r,l,13r,l,13r,l,12r,l,12r,l,11r1,l1,11r,l1,10r,l1,10r,l1,10,1,9r,l1,9r,l1,9,1,8r1,l2,8r,l2,8,2,7r,l2,7r,l2,7,3,6r,l3,6r,l3,6r,l3,5r,l4,5r,l4,5r,l4,4r,l5,4r,l5,4r,l5,4r,l6,3r,l6,3r,l6,3r1,l7,3r,l7,2r,l8,2r,l8,2r,l8,2r1,l9,2r,l9,2,10,1r,l10,1r,l11,1r,l11,1r,l12,1r,l12,1r,l13,1r,l13,,75,r,1l76,1r,l76,1r,l77,1r,l77,1r,l78,1r,l78,2r,l79,2r,l79,2r,l80,2r,l80,2r,1l80,3r1,l81,3r,l81,3r1,l82,3r,1l82,4r,l82,4r1,l83,4r,l83,5r,l84,5r,l84,5r,l84,5r,1l84,6r1,l85,6r,l85,6r,1l85,7r1,l86,7r,l86,8r,l86,8r,l86,8r,1l87,9r,l87,9r,l87,10r,l87,10r,l87,10r,1l88,11r,l88,11r,l88,12r,l88,12r,l88,13r,l88,13r,l88,14r,l88,14r,l88,15r,l88,15r,l89,16r,l89,16r,l89,17r,l89,17r,l89,18r,l85,102xe" filled="f" strokeweight="0">
                  <v:stroke joinstyle="miter"/>
                  <v:path arrowok="t" o:connecttype="custom" o:connectlocs="85,104;85,107;86,110;86,112;86,115;86,118;86,120;86,123;86,125;86,127;86,129;86,131;86,134;86,136;23,121;21,136;19,136;18,136;16,136;14,136;13,136;12,136;10,136;9,136;8,136;6,136;5,136;4,135;3,135;0,17;0,15;0,13;1,11;1,10;2,8;2,7;3,6;4,4;5,4;7,3;8,2;10,1;12,1;75,0;77,1;79,2;80,3;82,3;83,4;84,5;85,7;86,8;87,9;88,11;88,12;88,14;89,16;89,18" o:connectangles="0,0,0,0,0,0,0,0,0,0,0,0,0,0,0,0,0,0,0,0,0,0,0,0,0,0,0,0,0,0,0,0,0,0,0,0,0,0,0,0,0,0,0,0,0,0,0,0,0,0,0,0,0,0,0,0,0,0"/>
                </v:shape>
                <v:rect id="Rectangle 1731" o:spid="_x0000_s2387" style="position:absolute;left:2055;top:1729;width:44;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Z9Y8UA&#10;AADdAAAADwAAAGRycy9kb3ducmV2LnhtbERPTWvCQBC9C/0PyxS8iG5soZXoJoRIwYOHaoWa25Ad&#10;k9DsbJpdTfrvu0Kht3m8z9mko2nFjXrXWFawXEQgiEurG64UnD7e5isQziNrbC2Tgh9ykCYPkw3G&#10;2g58oNvRVyKEsItRQe19F0vpypoMuoXtiAN3sb1BH2BfSd3jEMJNK5+i6EUabDg01NhRXlP5dbwa&#10;Bag/i6KIsny13X6fsvY8zPL9u1LTxzFbg/A0+n/xn3unw/zX5yXcvwknyO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Jn1jxQAAAN0AAAAPAAAAAAAAAAAAAAAAAJgCAABkcnMv&#10;ZG93bnJldi54bWxQSwUGAAAAAAQABAD1AAAAigMAAAAA&#10;" fillcolor="#545454" stroked="f"/>
                <v:rect id="Rectangle 1732" o:spid="_x0000_s2388" style="position:absolute;left:2055;top:1729;width:44;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xIsQA&#10;AADdAAAADwAAAGRycy9kb3ducmV2LnhtbERPS2vCQBC+C/0PyxR6KWbTCKbErFKFPhAs+Dh4HLJj&#10;NjQ7G7Jbjf/eLRS8zcf3nHIx2FacqfeNYwUvSQqCuHK64VrBYf8+fgXhA7LG1jEpuJKHxfxhVGKh&#10;3YW3dN6FWsQQ9gUqMCF0hZS+MmTRJ64jjtzJ9RZDhH0tdY+XGG5bmaXpVFpsODYY7GhlqPrZ/VoF&#10;x2ySPx+Xn361x6392BheL79ZqafH4W0GItAQ7uJ/95eO8/NJBn/fxB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sMSLEAAAA3QAAAA8AAAAAAAAAAAAAAAAAmAIAAGRycy9k&#10;b3ducmV2LnhtbFBLBQYAAAAABAAEAPUAAACJAwAAAAA=&#10;" filled="f" strokecolor="#545454"/>
                <v:rect id="Rectangle 1733" o:spid="_x0000_s2389" style="position:absolute;left:2041;top:1624;width:71;height: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7kRsYA&#10;AADdAAAADwAAAGRycy9kb3ducmV2LnhtbERPS2sCMRC+F/ofwhR662bV1sdqlFoo9FLwddDbuBl3&#10;FzeTbZLq1l/fCIK3+fieM5m1phYncr6yrKCTpCCIc6srLhRs1p8vQxA+IGusLZOCP/Iwmz4+TDDT&#10;9sxLOq1CIWII+wwVlCE0mZQ+L8mgT2xDHLmDdQZDhK6Q2uE5hptadtO0Lw1WHBtKbOijpPy4+jUK&#10;5qPh/Gfxyt+X5X5Hu+3++NZ1qVLPT+37GESgNtzFN/eXjvMHvR5cv4kny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7kRsYAAADdAAAADwAAAAAAAAAAAAAAAACYAgAAZHJz&#10;L2Rvd25yZXYueG1sUEsFBgAAAAAEAAQA9QAAAIsDAAAAAA==&#10;" fillcolor="black" stroked="f"/>
                <v:rect id="Rectangle 1734" o:spid="_x0000_s2390" style="position:absolute;left:2041;top:1624;width:71;height: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CrSMMA&#10;AADdAAAADwAAAGRycy9kb3ducmV2LnhtbERPS2vCQBC+F/wPyxR6043aGomuIoLQk9YHpccxO01C&#10;dmdDdqvx37uC0Nt8fM+ZLztrxIVaXzlWMBwkIIhzpysuFJyOm/4UhA/IGo1jUnAjD8tF72WOmXZX&#10;3tPlEAoRQ9hnqKAMocmk9HlJFv3ANcSR+3WtxRBhW0jd4jWGWyNHSTKRFiuODSU2tC4prw9/VsH0&#10;42zqUzr+2aa74XdNZkV++6XU22u3moEI1IV/8dP9qeP8dPwOj2/iC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CrSMMAAADdAAAADwAAAAAAAAAAAAAAAACYAgAAZHJzL2Rv&#10;d25yZXYueG1sUEsFBgAAAAAEAAQA9QAAAIgDAAAAAA==&#10;" filled="f" strokeweight="0"/>
                <v:shape id="Freeform 1735" o:spid="_x0000_s2391" style="position:absolute;left:2046;top:1707;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G9TMUA&#10;AADdAAAADwAAAGRycy9kb3ducmV2LnhtbERPS2vCQBC+F/oflhF6KWbTljSauooECj1YQn3ch+w0&#10;CWZnY3Yb4793hYK3+fies1iNphUD9a6xrOAlikEQl1Y3XCnY7z6nMxDOI2tsLZOCCzlYLR8fFphp&#10;e+YfGra+EiGEXYYKau+7TEpX1mTQRbYjDtyv7Q36APtK6h7PIdy08jWO36XBhkNDjR3lNZXH7Z9R&#10;8Jwnh2qTxs4U8253GpN5WxTfSj1NxvUHCE+jv4v/3V86zE/fErh9E06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b1MxQAAAN0AAAAPAAAAAAAAAAAAAAAAAJgCAABkcnMv&#10;ZG93bnJldi54bWxQSwUGAAAAAAQABAD1AAAAigMAAAAA&#10;" path="m61,19l,19,5,,57,r4,19xe" stroked="f">
                  <v:path arrowok="t" o:connecttype="custom" o:connectlocs="61,19;0,19;5,0;57,0;61,19" o:connectangles="0,0,0,0,0"/>
                </v:shape>
                <v:shape id="Freeform 1736" o:spid="_x0000_s2392" style="position:absolute;left:2046;top:1707;width:61;height:19;visibility:visible;mso-wrap-style:square;v-text-anchor:top" coordsize="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YAhcQA&#10;AADdAAAADwAAAGRycy9kb3ducmV2LnhtbERPS2vCQBC+C/6HZYTemk1tsTHNKkVUetG26sHjmJ08&#10;aHY2ZFdN/31XKHibj+852bw3jbhQ52rLCp6iGARxbnXNpYLDfvWYgHAeWWNjmRT8koP5bDjIMNX2&#10;yt902flShBB2KSqovG9TKV1ekUEX2ZY4cIXtDPoAu1LqDq8h3DRyHMcTabDm0FBhS4uK8p/d2Sio&#10;j59Lrc9fycnsNy+LLSfrYuqUehj1728gPPX+Lv53f+gw//V5Ardvwgl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2AIXEAAAA3QAAAA8AAAAAAAAAAAAAAAAAmAIAAGRycy9k&#10;b3ducmV2LnhtbFBLBQYAAAAABAAEAPUAAACJAwAAAAA=&#10;" path="m61,19l,19,5,,57,r4,19xe" filled="f">
                  <v:stroke joinstyle="miter"/>
                  <v:path arrowok="t" o:connecttype="custom" o:connectlocs="61,19;0,19;5,0;57,0;61,19" o:connectangles="0,0,0,0,0"/>
                </v:shape>
                <v:rect id="Rectangle 1737" o:spid="_x0000_s2393" style="position:absolute;left:2095;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eY58MA&#10;AADdAAAADwAAAGRycy9kb3ducmV2LnhtbERPS4vCMBC+C/sfwix408R1rW7XKCIIguvBB3gdmrEt&#10;NpNuE7X7782C4G0+vudM562txI0aXzrWMOgrEMSZMyXnGo6HVW8Cwgdkg5Vj0vBHHuazt84UU+Pu&#10;vKPbPuQihrBPUUMRQp1K6bOCLPq+q4kjd3aNxRBhk0vT4D2G20p+KJVIiyXHhgJrWhaUXfZXqwGT&#10;T/O7PQ9/Dptrgl95q1ajk9K6+94uvkEEasNL/HSvTZw/Ho7h/5t4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eY58MAAADdAAAADwAAAAAAAAAAAAAAAACYAgAAZHJzL2Rv&#10;d25yZXYueG1sUEsFBgAAAAAEAAQA9QAAAIgDAAAAAA==&#10;" stroked="f"/>
                <v:rect id="Rectangle 1738" o:spid="_x0000_s2394" style="position:absolute;left:2095;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2hTcYA&#10;AADdAAAADwAAAGRycy9kb3ducmV2LnhtbESPQWvCQBCF74X+h2UK3upGxUZSV5GC0JO2KqXHaXaa&#10;hOzOhuxW47/vHARvM7w3732zXA/eqTP1sQlsYDLOQBGXwTZcGTgdt88LUDEhW3SBycCVIqxXjw9L&#10;LGy48CedD6lSEsKxQAN1Sl2hdSxr8hjHoSMW7Tf0HpOsfaVtjxcJ905Ps+xFe2xYGmrs6K2msj38&#10;eQOL+Y9rT/nse5fvJ18tuQ3F3Ycxo6dh8woq0ZDu5tv1uxX8fCa48o2Mo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2hTcYAAADdAAAADwAAAAAAAAAAAAAAAACYAgAAZHJz&#10;L2Rvd25yZXYueG1sUEsFBgAAAAAEAAQA9QAAAIsDAAAAAA==&#10;" filled="f" strokeweight="0"/>
                <v:rect id="Rectangle 1739" o:spid="_x0000_s2395" style="position:absolute;left:2084;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pDsMA&#10;AADdAAAADwAAAGRycy9kb3ducmV2LnhtbERPTYvCMBC9L/gfwgh700Rdu9o1iiwIC+pBXfA6NGNb&#10;tpnUJmr990YQ9jaP9zmzRWsrcaXGl441DPoKBHHmTMm5ht/DqjcB4QOywcoxabiTh8W88zbD1Lgb&#10;7+i6D7mIIexT1FCEUKdS+qwgi77vauLInVxjMUTY5NI0eIvhtpJDpRJpseTYUGBN3wVlf/uL1YDJ&#10;hzlvT6PNYX1JcJq3ajU+Kq3fu+3yC0SgNvyLX+4fE+d/jqbw/Ca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SpDsMAAADdAAAADwAAAAAAAAAAAAAAAACYAgAAZHJzL2Rv&#10;d25yZXYueG1sUEsFBgAAAAAEAAQA9QAAAIgDAAAAAA==&#10;" stroked="f"/>
                <v:rect id="Rectangle 1740" o:spid="_x0000_s2396" style="position:absolute;left:2084;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3eNscA&#10;AADdAAAADwAAAGRycy9kb3ducmV2LnhtbESPT2vDMAzF74N+B6PCbqvTbmtKVreUwWCndv3D2FGL&#10;1STElkPstdm3rw6D3STe03s/LdeDd+pCfWwCG5hOMlDEZbANVwZOx7eHBaiYkC26wGTglyKsV6O7&#10;JRY2XHlPl0OqlIRwLNBAnVJXaB3LmjzGSeiIRTuH3mOSta+07fEq4d7pWZbNtceGpaHGjl5rKtvD&#10;jzeweP527Sl//Nrmu+lnS25DcfthzP142LyASjSkf/Pf9bsV/PxJ+OUbGUGv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t3jbHAAAA3QAAAA8AAAAAAAAAAAAAAAAAmAIAAGRy&#10;cy9kb3ducmV2LnhtbFBLBQYAAAAABAAEAPUAAACMAwAAAAA=&#10;" filled="f" strokeweight="0"/>
                <v:rect id="Rectangle 1741" o:spid="_x0000_s2397" style="position:absolute;left:2073;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TWdcMA&#10;AADdAAAADwAAAGRycy9kb3ducmV2LnhtbERPTWvCQBC9C/6HZQq96a5WU42uIgWhoD00FrwO2TEJ&#10;zc7G7Krpv+8Kgrd5vM9Zrjtbiyu1vnKsYTRUIIhzZyouNPwctoMZCB+QDdaOScMfeViv+r0lpsbd&#10;+JuuWShEDGGfooYyhCaV0uclWfRD1xBH7uRaiyHCtpCmxVsMt7UcK5VIixXHhhIb+igp/80uVgMm&#10;E3P+Or3tD7tLgvOiU9vpUWn9+tJtFiACdeEpfrg/TZz/PhnB/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TWdcMAAADdAAAADwAAAAAAAAAAAAAAAACYAgAAZHJzL2Rv&#10;d25yZXYueG1sUEsFBgAAAAAEAAQA9QAAAIgDAAAAAA==&#10;" stroked="f"/>
                <v:rect id="Rectangle 1742" o:spid="_x0000_s2398" style="position:absolute;left:2073;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Pl2sMA&#10;AADdAAAADwAAAGRycy9kb3ducmV2LnhtbERPS2vCQBC+F/wPyxR6043aGomuIoLQk9YHpccxO01C&#10;dmdDdqvx37uC0Nt8fM+ZLztrxIVaXzlWMBwkIIhzpysuFJyOm/4UhA/IGo1jUnAjD8tF72WOmXZX&#10;3tPlEAoRQ9hnqKAMocmk9HlJFv3ANcSR+3WtxRBhW0jd4jWGWyNHSTKRFiuODSU2tC4prw9/VsH0&#10;42zqUzr+2aa74XdNZkV++6XU22u3moEI1IV/8dP9qeP89H0Ej2/iC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Pl2sMAAADdAAAADwAAAAAAAAAAAAAAAACYAgAAZHJzL2Rv&#10;d25yZXYueG1sUEsFBgAAAAAEAAQA9QAAAIgDAAAAAA==&#10;" filled="f" strokeweight="0"/>
                <v:rect id="Rectangle 1743" o:spid="_x0000_s2399" style="position:absolute;left:2062;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rtmcQA&#10;AADdAAAADwAAAGRycy9kb3ducmV2LnhtbERPS2sCMRC+C/0PYQq9adKqW7vdKCIIherBteB12Mw+&#10;6Gay3UTd/vumIHibj+852WqwrbhQ7xvHGp4nCgRx4UzDlYav43a8AOEDssHWMWn4JQ+r5cMow9S4&#10;Kx/okodKxBD2KWqoQ+hSKX1Rk0U/cR1x5ErXWwwR9pU0PV5juG3li1KJtNhwbKixo01NxXd+thow&#10;mZmffTndHT/PCb5Vg9rOT0rrp8dh/Q4i0BDu4pv7w8T5r7Mp/H8TT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K7ZnEAAAA3QAAAA8AAAAAAAAAAAAAAAAAmAIAAGRycy9k&#10;b3ducmV2LnhtbFBLBQYAAAAABAAEAPUAAACJAwAAAAA=&#10;" stroked="f"/>
                <v:rect id="Rectangle 1744" o:spid="_x0000_s2400" style="position:absolute;left:2062;top:1661;width:7;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bYNcIA&#10;AADdAAAADwAAAGRycy9kb3ducmV2LnhtbERPS2vCQBC+C/6HZQq91Y1WjURXEUHoyTelxzE7TUJ2&#10;Z0N2q+m/7woFb/PxPWex6qwRN2p95VjBcJCAIM6drrhQcDlv32YgfEDWaByTgl/ysFr2ewvMtLvz&#10;kW6nUIgYwj5DBWUITSalz0uy6AeuIY7ct2sthgjbQuoW7zHcGjlKkqm0WHFsKLGhTUl5ffqxCmaT&#10;q6kv6fvXLt0PP2sya/K7g1KvL916DiJQF57if/eHjvPT8Rge38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tg1wgAAAN0AAAAPAAAAAAAAAAAAAAAAAJgCAABkcnMvZG93&#10;bnJldi54bWxQSwUGAAAAAAQABAD1AAAAhwMAAAAA&#10;" filled="f" strokeweight="0"/>
                <v:rect id="Rectangle 1745" o:spid="_x0000_s2401" style="position:absolute;left:2051;top:1661;width:6;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QdsQA&#10;AADdAAAADwAAAGRycy9kb3ducmV2LnhtbERPTWvCQBC9F/wPywi91d1aTTW6CaUgCLaHxoLXITsm&#10;odnZmF01/nu3UOhtHu9z1vlgW3Gh3jeONTxPFAji0pmGKw3f+83TAoQPyAZbx6ThRh7ybPSwxtS4&#10;K3/RpQiViCHsU9RQh9ClUvqyJot+4jriyB1dbzFE2FfS9HiN4baVU6USabHh2FBjR+81lT/F2WrA&#10;ZGZOn8eXj/3unOCyGtRmflBaP46HtxWIQEP4F/+5tybOf53N4febeIL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v0HbEAAAA3QAAAA8AAAAAAAAAAAAAAAAAmAIAAGRycy9k&#10;b3ducmV2LnhtbFBLBQYAAAAABAAEAPUAAACJAwAAAAA=&#10;" stroked="f"/>
                <v:rect id="Rectangle 1746" o:spid="_x0000_s2402" style="position:absolute;left:2051;top:1661;width:6;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jj2cMA&#10;AADdAAAADwAAAGRycy9kb3ducmV2LnhtbERPS2vCQBC+F/wPywje6kZtjURXkUKhJ60PxOOYHZOQ&#10;3dmQ3Wr6791Cwdt8fM9ZrDprxI1aXzlWMBomIIhzpysuFBwPn68zED4gazSOScEveVgtey8LzLS7&#10;845u+1CIGMI+QwVlCE0mpc9LsuiHriGO3NW1FkOEbSF1i/cYbo0cJ8lUWqw4NpTY0EdJeb3/sQpm&#10;7xdTH9PJeZNuR6eazJr85lupQb9bz0EE6sJT/O/+0nF++jaFv2/iC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jj2cMAAADdAAAADwAAAAAAAAAAAAAAAACYAgAAZHJzL2Rv&#10;d25yZXYueG1sUEsFBgAAAAAEAAQA9QAAAIgDAAAAAA==&#10;" filled="f" strokeweight="0"/>
                <v:rect id="Rectangle 1747" o:spid="_x0000_s2403" style="position:absolute;left:2051;top:1632;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eSHsQA&#10;AADdAAAADwAAAGRycy9kb3ducmV2LnhtbERPS2vCQBC+F/oflhG8BN3USrWpq1RR9GZ94HnIjklo&#10;djZkVxP7611B6G0+vudMZq0pxZVqV1hW8NaPQRCnVhecKTgeVr0xCOeRNZaWScGNHMymry8TTLRt&#10;eEfXvc9ECGGXoILc+yqR0qU5GXR9WxEH7mxrgz7AOpO6xiaEm1IO4vhDGiw4NORY0SKn9Hd/MQqi&#10;6v00b/5+NtF2Fd+W69PuM4tapbqd9vsLhKfW/4uf7o0O80fDETy+CSfI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3kh7EAAAA3QAAAA8AAAAAAAAAAAAAAAAAmAIAAGRycy9k&#10;b3ducmV2LnhtbFBLBQYAAAAABAAEAPUAAACJAwAAAAA=&#10;" fillcolor="#bfbfbf" stroked="f"/>
                <v:rect id="Rectangle 1748" o:spid="_x0000_s2404" style="position:absolute;left:2051;top:1632;width:51;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vSMMcA&#10;AADdAAAADwAAAGRycy9kb3ducmV2LnhtbESPT2vDMAzF74N+B6PCbqvTbmtKVreUwWCndv3D2FGL&#10;1STElkPstdm3rw6D3STe03s/LdeDd+pCfWwCG5hOMlDEZbANVwZOx7eHBaiYkC26wGTglyKsV6O7&#10;JRY2XHlPl0OqlIRwLNBAnVJXaB3LmjzGSeiIRTuH3mOSta+07fEq4d7pWZbNtceGpaHGjl5rKtvD&#10;jzeweP527Sl//Nrmu+lnS25DcfthzP142LyASjSkf/Pf9bsV/PxJcOUbGUGv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b0jDHAAAA3QAAAA8AAAAAAAAAAAAAAAAAmAIAAGRy&#10;cy9kb3ducmV2LnhtbFBLBQYAAAAABAAEAPUAAACMAwAAAAA=&#10;" filled="f" strokeweight="0"/>
                <v:group id="Group 1749" o:spid="_x0000_s2405" style="position:absolute;left:1329;top:2521;width:174;height:177" coordorigin="1329,2521" coordsize="174,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GC0W8UAAADdAAAADwAAAGRycy9kb3ducmV2LnhtbERPS2vCQBC+C/6HZYTe&#10;6ibW2hpdRaSWHkJBLRRvQ3ZMgtnZkN3m8e+7hYK3+fies972phItNa60rCCeRiCIM6tLzhV8nQ+P&#10;ryCcR9ZYWSYFAznYbsajNSbadnyk9uRzEULYJaig8L5OpHRZQQbd1NbEgbvaxqAPsMmlbrAL4aaS&#10;syhaSIMlh4YCa9oXlN1OP0bBe4fd7il+a9PbdT9czs+f32lMSj1M+t0KhKfe38X/7g8d5r/M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hgtFvFAAAA3QAA&#10;AA8AAAAAAAAAAAAAAAAAqgIAAGRycy9kb3ducmV2LnhtbFBLBQYAAAAABAAEAPoAAACcAwAAAAA=&#10;">
                  <v:oval id="Oval 1750" o:spid="_x0000_s2406" style="position:absolute;left:1329;top:2521;width:174;height:1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eJZsQA&#10;AADdAAAADwAAAGRycy9kb3ducmV2LnhtbESPT0/DMAzF70h8h8hIXNCWMAkYZdmEkIa4svHn6jWm&#10;rWickpi1fHt8QOJm6z2/9/NqM8XeHCmXLrGHy7kDQ1yn0HHj4WW/nS3BFEEO2CcmDz9UYLM+PVlh&#10;FdLIz3TcSWM0hEuFHlqRobK21C1FLPM0EKv2kXJE0TU3NmQcNTz2duHctY3YsTa0ONBDS/Xn7jt6&#10;eH2MX4eFG+Xi7bDNNVp5d/2t9+dn0/0dGKFJ/s1/109B8W+ulF+/0RHs+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HiWbEAAAA3QAAAA8AAAAAAAAAAAAAAAAAmAIAAGRycy9k&#10;b3ducmV2LnhtbFBLBQYAAAAABAAEAPUAAACJAwAAAAA=&#10;" fillcolor="#e0e0e0" strokeweight="0"/>
                  <v:oval id="Oval 1751" o:spid="_x0000_s2407" style="position:absolute;left:1329;top:2521;width:174;height:1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ZYMEA&#10;AADdAAAADwAAAGRycy9kb3ducmV2LnhtbERPS4vCMBC+L/gfwgje1lRxrVSj+EDYk1B3wevQjE2x&#10;mZQmav33RhC8zcf3nMWqs7W4UesrxwpGwwQEceF0xaWC/7/99wyED8gaa8ek4EEeVsve1wIz7e6c&#10;0+0YShFD2GeowITQZFL6wpBFP3QNceTOrrUYImxLqVu8x3Bby3GSTKXFimODwYa2horL8WoVyM1h&#10;nZuJzLvdwRpbXdPT5pEqNeh36zmIQF34iN/uXx3npz8jeH0TT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WWDBAAAA3QAAAA8AAAAAAAAAAAAAAAAAmAIAAGRycy9kb3du&#10;cmV2LnhtbFBLBQYAAAAABAAEAPUAAACGAwAAAAA=&#10;" filled="f">
                    <v:stroke joinstyle="miter"/>
                  </v:oval>
                  <v:oval id="Oval 1752" o:spid="_x0000_s2408" style="position:absolute;left:1373;top:2566;width:83;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UXU8EA&#10;AADdAAAADwAAAGRycy9kb3ducmV2LnhtbERPTWsCMRC9C/0PYQq9aaJUK6tRSlHoRapb9Txsxs3i&#10;ZrJsom7/vSkI3ubxPme+7FwtrtSGyrOG4UCBIC68qbjUsP9d96cgQkQ2WHsmDX8UYLl46c0xM/7G&#10;O7rmsRQphEOGGmyMTSZlKCw5DAPfECfu5FuHMcG2lKbFWwp3tRwpNZEOK04NFhv6slSc84vT8DO8&#10;HI7K2K0y75vNahoKNj5o/fbafc5AROriU/xwf5s0/2M8gv9v0gly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6VF1PBAAAA3QAAAA8AAAAAAAAAAAAAAAAAmAIAAGRycy9kb3du&#10;cmV2LnhtbFBLBQYAAAAABAAEAPUAAACGAwAAAAA=&#10;" fillcolor="gray" strokeweight="0"/>
                  <v:oval id="Oval 1753" o:spid="_x0000_s2409" style="position:absolute;left:1373;top:2566;width:83;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NijMIA&#10;AADdAAAADwAAAGRycy9kb3ducmV2LnhtbERPS2vCQBC+F/wPywi91Y32EYmuoi2FngKxgtchO2aD&#10;2dmQXfP4991Cobf5+J6z3Y+2ET11vnasYLlIQBCXTtdcKTh/fz6tQfiArLFxTAom8rDfzR62mGk3&#10;cEH9KVQihrDPUIEJoc2k9KUhi37hWuLIXV1nMUTYVVJ3OMRw28hVkrxJizXHBoMtvRsqb6e7VSCP&#10;+aEwL7IYP3JrbH1PL8cpVepxPh42IAKN4V/85/7ScX76+gy/38QT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2KMwgAAAN0AAAAPAAAAAAAAAAAAAAAAAJgCAABkcnMvZG93&#10;bnJldi54bWxQSwUGAAAAAAQABAD1AAAAhwMAAAAA&#10;" filled="f">
                    <v:stroke joinstyle="miter"/>
                  </v:oval>
                </v:group>
                <v:group id="Group 1754" o:spid="_x0000_s2410" style="position:absolute;top:1682;width:1046;height:122" coordorigin=",1682" coordsize="1046,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iNGMQAAADdAAAADwAAAGRycy9kb3ducmV2LnhtbERPTWvCQBC9C/0PyxR6&#10;003a2krqKiJVPIhgFMTbkB2TYHY2ZLdJ/PddQfA2j/c503lvKtFS40rLCuJRBII4s7rkXMHxsBpO&#10;QDiPrLGyTApu5GA+exlMMdG24z21qc9FCGGXoILC+zqR0mUFGXQjWxMH7mIbgz7AJpe6wS6Em0q+&#10;R9GXNFhyaCiwpmVB2TX9MwrWHXaLj/i33V4vy9v5MN6dtjEp9fbaL35AeOr9U/xwb3SY/z3+hP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7iNGMQAAADdAAAA&#10;DwAAAAAAAAAAAAAAAACqAgAAZHJzL2Rvd25yZXYueG1sUEsFBgAAAAAEAAQA+gAAAJsDAAAAAA==&#10;">
                  <v:group id="Group 1755" o:spid="_x0000_s2411" style="position:absolute;top:1686;width:214;height:118" coordorigin=",1686"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Qog8QAAADdAAAADwAAAGRycy9kb3ducmV2LnhtbERPS2vCQBC+F/wPywi9&#10;1U0sqRJdRUTFgxR8gHgbsmMSzM6G7JrEf98tFHqbj+8582VvKtFS40rLCuJRBII4s7rkXMHlvP2Y&#10;gnAeWWNlmRS8yMFyMXibY6ptx0dqTz4XIYRdigoK7+tUSpcVZNCNbE0cuLttDPoAm1zqBrsQbio5&#10;jqIvabDk0FBgTeuCssfpaRTsOuxWn/GmPTzu69ftnHxfDzEp9T7sVzMQnnr/L/5z73WYP0k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PQog8QAAADdAAAA&#10;DwAAAAAAAAAAAAAAAACqAgAAZHJzL2Rvd25yZXYueG1sUEsFBgAAAAAEAAQA+gAAAJsDAAAAAA==&#10;">
                    <v:rect id="Rectangle 1756" o:spid="_x0000_s2412" style="position:absolute;top:174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TY3MQA&#10;AADdAAAADwAAAGRycy9kb3ducmV2LnhtbERPS2vCQBC+C/0PyxR6090+TDXNRkpBKKiHRsHrkB2T&#10;0Oxsml01/feuIHibj+852WKwrThR7xvHGp4nCgRx6UzDlYbddjmegfAB2WDrmDT8k4dF/jDKMDXu&#10;zD90KkIlYgj7FDXUIXSplL6syaKfuI44cgfXWwwR9pU0PZ5juG3li1KJtNhwbKixo6+ayt/iaDVg&#10;8mb+NofX9XZ1THBeDWo53Sutnx6Hzw8QgYZwF9/c3ybOf58mcP0mniDz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k2NzEAAAA3QAAAA8AAAAAAAAAAAAAAAAAmAIAAGRycy9k&#10;b3ducmV2LnhtbFBLBQYAAAAABAAEAPUAAACJAwAAAAA=&#10;" stroked="f"/>
                    <v:rect id="Rectangle 1757" o:spid="_x0000_s2413" style="position:absolute;top:174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0LbsIA&#10;AADdAAAADwAAAGRycy9kb3ducmV2LnhtbERPTWsCMRC9C/0PYQq9aVZBLatRtkXBk1AtqLdhMyaL&#10;m8mySd3135tCobd5vM9ZrntXizu1ofKsYDzKQBCXXldsFHwft8N3ECEia6w9k4IHBVivXgZLzLXv&#10;+Ivuh2hECuGQowIbY5NLGUpLDsPIN8SJu/rWYUywNVK32KVwV8tJls2kw4pTg8WGPi2Vt8OPU7Bp&#10;LvtiaoIsTtGeb/6j29q9UerttS8WICL18V/8597pNH8+ncP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XQtuwgAAAN0AAAAPAAAAAAAAAAAAAAAAAJgCAABkcnMvZG93&#10;bnJldi54bWxQSwUGAAAAAAQABAD1AAAAhwMAAAAA&#10;" filled="f"/>
                    <v:rect id="Rectangle 1758" o:spid="_x0000_s2414" style="position:absolute;top:168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fpNccA&#10;AADdAAAADwAAAGRycy9kb3ducmV2LnhtbESPT2vCQBDF7wW/wzKCN92tf9I2dZVSEITaQ7XQ65Ad&#10;k9DsbMyuGr+9cyj0NsN7895vluveN+pCXawDW3icGFDERXA1lxa+D5vxM6iYkB02gcnCjSKsV4OH&#10;JeYuXPmLLvtUKgnhmKOFKqU21zoWFXmMk9ASi3YMnccka1dq1+FVwn2jp8Zk2mPN0lBhS+8VFb/7&#10;s7eA2dydPo+z3eHjnOFL2ZvN4sdYOxr2b6+gEvXp3/x3vXWC/7QQXPlGRt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B36TXHAAAA3QAAAA8AAAAAAAAAAAAAAAAAmAIAAGRy&#10;cy9kb3ducmV2LnhtbFBLBQYAAAAABAAEAPUAAACMAwAAAAA=&#10;" stroked="f"/>
                    <v:rect id="Rectangle 1759" o:spid="_x0000_s2415" style="position:absolute;top:168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46h8MA&#10;AADdAAAADwAAAGRycy9kb3ducmV2LnhtbERPTWsCMRC9C/6HMII3zVawrVujrKLgSagt1N6GzTRZ&#10;3EyWTXTXf98UCt7m8T5nue5dLW7UhsqzgqdpBoK49Lpio+DzYz95BREissbaMym4U4D1ajhYYq59&#10;x+90O0UjUgiHHBXYGJtcylBachimviFO3I9vHcYEWyN1i10Kd7WcZdmzdFhxarDY0NZSeTldnYJd&#10;830s5ibI4iva88Vvur09GqXGo754AxGpjw/xv/ug0/yX+QL+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46h8MAAADdAAAADwAAAAAAAAAAAAAAAACYAgAAZHJzL2Rv&#10;d25yZXYueG1sUEsFBgAAAAAEAAQA9QAAAIgDAAAAAA==&#10;" filled="f"/>
                  </v:group>
                  <v:group id="Group 1760" o:spid="_x0000_s2416" style="position:absolute;left:208;top:1685;width:214;height:118" coordorigin="208,168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9BpscAAADd&#10;AAAADwAAAAAAAAAAAAAAAACqAgAAZHJzL2Rvd25yZXYueG1sUEsFBgAAAAAEAAQA+gAAAJ4DAAAA&#10;AA==&#10;">
                    <v:rect id="Rectangle 1761" o:spid="_x0000_s2417" style="position:absolute;left:208;top:174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GKFcMA&#10;AADdAAAADwAAAGRycy9kb3ducmV2LnhtbERPS4vCMBC+L+x/CLOwN01016rVKCIIC+rBB3gdmrEt&#10;NpPaRO3++40g7G0+vudM562txJ0aXzrW0OsqEMSZMyXnGo6HVWcEwgdkg5Vj0vBLHuaz97cppsY9&#10;eEf3fchFDGGfooYihDqV0mcFWfRdVxNH7uwaiyHCJpemwUcMt5XsK5VIiyXHhgJrWhaUXfY3qwGT&#10;b3Pdnr82h/UtwXHeqtXgpLT+/GgXExCB2vAvfrl/TJw/THrw/CaeI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GKFcMAAADdAAAADwAAAAAAAAAAAAAAAACYAgAAZHJzL2Rv&#10;d25yZXYueG1sUEsFBgAAAAAEAAQA9QAAAIgDAAAAAA==&#10;" stroked="f"/>
                    <v:rect id="Rectangle 1762" o:spid="_x0000_s2418" style="position:absolute;left:208;top:174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ZiS8IA&#10;AADdAAAADwAAAGRycy9kb3ducmV2LnhtbERPTWsCMRC9C/6HMEJvmq1QLatRVqnQk6AWWm/DZpos&#10;bibLJnW3/94Igrd5vM9ZrntXiyu1ofKs4HWSgSAuva7YKPg67cbvIEJE1lh7JgX/FGC9Gg6WmGvf&#10;8YGux2hECuGQowIbY5NLGUpLDsPEN8SJ+/Wtw5hga6RusUvhrpbTLJtJhxWnBosNbS2Vl+OfU/DR&#10;nPfFmwmy+I725+I33c7ujVIvo75YgIjUx6f44f7Uaf58NoX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RmJLwgAAAN0AAAAPAAAAAAAAAAAAAAAAAJgCAABkcnMvZG93&#10;bnJldi54bWxQSwUGAAAAAAQABAD1AAAAhwMAAAAA&#10;" filled="f"/>
                    <v:rect id="Rectangle 1763" o:spid="_x0000_s2419" style="position:absolute;left:208;top:168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x+cMA&#10;AADdAAAADwAAAGRycy9kb3ducmV2LnhtbERPTYvCMBC9L+x/CCN408RVq3aNIoIgqAd1Ya9DM7Zl&#10;m0ltonb//UYQ9jaP9znzZWsrcafGl441DPoKBHHmTMm5hq/zpjcF4QOywcoxafglD8vF+9scU+Me&#10;fKT7KeQihrBPUUMRQp1K6bOCLPq+q4kjd3GNxRBhk0vT4COG20p+KJVIiyXHhgJrWheU/ZxuVgMm&#10;I3M9XIb78+6W4Cxv1Wb8rbTudtrVJ4hAbfgXv9xbE+dPkiE8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x+cMAAADdAAAADwAAAAAAAAAAAAAAAACYAgAAZHJzL2Rv&#10;d25yZXYueG1sUEsFBgAAAAAEAAQA9QAAAIgDAAAAAA==&#10;" stroked="f"/>
                    <v:rect id="Rectangle 1764" o:spid="_x0000_s2420" style="position:absolute;left:208;top:168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fpMMA&#10;AADdAAAADwAAAGRycy9kb3ducmV2LnhtbERPTWsCMRC9C/6HMEJvmq1Yla1RVlHoSagWam/DZpos&#10;bibLJrrbf98UCt7m8T5nteldLe7UhsqzgudJBoK49Lpio+DjfBgvQYSIrLH2TAp+KMBmPRysMNe+&#10;43e6n6IRKYRDjgpsjE0uZSgtOQwT3xAn7tu3DmOCrZG6xS6Fu1pOs2wuHVacGiw2tLNUXk83p2Df&#10;fB2LFxNk8Rnt5eq33cEejVJPo754BRGpjw/xv/tNp/mL+Q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NfpMMAAADdAAAADwAAAAAAAAAAAAAAAACYAgAAZHJzL2Rv&#10;d25yZXYueG1sUEsFBgAAAAAEAAQA9QAAAIgDAAAAAA==&#10;" filled="f"/>
                  </v:group>
                  <v:group id="Group 1765" o:spid="_x0000_s2421" style="position:absolute;left:416;top:1684;width:214;height:118" coordorigin="416,1684"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jiPsUAAADdAAAADwAAAGRycy9kb3ducmV2LnhtbERPS2vCQBC+F/wPyxS8&#10;1U2UpJK6ikiVHkKhKpTehuyYBLOzIbvN4993C4Xe5uN7zmY3mkb01LnasoJ4EYEgLqyuuVRwvRyf&#10;1iCcR9bYWCYFEznYbWcPG8y0HfiD+rMvRQhhl6GCyvs2k9IVFRl0C9sSB+5mO4M+wK6UusMhhJtG&#10;LqMolQZrDg0VtnSoqLifv42C04DDfhW/9vn9dpi+Lsn7Zx6TUvPHcf8CwtPo/8V/7jcd5j+nC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KY4j7FAAAA3QAA&#10;AA8AAAAAAAAAAAAAAAAAqgIAAGRycy9kb3ducmV2LnhtbFBLBQYAAAAABAAEAPoAAACcAwAAAAA=&#10;">
                    <v:rect id="Rectangle 1766" o:spid="_x0000_s2422" style="position:absolute;left:416;top:17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gSYcMA&#10;AADdAAAADwAAAGRycy9kb3ducmV2LnhtbERPTWsCMRC9C/6HMEJvNbG1aV2NUgqCYHvoWuh12Iy7&#10;i5vJdhN1/fdGKHibx/ucxap3jThRF2rPBiZjBYK48Lbm0sDPbv34BiJEZIuNZzJwoQCr5XCwwMz6&#10;M3/TKY+lSCEcMjRQxdhmUoaiIodh7FvixO195zAm2JXSdnhO4a6RT0pp6bDm1FBhSx8VFYf86Ayg&#10;ntq/r/3z52571Dgre7V++VXGPIz69zmISH28i//dG5vmv2oNt2/SCXJ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gSYcMAAADdAAAADwAAAAAAAAAAAAAAAACYAgAAZHJzL2Rv&#10;d25yZXYueG1sUEsFBgAAAAAEAAQA9QAAAIgDAAAAAA==&#10;" stroked="f"/>
                    <v:rect id="Rectangle 1767" o:spid="_x0000_s2423" style="position:absolute;left:416;top:174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B08IA&#10;AADdAAAADwAAAGRycy9kb3ducmV2LnhtbERPTWsCMRC9C/0PYQreNKtQLatRtkXBk1AtqLdhMyaL&#10;m8mySd3135tCobd5vM9ZrntXizu1ofKsYDLOQBCXXldsFHwft6N3ECEia6w9k4IHBVivXgZLzLXv&#10;+Ivuh2hECuGQowIbY5NLGUpLDsPYN8SJu/rWYUywNVK32KVwV8tpls2kw4pTg8WGPi2Vt8OPU7Bp&#10;LvvizQRZnKI93/xHt7V7o9TwtS8WICL18V/8597pNH8+m8P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McHTwgAAAN0AAAAPAAAAAAAAAAAAAAAAAJgCAABkcnMvZG93&#10;bnJldi54bWxQSwUGAAAAAAQABAD1AAAAhwMAAAAA&#10;" filled="f"/>
                    <v:rect id="Rectangle 1768" o:spid="_x0000_s2424" style="position:absolute;left:416;top:168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jiMYA&#10;AADdAAAADwAAAGRycy9kb3ducmV2LnhtbESPQWvCQBCF7wX/wzKF3nS3tqaauooUhIL1UBW8Dtkx&#10;Cc3Oxuyq6b93DoXeZnhv3vtmvux9o67UxTqwheeRAUVcBFdzaeGwXw+noGJCdtgEJgu/FGG5GDzM&#10;MXfhxt903aVSSQjHHC1UKbW51rGoyGMchZZYtFPoPCZZu1K7Dm8S7hs9NibTHmuWhgpb+qio+Nld&#10;vAXMXt15e3r52m8uGc7K3qwnR2Pt02O/egeVqE//5r/rTyf4b5ngyjcygl7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sjiMYAAADdAAAADwAAAAAAAAAAAAAAAACYAgAAZHJz&#10;L2Rvd25yZXYueG1sUEsFBgAAAAAEAAQA9QAAAIsDAAAAAA==&#10;" stroked="f"/>
                    <v:rect id="Rectangle 1769" o:spid="_x0000_s2425" style="position:absolute;left:416;top:168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LwOsMA&#10;AADdAAAADwAAAGRycy9kb3ducmV2LnhtbERPTWsCMRC9C/6HMII3zVbQ1q1R1qLgSagt1N6GzTRZ&#10;3EyWTequ/94UCt7m8T5nteldLa7UhsqzgqdpBoK49Lpio+DzYz95AREissbaMym4UYDNejhYYa59&#10;x+90PUUjUgiHHBXYGJtcylBachimviFO3I9vHcYEWyN1i10Kd7WcZdlCOqw4NVhs6M1SeTn9OgW7&#10;5vtYzE2QxVe054vfdnt7NEqNR33xCiJSHx/if/dBp/nPiy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LwOsMAAADdAAAADwAAAAAAAAAAAAAAAACYAgAAZHJzL2Rv&#10;d25yZXYueG1sUEsFBgAAAAAEAAQA9QAAAIgDAAAAAA==&#10;" filled="f"/>
                  </v:group>
                  <v:group id="Group 1770" o:spid="_x0000_s2426" style="position:absolute;left:624;top:1682;width:214;height:118" coordorigin="624,1682"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c213vIAAAA&#10;3QAAAA8AAAAAAAAAAAAAAAAAqgIAAGRycy9kb3ducmV2LnhtbFBLBQYAAAAABAAEAPoAAACfAwAA&#10;AAA=&#10;">
                    <v:rect id="Rectangle 1771" o:spid="_x0000_s2427" style="position:absolute;left:624;top:174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gcyMMA&#10;AADdAAAADwAAAGRycy9kb3ducmV2LnhtbERPS4vCMBC+C/sfwgjeNHF1q9s1yiIIguvBB3gdmrEt&#10;NpNuE7X+e7Ow4G0+vufMFq2txI0aXzrWMBwoEMSZMyXnGo6HVX8Kwgdkg5Vj0vAgD4v5W2eGqXF3&#10;3tFtH3IRQ9inqKEIoU6l9FlBFv3A1cSRO7vGYoiwyaVp8B7DbSXflUqkxZJjQ4E1LQvKLvur1YDJ&#10;2Pxuz6Ofw+aa4GfeqtXHSWnd67bfXyACteEl/nevTZw/mQzh75t4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gcyMMAAADdAAAADwAAAAAAAAAAAAAAAACYAgAAZHJzL2Rv&#10;d25yZXYueG1sUEsFBgAAAAAEAAQA9QAAAIgDAAAAAA==&#10;" stroked="f"/>
                    <v:rect id="Rectangle 1772" o:spid="_x0000_s2428" style="position:absolute;left:624;top:1741;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0lsIA&#10;AADdAAAADwAAAGRycy9kb3ducmV2LnhtbERPTWsCMRC9C/6HMEJvmq1QLatRVqnQk6AWWm/DZpos&#10;bibLJnW3/94Igrd5vM9ZrntXiyu1ofKs4HWSgSAuva7YKPg67cbvIEJE1lh7JgX/FGC9Gg6WmGvf&#10;8YGux2hECuGQowIbY5NLGUpLDsPEN8SJ+/Wtw5hga6RusUvhrpbTLJtJhxWnBosNbS2Vl+OfU/DR&#10;nPfFmwmy+I725+I33c7ujVIvo75YgIjUx6f44f7Uaf58PoX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n/SWwgAAAN0AAAAPAAAAAAAAAAAAAAAAAJgCAABkcnMvZG93&#10;bnJldi54bWxQSwUGAAAAAAQABAD1AAAAhwMAAAAA&#10;" filled="f"/>
                    <v:rect id="Rectangle 1773" o:spid="_x0000_s2429" style="position:absolute;left:624;top:168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YnJMMA&#10;AADdAAAADwAAAGRycy9kb3ducmV2LnhtbERPS4vCMBC+C/sfwix408R1rW7XKCIIguvBB3gdmrEt&#10;NpNuE7X7782C4G0+vudM562txI0aXzrWMOgrEMSZMyXnGo6HVW8Cwgdkg5Vj0vBHHuazt84UU+Pu&#10;vKPbPuQihrBPUUMRQp1K6bOCLPq+q4kjd3aNxRBhk0vT4D2G20p+KJVIiyXHhgJrWhaUXfZXqwGT&#10;T/O7PQ9/Dptrgl95q1ajk9K6+94uvkEEasNL/HSvTZw/Hg/h/5t4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YnJMMAAADdAAAADwAAAAAAAAAAAAAAAACYAgAAZHJzL2Rv&#10;d25yZXYueG1sUEsFBgAAAAAEAAQA9QAAAIgDAAAAAA==&#10;" stroked="f"/>
                    <v:rect id="Rectangle 1774" o:spid="_x0000_s2430" style="position:absolute;left:624;top:168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rJecMA&#10;AADdAAAADwAAAGRycy9kb3ducmV2LnhtbERPTWsCMRC9C/6HMII3zVpsLVujrKWCJ6G2UL0Nm2my&#10;uJksm9Rd/30jCN7m8T5nue5dLS7Uhsqzgtk0A0Fcel2xUfD9tZ28gggRWWPtmRRcKcB6NRwsMde+&#10;40+6HKIRKYRDjgpsjE0uZSgtOQxT3xAn7te3DmOCrZG6xS6Fu1o+ZdmLdFhxarDY0Lul8nz4cwo+&#10;mtO+eDZBFj/RHs9+023t3ig1HvXFG4hIfXyI7+6dTvMXizn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rJecMAAADdAAAADwAAAAAAAAAAAAAAAACYAgAAZHJzL2Rv&#10;d25yZXYueG1sUEsFBgAAAAAEAAQA9QAAAIgDAAAAAA==&#10;" filled="f"/>
                  </v:group>
                  <v:group id="Group 1775" o:spid="_x0000_s2431" style="position:absolute;left:832;top:1683;width:214;height:118" coordorigin="832,1683"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0F048UAAADdAAAADwAAAGRycy9kb3ducmV2LnhtbERPS2vCQBC+F/wPyxS8&#10;1U2UVEldRaRKD1JoIpTehuyYBLOzIbvN4993C4Xe5uN7znY/mkb01LnasoJ4EYEgLqyuuVRwzU9P&#10;GxDOI2tsLJOCiRzsd7OHLabaDvxBfeZLEULYpaig8r5NpXRFRQbdwrbEgbvZzqAPsCul7nAI4aaR&#10;yyh6lgZrDg0VtnSsqLhn30bBecDhsIpf+8v9dpy+8uT98xKTUvPH8fACwtPo/8V/7jcd5q/X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BdOPFAAAA3QAA&#10;AA8AAAAAAAAAAAAAAAAAqgIAAGRycy9kb3ducmV2LnhtbFBLBQYAAAAABAAEAPoAAACcAwAAAAA=&#10;">
                    <v:rect id="Rectangle 1776" o:spid="_x0000_s2432" style="position:absolute;left:832;top:174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GEvMQA&#10;AADdAAAADwAAAGRycy9kb3ducmV2LnhtbERPS2vCQBC+C/0PyxR6090+jJpmI6UgFLSHRsHrkB2T&#10;0Oxsml01/feuIHibj+852XKwrThR7xvHGp4nCgRx6UzDlYbddjWeg/AB2WDrmDT8k4dl/jDKMDXu&#10;zD90KkIlYgj7FDXUIXSplL6syaKfuI44cgfXWwwR9pU0PZ5juG3li1KJtNhwbKixo8+ayt/iaDVg&#10;8mb+vg+vm+36mOCiGtRquldaPz0OH+8gAg3hLr65v0ycP5slcP0mniDz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RhLzEAAAA3QAAAA8AAAAAAAAAAAAAAAAAmAIAAGRycy9k&#10;b3ducmV2LnhtbFBLBQYAAAAABAAEAPUAAACJAwAAAAA=&#10;" stroked="f"/>
                    <v:rect id="Rectangle 1777" o:spid="_x0000_s2433" style="position:absolute;left:832;top:1742;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XDsIA&#10;AADdAAAADwAAAGRycy9kb3ducmV2LnhtbERP32vCMBB+H/g/hBvsbaYTtko1SpUJPgm6gdvb0ZxJ&#10;sbmUJrP1v18Ewbf7+H7efDm4RlyoC7VnBW/jDARx5XXNRsH31+Z1CiJEZI2NZ1JwpQDLxehpjoX2&#10;Pe/pcohGpBAOBSqwMbaFlKGy5DCMfUucuJPvHMYEOyN1h30Kd42cZNmHdFhzarDY0tpSdT78OQWf&#10;7e+ufDdBlsdof85+1W/szij18jyUMxCRhvgQ391bnebneQ6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6FcOwgAAAN0AAAAPAAAAAAAAAAAAAAAAAJgCAABkcnMvZG93&#10;bnJldi54bWxQSwUGAAAAAAQABAD1AAAAhwMAAAAA&#10;" filled="f"/>
                    <v:rect id="Rectangle 1778" o:spid="_x0000_s2434" style="position:absolute;left:832;top:168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K1VccA&#10;AADdAAAADwAAAGRycy9kb3ducmV2LnhtbESPT2vCQBDF7wW/wzKCt7pb/8Q2dZVSEITaQ7XQ65Ad&#10;k9DsbMyuGr+9cyj0NsN7895vluveN+pCXawDW3gaG1DERXA1lxa+D5vHZ1AxITtsApOFG0VYrwYP&#10;S8xduPIXXfapVBLCMUcLVUptrnUsKvIYx6ElFu0YOo9J1q7UrsOrhPtGT4zJtMeapaHClt4rKn73&#10;Z28Bs5k7fR6nu8PHOcOXsjeb+Y+xdjTs315BJerTv/nveusEf7EQXPlGRt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CtVXHAAAA3QAAAA8AAAAAAAAAAAAAAAAAmAIAAGRy&#10;cy9kb3ducmV2LnhtbFBLBQYAAAAABAAEAPUAAACMAwAAAAA=&#10;" stroked="f"/>
                    <v:rect id="Rectangle 1779" o:spid="_x0000_s2435" style="position:absolute;left:832;top:168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tm58MA&#10;AADdAAAADwAAAGRycy9kb3ducmV2LnhtbERPTWsCMRC9C/6HMEJvmq1g1a1RVlHoSagWam/DZpos&#10;bibLJrrbf98UCt7m8T5nteldLe7UhsqzgudJBoK49Lpio+DjfBgvQISIrLH2TAp+KMBmPRysMNe+&#10;43e6n6IRKYRDjgpsjE0uZSgtOQwT3xAn7tu3DmOCrZG6xS6Fu1pOs+xFOqw4NVhsaGepvJ5uTsG+&#10;+ToWMxNk8Rnt5eq33cEejVJPo754BRGpjw/xv/tNp/nz+RL+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tm58MAAADdAAAADwAAAAAAAAAAAAAAAACYAgAAZHJzL2Rv&#10;d25yZXYueG1sUEsFBgAAAAAEAAQA9QAAAIgDAAAAAA==&#10;" filled="f"/>
                  </v:group>
                </v:group>
                <v:group id="Group 1780" o:spid="_x0000_s2436" style="position:absolute;left:1;top:1994;width:1046;height:122" coordorigin="1,1994" coordsize="1046,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OnXMcAAADdAAAADwAAAGRycy9kb3ducmV2LnhtbESPQWvCQBCF74X+h2UK&#10;3uomlVaJriLSigcpGAvF25Adk2B2NmS3Sfz3nUOhtxnem/e+WW1G16ieulB7NpBOE1DEhbc1lwa+&#10;zh/PC1AhIltsPJOBOwXYrB8fVphZP/CJ+jyWSkI4ZGigirHNtA5FRQ7D1LfEol195zDK2pXadjhI&#10;uGv0S5K8aYc1S0OFLe0qKm75jzOwH3DYztL3/ni77u6X8+vn9zElYyZP43YJKtIY/81/1wcr+PO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uOnXMcAAADd&#10;AAAADwAAAAAAAAAAAAAAAACqAgAAZHJzL2Rvd25yZXYueG1sUEsFBgAAAAAEAAQA+gAAAJ4DAAAA&#10;AA==&#10;">
                  <v:group id="Group 1781" o:spid="_x0000_s2437" style="position:absolute;left:1;top:1998;width:214;height:118" coordorigin="1,1998"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8Cx8MAAADdAAAADwAAAGRycy9kb3ducmV2LnhtbERPTYvCMBC9C/sfwgh7&#10;07S76Eo1ioi7eBBBXRBvQzO2xWZSmtjWf28Ewds83ufMFp0pRUO1KywriIcRCOLU6oIzBf/H38EE&#10;hPPIGkvLpOBODhbzj94ME21b3lNz8JkIIewSVJB7XyVSujQng25oK+LAXWxt0AdYZ1LX2IZwU8qv&#10;KBpLgwWHhhwrWuWUXg83o+CvxXb5Ha+b7fWyup+Po91pG5NSn/1uOQXhqfNv8cu90WH+zy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rwLHwwAAAN0AAAAP&#10;AAAAAAAAAAAAAAAAAKoCAABkcnMvZG93bnJldi54bWxQSwUGAAAAAAQABAD6AAAAmgMAAAAA&#10;">
                    <v:rect id="Rectangle 1782" o:spid="_x0000_s2438" style="position:absolute;left:1;top:205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mMMA&#10;AADdAAAADwAAAGRycy9kb3ducmV2LnhtbERPTYvCMBC9L/gfwgjeNFHXrnaNIoKwsHpQF7wOzdiW&#10;bSa1iVr/vVkQ9jaP9znzZWsrcaPGl441DAcKBHHmTMm5hp/jpj8F4QOywcoxaXiQh+Wi8zbH1Lg7&#10;7+l2CLmIIexT1FCEUKdS+qwgi37gauLInV1jMUTY5NI0eI/htpIjpRJpseTYUGBN64Ky38PVasDk&#10;3Vx25/H2+H1NcJa3ajM5Ka173Xb1CSJQG/7FL/eXifM/piP4+yae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mMMAAADdAAAADwAAAAAAAAAAAAAAAACYAgAAZHJzL2Rv&#10;d25yZXYueG1sUEsFBgAAAAAEAAQA9QAAAIgDAAAAAA==&#10;" stroked="f"/>
                    <v:rect id="Rectangle 1783" o:spid="_x0000_s2439" style="position:absolute;left:1;top:205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YhKsMA&#10;AADdAAAADwAAAGRycy9kb3ducmV2LnhtbERPTWsCMRC9C/0PYQreNNtKq2yNsi0KnoRqoXobNtNk&#10;cTNZNtFd/30jCN7m8T5nvuxdLS7UhsqzgpdxBoK49Lpio+Bnvx7NQISIrLH2TAquFGC5eBrMMde+&#10;42+67KIRKYRDjgpsjE0uZSgtOQxj3xAn7s+3DmOCrZG6xS6Fu1q+Ztm7dFhxarDY0Jel8rQ7OwWr&#10;5rgt3kyQxW+0h5P/7NZ2a5QaPvfFB4hIfXyI7+6NTvOn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YhKsMAAADdAAAADwAAAAAAAAAAAAAAAACYAgAAZHJzL2Rv&#10;d25yZXYueG1sUEsFBgAAAAAEAAQA9QAAAIgDAAAAAA==&#10;" filled="f"/>
                    <v:rect id="Rectangle 1784" o:spid="_x0000_s2440" style="position:absolute;left:1;top:19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rPd8QA&#10;AADdAAAADwAAAGRycy9kb3ducmV2LnhtbERPS2sCMRC+C/0PYQq91aStXdfVKKUgFFoProLXYTP7&#10;wM1ku4m6/ntTKHibj+85i9VgW3Gm3jeONbyMFQjiwpmGKw373fo5BeEDssHWMWm4kofV8mG0wMy4&#10;C2/pnIdKxBD2GWqoQ+gyKX1Rk0U/dh1x5ErXWwwR9pU0PV5iuG3lq1KJtNhwbKixo8+aimN+show&#10;mZjfTfn2s/s+JTirBrV+Pyitnx6HjzmIQEO4i//dXybOn6YT+Psmni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az3fEAAAA3QAAAA8AAAAAAAAAAAAAAAAAmAIAAGRycy9k&#10;b3ducmV2LnhtbFBLBQYAAAAABAAEAPUAAACJAwAAAAA=&#10;" stroked="f"/>
                    <v:rect id="Rectangle 1785" o:spid="_x0000_s2441" style="position:absolute;left:1;top:199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McxcMA&#10;AADdAAAADwAAAGRycy9kb3ducmV2LnhtbERPyWrDMBC9F/IPYgq9NXILaYITxTilgZ4CWSDtbbAm&#10;krE1MpYau39fFQK5zeOtsypG14or9aH2rOBlmoEgrryu2Sg4HbfPCxAhImtsPZOCXwpQrCcPK8y1&#10;H3hP10M0IoVwyFGBjbHLpQyVJYdh6jvixF187zAm2BupexxSuGvla5a9SYc1pwaLHb1bqprDj1Pw&#10;0X3vypkJsjxH+9X4zbC1O6PU0+NYLkFEGuNdfHN/6jR/vpj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aMcxcMAAADdAAAADwAAAAAAAAAAAAAAAACYAgAAZHJzL2Rv&#10;d25yZXYueG1sUEsFBgAAAAAEAAQA9QAAAIgDAAAAAA==&#10;" filled="f"/>
                  </v:group>
                  <v:group id="Group 1786" o:spid="_x0000_s2442" style="position:absolute;left:209;top:1997;width:214;height:118" coordorigin="209,199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aas8MAAADdAAAADwAAAGRycy9kb3ducmV2LnhtbERPS4vCMBC+C/sfwix4&#10;07QrPqhGEdkVDyKoC4u3oRnbYjMpTbat/94Igrf5+J6zWHWmFA3VrrCsIB5GIIhTqwvOFPyefwYz&#10;EM4jaywtk4I7OVgtP3oLTLRt+UjNyWcihLBLUEHufZVI6dKcDLqhrYgDd7W1QR9gnUldYxvCTSm/&#10;omgiDRYcGnKsaJNTejv9GwXbFtv1KP5u9rfr5n45jw9/+5iU6n926zkIT51/i1/unQ7zp7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RpqzwwAAAN0AAAAP&#10;AAAAAAAAAAAAAAAAAKoCAABkcnMvZG93bnJldi54bWxQSwUGAAAAAAQABAD6AAAAmgMAAAAA&#10;">
                    <v:rect id="Rectangle 1787" o:spid="_x0000_s2443" style="position:absolute;left:209;top:205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hRAMQA&#10;AADdAAAADwAAAGRycy9kb3ducmV2LnhtbERPS2sCMRC+F/wPYYTeaqKt67o1ihSEQu2ha8HrsJl9&#10;0M1k3UTd/vtGEHqbj+85q81gW3Gh3jeONUwnCgRx4UzDlYbvw+4pBeEDssHWMWn4JQ+b9ehhhZlx&#10;V/6iSx4qEUPYZ6ihDqHLpPRFTRb9xHXEkStdbzFE2FfS9HiN4baVM6USabHh2FBjR281FT/52WrA&#10;5MWcPsvn/eHjnOCyGtRuflRaP46H7SuIQEP4F9/d7ybOX6QLuH0TT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UQDEAAAA3QAAAA8AAAAAAAAAAAAAAAAAmAIAAGRycy9k&#10;b3ducmV2LnhtbFBLBQYAAAAABAAEAPUAAACJAwAAAAA=&#10;" stroked="f"/>
                    <v:rect id="Rectangle 1788" o:spid="_x0000_s2444" style="position:absolute;left:209;top:205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KzW8YA&#10;AADdAAAADwAAAGRycy9kb3ducmV2LnhtbESPQWvDMAyF74P9B6PBbquzwdaS1S3ZaKGnQtvBtpuI&#10;NTs0lkPsNum/nw6F3iTe03uf5ssxtOpMfWoiG3ieFKCI62gbdga+DuunGaiUkS22kcnAhRIsF/d3&#10;cyxtHHhH5312SkI4lWjA59yVWqfaU8A0iR2xaH+xD5hl7Z22PQ4SHlr9UhRvOmDD0uCxo09P9XF/&#10;CgZW3e+2enVJV9/Z/xzjx7D2W2fM48NYvYPKNOab+Xq9sYI/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6KzW8YAAADdAAAADwAAAAAAAAAAAAAAAACYAgAAZHJz&#10;L2Rvd25yZXYueG1sUEsFBgAAAAAEAAQA9QAAAIsDAAAAAA==&#10;" filled="f"/>
                    <v:rect id="Rectangle 1789" o:spid="_x0000_s2445" style="position:absolute;left:209;top:199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tg6cMA&#10;AADdAAAADwAAAGRycy9kb3ducmV2LnhtbERPTYvCMBC9L/gfwgh702Rd7Wo1igiCoHtYXfA6NGNb&#10;tpnUJmr990YQ9jaP9zmzRWsrcaXGl441fPQVCOLMmZJzDb+HdW8Mwgdkg5Vj0nAnD4t5522GqXE3&#10;/qHrPuQihrBPUUMRQp1K6bOCLPq+q4kjd3KNxRBhk0vT4C2G20oOlEqkxZJjQ4E1rQrK/vYXqwGT&#10;oTl/nz53h+0lwUneqvXoqLR+77bLKYhAbfgXv9wbE+d/jSfw/Ca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tg6cMAAADdAAAADwAAAAAAAAAAAAAAAACYAgAAZHJzL2Rv&#10;d25yZXYueG1sUEsFBgAAAAAEAAQA9QAAAIgDAAAAAA==&#10;" stroked="f"/>
                    <v:rect id="Rectangle 1790" o:spid="_x0000_s2446" style="position:absolute;left:209;top:199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0pgMYA&#10;AADdAAAADwAAAGRycy9kb3ducmV2LnhtbESPT2vDMAzF74N9B6PBbquzwf6ldUs2WuipsHaw9iZi&#10;1Q6N5RC7Tfrtp8NgN4n39N5Ps8UYWnWhPjWRDTxOClDEdbQNOwPfu9XDG6iUkS22kcnAlRIs5rc3&#10;MyxtHPiLLtvslIRwKtGAz7krtU61p4BpEjti0Y6xD5hl7Z22PQ4SHlr9VBQvOmDD0uCxo09P9Wl7&#10;DgaW3WFTPbukq5/s96f4Maz8xhlzfzdWU1CZxvxv/rteW8F/fRd++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0pgMYAAADdAAAADwAAAAAAAAAAAAAAAACYAgAAZHJz&#10;L2Rvd25yZXYueG1sUEsFBgAAAAAEAAQA9QAAAIsDAAAAAA==&#10;" filled="f"/>
                  </v:group>
                  <v:group id="Group 1791" o:spid="_x0000_s2447" style="position:absolute;left:417;top:1996;width:214;height:118" coordorigin="417,1996"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aUGsQAAADdAAAADwAAAGRycy9kb3ducmV2LnhtbERPTWvCQBC9F/wPywje&#10;dBOltY2uIqLFgwhqoXgbsmMSzM6G7JrEf+8WhN7m8T5nvuxMKRqqXWFZQTyKQBCnVhecKfg5b4ef&#10;IJxH1lhaJgUPcrBc9N7mmGjb8pGak89ECGGXoILc+yqR0qU5GXQjWxEH7mprgz7AOpO6xjaEm1KO&#10;o+hDGiw4NORY0Tqn9Ha6GwXfLbarSbxp9rfr+nE5vx9+9zEpNeh3qxkIT53/F7/cOx3mT79i+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HaUGsQAAADdAAAA&#10;DwAAAAAAAAAAAAAAAACqAgAAZHJzL2Rvd25yZXYueG1sUEsFBgAAAAAEAAQA+gAAAJsDAAAAAA==&#10;">
                    <v:rect id="Rectangle 1792" o:spid="_x0000_s2448" style="position:absolute;left:417;top:20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kRcMA&#10;AADdAAAADwAAAGRycy9kb3ducmV2LnhtbERPTYvCMBC9L/gfwgjeNFHXrnaNIoKwsHpQF7wOzdiW&#10;bSa1iVr/vVkQ9jaP9znzZWsrcaPGl441DAcKBHHmTMm5hp/jpj8F4QOywcoxaXiQh+Wi8zbH1Lg7&#10;7+l2CLmIIexT1FCEUKdS+qwgi37gauLInV1jMUTY5NI0eI/htpIjpRJpseTYUGBN64Ky38PVasDk&#10;3Vx25/H2+H1NcJa3ajM5Ka173Xb1CSJQG/7FL/eXifM/ZiP4+yae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kRcMAAADdAAAADwAAAAAAAAAAAAAAAACYAgAAZHJzL2Rv&#10;d25yZXYueG1sUEsFBgAAAAAEAAQA9QAAAIgDAAAAAA==&#10;" stroked="f"/>
                    <v:rect id="Rectangle 1793" o:spid="_x0000_s2449" style="position:absolute;left:417;top:205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398MA&#10;AADdAAAADwAAAGRycy9kb3ducmV2LnhtbERPTWsCMRC9C/0PYQRvNWultd0aZZUKngS1oL0Nm2my&#10;uJksm9Td/ntTKHibx/uc+bJ3tbhSGyrPCibjDARx6XXFRsHncfP4CiJEZI21Z1LwSwGWi4fBHHPt&#10;O97T9RCNSCEcclRgY2xyKUNpyWEY+4Y4cd++dRgTbI3ULXYp3NXyKctepMOKU4PFhtaWysvhxyn4&#10;aL52xbMJsjhFe774VbexO6PUaNgX7yAi9fEu/ndvdZo/e5v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398MAAADdAAAADwAAAAAAAAAAAAAAAACYAgAAZHJzL2Rv&#10;d25yZXYueG1sUEsFBgAAAAAEAAQA9QAAAIgDAAAAAA==&#10;" filled="f"/>
                    <v:rect id="Rectangle 1794" o:spid="_x0000_s2450" style="position:absolute;left:417;top:199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NZqsQA&#10;AADdAAAADwAAAGRycy9kb3ducmV2LnhtbERPS2sCMRC+C/0PYQq91aStXd3VKKUgFFoProLXYTP7&#10;wM1ku4m6/ntTKHibj+85i9VgW3Gm3jeONbyMFQjiwpmGKw373fp5BsIHZIOtY9JwJQ+r5cNogZlx&#10;F97SOQ+ViCHsM9RQh9BlUvqiJot+7DriyJWutxgi7CtperzEcNvKV6USabHh2FBjR581Fcf8ZDVg&#10;MjG/m/LtZ/d9SjCtBrV+Pyitnx6HjzmIQEO4i//dXybOn6YT+Psmni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DWarEAAAA3QAAAA8AAAAAAAAAAAAAAAAAmAIAAGRycy9k&#10;b3ducmV2LnhtbFBLBQYAAAAABAAEAPUAAACJAwAAAAA=&#10;" stroked="f"/>
                    <v:rect id="Rectangle 1795" o:spid="_x0000_s2451" style="position:absolute;left:417;top:199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KGMMA&#10;AADdAAAADwAAAGRycy9kb3ducmV2LnhtbERPTWsCMRC9C/6HMII3zVawrVujrKLgSagt1N6GzTRZ&#10;3EyWTXTXf98UCt7m8T5nue5dLW7UhsqzgqdpBoK49Lpio+DzYz95BREissbaMym4U4D1ajhYYq59&#10;x+90O0UjUgiHHBXYGJtcylBachimviFO3I9vHcYEWyN1i10Kd7WcZdmzdFhxarDY0NZSeTldnYJd&#10;830s5ibI4iva88Vvur09GqXGo754AxGpjw/xv/ug0/yX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qKGMMAAADdAAAADwAAAAAAAAAAAAAAAACYAgAAZHJzL2Rv&#10;d25yZXYueG1sUEsFBgAAAAAEAAQA9QAAAIgDAAAAAA==&#10;" filled="f"/>
                  </v:group>
                  <v:group id="Group 1796" o:spid="_x0000_s2452" style="position:absolute;left:625;top:1994;width:214;height:118" coordorigin="625,1994"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58MbsQAAADdAAAADwAAAGRycy9kb3ducmV2LnhtbERPTWvCQBC9C/0PyxR6&#10;001aamvqKiJVPIhgFMTbkB2TYHY2ZLdJ/PddQfA2j/c503lvKtFS40rLCuJRBII4s7rkXMHxsBp+&#10;g3AeWWNlmRTcyMF89jKYYqJtx3tqU5+LEMIuQQWF93UipcsKMuhGtiYO3MU2Bn2ATS51g10IN5V8&#10;j6KxNFhyaCiwpmVB2TX9MwrWHXaLj/i33V4vy9v58Lk7bWNS6u21X/yA8NT7p/jh3ugw/2sy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58MbsQAAADdAAAA&#10;DwAAAAAAAAAAAAAAAACqAgAAZHJzL2Rvd25yZXYueG1sUEsFBgAAAAAEAAQA+gAAAJsDAAAAAA==&#10;">
                    <v:rect id="Rectangle 1797" o:spid="_x0000_s2453" style="position:absolute;left:625;top:205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HH3cMA&#10;AADdAAAADwAAAGRycy9kb3ducmV2LnhtbERPS4vCMBC+C/sfwix402RXt2o1yiIIguvBB3gdmrEt&#10;NpNuE7X+e7Ow4G0+vufMFq2txI0aXzrW8NFXIIgzZ0rONRwPq94YhA/IBivHpOFBHhbzt84MU+Pu&#10;vKPbPuQihrBPUUMRQp1K6bOCLPq+q4kjd3aNxRBhk0vT4D2G20p+KpVIiyXHhgJrWhaUXfZXqwGT&#10;ofndngc/h801wUneqtXXSWndfW+/pyACteEl/nevTZw/mozg75t4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HH3cMAAADdAAAADwAAAAAAAAAAAAAAAACYAgAAZHJzL2Rv&#10;d25yZXYueG1sUEsFBgAAAAAEAAQA9QAAAIgDAAAAAA==&#10;" stroked="f"/>
                    <v:rect id="Rectangle 1798" o:spid="_x0000_s2454" style="position:absolute;left:625;top:2053;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slhsYA&#10;AADdAAAADwAAAGRycy9kb3ducmV2LnhtbESPT2vDMAzF74N9B6PBbquzwf6ldUs2WuipsHaw9iZi&#10;1Q6N5RC7Tfrtp8NgN4n39N5Ps8UYWnWhPjWRDTxOClDEdbQNOwPfu9XDG6iUkS22kcnAlRIs5rc3&#10;MyxtHPiLLtvslIRwKtGAz7krtU61p4BpEjti0Y6xD5hl7Z22PQ4SHlr9VBQvOmDD0uCxo09P9Wl7&#10;DgaW3WFTPbukq5/s96f4Maz8xhlzfzdWU1CZxvxv/rteW8F/fRdc+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slhsYAAADdAAAADwAAAAAAAAAAAAAAAACYAgAAZHJz&#10;L2Rvd25yZXYueG1sUEsFBgAAAAAEAAQA9QAAAIsDAAAAAA==&#10;" filled="f"/>
                    <v:rect id="Rectangle 1799" o:spid="_x0000_s2455" style="position:absolute;left:625;top:1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L2NMQA&#10;AADdAAAADwAAAGRycy9kb3ducmV2LnhtbERPS2vCQBC+F/oflin0Vndr22hiNiKCUGg9+ACvQ3ZM&#10;QrOzMbtq/PduodDbfHzPyeeDbcWFet841vA6UiCIS2carjTsd6uXKQgfkA22jknDjTzMi8eHHDPj&#10;rryhyzZUIoawz1BDHUKXSenLmiz6keuII3d0vcUQYV9J0+M1httWjpVKpMWGY0ONHS1rKn+2Z6sB&#10;k3dzWh/fvndf5wTTalCrj4PS+vlpWMxABBrCv/jP/Wni/Emawu838QRZ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C9jTEAAAA3QAAAA8AAAAAAAAAAAAAAAAAmAIAAGRycy9k&#10;b3ducmV2LnhtbFBLBQYAAAAABAAEAPUAAACJAwAAAAA=&#10;" stroked="f"/>
                    <v:rect id="Rectangle 1800" o:spid="_x0000_s2456" style="position:absolute;left:625;top:199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MoUcUA&#10;AADdAAAADwAAAGRycy9kb3ducmV2LnhtbESPQWsCMRCF74X+hzAFbzVroSKrUdZSoSehtlC9DZsx&#10;WdxMlk3qrv++cxB6m+G9ee+b1WYMrbpSn5rIBmbTAhRxHW3DzsD31+55ASplZIttZDJwowSb9ePD&#10;CksbB/6k6yE7JSGcSjTgc+5KrVPtKWCaxo5YtHPsA2ZZe6dtj4OEh1a/FMVcB2xYGjx29Oapvhx+&#10;g4H37rSvXl3S1U/2x0vcDju/d8ZMnsZqCSrTmP/N9+sPK/iLQvjlGxlB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syhRxQAAAN0AAAAPAAAAAAAAAAAAAAAAAJgCAABkcnMv&#10;ZG93bnJldi54bWxQSwUGAAAAAAQABAD1AAAAigMAAAAA&#10;" filled="f"/>
                  </v:group>
                  <v:group id="Group 1801" o:spid="_x0000_s2457" style="position:absolute;left:833;top:1995;width:214;height:118" coordorigin="833,1995"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2yJXLwwAAAN0AAAAP&#10;AAAAAAAAAAAAAAAAAKoCAABkcnMvZG93bnJldi54bWxQSwUGAAAAAAQABAD6AAAAmgMAAAAA&#10;">
                    <v:rect id="Rectangle 1802" o:spid="_x0000_s2458" style="position:absolute;left:833;top:205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hllMMA&#10;AADdAAAADwAAAGRycy9kb3ducmV2LnhtbERPTWvCQBC9C/0PyxR6091aDTa6CaUQKKiHaqHXITsm&#10;wexsml1j+u/dQsHbPN7nbPLRtmKg3jeONTzPFAji0pmGKw1fx2K6AuEDssHWMWn4JQ959jDZYGrc&#10;lT9pOIRKxBD2KWqoQ+hSKX1Zk0U/cx1x5E6utxgi7CtperzGcNvKuVKJtNhwbKixo/eayvPhYjVg&#10;sjA/+9PL7ri9JPhajapYfiutnx7HtzWIQGO4i//dHybOX6k5/H0TT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hllMMAAADdAAAADwAAAAAAAAAAAAAAAACYAgAAZHJzL2Rv&#10;d25yZXYueG1sUEsFBgAAAAAEAAQA9QAAAIgDAAAAAA==&#10;" stroked="f"/>
                    <v:rect id="Rectangle 1803" o:spid="_x0000_s2459" style="position:absolute;left:833;top:2054;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G2JsIA&#10;AADdAAAADwAAAGRycy9kb3ducmV2LnhtbERPS2sCMRC+F/wPYQRvNWtLi6xGWaWCJ8EHqLdhMyaL&#10;m8mySd3tv28KQm/z8T1nvuxdLR7Uhsqzgsk4A0Fcel2xUXA6bl6nIEJE1lh7JgU/FGC5GLzMMde+&#10;4z09DtGIFMIhRwU2xiaXMpSWHIaxb4gTd/Otw5hga6RusUvhrpZvWfYpHVacGiw2tLZU3g/fTsFX&#10;c90VHybI4hzt5e5X3cbujFKjYV/MQETq47/46d7qNH+avcPfN+kE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YbYmwgAAAN0AAAAPAAAAAAAAAAAAAAAAAJgCAABkcnMvZG93&#10;bnJldi54bWxQSwUGAAAAAAQABAD1AAAAhwMAAAAA&#10;" filled="f"/>
                    <v:rect id="Rectangle 1804" o:spid="_x0000_s2460" style="position:absolute;left:833;top:199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1Ye8MA&#10;AADdAAAADwAAAGRycy9kb3ducmV2LnhtbERPTWvCQBC9F/wPywje6q7VBhvdhCIIQttDtdDrkB2T&#10;YHY2Ztck/ffdQsHbPN7nbPPRNqKnzteONSzmCgRx4UzNpYav0/5xDcIHZIONY9LwQx7ybPKwxdS4&#10;gT+pP4ZSxBD2KWqoQmhTKX1RkUU/dy1x5M6usxgi7EppOhxiuG3kk1KJtFhzbKiwpV1FxeV4sxow&#10;WZnrx3n5fnq7JfhSjmr//K20nk3H1w2IQGO4i//dBxPnr9UK/r6JJ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1Ye8MAAADdAAAADwAAAAAAAAAAAAAAAACYAgAAZHJzL2Rv&#10;d25yZXYueG1sUEsFBgAAAAAEAAQA9QAAAIgDAAAAAA==&#10;" stroked="f"/>
                    <v:rect id="Rectangle 1805" o:spid="_x0000_s2461" style="position:absolute;left:833;top:199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LycIA&#10;AADdAAAADwAAAGRycy9kb3ducmV2LnhtbERP32vCMBB+F/Y/hBv4ZlMFh1Sj1DHBJ2E62PZ2NGdS&#10;bC6libb77xdB8O0+vp+32gyuETfqQu1ZwTTLQRBXXtdsFHyddpMFiBCRNTaeScEfBdisX0YrLLTv&#10;+ZNux2hECuFQoAIbY1tIGSpLDkPmW+LEnX3nMCbYGak77FO4a+Qsz9+kw5pTg8WW3i1Vl+PVKfho&#10;fw/l3ARZfkf7c/HbfmcPRqnx61AuQUQa4lP8cO91mr/I53D/Jp0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xIvJwgAAAN0AAAAPAAAAAAAAAAAAAAAAAJgCAABkcnMvZG93&#10;bnJldi54bWxQSwUGAAAAAAQABAD1AAAAhwMAAAAA&#10;" filled="f"/>
                  </v:group>
                </v:group>
                <v:group id="Group 1806" o:spid="_x0000_s2462" style="position:absolute;left:1;top:2306;width:1046;height:122" coordorigin="1,2306" coordsize="1046,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5IQ2/wwAAAN0AAAAP&#10;AAAAAAAAAAAAAAAAAKoCAABkcnMvZG93bnJldi54bWxQSwUGAAAAAAQABAD6AAAAmgMAAAAA&#10;">
                  <v:group id="Group 1807" o:spid="_x0000_s2463" style="position:absolute;left:1;top:2310;width:214;height:118" coordorigin="1,2310"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tqCTFAAAA3QAA&#10;AA8AAAAAAAAAAAAAAAAAqgIAAGRycy9kb3ducmV2LnhtbFBLBQYAAAAABAAEAPoAAACcAwAAAAA=&#10;">
                    <v:rect id="Rectangle 1808" o:spid="_x0000_s2464" style="position:absolute;left:1;top:236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BSfsYA&#10;AADdAAAADwAAAGRycy9kb3ducmV2LnhtbESPT2vCQBDF74V+h2UKvdVdWxs0ukopCAXtwT/gdciO&#10;STA7m2ZXTb+9cxC8zfDevPeb2aL3jbpQF+vAFoYDA4q4CK7m0sJ+t3wbg4oJ2WETmCz8U4TF/Plp&#10;hrkLV97QZZtKJSEcc7RQpdTmWseiIo9xEFpi0Y6h85hk7UrtOrxKuG/0uzGZ9lizNFTY0ndFxWl7&#10;9hYwG7m/3+PHerc6Zzgpe7P8PBhrX1/6rymoRH16mO/XP07wx0Zw5RsZQc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XBSfsYAAADdAAAADwAAAAAAAAAAAAAAAACYAgAAZHJz&#10;L2Rvd25yZXYueG1sUEsFBgAAAAAEAAQA9QAAAIsDAAAAAA==&#10;" stroked="f"/>
                    <v:rect id="Rectangle 1809" o:spid="_x0000_s2465" style="position:absolute;left:1;top:236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BzMMA&#10;AADdAAAADwAAAGRycy9kb3ducmV2LnhtbERP32vCMBB+F/Y/hBvsTdMJE1dNpZMJexKmwvTtaM6k&#10;tLmUJrPdf28Gg73dx/fz1pvRteJGfag9K3ieZSCIK69rNgpOx910CSJEZI2tZ1LwQwE2xcNkjbn2&#10;A3/S7RCNSCEcclRgY+xyKUNlyWGY+Y44cVffO4wJ9kbqHocU7lo5z7KFdFhzarDY0dZS1Ry+nYL3&#10;7rIvX0yQ5Ve058a/DTu7N0o9PY7lCkSkMf6L/9wfOs1fZq/w+006QR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mBzMMAAADdAAAADwAAAAAAAAAAAAAAAACYAgAAZHJzL2Rv&#10;d25yZXYueG1sUEsFBgAAAAAEAAQA9QAAAIgDAAAAAA==&#10;" filled="f"/>
                    <v:rect id="Rectangle 1810" o:spid="_x0000_s2466" style="position:absolute;left:1;top:23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pcYA&#10;AADdAAAADwAAAGRycy9kb3ducmV2LnhtbESPQWvCQBCF7wX/wzJCb3VXa4NGVxFBKNgeqgWvQ3ZM&#10;gtnZmF01/fedQ6G3Gd6b975ZrnvfqDt1sQ5sYTwyoIiL4GouLXwfdy8zUDEhO2wCk4UfirBeDZ6W&#10;mLvw4C+6H1KpJIRjjhaqlNpc61hU5DGOQkss2jl0HpOsXaldhw8J942eGJNpjzVLQ4UtbSsqLoeb&#10;t4DZ1F0/z68fx/0tw3nZm93byVj7POw3C1CJ+vRv/rt+d4I/Gw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IpcYAAADdAAAADwAAAAAAAAAAAAAAAACYAgAAZHJz&#10;L2Rvd25yZXYueG1sUEsFBgAAAAAEAAQA9QAAAIsDAAAAAA==&#10;" stroked="f"/>
                    <v:rect id="Rectangle 1811" o:spid="_x0000_s2467" style="position:absolute;left:1;top:2310;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YbF8IA&#10;AADdAAAADwAAAGRycy9kb3ducmV2LnhtbERP32vCMBB+H/g/hBN8m2kHDqlGqTJhT8J0MH07mjMp&#10;NpfSZLb77xdB8O0+vp+3XA+uETfqQu1ZQT7NQBBXXtdsFHwfd69zECEia2w8k4I/CrBejV6WWGjf&#10;8xfdDtGIFMKhQAU2xraQMlSWHIapb4kTd/Gdw5hgZ6TusE/hrpFvWfYuHdacGiy2tLVUXQ+/TsFH&#10;e96XMxNk+RPt6eo3/c7ujVKT8VAuQEQa4lP8cH/qNH+e53D/Jp0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hsXwgAAAN0AAAAPAAAAAAAAAAAAAAAAAJgCAABkcnMvZG93&#10;bnJldi54bWxQSwUGAAAAAAQABAD1AAAAhwMAAAAA&#10;" filled="f"/>
                  </v:group>
                  <v:group id="Group 1812" o:spid="_x0000_s2468" style="position:absolute;left:209;top:2309;width:214;height:118" coordorigin="209,2309"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w51hwwAAAN0AAAAP&#10;AAAAAAAAAAAAAAAAAKoCAABkcnMvZG93bnJldi54bWxQSwUGAAAAAAQABAD6AAAAmgMAAAAA&#10;">
                    <v:rect id="Rectangle 1813" o:spid="_x0000_s2469" style="position:absolute;left:209;top:236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1W0sQA&#10;AADdAAAADwAAAGRycy9kb3ducmV2LnhtbERPS2vCQBC+F/wPywje6q61DRpdpQiBQttDVfA6ZMck&#10;mJ2N2c2j/75bKPQ2H99ztvvR1qKn1leONSzmCgRx7kzFhYbzKXtcgfAB2WDtmDR8k4f9bvKwxdS4&#10;gb+oP4ZCxBD2KWooQ2hSKX1ekkU/dw1x5K6utRgibAtpWhxiuK3lk1KJtFhxbCixoUNJ+e3YWQ2Y&#10;PJv753X5cXrvElwXo8peLkrr2XR83YAINIZ/8Z/7zcT5q8USfr+JJ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NVtLEAAAA3QAAAA8AAAAAAAAAAAAAAAAAmAIAAGRycy9k&#10;b3ducmV2LnhtbFBLBQYAAAAABAAEAPUAAACJAwAAAAA=&#10;" stroked="f"/>
                    <v:rect id="Rectangle 1814" o:spid="_x0000_s2470" style="position:absolute;left:209;top:236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G4j8IA&#10;AADdAAAADwAAAGRycy9kb3ducmV2LnhtbERPTWsCMRC9F/wPYQRvNWuxRVajrFLBk1AV1NuwGZPF&#10;zWTZRHf775tCobd5vM9ZrHpXiye1ofKsYDLOQBCXXldsFJyO29cZiBCRNdaeScE3BVgtBy8LzLXv&#10;+Iueh2hECuGQowIbY5NLGUpLDsPYN8SJu/nWYUywNVK32KVwV8u3LPuQDitODRYb2lgq74eHU/DZ&#10;XPfFuwmyOEd7uft1t7V7o9Ro2BdzEJH6+C/+c+90mj+bTOH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biPwgAAAN0AAAAPAAAAAAAAAAAAAAAAAJgCAABkcnMvZG93&#10;bnJldi54bWxQSwUGAAAAAAQABAD1AAAAhwMAAAAA&#10;" filled="f"/>
                    <v:rect id="Rectangle 1815" o:spid="_x0000_s2471" style="position:absolute;left:209;top:230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hrPcQA&#10;AADdAAAADwAAAGRycy9kb3ducmV2LnhtbERPTWvCQBC9F/wPyxS81V2rCRpdpQgBoe2hWuh1yI5J&#10;aHY2Ztck/fduodDbPN7nbPejbURPna8da5jPFAjiwpmaSw2f5/xpBcIHZIONY9LwQx72u8nDFjPj&#10;Bv6g/hRKEUPYZ6ihCqHNpPRFRRb9zLXEkbu4zmKIsCul6XCI4baRz0ql0mLNsaHClg4VFd+nm9WA&#10;6dJc3y+Lt/PrLcV1Oao8+VJaTx/Hlw2IQGP4F/+5jybOX80T+P0mni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oaz3EAAAA3QAAAA8AAAAAAAAAAAAAAAAAmAIAAGRycy9k&#10;b3ducmV2LnhtbFBLBQYAAAAABAAEAPUAAACJAwAAAAA=&#10;" stroked="f"/>
                    <v:rect id="Rectangle 1816" o:spid="_x0000_s2472" style="position:absolute;left:209;top:2309;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DY8IA&#10;AADdAAAADwAAAGRycy9kb3ducmV2LnhtbERPTYvCMBC9L/gfwgje1tSFFekapYrCngRdQfc2NGNS&#10;bCalydr6740g7G0e73Pmy97V4kZtqDwrmIwzEMSl1xUbBcef7fsMRIjIGmvPpOBOAZaLwdscc+07&#10;3tPtEI1IIRxyVGBjbHIpQ2nJYRj7hjhxF986jAm2RuoWuxTuavmRZVPpsOLUYLGhtaXyevhzCjbN&#10;7674NEEWp2jPV7/qtnZnlBoN++ILRKQ+/otf7m+d5s8mU3h+k06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z4NjwgAAAN0AAAAPAAAAAAAAAAAAAAAAAJgCAABkcnMvZG93&#10;bnJldi54bWxQSwUGAAAAAAQABAD1AAAAhwMAAAAA&#10;" filled="f"/>
                  </v:group>
                  <v:group id="Group 1817" o:spid="_x0000_s2473" style="position:absolute;left:417;top:2308;width:214;height:118" coordorigin="417,2308"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7Q++cMAAADdAAAADwAAAGRycy9kb3ducmV2LnhtbERPTYvCMBC9C/sfwgh7&#10;07S76Eo1ioi7eBBBXRBvQzO2xWZSmtjWf28Ewds83ufMFp0pRUO1KywriIcRCOLU6oIzBf/H38EE&#10;hPPIGkvLpOBODhbzj94ME21b3lNz8JkIIewSVJB7XyVSujQng25oK+LAXWxt0AdYZ1LX2IZwU8qv&#10;KBpLgwWHhhwrWuWUXg83o+CvxXb5Ha+b7fWyup+Po91pG5NSn/1uOQXhqfNv8cu90WH+JP6B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tD75wwAAAN0AAAAP&#10;AAAAAAAAAAAAAAAAAKoCAABkcnMvZG93bnJldi54bWxQSwUGAAAAAAQABAD6AAAAmgMAAAAA&#10;">
                    <v:rect id="Rectangle 1818" o:spid="_x0000_s2474" style="position:absolute;left:417;top:236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nEo8YA&#10;AADdAAAADwAAAGRycy9kb3ducmV2LnhtbESPQWvCQBCF7wX/wzJCb3VXa4NGVxFBKNgeqgWvQ3ZM&#10;gtnZmF01/fedQ6G3Gd6b975ZrnvfqDt1sQ5sYTwyoIiL4GouLXwfdy8zUDEhO2wCk4UfirBeDZ6W&#10;mLvw4C+6H1KpJIRjjhaqlNpc61hU5DGOQkss2jl0HpOsXaldhw8J942eGJNpjzVLQ4UtbSsqLoeb&#10;t4DZ1F0/z68fx/0tw3nZm93byVj7POw3C1CJ+vRv/rt+d4I/Gwu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KnEo8YAAADdAAAADwAAAAAAAAAAAAAAAACYAgAAZHJz&#10;L2Rvd25yZXYueG1sUEsFBgAAAAAEAAQA9QAAAIsDAAAAAA==&#10;" stroked="f"/>
                    <v:rect id="Rectangle 1819" o:spid="_x0000_s2475" style="position:absolute;left:417;top:236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AXEcIA&#10;AADdAAAADwAAAGRycy9kb3ducmV2LnhtbERPTWsCMRC9F/wPYQRvNWvBoqtR1qLQk1AV1NuwGZPF&#10;zWTZRHf775tCobd5vM9ZrntXiye1ofKsYDLOQBCXXldsFJyOu9cZiBCRNdaeScE3BVivBi9LzLXv&#10;+Iueh2hECuGQowIbY5NLGUpLDsPYN8SJu/nWYUywNVK32KVwV8u3LHuXDitODRYb+rBU3g8Pp2Db&#10;XPfF1ARZnKO93P2m29m9UWo07IsFiEh9/Bf/uT91mj+bzO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cRwgAAAN0AAAAPAAAAAAAAAAAAAAAAAJgCAABkcnMvZG93&#10;bnJldi54bWxQSwUGAAAAAAQABAD1AAAAhwMAAAAA&#10;" filled="f"/>
                    <v:rect id="Rectangle 1820" o:spid="_x0000_s2476" style="position:absolute;left:417;top:230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CGMYA&#10;AADdAAAADwAAAGRycy9kb3ducmV2LnhtbESPQWvCQBCF74L/YZlCb7pbW4NGVykFoVA9VAteh+yY&#10;BLOzMbtq+u+dQ6G3Gd6b975ZrnvfqBt1sQ5s4WVsQBEXwdVcWvg5bEYzUDEhO2wCk4VfirBeDQdL&#10;zF248zfd9qlUEsIxRwtVSm2udSwq8hjHoSUW7RQ6j0nWrtSuw7uE+0ZPjMm0x5qlocKWPioqzvur&#10;t4DZm7vsTq/bw9c1w3nZm830aKx9furfF6AS9enf/Hf96QR/NhF++UZG0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MCGMYAAADdAAAADwAAAAAAAAAAAAAAAACYAgAAZHJz&#10;L2Rvd25yZXYueG1sUEsFBgAAAAAEAAQA9QAAAIsDAAAAAA==&#10;" stroked="f"/>
                    <v:rect id="Rectangle 1821" o:spid="_x0000_s2477" style="position:absolute;left:417;top:2308;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rRqsIA&#10;AADdAAAADwAAAGRycy9kb3ducmV2LnhtbERPS4vCMBC+L/gfwgh7W1OFFekapYqCJ8EH7O5taMak&#10;2ExKE233328Ewdt8fM+ZL3tXizu1ofKsYDzKQBCXXldsFJxP248ZiBCRNdaeScEfBVguBm9zzLXv&#10;+ED3YzQihXDIUYGNscmlDKUlh2HkG+LEXXzrMCbYGqlb7FK4q+Uky6bSYcWpwWJDa0vl9XhzCjbN&#10;7774NEEW39H+XP2q29q9Uep92BdfICL18SV+unc6zZ9NxvD4Jp0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StGqwgAAAN0AAAAPAAAAAAAAAAAAAAAAAJgCAABkcnMvZG93&#10;bnJldi54bWxQSwUGAAAAAAQABAD1AAAAhwMAAAAA&#10;" filled="f"/>
                  </v:group>
                  <v:group id="Group 1822" o:spid="_x0000_s2478" style="position:absolute;left:625;top:2306;width:214;height:118" coordorigin="625,2306"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9X3MMAAADdAAAADwAAAGRycy9kb3ducmV2LnhtbERPTYvCMBC9L/gfwgje&#10;1rSVXaQaRUTFgyysCuJtaMa22ExKE9v67zcLgrd5vM+ZL3tTiZYaV1pWEI8jEMSZ1SXnCs6n7ecU&#10;hPPIGivLpOBJDpaLwcccU207/qX26HMRQtilqKDwvk6ldFlBBt3Y1sSBu9nGoA+wyaVusAvhppJJ&#10;FH1LgyWHhgJrWheU3Y8Po2DXYbeaxJv2cL+tn9fT18/lEJNSo2G/moHw1Pu3+OXe6zB/miT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r1fcwwAAAN0AAAAP&#10;AAAAAAAAAAAAAAAAAKoCAABkcnMvZG93bnJldi54bWxQSwUGAAAAAAQABAD6AAAAmgMAAAAA&#10;">
                    <v:rect id="Rectangle 1823" o:spid="_x0000_s2479" style="position:absolute;left:625;top:236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Gcb8QA&#10;AADdAAAADwAAAGRycy9kb3ducmV2LnhtbERPTWvCQBC9C/0PyxR6091qDRrdhFIIFKoHtdDrkB2T&#10;0Oxsmt1o+u/dQsHbPN7nbPPRtuJCvW8ca3ieKRDEpTMNVxo+T8V0BcIHZIOtY9LwSx7y7GGyxdS4&#10;Kx/ocgyViCHsU9RQh9ClUvqyJot+5jriyJ1dbzFE2FfS9HiN4baVc6USabHh2FBjR281ld/HwWrA&#10;5MX87M+L3eljSHBdjapYfimtnx7H1w2IQGO4i//d7ybOX80X8PdNPEF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hnG/EAAAA3QAAAA8AAAAAAAAAAAAAAAAAmAIAAGRycy9k&#10;b3ducmV2LnhtbFBLBQYAAAAABAAEAPUAAACJAwAAAAA=&#10;" stroked="f"/>
                    <v:rect id="Rectangle 1824" o:spid="_x0000_s2480" style="position:absolute;left:625;top:2365;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1yMsIA&#10;AADdAAAADwAAAGRycy9kb3ducmV2LnhtbERPTWsCMRC9F/wPYQRvNavYIqtR1lLBk1AV1NuwGZPF&#10;zWTZRHf775tCobd5vM9ZrntXiye1ofKsYDLOQBCXXldsFJyO29c5iBCRNdaeScE3BVivBi9LzLXv&#10;+Iueh2hECuGQowIbY5NLGUpLDsPYN8SJu/nWYUywNVK32KVwV8tplr1LhxWnBosNfVgq74eHU/DZ&#10;XPfFmwmyOEd7uftNt7V7o9Ro2BcLEJH6+C/+c+90mj+fzuD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PXIywgAAAN0AAAAPAAAAAAAAAAAAAAAAAJgCAABkcnMvZG93&#10;bnJldi54bWxQSwUGAAAAAAQABAD1AAAAhwMAAAAA&#10;" filled="f"/>
                    <v:rect id="Rectangle 1825" o:spid="_x0000_s2481" style="position:absolute;left:625;top:23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hgMIA&#10;AADdAAAADwAAAGRycy9kb3ducmV2LnhtbERPS4vCMBC+C/sfwizsTRNfRatRFkFYWD34AK9DM7bF&#10;ZtJtonb/vREEb/PxPWe+bG0lbtT40rGGfk+BIM6cKTnXcDysuxMQPiAbrByThn/ysFx8dOaYGnfn&#10;Hd32IRcxhH2KGooQ6lRKnxVk0fdcTRy5s2sshgibXJoG7zHcVnKgVCItlhwbCqxpVVB22V+tBkxG&#10;5m97Hm4Ov9cEp3mr1uOT0vrrs/2egQjUhrf45f4xcf5kMIb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xKGAwgAAAN0AAAAPAAAAAAAAAAAAAAAAAJgCAABkcnMvZG93&#10;bnJldi54bWxQSwUGAAAAAAQABAD1AAAAhwMAAAAA&#10;" stroked="f"/>
                    <v:rect id="Rectangle 1826" o:spid="_x0000_s2482" style="position:absolute;left:625;top:230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NJ3sIA&#10;AADdAAAADwAAAGRycy9kb3ducmV2LnhtbERPTYvCMBC9L/gfwgh7W1MFRapRqqzgSdAV1NvQjEmx&#10;mZQma7v/3iws7G0e73OW697V4kltqDwrGI8yEMSl1xUbBeev3cccRIjIGmvPpOCHAqxXg7cl5tp3&#10;fKTnKRqRQjjkqMDG2ORShtKSwzDyDXHi7r51GBNsjdQtdinc1XKSZTPpsOLUYLGhraXycfp2Cj6b&#10;26GYmiCLS7TXh990O3swSr0P+2IBIlIf/8V/7r1O8+eTGfx+k0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o0newgAAAN0AAAAPAAAAAAAAAAAAAAAAAJgCAABkcnMvZG93&#10;bnJldi54bWxQSwUGAAAAAAQABAD1AAAAhwMAAAAA&#10;" filled="f"/>
                  </v:group>
                  <v:group id="Group 1827" o:spid="_x0000_s2483" style="position:absolute;left:833;top:2307;width:214;height:118" coordorigin="833,2307" coordsize="214,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dj0RMQAAADdAAAA&#10;DwAAAAAAAAAAAAAAAACqAgAAZHJzL2Rvd25yZXYueG1sUEsFBgAAAAAEAAQA+gAAAJsDAAAAAA==&#10;">
                    <v:rect id="Rectangle 1828" o:spid="_x0000_s2484" style="position:absolute;left:833;top:236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UOHsYA&#10;AADdAAAADwAAAGRycy9kb3ducmV2LnhtbESPQWvCQBCF74L/YZlCb7pbW4NGVykFoVA9VAteh+yY&#10;BLOzMbtq+u+dQ6G3Gd6b975ZrnvfqBt1sQ5s4WVsQBEXwdVcWvg5bEYzUDEhO2wCk4VfirBeDQdL&#10;zF248zfd9qlUEsIxRwtVSm2udSwq8hjHoSUW7RQ6j0nWrtSuw7uE+0ZPjMm0x5qlocKWPioqzvur&#10;t4DZm7vsTq/bw9c1w3nZm830aKx9furfF6AS9enf/Hf96QR/NhFc+UZG0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UOHsYAAADdAAAADwAAAAAAAAAAAAAAAACYAgAAZHJz&#10;L2Rvd25yZXYueG1sUEsFBgAAAAAEAAQA9QAAAIsDAAAAAA==&#10;" stroked="f"/>
                    <v:rect id="Rectangle 1829" o:spid="_x0000_s2485" style="position:absolute;left:833;top:2366;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zdrMIA&#10;AADdAAAADwAAAGRycy9kb3ducmV2LnhtbERPTWsCMRC9C/6HMEJvmq1QsatRVqnQk6AWWm/DZpos&#10;bibLJnW3/94Igrd5vM9ZrntXiyu1ofKs4HWSgSAuva7YKPg67cZzECEia6w9k4J/CrBeDQdLzLXv&#10;+EDXYzQihXDIUYGNscmlDKUlh2HiG+LE/frWYUywNVK32KVwV8tpls2kw4pTg8WGtpbKy/HPKfho&#10;zvvizQRZfEf7c/Gbbmf3RqmXUV8sQETq41P8cH/qNH8+fYf7N+kE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N2swgAAAN0AAAAPAAAAAAAAAAAAAAAAAJgCAABkcnMvZG93&#10;bnJldi54bWxQSwUGAAAAAAQABAD1AAAAhwMAAAAA&#10;" filled="f"/>
                    <v:rect id="Rectangle 1830" o:spid="_x0000_s2486" style="position:absolute;left:833;top:230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UxcYA&#10;AADdAAAADwAAAGRycy9kb3ducmV2LnhtbESPQWvCQBCF74L/YZlCb7rbWoNGVykFQWg9VAteh+yY&#10;BLOzMbtq/PedQ6G3Gd6b975ZrnvfqBt1sQ5s4WVsQBEXwdVcWvg5bEYzUDEhO2wCk4UHRVivhoMl&#10;5i7c+Ztu+1QqCeGYo4UqpTbXOhYVeYzj0BKLdgqdxyRrV2rX4V3CfaNfjcm0x5qlocKWPioqzvur&#10;t4DZm7vsTpOvw+c1w3nZm830aKx9furfF6AS9enf/He9dYI/mwi/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qUxcYAAADdAAAADwAAAAAAAAAAAAAAAACYAgAAZHJz&#10;L2Rvd25yZXYueG1sUEsFBgAAAAAEAAQA9QAAAIsDAAAAAA==&#10;" stroked="f"/>
                    <v:rect id="Rectangle 1831" o:spid="_x0000_s2487" style="position:absolute;left:833;top:2307;width:214;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Hd8IA&#10;AADdAAAADwAAAGRycy9kb3ducmV2LnhtbERPTWsCMRC9F/wPYQRvNWulRVajrFLBk1AV1NuwGZPF&#10;zWTZRHf775tCobd5vM9ZrHpXiye1ofKsYDLOQBCXXldsFJyO29cZiBCRNdaeScE3BVgtBy8LzLXv&#10;+Iueh2hECuGQowIbY5NLGUpLDsPYN8SJu/nWYUywNVK32KVwV8u3LPuQDitODRYb2lgq74eHU/DZ&#10;XPfFuwmyOEd7uft1t7V7o9Ro2BdzEJH6+C/+c+90mj+bTu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k0d3wgAAAN0AAAAPAAAAAAAAAAAAAAAAAJgCAABkcnMvZG93&#10;bnJldi54bWxQSwUGAAAAAAQABAD1AAAAhwMAAAAA&#10;" filled="f"/>
                  </v:group>
                </v:group>
                <v:group id="Group 1832" o:spid="_x0000_s2488" style="position:absolute;left:113;top:3;width:119;height:853" coordorigin="113,3" coordsize="119,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dsEBwwAAAN0AAAAP&#10;AAAAAAAAAAAAAAAAAKoCAABkcnMvZG93bnJldi54bWxQSwUGAAAAAAQABAD6AAAAmgMAAAAA&#10;">
                  <v:rect id="Rectangle 1833" o:spid="_x0000_s2489" style="position:absolute;left:172;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KssMA&#10;AADdAAAADwAAAGRycy9kb3ducmV2LnhtbERPS2sCMRC+F/ofwhR66ybt2kVXo5SCIGgP1YLXYTP7&#10;wM1ku4m6/nsjCN7m43vObDHYVpyo941jDe+JAkFcONNwpeFvt3wbg/AB2WDrmDRcyMNi/vw0w9y4&#10;M//SaRsqEUPY56ihDqHLpfRFTRZ94jriyJWutxgi7CtpejzHcNvKD6UyabHh2FBjR981FYft0WrA&#10;bGT+f8p0s1sfM5xUg1p+7pXWry/D1xREoCE8xHf3ysT54zSF2zfxBD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gKssMAAADdAAAADwAAAAAAAAAAAAAAAACYAgAAZHJzL2Rv&#10;d25yZXYueG1sUEsFBgAAAAAEAAQA9QAAAIgDAAAAAA==&#10;" stroked="f"/>
                  <v:rect id="Rectangle 1834" o:spid="_x0000_s2490" style="position:absolute;left:172;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k78MA&#10;AADdAAAADwAAAGRycy9kb3ducmV2LnhtbERPTWsCMRC9C/0PYQreNNvaimyNsi0KnoRqoXobNtNk&#10;cTNZNtFd/30jCN7m8T5nvuxdLS7UhsqzgpdxBoK49Lpio+Bnvx7NQISIrLH2TAquFGC5eBrMMde+&#10;42+67KIRKYRDjgpsjE0uZSgtOQxj3xAn7s+3DmOCrZG6xS6Fu1q+ZtlUOqw4NVhs6MtSedqdnYJV&#10;c9wW7ybI4jfaw8l/dmu7NUoNn/viA0SkPj7Ed/dGp/mzyRv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k78MAAADdAAAADwAAAAAAAAAAAAAAAACYAgAAZHJzL2Rv&#10;d25yZXYueG1sUEsFBgAAAAAEAAQA9QAAAIgDAAAAAA==&#10;" filled="f"/>
                  <v:rect id="Rectangle 1835" o:spid="_x0000_s2491" style="position:absolute;left:113;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03XcQA&#10;AADdAAAADwAAAGRycy9kb3ducmV2LnhtbERPTWvCQBC9C/0PyxR6092qCRpdpQiBQuuhWuh1yI5J&#10;aHY2za5J+u/dgtDbPN7nbPejbURPna8da3ieKRDEhTM1lxo+z/l0BcIHZIONY9LwSx72u4fJFjPj&#10;Bv6g/hRKEUPYZ6ihCqHNpPRFRRb9zLXEkbu4zmKIsCul6XCI4baRc6VSabHm2FBhS4eKiu/T1WrA&#10;dGl+jpfF+/ntmuK6HFWefCmtnx7Hlw2IQGP4F9/drybOXy0S+PsmniB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dN13EAAAA3QAAAA8AAAAAAAAAAAAAAAAAmAIAAGRycy9k&#10;b3ducmV2LnhtbFBLBQYAAAAABAAEAPUAAACJAwAAAAA=&#10;" stroked="f"/>
                  <v:rect id="Rectangle 1836" o:spid="_x0000_s2492" style="position:absolute;left:113;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fA8IA&#10;AADdAAAADwAAAGRycy9kb3ducmV2LnhtbERPS2sCMRC+C/6HMIXeNNuWiqxGWUsFT4IPsL0NmzFZ&#10;3EyWTequ/74RBG/z8T1nvuxdLa7UhsqzgrdxBoK49Lpio+B4WI+mIEJE1lh7JgU3CrBcDAdzzLXv&#10;eEfXfTQihXDIUYGNscmlDKUlh2HsG+LEnX3rMCbYGqlb7FK4q+V7lk2kw4pTg8WGviyVl/2fU/Dd&#10;/G6LTxNkcYr25+JX3dpujVKvL30xAxGpj0/xw73Raf70Yw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et8DwgAAAN0AAAAPAAAAAAAAAAAAAAAAAJgCAABkcnMvZG93&#10;bnJldi54bWxQSwUGAAAAAAQABAD1AAAAhwMAAAAA&#10;" filled="f"/>
                  <v:rect id="Rectangle 1837" o:spid="_x0000_s2493" style="position:absolute;left:172;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MMscMA&#10;AADdAAAADwAAAGRycy9kb3ducmV2LnhtbERPTYvCMBC9L/gfwgh700Rdu9o1iiwIC+pBXfA6NGNb&#10;tpnUJmr990YQ9jaP9zmzRWsrcaXGl441DPoKBHHmTMm5ht/DqjcB4QOywcoxabiTh8W88zbD1Lgb&#10;7+i6D7mIIexT1FCEUKdS+qwgi77vauLInVxjMUTY5NI0eIvhtpJDpRJpseTYUGBN3wVlf/uL1YDJ&#10;hzlvT6PNYX1JcJq3ajU+Kq3fu+3yC0SgNvyLX+4fE+dPRp/w/Ca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MMscMAAADdAAAADwAAAAAAAAAAAAAAAACYAgAAZHJzL2Rv&#10;d25yZXYueG1sUEsFBgAAAAAEAAQA9QAAAIgDAAAAAA==&#10;" stroked="f"/>
                  <v:rect id="Rectangle 1838" o:spid="_x0000_s2494" style="position:absolute;left:172;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nu6sYA&#10;AADdAAAADwAAAGRycy9kb3ducmV2LnhtbESPQWvDMAyF74P9B6PBbquzjZWS1S3ZaKGnQtvBtpuI&#10;NTs0lkPsNum/nw6F3iTe03uf5ssxtOpMfWoiG3ieFKCI62gbdga+DuunGaiUkS22kcnAhRIsF/d3&#10;cyxtHHhH5312SkI4lWjA59yVWqfaU8A0iR2xaH+xD5hl7Z22PQ4SHlr9UhRTHbBhafDY0aen+rg/&#10;BQOr7ndbvbmkq+/sf47xY1j7rTPm8WGs3kFlGvPNfL3eWMGfvQq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nu6sYAAADdAAAADwAAAAAAAAAAAAAAAACYAgAAZHJz&#10;L2Rvd25yZXYueG1sUEsFBgAAAAAEAAQA9QAAAIsDAAAAAA==&#10;" filled="f"/>
                  <v:rect id="Rectangle 1839" o:spid="_x0000_s2495" style="position:absolute;left:113;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A9WMQA&#10;AADdAAAADwAAAGRycy9kb3ducmV2LnhtbERPTWvCQBC9F/wPywjeml2bNsToGoogFNoeqoLXITsm&#10;wexszK6a/vtuodDbPN7nrMrRduJGg28da5gnCgRx5UzLtYbDfvuYg/AB2WDnmDR8k4dyPXlYYWHc&#10;nb/otgu1iCHsC9TQhNAXUvqqIYs+cT1x5E5usBgiHGppBrzHcNvJJ6UyabHl2NBgT5uGqvPuajVg&#10;9mwun6f0Y/9+zXBRj2r7clRaz6bj6xJEoDH8i//cbybOz9MF/H4TT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QPVjEAAAA3QAAAA8AAAAAAAAAAAAAAAAAmAIAAGRycy9k&#10;b3ducmV2LnhtbFBLBQYAAAAABAAEAPUAAACJAwAAAAA=&#10;" stroked="f"/>
                  <v:rect id="Rectangle 1840" o:spid="_x0000_s2496" style="position:absolute;left:113;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kcYA&#10;AADdAAAADwAAAGRycy9kb3ducmV2LnhtbESPQWvDMAyF74P9B6PBbquzsZWS1S3ZaKGnQtvBtpuI&#10;NTs0lkPsNum/nw6F3iTe03uf5ssxtOpMfWoiG3ieFKCI62gbdga+DuunGaiUkS22kcnAhRIsF/d3&#10;cyxtHHhH5312SkI4lWjA59yVWqfaU8A0iR2xaH+xD5hl7Z22PQ4SHlr9UhRTHbBhafDY0aen+rg/&#10;BQOr7ndbvbmkq+/sf47xY1j7rTPm8WGs3kFlGvPNfL3eWMGfvQq/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RkcYAAADdAAAADwAAAAAAAAAAAAAAAACYAgAAZHJz&#10;L2Rvd25yZXYueG1sUEsFBgAAAAAEAAQA9QAAAIsDAAAAAA==&#10;" filled="f"/>
                  <v:rect id="Rectangle 1841" o:spid="_x0000_s2497" style="position:absolute;left:172;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BCI8IA&#10;AADdAAAADwAAAGRycy9kb3ducmV2LnhtbERPTYvCMBC9C/sfwix400RXi1ajyIIgqAd1Ya9DM7Zl&#10;m0m3iVr/vREEb/N4nzNftrYSV2p86VjDoK9AEGfOlJxr+DmtexMQPiAbrByThjt5WC4+OnNMjbvx&#10;ga7HkIsYwj5FDUUIdSqlzwqy6PuuJo7c2TUWQ4RNLk2DtxhuKzlUKpEWS44NBdb0XVD2d7xYDZiM&#10;zP/+/LU7bS8JTvNWrce/SuvuZ7uagQjUhrf45d6YOH8yGsDzm3i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IEIjwgAAAN0AAAAPAAAAAAAAAAAAAAAAAJgCAABkcnMvZG93&#10;bnJldi54bWxQSwUGAAAAAAQABAD1AAAAhwMAAAAA&#10;" stroked="f"/>
                  <v:rect id="Rectangle 1842" o:spid="_x0000_s2498" style="position:absolute;left:172;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eqfcIA&#10;AADdAAAADwAAAGRycy9kb3ducmV2LnhtbERPTWsCMRC9F/wPYQRvNavYIqtR1lLBk1AV1NuwGZPF&#10;zWTZRHf775tCobd5vM9ZrntXiye1ofKsYDLOQBCXXldsFJyO29c5iBCRNdaeScE3BVivBi9LzLXv&#10;+Iueh2hECuGQowIbY5NLGUpLDsPYN8SJu/nWYUywNVK32KVwV8tplr1LhxWnBosNfVgq74eHU/DZ&#10;XPfFmwmyOEd7uftNt7V7o9Ro2BcLEJH6+C/+c+90mj+fTe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R6p9wgAAAN0AAAAPAAAAAAAAAAAAAAAAAJgCAABkcnMvZG93&#10;bnJldi54bWxQSwUGAAAAAAQABAD1AAAAhwMAAAAA&#10;" filled="f"/>
                  <v:rect id="Rectangle 1843" o:spid="_x0000_s2499" style="position:absolute;left:113;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55z8QA&#10;AADdAAAADwAAAGRycy9kb3ducmV2LnhtbERPTWvCQBC9C/0PyxR6091qGjS6ShEChdpDtdDrkB2T&#10;0Oxsml2T9N+7gtDbPN7nbHajbURPna8da3ieKRDEhTM1lxq+Tvl0CcIHZIONY9LwRx5224fJBjPj&#10;Bv6k/hhKEUPYZ6ihCqHNpPRFRRb9zLXEkTu7zmKIsCul6XCI4baRc6VSabHm2FBhS/uKip/jxWrA&#10;NDG/H+fF4fR+SXFVjip/+VZaPz2Or2sQgcbwL76730ycv0wWcPsmni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ec/EAAAA3QAAAA8AAAAAAAAAAAAAAAAAmAIAAGRycy9k&#10;b3ducmV2LnhtbFBLBQYAAAAABAAEAPUAAACJAwAAAAA=&#10;" stroked="f"/>
                  <v:rect id="Rectangle 1844" o:spid="_x0000_s2500" style="position:absolute;left:113;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XksMA&#10;AADdAAAADwAAAGRycy9kb3ducmV2LnhtbERPyWrDMBC9F/IPYgq9NXJLGoITxTilgZ4CWSDtbbAm&#10;krE1MpYau39fFQK5zeOtsypG14or9aH2rOBlmoEgrryu2Sg4HbfPCxAhImtsPZOCXwpQrCcPK8y1&#10;H3hP10M0IoVwyFGBjbHLpQyVJYdh6jvixF187zAm2BupexxSuGvla5bNpcOaU4PFjt4tVc3hxyn4&#10;6L535ZsJsjxH+9X4zbC1O6PU0+NYLkFEGuNdfHN/6jR/MZv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XksMAAADdAAAADwAAAAAAAAAAAAAAAACYAgAAZHJzL2Rv&#10;d25yZXYueG1sUEsFBgAAAAAEAAQA9QAAAIgDAAAAAA==&#10;" filled="f"/>
                  <v:rect id="Rectangle 1845" o:spid="_x0000_s2501" style="position:absolute;left:173;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EIMIA&#10;AADdAAAADwAAAGRycy9kb3ducmV2LnhtbERPS4vCMBC+C/sfwix408RX0WqURRAWXA8+wOvQjG2x&#10;mXSbqN1/bxYEb/PxPWexam0l7tT40rGGQV+BIM6cKTnXcDpuelMQPiAbrByThj/ysFp+dBaYGvfg&#10;Pd0PIRcxhH2KGooQ6lRKnxVk0fddTRy5i2sshgibXJoGHzHcVnKoVCItlhwbCqxpXVB2PdysBkzG&#10;5nd3Gf0ct7cEZ3mrNpOz0rr72X7NQQRqw1v8cn+bOH86nsD/N/EE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G0QgwgAAAN0AAAAPAAAAAAAAAAAAAAAAAJgCAABkcnMvZG93&#10;bnJldi54bWxQSwUGAAAAAAQABAD1AAAAhwMAAAAA&#10;" stroked="f"/>
                  <v:rect id="Rectangle 1846" o:spid="_x0000_s2502" style="position:absolute;left:173;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ysfsIA&#10;AADdAAAADwAAAGRycy9kb3ducmV2LnhtbERPS2sCMRC+C/6HMIXeNNvSiqxGWUsFT4IPsL0NmzFZ&#10;3EyWTequ/74RBG/z8T1nvuxdLa7UhsqzgrdxBoK49Lpio+B4WI+mIEJE1lh7JgU3CrBcDAdzzLXv&#10;eEfXfTQihXDIUYGNscmlDKUlh2HsG+LEnX3rMCbYGqlb7FK4q+V7lk2kw4pTg8WGviyVl/2fU/Dd&#10;/G6LTxNkcYr25+JX3dpujVKvL30xAxGpj0/xw73Raf70Yw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Kx+wgAAAN0AAAAPAAAAAAAAAAAAAAAAAJgCAABkcnMvZG93&#10;bnJldi54bWxQSwUGAAAAAAQABAD1AAAAhwMAAAAA&#10;" filled="f"/>
                  <v:rect id="Rectangle 1847" o:spid="_x0000_s2503" style="position:absolute;left:114;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V/zMQA&#10;AADdAAAADwAAAGRycy9kb3ducmV2LnhtbERPS2sCMRC+C/0PYQq91aStXdfVKKUgFFoProLXYTP7&#10;wM1ku4m6/ntTKHibj+85i9VgW3Gm3jeONbyMFQjiwpmGKw373fo5BeEDssHWMWm4kofV8mG0wMy4&#10;C2/pnIdKxBD2GWqoQ+gyKX1Rk0U/dh1x5ErXWwwR9pU0PV5iuG3lq1KJtNhwbKixo8+aimN+show&#10;mZjfTfn2s/s+JTirBrV+Pyitnx6HjzmIQEO4i//dXybOTydT+Psmni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Ff8zEAAAA3QAAAA8AAAAAAAAAAAAAAAAAmAIAAGRycy9k&#10;b3ducmV2LnhtbFBLBQYAAAAABAAEAPUAAACJAwAAAAA=&#10;" stroked="f"/>
                  <v:rect id="Rectangle 1848" o:spid="_x0000_s2504" style="position:absolute;left:114;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dl8YA&#10;AADdAAAADwAAAGRycy9kb3ducmV2LnhtbESPQWvDMAyF74P9B6PBbquzsZWS1S3ZaKGnQtvBtpuI&#10;NTs0lkPsNum/nw6F3iTe03uf5ssxtOpMfWoiG3ieFKCI62gbdga+DuunGaiUkS22kcnAhRIsF/d3&#10;cyxtHHhH5312SkI4lWjA59yVWqfaU8A0iR2xaH+xD5hl7Z22PQ4SHlr9UhRTHbBhafDY0aen+rg/&#10;BQOr7ndbvbmkq+/sf47xY1j7rTPm8WGs3kFlGvPNfL3eWMGfvQq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dl8YAAADdAAAADwAAAAAAAAAAAAAAAACYAgAAZHJz&#10;L2Rvd25yZXYueG1sUEsFBgAAAAAEAAQA9QAAAIsDAAAAAA==&#10;" filled="f"/>
                </v:group>
                <v:group id="Group 1849" o:spid="_x0000_s2505" style="position:absolute;left:359;top:3;width:119;height:853" coordorigin="359,3" coordsize="119,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QgDcQAAADdAAAADwAAAGRycy9kb3ducmV2LnhtbERPS2vCQBC+F/oflil4&#10;M5vUKpq6ikhbPIjgA6S3ITsmwexsyG6T+O9dQehtPr7nzJe9qURLjSstK0iiGARxZnXJuYLT8Xs4&#10;BeE8ssbKMim4kYPl4vVljqm2He+pPfhchBB2KSoovK9TKV1WkEEX2Zo4cBfbGPQBNrnUDXYh3FTy&#10;PY4n0mDJoaHAmtYFZdfDn1Hw02G3GiVf7fZ6Wd9+j+PdeZuQUoO3fvUJwlPv/8VP90aH+dOP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QgDcQAAADdAAAA&#10;DwAAAAAAAAAAAAAAAACqAgAAZHJzL2Rvd25yZXYueG1sUEsFBgAAAAAEAAQA+gAAAJsDAAAAAA==&#10;">
                  <v:rect id="Rectangle 1850" o:spid="_x0000_s2506" style="position:absolute;left:418;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VxZcYA&#10;AADdAAAADwAAAGRycy9kb3ducmV2LnhtbESPT2vCQBDF74LfYRmhN921rUGjq5SCUGh78A94HbJj&#10;EszOxuyq6bfvHAq9zfDevPeb1ab3jbpTF+vAFqYTA4q4CK7m0sLxsB3PQcWE7LAJTBZ+KMJmPRys&#10;MHfhwTu671OpJIRjjhaqlNpc61hU5DFOQkss2jl0HpOsXaldhw8J941+NibTHmuWhgpbeq+ouOxv&#10;3gJmr+76fX75OnzeMlyUvdnOTsbap1H/tgSVqE//5r/rDyf485nwyzcygl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VxZcYAAADdAAAADwAAAAAAAAAAAAAAAACYAgAAZHJz&#10;L2Rvd25yZXYueG1sUEsFBgAAAAAEAAQA9QAAAIsDAAAAAA==&#10;" stroked="f"/>
                  <v:rect id="Rectangle 1851" o:spid="_x0000_s2507" style="position:absolute;left:418;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yi18IA&#10;AADdAAAADwAAAGRycy9kb3ducmV2LnhtbERPS2sCMRC+C/6HMEJvbtaCIlujrKLQk+AD2t6GzZgs&#10;bibLJnW3/74pFLzNx/ec1WZwjXhQF2rPCmZZDoK48rpmo+B6OUyXIEJE1th4JgU/FGCzHo9WWGjf&#10;84ke52hECuFQoAIbY1tIGSpLDkPmW+LE3XznMCbYGak77FO4a+Rrni+kw5pTg8WWdpaq+/nbKdi3&#10;X8dyboIsP6L9vPttf7BHo9TLZCjfQEQa4lP8737Xaf5yPoO/b9IJ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TKLXwgAAAN0AAAAPAAAAAAAAAAAAAAAAAJgCAABkcnMvZG93&#10;bnJldi54bWxQSwUGAAAAAAQABAD1AAAAhwMAAAAA&#10;" filled="f"/>
                  <v:rect id="Rectangle 1852" o:spid="_x0000_s2508" style="position:absolute;left:359;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tKicIA&#10;AADdAAAADwAAAGRycy9kb3ducmV2LnhtbERPS4vCMBC+C/sfwizsTRNfRatRFkFYWD34AK9DM7bF&#10;ZtJtonb/vREEb/PxPWe+bG0lbtT40rGGfk+BIM6cKTnXcDysuxMQPiAbrByThn/ysFx8dOaYGnfn&#10;Hd32IRcxhH2KGooQ6lRKnxVk0fdcTRy5s2sshgibXJoG7zHcVnKgVCItlhwbCqxpVVB22V+tBkxG&#10;5m97Hm4Ov9cEp3mr1uOT0vrrs/2egQjUhrf45f4xcf5kPID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K0qJwgAAAN0AAAAPAAAAAAAAAAAAAAAAAJgCAABkcnMvZG93&#10;bnJldi54bWxQSwUGAAAAAAQABAD1AAAAhwMAAAAA&#10;" stroked="f"/>
                  <v:rect id="Rectangle 1853" o:spid="_x0000_s2509" style="position:absolute;left:359;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KZO8IA&#10;AADdAAAADwAAAGRycy9kb3ducmV2LnhtbERPS2sCMRC+C/6HMIXeNFuLRVajrFLBk+ADbG/DZkwW&#10;N5Nlk7rrv28KQm/z8T1nsepdLe7UhsqzgrdxBoK49Lpio+B82o5mIEJE1lh7JgUPCrBaDgcLzLXv&#10;+ED3YzQihXDIUYGNscmlDKUlh2HsG+LEXX3rMCbYGqlb7FK4q+Ukyz6kw4pTg8WGNpbK2/HHKfhs&#10;vvfF1ARZXKL9uvl1t7V7o9TrS1/MQUTq47/46d7pNH82fYe/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0pk7wgAAAN0AAAAPAAAAAAAAAAAAAAAAAJgCAABkcnMvZG93&#10;bnJldi54bWxQSwUGAAAAAAQABAD1AAAAhwMAAAAA&#10;" filled="f"/>
                  <v:rect id="Rectangle 1854" o:spid="_x0000_s2510" style="position:absolute;left:418;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53ZsIA&#10;AADdAAAADwAAAGRycy9kb3ducmV2LnhtbERPS4vCMBC+C/sfwix408RX0WqURRAWXA8+wOvQjG2x&#10;mXSbqN1/bxYEb/PxPWexam0l7tT40rGGQV+BIM6cKTnXcDpuelMQPiAbrByThj/ysFp+dBaYGvfg&#10;Pd0PIRcxhH2KGooQ6lRKnxVk0fddTRy5i2sshgibXJoGHzHcVnKoVCItlhwbCqxpXVB2PdysBkzG&#10;5nd3Gf0ct7cEZ3mrNpOz0rr72X7NQQRqw1v8cn+bOH86GcP/N/EE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jndmwgAAAN0AAAAPAAAAAAAAAAAAAAAAAJgCAABkcnMvZG93&#10;bnJldi54bWxQSwUGAAAAAAQABAD1AAAAhwMAAAAA&#10;" stroked="f"/>
                  <v:rect id="Rectangle 1855" o:spid="_x0000_s2511" style="position:absolute;left:418;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ek1MIA&#10;AADdAAAADwAAAGRycy9kb3ducmV2LnhtbERP32vCMBB+H/g/hBN8m6lCh1SjVFHwSZgbTN+O5kyK&#10;zaU00Xb//TIY7O0+vp+32gyuEU/qQu1ZwWyagSCuvK7ZKPj8OLwuQISIrLHxTAq+KcBmPXpZYaF9&#10;z+/0PEcjUgiHAhXYGNtCylBZchimviVO3M13DmOCnZG6wz6Fu0bOs+xNOqw5NVhsaWepup8fTsG+&#10;vZ7K3ARZfkV7ufttf7Ano9RkPJRLEJGG+C/+cx91mr/Ic/j9Jp0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6TUwgAAAN0AAAAPAAAAAAAAAAAAAAAAAJgCAABkcnMvZG93&#10;bnJldi54bWxQSwUGAAAAAAQABAD1AAAAhwMAAAAA&#10;" filled="f"/>
                  <v:rect id="Rectangle 1856" o:spid="_x0000_s2512" style="position:absolute;left:359;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MisIA&#10;AADdAAAADwAAAGRycy9kb3ducmV2LnhtbERPS4vCMBC+C/sfwix402TdtWg1iiwIgnrwAV6HZmyL&#10;zaTbRK3/fiMI3ubje8503tpK3KjxpWMNX30FgjhzpuRcw/Gw7I1A+IBssHJMGh7kYT776EwxNe7O&#10;O7rtQy5iCPsUNRQh1KmUPivIou+7mjhyZ9dYDBE2uTQN3mO4reRAqURaLDk2FFjTb0HZZX+1GjD5&#10;MX/b8/fmsL4mOM5btRyelNbdz3YxARGoDW/xy70ycf5omMDzm3iCn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EyKwgAAAN0AAAAPAAAAAAAAAAAAAAAAAJgCAABkcnMvZG93&#10;bnJldi54bWxQSwUGAAAAAAQABAD1AAAAhwMAAAAA&#10;" stroked="f"/>
                  <v:rect id="Rectangle 1857" o:spid="_x0000_s2513" style="position:absolute;left:359;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mfOMMA&#10;AADdAAAADwAAAGRycy9kb3ducmV2LnhtbERPyWrDMBC9F/IPYgq9NXILaYITxTilgZ4CWSDtbbAm&#10;krE1MpYau39fFQK5zeOtsypG14or9aH2rOBlmoEgrryu2Sg4HbfPCxAhImtsPZOCXwpQrCcPK8y1&#10;H3hP10M0IoVwyFGBjbHLpQyVJYdh6jvixF187zAm2BupexxSuGvla5a9SYc1pwaLHb1bqprDj1Pw&#10;0X3vypkJsjxH+9X4zbC1O6PU0+NYLkFEGuNdfHN/6jR/MZvD/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umfOMMAAADdAAAADwAAAAAAAAAAAAAAAACYAgAAZHJzL2Rv&#10;d25yZXYueG1sUEsFBgAAAAAEAAQA9QAAAIgDAAAAAA==&#10;" filled="f"/>
                  <v:rect id="Rectangle 1858" o:spid="_x0000_s2514" style="position:absolute;left:418;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N9Y8YA&#10;AADdAAAADwAAAGRycy9kb3ducmV2LnhtbESPT2vCQBDF74LfYRmhN921rUGjq5SCUGh78A94HbJj&#10;EszOxuyq6bfvHAq9zfDevPeb1ab3jbpTF+vAFqYTA4q4CK7m0sLxsB3PQcWE7LAJTBZ+KMJmPRys&#10;MHfhwTu671OpJIRjjhaqlNpc61hU5DFOQkss2jl0HpOsXaldhw8J941+NibTHmuWhgpbeq+ouOxv&#10;3gJmr+76fX75OnzeMlyUvdnOTsbap1H/tgSVqE//5r/rDyf485ngyjcygl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N9Y8YAAADdAAAADwAAAAAAAAAAAAAAAACYAgAAZHJz&#10;L2Rvd25yZXYueG1sUEsFBgAAAAAEAAQA9QAAAIsDAAAAAA==&#10;" stroked="f"/>
                  <v:rect id="Rectangle 1859" o:spid="_x0000_s2515" style="position:absolute;left:418;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qu0cIA&#10;AADdAAAADwAAAGRycy9kb3ducmV2LnhtbERPTWsCMRC9C/0PYQq9aVZBsatRtkXBk1AtqLdhMyaL&#10;m8mySd3135tCobd5vM9ZrntXizu1ofKsYDzKQBCXXldsFHwft8M5iBCRNdaeScGDAqxXL4Ml5tp3&#10;/EX3QzQihXDIUYGNscmlDKUlh2HkG+LEXX3rMCbYGqlb7FK4q+Uky2bSYcWpwWJDn5bK2+HHKdg0&#10;l30xNUEWp2jPN//Rbe3eKPX22hcLEJH6+C/+c+90mj+fvsP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Oq7RwgAAAN0AAAAPAAAAAAAAAAAAAAAAAJgCAABkcnMvZG93&#10;bnJldi54bWxQSwUGAAAAAAQABAD1AAAAhwMAAAAA&#10;" filled="f"/>
                  <v:rect id="Rectangle 1860" o:spid="_x0000_s2516" style="position:absolute;left:359;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m72MYA&#10;AADdAAAADwAAAGRycy9kb3ducmV2LnhtbESPT2vCQBDF7wW/wzKCt7qrtsGmriKCUGh78A94HbJj&#10;EszOxuyq6bfvHAq9zfDevPebxar3jbpTF+vAFiZjA4q4CK7m0sLxsH2eg4oJ2WETmCz8UITVcvC0&#10;wNyFB+/ovk+lkhCOOVqoUmpzrWNRkcc4Di2xaOfQeUyydqV2HT4k3Dd6akymPdYsDRW2tKmouOxv&#10;3gJmL+76fZ59HT5vGb6Vvdm+noy1o2G/fgeVqE//5r/rDyf480z4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m72MYAAADdAAAADwAAAAAAAAAAAAAAAACYAgAAZHJz&#10;L2Rvd25yZXYueG1sUEsFBgAAAAAEAAQA9QAAAIsDAAAAAA==&#10;" stroked="f"/>
                  <v:rect id="Rectangle 1861" o:spid="_x0000_s2517" style="position:absolute;left:359;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BoasIA&#10;AADdAAAADwAAAGRycy9kb3ducmV2LnhtbERPTYvCMBC9L/gfwgje1tSFFekapYrCngRdQfc2NGNS&#10;bCalydr6740g7G0e73Pmy97V4kZtqDwrmIwzEMSl1xUbBcef7fsMRIjIGmvPpOBOAZaLwdscc+07&#10;3tPtEI1IIRxyVGBjbHIpQ2nJYRj7hjhxF986jAm2RuoWuxTuavmRZVPpsOLUYLGhtaXyevhzCjbN&#10;7674NEEWp2jPV7/qtnZnlBoN++ILRKQ+/otf7m+d5s+mE3h+k06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IGhqwgAAAN0AAAAPAAAAAAAAAAAAAAAAAJgCAABkcnMvZG93&#10;bnJldi54bWxQSwUGAAAAAAQABAD1AAAAhwMAAAAA&#10;" filled="f"/>
                  <v:rect id="Rectangle 1862" o:spid="_x0000_s2518" style="position:absolute;left:419;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ANMQA&#10;AADdAAAADwAAAGRycy9kb3ducmV2LnhtbERPTWvCQBC9C/0PyxR6091aDTa6CaUQKKiHaqHXITsm&#10;wexsml1j+u/dQsHbPN7nbPLRtmKg3jeONTzPFAji0pmGKw1fx2K6AuEDssHWMWn4JQ959jDZYGrc&#10;lT9pOIRKxBD2KWqoQ+hSKX1Zk0U/cx1x5E6utxgi7CtperzGcNvKuVKJtNhwbKixo/eayvPhYjVg&#10;sjA/+9PL7ri9JPhajapYfiutnx7HtzWIQGO4i//dHybOXyVz+Psmni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HgDTEAAAA3QAAAA8AAAAAAAAAAAAAAAAAmAIAAGRycy9k&#10;b3ducmV2LnhtbFBLBQYAAAAABAAEAPUAAACJAwAAAAA=&#10;" stroked="f"/>
                  <v:rect id="Rectangle 1863" o:spid="_x0000_s2519" style="position:absolute;left:419;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5ThsIA&#10;AADdAAAADwAAAGRycy9kb3ducmV2LnhtbERPS2sCMRC+C/6HMIXeNNuWiqxGWUsFT4IPsL0NmzFZ&#10;3EyWTequ/74RBG/z8T1nvuxdLa7UhsqzgrdxBoK49Lpio+B4WI+mIEJE1lh7JgU3CrBcDAdzzLXv&#10;eEfXfTQihXDIUYGNscmlDKUlh2HsG+LEnX3rMCbYGqlb7FK4q+V7lk2kw4pTg8WGviyVl/2fU/Dd&#10;/G6LTxNkcYr25+JX3dpujVKvL30xAxGpj0/xw73Raf508gH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vlOGwgAAAN0AAAAPAAAAAAAAAAAAAAAAAJgCAABkcnMvZG93&#10;bnJldi54bWxQSwUGAAAAAAQABAD1AAAAhwMAAAAA&#10;" filled="f"/>
                  <v:rect id="Rectangle 1864" o:spid="_x0000_s2520" style="position:absolute;left:360;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K928IA&#10;AADdAAAADwAAAGRycy9kb3ducmV2LnhtbERPS4vCMBC+L/gfwgje1sTHFq1GEUEQ1j34AK9DM7bF&#10;ZlKbqN1/bxYWvM3H95z5srWVeFDjS8caBn0FgjhzpuRcw+m4+ZyA8AHZYOWYNPySh+Wi8zHH1Lgn&#10;7+lxCLmIIexT1FCEUKdS+qwgi77vauLIXVxjMUTY5NI0+IzhtpJDpRJpseTYUGBN64Ky6+FuNWAy&#10;Nrefy2h3/L4nOM1btfk6K6173XY1AxGoDW/xv3tr4vxJMoa/b+IJ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4r3bwgAAAN0AAAAPAAAAAAAAAAAAAAAAAJgCAABkcnMvZG93&#10;bnJldi54bWxQSwUGAAAAAAQABAD1AAAAhwMAAAAA&#10;" stroked="f"/>
                  <v:rect id="Rectangle 1865" o:spid="_x0000_s2521" style="position:absolute;left:360;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tuacIA&#10;AADdAAAADwAAAGRycy9kb3ducmV2LnhtbERPTYvCMBC9C/6HMAt703QXFOkapcoKnoRVQfc2NGNS&#10;bCalibb77zeC4G0e73Pmy97V4k5tqDwr+BhnIIhLrys2Co6HzWgGIkRkjbVnUvBHAZaL4WCOufYd&#10;/9B9H41IIRxyVGBjbHIpQ2nJYRj7hjhxF986jAm2RuoWuxTuavmZZVPpsOLUYLGhtaXyur85Bd/N&#10;766YmCCLU7Tnq191G7szSr2/9cUXiEh9fImf7q1O82fTCTy+SS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G25pwgAAAN0AAAAPAAAAAAAAAAAAAAAAAJgCAABkcnMvZG93&#10;bnJldi54bWxQSwUGAAAAAAQABAD1AAAAhwMAAAAA&#10;" filled="f"/>
                </v:group>
                <v:group id="Group 1866" o:spid="_x0000_s2522" style="position:absolute;left:649;top:3;width:119;height:853" coordorigin="649,3" coordsize="119,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k/ugfwwAAAN0AAAAP&#10;AAAAAAAAAAAAAAAAAKoCAABkcnMvZG93bnJldi54bWxQSwUGAAAAAAQABAD6AAAAmgMAAAAA&#10;">
                  <v:rect id="Rectangle 1867" o:spid="_x0000_s2523" style="position:absolute;left:708;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AjrMMA&#10;AADdAAAADwAAAGRycy9kb3ducmV2LnhtbERPS4vCMBC+L+x/CLPgTRNfXa1GWRYEYfWwKngdmrEt&#10;NpPaRK3/3iwIe5uP7znzZWsrcaPGl4419HsKBHHmTMm5hsN+1Z2A8AHZYOWYNDzIw3Lx/jbH1Lg7&#10;/9JtF3IRQ9inqKEIoU6l9FlBFn3P1cSRO7nGYoiwyaVp8B7DbSUHSiXSYsmxocCavgvKzrur1YDJ&#10;yFy2p+Fm/3NNcJq3ajU+Kq07H+3XDESgNvyLX+61ifMnySf8fRN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AjrMMAAADdAAAADwAAAAAAAAAAAAAAAACYAgAAZHJzL2Rv&#10;d25yZXYueG1sUEsFBgAAAAAEAAQA9QAAAIgDAAAAAA==&#10;" stroked="f"/>
                  <v:rect id="Rectangle 1868" o:spid="_x0000_s2524" style="position:absolute;left:708;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rB98UA&#10;AADdAAAADwAAAGRycy9kb3ducmV2LnhtbESPT2vDMAzF74V9B6PBbq2zwkrJ6pZstLBToX9g203E&#10;mh0ayyH2muzbT4dCbxLv6b2fVpsxtOpKfWoiG3ieFaCI62gbdgbOp910CSplZIttZDLwRwk264fJ&#10;CksbBz7Q9ZidkhBOJRrwOXel1qn2FDDNYkcs2k/sA2ZZe6dtj4OEh1bPi2KhAzYsDR47evdUX46/&#10;wcC2+95XLy7p6jP7r0t8G3Z+74x5ehyrV1CZxnw3364/rOAvF4Ir38gIe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GsH3xQAAAN0AAAAPAAAAAAAAAAAAAAAAAJgCAABkcnMv&#10;ZG93bnJldi54bWxQSwUGAAAAAAQABAD1AAAAigMAAAAA&#10;" filled="f"/>
                  <v:rect id="Rectangle 1869" o:spid="_x0000_s2525" style="position:absolute;left:649;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SRcIA&#10;AADdAAAADwAAAGRycy9kb3ducmV2LnhtbERPS4vCMBC+L/gfwgh7WxN33aLVKLIgCLoHH+B1aMa2&#10;2ExqE7X+eyMI3ubje85k1tpKXKnxpWMN/Z4CQZw5U3KuYb9bfA1B+IBssHJMGu7kYTbtfEwwNe7G&#10;G7puQy5iCPsUNRQh1KmUPivIou+5mjhyR9dYDBE2uTQN3mK4reS3Uom0WHJsKLCmv4Ky0/ZiNWAy&#10;MOf/4896t7okOMpbtfg9KK0/u+18DCJQG97il3tp4vxhMoLnN/EE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4xJFwgAAAN0AAAAPAAAAAAAAAAAAAAAAAJgCAABkcnMvZG93&#10;bnJldi54bWxQSwUGAAAAAAQABAD1AAAAhwMAAAAA&#10;" stroked="f"/>
                  <v:rect id="Rectangle 1870" o:spid="_x0000_s2526" style="position:absolute;left:649;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VbLMYA&#10;AADdAAAADwAAAGRycy9kb3ducmV2LnhtbESPQWvDMAyF74P9B6PBbquzwdaS1S3ZaKGnQtvBtpuI&#10;NTs0lkPsNum/nw6F3iTe03uf5ssxtOpMfWoiG3ieFKCI62gbdga+DuunGaiUkS22kcnAhRIsF/d3&#10;cyxtHHhH5312SkI4lWjA59yVWqfaU8A0iR2xaH+xD5hl7Z22PQ4SHlr9UhRvOmDD0uCxo09P9XF/&#10;CgZW3e+2enVJV9/Z/xzjx7D2W2fM48NYvYPKNOab+Xq9sYI/mwq/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VbLMYAAADdAAAADwAAAAAAAAAAAAAAAACYAgAAZHJz&#10;L2Rvd25yZXYueG1sUEsFBgAAAAAEAAQA9QAAAIsDAAAAAA==&#10;" filled="f"/>
                  <v:rect id="Rectangle 1871" o:spid="_x0000_s2527" style="position:absolute;left:708;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yInsMA&#10;AADdAAAADwAAAGRycy9kb3ducmV2LnhtbERPS4vCMBC+L/gfwgje1kTdrVqNIoKwsOvBB3gdmrEt&#10;NpPaRK3/3iws7G0+vufMl62txJ0aXzrWMOgrEMSZMyXnGo6HzfsEhA/IBivHpOFJHpaLztscU+Me&#10;vKP7PuQihrBPUUMRQp1K6bOCLPq+q4kjd3aNxRBhk0vT4COG20oOlUqkxZJjQ4E1rQvKLvub1YDJ&#10;h7luz6Ofw/ctwWneqs3nSWnd67arGYhAbfgX/7m/TJw/GQ/g95t4gl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yInsMAAADdAAAADwAAAAAAAAAAAAAAAACYAgAAZHJzL2Rv&#10;d25yZXYueG1sUEsFBgAAAAAEAAQA9QAAAIgDAAAAAA==&#10;" stroked="f"/>
                  <v:rect id="Rectangle 1872" o:spid="_x0000_s2528" style="position:absolute;left:708;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tgwMIA&#10;AADdAAAADwAAAGRycy9kb3ducmV2LnhtbERPTWsCMRC9F/wPYQRvNatgK6tR1lLBk1AV1NuwGZPF&#10;zWTZRHf775tCobd5vM9ZrntXiye1ofKsYDLOQBCXXldsFJyO29c5iBCRNdaeScE3BVivBi9LzLXv&#10;+Iueh2hECuGQowIbY5NLGUpLDsPYN8SJu/nWYUywNVK32KVwV8tplr1JhxWnBosNfVgq74eHU/DZ&#10;XPfFzARZnKO93P2m29q9UWo07IsFiEh9/Bf/uXc6zZ+/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K2DAwgAAAN0AAAAPAAAAAAAAAAAAAAAAAJgCAABkcnMvZG93&#10;bnJldi54bWxQSwUGAAAAAAQABAD1AAAAhwMAAAAA&#10;" filled="f"/>
                  <v:rect id="Rectangle 1873" o:spid="_x0000_s2529" style="position:absolute;left:649;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KzcsMA&#10;AADdAAAADwAAAGRycy9kb3ducmV2LnhtbERPTYvCMBC9L/gfwgh700Rdu9o1iiwIC+pBXfA6NGNb&#10;tpnUJmr990YQ9jaP9zmzRWsrcaXGl441DPoKBHHmTMm5ht/DqjcB4QOywcoxabiTh8W88zbD1Lgb&#10;7+i6D7mIIexT1FCEUKdS+qwgi77vauLInVxjMUTY5NI0eIvhtpJDpRJpseTYUGBN3wVlf/uL1YDJ&#10;hzlvT6PNYX1JcJq3ajU+Kq3fu+3yC0SgNvyLX+4fE+dPPkfw/Ca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KzcsMAAADdAAAADwAAAAAAAAAAAAAAAACYAgAAZHJzL2Rv&#10;d25yZXYueG1sUEsFBgAAAAAEAAQA9QAAAIgDAAAAAA==&#10;" stroked="f"/>
                  <v:rect id="Rectangle 1874" o:spid="_x0000_s2530" style="position:absolute;left:649;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5dL8MA&#10;AADdAAAADwAAAGRycy9kb3ducmV2LnhtbERPTWsCMRC9C/0PYQreNNtiq2yNsi0KnoRqoXobNtNk&#10;cTNZNtFd/30jCN7m8T5nvuxdLS7UhsqzgpdxBoK49Lpio+Bnvx7NQISIrLH2TAquFGC5eBrMMde+&#10;42+67KIRKYRDjgpsjE0uZSgtOQxj3xAn7s+3DmOCrZG6xS6Fu1q+Ztm7dFhxarDY0Jel8rQ7OwWr&#10;5rgt3kyQxW+0h5P/7NZ2a5QaPvfFB4hIfXyI7+6NTvNn0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5dL8MAAADdAAAADwAAAAAAAAAAAAAAAACYAgAAZHJzL2Rv&#10;d25yZXYueG1sUEsFBgAAAAAEAAQA9QAAAIgDAAAAAA==&#10;" filled="f"/>
                  <v:rect id="Rectangle 1875" o:spid="_x0000_s2531" style="position:absolute;left:708;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eOncQA&#10;AADdAAAADwAAAGRycy9kb3ducmV2LnhtbERPS2sCMRC+F/wPYYTeNNHW7bo1ihSEQu2ha8HrsJl9&#10;0M1k3UTd/vtGEHqbj+85q81gW3Gh3jeONcymCgRx4UzDlYbvw26SgvAB2WDrmDT8kofNevSwwsy4&#10;K3/RJQ+ViCHsM9RQh9BlUvqiJot+6jriyJWutxgi7CtperzGcNvKuVKJtNhwbKixo7eaip/8bDVg&#10;8mxOn+XT/vBxTnBZDWq3OCqtH8fD9hVEoCH8i+/udxPnpy8LuH0TT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3jp3EAAAA3QAAAA8AAAAAAAAAAAAAAAAAmAIAAGRycy9k&#10;b3ducmV2LnhtbFBLBQYAAAAABAAEAPUAAACJAwAAAAA=&#10;" stroked="f"/>
                  <v:rect id="Rectangle 1876" o:spid="_x0000_s2532" style="position:absolute;left:708;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Bmw8IA&#10;AADdAAAADwAAAGRycy9kb3ducmV2LnhtbERPS2sCMRC+C/6HMIXeNFuhVlajrFLBk+ADbG/DZkwW&#10;N5Nlk7rrv28KQm/z8T1nsepdLe7UhsqzgrdxBoK49Lpio+B82o5mIEJE1lh7JgUPCrBaDgcLzLXv&#10;+ED3YzQihXDIUYGNscmlDKUlh2HsG+LEXX3rMCbYGqlb7FK4q+Uky6bSYcWpwWJDG0vl7fjjFHw2&#10;3/vi3QRZXKL9uvl1t7V7o9TrS1/MQUTq47/46d7pNH/2MY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GbDwgAAAN0AAAAPAAAAAAAAAAAAAAAAAJgCAABkcnMvZG93&#10;bnJldi54bWxQSwUGAAAAAAQABAD1AAAAhwMAAAAA&#10;" filled="f"/>
                  <v:rect id="Rectangle 1877" o:spid="_x0000_s2533" style="position:absolute;left:649;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m1ccQA&#10;AADdAAAADwAAAGRycy9kb3ducmV2LnhtbERPS2sCMRC+F/wPYYTeaqKt67o1ihSEQu2ha8HrsJl9&#10;0M1k3UTd/vtGEHqbj+85q81gW3Gh3jeONUwnCgRx4UzDlYbvw+4pBeEDssHWMWn4JQ+b9ehhhZlx&#10;V/6iSx4qEUPYZ6ihDqHLpPRFTRb9xHXEkStdbzFE2FfS9HiN4baVM6USabHh2FBjR281FT/52WrA&#10;5MWcPsvn/eHjnOCyGtRuflRaP46H7SuIQEP4F9/d7ybOTxcLuH0TT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ptXHEAAAA3QAAAA8AAAAAAAAAAAAAAAAAmAIAAGRycy9k&#10;b3ducmV2LnhtbFBLBQYAAAAABAAEAPUAAACJAwAAAAA=&#10;" stroked="f"/>
                  <v:rect id="Rectangle 1878" o:spid="_x0000_s2534" style="position:absolute;left:649;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NXKsYA&#10;AADdAAAADwAAAGRycy9kb3ducmV2LnhtbESPQWvDMAyF74P9B6PBbquzwdaS1S3ZaKGnQtvBtpuI&#10;NTs0lkPsNum/nw6F3iTe03uf5ssxtOpMfWoiG3ieFKCI62gbdga+DuunGaiUkS22kcnAhRIsF/d3&#10;cyxtHHhH5312SkI4lWjA59yVWqfaU8A0iR2xaH+xD5hl7Z22PQ4SHlr9UhRvOmDD0uCxo09P9XF/&#10;CgZW3e+2enVJV9/Z/xzjx7D2W2fM48NYvYPKNOab+Xq9sYI/mwq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NXKsYAAADdAAAADwAAAAAAAAAAAAAAAACYAgAAZHJz&#10;L2Rvd25yZXYueG1sUEsFBgAAAAAEAAQA9QAAAIsDAAAAAA==&#10;" filled="f"/>
                  <v:rect id="Rectangle 1879" o:spid="_x0000_s2535" style="position:absolute;left:709;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qEmMMA&#10;AADdAAAADwAAAGRycy9kb3ducmV2LnhtbERPTYvCMBC9L/gfwgh702Rd7Wo1igiCoHtYXfA6NGNb&#10;tpnUJmr990YQ9jaP9zmzRWsrcaXGl441fPQVCOLMmZJzDb+HdW8Mwgdkg5Vj0nAnD4t5522GqXE3&#10;/qHrPuQihrBPUUMRQp1K6bOCLPq+q4kjd3KNxRBhk0vT4C2G20oOlEqkxZJjQ4E1rQrK/vYXqwGT&#10;oTl/nz53h+0lwUneqvXoqLR+77bLKYhAbfgXv9wbE+ePvybw/Ca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qEmMMAAADdAAAADwAAAAAAAAAAAAAAAACYAgAAZHJzL2Rv&#10;d25yZXYueG1sUEsFBgAAAAAEAAQA9QAAAIgDAAAAAA==&#10;" stroked="f"/>
                  <v:rect id="Rectangle 1880" o:spid="_x0000_s2536" style="position:absolute;left:709;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ArC8UA&#10;AADdAAAADwAAAGRycy9kb3ducmV2LnhtbESPQWvDMAyF74P9B6PBbqvTwUpI65Z0rLBTYe1g203E&#10;qh0ayyH2muzfT4dCbxLv6b1Pq80UOnWhIbWRDcxnBSjiJtqWnYHP4+6pBJUyssUuMhn4owSb9f3d&#10;CisbR/6gyyE7JSGcKjTgc+4rrVPjKWCaxZ5YtFMcAmZZB6ftgKOEh04/F8VCB2xZGjz29OqpOR9+&#10;g4G3/mdfv7ik66/sv89xO+783hnz+DDVS1CZpnwzX6/freCXpfDLNzKC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CsLxQAAAN0AAAAPAAAAAAAAAAAAAAAAAJgCAABkcnMv&#10;ZG93bnJldi54bWxQSwUGAAAAAAQABAD1AAAAigMAAAAA&#10;" filled="f"/>
                  <v:rect id="Rectangle 1881" o:spid="_x0000_s2537" style="position:absolute;left:650;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n4ucQA&#10;AADdAAAADwAAAGRycy9kb3ducmV2LnhtbERPTWvCQBC9C/0PyxS86W5qDWnqRkpBKFQPjYVeh+yY&#10;hGZn0+yq6b93BcHbPN7nrNaj7cSJBt861pDMFQjiypmWaw3f+80sA+EDssHOMWn4Jw/r4mGywty4&#10;M3/RqQy1iCHsc9TQhNDnUvqqIYt+7nriyB3cYDFEONTSDHiO4baTT0ql0mLLsaHBnt4bqn7Lo9WA&#10;6bP52x0W2/3nMcWXelSb5Y/Sevo4vr2CCDSGu/jm/jBxfpYlcP0mniC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Z+LnEAAAA3QAAAA8AAAAAAAAAAAAAAAAAmAIAAGRycy9k&#10;b3ducmV2LnhtbFBLBQYAAAAABAAEAPUAAACJAwAAAAA=&#10;" stroked="f"/>
                  <v:rect id="Rectangle 1882" o:spid="_x0000_s2538" style="position:absolute;left:650;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4Q58MA&#10;AADdAAAADwAAAGRycy9kb3ducmV2LnhtbERP32vCMBB+H/g/hBP2NtMJG6Walk4UfBLmBtvejuZM&#10;is2lNNF2//0iCHu7j+/nravJdeJKQ2g9K3heZCCIG69bNgo+P3ZPOYgQkTV2nknBLwWoytnDGgvt&#10;R36n6zEakUI4FKjAxtgXUobGksOw8D1x4k5+cBgTHIzUA44p3HVymWWv0mHLqcFiTxtLzfl4cQq2&#10;/c+hfjFB1l/Rfp/927izB6PU43yqVyAiTfFffHfvdZqf50u4fZNOk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4Q58MAAADdAAAADwAAAAAAAAAAAAAAAACYAgAAZHJzL2Rv&#10;d25yZXYueG1sUEsFBgAAAAAEAAQA9QAAAIgDAAAAAA==&#10;" filled="f"/>
                </v:group>
                <v:group id="Group 1883" o:spid="_x0000_s2539" style="position:absolute;left:943;width:119;height:853" coordorigin="943" coordsize="119,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ha19wwAAAN0AAAAP&#10;AAAAAAAAAAAAAAAAAKoCAABkcnMvZG93bnJldi54bWxQSwUGAAAAAAQABAD6AAAAmgMAAAAA&#10;">
                  <v:rect id="Rectangle 1884" o:spid="_x0000_s2540" style="position:absolute;left:1002;top:42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5bIcMA&#10;AADdAAAADwAAAGRycy9kb3ducmV2LnhtbERPTWvCQBC9C/0PyxR6091aDTG6ihSEQvXQWPA6ZMck&#10;mJ1Ns6um/94VBG/zeJ+zWPW2ERfqfO1Yw/tIgSAunKm51PC73wxTED4gG2wck4Z/8rBavgwWmBl3&#10;5R+65KEUMYR9hhqqENpMSl9UZNGPXEscuaPrLIYIu1KaDq8x3DZyrFQiLdYcGyps6bOi4pSfrQZM&#10;JuZvd/zY7r/PCc7KXm2mB6X122u/noMI1Ien+OH+MnF+mk7g/k0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5bIcMAAADdAAAADwAAAAAAAAAAAAAAAACYAgAAZHJzL2Rv&#10;d25yZXYueG1sUEsFBgAAAAAEAAQA9QAAAIgDAAAAAA==&#10;" stroked="f"/>
                  <v:rect id="Rectangle 1885" o:spid="_x0000_s2541" style="position:absolute;left:1002;top:42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eIk8IA&#10;AADdAAAADwAAAGRycy9kb3ducmV2LnhtbERP32vCMBB+H/g/hBN8m6kDR6lGqaLgkzA3mL4dzZkU&#10;m0tpMlv/ezMY7O0+vp+3XA+uEXfqQu1ZwWyagSCuvK7ZKPj63L/mIEJE1th4JgUPCrBejV6WWGjf&#10;8wfdT9GIFMKhQAU2xraQMlSWHIapb4kTd/Wdw5hgZ6TusE/hrpFvWfYuHdacGiy2tLVU3U4/TsGu&#10;vRzLuQmy/I72fPObfm+PRqnJeCgXICIN8V/85z7oND/P5/D7TTp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F4iTwgAAAN0AAAAPAAAAAAAAAAAAAAAAAJgCAABkcnMvZG93&#10;bnJldi54bWxQSwUGAAAAAAQABAD1AAAAhwMAAAAA&#10;" filled="f"/>
                  <v:rect id="Rectangle 1886" o:spid="_x0000_s2542" style="position:absolute;left:943;top:42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BgzcMA&#10;AADdAAAADwAAAGRycy9kb3ducmV2LnhtbERPTWvCQBC9F/wPywje6m61DTG6igiCUHswFnodsmMS&#10;mp2N2VXjv3cLBW/zeJ+zWPW2EVfqfO1Yw9tYgSAunKm51PB93L6mIHxANtg4Jg138rBaDl4WmBl3&#10;4wNd81CKGMI+Qw1VCG0mpS8qsujHriWO3Ml1FkOEXSlNh7cYbhs5USqRFmuODRW2tKmo+M0vVgMm&#10;7+b8dZruj5+XBGdlr7YfP0rr0bBfz0EE6sNT/O/emTg/TRP4+yae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BgzcMAAADdAAAADwAAAAAAAAAAAAAAAACYAgAAZHJzL2Rv&#10;d25yZXYueG1sUEsFBgAAAAAEAAQA9QAAAIgDAAAAAA==&#10;" stroked="f"/>
                  <v:rect id="Rectangle 1887" o:spid="_x0000_s2543" style="position:absolute;left:943;top:424;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mzf8MA&#10;AADdAAAADwAAAGRycy9kb3ducmV2LnhtbERP32vCMBB+H+x/CDfwbU0nzJVqlCoKPglTYfPtaG5J&#10;sbmUJrPdf78Ig73dx/fzFqvRteJGfWg8K3jJchDEtdcNGwXn0+65ABEissbWMyn4oQCr5ePDAkvt&#10;B36n2zEakUI4lKjAxtiVUobaksOQ+Y44cV++dxgT7I3UPQ4p3LVymucz6bDh1GCxo42l+nr8dgq2&#10;3eVQvZogq49oP69+PezswSg1eRqrOYhIY/wX/7n3Os0vije4f5NO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mzf8MAAADdAAAADwAAAAAAAAAAAAAAAACYAgAAZHJzL2Rv&#10;d25yZXYueG1sUEsFBgAAAAAEAAQA9QAAAIgDAAAAAA==&#10;" filled="f"/>
                  <v:rect id="Rectangle 1888" o:spid="_x0000_s2544" style="position:absolute;left:1002;top:21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NRJMYA&#10;AADdAAAADwAAAGRycy9kb3ducmV2LnhtbESPT2vCQBDF74V+h2UKvdVd+yfE6CqlIAi1B7XQ65Ad&#10;k2B2Ns2uGr+9cxC8zfDevPeb2WLwrTpRH5vAFsYjA4q4DK7hysLvbvmSg4oJ2WEbmCxcKMJi/vgw&#10;w8KFM2/otE2VkhCOBVqoU+oKrWNZk8c4Ch2xaPvQe0yy9pV2PZ4l3Lf61ZhMe2xYGmrs6Kum8rA9&#10;eguYvbv/n/3bevd9zHBSDWb58WesfX4aPqegEg3pbr5dr5zg57ngyjcygp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NRJMYAAADdAAAADwAAAAAAAAAAAAAAAACYAgAAZHJz&#10;L2Rvd25yZXYueG1sUEsFBgAAAAAEAAQA9QAAAIsDAAAAAA==&#10;" stroked="f"/>
                  <v:rect id="Rectangle 1889" o:spid="_x0000_s2545" style="position:absolute;left:1002;top:21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ClsIA&#10;AADdAAAADwAAAGRycy9kb3ducmV2LnhtbERP32vCMBB+H/g/hBvsbaYTNmo1SpUJPgm6gdvb0ZxJ&#10;sbmUJrP1v18Ewbf7+H7efDm4RlyoC7VnBW/jDARx5XXNRsH31+Y1BxEissbGMym4UoDlYvQ0x0L7&#10;nvd0OUQjUgiHAhXYGNtCylBZchjGviVO3Ml3DmOCnZG6wz6Fu0ZOsuxDOqw5NVhsaW2pOh/+nILP&#10;9ndXvpsgy2O0P2e/6jd2Z5R6eR7KGYhIQ3yI7+6tTvPzfAq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WoKWwgAAAN0AAAAPAAAAAAAAAAAAAAAAAJgCAABkcnMvZG93&#10;bnJldi54bWxQSwUGAAAAAAQABAD1AAAAhwMAAAAA&#10;" filled="f"/>
                  <v:rect id="Rectangle 1890" o:spid="_x0000_s2546" style="position:absolute;left:943;top:21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zL/8YA&#10;AADdAAAADwAAAGRycy9kb3ducmV2LnhtbESPQWvCQBCF7wX/wzKCt7rb2gZNXUUKglB7qBZ6HbJj&#10;EpqdjdlV4793DoK3Gd6b976ZL3vfqDN1sQ5s4WVsQBEXwdVcWvjdr5+noGJCdtgEJgtXirBcDJ7m&#10;mLtw4R8671KpJIRjjhaqlNpc61hU5DGOQ0ss2iF0HpOsXaldhxcJ941+NSbTHmuWhgpb+qyo+N+d&#10;vAXM3tzx+zDZ7r9OGc7K3qzf/4y1o2G/+gCVqE8P8/164wR/OhN++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wzL/8YAAADdAAAADwAAAAAAAAAAAAAAAACYAgAAZHJz&#10;L2Rvd25yZXYueG1sUEsFBgAAAAAEAAQA9QAAAIsDAAAAAA==&#10;" stroked="f"/>
                  <v:rect id="Rectangle 1891" o:spid="_x0000_s2547" style="position:absolute;left:943;top:21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UYTcIA&#10;AADdAAAADwAAAGRycy9kb3ducmV2LnhtbERPTWsCMRC9F/wPYQRvNWvBoqtR1qLQk1AV1NuwGZPF&#10;zWTZRHf775tCobd5vM9ZrntXiye1ofKsYDLOQBCXXldsFJyOu9cZiBCRNdaeScE3BVivBi9LzLXv&#10;+Iueh2hECuGQowIbY5NLGUpLDsPYN8SJu/nWYUywNVK32KVwV8u3LHuXDitODRYb+rBU3g8Pp2Db&#10;XPfF1ARZnKO93P2m29m9UWo07IsFiEh9/Bf/uT91mj+bT+D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9RhNwgAAAN0AAAAPAAAAAAAAAAAAAAAAAJgCAABkcnMvZG93&#10;bnJldi54bWxQSwUGAAAAAAQABAD1AAAAhwMAAAAA&#10;" filled="f"/>
                  <v:rect id="Rectangle 1892" o:spid="_x0000_s2548" style="position:absolute;left:100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LwE8QA&#10;AADdAAAADwAAAGRycy9kb3ducmV2LnhtbERPTWvCQBC9C/0PyxR6M7u1NcToKiIIhdaDWuh1yI5J&#10;MDubZtck/ffdQsHbPN7nrDajbURPna8da3hOFAjiwpmaSw2f5/00A+EDssHGMWn4IQ+b9cNkhblx&#10;Ax+pP4VSxBD2OWqoQmhzKX1RkUWfuJY4chfXWQwRdqU0HQ4x3DZyplQqLdYcGypsaVdRcT3drAZM&#10;X8334fLycX6/pbgoR7Wffymtnx7H7RJEoDHcxf/uNxPnZ4sZ/H0TT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S8BPEAAAA3QAAAA8AAAAAAAAAAAAAAAAAmAIAAGRycy9k&#10;b3ducmV2LnhtbFBLBQYAAAAABAAEAPUAAACJAwAAAAA=&#10;" stroked="f"/>
                  <v:rect id="Rectangle 1893" o:spid="_x0000_s2549" style="position:absolute;left:100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sjocMA&#10;AADdAAAADwAAAGRycy9kb3ducmV2LnhtbERPTWsCMRC9C/6HMII3zVppsVujrKWCJ6G2UL0Nm2my&#10;uJksm9Rd/30jCN7m8T5nue5dLS7Uhsqzgtk0A0Fcel2xUfD9tZ0sQISIrLH2TAquFGC9Gg6WmGvf&#10;8SddDtGIFMIhRwU2xiaXMpSWHIapb4gT9+tbhzHB1kjdYpfCXS2fsuxFOqw4NVhs6N1SeT78OQUf&#10;zWlfPJsgi59oj2e/6bZ2b5Qaj/riDUSkPj7Ed/dOp/mL1zn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sjocMAAADdAAAADwAAAAAAAAAAAAAAAACYAgAAZHJzL2Rv&#10;d25yZXYueG1sUEsFBgAAAAAEAAQA9QAAAIgDAAAAAA==&#10;" filled="f"/>
                  <v:rect id="Rectangle 1894" o:spid="_x0000_s2550" style="position:absolute;left:94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fN/MQA&#10;AADdAAAADwAAAGRycy9kb3ducmV2LnhtbERPTWvCQBC9F/wPywi9NbtWG2J0DUUQCm0PVcHrkB2T&#10;YHY2Zjea/vtuodDbPN7nrIvRtuJGvW8ca5glCgRx6UzDlYbjYfeUgfAB2WDrmDR8k4diM3lYY27c&#10;nb/otg+ViCHsc9RQh9DlUvqyJos+cR1x5M6utxgi7CtperzHcNvKZ6VSabHh2FBjR9uayst+sBow&#10;XZjr53n+cXgfUlxWo9q9nJTWj9PxdQUi0Bj+xX/uNxPnZ8sF/H4TT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3zfzEAAAA3QAAAA8AAAAAAAAAAAAAAAAAmAIAAGRycy9k&#10;b3ducmV2LnhtbFBLBQYAAAAABAAEAPUAAACJAwAAAAA=&#10;" stroked="f"/>
                  <v:rect id="Rectangle 1895" o:spid="_x0000_s2551" style="position:absolute;left:94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4eTsIA&#10;AADdAAAADwAAAGRycy9kb3ducmV2LnhtbERPTWsCMRC9C/0PYQq9aVZBsatRtkXBk1AtqLdhMyaL&#10;m8mySd3135tCobd5vM9ZrntXizu1ofKsYDzKQBCXXldsFHwft8M5iBCRNdaeScGDAqxXL4Ml5tp3&#10;/EX3QzQihXDIUYGNscmlDKUlh2HkG+LEXX3rMCbYGqlb7FK4q+Uky2bSYcWpwWJDn5bK2+HHKdg0&#10;l30xNUEWp2jPN//Rbe3eKPX22hcLEJH6+C/+c+90mj9/n8L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zh5OwgAAAN0AAAAPAAAAAAAAAAAAAAAAAJgCAABkcnMvZG93&#10;bnJldi54bWxQSwUGAAAAAAQABAD1AAAAhwMAAAAA&#10;" filled="f"/>
                  <v:rect id="Rectangle 1896" o:spid="_x0000_s2552" style="position:absolute;left:1003;top:639;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n2EMIA&#10;AADdAAAADwAAAGRycy9kb3ducmV2LnhtbERPS4vCMBC+L/gfwgh7WxN33aLVKLIgCLoHH+B1aMa2&#10;2ExqE7X+eyMI3ubje85k1tpKXKnxpWMN/Z4CQZw5U3KuYb9bfA1B+IBssHJMGu7kYTbtfEwwNe7G&#10;G7puQy5iCPsUNRQh1KmUPivIou+5mjhyR9dYDBE2uTQN3mK4reS3Uom0WHJsKLCmv4Ky0/ZiNWAy&#10;MOf/4896t7okOMpbtfg9KK0/u+18DCJQG97il3tp4vzhKIHnN/EE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qfYQwgAAAN0AAAAPAAAAAAAAAAAAAAAAAJgCAABkcnMvZG93&#10;bnJldi54bWxQSwUGAAAAAAQABAD1AAAAhwMAAAAA&#10;" stroked="f"/>
                  <v:rect id="Rectangle 1897" o:spid="_x0000_s2553" style="position:absolute;left:1003;top:639;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AlosMA&#10;AADdAAAADwAAAGRycy9kb3ducmV2LnhtbERPTWsCMRC9C/6HMII3zVqwtVujrKWCJ6G2UL0Nm2my&#10;uJksm9Rd/30jCN7m8T5nue5dLS7Uhsqzgtk0A0Fcel2xUfD9tZ0sQISIrLH2TAquFGC9Gg6WmGvf&#10;8SddDtGIFMIhRwU2xiaXMpSWHIapb4gT9+tbhzHB1kjdYpfCXS2fsuxZOqw4NVhs6N1SeT78OQUf&#10;zWlfzE2QxU+0x7PfdFu7N0qNR33xBiJSHx/iu3un0/zF6wv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AlosMAAADdAAAADwAAAAAAAAAAAAAAAACYAgAAZHJzL2Rv&#10;d25yZXYueG1sUEsFBgAAAAAEAAQA9QAAAIgDAAAAAA==&#10;" filled="f"/>
                  <v:rect id="Rectangle 1898" o:spid="_x0000_s2554" style="position:absolute;left:944;top:639;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rH+cYA&#10;AADdAAAADwAAAGRycy9kb3ducmV2LnhtbESPQWvCQBCF7wX/wzKCt7rb2gZNXUUKglB7qBZ6HbJj&#10;EpqdjdlV4793DoK3Gd6b976ZL3vfqDN1sQ5s4WVsQBEXwdVcWvjdr5+noGJCdtgEJgtXirBcDJ7m&#10;mLtw4R8671KpJIRjjhaqlNpc61hU5DGOQ0ss2iF0HpOsXaldhxcJ941+NSbTHmuWhgpb+qyo+N+d&#10;vAXM3tzx+zDZ7r9OGc7K3qzf/4y1o2G/+gCVqE8P8/164wR/OhNc+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rH+cYAAADdAAAADwAAAAAAAAAAAAAAAACYAgAAZHJz&#10;L2Rvd25yZXYueG1sUEsFBgAAAAAEAAQA9QAAAIsDAAAAAA==&#10;" stroked="f"/>
                  <v:rect id="Rectangle 1899" o:spid="_x0000_s2555" style="position:absolute;left:944;top:639;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MUS8IA&#10;AADdAAAADwAAAGRycy9kb3ducmV2LnhtbERPS2sCMRC+C/6HMIXeNNtCi65GWUsFT4IPsL0NmzFZ&#10;3EyWTequ/74RBG/z8T1nvuxdLa7UhsqzgrdxBoK49Lpio+B4WI8mIEJE1lh7JgU3CrBcDAdzzLXv&#10;eEfXfTQihXDIUYGNscmlDKUlh2HsG+LEnX3rMCbYGqlb7FK4q+V7ln1KhxWnBosNfVkqL/s/p+C7&#10;+d0WHybI4hTtz8WvurXdGqVeX/piBiJSH5/ih3uj0/zJdAr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gxRLwgAAAN0AAAAPAAAAAAAAAAAAAAAAAJgCAABkcnMvZG93&#10;bnJldi54bWxQSwUGAAAAAAQABAD1AAAAhwMAAAAA&#10;" filled="f"/>
                </v:group>
                <v:group id="Group 1900" o:spid="_x0000_s2556" style="position:absolute;left:1217;top:3;width:119;height:853" coordorigin="1217,3" coordsize="119,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U/zccAAADdAAAADwAAAGRycy9kb3ducmV2LnhtbESPQWvCQBCF70L/wzKF&#10;3nSTFqWNriLSlh5EMBaKtyE7JsHsbMhuk/jvnUOhtxnem/e+WW1G16ieulB7NpDOElDEhbc1lwa+&#10;Tx/TV1AhIltsPJOBGwXYrB8mK8ysH/hIfR5LJSEcMjRQxdhmWoeiIodh5lti0S6+cxhl7UptOxwk&#10;3DX6OUkW2mHN0lBhS7uKimv+6wx8DjhsX9L3fn+97G7n0/zws0/JmKfHcbsEFWmM/+a/6y8r+G+J&#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2U/zccAAADd&#10;AAAADwAAAAAAAAAAAAAAAACqAgAAZHJzL2Rvd25yZXYueG1sUEsFBgAAAAAEAAQA+gAAAJ4DAAAA&#10;AA==&#10;">
                  <v:rect id="Rectangle 1901" o:spid="_x0000_s2557" style="position:absolute;left:1276;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v0fsMA&#10;AADdAAAADwAAAGRycy9kb3ducmV2LnhtbERPTWvCQBC9C/0PyxS86a5aQ42uUoRAofXQpNDrkB2T&#10;YHY2za4x/ffdQsHbPN7n7A6jbcVAvW8ca1jMFQji0pmGKw2fRTZ7BuEDssHWMWn4IQ+H/cNkh6lx&#10;N/6gIQ+ViCHsU9RQh9ClUvqyJot+7jriyJ1dbzFE2FfS9HiL4baVS6USabHh2FBjR8eaykt+tRow&#10;eTLfp/PqvXi7JripRpWtv5TW08fxZQsi0Bju4n/3q4nzN2oBf9/EE+T+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v0fsMAAADdAAAADwAAAAAAAAAAAAAAAACYAgAAZHJzL2Rv&#10;d25yZXYueG1sUEsFBgAAAAAEAAQA9QAAAIgDAAAAAA==&#10;" stroked="f"/>
                  <v:rect id="Rectangle 1902" o:spid="_x0000_s2558" style="position:absolute;left:1276;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wcIMMA&#10;AADdAAAADwAAAGRycy9kb3ducmV2LnhtbERP32vCMBB+F/Y/hBvsTdMVFNcZSycKexLmBtvejuaW&#10;FJtLaaKt/70RBr7dx/fzVuXoWnGmPjSeFTzPMhDEtdcNGwVfn7vpEkSIyBpbz6TgQgHK9cNkhYX2&#10;A3/Q+RCNSCEcClRgY+wKKUNtyWGY+Y44cX++dxgT7I3UPQ4p3LUyz7KFdNhwarDY0cZSfTycnIJt&#10;97uv5ibI6jvan6N/G3Z2b5R6ehyrVxCRxngX/7vfdZr/kuVw+yadIN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8wcIMMAAADdAAAADwAAAAAAAAAAAAAAAACYAgAAZHJzL2Rv&#10;d25yZXYueG1sUEsFBgAAAAAEAAQA9QAAAIgDAAAAAA==&#10;" filled="f"/>
                  <v:rect id="Rectangle 1903" o:spid="_x0000_s2559" style="position:absolute;left:1217;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PksMA&#10;AADdAAAADwAAAGRycy9kb3ducmV2LnhtbERPTWvCQBC9F/wPywje6q61DTW6CUUICG0P1UKvQ3ZM&#10;gtnZmF1j/PfdQsHbPN7nbPLRtmKg3jeONSzmCgRx6UzDlYbvQ/H4CsIHZIOtY9JwIw95NnnYYGrc&#10;lb9o2IdKxBD2KWqoQ+hSKX1Zk0U/dx1x5I6utxgi7CtperzGcNvKJ6USabHh2FBjR9uaytP+YjVg&#10;8mzOn8flx+H9kuCqGlXx8qO0nk3HtzWIQGO4i//dOxPnr9QS/r6JJ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XPksMAAADdAAAADwAAAAAAAAAAAAAAAACYAgAAZHJzL2Rv&#10;d25yZXYueG1sUEsFBgAAAAAEAAQA9QAAAIgDAAAAAA==&#10;" stroked="f"/>
                  <v:rect id="Rectangle 1904" o:spid="_x0000_s2560" style="position:absolute;left:1217;top:427;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khz8IA&#10;AADdAAAADwAAAGRycy9kb3ducmV2LnhtbERPTWsCMRC9F/ofwhS81WyLLboaZVsqeBKqgnobNmOy&#10;uJksm9Rd/30jCN7m8T5ntuhdLS7UhsqzgrdhBoK49Lpio2C3Xb6OQYSIrLH2TAquFGAxf36aYa59&#10;x7902UQjUgiHHBXYGJtcylBachiGviFO3Mm3DmOCrZG6xS6Fu1q+Z9mndFhxarDY0Lel8rz5cwp+&#10;muO6+DBBFvtoD2f/1S3t2ig1eOmLKYhIfXyI7+6VTvMn2Qhu36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SHPwgAAAN0AAAAPAAAAAAAAAAAAAAAAAJgCAABkcnMvZG93&#10;bnJldi54bWxQSwUGAAAAAAQABAD1AAAAhwMAAAAA&#10;" filled="f"/>
                  <v:rect id="Rectangle 1905" o:spid="_x0000_s2561" style="position:absolute;left:1276;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DyfcMA&#10;AADdAAAADwAAAGRycy9kb3ducmV2LnhtbERPS2vCQBC+C/0PyxS86W4fhhrdhFIQBOuhWuh1yI5J&#10;MDubZtck/vtuQfA2H99z1vloG9FT52vHGp7mCgRx4UzNpYbv42b2BsIHZIONY9JwJQ959jBZY2rc&#10;wF/UH0IpYgj7FDVUIbSplL6oyKKfu5Y4cifXWQwRdqU0HQ4x3DbyWalEWqw5NlTY0kdFxflwsRow&#10;eTW/+9PL53F3SXBZjmqz+FFaTx/H9xWIQGO4i2/urYnzl2oB/9/EE2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DyfcMAAADdAAAADwAAAAAAAAAAAAAAAACYAgAAZHJzL2Rv&#10;d25yZXYueG1sUEsFBgAAAAAEAAQA9QAAAIgDAAAAAA==&#10;" stroked="f"/>
                  <v:rect id="Rectangle 1906" o:spid="_x0000_s2562" style="position:absolute;left:1276;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aI8MA&#10;AADdAAAADwAAAGRycy9kb3ducmV2LnhtbERP32vCMBB+F/Y/hBvsTdMNJq6aSjcm7EmYCtO3ozmT&#10;0uZSmsx2/70RBr7dx/fzVuvRteJCfag9K3ieZSCIK69rNgoO+810ASJEZI2tZ1LwRwHWxcNkhbn2&#10;A3/TZReNSCEcclRgY+xyKUNlyWGY+Y44cWffO4wJ9kbqHocU7lr5kmVz6bDm1GCxow9LVbP7dQo+&#10;u9O2fDVBlj/RHhv/Pmzs1ij19DiWSxCRxngX/7u/dJr/ls3h9k06QR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aI8MAAADdAAAADwAAAAAAAAAAAAAAAACYAgAAZHJzL2Rv&#10;d25yZXYueG1sUEsFBgAAAAAEAAQA9QAAAIgDAAAAAA==&#10;" filled="f"/>
                  <v:rect id="Rectangle 1907" o:spid="_x0000_s2563" style="position:absolute;left:1217;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7JkcQA&#10;AADdAAAADwAAAGRycy9kb3ducmV2LnhtbERPTWvCQBC9C/0PyxR6q7vaNtWYjZSCUGg9NApeh+yY&#10;BLOzMbtq/PduoeBtHu9zsuVgW3Gm3jeONUzGCgRx6UzDlYbtZvU8A+EDssHWMWm4kodl/jDKMDXu&#10;wr90LkIlYgj7FDXUIXSplL6syaIfu444cnvXWwwR9pU0PV5iuG3lVKlEWmw4NtTY0WdN5aE4WQ2Y&#10;vJrjev/ys/k+JTivBrV62ymtnx6HjwWIQEO4i//dXybOn6t3+Psmni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OyZHEAAAA3QAAAA8AAAAAAAAAAAAAAAAAmAIAAGRycy9k&#10;b3ducmV2LnhtbFBLBQYAAAAABAAEAPUAAACJAwAAAAA=&#10;" stroked="f"/>
                  <v:rect id="Rectangle 1908" o:spid="_x0000_s2564" style="position:absolute;left:1217;top:215;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QrysUA&#10;AADdAAAADwAAAGRycy9kb3ducmV2LnhtbESPT0vDQBDF74LfYRnBm9koKJp2W6JY6KnQP6Dehux0&#10;NzQ7G7Jrk35751DwNsN7895v5sspdOpMQ2ojG3gsSlDETbQtOwOH/erhFVTKyBa7yGTgQgmWi9ub&#10;OVY2jryl8y47JSGcKjTgc+4rrVPjKWAqYk8s2jEOAbOsg9N2wFHCQ6efyvJFB2xZGjz29OGpOe1+&#10;g4HP/mdTP7uk66/sv0/xfVz5jTPm/m6qZ6AyTfnffL1eW8F/KwVXvpER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JCvKxQAAAN0AAAAPAAAAAAAAAAAAAAAAAJgCAABkcnMv&#10;ZG93bnJldi54bWxQSwUGAAAAAAQABAD1AAAAigMAAAAA&#10;" filled="f"/>
                  <v:rect id="Rectangle 1909" o:spid="_x0000_s2565" style="position:absolute;left:1276;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34eMIA&#10;AADdAAAADwAAAGRycy9kb3ducmV2LnhtbERPTYvCMBC9L/gfwgh7WxN33WKrUWRBEHQPq4LXoRnb&#10;YjOpTdT6740g7G0e73Om887W4kqtrxxrGA4UCOLcmYoLDfvd8mMMwgdkg7Vj0nAnD/NZ722KmXE3&#10;/qPrNhQihrDPUEMZQpNJ6fOSLPqBa4gjd3StxRBhW0jT4i2G21p+KpVIixXHhhIb+ikpP20vVgMm&#10;I3P+PX5tdutLgmnRqeX3QWn93u8WExCBuvAvfrlXJs5PVQrPb+IJ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3fh4wgAAAN0AAAAPAAAAAAAAAAAAAAAAAJgCAABkcnMvZG93&#10;bnJldi54bWxQSwUGAAAAAAQABAD1AAAAhwMAAAAA&#10;" stroked="f"/>
                  <v:rect id="Rectangle 1910" o:spid="_x0000_s2566" style="position:absolute;left:1276;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uxEcYA&#10;AADdAAAADwAAAGRycy9kb3ducmV2LnhtbESPQWvDMAyF74P9B6PCbqvTwUaX1i3ZWGGnQtvB1puI&#10;VTs0lkPsNdm/nw6F3iTe03uflusxtOpCfWoiG5hNC1DEdbQNOwNfh83jHFTKyBbbyGTgjxKsV/d3&#10;SyxtHHhHl312SkI4lWjA59yVWqfaU8A0jR2xaKfYB8yy9k7bHgcJD61+KooXHbBhafDY0bun+rz/&#10;DQY+uuO2enZJV9/Z/5zj27DxW2fMw2SsFqAyjflmvl5/WsF/nQm/fCMj6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uxEcYAAADdAAAADwAAAAAAAAAAAAAAAACYAgAAZHJz&#10;L2Rvd25yZXYueG1sUEsFBgAAAAAEAAQA9QAAAIsDAAAAAA==&#10;" filled="f"/>
                  <v:rect id="Rectangle 1911" o:spid="_x0000_s2567" style="position:absolute;left:1217;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Jio8MA&#10;AADdAAAADwAAAGRycy9kb3ducmV2LnhtbERPTWvCQBC9F/wPywi91d20NWjMRqQgFFoP1YLXITsm&#10;wexszK6a/vuuIHibx/ucfDnYVlyo941jDclEgSAunWm40vC7W7/MQPiAbLB1TBr+yMOyGD3lmBl3&#10;5R+6bEMlYgj7DDXUIXSZlL6syaKfuI44cgfXWwwR9pU0PV5juG3lq1KptNhwbKixo4+ayuP2bDVg&#10;+m5Om8Pb9+7rnOK8GtR6uldaP4+H1QJEoCE8xHf3p4nz50kCt2/iCbL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Jio8MAAADdAAAADwAAAAAAAAAAAAAAAACYAgAAZHJzL2Rv&#10;d25yZXYueG1sUEsFBgAAAAAEAAQA9QAAAIgDAAAAAA==&#10;" stroked="f"/>
                  <v:rect id="Rectangle 1912" o:spid="_x0000_s2568" style="position:absolute;left:1217;top:3;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WK/cIA&#10;AADdAAAADwAAAGRycy9kb3ducmV2LnhtbERPTWsCMRC9C/6HMAVvmlVosatRVlHwJKiF1tuwmSaL&#10;m8mySd3tv28Kgrd5vM9ZrntXizu1ofKsYDrJQBCXXldsFHxc9uM5iBCRNdaeScEvBVivhoMl5tp3&#10;fKL7ORqRQjjkqMDG2ORShtKSwzDxDXHivn3rMCbYGqlb7FK4q+Usy96kw4pTg8WGtpbK2/nHKdg1&#10;12PxaoIsPqP9uvlNt7dHo9TopS8WICL18Sl+uA86zX+fzuD/m3S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Yr9wgAAAN0AAAAPAAAAAAAAAAAAAAAAAJgCAABkcnMvZG93&#10;bnJldi54bWxQSwUGAAAAAAQABAD1AAAAhwMAAAAA&#10;" filled="f"/>
                  <v:rect id="Rectangle 1913" o:spid="_x0000_s2569" style="position:absolute;left:1277;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ZT8QA&#10;AADdAAAADwAAAGRycy9kb3ducmV2LnhtbERPS2vCQBC+F/wPywje6q61DRpdpQiBQttDVfA6ZMck&#10;mJ2N2c2j/75bKPQ2H99ztvvR1qKn1leONSzmCgRx7kzFhYbzKXtcgfAB2WDtmDR8k4f9bvKwxdS4&#10;gb+oP4ZCxBD2KWooQ2hSKX1ekkU/dw1x5K6utRgibAtpWhxiuK3lk1KJtFhxbCixoUNJ+e3YWQ2Y&#10;PJv753X5cXrvElwXo8peLkrr2XR83YAINIZ/8Z/7zcT568USfr+JJ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sWU/EAAAA3QAAAA8AAAAAAAAAAAAAAAAAmAIAAGRycy9k&#10;b3ducmV2LnhtbFBLBQYAAAAABAAEAPUAAACJAwAAAAA=&#10;" stroked="f"/>
                  <v:rect id="Rectangle 1914" o:spid="_x0000_s2570" style="position:absolute;left:1277;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C3EsMA&#10;AADdAAAADwAAAGRycy9kb3ducmV2LnhtbERPTWsCMRC9C/0PYQreNGuxRbdG2RYFT0K1UHsbNtNk&#10;cTNZNtFd/30jCN7m8T5nsepdLS7Uhsqzgsk4A0Fcel2xUfB92IxmIEJE1lh7JgVXCrBaPg0WmGvf&#10;8Rdd9tGIFMIhRwU2xiaXMpSWHIaxb4gT9+dbhzHB1kjdYpfCXS1fsuxNOqw4NVhs6NNSedqfnYJ1&#10;87srXk2QxU+0x5P/6DZ2Z5QaPvfFO4hIfXyI7+6tTvPnky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rC3EsMAAADdAAAADwAAAAAAAAAAAAAAAACYAgAAZHJzL2Rv&#10;d25yZXYueG1sUEsFBgAAAAAEAAQA9QAAAIgDAAAAAA==&#10;" filled="f"/>
                  <v:rect id="Rectangle 1915" o:spid="_x0000_s2571" style="position:absolute;left:1218;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lkoMQA&#10;AADdAAAADwAAAGRycy9kb3ducmV2LnhtbERPTWvCQBC9F/wPyxS81V2rCTW6ShECQttDteB1yI5J&#10;aHY2Ztck/fduodDbPN7nbHajbURPna8da5jPFAjiwpmaSw1fp/zpBYQPyAYbx6ThhzzstpOHDWbG&#10;DfxJ/TGUIoawz1BDFUKbSemLiiz6mWuJI3dxncUQYVdK0+EQw20jn5VKpcWaY0OFLe0rKr6PN6sB&#10;06W5flwW76e3W4qrclR5clZaTx/H1zWIQGP4F/+5DybOX80T+P0mni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JZKDEAAAA3QAAAA8AAAAAAAAAAAAAAAAAmAIAAGRycy9k&#10;b3ducmV2LnhtbFBLBQYAAAAABAAEAPUAAACJAwAAAAA=&#10;" stroked="f"/>
                  <v:rect id="Rectangle 1916" o:spid="_x0000_s2572" style="position:absolute;left:1218;top:642;width:5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6M/sIA&#10;AADdAAAADwAAAGRycy9kb3ducmV2LnhtbERPTWsCMRC9F/wPYQRvNWtBqatR1qLQk1AV1NuwGZPF&#10;zWTZRHf775tCobd5vM9ZrntXiye1ofKsYDLOQBCXXldsFJyOu9d3ECEia6w9k4JvCrBeDV6WmGvf&#10;8Rc9D9GIFMIhRwU2xiaXMpSWHIaxb4gTd/Otw5hga6RusUvhrpZvWTaTDitODRYb+rBU3g8Pp2Db&#10;XPfF1ARZnKO93P2m29m9UWo07IsFiEh9/Bf/uT91mj+fzOD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Loz+wgAAAN0AAAAPAAAAAAAAAAAAAAAAAJgCAABkcnMvZG93&#10;bnJldi54bWxQSwUGAAAAAAQABAD1AAAAhwMAAAAA&#10;" filled="f"/>
                </v:group>
                <v:group id="Group 1917" o:spid="_x0000_s2573" style="position:absolute;left:1;top:1199;width:94;height:94" coordorigin="1,1199"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UxZMQAAADdAAAADwAAAGRycy9kb3ducmV2LnhtbERPTWvCQBC9F/wPywje&#10;dBOltY2uIqLFgwhqoXgbsmMSzM6G7JrEf+8WhN7m8T5nvuxMKRqqXWFZQTyKQBCnVhecKfg5b4ef&#10;IJxH1lhaJgUPcrBc9N7mmGjb8pGak89ECGGXoILc+yqR0qU5GXQjWxEH7mprgz7AOpO6xjaEm1KO&#10;o+hDGiw4NORY0Tqn9Ha6GwXfLbarSbxp9rfr+nE5vx9+9zEpNeh3qxkIT53/F7/cOx3mf8VT+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VUxZMQAAADdAAAA&#10;DwAAAAAAAAAAAAAAAACqAgAAZHJzL2Rvd25yZXYueG1sUEsFBgAAAAAEAAQA+gAAAJsDAAAAAA==&#10;">
                  <v:rect id="Rectangle 1918" o:spid="_x0000_s2574" style="position:absolute;left:1;top:119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S6tscA&#10;AADdAAAADwAAAGRycy9kb3ducmV2LnhtbESPT2vCQBDF70K/wzJCb7rRQ6ipGxGptIe2YiqItyE7&#10;+YPZ2ZDdavrtO4dCbzO8N+/9Zr0ZXaduNITWs4HFPAFFXHrbcm3g9LWfPYEKEdli55kM/FCATf4w&#10;WWNm/Z2PdCtirSSEQ4YGmhj7TOtQNuQwzH1PLFrlB4dR1qHWdsC7hLtOL5Mk1Q5bloYGe9o1VF6L&#10;b2cgjFV5PuBH/Z6G1749714+L+nJmMfpuH0GFWmM/+a/6zcr+KuF4Mo3MoL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4UurbHAAAA3QAAAA8AAAAAAAAAAAAAAAAAmAIAAGRy&#10;cy9kb3ducmV2LnhtbFBLBQYAAAAABAAEAPUAAACMAwAAAAA=&#10;" fillcolor="#d8d8d8" stroked="f"/>
                  <v:rect id="Rectangle 1919" o:spid="_x0000_s2575" style="position:absolute;left:1;top:1199;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IZ6MUA&#10;AADdAAAADwAAAGRycy9kb3ducmV2LnhtbESPQWvCQBCF7wX/wzJCL6VurEWa1FWCIIjgoVHwOmSn&#10;2WB2NmTXGP+9KwjeZnjve/NmsRpsI3rqfO1YwXSSgCAuna65UnA8bD5/QPiArLFxTApu5GG1HL0t&#10;MNPuyn/UF6ESMYR9hgpMCG0mpS8NWfQT1xJH7d91FkNcu0rqDq8x3DbyK0nm0mLN8YLBltaGynNx&#10;sbFGcvvo83RXmNmpuNB33uwNbZR6Hw/5L4hAQ3iZn/RWRy6dpvD4Jo4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ghnoxQAAAN0AAAAPAAAAAAAAAAAAAAAAAJgCAABkcnMv&#10;ZG93bnJldi54bWxQSwUGAAAAAAQABAD1AAAAigMAAAAA&#10;" filled="f" strokecolor="#7f7f7f"/>
                  <v:rect id="Rectangle 1920" o:spid="_x0000_s2576" style="position:absolute;left:64;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R0AccA&#10;AADdAAAADwAAAGRycy9kb3ducmV2LnhtbESPQWvCQBCF74L/YRmhl1A3WiiauopKpd6qtngestMk&#10;NDsbslsT++udg+BthvfmvW8Wq97V6kJtqDwbmIxTUMS5txUXBr6/ds8zUCEiW6w9k4ErBVgth4MF&#10;ZtZ3fKTLKRZKQjhkaKCMscm0DnlJDsPYN8Si/fjWYZS1LbRtsZNwV+tpmr5qhxVLQ4kNbUvKf09/&#10;zkDSvJw33f9hn3zu0uv7x/k4L5LemKdRv34DFamPD/P9em8Ffz4VfvlGRt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6UdAHHAAAA3QAAAA8AAAAAAAAAAAAAAAAAmAIAAGRy&#10;cy9kb3ducmV2LnhtbFBLBQYAAAAABAAEAPUAAACMAwAAAAA=&#10;" fillcolor="#bfbfbf" stroked="f"/>
                  <v:rect id="Rectangle 1921" o:spid="_x0000_s2577" style="position:absolute;left:64;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veN8IA&#10;AADdAAAADwAAAGRycy9kb3ducmV2LnhtbERPTWsCMRC9C/6HMAVvmlVosatRVlHwJKiF1tuwmSaL&#10;m8mySd3tv28Kgrd5vM9ZrntXizu1ofKsYDrJQBCXXldsFHxc9uM5iBCRNdaeScEvBVivhoMl5tp3&#10;fKL7ORqRQjjkqMDG2ORShtKSwzDxDXHivn3rMCbYGqlb7FK4q+Usy96kw4pTg8WGtpbK2/nHKdg1&#10;12PxaoIsPqP9uvlNt7dHo9TopS8WICL18Sl+uA86zX+fTeH/m3S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q943wgAAAN0AAAAPAAAAAAAAAAAAAAAAAJgCAABkcnMvZG93&#10;bnJldi54bWxQSwUGAAAAAAQABAD1AAAAhwMAAAAA&#10;" filled="f"/>
                  <v:rect id="Rectangle 1922" o:spid="_x0000_s2578" style="position:absolute;left:64;top:127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KB4sIA&#10;AADdAAAADwAAAGRycy9kb3ducmV2LnhtbERPS4vCMBC+C/sfwgh7EU2tD9yuUXYVxYMXq4c9Ds1s&#10;W2wmpYla/70RBG/z8T1nvmxNJa7UuNKyguEgAkGcWV1yruB03PRnIJxH1lhZJgV3crBcfHTmmGh7&#10;4wNdU5+LEMIuQQWF93UipcsKMugGtiYO3L9tDPoAm1zqBm8h3FQyjqKpNFhyaCiwplVB2Tm9GAUT&#10;48bDSG7368sfUW9l2hGnv0p9dtufbxCeWv8Wv9w7HeZ/xTE8vwkn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oHiwgAAAN0AAAAPAAAAAAAAAAAAAAAAAJgCAABkcnMvZG93&#10;bnJldi54bWxQSwUGAAAAAAQABAD1AAAAhwMAAAAA&#10;" fillcolor="#a5a5a5" stroked="f"/>
                  <v:rect id="Rectangle 1923" o:spid="_x0000_s2579" style="position:absolute;left:33;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bqdsMA&#10;AADdAAAADwAAAGRycy9kb3ducmV2LnhtbERPS4vCMBC+L/gfwgh7KZqqsGg1ioqy3tYXnodmbIvN&#10;pDTRVn+9WVjY23x8z5ktWlOKB9WusKxg0I9BEKdWF5wpOJ+2vTEI55E1lpZJwZMcLOadjxkm2jZ8&#10;oMfRZyKEsEtQQe59lUjp0pwMur6tiAN3tbVBH2CdSV1jE8JNKYdx/CUNFhwacqxonVN6O96Ngqga&#10;XVbNa7+Lfrbxc/N9OUyyqFXqs9supyA8tf5f/Ofe6TB/MhzB7zfhBD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bqdsMAAADdAAAADwAAAAAAAAAAAAAAAACYAgAAZHJzL2Rv&#10;d25yZXYueG1sUEsFBgAAAAAEAAQA9QAAAIgDAAAAAA==&#10;" fillcolor="#bfbfbf" stroked="f"/>
                  <v:rect id="Rectangle 1924" o:spid="_x0000_s2580" style="position:absolute;left:33;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x9r8MA&#10;AADdAAAADwAAAGRycy9kb3ducmV2LnhtbERPTWsCMRC9C/6HMII3zVZsqVujrKLgSagt1N6GzTRZ&#10;3EyWTXTXf98UCt7m8T5nue5dLW7UhsqzgqdpBoK49Lpio+DzYz95BREissbaMym4U4D1ajhYYq59&#10;x+90O0UjUgiHHBXYGJtcylBachimviFO3I9vHcYEWyN1i10Kd7WcZdmLdFhxarDY0NZSeTldnYJd&#10;830snk2QxVe054vfdHt7NEqNR33xBiJSHx/if/dBp/mL2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x9r8MAAADdAAAADwAAAAAAAAAAAAAAAACYAgAAZHJzL2Rv&#10;d25yZXYueG1sUEsFBgAAAAAEAAQA9QAAAIgDAAAAAA==&#10;" filled="f"/>
                  <v:rect id="Rectangle 1925" o:spid="_x0000_s2581" style="position:absolute;left:33;top:127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ZlsMA&#10;AADdAAAADwAAAGRycy9kb3ducmV2LnhtbERPS4vCMBC+C/6HMMJeRFMfXdyuUVxF8eBlq4c9Ds1s&#10;W2wmpYla/70RBG/z8T1nvmxNJa7UuNKygtEwAkGcWV1yruB03A5mIJxH1lhZJgV3crBcdDtzTLS9&#10;8S9dU5+LEMIuQQWF93UipcsKMuiGtiYO3L9tDPoAm1zqBm8h3FRyHEWf0mDJoaHAmtYFZef0YhTE&#10;xk1HkdwdNpc/ov7atBNOf5T66LWrbxCeWv8Wv9x7HeZ/jW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ZlsMAAADdAAAADwAAAAAAAAAAAAAAAACYAgAAZHJzL2Rv&#10;d25yZXYueG1sUEsFBgAAAAAEAAQA9QAAAIgDAAAAAA==&#10;" fillcolor="#a5a5a5" stroked="f"/>
                  <v:rect id="Rectangle 1926" o:spid="_x0000_s2582" style="position:absolute;left:2;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FJ7sMA&#10;AADdAAAADwAAAGRycy9kb3ducmV2LnhtbERPTYvCMBC9C/6HMIKXoqkKsnaNoqLozVUXz0Mz25Zt&#10;JqWJtvrrNwuCt3m8z5kvW1OKO9WusKxgNIxBEKdWF5wp+L7sBh8gnEfWWFomBQ9ysFx0O3NMtG34&#10;RPezz0QIYZeggtz7KpHSpTkZdENbEQfux9YGfYB1JnWNTQg3pRzH8VQaLDg05FjRJqf093wzCqJq&#10;cl03z69DdNzFj+3+epplUatUv9euPkF4av1b/HIfdJg/G0/h/5tw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FJ7sMAAADdAAAADwAAAAAAAAAAAAAAAACYAgAAZHJzL2Rv&#10;d25yZXYueG1sUEsFBgAAAAAEAAQA9QAAAIgDAAAAAA==&#10;" fillcolor="#bfbfbf" stroked="f"/>
                  <v:rect id="Rectangle 1927" o:spid="_x0000_s2583" style="position:absolute;left:2;top:126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7j2MMA&#10;AADdAAAADwAAAGRycy9kb3ducmV2LnhtbERPTWsCMRC9C/6HMII3zVawrVujrKLgSagt1N6GzTRZ&#10;3EyWTXTXf98UCt7m8T5nue5dLW7UhsqzgqdpBoK49Lpio+DzYz95BREissbaMym4U4D1ajhYYq59&#10;x+90O0UjUgiHHBXYGJtcylBachimviFO3I9vHcYEWyN1i10Kd7WcZdmzdFhxarDY0NZSeTldnYJd&#10;830s5ibI4iva88Vvur09GqXGo754AxGpjw/xv/ug0/zF7AX+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7j2MMAAADdAAAADwAAAAAAAAAAAAAAAACYAgAAZHJzL2Rv&#10;d25yZXYueG1sUEsFBgAAAAAEAAQA9QAAAIgDAAAAAA==&#10;" filled="f"/>
                  <v:rect id="Rectangle 1928" o:spid="_x0000_s2584" style="position:absolute;left:2;top:127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q2CMYA&#10;AADdAAAADwAAAGRycy9kb3ducmV2LnhtbESPMW/CQAyFd6T+h5MrsVRwgbaIplyiFlTEwNLAwGjl&#10;3CRqzhflDkj/fT0gsdl6z+99XuWDa9WF+tB4NjCbJqCIS28brgwcD1+TJagQkS22nsnAHwXIs4fR&#10;ClPrr/xNlyJWSkI4pGigjrFLtQ5lTQ7D1HfEov343mGUta+07fEq4a7V8yRZaIcNS0ONHa1rKn+L&#10;szPw6sLLLNHb/eZ8Inpau+GZi09jxo/DxzuoSEO8m2/XOyv4b3PBlW9kBJ3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q2CMYAAADdAAAADwAAAAAAAAAAAAAAAACYAgAAZHJz&#10;L2Rvd25yZXYueG1sUEsFBgAAAAAEAAQA9QAAAIsDAAAAAA==&#10;" fillcolor="#a5a5a5" stroked="f"/>
                  <v:rect id="Rectangle 1929" o:spid="_x0000_s2585" style="position:absolute;left:64;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7dnMQA&#10;AADdAAAADwAAAGRycy9kb3ducmV2LnhtbERPTWvCQBC9C/6HZYReQt1UQZrUVWyp6E1ji+chO02C&#10;2dmQ3Zror3cFwds83ufMl72pxZlaV1lW8DaOQRDnVldcKPj9Wb++g3AeWWNtmRRcyMFyMRzMMdW2&#10;44zOB1+IEMIuRQWl900qpctLMujGtiEO3J9tDfoA20LqFrsQbmo5ieOZNFhxaCixoa+S8tPh3yiI&#10;munxs7vut9FuHV++N8csKaJeqZdRv/oA4an3T/HDvdVhfjJJ4P5NOE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3ZzEAAAA3QAAAA8AAAAAAAAAAAAAAAAAmAIAAGRycy9k&#10;b3ducmV2LnhtbFBLBQYAAAAABAAEAPUAAACJAwAAAAA=&#10;" fillcolor="#bfbfbf" stroked="f"/>
                  <v:rect id="Rectangle 1930" o:spid="_x0000_s2586" style="position:absolute;left:64;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7tccYA&#10;AADdAAAADwAAAGRycy9kb3ducmV2LnhtbESPQUsDMRCF74L/IYzgzWZVFN02Lau00FPBVrC9DZtp&#10;snQzWTZpd/vvnYPgbYb35r1vZosxtOpCfWoiG3icFKCI62gbdga+d6uHN1ApI1tsI5OBKyVYzG9v&#10;ZljaOPAXXbbZKQnhVKIBn3NXap1qTwHTJHbEoh1jHzDL2jttexwkPLT6qShedcCGpcFjR5+e6tP2&#10;HAwsu8OmenFJVz/Z70/xY1j5jTPm/m6spqAyjfnf/He9toL//iz88o2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j7tccYAAADdAAAADwAAAAAAAAAAAAAAAACYAgAAZHJz&#10;L2Rvd25yZXYueG1sUEsFBgAAAAAEAAQA9QAAAIsDAAAAAA==&#10;" filled="f"/>
                  <v:rect id="Rectangle 1931" o:spid="_x0000_s2587" style="position:absolute;left:64;top:124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mJSMQA&#10;AADdAAAADwAAAGRycy9kb3ducmV2LnhtbERPTWvCQBC9C/0PyxS8iG5SbakxG2kjFQ+9NPbgcciO&#10;SWh2NmRXk/77bkHwNo/3Oel2NK24Uu8aywriRQSCuLS64UrB9/Fj/grCeWSNrWVS8EsOttnDJMVE&#10;24G/6Fr4SoQQdgkqqL3vEildWZNBt7AdceDOtjfoA+wrqXscQrhp5VMUvUiDDYeGGjvKayp/iotR&#10;8GzcKo7k/nN3ORHNcjMuuXhXavo4vm1AeBr9XXxzH3SYv17G8P9NOEF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ZiUjEAAAA3QAAAA8AAAAAAAAAAAAAAAAAmAIAAGRycy9k&#10;b3ducmV2LnhtbFBLBQYAAAAABAAEAPUAAACJAwAAAAA=&#10;" fillcolor="#a5a5a5" stroked="f"/>
                  <v:rect id="Rectangle 1932" o:spid="_x0000_s2588" style="position:absolute;left:33;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PZMMMA&#10;AADdAAAADwAAAGRycy9kb3ducmV2LnhtbERPS4vCMBC+L/gfwgh7KZqqsGg1ioqy3tYXnodmbIvN&#10;pDTRVn+9WVjY23x8z5ktWlOKB9WusKxg0I9BEKdWF5wpOJ+2vTEI55E1lpZJwZMcLOadjxkm2jZ8&#10;oMfRZyKEsEtQQe59lUjp0pwMur6tiAN3tbVBH2CdSV1jE8JNKYdx/CUNFhwacqxonVN6O96Ngqga&#10;XVbNa7+Lfrbxc/N9OUyyqFXqs9supyA8tf5f/Ofe6TB/MhrC7zfhBD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PZMMMAAADdAAAADwAAAAAAAAAAAAAAAACYAgAAZHJzL2Rv&#10;d25yZXYueG1sUEsFBgAAAAAEAAQA9QAAAIgDAAAAAA==&#10;" fillcolor="#bfbfbf" stroked="f"/>
                  <v:rect id="Rectangle 1933" o:spid="_x0000_s2589" style="position:absolute;left:33;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xzBsMA&#10;AADdAAAADwAAAGRycy9kb3ducmV2LnhtbERPTWsCMRC9C/6HMII3zVZpqVujrKLgSagt1N6GzTRZ&#10;3EyWTXTXf98UCt7m8T5nue5dLW7UhsqzgqdpBoK49Lpio+DzYz95BREissbaMym4U4D1ajhYYq59&#10;x+90O0UjUgiHHBXYGJtcylBachimviFO3I9vHcYEWyN1i10Kd7WcZdmLdFhxarDY0NZSeTldnYJd&#10;830snk2QxVe054vfdHt7NEqNR33xBiJSHx/if/dBp/mL+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xzBsMAAADdAAAADwAAAAAAAAAAAAAAAACYAgAAZHJzL2Rv&#10;d25yZXYueG1sUEsFBgAAAAAEAAQA9QAAAIgDAAAAAA==&#10;" filled="f"/>
                  <v:rect id="Rectangle 1934" o:spid="_x0000_s2590" style="position:absolute;left:33;top:124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4q0MMA&#10;AADdAAAADwAAAGRycy9kb3ducmV2LnhtbERPTWvCQBC9C/0PyxR6kbqxiUWjq7SWigcvpj14HLJj&#10;EszOht1V03/fFQRv83ifs1j1phUXcr6xrGA8SkAQl1Y3XCn4/fl+nYLwAVlja5kU/JGH1fJpsMBc&#10;2yvv6VKESsQQ9jkqqEPocil9WZNBP7IdceSO1hkMEbpKaofXGG5a+ZYk79Jgw7Ghxo7WNZWn4mwU&#10;TIzPxonc7L7OB6Lh2vQpF59KvTz3H3MQgfrwEN/dWx3nz9IMbt/EE+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4q0MMAAADdAAAADwAAAAAAAAAAAAAAAACYAgAAZHJzL2Rv&#10;d25yZXYueG1sUEsFBgAAAAAEAAQA9QAAAIgDAAAAAA==&#10;" fillcolor="#a5a5a5" stroked="f"/>
                  <v:rect id="Rectangle 1935" o:spid="_x0000_s2591" style="position:absolute;left:2;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BRMUA&#10;AADdAAAADwAAAGRycy9kb3ducmV2LnhtbERPTWvCQBC9F/wPywi9hGZjxdJEV7GlUm9trHgesmMS&#10;zM6G7NbE/npXEHqbx/ucxWowjThT52rLCiZxAoK4sLrmUsH+Z/P0CsJ5ZI2NZVJwIQer5ehhgZm2&#10;Ped03vlShBB2GSqovG8zKV1RkUEX25Y4cEfbGfQBdqXUHfYh3DTyOUlepMGaQ0OFLb1XVJx2v0ZB&#10;1E4Pb/3f9zb62iSXj89DnpbRoNTjeFjPQXga/L/47t7qMD+dzuD2TTh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OkFExQAAAN0AAAAPAAAAAAAAAAAAAAAAAJgCAABkcnMv&#10;ZG93bnJldi54bWxQSwUGAAAAAAQABAD1AAAAigMAAAAA&#10;" fillcolor="#bfbfbf" stroked="f"/>
                  <v:rect id="Rectangle 1936" o:spid="_x0000_s2592" style="position:absolute;left:2;top:123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vQnsMA&#10;AADdAAAADwAAAGRycy9kb3ducmV2LnhtbERPTWsCMRC9C/6HMEJvmq1S0a1RVlHoSagWam/DZpos&#10;bibLJrrbf98UCt7m8T5nteldLe7UhsqzgudJBoK49Lpio+DjfBgvQISIrLH2TAp+KMBmPRysMNe+&#10;43e6n6IRKYRDjgpsjE0uZSgtOQwT3xAn7tu3DmOCrZG6xS6Fu1pOs2wuHVacGiw2tLNUXk83p2Df&#10;fB2LFxNk8Rnt5eq33cEejVJPo754BRGpjw/xv/tNp/nL2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vQnsMAAADdAAAADwAAAAAAAAAAAAAAAACYAgAAZHJzL2Rv&#10;d25yZXYueG1sUEsFBgAAAAAEAAQA9QAAAIgDAAAAAA==&#10;" filled="f"/>
                  <v:rect id="Rectangle 1937" o:spid="_x0000_s2593" style="position:absolute;left:2;top:124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y0p8QA&#10;AADdAAAADwAAAGRycy9kb3ducmV2LnhtbERPPW/CMBDdK/EfrENiqYpDKQUCTlSoqDqwNGVgPMVH&#10;EhGfI9tA+u9xpUrd7ul93jrvTSuu5HxjWcFknIAgLq1uuFJw+N49LUD4gKyxtUwKfshDng0e1phq&#10;e+MvuhahEjGEfYoK6hC6VEpf1mTQj21HHLmTdQZDhK6S2uEthptWPifJqzTYcGyosaNtTeW5uBgF&#10;M+NfJon82L9fjkSPW9NPudgoNRr2bysQgfrwL/5zf+o4fzmdw+838QS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8tKfEAAAA3QAAAA8AAAAAAAAAAAAAAAAAmAIAAGRycy9k&#10;b3ducmV2LnhtbFBLBQYAAAAABAAEAPUAAACJAwAAAAA=&#10;" fillcolor="#a5a5a5" stroked="f"/>
                  <v:rect id="Rectangle 1938" o:spid="_x0000_s2594" style="position:absolute;left:64;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vu2scA&#10;AADdAAAADwAAAGRycy9kb3ducmV2LnhtbESPQWvCQBCF7wX/wzKCl6AbFUpNXUVFqbdWLZ6H7DQJ&#10;zc6G7Gpif33nUOhthvfmvW+W697V6k5tqDwbmE5SUMS5txUXBj4vh/ELqBCRLdaeycCDAqxXg6cl&#10;ZtZ3fKL7ORZKQjhkaKCMscm0DnlJDsPEN8SiffnWYZS1LbRtsZNwV+tZmj5rhxVLQ4kN7UrKv883&#10;ZyBp5tdt9/NxTN4P6WP/dj0tiqQ3ZjTsN6+gIvXx3/x3fbSCv5gLrnwjI+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77trHAAAA3QAAAA8AAAAAAAAAAAAAAAAAmAIAAGRy&#10;cy9kb3ducmV2LnhtbFBLBQYAAAAABAAEAPUAAACMAwAAAAA=&#10;" fillcolor="#bfbfbf" stroked="f"/>
                  <v:rect id="Rectangle 1939" o:spid="_x0000_s2595" style="position:absolute;left:64;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RE7MMA&#10;AADdAAAADwAAAGRycy9kb3ducmV2LnhtbERPTWsCMRC9C/0PYQreNNtKi26Nsi0KnoRqoXobNtNk&#10;cTNZNtFd/30jCN7m8T5nvuxdLS7UhsqzgpdxBoK49Lpio+Bnvx5NQYSIrLH2TAquFGC5eBrMMde+&#10;42+67KIRKYRDjgpsjE0uZSgtOQxj3xAn7s+3DmOCrZG6xS6Fu1q+Ztm7dFhxarDY0Jel8rQ7OwWr&#10;5rgt3kyQxW+0h5P/7NZ2a5QaPvfFB4hIfXyI7+6NTvNnkx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RE7MMAAADdAAAADwAAAAAAAAAAAAAAAACYAgAAZHJzL2Rv&#10;d25yZXYueG1sUEsFBgAAAAAEAAQA9QAAAIgDAAAAAA==&#10;" filled="f"/>
                  <v:rect id="Rectangle 1940" o:spid="_x0000_s2596" style="position:absolute;left:64;top:121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NfrsYA&#10;AADdAAAADwAAAGRycy9kb3ducmV2LnhtbESPMW/CQAyF90r9DydX6oLKhRaqEriglgrUoQuBoaOV&#10;M0lEzhflLhD+PR6Qutl6z+99Xq4G16gzdaH2bGAyTkARF97WXBo47DcvH6BCRLbYeCYDVwqwyh4f&#10;lphaf+EdnfNYKgnhkKKBKsY21ToUFTkMY98Si3b0ncMoa1dq2+FFwl2jX5PkXTusWRoqbGldUXHK&#10;e2dg5sJ0kujt73f/RzRau+GN8y9jnp+GzwWoSEP8N9+vf6zgz6fCL9/ICDq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NfrsYAAADdAAAADwAAAAAAAAAAAAAAAACYAgAAZHJz&#10;L2Rvd25yZXYueG1sUEsFBgAAAAAEAAQA9QAAAIsDAAAAAA==&#10;" fillcolor="#a5a5a5" stroked="f"/>
                  <v:rect id="Rectangle 1941" o:spid="_x0000_s2597" style="position:absolute;left:33;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c0OsUA&#10;AADdAAAADwAAAGRycy9kb3ducmV2LnhtbERPTWvCQBC9F/wPywi9hLqxFTHRVbRU6q2NlZyH7JgE&#10;s7MhuzWxv75bEHqbx/uc1WYwjbhS52rLCqaTGARxYXXNpYLT1/5pAcJ5ZI2NZVJwIweb9ehhham2&#10;PWd0PfpShBB2KSqovG9TKV1RkUE3sS1x4M62M+gD7EqpO+xDuGnkcxzPpcGaQ0OFLb1WVFyO30ZB&#10;1L7ku/7n8xB97OPb23ueJWU0KPU4HrZLEJ4G/y++uw86zE9mU/j7Jpw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BzQ6xQAAAN0AAAAPAAAAAAAAAAAAAAAAAJgCAABkcnMv&#10;ZG93bnJldi54bWxQSwUGAAAAAAQABAD1AAAAigMAAAAA&#10;" fillcolor="#bfbfbf" stroked="f"/>
                  <v:rect id="Rectangle 1942" o:spid="_x0000_s2598" style="position:absolute;left:33;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al4MMA&#10;AADdAAAADwAAAGRycy9kb3ducmV2LnhtbERPTWsCMRC9C/6HMII3zVZsqVujrKLgSagt1N6GzTRZ&#10;3EyWTXTXf98UCt7m8T5nue5dLW7UhsqzgqdpBoK49Lpio+DzYz95BREissbaMym4U4D1ajhYYq59&#10;x+90O0UjUgiHHBXYGJtcylBachimviFO3I9vHcYEWyN1i10Kd7WcZdmLdFhxarDY0NZSeTldnYJd&#10;830snk2QxVe054vfdHt7NEqNR33xBiJSHx/if/dBp/mL+Q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al4MMAAADdAAAADwAAAAAAAAAAAAAAAACYAgAAZHJzL2Rv&#10;d25yZXYueG1sUEsFBgAAAAAEAAQA9QAAAIgDAAAAAA==&#10;" filled="f"/>
                  <v:rect id="Rectangle 1943" o:spid="_x0000_s2599" style="position:absolute;left:33;top:121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B2cMA&#10;AADdAAAADwAAAGRycy9kb3ducmV2LnhtbERPTWvCQBC9C/0PyxR6kbqxiUWjq7SWigcvpj14HLJj&#10;EszOht1V03/fFQRv83ifs1j1phUXcr6xrGA8SkAQl1Y3XCn4/fl+nYLwAVlja5kU/JGH1fJpsMBc&#10;2yvv6VKESsQQ9jkqqEPocil9WZNBP7IdceSO1hkMEbpKaofXGG5a+ZYk79Jgw7Ghxo7WNZWn4mwU&#10;TIzPxonc7L7OB6Lh2vQpF59KvTz3H3MQgfrwEN/dWx3nz7IUbt/EE+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HB2cMAAADdAAAADwAAAAAAAAAAAAAAAACYAgAAZHJzL2Rv&#10;d25yZXYueG1sUEsFBgAAAAAEAAQA9QAAAIgDAAAAAA==&#10;" fillcolor="#a5a5a5" stroked="f"/>
                  <v:rect id="Rectangle 1944" o:spid="_x0000_s2600" style="position:absolute;left:2;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XosQA&#10;AADdAAAADwAAAGRycy9kb3ducmV2LnhtbERPTWvCQBC9F/wPywi9hLqxFTHRVVSUemu1kvOQHZNg&#10;djZkVxP767uFQm/zeJ+zWPWmFndqXWVZwXgUgyDOra64UHD+2r/MQDiPrLG2TAoe5GC1HDwtMNW2&#10;4yPdT74QIYRdigpK75tUSpeXZNCNbEMcuIttDfoA20LqFrsQbmr5GsdTabDi0FBiQ9uS8uvpZhRE&#10;zVu26b4/D9HHPn7s3rNjUkS9Us/Dfj0H4an3/+I/90GH+clkAr/fhBP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wl6LEAAAA3QAAAA8AAAAAAAAAAAAAAAAAmAIAAGRycy9k&#10;b3ducmV2LnhtbFBLBQYAAAAABAAEAPUAAACJAwAAAAA=&#10;" fillcolor="#bfbfbf" stroked="f"/>
                  <v:rect id="Rectangle 1945" o:spid="_x0000_s2601" style="position:absolute;left:2;top:120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89lMMA&#10;AADdAAAADwAAAGRycy9kb3ducmV2LnhtbERPTWsCMRC9C/6HMII3zVa01K1R1qLgSagt1N6GzTRZ&#10;3EyWTequ/94UCt7m8T5nteldLa7UhsqzgqdpBoK49Lpio+DzYz95AREissbaMym4UYDNejhYYa59&#10;x+90PUUjUgiHHBXYGJtcylBachimviFO3I9vHcYEWyN1i10Kd7WcZdmzdFhxarDY0Jul8nL6dQp2&#10;zfexWJggi69ozxe/7fb2aJQaj/riFUSkPj7E/+6DTvOX8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89lMMAAADdAAAADwAAAAAAAAAAAAAAAACYAgAAZHJzL2Rv&#10;d25yZXYueG1sUEsFBgAAAAAEAAQA9QAAAIgDAAAAAA==&#10;" filled="f"/>
                  <v:rect id="Rectangle 1946" o:spid="_x0000_s2602" style="position:absolute;left:2;top:121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ZiQcQA&#10;AADdAAAADwAAAGRycy9kb3ducmV2LnhtbERPTWvCQBC9C/6HZQpeSt3YRqnRVWzE4sGLaQ8eh+yY&#10;hGZnQ3ZN0n/vFgre5vE+Z70dTC06al1lWcFsGoEgzq2uuFDw/XV4eQfhPLLG2jIp+CUH2814tMZE&#10;257P1GW+ECGEXYIKSu+bREqXl2TQTW1DHLirbQ36ANtC6hb7EG5q+RpFC2mw4tBQYkNpSflPdjMK&#10;5sbFs0h+nva3C9FzaoY3zj6UmjwNuxUIT4N/iP/dRx3mL+MF/H0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YkHEAAAA3QAAAA8AAAAAAAAAAAAAAAAAmAIAAGRycy9k&#10;b3ducmV2LnhtbFBLBQYAAAAABAAEAPUAAACJAwAAAAA=&#10;" fillcolor="#a5a5a5" stroked="f"/>
                </v:group>
                <v:group id="Group 1947" o:spid="_x0000_s2603" style="position:absolute;left:1;top:1301;width:94;height:94" coordorigin="1,1301"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YeecUAAADdAAAADwAAAGRycy9kb3ducmV2LnhtbERPS2vCQBC+C/6HZYTe&#10;6ibW2hpdRaSWHkJBLRRvQ3ZMgtnZkN3m8e+7hYK3+fies972phItNa60rCCeRiCIM6tLzhV8nQ+P&#10;ryCcR9ZYWSYFAznYbsajNSbadnyk9uRzEULYJaig8L5OpHRZQQbd1NbEgbvaxqAPsMmlbrAL4aaS&#10;syhaSIMlh4YCa9oXlN1OP0bBe4fd7il+a9PbdT9czs+f32lMSj1M+t0KhKfe38X/7g8d5i/n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mHnnFAAAA3QAA&#10;AA8AAAAAAAAAAAAAAAAAqgIAAGRycy9kb3ducmV2LnhtbFBLBQYAAAAABAAEAPoAAACcAwAAAAA=&#10;">
                  <v:rect id="Rectangle 1948" o:spid="_x0000_s2604" style="position:absolute;left:1;top:130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eVq8cA&#10;AADdAAAADwAAAGRycy9kb3ducmV2LnhtbESPzWvCQBDF70L/h2UK3nTTIsGmWaVIS3vwg1pBehuy&#10;kw+anQ3Zrcb/3jkI3mZ4b977Tb4cXKtO1IfGs4GnaQKKuPC24crA4edjMgcVIrLF1jMZuFCA5eJh&#10;lGNm/Zm/6bSPlZIQDhkaqGPsMq1DUZPDMPUdsWil7x1GWftK2x7PEu5a/ZwkqXbYsDTU2NGqpuJv&#10;/+8MhKEsjjvcVOs0fHbNcfW+/U0Pxowfh7dXUJGGeDffrr+s4L/MBFe+kRH04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2nlavHAAAA3QAAAA8AAAAAAAAAAAAAAAAAmAIAAGRy&#10;cy9kb3ducmV2LnhtbFBLBQYAAAAABAAEAPUAAACMAwAAAAA=&#10;" fillcolor="#d8d8d8" stroked="f"/>
                  <v:rect id="Rectangle 1949" o:spid="_x0000_s2605" style="position:absolute;left:1;top:1301;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E29cUA&#10;AADdAAAADwAAAGRycy9kb3ducmV2LnhtbESPQWvCQBCF74L/YRnBi9SNVUqTukooBKTQg2mh1yE7&#10;zQazsyG7JvHfd4WCtxne+9682R8n24qBet84VrBZJyCIK6cbrhV8fxVPryB8QNbYOiYFN/JwPMxn&#10;e8y0G/lMQxlqEUPYZ6jAhNBlUvrKkEW/dh1x1H5dbzHEta+l7nGM4baVz0nyIi02HC8Y7OjdUHUp&#10;rzbWSG6rIU8/SrP9Ka+0y9tPQ4VSy8WUv4EINIWH+Z8+6ciluxTu38QR5O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MTb1xQAAAN0AAAAPAAAAAAAAAAAAAAAAAJgCAABkcnMv&#10;ZG93bnJldi54bWxQSwUGAAAAAAQABAD1AAAAigMAAAAA&#10;" filled="f" strokecolor="#7f7f7f"/>
                  <v:rect id="Rectangle 1950" o:spid="_x0000_s2606" style="position:absolute;left:64;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IHfMgA&#10;AADdAAAADwAAAGRycy9kb3ducmV2LnhtbESPT2vCQBDF74LfYRmhl1A3rVhq6iptqejNPy2eh+w0&#10;Cc3OhuzWRD+9cxC8zfDevPeb+bJ3tTpRGyrPBp7GKSji3NuKCwM/36vHV1AhIlusPZOBMwVYLoaD&#10;OWbWd7yn0yEWSkI4ZGigjLHJtA55SQ7D2DfEov361mGUtS20bbGTcFfr5zR90Q4rloYSG/osKf87&#10;/DsDSTM5fnSX3SbZrtLz1/q4nxVJb8zDqH9/AxWpj3fz7XpjBX82FX75RkbQi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Gkgd8yAAAAN0AAAAPAAAAAAAAAAAAAAAAAJgCAABk&#10;cnMvZG93bnJldi54bWxQSwUGAAAAAAQABAD1AAAAjQMAAAAA&#10;" fillcolor="#bfbfbf" stroked="f"/>
                  <v:rect id="Rectangle 1951" o:spid="_x0000_s2607" style="position:absolute;left:64;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2tSsIA&#10;AADdAAAADwAAAGRycy9kb3ducmV2LnhtbERPTWsCMRC9C/6HMIXeNKug1NUoq1ToSagKrbdhM00W&#10;N5Nlk7rrvzdCobd5vM9ZbXpXixu1ofKsYDLOQBCXXldsFJxP+9EbiBCRNdaeScGdAmzWw8EKc+07&#10;/qTbMRqRQjjkqMDG2ORShtKSwzD2DXHifnzrMCbYGqlb7FK4q+U0y+bSYcWpwWJDO0vl9fjrFLw3&#10;l0MxM0EWX9F+X/2229uDUer1pS+WICL18V/85/7Qaf5iNoHnN+k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a1KwgAAAN0AAAAPAAAAAAAAAAAAAAAAAJgCAABkcnMvZG93&#10;bnJldi54bWxQSwUGAAAAAAQABAD1AAAAhwMAAAAA&#10;" filled="f"/>
                  <v:rect id="Rectangle 1952" o:spid="_x0000_s2608" style="position:absolute;left:64;top:1376;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Tyn8MA&#10;AADdAAAADwAAAGRycy9kb3ducmV2LnhtbERPS4vCMBC+C/6HMMJeRFMfXdyuUVxF8eBlq4c9Ds1s&#10;W2wmpYla/70RBG/z8T1nvmxNJa7UuNKygtEwAkGcWV1yruB03A5mIJxH1lhZJgV3crBcdDtzTLS9&#10;8S9dU5+LEMIuQQWF93UipcsKMuiGtiYO3L9tDPoAm1zqBm8h3FRyHEWf0mDJoaHAmtYFZef0YhTE&#10;xk1HkdwdNpc/ov7atBNOf5T66LWrbxCeWv8Wv9x7HeZ/xWN4fhNO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Tyn8MAAADdAAAADwAAAAAAAAAAAAAAAACYAgAAZHJzL2Rv&#10;d25yZXYueG1sUEsFBgAAAAAEAAQA9QAAAIgDAAAAAA==&#10;" fillcolor="#a5a5a5" stroked="f"/>
                  <v:rect id="Rectangle 1953" o:spid="_x0000_s2609" style="position:absolute;left:33;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CZC8UA&#10;AADdAAAADwAAAGRycy9kb3ducmV2LnhtbERPTWvCQBC9F/wPywi9hGZjxdJEV7GlUm9trHgesmMS&#10;zM6G7NbE/npXEHqbx/ucxWowjThT52rLCiZxAoK4sLrmUsH+Z/P0CsJ5ZI2NZVJwIQer5ehhgZm2&#10;Ped03vlShBB2GSqovG8zKV1RkUEX25Y4cEfbGfQBdqXUHfYh3DTyOUlepMGaQ0OFLb1XVJx2v0ZB&#10;1E4Pb/3f9zb62iSXj89DnpbRoNTjeFjPQXga/L/47t7qMD+dTeH2TTh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QJkLxQAAAN0AAAAPAAAAAAAAAAAAAAAAAJgCAABkcnMv&#10;ZG93bnJldi54bWxQSwUGAAAAAAQABAD1AAAAigMAAAAA&#10;" fillcolor="#bfbfbf" stroked="f"/>
                  <v:rect id="Rectangle 1954" o:spid="_x0000_s2610" style="position:absolute;left:33;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oO0sMA&#10;AADdAAAADwAAAGRycy9kb3ducmV2LnhtbERPTWsCMRC9C/6HMII3zVa01K1R1qLgSagt1N6GzTRZ&#10;3EyWTequ/94UCt7m8T5nteldLa7UhsqzgqdpBoK49Lpio+DzYz95AREissbaMym4UYDNejhYYa59&#10;x+90PUUjUgiHHBXYGJtcylBachimviFO3I9vHcYEWyN1i10Kd7WcZdmzdFhxarDY0Jul8nL6dQp2&#10;zfexWJggi69ozxe/7fb2aJQaj/riFUSkPj7E/+6DTvOXizn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oO0sMAAADdAAAADwAAAAAAAAAAAAAAAACYAgAAZHJzL2Rv&#10;d25yZXYueG1sUEsFBgAAAAAEAAQA9QAAAIgDAAAAAA==&#10;" filled="f"/>
                  <v:rect id="Rectangle 1955" o:spid="_x0000_s2611" style="position:absolute;left:33;top:1376;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q68QA&#10;AADdAAAADwAAAGRycy9kb3ducmV2LnhtbERPTWvCQBC9C/0PyxR6kWaTakqNWaVVKh56afTQ45Ad&#10;k2B2NmQ3mv77bkHwNo/3Ofl6NK24UO8aywqSKAZBXFrdcKXgePh8fgPhPLLG1jIp+CUH69XDJMdM&#10;2yt/06XwlQgh7DJUUHvfZVK6siaDLrIdceBOtjfoA+wrqXu8hnDTypc4fpUGGw4NNXa0qak8F4NR&#10;kBo3T2K5+9oOP0TTjRlnXHwo9fQ4vi9BeBr9XXxz73WYv0hT+P8mnC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9auvEAAAA3QAAAA8AAAAAAAAAAAAAAAAAmAIAAGRycy9k&#10;b3ducmV2LnhtbFBLBQYAAAAABAAEAPUAAACJAwAAAAA=&#10;" fillcolor="#a5a5a5" stroked="f"/>
                  <v:rect id="Rectangle 1956" o:spid="_x0000_s2612" style="position:absolute;left:2;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c6k8UA&#10;AADdAAAADwAAAGRycy9kb3ducmV2LnhtbERPS2vCQBC+F/oflil4CbqpUmmiq1Sp6K31Qc5DdpqE&#10;ZmdDdmuiv94VhN7m43vOfNmbWpypdZVlBa+jGARxbnXFhYLTcTN8B+E8ssbaMim4kIPl4vlpjqm2&#10;He/pfPCFCCHsUlRQet+kUrq8JINuZBviwP3Y1qAPsC2kbrEL4aaW4zieSoMVh4YSG1qXlP8e/oyC&#10;qJlkq+76vYu+NvHlc5vtkyLqlRq89B8zEJ56/y9+uHc6zE/epn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NzqTxQAAAN0AAAAPAAAAAAAAAAAAAAAAAJgCAABkcnMv&#10;ZG93bnJldi54bWxQSwUGAAAAAAQABAD1AAAAigMAAAAA&#10;" fillcolor="#bfbfbf" stroked="f"/>
                  <v:rect id="Rectangle 1957" o:spid="_x0000_s2613" style="position:absolute;left:2;top:1363;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QpcMA&#10;AADdAAAADwAAAGRycy9kb3ducmV2LnhtbERPTWsCMRC9C/6HMII3zVawrVujrKLgSagt1N6GzTRZ&#10;3EyWTXTXf98UCt7m8T5nue5dLW7UhsqzgqdpBoK49Lpio+DzYz95BREissbaMym4U4D1ajhYYq59&#10;x+90O0UjUgiHHBXYGJtcylBachimviFO3I9vHcYEWyN1i10Kd7WcZdmzdFhxarDY0NZSeTldnYJd&#10;830s5ibI4iva88Vvur09GqXGo754AxGpjw/xv/ug0/zF/AX+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iQpcMAAADdAAAADwAAAAAAAAAAAAAAAACYAgAAZHJzL2Rv&#10;d25yZXYueG1sUEsFBgAAAAAEAAQA9QAAAIgDAAAAAA==&#10;" filled="f"/>
                  <v:rect id="Rectangle 1958" o:spid="_x0000_s2614" style="position:absolute;left:2;top:1376;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zFdcYA&#10;AADdAAAADwAAAGRycy9kb3ducmV2LnhtbESPMW/CQAyFd6T+h5ORulRwoZSKhlxQS1XUoUsDQ0cr&#10;Z5KInC/KHRD+fT0gsdl6z+99ztaDa9WZ+tB4NjCbJqCIS28brgzsd1+TJagQkS22nsnAlQKs84dR&#10;hqn1F/6lcxErJSEcUjRQx9ilWoeyJodh6jti0Q6+dxhl7Stte7xIuGv1c5K8aocNS0ONHW1qKo/F&#10;yRlYuPAyS/T25/P0R/S0ccOciw9jHsfD+wpUpCHezbfrbyv4bwvBlW9kBJ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zFdcYAAADdAAAADwAAAAAAAAAAAAAAAACYAgAAZHJz&#10;L2Rvd25yZXYueG1sUEsFBgAAAAAEAAQA9QAAAIsDAAAAAA==&#10;" fillcolor="#a5a5a5" stroked="f"/>
                  <v:rect id="Rectangle 1959" o:spid="_x0000_s2615" style="position:absolute;left:64;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iu4cUA&#10;AADdAAAADwAAAGRycy9kb3ducmV2LnhtbERPTWvCQBC9F/oflhG8hLpRsTRpNlJFqTerLZ6H7DQJ&#10;ZmdDdjWxv75bEHqbx/ucbDmYRlypc7VlBdNJDIK4sLrmUsHX5/bpBYTzyBoby6TgRg6W+eNDhqm2&#10;PR/oevSlCCHsUlRQed+mUrqiIoNuYlviwH3bzqAPsCul7rAP4aaRszh+lgZrDg0VtrSuqDgfL0ZB&#10;1M5Pq/7nYxftt/Ft8346JGU0KDUeDW+vIDwN/l98d+90mJ8sEvj7Jpw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K7hxQAAAN0AAAAPAAAAAAAAAAAAAAAAAJgCAABkcnMv&#10;ZG93bnJldi54bWxQSwUGAAAAAAQABAD1AAAAigMAAAAA&#10;" fillcolor="#bfbfbf" stroked="f"/>
                  <v:rect id="Rectangle 1960" o:spid="_x0000_s2616" style="position:absolute;left:64;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3CbMYA&#10;AADdAAAADwAAAGRycy9kb3ducmV2LnhtbESPQWvDMAyF74X9B6PBbq2zQcua1S3ZWGGnwtrCtpuI&#10;NTs0lkPsNum/rw6D3STe03ufVpsxtOpCfWoiG3icFaCI62gbdgaOh+30GVTKyBbbyGTgSgk267vJ&#10;CksbB/6kyz47JSGcSjTgc+5KrVPtKWCaxY5YtN/YB8yy9k7bHgcJD61+KoqFDtiwNHjs6M1Tfdqf&#10;g4H37mdXzV3S1Vf236f4Omz9zhnzcD9WL6Ayjfnf/Hf9YQV/uRB++UZG0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3CbMYAAADdAAAADwAAAAAAAAAAAAAAAACYAgAAZHJz&#10;L2Rvd25yZXYueG1sUEsFBgAAAAAEAAQA9QAAAIsDAAAAAA==&#10;" filled="f"/>
                  <v:rect id="Rectangle 1961" o:spid="_x0000_s2617" style="position:absolute;left:64;top:134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qmVcQA&#10;AADdAAAADwAAAGRycy9kb3ducmV2LnhtbERPTWvCQBC9C/6HZYRepNmk2tCmrqFVKh56afTQ45Cd&#10;JqHZ2ZDdaPz3bkHwNo/3Oat8NK04Ue8aywqSKAZBXFrdcKXgePh8fAHhPLLG1jIpuJCDfD2drDDT&#10;9szfdCp8JUIIuwwV1N53mZSurMmgi2xHHLhf2xv0AfaV1D2eQ7hp5VMcp9Jgw6Ghxo42NZV/xWAU&#10;PBu3TGK5+9oOP0TzjRkXXHwo9TAb399AeBr9XXxz73WY/5om8P9NOEG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qplXEAAAA3QAAAA8AAAAAAAAAAAAAAAAAmAIAAGRycy9k&#10;b3ducmV2LnhtbFBLBQYAAAAABAAEAPUAAACJAwAAAAA=&#10;" fillcolor="#a5a5a5" stroked="f"/>
                  <v:rect id="Rectangle 1962" o:spid="_x0000_s2618" style="position:absolute;left:33;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D2LcMA&#10;AADdAAAADwAAAGRycy9kb3ducmV2LnhtbERPTYvCMBC9C/6HMIKXoqkKsnaNoqLozVUXz0Mz25Zt&#10;JqWJtvrrNwuCt3m8z5kvW1OKO9WusKxgNIxBEKdWF5wp+L7sBh8gnEfWWFomBQ9ysFx0O3NMtG34&#10;RPezz0QIYZeggtz7KpHSpTkZdENbEQfux9YGfYB1JnWNTQg3pRzH8VQaLDg05FjRJqf093wzCqJq&#10;cl03z69DdNzFj+3+epplUatUv9euPkF4av1b/HIfdJg/m47h/5tw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D2LcMAAADdAAAADwAAAAAAAAAAAAAAAACYAgAAZHJzL2Rv&#10;d25yZXYueG1sUEsFBgAAAAAEAAQA9QAAAIgDAAAAAA==&#10;" fillcolor="#bfbfbf" stroked="f"/>
                  <v:rect id="Rectangle 1963" o:spid="_x0000_s2619" style="position:absolute;left:33;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9cG8MA&#10;AADdAAAADwAAAGRycy9kb3ducmV2LnhtbERPTWsCMRC9C/6HMEJvmq1S0a1RVlHoSagWam/DZpos&#10;bibLJrrbf98UCt7m8T5nteldLe7UhsqzgudJBoK49Lpio+DjfBgvQISIrLH2TAp+KMBmPRysMNe+&#10;43e6n6IRKYRDjgpsjE0uZSgtOQwT3xAn7tu3DmOCrZG6xS6Fu1pOs2wuHVacGiw2tLNUXk83p2Df&#10;fB2LFxNk8Rnt5eq33cEejVJPo754BRGpjw/xv/tNp/nL+Q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9cG8MAAADdAAAADwAAAAAAAAAAAAAAAACYAgAAZHJzL2Rv&#10;d25yZXYueG1sUEsFBgAAAAAEAAQA9QAAAIgDAAAAAA==&#10;" filled="f"/>
                  <v:rect id="Rectangle 1964" o:spid="_x0000_s2620" style="position:absolute;left:33;top:134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0FzcQA&#10;AADdAAAADwAAAGRycy9kb3ducmV2LnhtbERPTWvCQBC9C/6HZQpeSt3YRqnRVWzE4sGLaQ8eh+yY&#10;hGZnQ3ZN0n/vFgre5vE+Z70dTC06al1lWcFsGoEgzq2uuFDw/XV4eQfhPLLG2jIp+CUH2814tMZE&#10;257P1GW+ECGEXYIKSu+bREqXl2TQTW1DHLirbQ36ANtC6hb7EG5q+RpFC2mw4tBQYkNpSflPdjMK&#10;5sbFs0h+nva3C9FzaoY3zj6UmjwNuxUIT4N/iP/dRx3mLxcx/H0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dBc3EAAAA3QAAAA8AAAAAAAAAAAAAAAAAmAIAAGRycy9k&#10;b3ducmV2LnhtbFBLBQYAAAAABAAEAPUAAACJAwAAAAA=&#10;" fillcolor="#a5a5a5" stroked="f"/>
                  <v:rect id="Rectangle 1965" o:spid="_x0000_s2621" style="position:absolute;left:2;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luWcUA&#10;AADdAAAADwAAAGRycy9kb3ducmV2LnhtbERPS2vCQBC+F/oflil4CbqpUmmiq1Sp6K31Qc5DdpqE&#10;ZmdDdmuiv94VhN7m43vOfNmbWpypdZVlBa+jGARxbnXFhYLTcTN8B+E8ssbaMim4kIPl4vlpjqm2&#10;He/pfPCFCCHsUlRQet+kUrq8JINuZBviwP3Y1qAPsC2kbrEL4aaW4zieSoMVh4YSG1qXlP8e/oyC&#10;qJlkq+76vYu+NvHlc5vtkyLqlRq89B8zEJ56/y9+uHc6zE+mb3D/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iW5ZxQAAAN0AAAAPAAAAAAAAAAAAAAAAAJgCAABkcnMv&#10;ZG93bnJldi54bWxQSwUGAAAAAAQABAD1AAAAigMAAAAA&#10;" fillcolor="#bfbfbf" stroked="f"/>
                  <v:rect id="Rectangle 1966" o:spid="_x0000_s2622" style="position:absolute;left:2;top:1332;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j/g8IA&#10;AADdAAAADwAAAGRycy9kb3ducmV2LnhtbERP32vCMBB+F/wfwg32pumElVmNUmWCT4Ju4PZ2NGdS&#10;bC6lyWz975eBsLf7+H7ecj24RtyoC7VnBS/TDARx5XXNRsHnx27yBiJEZI2NZ1JwpwDr1Xi0xEL7&#10;no90O0UjUgiHAhXYGNtCylBZchimviVO3MV3DmOCnZG6wz6Fu0bOsiyXDmtODRZb2lqqrqcfp+C9&#10;/T6UrybI8hzt19Vv+p09GKWen4ZyASLSEP/FD/dep/nzPIe/b9IJ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KP+DwgAAAN0AAAAPAAAAAAAAAAAAAAAAAJgCAABkcnMvZG93&#10;bnJldi54bWxQSwUGAAAAAAQABAD1AAAAhwMAAAAA&#10;" filled="f"/>
                  <v:rect id="Rectangle 1967" o:spid="_x0000_s2623" style="position:absolute;left:2;top:1344;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usQA&#10;AADdAAAADwAAAGRycy9kb3ducmV2LnhtbERPTWvCQBC9C/0PyxS8SN1ErdU0q1SLpYdemnrwOGSn&#10;SWh2NmQ3Mf33riB4m8f7nHQ7mFr01LrKsoJ4GoEgzq2uuFBw/Dk8rUA4j6yxtkwK/snBdvMwSjHR&#10;9szf1Ge+ECGEXYIKSu+bREqXl2TQTW1DHLhf2xr0AbaF1C2eQ7ip5SyKltJgxaGhxIb2JeV/WWcU&#10;PBu3iCP58fXenYgmezPMOdspNX4c3l5BeBr8XXxzf+owf718ges34QS5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Pm7rEAAAA3QAAAA8AAAAAAAAAAAAAAAAAmAIAAGRycy9k&#10;b3ducmV2LnhtbFBLBQYAAAAABAAEAPUAAACJAwAAAAA=&#10;" fillcolor="#a5a5a5" stroked="f"/>
                  <v:rect id="Rectangle 1968" o:spid="_x0000_s2624" style="position:absolute;left:64;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jBx8cA&#10;AADdAAAADwAAAGRycy9kb3ducmV2LnhtbESPT2vCQBDF7wW/wzKCl1A3WhBNXUWlUm/+afE8ZKdJ&#10;aHY2ZLcm9tN3DkJvM7w37/1mue5drW7Uhsqzgck4BUWce1txYeDzY/88BxUissXaMxm4U4D1avC0&#10;xMz6js90u8RCSQiHDA2UMTaZ1iEvyWEY+4ZYtC/fOoyytoW2LXYS7mo9TdOZdlixNJTY0K6k/Pvy&#10;4wwkzct12/2eDslxn97f3q/nRZH0xoyG/eYVVKQ+/psf1wcr+IuZ4Mo3MoJ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IwcfHAAAA3QAAAA8AAAAAAAAAAAAAAAAAmAIAAGRy&#10;cy9kb3ducmV2LnhtbFBLBQYAAAAABAAEAPUAAACMAwAAAAA=&#10;" fillcolor="#bfbfbf" stroked="f"/>
                  <v:rect id="Rectangle 1969" o:spid="_x0000_s2625" style="position:absolute;left:64;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dr8cIA&#10;AADdAAAADwAAAGRycy9kb3ducmV2LnhtbERPS2sCMRC+C/6HMIXeNFuhUlejrFLBk+ADbG/DZkwW&#10;N5Nlk7rrv28KQm/z8T1nsepdLe7UhsqzgrdxBoK49Lpio+B82o4+QISIrLH2TAoeFGC1HA4WmGvf&#10;8YHux2hECuGQowIbY5NLGUpLDsPYN8SJu/rWYUywNVK32KVwV8tJlk2lw4pTg8WGNpbK2/HHKfhs&#10;vvfFuwmyuET7dfPrbmv3RqnXl76Yg4jUx3/x073Taf5sOoO/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t2vxwgAAAN0AAAAPAAAAAAAAAAAAAAAAAJgCAABkcnMvZG93&#10;bnJldi54bWxQSwUGAAAAAAQABAD1AAAAhwMAAAAA&#10;" filled="f"/>
                  <v:rect id="Rectangle 1970" o:spid="_x0000_s2626" style="position:absolute;left:64;top:131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VE8YA&#10;AADdAAAADwAAAGRycy9kb3ducmV2LnhtbESPzW7CQAyE75V4h5WRuFSwoS1/gQUVqlY9cCFw4Ghl&#10;TRKR9UbZBdK3rw+VerM145nPq03nanWnNlSeDYxHCSji3NuKCwOn4+dwDipEZIu1ZzLwQwE2697T&#10;ClPrH3ygexYLJSEcUjRQxtikWoe8JIdh5Bti0S6+dRhlbQttW3xIuKv1S5JMtcOKpaHEhnYl5dfs&#10;5gxMXHgbJ/pr/3E7Ez3vXPfK2daYQb97X4KK1MV/89/1txX8xUz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D+VE8YAAADdAAAADwAAAAAAAAAAAAAAAACYAgAAZHJz&#10;L2Rvd25yZXYueG1sUEsFBgAAAAAEAAQA9QAAAIsDAAAAAA==&#10;" fillcolor="#a5a5a5" stroked="f"/>
                  <v:rect id="Rectangle 1971" o:spid="_x0000_s2627" style="position:absolute;left:33;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v+h8UA&#10;AADdAAAADwAAAGRycy9kb3ducmV2LnhtbERPTWvCQBC9F/wPywi9hLqxBTXRVbRU6q2NlZyH7JgE&#10;s7MhuzWxv75bEHqbx/uc1WYwjbhS52rLCqaTGARxYXXNpYLT1/5pAcJ5ZI2NZVJwIweb9ehhham2&#10;PWd0PfpShBB2KSqovG9TKV1RkUE3sS1x4M62M+gD7EqpO+xDuGnkcxzPpMGaQ0OFLb1WVFyO30ZB&#10;1L7ku/7n8xB97OPb23ueJWU0KPU4HrZLEJ4G/y++uw86zE/mU/j7Jpw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a/6HxQAAAN0AAAAPAAAAAAAAAAAAAAAAAJgCAABkcnMv&#10;ZG93bnJldi54bWxQSwUGAAAAAAQABAD1AAAAigMAAAAA&#10;" fillcolor="#bfbfbf" stroked="f"/>
                  <v:rect id="Rectangle 1972" o:spid="_x0000_s2628" style="position:absolute;left:33;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pvXcMA&#10;AADdAAAADwAAAGRycy9kb3ducmV2LnhtbERPTWsCMRC9C/6HMII3zVawrVujrKLgSagt1N6GzTRZ&#10;3EyWTXTXf98UCt7m8T5nue5dLW7UhsqzgqdpBoK49Lpio+DzYz95BREissbaMym4U4D1ajhYYq59&#10;x+90O0UjUgiHHBXYGJtcylBachimviFO3I9vHcYEWyN1i10Kd7WcZdmzdFhxarDY0NZSeTldnYJd&#10;830s5ibI4iva88Vvur09GqXGo754AxGpjw/xv/ug0/zFyw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pvXcMAAADdAAAADwAAAAAAAAAAAAAAAACYAgAAZHJzL2Rv&#10;d25yZXYueG1sUEsFBgAAAAAEAAQA9QAAAIgDAAAAAA==&#10;" filled="f"/>
                  <v:rect id="Rectangle 1973" o:spid="_x0000_s2629" style="position:absolute;left:33;top:131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0LZMQA&#10;AADdAAAADwAAAGRycy9kb3ducmV2LnhtbERPPW/CMBDdK/EfrENiqYpDKQUCTlSoqDqwNGVgPMVH&#10;EhGfI9tA+u9xpUrd7ul93jrvTSuu5HxjWcFknIAgLq1uuFJw+N49LUD4gKyxtUwKfshDng0e1phq&#10;e+MvuhahEjGEfYoK6hC6VEpf1mTQj21HHLmTdQZDhK6S2uEthptWPifJqzTYcGyosaNtTeW5uBgF&#10;M+NfJon82L9fjkSPW9NPudgoNRr2bysQgfrwL/5zf+o4fzmfwu838QS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tC2TEAAAA3QAAAA8AAAAAAAAAAAAAAAAAmAIAAGRycy9k&#10;b3ducmV2LnhtbFBLBQYAAAAABAAEAPUAAACJAwAAAAA=&#10;" fillcolor="#a5a5a5" stroked="f"/>
                  <v:rect id="Rectangle 1974" o:spid="_x0000_s2630" style="position:absolute;left:2;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xdH8QA&#10;AADdAAAADwAAAGRycy9kb3ducmV2LnhtbERPS2vCQBC+F/oflil4CbqplarRVaooerM+8Dxkp0lo&#10;djZkVxP7611B6G0+vudM560pxZVqV1hW8N6LQRCnVhecKTgd190RCOeRNZaWScGNHMxnry9TTLRt&#10;eE/Xg89ECGGXoILc+yqR0qU5GXQ9WxEH7sfWBn2AdSZ1jU0IN6Xsx/GnNFhwaMixomVO6e/hYhRE&#10;1cd50fx9b6PdOr6tNuf9OItapTpv7dcEhKfW/4uf7q0O88fDATy+CS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cXR/EAAAA3QAAAA8AAAAAAAAAAAAAAAAAmAIAAGRycy9k&#10;b3ducmV2LnhtbFBLBQYAAAAABAAEAPUAAACJAwAAAAA=&#10;" fillcolor="#bfbfbf" stroked="f"/>
                  <v:rect id="Rectangle 1975" o:spid="_x0000_s2631" style="position:absolute;left:2;top:130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P3KcMA&#10;AADdAAAADwAAAGRycy9kb3ducmV2LnhtbERPTWsCMRC9C/6HMII3zVawrVujrKLgSagt1N6GzTRZ&#10;3EyWTXTXf98UCt7m8T5nue5dLW7UhsqzgqdpBoK49Lpio+DzYz95BREissbaMym4U4D1ajhYYq59&#10;x+90O0UjUgiHHBXYGJtcylBachimviFO3I9vHcYEWyN1i10Kd7WcZdmzdFhxarDY0NZSeTldnYJd&#10;830s5ibI4iva88Vvur09GqXGo754AxGpjw/xv/ug0/zFyx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P3KcMAAADdAAAADwAAAAAAAAAAAAAAAACYAgAAZHJzL2Rv&#10;d25yZXYueG1sUEsFBgAAAAAEAAQA9QAAAIgDAAAAAA==&#10;" filled="f"/>
                  <v:rect id="Rectangle 1976" o:spid="_x0000_s2632" style="position:absolute;left:2;top:131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qo/MQA&#10;AADdAAAADwAAAGRycy9kb3ducmV2LnhtbERPTWvCQBC9C/0PyxS8SN1ErdU0q1SLpYdemnrwOGSn&#10;SWh2NmQ3Mf33riB4m8f7nHQ7mFr01LrKsoJ4GoEgzq2uuFBw/Dk8rUA4j6yxtkwK/snBdvMwSjHR&#10;9szf1Ge+ECGEXYIKSu+bREqXl2TQTW1DHLhf2xr0AbaF1C2eQ7ip5SyKltJgxaGhxIb2JeV/WWcU&#10;PBu3iCP58fXenYgmezPMOdspNX4c3l5BeBr8XXxzf+owf/2yhOs34QS5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aqPzEAAAA3QAAAA8AAAAAAAAAAAAAAAAAmAIAAGRycy9k&#10;b3ducmV2LnhtbFBLBQYAAAAABAAEAPUAAACJAwAAAAA=&#10;" fillcolor="#a5a5a5" stroked="f"/>
                </v:group>
                <v:group id="Group 1977" o:spid="_x0000_s2633" style="position:absolute;left:121;top:1197;width:94;height:94" coordorigin="121,1197"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UxMQAAADdAAAADwAAAGRycy9kb3ducmV2LnhtbERPS2vCQBC+F/oflil4&#10;000qNZq6ikhbPIjgA6S3ITsmwexsyG6T+O9dQehtPr7nzJe9qURLjSstK4hHEQjizOqScwWn4/dw&#10;CsJ5ZI2VZVJwIwfLxevLHFNtO95Te/C5CCHsUlRQeF+nUrqsIINuZGviwF1sY9AH2ORSN9iFcFPJ&#10;9yiaSIMlh4YCa1oXlF0Pf0bBT4fdahx/tdvrZX37PX7sztuYlBq89atPEJ56/y9+ujc6zJ8lC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rUxMQAAADdAAAA&#10;DwAAAAAAAAAAAAAAAACqAgAAZHJzL2Rvd25yZXYueG1sUEsFBgAAAAAEAAQA+gAAAJsDAAAAAA==&#10;">
                  <v:rect id="Rectangle 1978" o:spid="_x0000_s2634" style="position:absolute;left:121;top:119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tfFscA&#10;AADdAAAADwAAAGRycy9kb3ducmV2LnhtbESPT2vCQBDF70K/wzIFb7ppD9GmWaVIxR5apVaQ3obs&#10;5A/NzobsqvHbdw6Ctxnem/d+ky8H16oz9aHxbOBpmoAiLrxtuDJw+FlP5qBCRLbYeiYDVwqwXDyM&#10;csysv/A3nfexUhLCIUMDdYxdpnUoanIYpr4jFq30vcMoa19p2+NFwl2rn5Mk1Q4bloYaO1rVVPzt&#10;T85AGMriuMOv6jMNm645rt63v+nBmPHj8PYKKtIQ7+bb9YcV/JeZ4Mo3MoJe/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LXxbHAAAA3QAAAA8AAAAAAAAAAAAAAAAAmAIAAGRy&#10;cy9kb3ducmV2LnhtbFBLBQYAAAAABAAEAPUAAACMAwAAAAA=&#10;" fillcolor="#d8d8d8" stroked="f"/>
                  <v:rect id="Rectangle 1979" o:spid="_x0000_s2635" style="position:absolute;left:121;top:1197;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38SMYA&#10;AADdAAAADwAAAGRycy9kb3ducmV2LnhtbESPQWvDMAyF74P+B6NCL2N1uo2tyeqEMCiMwQ5LC72K&#10;WItDYznEbpr++3pQ6E3ive/paVNMthMjDb51rGC1TEAQ10633CjY77ZPaxA+IGvsHJOCC3ko8tnD&#10;BjPtzvxLYxUaEUPYZ6jAhNBnUvrakEW/dD1x1P7cYDHEdWikHvAcw20nn5PkTVpsOV4w2NOnofpY&#10;nWyskVwexzL9rszLoTrRa9n9GNoqtZhP5QeIQFO4m2/0l45c+p7C/zdxBJl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l38SMYAAADdAAAADwAAAAAAAAAAAAAAAACYAgAAZHJz&#10;L2Rvd25yZXYueG1sUEsFBgAAAAAEAAQA9QAAAIsDAAAAAA==&#10;" filled="f" strokecolor="#7f7f7f"/>
                  <v:rect id="Rectangle 1980" o:spid="_x0000_s2636" style="position:absolute;left:184;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IrO8cA&#10;AADdAAAADwAAAGRycy9kb3ducmV2LnhtbESPT2vCQBDF7wW/wzKCl1A3WiiauopKpd780+J5yE6T&#10;0OxsyG5N7KfvHARvM7w37/1msepdra7Uhsqzgck4BUWce1txYeDrc/c8AxUissXaMxm4UYDVcvC0&#10;wMz6jk90PcdCSQiHDA2UMTaZ1iEvyWEY+4ZYtG/fOoyytoW2LXYS7mo9TdNX7bBiaSixoW1J+c/5&#10;1xlImpfLpvs77pPDLr29f1xO8yLpjRkN+/UbqEh9fJjv13sr+POZ8Ms3MoJ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yKzvHAAAA3QAAAA8AAAAAAAAAAAAAAAAAmAIAAGRy&#10;cy9kb3ducmV2LnhtbFBLBQYAAAAABAAEAPUAAACMAwAAAAA=&#10;" fillcolor="#bfbfbf" stroked="f"/>
                  <v:rect id="Rectangle 1981" o:spid="_x0000_s2637" style="position:absolute;left:184;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2BDcIA&#10;AADdAAAADwAAAGRycy9kb3ducmV2LnhtbERPTWsCMRC9F/wPYQRvNWvBoqtR1qLQk1AV1NuwGZPF&#10;zWTZRHf775tCobd5vM9ZrntXiye1ofKsYDLOQBCXXldsFJyOu9cZiBCRNdaeScE3BVivBi9LzLXv&#10;+Iueh2hECuGQowIbY5NLGUpLDsPYN8SJu/nWYUywNVK32KVwV8u3LHuXDitODRYb+rBU3g8Pp2Db&#10;XPfF1ARZnKO93P2m29m9UWo07IsFiEh9/Bf/uT91mj+fTeD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zYENwgAAAN0AAAAPAAAAAAAAAAAAAAAAAJgCAABkcnMvZG93&#10;bnJldi54bWxQSwUGAAAAAAQABAD1AAAAhwMAAAAA&#10;" filled="f"/>
                  <v:rect id="Rectangle 1982" o:spid="_x0000_s2638" style="position:absolute;left:184;top:127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Te2MEA&#10;AADdAAAADwAAAGRycy9kb3ducmV2LnhtbERPS4vCMBC+L+x/CCN4EU19otUoq6J48GL14HFoxrbY&#10;TEoTtfvvN4Kwt/n4nrNYNaYUT6pdYVlBvxeBIE6tLjhTcDnvulMQziNrLC2Tgl9ysFp+fy0w1vbF&#10;J3omPhMhhF2MCnLvq1hKl+Zk0PVsRRy4m60N+gDrTOoaXyHclHIQRRNpsODQkGNFm5zSe/IwCsbG&#10;jfqR3B+3jytRZ2OaISdrpdqt5mcOwlPj/8Uf90GH+bPpAN7fh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03tjBAAAA3QAAAA8AAAAAAAAAAAAAAAAAmAIAAGRycy9kb3du&#10;cmV2LnhtbFBLBQYAAAAABAAEAPUAAACGAwAAAAA=&#10;" fillcolor="#a5a5a5" stroked="f"/>
                  <v:rect id="Rectangle 1983" o:spid="_x0000_s2639" style="position:absolute;left:153;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C1TMMA&#10;AADdAAAADwAAAGRycy9kb3ducmV2LnhtbERPS4vCMBC+L/gfwgheiqYqLFqNoqKsN9cHnodmbIvN&#10;pDTR1v31mwVhb/PxPWe+bE0pnlS7wrKC4SAGQZxaXXCm4HLe9ScgnEfWWFomBS9ysFx0PuaYaNvw&#10;kZ4nn4kQwi5BBbn3VSKlS3My6Aa2Ig7czdYGfYB1JnWNTQg3pRzF8ac0WHBoyLGiTU7p/fQwCqJq&#10;fF03P9/76LCLX9uv63GaRa1SvW67moHw1Pp/8du912H+dDKGv2/C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C1TMMAAADdAAAADwAAAAAAAAAAAAAAAACYAgAAZHJzL2Rv&#10;d25yZXYueG1sUEsFBgAAAAAEAAQA9QAAAIgDAAAAAA==&#10;" fillcolor="#bfbfbf" stroked="f"/>
                  <v:rect id="Rectangle 1984" o:spid="_x0000_s2640" style="position:absolute;left:153;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ilcMA&#10;AADdAAAADwAAAGRycy9kb3ducmV2LnhtbERPTWsCMRC9C/6HMII3zVpssVujrKWCJ6G2UL0Nm2my&#10;uJksm9Rd/30jCN7m8T5nue5dLS7Uhsqzgtk0A0Fcel2xUfD9tZ0sQISIrLH2TAquFGC9Gg6WmGvf&#10;8SddDtGIFMIhRwU2xiaXMpSWHIapb4gT9+tbhzHB1kjdYpfCXS2fsuxFOqw4NVhs6N1SeT78OQUf&#10;zWlfPJsgi59oj2e/6bZ2b5Qaj/riDUSkPj7Ed/dOp/mvizn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oilcMAAADdAAAADwAAAAAAAAAAAAAAAACYAgAAZHJzL2Rv&#10;d25yZXYueG1sUEsFBgAAAAAEAAQA9QAAAIgDAAAAAA==&#10;" filled="f"/>
                  <v:rect id="Rectangle 1985" o:spid="_x0000_s2641" style="position:absolute;left:153;top:127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1GrMMA&#10;AADdAAAADwAAAGRycy9kb3ducmV2LnhtbERPS4vCMBC+C/6HMIIX0dRHF7drFB8oHrxs9eBxaGbb&#10;ss2kNFG7/34jCN7m43vOYtWaStypcaVlBeNRBII4s7rkXMHlvB/OQTiPrLGyTAr+yMFq2e0sMNH2&#10;wd90T30uQgi7BBUU3teJlC4ryKAb2Zo4cD+2MegDbHKpG3yEcFPJSRR9SIMlh4YCa9oWlP2mN6Mg&#10;Nm42juThtLtdiQZb00453SjV77XrLxCeWv8Wv9xHHeZ/zmN4fhNO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1GrMMAAADdAAAADwAAAAAAAAAAAAAAAACYAgAAZHJzL2Rv&#10;d25yZXYueG1sUEsFBgAAAAAEAAQA9QAAAIgDAAAAAA==&#10;" fillcolor="#a5a5a5" stroked="f"/>
                  <v:rect id="Rectangle 1986" o:spid="_x0000_s2642" style="position:absolute;left:122;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cW1MMA&#10;AADdAAAADwAAAGRycy9kb3ducmV2LnhtbERPS4vCMBC+L/gfwgheiqarIFqNoouit10feB6asS02&#10;k9JEW/31ZmFhb/PxPWe+bE0pHlS7wrKCz0EMgji1uuBMwfm07U9AOI+ssbRMCp7kYLnofMwx0bbh&#10;Az2OPhMhhF2CCnLvq0RKl+Zk0A1sRRy4q60N+gDrTOoamxBuSjmM47E0WHBoyLGir5zS2/FuFETV&#10;6LJuXj/76HsbPze7y2GaRa1SvW67moHw1Pp/8Z97r8P86WQMv9+EE+Ti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cW1MMAAADdAAAADwAAAAAAAAAAAAAAAACYAgAAZHJzL2Rv&#10;d25yZXYueG1sUEsFBgAAAAAEAAQA9QAAAIgDAAAAAA==&#10;" fillcolor="#bfbfbf" stroked="f"/>
                  <v:rect id="Rectangle 1987" o:spid="_x0000_s2643" style="position:absolute;left:122;top:1259;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84sMA&#10;AADdAAAADwAAAGRycy9kb3ducmV2LnhtbERPTWsCMRC9C/6HMII3zVqwtVujrKWCJ6G2UL0Nm2my&#10;uJksm9Rd/30jCN7m8T5nue5dLS7Uhsqzgtk0A0Fcel2xUfD9tZ0sQISIrLH2TAquFGC9Gg6WmGvf&#10;8SddDtGIFMIhRwU2xiaXMpSWHIapb4gT9+tbhzHB1kjdYpfCXS2fsuxZOqw4NVhs6N1SeT78OQUf&#10;zWlfzE2QxU+0x7PfdFu7N0qNR33xBiJSHx/iu3un0/zXxQv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84sMAAADdAAAADwAAAAAAAAAAAAAAAACYAgAAZHJzL2Rv&#10;d25yZXYueG1sUEsFBgAAAAAEAAQA9QAAAIgDAAAAAA==&#10;" filled="f"/>
                  <v:rect id="Rectangle 1988" o:spid="_x0000_s2644" style="position:absolute;left:122;top:127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zpMsYA&#10;AADdAAAADwAAAGRycy9kb3ducmV2LnhtbESPzW7CQAyE75V4h5UrcUFlA4WKBhbEj6g4cCFw6NHK&#10;miRq1htlF0jfHh8q9WZrxjOfF6vO1epObag8GxgNE1DEubcVFwYu5/3bDFSIyBZrz2TglwKslr2X&#10;BabWP/hE9ywWSkI4pGigjLFJtQ55SQ7D0DfEol196zDK2hbatviQcFfrcZJ8aIcVS0OJDW1Lyn+y&#10;mzMwdWEySvTXcXf7JhpsXffO2caY/mu3noOK1MV/89/1wQr+50xw5RsZQ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5zpMsYAAADdAAAADwAAAAAAAAAAAAAAAACYAgAAZHJz&#10;L2Rvd25yZXYueG1sUEsFBgAAAAAEAAQA9QAAAIsDAAAAAA==&#10;" fillcolor="#a5a5a5" stroked="f"/>
                  <v:rect id="Rectangle 1989" o:spid="_x0000_s2645" style="position:absolute;left:184;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iCpsQA&#10;AADdAAAADwAAAGRycy9kb3ducmV2LnhtbERPTWvCQBC9F/wPywheQt1ooZjUVVQUvdVo8Txkp0kw&#10;Oxuyq4n99d1Cwds83ufMl72pxZ1aV1lWMBnHIIhzqysuFHydd68zEM4ja6wtk4IHOVguBi9zTLXt&#10;OKP7yRcihLBLUUHpfZNK6fKSDLqxbYgD921bgz7AtpC6xS6Em1pO4/hdGqw4NJTY0Kak/Hq6GQVR&#10;83ZZdz/HQ/S5ix/b/SVLiqhXajTsVx8gPPX+Kf53H3SYn8wS+Psmn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IgqbEAAAA3QAAAA8AAAAAAAAAAAAAAAAAmAIAAGRycy9k&#10;b3ducmV2LnhtbFBLBQYAAAAABAAEAPUAAACJAwAAAAA=&#10;" fillcolor="#bfbfbf" stroked="f"/>
                  <v:rect id="Rectangle 1990" o:spid="_x0000_s2646" style="position:absolute;left:184;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iyS8YA&#10;AADdAAAADwAAAGRycy9kb3ducmV2LnhtbESPQWvDMAyF74P9B6PBbquzwUab1S3ZaKGnQtvBtpuI&#10;NTs0lkPsNum/nw6F3iTe03uf5ssxtOpMfWoiG3ieFKCI62gbdga+DuunKaiUkS22kcnAhRIsF/d3&#10;cyxtHHhH5312SkI4lWjA59yVWqfaU8A0iR2xaH+xD5hl7Z22PQ4SHlr9UhRvOmDD0uCxo09P9XF/&#10;CgZW3e+2enVJV9/Z/xzjx7D2W2fM48NYvYPKNOab+Xq9sYI/mwm/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iyS8YAAADdAAAADwAAAAAAAAAAAAAAAACYAgAAZHJz&#10;L2Rvd25yZXYueG1sUEsFBgAAAAAEAAQA9QAAAIsDAAAAAA==&#10;" filled="f"/>
                  <v:rect id="Rectangle 1991" o:spid="_x0000_s2647" style="position:absolute;left:184;top:1241;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WcsQA&#10;AADdAAAADwAAAGRycy9kb3ducmV2LnhtbERPTWvCQBC9C/6HZYReRDepttQ0G2kjFQ+9NPbQ45Cd&#10;JqHZ2ZBdY/z3bkHwNo/3Oel2NK0YqHeNZQXxMgJBXFrdcKXg+/ixeAHhPLLG1jIpuJCDbTadpJho&#10;e+YvGgpfiRDCLkEFtfddIqUrazLolrYjDtyv7Q36APtK6h7PIdy08jGKnqXBhkNDjR3lNZV/xcko&#10;eDJuHUdy/7k7/RDNczOuuHhX6mE2vr2C8DT6u/jmPugwf7OJ4f+bcILM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1nLEAAAA3QAAAA8AAAAAAAAAAAAAAAAAmAIAAGRycy9k&#10;b3ducmV2LnhtbFBLBQYAAAAABAAEAPUAAACJAwAAAAA=&#10;" fillcolor="#a5a5a5" stroked="f"/>
                  <v:rect id="Rectangle 1992" o:spid="_x0000_s2648" style="position:absolute;left:153;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GCsQA&#10;AADdAAAADwAAAGRycy9kb3ducmV2LnhtbERPTWvCQBC9C/6HZYReQt1UQZrUVWyp6E1ji+chO02C&#10;2dmQ3Zror3cFwds83ufMl72pxZlaV1lW8DaOQRDnVldcKPj9Wb++g3AeWWNtmRRcyMFyMRzMMdW2&#10;44zOB1+IEMIuRQWl900qpctLMujGtiEO3J9tDfoA20LqFrsQbmo5ieOZNFhxaCixoa+S8tPh3yiI&#10;munxs7vut9FuHV++N8csKaJeqZdRv/oA4an3T/HDvdVhfpJM4P5NOE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1hgrEAAAA3QAAAA8AAAAAAAAAAAAAAAAAmAIAAGRycy9k&#10;b3ducmV2LnhtbFBLBQYAAAAABAAEAPUAAACJAwAAAAA=&#10;" fillcolor="#bfbfbf" stroked="f"/>
                  <v:rect id="Rectangle 1993" o:spid="_x0000_s2649" style="position:absolute;left:153;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osPMMA&#10;AADdAAAADwAAAGRycy9kb3ducmV2LnhtbERPTWsCMRC9C/0PYQreNNtKi26Nsi0KnoRqoXobNtNk&#10;cTNZNtFd/30jCN7m8T5nvuxdLS7UhsqzgpdxBoK49Lpio+Bnvx5NQYSIrLH2TAquFGC5eBrMMde+&#10;42+67KIRKYRDjgpsjE0uZSgtOQxj3xAn7s+3DmOCrZG6xS6Fu1q+Ztm7dFhxarDY0Jel8rQ7OwWr&#10;5rgt3kyQxW+0h5P/7NZ2a5QaPvfFB4hIfXyI7+6NTvNn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osPMMAAADdAAAADwAAAAAAAAAAAAAAAACYAgAAZHJzL2Rv&#10;d25yZXYueG1sUEsFBgAAAAAEAAQA9QAAAIgDAAAAAA==&#10;" filled="f"/>
                  <v:rect id="Rectangle 1994" o:spid="_x0000_s2650" style="position:absolute;left:153;top:1241;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h16sMA&#10;AADdAAAADwAAAGRycy9kb3ducmV2LnhtbERPS4vCMBC+C/6HMIKXRVNdlbVrFB8oHrxYPexxaGbb&#10;YjMpTardf2+EBW/z8T1nsWpNKe5Uu8KygtEwAkGcWl1wpuB62Q++QDiPrLG0TAr+yMFq2e0sMNb2&#10;wWe6Jz4TIYRdjApy76tYSpfmZNANbUUcuF9bG/QB1pnUNT5CuCnlOIpm0mDBoSHHirY5pbekMQqm&#10;xk1GkTycds0P0cfWtJ+cbJTq99r1NwhPrX+L/91HHebP5xN4fRNO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h16sMAAADdAAAADwAAAAAAAAAAAAAAAACYAgAAZHJzL2Rv&#10;d25yZXYueG1sUEsFBgAAAAAEAAQA9QAAAIgDAAAAAA==&#10;" fillcolor="#a5a5a5" stroked="f"/>
                  <v:rect id="Rectangle 1995" o:spid="_x0000_s2651" style="position:absolute;left:122;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efsUA&#10;AADdAAAADwAAAGRycy9kb3ducmV2LnhtbERPTWvCQBC9F/oflhG8hLpRsTRpNlJFqTerLZ6H7DQJ&#10;ZmdDdjWxv75bEHqbx/ucbDmYRlypc7VlBdNJDIK4sLrmUsHX5/bpBYTzyBoby6TgRg6W+eNDhqm2&#10;PR/oevSlCCHsUlRQed+mUrqiIoNuYlviwH3bzqAPsCul7rAP4aaRszh+lgZrDg0VtrSuqDgfL0ZB&#10;1M5Pq/7nYxftt/Ft8346JGU0KDUeDW+vIDwN/l98d+90mJ8kC/j7Jpw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XB5+xQAAAN0AAAAPAAAAAAAAAAAAAAAAAJgCAABkcnMv&#10;ZG93bnJldi54bWxQSwUGAAAAAAQABAD1AAAAigMAAAAA&#10;" fillcolor="#bfbfbf" stroked="f"/>
                  <v:rect id="Rectangle 1996" o:spid="_x0000_s2652" style="position:absolute;left:122;top:122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2PpMIA&#10;AADdAAAADwAAAGRycy9kb3ducmV2LnhtbERPS2sCMRC+C/6HMIXeNFuhUlejrFLBk+ADbG/DZkwW&#10;N5Nlk7rrv28KQm/z8T1nsepdLe7UhsqzgrdxBoK49Lpio+B82o4+QISIrLH2TAoeFGC1HA4WmGvf&#10;8YHux2hECuGQowIbY5NLGUpLDsPYN8SJu/rWYUywNVK32KVwV8tJlk2lw4pTg8WGNpbK2/HHKfhs&#10;vvfFuwmyuET7dfPrbmv3RqnXl76Yg4jUx3/x073Taf5s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Y+kwgAAAN0AAAAPAAAAAAAAAAAAAAAAAJgCAABkcnMvZG93&#10;bnJldi54bWxQSwUGAAAAAAQABAD1AAAAhwMAAAAA&#10;" filled="f"/>
                  <v:rect id="Rectangle 1997" o:spid="_x0000_s2653" style="position:absolute;left:122;top:1241;width:2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rrncMA&#10;AADdAAAADwAAAGRycy9kb3ducmV2LnhtbERPS4vCMBC+L/gfwgh7WTR1XV/VKD5QPHixevA4NGNb&#10;bCaliVr/vVlY2Nt8fM+ZLRpTigfVrrCsoNeNQBCnVhecKTiftp0xCOeRNZaWScGLHCzmrY8Zxto+&#10;+UiPxGcihLCLUUHufRVL6dKcDLqurYgDd7W1QR9gnUld4zOEm1J+R9FQGiw4NORY0Tqn9JbcjYKB&#10;cT+9SO4Om/uF6Gttmj4nK6U+281yCsJT4//Ff+69DvMnkxH8fhNOkP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rrncMAAADdAAAADwAAAAAAAAAAAAAAAACYAgAAZHJzL2Rv&#10;d25yZXYueG1sUEsFBgAAAAAEAAQA9QAAAIgDAAAAAA==&#10;" fillcolor="#a5a5a5" stroked="f"/>
                  <v:rect id="Rectangle 1998" o:spid="_x0000_s2654" style="position:absolute;left:184;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2x4McA&#10;AADdAAAADwAAAGRycy9kb3ducmV2LnhtbESPQWvCQBCF74X+h2WEXoJuWqE00VXaUqm3qhXPQ3ZM&#10;gtnZkN2a6K93DkJvM7w3730zXw6uUWfqQu3ZwPMkBUVceFtzaWD/uxq/gQoR2WLjmQxcKMBy8fgw&#10;x9z6nrd03sVSSQiHHA1UMba51qGoyGGY+JZYtKPvHEZZu1LbDnsJd41+SdNX7bBmaaiwpc+KitPu&#10;zxlI2unho79u1snPKr18fR+2WZkMxjyNhvcZqEhD/Dffr9dW8LNMcOUbGUEv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dseDHAAAA3QAAAA8AAAAAAAAAAAAAAAAAmAIAAGRy&#10;cy9kb3ducmV2LnhtbFBLBQYAAAAABAAEAPUAAACMAwAAAAA=&#10;" fillcolor="#bfbfbf" stroked="f"/>
                  <v:rect id="Rectangle 1999" o:spid="_x0000_s2655" style="position:absolute;left:184;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Ib1sMA&#10;AADdAAAADwAAAGRycy9kb3ducmV2LnhtbERP32vCMBB+H+x/CDfwbU0nTNZqlCoKPglTYfPtaG5J&#10;sbmUJrPdf78Ig73dx/fzFqvRteJGfWg8K3jJchDEtdcNGwXn0+75DUSIyBpbz6TghwKslo8PCyy1&#10;H/idbsdoRArhUKICG2NXShlqSw5D5jvixH353mFMsDdS9zikcNfKaZ7PpMOGU4PFjjaW6uvx2ynY&#10;dpdD9WqCrD6i/bz69bCzB6PU5Gms5iAijfFf/Ofe6zS/KAq4f5NO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Ib1sMAAADdAAAADwAAAAAAAAAAAAAAAACYAgAAZHJzL2Rv&#10;d25yZXYueG1sUEsFBgAAAAAEAAQA9QAAAIgDAAAAAA==&#10;" filled="f"/>
                  <v:rect id="Rectangle 2000" o:spid="_x0000_s2656" style="position:absolute;left:184;top:120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zN0cUA&#10;AADdAAAADwAAAGRycy9kb3ducmV2LnhtbESPPW/CQAyG90r8h5ORulTNhVIqFDgQH6LqwELo0NHK&#10;mSQi54tyB4R/Xw9IjNbr97Gf+bJ3jbpSF2rPBkZJCoq48Lbm0sDvcfc+BRUissXGMxm4U4DlYvAy&#10;x8z6Gx/omsdSCYRDhgaqGNtM61BU5DAkviWW7OQ7h1HGrtS2w5vAXaM/0vRLO6xZLlTY0qai4pxf&#10;nIGJC5+jVH/vt5c/oreN68ecr415HfarGahIfXwuP9o/1oAQ5X+xERP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M3RxQAAAN0AAAAPAAAAAAAAAAAAAAAAAJgCAABkcnMv&#10;ZG93bnJldi54bWxQSwUGAAAAAAQABAD1AAAAigMAAAAA&#10;" fillcolor="#a5a5a5" stroked="f"/>
                  <v:rect id="Rectangle 2001" o:spid="_x0000_s2657" style="position:absolute;left:153;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mRcYA&#10;AADdAAAADwAAAGRycy9kb3ducmV2LnhtbESPT2vCQBTE74LfYXlCL6FubKHU1FVUDM2tVYvnR/Y1&#10;CWbfhuyaP/303ULB4zAzv2FWm8HUoqPWVZYVLOYxCOLc6ooLBV/n9PEVhPPIGmvLpGAkB5v1dLLC&#10;RNuej9SdfCEChF2CCkrvm0RKl5dk0M1tQxy8b9sa9EG2hdQt9gFuavkUxy/SYMVhocSG9iXl19PN&#10;KIia58uu//nMoo80Hg/vl+OyiAalHmbD9g2Ep8Hfw//tTCsIxAX8vQ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mRcYAAADdAAAADwAAAAAAAAAAAAAAAACYAgAAZHJz&#10;L2Rvd25yZXYueG1sUEsFBgAAAAAEAAQA9QAAAIsDAAAAAA==&#10;" fillcolor="#bfbfbf" stroked="f"/>
                  <v:rect id="Rectangle 2002" o:spid="_x0000_s2658" style="position:absolute;left:153;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3n8QA&#10;AADdAAAADwAAAGRycy9kb3ducmV2LnhtbESPzWrDMBCE74W+g9hAb42cQEtwohinJNBTID/Q5rZY&#10;G8nYWhlLid23jwqFHoeZ+YZZFaNrxZ36UHtWMJtmIIgrr2s2Cs6n3esCRIjIGlvPpOCHAhTr56cV&#10;5toPfKD7MRqRIBxyVGBj7HIpQ2XJYZj6jjh5V987jEn2RuoehwR3rZxn2bt0WHNasNjRh6WqOd6c&#10;gm132ZdvJsjyK9rvxm+Gnd0bpV4mY7kEEWmM/+G/9qdWkIhz+H2Tn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ZN5/EAAAA3QAAAA8AAAAAAAAAAAAAAAAAmAIAAGRycy9k&#10;b3ducmV2LnhtbFBLBQYAAAAABAAEAPUAAACJAwAAAAA=&#10;" filled="f"/>
                  <v:rect id="Rectangle 2003" o:spid="_x0000_s2659" style="position:absolute;left:153;top:120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5TpsIA&#10;AADdAAAADwAAAGRycy9kb3ducmV2LnhtbESPS6vCMBSE9xf8D+EIbkRTn0g1ig+Uu3BjdeHy0Bzb&#10;YnNSmqj13xvhwl0OM/MNs1g1phRPql1hWcGgH4EgTq0uOFNwOe97MxDOI2ssLZOCNzlYLVs/C4y1&#10;ffGJnonPRICwi1FB7n0VS+nSnAy6vq2Ig3eztUEfZJ1JXeMrwE0ph1E0lQYLDgs5VrTNKb0nD6Ng&#10;Ytx4EMnDcfe4EnW3phlxslGq027WcxCeGv8f/mv/agWBOILvm/AE5PI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lOmwgAAAN0AAAAPAAAAAAAAAAAAAAAAAJgCAABkcnMvZG93&#10;bnJldi54bWxQSwUGAAAAAAQABAD1AAAAhwMAAAAA&#10;" fillcolor="#a5a5a5" stroked="f"/>
                  <v:rect id="Rectangle 2004" o:spid="_x0000_s2660" style="position:absolute;left:122;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8F3cUA&#10;AADdAAAADwAAAGRycy9kb3ducmV2LnhtbESPT2vCQBTE7wW/w/IEL6FuqkVsdBUrit780+L5kX0m&#10;wezbkF1N9NO7QqHHYWZ+w0znrSnFjWpXWFbw0Y9BEKdWF5wp+P1Zv49BOI+ssbRMCu7kYD7rvE0x&#10;0bbhA92OPhMBwi5BBbn3VSKlS3My6Pq2Ig7e2dYGfZB1JnWNTYCbUg7ieCQNFhwWcqxomVN6OV6N&#10;gqganr6bx34b7dbxfbU5Hb6yqFWq120XExCeWv8f/mtvtYJA/IT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wXdxQAAAN0AAAAPAAAAAAAAAAAAAAAAAJgCAABkcnMv&#10;ZG93bnJldi54bWxQSwUGAAAAAAQABAD1AAAAigMAAAAA&#10;" fillcolor="#bfbfbf" stroked="f"/>
                  <v:rect id="Rectangle 2005" o:spid="_x0000_s2661" style="position:absolute;left:122;top:1197;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Cv68QA&#10;AADdAAAADwAAAGRycy9kb3ducmV2LnhtbESPQWvCQBSE7wX/w/KE3upGQZHUNaSi0JNQFdreHtnX&#10;3ZDs25DdmvTfdwXB4zAz3zCbYnStuFIfas8K5rMMBHHldc1GweV8eFmDCBFZY+uZFPxRgGI7edpg&#10;rv3AH3Q9RSMShEOOCmyMXS5lqCw5DDPfESfvx/cOY5K9kbrHIcFdKxdZtpIOa04LFjvaWaqa069T&#10;sO++j+XSBFl+RvvV+LfhYI9GqefpWL6CiDTGR/jeftcKEnEJtzfpCc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wr+vEAAAA3QAAAA8AAAAAAAAAAAAAAAAAmAIAAGRycy9k&#10;b3ducmV2LnhtbFBLBQYAAAAABAAEAPUAAACJAwAAAAA=&#10;" filled="f"/>
                  <v:rect id="Rectangle 2006" o:spid="_x0000_s2662" style="position:absolute;left:122;top:120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nwPsMA&#10;AADdAAAADwAAAGRycy9kb3ducmV2LnhtbESPT4vCMBTE7wt+h/AEL6KpropU0+IfdtmDF6sHj4/m&#10;2Rabl9JErd9+IyzscZiZ3zDrtDO1eFDrKssKJuMIBHFudcWFgvPpa7QE4TyyxtoyKXiRgzTpfawx&#10;1vbJR3pkvhABwi5GBaX3TSyly0sy6Ma2IQ7e1bYGfZBtIXWLzwA3tZxG0UIarDgslNjQrqT8lt2N&#10;grlxs0kkvw/7+4VouDPdJ2dbpQb9brMC4anz/+G/9o9W8CbC+014AjL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nwPsMAAADdAAAADwAAAAAAAAAAAAAAAACYAgAAZHJzL2Rv&#10;d25yZXYueG1sUEsFBgAAAAAEAAQA9QAAAIgDAAAAAA==&#10;" fillcolor="#a5a5a5" stroked="f"/>
                </v:group>
                <v:group id="Group 2007" o:spid="_x0000_s2663" style="position:absolute;left:121;top:1298;width:94;height:94" coordorigin="121,1298"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RmMBsQAAADdAAAA&#10;DwAAAAAAAAAAAAAAAACqAgAAZHJzL2Rvd25yZXYueG1sUEsFBgAAAAAEAAQA+gAAAJsDAAAAAA==&#10;">
                  <v:rect id="Rectangle 2008" o:spid="_x0000_s2664" style="position:absolute;left:121;top:1298;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gH1MQA&#10;AADdAAAADwAAAGRycy9kb3ducmV2LnhtbESPTYvCQAyG7wv+hyHC3tapHopURxFR9OC6+AHiLXRi&#10;W+xkSmfU7r/fHBY8hjfvkzzTeedq9aQ2VJ4NDAcJKOLc24oLA+fT+msMKkRki7VnMvBLAeaz3scU&#10;M+tffKDnMRZKIBwyNFDG2GRah7wkh2HgG2LJbr51GGVsC21bfAnc1XqUJKl2WLFcKLGhZUn5/fhw&#10;BkJ3yy8/+F3s0rBpqstytb+mZ2M++91iAipSF9/L/+2tNSBEeVdsxAT0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YB9TEAAAA3QAAAA8AAAAAAAAAAAAAAAAAmAIAAGRycy9k&#10;b3ducmV2LnhtbFBLBQYAAAAABAAEAPUAAACJAwAAAAA=&#10;" fillcolor="#d8d8d8" stroked="f"/>
                  <v:rect id="Rectangle 2009" o:spid="_x0000_s2665" style="position:absolute;left:121;top:1298;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6kisQA&#10;AADdAAAADwAAAGRycy9kb3ducmV2LnhtbESPT4vCMBDF78J+hzALXkRT/7CsXaMUQRDBg3Vhr0Mz&#10;NmWbSWlird/eCILHx5v3e/NWm97WoqPWV44VTCcJCOLC6YpLBb/n3fgbhA/IGmvHpOBOHjbrj8EK&#10;U+1ufKIuD6WIEPYpKjAhNKmUvjBk0U9cQxy9i2sthijbUuoWbxFuazlLki9pseLYYLChraHiP7/a&#10;+EZyH3XZ8pCb+V9+pUVWHw3tlBp+9tkPiEB9eB+/0nutIBKX8FwTES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OpIrEAAAA3QAAAA8AAAAAAAAAAAAAAAAAmAIAAGRycy9k&#10;b3ducmV2LnhtbFBLBQYAAAAABAAEAPUAAACJAwAAAAA=&#10;" filled="f" strokecolor="#7f7f7f"/>
                  <v:rect id="Rectangle 2010" o:spid="_x0000_s2666" style="position:absolute;left:184;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2VA8MA&#10;AADdAAAADwAAAGRycy9kb3ducmV2LnhtbERPz2vCMBS+C/sfwhvsUmyiwthqo2xDmbdNJ54fzbMt&#10;a15KE231rzcHwePH9ztfDrYRZ+p87VjDJFUgiAtnai417P/W4zcQPiAbbByThgt5WC6eRjlmxvW8&#10;pfMulCKGsM9QQxVCm0npi4os+tS1xJE7us5iiLArpemwj+G2kVOlXqXFmmNDhS19VVT8705WQ9LO&#10;Dp/99XeT/KzVZfV92L6XyaD1y/PwMQcRaAgP8d29MRqmahL3xzfxCc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2VA8MAAADdAAAADwAAAAAAAAAAAAAAAACYAgAAZHJzL2Rv&#10;d25yZXYueG1sUEsFBgAAAAAEAAQA9QAAAIgDAAAAAA==&#10;" fillcolor="#bfbfbf" stroked="f"/>
                  <v:rect id="Rectangle 2011" o:spid="_x0000_s2667" style="position:absolute;left:184;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I/NcQA&#10;AADdAAAADwAAAGRycy9kb3ducmV2LnhtbESPQWsCMRSE7wX/Q3iCt5pdwVJWo6xSwZOgLVRvj80z&#10;Wdy8LJvUXf+9KRR6HGbmG2a5Hlwj7tSF2rOCfJqBIK68rtko+Prcvb6DCBFZY+OZFDwowHo1elli&#10;oX3PR7qfohEJwqFABTbGtpAyVJYchqlviZN39Z3DmGRnpO6wT3DXyFmWvUmHNacFiy1tLVW3049T&#10;8NFeDuXcBFl+R3u++U2/swej1GQ8lAsQkYb4H/5r77WCWZbn8PsmPQ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SPzXEAAAA3QAAAA8AAAAAAAAAAAAAAAAAmAIAAGRycy9k&#10;b3ducmV2LnhtbFBLBQYAAAAABAAEAPUAAACJAwAAAAA=&#10;" filled="f"/>
                  <v:rect id="Rectangle 2012" o:spid="_x0000_s2668" style="position:absolute;left:184;top:13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4MUA&#10;AADdAAAADwAAAGRycy9kb3ducmV2LnhtbESPQWvCQBSE7wX/w/KEXkrdTaylpK6ilooHL0YPHh/Z&#10;ZxLMvg3ZVdN/7wpCj8PMfMNM571txJU6XzvWkIwUCOLCmZpLDYf97/sXCB+QDTaOScMfeZjPBi9T&#10;zIy78Y6ueShFhLDPUEMVQptJ6YuKLPqRa4mjd3KdxRBlV0rT4S3CbSNTpT6lxZrjQoUtrSoqzvnF&#10;aphY/5Eoud7+XI5Ebyvbjzlfav067BffIAL14T/8bG+MhlQlKTzexCc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62DgxQAAAN0AAAAPAAAAAAAAAAAAAAAAAJgCAABkcnMv&#10;ZG93bnJldi54bWxQSwUGAAAAAAQABAD1AAAAigMAAAAA&#10;" fillcolor="#a5a5a5" stroked="f"/>
                  <v:rect id="Rectangle 2013" o:spid="_x0000_s2669" style="position:absolute;left:153;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8LdMYA&#10;AADdAAAADwAAAGRycy9kb3ducmV2LnhtbESPT2vCQBTE7wW/w/KEXoLuqlBqdBVblHpr/YPnR/aZ&#10;BLNvQ3Y10U/vFgo9DjPzG2a+7GwlbtT40rGG0VCBIM6cKTnXcDxsBu8gfEA2WDkmDXfysFz0XuaY&#10;Gtfyjm77kIsIYZ+ihiKEOpXSZwVZ9ENXE0fv7BqLIcoml6bBNsJtJcdKvUmLJceFAmv6LCi77K9W&#10;Q1JPTh/t42ebfG/Uff112k3zpNP6td+tZiACdeE//NfeGg1jNZrA75v4BOTi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8LdMYAAADdAAAADwAAAAAAAAAAAAAAAACYAgAAZHJz&#10;L2Rvd25yZXYueG1sUEsFBgAAAAAEAAQA9QAAAIsDAAAAAA==&#10;" fillcolor="#bfbfbf" stroked="f"/>
                  <v:rect id="Rectangle 2014" o:spid="_x0000_s2670" style="position:absolute;left:153;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WcrcQA&#10;AADdAAAADwAAAGRycy9kb3ducmV2LnhtbESPQWsCMRSE74L/IbyCN80qrZTVKKsoeBLUQuvtsXlN&#10;FjcvyyZ1t/++KQgeh5n5hlmue1eLO7Wh8qxgOslAEJdeV2wUfFz243cQISJrrD2Tgl8KsF4NB0vM&#10;te/4RPdzNCJBOOSowMbY5FKG0pLDMPENcfK+feswJtkaqVvsEtzVcpZlc+mw4rRgsaGtpfJ2/nEK&#10;ds31WLyZIIvPaL9uftPt7dEoNXrpiwWISH18hh/tg1Ywy6av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lnK3EAAAA3QAAAA8AAAAAAAAAAAAAAAAAmAIAAGRycy9k&#10;b3ducmV2LnhtbFBLBQYAAAAABAAEAPUAAACJAwAAAAA=&#10;" filled="f"/>
                  <v:rect id="Rectangle 2015" o:spid="_x0000_s2671" style="position:absolute;left:153;top:13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L4lMUA&#10;AADdAAAADwAAAGRycy9kb3ducmV2LnhtbESPQWvCQBSE74X+h+UVvBTdjTYi0VVaRfHgpakHj4/s&#10;axKafRuyq8Z/7wpCj8PMfMMsVr1txIU6XzvWkIwUCOLCmZpLDcef7XAGwgdkg41j0nAjD6vl68sC&#10;M+Ou/E2XPJQiQthnqKEKoc2k9EVFFv3ItcTR+3WdxRBlV0rT4TXCbSPHSk2lxZrjQoUtrSsq/vKz&#10;1ZBa/5EouTtsziei97XtJ5x/aT146z/nIAL14T/8bO+NhrFKUn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AviUxQAAAN0AAAAPAAAAAAAAAAAAAAAAAJgCAABkcnMv&#10;ZG93bnJldi54bWxQSwUGAAAAAAQABAD1AAAAigMAAAAA&#10;" fillcolor="#a5a5a5" stroked="f"/>
                  <v:rect id="Rectangle 2016" o:spid="_x0000_s2672" style="position:absolute;left:122;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io7MYA&#10;AADdAAAADwAAAGRycy9kb3ducmV2LnhtbESPT2vCQBTE7wW/w/KEXoLuqiA1uootSr21/sHzI/tM&#10;gtm3Ibua6KfvFgo9DjPzG2ax6mwl7tT40rGG0VCBIM6cKTnXcDpuB28gfEA2WDkmDQ/ysFr2XhaY&#10;Gtfynu6HkIsIYZ+ihiKEOpXSZwVZ9ENXE0fv4hqLIcoml6bBNsJtJcdKTaXFkuNCgTV9FJRdDzer&#10;Iakn5/f2+b1Lvrbqsfk872d50mn92u/WcxCBuvAf/mvvjIaxGk3h901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io7MYAAADdAAAADwAAAAAAAAAAAAAAAACYAgAAZHJz&#10;L2Rvd25yZXYueG1sUEsFBgAAAAAEAAQA9QAAAIsDAAAAAA==&#10;" fillcolor="#bfbfbf" stroked="f"/>
                  <v:rect id="Rectangle 2017" o:spid="_x0000_s2673" style="position:absolute;left:122;top:13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C2sQA&#10;AADdAAAADwAAAGRycy9kb3ducmV2LnhtbESPQWsCMRSE74L/IbyCN80qtJbVKKsoeBLUQuvtsXlN&#10;FjcvyyZ1t/++KQgeh5n5hlmue1eLO7Wh8qxgOslAEJdeV2wUfFz243cQISJrrD2Tgl8KsF4NB0vM&#10;te/4RPdzNCJBOOSowMbY5FKG0pLDMPENcfK+feswJtkaqVvsEtzVcpZlb9JhxWnBYkNbS+Xt/OMU&#10;7JrrsXg1QRaf0X7d/Kbb26NRavTSFwsQkfr4DD/aB61glk3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AtrEAAAA3QAAAA8AAAAAAAAAAAAAAAAAmAIAAGRycy9k&#10;b3ducmV2LnhtbFBLBQYAAAAABAAEAPUAAACJAwAAAAA=&#10;" filled="f"/>
                  <v:rect id="Rectangle 2018" o:spid="_x0000_s2674" style="position:absolute;left:122;top:13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NXCsEA&#10;AADdAAAADwAAAGRycy9kb3ducmV2LnhtbERPy4rCMBTdC/5DuANuRJP6GKRjFHVQXLix48LlpbnT&#10;lmluShO18/dmIbg8nPdy3dla3Kn1lWMNyViBIM6dqbjQcPnZjxYgfEA2WDsmDf/kYb3q95aYGvfg&#10;M92zUIgYwj5FDWUITSqlz0uy6MeuIY7cr2sthgjbQpoWHzHc1nKi1Ke0WHFsKLGhXUn5X3azGubW&#10;zxIlD6fv25VouLPdlLOt1oOPbvMFIlAX3uKX+2g0TFQS58Y38Qn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DVwrBAAAA3QAAAA8AAAAAAAAAAAAAAAAAmAIAAGRycy9kb3du&#10;cmV2LnhtbFBLBQYAAAAABAAEAPUAAACGAwAAAAA=&#10;" fillcolor="#a5a5a5" stroked="f"/>
                  <v:rect id="Rectangle 2019" o:spid="_x0000_s2675" style="position:absolute;left:184;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c8nsYA&#10;AADdAAAADwAAAGRycy9kb3ducmV2LnhtbESPT2vCQBTE74LfYXlCL6HuaqFodBWVSr35p+L5kX1N&#10;QrNvQ3Y1sZ++KxQ8DjPzG2a+7GwlbtT40rGG0VCBIM6cKTnXcP7avk5A+IBssHJMGu7kYbno9+aY&#10;GtfykW6nkIsIYZ+ihiKEOpXSZwVZ9ENXE0fv2zUWQ5RNLk2DbYTbSo6VepcWS44LBda0KSj7OV2t&#10;hqR+u6zb38Mu2W/V/ePzcpzmSaf1y6BbzUAE6sIz/N/eGQ1jNZrC401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c8nsYAAADdAAAADwAAAAAAAAAAAAAAAACYAgAAZHJz&#10;L2Rvd25yZXYueG1sUEsFBgAAAAAEAAQA9QAAAIsDAAAAAA==&#10;" fillcolor="#bfbfbf" stroked="f"/>
                  <v:rect id="Rectangle 2020" o:spid="_x0000_s2676" style="position:absolute;left:184;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JQE8EA&#10;AADdAAAADwAAAGRycy9kb3ducmV2LnhtbERPz2vCMBS+D/wfwhN2W9MVNqQzSicKOwlTQb09mrek&#10;2LyUJrP1vzcHwePH93u+HF0rrtSHxrOC9ywHQVx73bBRcNhv3mYgQkTW2HomBTcKsFxMXuZYaj/w&#10;L1130YgUwqFEBTbGrpQy1JYchsx3xIn7873DmGBvpO5xSOGulUWef0qHDacGix2tLNWX3b9TsO7O&#10;2+rDBFkdoz1d/PewsVuj1Ot0rL5ARBrjU/xw/2gFRV6k/elNegJy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5yUBPBAAAA3QAAAA8AAAAAAAAAAAAAAAAAmAIAAGRycy9kb3du&#10;cmV2LnhtbFBLBQYAAAAABAAEAPUAAACGAwAAAAA=&#10;" filled="f"/>
                  <v:rect id="Rectangle 2021" o:spid="_x0000_s2677" style="position:absolute;left:184;top:13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U0KsUA&#10;AADdAAAADwAAAGRycy9kb3ducmV2LnhtbESPQWvCQBSE7wX/w/KEXkrdTaylpK6ilooHL0YPHh/Z&#10;ZxLMvg3ZVdN/7wpCj8PMfMNM571txJU6XzvWkIwUCOLCmZpLDYf97/sXCB+QDTaOScMfeZjPBi9T&#10;zIy78Y6ueShFhLDPUEMVQptJ6YuKLPqRa4mjd3KdxRBlV0rT4S3CbSNTpT6lxZrjQoUtrSoqzvnF&#10;aphY/5Eoud7+XI5Ebyvbjzlfav067BffIAL14T/8bG+MhlSlCTzexCc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VTQqxQAAAN0AAAAPAAAAAAAAAAAAAAAAAJgCAABkcnMv&#10;ZG93bnJldi54bWxQSwUGAAAAAAQABAD1AAAAigMAAAAA&#10;" fillcolor="#a5a5a5" stroked="f"/>
                  <v:rect id="Rectangle 2022" o:spid="_x0000_s2678" style="position:absolute;left:153;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kUsYA&#10;AADdAAAADwAAAGRycy9kb3ducmV2LnhtbESPT2vCQBTE74LfYXlCL0F3m0LR6Cq2VOqt/sPzI/tM&#10;gtm3Ibs1sZ++Wyh4HGbmN8xi1dta3Kj1lWMNzxMFgjh3puJCw+m4GU9B+IBssHZMGu7kYbUcDhaY&#10;Gdfxnm6HUIgIYZ+hhjKEJpPS5yVZ9BPXEEfv4lqLIcq2kKbFLsJtLVOlXqXFiuNCiQ29l5RfD99W&#10;Q9K8nN+6n902+dqo+8fneT8rkl7rp1G/noMI1IdH+L+9NRpSlabw9yY+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9kUsYAAADdAAAADwAAAAAAAAAAAAAAAACYAgAAZHJz&#10;L2Rvd25yZXYueG1sUEsFBgAAAAAEAAQA9QAAAIsDAAAAAA==&#10;" fillcolor="#bfbfbf" stroked="f"/>
                  <v:rect id="Rectangle 2023" o:spid="_x0000_s2679" style="position:absolute;left:153;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DOZMUA&#10;AADdAAAADwAAAGRycy9kb3ducmV2LnhtbESPQWsCMRSE74L/IbxCb5rtloqsRllFoSdBW7C9PTbP&#10;ZHHzsmxSd/vvm4LgcZiZb5jlenCNuFEXas8KXqYZCOLK65qNgs+P/WQOIkRkjY1nUvBLAdar8WiJ&#10;hfY9H+l2ikYkCIcCFdgY20LKUFlyGKa+JU7exXcOY5KdkbrDPsFdI/Msm0mHNacFiy1tLVXX049T&#10;sGu/D+WbCbI8R/t19Zt+bw9GqeenoVyAiDTER/jeftcK8ix/hf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M5kxQAAAN0AAAAPAAAAAAAAAAAAAAAAAJgCAABkcnMv&#10;ZG93bnJldi54bWxQSwUGAAAAAAQABAD1AAAAigMAAAAA&#10;" filled="f"/>
                  <v:rect id="Rectangle 2024" o:spid="_x0000_s2680" style="position:absolute;left:153;top:13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KXssUA&#10;AADdAAAADwAAAGRycy9kb3ducmV2LnhtbESPT4vCMBTE74LfITzBy6KJXV2WahT/sLIHL3Y97PHR&#10;PNti81KaqPXbm4UFj8PM/IZZrDpbixu1vnKsYTJWIIhzZyouNJx+vkafIHxANlg7Jg0P8rBa9nsL&#10;TI2785FuWShEhLBPUUMZQpNK6fOSLPqxa4ijd3atxRBlW0jT4j3CbS0TpT6kxYrjQokNbUvKL9nV&#10;aphZP50ouT/srr9Eb1vbvXO20Xo46NZzEIG68Ar/t7+NhkQlU/h7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IpeyxQAAAN0AAAAPAAAAAAAAAAAAAAAAAJgCAABkcnMv&#10;ZG93bnJldi54bWxQSwUGAAAAAAQABAD1AAAAigMAAAAA&#10;" fillcolor="#a5a5a5" stroked="f"/>
                  <v:rect id="Rectangle 2025" o:spid="_x0000_s2681" style="position:absolute;left:122;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b8JscA&#10;AADdAAAADwAAAGRycy9kb3ducmV2LnhtbESPQWvCQBSE74L/YXmCl1B3m2JpU1epUqk3qy2eH9nX&#10;JDT7NmRXE/vrXUHwOMzMN8xs0dtanKj1lWMNjxMFgjh3puJCw8/3+uEFhA/IBmvHpOFMHhbz4WCG&#10;mXEd7+i0D4WIEPYZaihDaDIpfV6SRT9xDXH0fl1rMUTZFtK02EW4rWWq1LO0WHFcKLGhVUn53/5o&#10;NSTN02HZ/X9tku1anT8+D7vXIum1Ho/69zcQgfpwD9/aG6MhVekUrm/iE5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d2/CbHAAAA3QAAAA8AAAAAAAAAAAAAAAAAmAIAAGRy&#10;cy9kb3ducmV2LnhtbFBLBQYAAAAABAAEAPUAAACMAwAAAAA=&#10;" fillcolor="#bfbfbf" stroked="f"/>
                  <v:rect id="Rectangle 2026" o:spid="_x0000_s2682" style="position:absolute;left:122;top:13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t/MUA&#10;AADdAAAADwAAAGRycy9kb3ducmV2LnhtbESPwWrDMBBE74X8g9hAb41cQ0NxIhs3JJBToGmh7W2x&#10;NpKJtTKWErt/XxUCOQ4z84ZZV5PrxJWG0HpW8LzIQBA3XrdsFHx+7J5eQYSIrLHzTAp+KUBVzh7W&#10;WGg/8jtdj9GIBOFQoAIbY19IGRpLDsPC98TJO/nBYUxyMFIPOCa462SeZUvpsOW0YLGnjaXmfLw4&#10;Bdv+51C/mCDrr2i/z/5t3NmDUepxPtUrEJGmeA/f2nutIM/yJfy/SU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1238xQAAAN0AAAAPAAAAAAAAAAAAAAAAAJgCAABkcnMv&#10;ZG93bnJldi54bWxQSwUGAAAAAAQABAD1AAAAigMAAAAA&#10;" filled="f"/>
                  <v:rect id="Rectangle 2027" o:spid="_x0000_s2683" style="position:absolute;left:122;top:13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AJxcYA&#10;AADdAAAADwAAAGRycy9kb3ducmV2LnhtbESPQWvCQBSE70L/w/IEL0V3TbUt0U2olooHL4099PjI&#10;PpNg9m3Irpr++26h4HGYmW+YdT7YVlyp941jDfOZAkFcOtNwpeHr+DF9BeEDssHWMWn4IQ959jBa&#10;Y2rcjT/pWoRKRAj7FDXUIXSplL6syaKfuY44eifXWwxR9pU0Pd4i3LYyUepZWmw4LtTY0bam8lxc&#10;rIal9Yu5krvD++Wb6HFrhycuNlpPxsPbCkSgIdzD/+290ZCo5AX+3sQn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AJxcYAAADdAAAADwAAAAAAAAAAAAAAAACYAgAAZHJz&#10;L2Rvd25yZXYueG1sUEsFBgAAAAAEAAQA9QAAAIsDAAAAAA==&#10;" fillcolor="#a5a5a5" stroked="f"/>
                  <v:rect id="Rectangle 2028" o:spid="_x0000_s2684" style="position:absolute;left:184;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dTuMMA&#10;AADdAAAADwAAAGRycy9kb3ducmV2LnhtbERPy2rCQBTdC/7DcIVuQp0xBWmjo6hU6s5HxfUlc5uE&#10;Zu6EzNTEfr2zEFweznu+7G0trtT6yrGGyViBIM6dqbjQcP7evr6D8AHZYO2YNNzIw3IxHMwxM67j&#10;I11PoRAxhH2GGsoQmkxKn5dk0Y9dQxy5H9daDBG2hTQtdjHc1jJVaiotVhwbSmxoU1L+e/qzGpLm&#10;7bLu/g+7ZL9Vt8+vy/GjSHqtX0b9agYiUB+e4od7ZzSkKo1z45v4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dTuMMAAADdAAAADwAAAAAAAAAAAAAAAACYAgAAZHJzL2Rv&#10;d25yZXYueG1sUEsFBgAAAAAEAAQA9QAAAIgDAAAAAA==&#10;" fillcolor="#bfbfbf" stroked="f"/>
                  <v:rect id="Rectangle 2029" o:spid="_x0000_s2685" style="position:absolute;left:184;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5jsUA&#10;AADdAAAADwAAAGRycy9kb3ducmV2LnhtbESPQWsCMRSE74L/IbxCb5rtQouuRllFoSdBW7C9PTbP&#10;ZHHzsmxSd/vvm4LgcZiZb5jlenCNuFEXas8KXqYZCOLK65qNgs+P/WQGIkRkjY1nUvBLAdar8WiJ&#10;hfY9H+l2ikYkCIcCFdgY20LKUFlyGKa+JU7exXcOY5KdkbrDPsFdI/Mse5MOa04LFlvaWqqupx+n&#10;YNd+H8pXE2R5jvbr6jf93h6MUs9PQ7kAEWmIj/C9/a4V5Fk+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PmOxQAAAN0AAAAPAAAAAAAAAAAAAAAAAJgCAABkcnMv&#10;ZG93bnJldi54bWxQSwUGAAAAAAQABAD1AAAAigMAAAAA&#10;" filled="f"/>
                  <v:rect id="Rectangle 2030" o:spid="_x0000_s2686" style="position:absolute;left:184;top:13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AHbMIA&#10;AADdAAAADwAAAGRycy9kb3ducmV2LnhtbERPy4rCMBTdC/5DuIIbmSY+Zhg6RvGB4sKNHRcuL82d&#10;tkxzU5qo9e/NQnB5OO/5srO1uFHrK8caxokCQZw7U3Gh4fy7+/gG4QOywdoxaXiQh+Wi35tjatyd&#10;T3TLQiFiCPsUNZQhNKmUPi/Jok9cQxy5P9daDBG2hTQt3mO4reVEqS9pseLYUGJDm5Ly/+xqNXxa&#10;PxsruT9urxei0cZ2U87WWg8H3eoHRKAuvMUv98FomKhp3B/fxCc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AdswgAAAN0AAAAPAAAAAAAAAAAAAAAAAJgCAABkcnMvZG93&#10;bnJldi54bWxQSwUGAAAAAAQABAD1AAAAhwMAAAAA&#10;" fillcolor="#a5a5a5" stroked="f"/>
                  <v:rect id="Rectangle 2031" o:spid="_x0000_s2687" style="position:absolute;left:153;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s+MYA&#10;AADdAAAADwAAAGRycy9kb3ducmV2LnhtbESPT2vCQBTE7wW/w/KEXoLuqlBqdBVblHpr/YPnR/aZ&#10;BLNvQ3Y10U/vFgo9DjPzG2a+7GwlbtT40rGG0VCBIM6cKTnXcDxsBu8gfEA2WDkmDXfysFz0XuaY&#10;Gtfyjm77kIsIYZ+ihiKEOpXSZwVZ9ENXE0fv7BqLIcoml6bBNsJtJcdKvUmLJceFAmv6LCi77K9W&#10;Q1JPTh/t42ebfG/Uff112k3zpNP6td+tZiACdeE//NfeGg1jNRnB75v4BOTi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Rs+MYAAADdAAAADwAAAAAAAAAAAAAAAACYAgAAZHJz&#10;L2Rvd25yZXYueG1sUEsFBgAAAAAEAAQA9QAAAIsDAAAAAA==&#10;" fillcolor="#bfbfbf" stroked="f"/>
                  <v:rect id="Rectangle 2032" o:spid="_x0000_s2688" style="position:absolute;left:153;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X9IsUA&#10;AADdAAAADwAAAGRycy9kb3ducmV2LnhtbESPQWsCMRSE74L/IbxCb5rtloqsRllFoSdBW7C9PTbP&#10;ZHHzsmxSd/vvm4LgcZiZb5jlenCNuFEXas8KXqYZCOLK65qNgs+P/WQOIkRkjY1nUvBLAdar8WiJ&#10;hfY9H+l2ikYkCIcCFdgY20LKUFlyGKa+JU7exXcOY5KdkbrDPsFdI/Msm0mHNacFiy1tLVXX049T&#10;sGu/D+WbCbI8R/t19Zt+bw9GqeenoVyAiDTER/jeftcK8uw1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Nf0ixQAAAN0AAAAPAAAAAAAAAAAAAAAAAJgCAABkcnMv&#10;ZG93bnJldi54bWxQSwUGAAAAAAQABAD1AAAAigMAAAAA&#10;" filled="f"/>
                  <v:rect id="Rectangle 2033" o:spid="_x0000_s2689" style="position:absolute;left:153;top:13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KZG8QA&#10;AADdAAAADwAAAGRycy9kb3ducmV2LnhtbESPQWvCQBSE7wX/w/KEXoruaqpIdBWrVHrwYvTg8ZF9&#10;JsHs25BdNf77rlDocZiZb5jFqrO1uFPrK8caRkMFgjh3puJCw+n4PZiB8AHZYO2YNDzJw2rZe1tg&#10;atyDD3TPQiEihH2KGsoQmlRKn5dk0Q9dQxy9i2sthijbQpoWHxFuazlWaiotVhwXSmxoU1J+zW5W&#10;w8T6z5GSu/32dib62Ngu4exL6/d+t56DCNSF//Bf+8doGKskgde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SmRvEAAAA3QAAAA8AAAAAAAAAAAAAAAAAmAIAAGRycy9k&#10;b3ducmV2LnhtbFBLBQYAAAAABAAEAPUAAACJAwAAAAA=&#10;" fillcolor="#a5a5a5" stroked="f"/>
                  <v:rect id="Rectangle 2034" o:spid="_x0000_s2690" style="position:absolute;left:122;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PPYMYA&#10;AADdAAAADwAAAGRycy9kb3ducmV2LnhtbESPQWvCQBSE74X+h+UVvIS6WxXR6CqtKHprteL5kX0m&#10;odm3Ibua6K/vFoQeh5n5hpkvO1uJKzW+dKzhra9AEGfOlJxrOH5vXicgfEA2WDkmDTfysFw8P80x&#10;Na7lPV0PIRcRwj5FDUUIdSqlzwqy6PuuJo7e2TUWQ5RNLk2DbYTbSg6UGkuLJceFAmtaFZT9HC5W&#10;Q1IPTx/t/WuXfG7Ubb097ad50mnde+neZyACdeE//GjvjIaBGo7g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PPYMYAAADdAAAADwAAAAAAAAAAAAAAAACYAgAAZHJz&#10;L2Rvd25yZXYueG1sUEsFBgAAAAAEAAQA9QAAAIsDAAAAAA==&#10;" fillcolor="#bfbfbf" stroked="f"/>
                  <v:rect id="Rectangle 2035" o:spid="_x0000_s2691" style="position:absolute;left:122;top:12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lVsQA&#10;AADdAAAADwAAAGRycy9kb3ducmV2LnhtbESPQWsCMRSE74L/ITyhN83WopTVKKtU6ElQC623x+Y1&#10;Wdy8LJvU3f57Iwgeh5n5hlmue1eLK7Wh8qzgdZKBIC69rtgo+Drtxu8gQkTWWHsmBf8UYL0aDpaY&#10;a9/xga7HaESCcMhRgY2xyaUMpSWHYeIb4uT9+tZhTLI1UrfYJbir5TTL5tJhxWnBYkNbS+Xl+OcU&#10;fDTnfTEzQRbf0f5c/Kbb2b1R6mXUFwsQkfr4DD/an1rBNHub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cZVbEAAAA3QAAAA8AAAAAAAAAAAAAAAAAmAIAAGRycy9k&#10;b3ducmV2LnhtbFBLBQYAAAAABAAEAPUAAACJAwAAAAA=&#10;" filled="f"/>
                  <v:rect id="Rectangle 2036" o:spid="_x0000_s2692" style="position:absolute;left:122;top:13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U6g8QA&#10;AADdAAAADwAAAGRycy9kb3ducmV2LnhtbESPT4vCMBTE74LfITxhL6KJf1akaxTXRfHgxa4Hj4/m&#10;bVtsXkoTtfvtjSB4HGbmN8xi1dpK3KjxpWMNo6ECQZw5U3Ku4fS7HcxB+IBssHJMGv7Jw2rZ7Sww&#10;Me7OR7qlIRcRwj5BDUUIdSKlzwqy6IeuJo7en2sshiibXJoG7xFuKzlWaiYtlhwXCqxpU1B2Sa9W&#10;w6f105GSu8PP9UzU39h2wum31h+9dv0FIlAb3uFXe280jNVkBs838Qn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lOoPEAAAA3QAAAA8AAAAAAAAAAAAAAAAAmAIAAGRycy9k&#10;b3ducmV2LnhtbFBLBQYAAAAABAAEAPUAAACJAwAAAAA=&#10;" fillcolor="#a5a5a5" stroked="f"/>
                </v:group>
                <v:group id="Group 2037" o:spid="_x0000_s2693" style="position:absolute;left:1;top:1098;width:94;height:94" coordorigin="1,1098"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VGu8UAAADdAAAADwAAAGRycy9kb3ducmV2LnhtbESPQYvCMBSE78L+h/AE&#10;b5pWWV2qUURW2YMsqAvi7dE822LzUprY1n9vhAWPw8x8wyxWnSlFQ7UrLCuIRxEI4tTqgjMFf6ft&#10;8AuE88gaS8uk4EEOVsuP3gITbVs+UHP0mQgQdgkqyL2vEildmpNBN7IVcfCutjbog6wzqWtsA9yU&#10;chxFU2mw4LCQY0WbnNLb8W4U7Fps15P4u9nfrpvH5fT5e97HpNSg363nIDx1/h3+b/9oBeNoMo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1RrvFAAAA3QAA&#10;AA8AAAAAAAAAAAAAAAAAqgIAAGRycy9kb3ducmV2LnhtbFBLBQYAAAAABAAEAPoAAACcAwAAAAA=&#10;">
                  <v:rect id="Rectangle 2038" o:spid="_x0000_s2694" style="position:absolute;left:1;top:1098;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TNacEA&#10;AADdAAAADwAAAGRycy9kb3ducmV2LnhtbERPy6rCMBDdX/AfwgjurqkKRapRRBRd+MAHiLuhGdti&#10;MylN1Pr3ZiG4PJz3eNqYUjypdoVlBb1uBII4tbrgTMH5tPwfgnAeWWNpmRS8ycF00vobY6Ltiw/0&#10;PPpMhBB2CSrIva8SKV2ak0HXtRVx4G62NugDrDOpa3yFcFPKfhTF0mDBoSHHiuY5pffjwyhwzS29&#10;7HGbbWK3qorLfLG7xmelOu1mNgLhqfE/8de91gr60SDMDW/CE5C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0zWnBAAAA3QAAAA8AAAAAAAAAAAAAAAAAmAIAAGRycy9kb3du&#10;cmV2LnhtbFBLBQYAAAAABAAEAPUAAACGAwAAAAA=&#10;" fillcolor="#d8d8d8" stroked="f"/>
                  <v:rect id="Rectangle 2039" o:spid="_x0000_s2695" style="position:absolute;left:1;top:1098;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JuN8UA&#10;AADdAAAADwAAAGRycy9kb3ducmV2LnhtbESPQWsCMRCF74L/IYzQi2hSFamrUZaCUAo9uAq9Dptx&#10;s7iZLJu4rv++KRR6fLx535u3OwyuET11ofas4XWuQBCX3tRcabicj7M3ECEiG2w8k4YnBTjsx6Md&#10;ZsY/+ER9ESuRIBwy1GBjbDMpQ2nJYZj7ljh5V985jEl2lTQdPhLcNXKh1Fo6rDk1WGzp3VJ5K+4u&#10;vaGe0z7ffBZ2+V3caZU3X5aOWr9MhnwLItIQ/4//0h9Gw0ItN/C7JiFA7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om43xQAAAN0AAAAPAAAAAAAAAAAAAAAAAJgCAABkcnMv&#10;ZG93bnJldi54bWxQSwUGAAAAAAQABAD1AAAAigMAAAAA&#10;" filled="f" strokecolor="#7f7f7f"/>
                  <v:rect id="Rectangle 2040" o:spid="_x0000_s2696" style="position:absolute;left:64;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66HsQA&#10;AADdAAAADwAAAGRycy9kb3ducmV2LnhtbERPy2rCQBTdF/yH4Ra6CTqjFdHoKFoqumt94PqSuSah&#10;mTshMzWxX+8shC4P571YdbYSN2p86VjDcKBAEGfOlJxrOJ+2/SkIH5ANVo5Jw508rJa9lwWmxrV8&#10;oNsx5CKGsE9RQxFCnUrps4Is+oGriSN3dY3FEGGTS9NgG8NtJUdKTaTFkmNDgTV9FJT9HH+thqR+&#10;v2zav+998rVV98/d5TDLk07rt9duPQcRqAv/4qd7bzSM1Djuj2/iE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euh7EAAAA3QAAAA8AAAAAAAAAAAAAAAAAmAIAAGRycy9k&#10;b3ducmV2LnhtbFBLBQYAAAAABAAEAPUAAACJAwAAAAA=&#10;" fillcolor="#bfbfbf" stroked="f"/>
                  <v:rect id="Rectangle 2041" o:spid="_x0000_s2697" style="position:absolute;left:64;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EQKMQA&#10;AADdAAAADwAAAGRycy9kb3ducmV2LnhtbESPQWsCMRSE74L/IbyCN80qrZTVKKsoeBLUQuvtsXlN&#10;FjcvyyZ1t/++KQgeh5n5hlmue1eLO7Wh8qxgOslAEJdeV2wUfFz243cQISJrrD2Tgl8KsF4NB0vM&#10;te/4RPdzNCJBOOSowMbY5FKG0pLDMPENcfK+feswJtkaqVvsEtzVcpZlc+mw4rRgsaGtpfJ2/nEK&#10;ds31WLyZIIvPaL9uftPt7dEoNXrpiwWISH18hh/tg1Ywy16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hECjEAAAA3QAAAA8AAAAAAAAAAAAAAAAAmAIAAGRycy9k&#10;b3ducmV2LnhtbFBLBQYAAAAABAAEAPUAAACJAwAAAAA=&#10;" filled="f"/>
                  <v:rect id="Rectangle 2042" o:spid="_x0000_s2698" style="position:absolute;left:64;top:11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hP/cUA&#10;AADdAAAADwAAAGRycy9kb3ducmV2LnhtbESPT4vCMBTE74LfITzBy6KJXV2WahT/sLIHL3Y97PHR&#10;PNti81KaqPXbm4UFj8PM/IZZrDpbixu1vnKsYTJWIIhzZyouNJx+vkafIHxANlg7Jg0P8rBa9nsL&#10;TI2785FuWShEhLBPUUMZQpNK6fOSLPqxa4ijd3atxRBlW0jT4j3CbS0TpT6kxYrjQokNbUvKL9nV&#10;aphZP50ouT/srr9Eb1vbvXO20Xo46NZzEIG68Ar/t7+NhkRNE/h7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WE/9xQAAAN0AAAAPAAAAAAAAAAAAAAAAAJgCAABkcnMv&#10;ZG93bnJldi54bWxQSwUGAAAAAAQABAD1AAAAigMAAAAA&#10;" fillcolor="#a5a5a5" stroked="f"/>
                  <v:rect id="Rectangle 2043" o:spid="_x0000_s2699" style="position:absolute;left:33;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wkacYA&#10;AADdAAAADwAAAGRycy9kb3ducmV2LnhtbESPQWvCQBSE74X+h+UVvIS6WxXR6CqtKHprteL5kX0m&#10;odm3Ibua6K/vFoQeh5n5hpkvO1uJKzW+dKzhra9AEGfOlJxrOH5vXicgfEA2WDkmDTfysFw8P80x&#10;Na7lPV0PIRcRwj5FDUUIdSqlzwqy6PuuJo7e2TUWQ5RNLk2DbYTbSg6UGkuLJceFAmtaFZT9HC5W&#10;Q1IPTx/t/WuXfG7Ubb097ad50mnde+neZyACdeE//GjvjIaBGg3h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wkacYAAADdAAAADwAAAAAAAAAAAAAAAACYAgAAZHJz&#10;L2Rvd25yZXYueG1sUEsFBgAAAAAEAAQA9QAAAIsDAAAAAA==&#10;" fillcolor="#bfbfbf" stroked="f"/>
                  <v:rect id="Rectangle 2044" o:spid="_x0000_s2700" style="position:absolute;left:33;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azsMQA&#10;AADdAAAADwAAAGRycy9kb3ducmV2LnhtbESPQWsCMRSE70L/Q3iF3jSraCmrUVZR6EmoFtTbY/NM&#10;Fjcvyya623/fCIUeh5n5hlmseleLB7Wh8qxgPMpAEJdeV2wUfB93ww8QISJrrD2Tgh8KsFq+DBaY&#10;a9/xFz0O0YgE4ZCjAhtjk0sZSksOw8g3xMm7+tZhTLI1UrfYJbir5STL3qXDitOCxYY2lsrb4e4U&#10;bJvLvpiZIItTtOebX3c7uzdKvb32xRxEpD7+h//an1rBJJtO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Ws7DEAAAA3QAAAA8AAAAAAAAAAAAAAAAAmAIAAGRycy9k&#10;b3ducmV2LnhtbFBLBQYAAAAABAAEAPUAAACJAwAAAAA=&#10;" filled="f"/>
                  <v:rect id="Rectangle 2045" o:spid="_x0000_s2701" style="position:absolute;left:33;top:11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HXicQA&#10;AADdAAAADwAAAGRycy9kb3ducmV2LnhtbESPT4vCMBTE74LfITzBy7ImuipLNYp/WNmDF+se9vho&#10;nm2xeSlN1PrtjSB4HGbmN8x82dpKXKnxpWMNw4ECQZw5U3Ku4e/48/kNwgdkg5Vj0nAnD8tFtzPH&#10;xLgbH+iahlxECPsENRQh1ImUPivIoh+4mjh6J9dYDFE2uTQN3iLcVnKk1FRaLDkuFFjTpqDsnF6s&#10;hon146GSu/328k/0sbHtF6drrfu9djUDEagN7/Cr/Ws0jNR4As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x14nEAAAA3QAAAA8AAAAAAAAAAAAAAAAAmAIAAGRycy9k&#10;b3ducmV2LnhtbFBLBQYAAAAABAAEAPUAAACJAwAAAAA=&#10;" fillcolor="#a5a5a5" stroked="f"/>
                  <v:rect id="Rectangle 2046" o:spid="_x0000_s2702" style="position:absolute;left:2;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H8cYA&#10;AADdAAAADwAAAGRycy9kb3ducmV2LnhtbESPQWvCQBSE74L/YXmFXkLd1YpodBUtFb1VrXh+ZJ9J&#10;aPZtyG5N7K/vCoUeh5n5hlmsOluJGzW+dKxhOFAgiDNnSs41nD+3L1MQPiAbrByThjt5WC37vQWm&#10;xrV8pNsp5CJC2KeooQihTqX0WUEW/cDVxNG7usZiiLLJpWmwjXBbyZFSE2mx5LhQYE1vBWVfp2+r&#10;IalfL5v257BPPrbq/r67HGd50mn9/NSt5yACdeE//NfeGw0jNZ7A4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uH8cYAAADdAAAADwAAAAAAAAAAAAAAAACYAgAAZHJz&#10;L2Rvd25yZXYueG1sUEsFBgAAAAAEAAQA9QAAAIsDAAAAAA==&#10;" fillcolor="#bfbfbf" stroked="f"/>
                  <v:rect id="Rectangle 2047" o:spid="_x0000_s2703" style="position:absolute;left:2;top:1161;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Qtx8YA&#10;AADdAAAADwAAAGRycy9kb3ducmV2LnhtbESPzWrDMBCE74W+g9hCb7Wc0PzgRgluaaCnQJJC09ti&#10;bSQTa2UsNXbfPgoEchxm5htmsRpcI87UhdqzglGWgyCuvK7ZKPjer1/mIEJE1th4JgX/FGC1fHxY&#10;YKF9z1s676IRCcKhQAU2xraQMlSWHIbMt8TJO/rOYUyyM1J32Ce4a+Q4z6fSYc1pwWJLH5aq0+7P&#10;KfhsfzflxARZ/kR7OPn3fm03Rqnnp6F8AxFpiPfwrf2lFYzz1xl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Qtx8YAAADdAAAADwAAAAAAAAAAAAAAAACYAgAAZHJz&#10;L2Rvd25yZXYueG1sUEsFBgAAAAAEAAQA9QAAAIsDAAAAAA==&#10;" filled="f"/>
                  <v:rect id="Rectangle 2048" o:spid="_x0000_s2704" style="position:absolute;left:2;top:1173;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B4F8IA&#10;AADdAAAADwAAAGRycy9kb3ducmV2LnhtbERPy4rCMBTdC/5DuIIbmSY+Zhg6RvGB4sKNHRcuL82d&#10;tkxzU5qo9e/NQnB5OO/5srO1uFHrK8caxokCQZw7U3Gh4fy7+/gG4QOywdoxaXiQh+Wi35tjatyd&#10;T3TLQiFiCPsUNZQhNKmUPi/Jok9cQxy5P9daDBG2hTQt3mO4reVEqS9pseLYUGJDm5Ly/+xqNXxa&#10;PxsruT9urxei0cZ2U87WWg8H3eoHRKAuvMUv98FomKhZnBvfxCc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sHgXwgAAAN0AAAAPAAAAAAAAAAAAAAAAAJgCAABkcnMvZG93&#10;bnJldi54bWxQSwUGAAAAAAQABAD1AAAAhwMAAAAA&#10;" fillcolor="#a5a5a5" stroked="f"/>
                  <v:rect id="Rectangle 2049" o:spid="_x0000_s2705" style="position:absolute;left:64;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Tg8cA&#10;AADdAAAADwAAAGRycy9kb3ducmV2LnhtbESPT2vCQBTE7wW/w/IEL6HuqqXU6CoqSr35p+L5kX1N&#10;QrNvQ3Y1sZ++Wyj0OMzMb5j5srOVuFPjS8caRkMFgjhzpuRcw+Vj9/wGwgdkg5Vj0vAgD8tF72mO&#10;qXEtn+h+DrmIEPYpaihCqFMpfVaQRT90NXH0Pl1jMUTZ5NI02Ea4reRYqVdpseS4UGBNm4Kyr/PN&#10;akjqyXXdfh/3yWGnHtv362maJ53Wg363moEI1IX/8F97bzSM1csUft/EJ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kE4PHAAAA3QAAAA8AAAAAAAAAAAAAAAAAmAIAAGRy&#10;cy9kb3ducmV2LnhtbFBLBQYAAAAABAAEAPUAAACMAwAAAAA=&#10;" fillcolor="#bfbfbf" stroked="f"/>
                  <v:rect id="Rectangle 2050" o:spid="_x0000_s2706" style="position:absolute;left:64;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jbsIA&#10;AADdAAAADwAAAGRycy9kb3ducmV2LnhtbERPz2vCMBS+D/wfwhO8zVTBMTqjdLKCJ2FO0N0ezVtS&#10;bF5KkrXdf78cBjt+fL+3+8l1YqAQW88KVssCBHHjdctGweWjfnwGEROyxs4zKfihCPvd7GGLpfYj&#10;v9NwTkbkEI4lKrAp9aWUsbHkMC59T5y5Lx8cpgyDkTrgmMNdJ9dF8SQdtpwbLPZ0sNTcz99OwVv/&#10;eao2Jsrqmuzt7l/H2p6MUov5VL2ASDSlf/Gf+6gVrItN3p/f5Cc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dCNuwgAAAN0AAAAPAAAAAAAAAAAAAAAAAJgCAABkcnMvZG93&#10;bnJldi54bWxQSwUGAAAAAAQABAD1AAAAhwMAAAAA&#10;" filled="f"/>
                  <v:rect id="Rectangle 2051" o:spid="_x0000_s2707" style="position:absolute;left:64;top:11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HV8UA&#10;AADdAAAADwAAAGRycy9kb3ducmV2LnhtbESPQWvCQBSE74X+h+UVvBTdjTYi0VVaRfHgpakHj4/s&#10;axKafRuyq8Z/7wpCj8PMfMMsVr1txIU6XzvWkIwUCOLCmZpLDcef7XAGwgdkg41j0nAjD6vl68sC&#10;M+Ou/E2XPJQiQthnqKEKoc2k9EVFFv3ItcTR+3WdxRBlV0rT4TXCbSPHSk2lxZrjQoUtrSsq/vKz&#10;1ZBa/5EouTtsziei97XtJ5x/aT146z/nIAL14T/8bO+NhrFKE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U0dXxQAAAN0AAAAPAAAAAAAAAAAAAAAAAJgCAABkcnMv&#10;ZG93bnJldi54bWxQSwUGAAAAAAQABAD1AAAAigMAAAAA&#10;" fillcolor="#a5a5a5" stroked="f"/>
                  <v:rect id="Rectangle 2052" o:spid="_x0000_s2708" style="position:absolute;left:33;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kXL8cA&#10;AADdAAAADwAAAGRycy9kb3ducmV2LnhtbESPQWvCQBSE74L/YXmCl1B3m2JpU1epUqk3qy2eH9nX&#10;JDT7NmRXE/vrXUHwOMzMN8xs0dtanKj1lWMNjxMFgjh3puJCw8/3+uEFhA/IBmvHpOFMHhbz4WCG&#10;mXEd7+i0D4WIEPYZaihDaDIpfV6SRT9xDXH0fl1rMUTZFtK02EW4rWWq1LO0WHFcKLGhVUn53/5o&#10;NSTN02HZ/X9tku1anT8+D7vXIum1Ho/69zcQgfpwD9/aG6MhVdMUrm/iE5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ZFy/HAAAA3QAAAA8AAAAAAAAAAAAAAAAAmAIAAGRy&#10;cy9kb3ducmV2LnhtbFBLBQYAAAAABAAEAPUAAACMAwAAAAA=&#10;" fillcolor="#bfbfbf" stroked="f"/>
                  <v:rect id="Rectangle 2053" o:spid="_x0000_s2709" style="position:absolute;left:33;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a9GcQA&#10;AADdAAAADwAAAGRycy9kb3ducmV2LnhtbESPQWsCMRSE74L/ITyhN83WopTVKKtU6ElQC623x+Y1&#10;Wdy8LJvU3f57Iwgeh5n5hlmue1eLK7Wh8qzgdZKBIC69rtgo+Drtxu8gQkTWWHsmBf8UYL0aDpaY&#10;a9/xga7HaESCcMhRgY2xyaUMpSWHYeIb4uT9+tZhTLI1UrfYJbir5TTL5tJhxWnBYkNbS+Xl+OcU&#10;fDTnfTEzQRbf0f5c/Kbb2b1R6mXUFwsQkfr4DD/an1rBNJu9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mvRnEAAAA3QAAAA8AAAAAAAAAAAAAAAAAmAIAAGRycy9k&#10;b3ducmV2LnhtbFBLBQYAAAAABAAEAPUAAACJAwAAAAA=&#10;" filled="f"/>
                  <v:rect id="Rectangle 2054" o:spid="_x0000_s2710" style="position:absolute;left:33;top:11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Tkz8QA&#10;AADdAAAADwAAAGRycy9kb3ducmV2LnhtbESPT4vCMBTE74LfITzBy7ImuipLNYp/WNmDF+se9vho&#10;nm2xeSlN1PrtjSB4HGbmN8x82dpKXKnxpWMNw4ECQZw5U3Ku4e/48/kNwgdkg5Vj0nAnD8tFtzPH&#10;xLgbH+iahlxECPsENRQh1ImUPivIoh+4mjh6J9dYDFE2uTQN3iLcVnKk1FRaLDkuFFjTpqDsnF6s&#10;hon146GSu/328k/0sbHtF6drrfu9djUDEagN7/Cr/Ws0jNRkDM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k5M/EAAAA3QAAAA8AAAAAAAAAAAAAAAAAmAIAAGRycy9k&#10;b3ducmV2LnhtbFBLBQYAAAAABAAEAPUAAACJAwAAAAA=&#10;" fillcolor="#a5a5a5" stroked="f"/>
                  <v:rect id="Rectangle 2055" o:spid="_x0000_s2711" style="position:absolute;left:2;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CPW8YA&#10;AADdAAAADwAAAGRycy9kb3ducmV2LnhtbESPQWvCQBSE7wX/w/IKvYS6q6JodBUtFb21WvH8yD6T&#10;0OzbkN2a6K/vCoUeh5n5hlmsOluJKzW+dKxh0FcgiDNnSs41nL62r1MQPiAbrByThht5WC17TwtM&#10;jWv5QNdjyEWEsE9RQxFCnUrps4Is+r6riaN3cY3FEGWTS9NgG+G2kkOlJtJiyXGhwJreCsq+jz9W&#10;Q1KPzpv2/rlPPrbq9r47H2Z50mn98tyt5yACdeE//NfeGw1DNR7D4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CPW8YAAADdAAAADwAAAAAAAAAAAAAAAACYAgAAZHJz&#10;L2Rvd25yZXYueG1sUEsFBgAAAAAEAAQA9QAAAIsDAAAAAA==&#10;" fillcolor="#bfbfbf" stroked="f"/>
                  <v:rect id="Rectangle 2056" o:spid="_x0000_s2712" style="position:absolute;left:2;top:1130;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EegcQA&#10;AADdAAAADwAAAGRycy9kb3ducmV2LnhtbESPQWsCMRSE7wX/Q3iCt5pVUMpqlFUqeBJqBfX22DyT&#10;xc3Lsknd7b9vCoLHYWa+YZbr3tXiQW2oPCuYjDMQxKXXFRsFp+/d+weIEJE11p5JwS8FWK8Gb0vM&#10;te/4ix7HaESCcMhRgY2xyaUMpSWHYewb4uTdfOswJtkaqVvsEtzVcpplc+mw4rRgsaGtpfJ+/HEK&#10;PpvroZiZIItztJe733Q7ezBKjYZ9sQARqY+v8LO91wqm2WwO/2/S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RHoHEAAAA3QAAAA8AAAAAAAAAAAAAAAAAmAIAAGRycy9k&#10;b3ducmV2LnhtbFBLBQYAAAAABAAEAPUAAACJAwAAAAA=&#10;" filled="f"/>
                  <v:rect id="Rectangle 2057" o:spid="_x0000_s2713" style="position:absolute;left:2;top:1142;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Z6uMYA&#10;AADdAAAADwAAAGRycy9kb3ducmV2LnhtbESPQWvCQBSE70L/w/KEXkrdVRsrqZvQKhYPXkx78PjI&#10;vibB7NuQXTX9912h4HGYmW+YVT7YVlyo941jDdOJAkFcOtNwpeH7a/u8BOEDssHWMWn4JQ959jBa&#10;YWrclQ90KUIlIoR9ihrqELpUSl/WZNFPXEccvR/XWwxR9pU0PV4j3LZyptRCWmw4LtTY0bqm8lSc&#10;rYbE+pepkp/7zflI9LS2w5yLD60fx8P7G4hAQ7iH/9s7o2Gmkle4vY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Z6uMYAAADdAAAADwAAAAAAAAAAAAAAAACYAgAAZHJz&#10;L2Rvd25yZXYueG1sUEsFBgAAAAAEAAQA9QAAAIsDAAAAAA==&#10;" fillcolor="#a5a5a5" stroked="f"/>
                  <v:rect id="Rectangle 2058" o:spid="_x0000_s2714" style="position:absolute;left:64;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EgxcQA&#10;AADdAAAADwAAAGRycy9kb3ducmV2LnhtbERPy2rCQBTdF/yH4Ra6CTqjRdHoKFoqumt94PqSuSah&#10;mTshMzWxX+8shC4P571YdbYSN2p86VjDcKBAEGfOlJxrOJ+2/SkIH5ANVo5Jw508rJa9lwWmxrV8&#10;oNsx5CKGsE9RQxFCnUrps4Is+oGriSN3dY3FEGGTS9NgG8NtJUdKTaTFkmNDgTV9FJT9HH+thqR+&#10;v2zav+998rVV98/d5TDLk07rt9duPQcRqAv/4qd7bzSM1DjOjW/iE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xIMXEAAAA3QAAAA8AAAAAAAAAAAAAAAAAmAIAAGRycy9k&#10;b3ducmV2LnhtbFBLBQYAAAAABAAEAPUAAACJAwAAAAA=&#10;" fillcolor="#bfbfbf" stroked="f"/>
                  <v:rect id="Rectangle 2059" o:spid="_x0000_s2715" style="position:absolute;left:64;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6K88QA&#10;AADdAAAADwAAAGRycy9kb3ducmV2LnhtbESPQWsCMRSE70L/Q3iF3jSroLSrUVZR6EmoFtTbY/NM&#10;Fjcvyya623/fCIUeh5n5hlmseleLB7Wh8qxgPMpAEJdeV2wUfB93w3cQISJrrD2Tgh8KsFq+DBaY&#10;a9/xFz0O0YgE4ZCjAhtjk0sZSksOw8g3xMm7+tZhTLI1UrfYJbir5STLZtJhxWnBYkMbS+XtcHcK&#10;ts1lX0xNkMUp2vPNr7ud3Rul3l77Yg4iUh//w3/tT61gkk0/4P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OivPEAAAA3QAAAA8AAAAAAAAAAAAAAAAAmAIAAGRycy9k&#10;b3ducmV2LnhtbFBLBQYAAAAABAAEAPUAAACJAwAAAAA=&#10;" filled="f"/>
                  <v:rect id="Rectangle 2060" o:spid="_x0000_s2716" style="position:absolute;left:64;top:11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MoccIA&#10;AADdAAAADwAAAGRycy9kb3ducmV2LnhtbERPy4rCMBTdC/MP4QpuZEx8TJGOUUZFceHGzixcXpo7&#10;bbG5KU3U+vdmIbg8nPdi1dla3Kj1lWMN45ECQZw7U3Gh4e939zkH4QOywdoxaXiQh9Xyo7fA1Lg7&#10;n+iWhULEEPYpaihDaFIpfV6SRT9yDXHk/l1rMUTYFtK0eI/htpYTpRJpseLYUGJDm5LyS3a1Gr6s&#10;n42V3B+31zPRcGO7KWdrrQf97ucbRKAuvMUv98FomKgk7o9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yhxwgAAAN0AAAAPAAAAAAAAAAAAAAAAAJgCAABkcnMvZG93&#10;bnJldi54bWxQSwUGAAAAAAQABAD1AAAAhwMAAAAA&#10;" fillcolor="#a5a5a5" stroked="f"/>
                  <v:rect id="Rectangle 2061" o:spid="_x0000_s2717" style="position:absolute;left:33;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dD5cYA&#10;AADdAAAADwAAAGRycy9kb3ducmV2LnhtbESPT2vCQBTE7wW/w/KEXoLuqiA1uootSr21/sHzI/tM&#10;gtm3Ibua6KfvFgo9DjPzG2ax6mwl7tT40rGG0VCBIM6cKTnXcDpuB28gfEA2WDkmDQ/ysFr2XhaY&#10;Gtfynu6HkIsIYZ+ihiKEOpXSZwVZ9ENXE0fv4hqLIcoml6bBNsJtJcdKTaXFkuNCgTV9FJRdDzer&#10;Iakn5/f2+b1Lvrbqsfk872d50mn92u/WcxCBuvAf/mvvjIaxmo7g901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dD5cYAAADdAAAADwAAAAAAAAAAAAAAAACYAgAAZHJz&#10;L2Rvd25yZXYueG1sUEsFBgAAAAAEAAQA9QAAAIsDAAAAAA==&#10;" fillcolor="#bfbfbf" stroked="f"/>
                  <v:rect id="Rectangle 2062" o:spid="_x0000_s2718" style="position:absolute;left:33;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bSP8UA&#10;AADdAAAADwAAAGRycy9kb3ducmV2LnhtbESPwWrDMBBE74X8g9hAb41cQ0NxIhs3JJBToGmh7W2x&#10;NpKJtTKWErt/XxUCOQ4z84ZZV5PrxJWG0HpW8LzIQBA3XrdsFHx+7J5eQYSIrLHzTAp+KUBVzh7W&#10;WGg/8jtdj9GIBOFQoAIbY19IGRpLDsPC98TJO/nBYUxyMFIPOCa462SeZUvpsOW0YLGnjaXmfLw4&#10;Bdv+51C/mCDrr2i/z/5t3NmDUepxPtUrEJGmeA/f2nutIM+WOfy/SU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htI/xQAAAN0AAAAPAAAAAAAAAAAAAAAAAJgCAABkcnMv&#10;ZG93bnJldi54bWxQSwUGAAAAAAQABAD1AAAAigMAAAAA&#10;" filled="f"/>
                  <v:rect id="Rectangle 2063" o:spid="_x0000_s2719" style="position:absolute;left:33;top:11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G2BsQA&#10;AADdAAAADwAAAGRycy9kb3ducmV2LnhtbESPT4vCMBTE74LfITxhL6KJf1akaxTXRfHgxa4Hj4/m&#10;bVtsXkoTtfvtjSB4HGbmN8xi1dpK3KjxpWMNo6ECQZw5U3Ku4fS7HcxB+IBssHJMGv7Jw2rZ7Sww&#10;Me7OR7qlIRcRwj5BDUUIdSKlzwqy6IeuJo7en2sshiibXJoG7xFuKzlWaiYtlhwXCqxpU1B2Sa9W&#10;w6f105GSu8PP9UzU39h2wum31h+9dv0FIlAb3uFXe280jNVsAs838Qn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htgbEAAAA3QAAAA8AAAAAAAAAAAAAAAAAmAIAAGRycy9k&#10;b3ducmV2LnhtbFBLBQYAAAAABAAEAPUAAACJAwAAAAA=&#10;" fillcolor="#a5a5a5" stroked="f"/>
                  <v:rect id="Rectangle 2064" o:spid="_x0000_s2720" style="position:absolute;left:2;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DgfcYA&#10;AADdAAAADwAAAGRycy9kb3ducmV2LnhtbESPQWvCQBSE74L/YXmFXkLd1YpodBUtFb1VrXh+ZJ9J&#10;aPZtyG5N7K/vCoUeh5n5hlmsOluJGzW+dKxhOFAgiDNnSs41nD+3L1MQPiAbrByThjt5WC37vQWm&#10;xrV8pNsp5CJC2KeooQihTqX0WUEW/cDVxNG7usZiiLLJpWmwjXBbyZFSE2mx5LhQYE1vBWVfp2+r&#10;IalfL5v257BPPrbq/r67HGd50mn9/NSt5yACdeE//NfeGw0jNRnD4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DgfcYAAADdAAAADwAAAAAAAAAAAAAAAACYAgAAZHJz&#10;L2Rvd25yZXYueG1sUEsFBgAAAAAEAAQA9QAAAIsDAAAAAA==&#10;" fillcolor="#bfbfbf" stroked="f"/>
                  <v:rect id="Rectangle 2065" o:spid="_x0000_s2721" style="position:absolute;left:2;top:1098;width:29;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9KS8QA&#10;AADdAAAADwAAAGRycy9kb3ducmV2LnhtbESPQWsCMRSE7wX/Q3iCt5pVUMpqlFUqeBJqBfX22DyT&#10;xc3Lsknd7b9vCoLHYWa+YZbr3tXiQW2oPCuYjDMQxKXXFRsFp+/d+weIEJE11p5JwS8FWK8Gb0vM&#10;te/4ix7HaESCcMhRgY2xyaUMpSWHYewb4uTdfOswJtkaqVvsEtzVcpplc+mw4rRgsaGtpfJ+/HEK&#10;PpvroZiZIItztJe733Q7ezBKjYZ9sQARqY+v8LO91wqm2XwG/2/S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vSkvEAAAA3QAAAA8AAAAAAAAAAAAAAAAAmAIAAGRycy9k&#10;b3ducmV2LnhtbFBLBQYAAAAABAAEAPUAAACJAwAAAAA=&#10;" filled="f"/>
                  <v:rect id="Rectangle 2066" o:spid="_x0000_s2722" style="position:absolute;left:2;top:1111;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YVnsUA&#10;AADdAAAADwAAAGRycy9kb3ducmV2LnhtbESPT2vCQBTE74V+h+UVvBSzq61Boqv4B4sHL0YPHh/Z&#10;1yQ0+zZkV43fvlsQehxm5jfMfNnbRtyo87VjDaNEgSAunKm51HA+7YZTED4gG2wck4YHeVguXl/m&#10;mBl35yPd8lCKCGGfoYYqhDaT0hcVWfSJa4mj9+06iyHKrpSmw3uE20aOlUqlxZrjQoUtbSoqfvKr&#10;1TCx/nOk5Ndhe70QvW9s/8H5WuvBW7+agQjUh//ws703GsYqTeHvTXw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1hWexQAAAN0AAAAPAAAAAAAAAAAAAAAAAJgCAABkcnMv&#10;ZG93bnJldi54bWxQSwUGAAAAAAQABAD1AAAAigMAAAAA&#10;" fillcolor="#a5a5a5" stroked="f"/>
                </v:group>
                <v:group id="Group 2067" o:spid="_x0000_s2723" style="position:absolute;left:121;top:1096;width:94;height:94" coordorigin="121,1096" coordsize="9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ZppscAAADdAAAADwAAAGRycy9kb3ducmV2LnhtbESPQWvCQBSE7wX/w/KE&#10;3ppNLE0lZhURKx5CoSqU3h7ZZxLMvg3ZbRL/fbdQ6HGYmW+YfDOZVgzUu8aygiSKQRCXVjdcKbic&#10;356WIJxH1thaJgV3crBZzx5yzLQd+YOGk69EgLDLUEHtfZdJ6cqaDLrIdsTBu9reoA+yr6TucQxw&#10;08pFHKfSYMNhocaOdjWVt9O3UXAYcdw+J/uhuF1396/zy/tnkZBSj/NpuwLhafL/4b/2UStYxOkr&#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MZppscAAADd&#10;AAAADwAAAAAAAAAAAAAAAACqAgAAZHJzL2Rvd25yZXYueG1sUEsFBgAAAAAEAAQA+gAAAJ4DAAAA&#10;AA==&#10;">
                  <v:rect id="Rectangle 2068" o:spid="_x0000_s2724" style="position:absolute;left:121;top:109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fidL8A&#10;AADdAAAADwAAAGRycy9kb3ducmV2LnhtbERPyQrCMBC9C/5DGMGbpnooUo0ioujBBRcQb0MztsVm&#10;Upqo9e/NQfD4ePtk1phSvKh2hWUFg34Egji1uuBMweW86o1AOI+ssbRMCj7kYDZttyaYaPvmI71O&#10;PhMhhF2CCnLvq0RKl+Zk0PVtRRy4u60N+gDrTOoa3yHclHIYRbE0WHBoyLGiRU7p4/Q0ClxzT68H&#10;3GXb2K2r4rpY7m/xRalup5mPQXhq/F/8c2+0gmEUh7nhTXgCcv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h+J0vwAAAN0AAAAPAAAAAAAAAAAAAAAAAJgCAABkcnMvZG93bnJl&#10;di54bWxQSwUGAAAAAAQABAD1AAAAhAMAAAAA&#10;" fillcolor="#d8d8d8" stroked="f"/>
                  <v:rect id="Rectangle 2069" o:spid="_x0000_s2725" style="position:absolute;left:121;top:1096;width:94;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FBKsUA&#10;AADdAAAADwAAAGRycy9kb3ducmV2LnhtbESPT2sCMRDF74LfIUzBi9TEP0jdGmURhCL04Cp4HTbT&#10;zdLNZNnEdf32TaHQ4+PN+7152/3gGtFTF2rPGuYzBYK49KbmSsP1cnx9AxEissHGM2l4UoD9bjza&#10;Ymb8g8/UF7ESCcIhQw02xjaTMpSWHIaZb4mT9+U7hzHJrpKmw0eCu0YulFpLhzWnBostHSyV38Xd&#10;pTfUc9rnm1Nhl7fiTqu8+bR01HryMuTvICIN8f/4L/1hNCzUegO/axIC5O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UEqxQAAAN0AAAAPAAAAAAAAAAAAAAAAAJgCAABkcnMv&#10;ZG93bnJldi54bWxQSwUGAAAAAAQABAD1AAAAigMAAAAA&#10;" filled="f" strokecolor="#7f7f7f"/>
                  <v:rect id="Rectangle 2070" o:spid="_x0000_s2726" style="position:absolute;left:184;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Jwo8QA&#10;AADdAAAADwAAAGRycy9kb3ducmV2LnhtbERPy2rCQBTdF/yH4Ra6CTqjBR/RUbRUdNf6wPUlc01C&#10;M3dCZmpiv95ZCF0eznux6mwlbtT40rGG4UCBIM6cKTnXcD5t+1MQPiAbrByThjt5WC17LwtMjWv5&#10;QLdjyEUMYZ+ihiKEOpXSZwVZ9ANXE0fu6hqLIcIml6bBNobbSo6UGkuLJceGAmv6KCj7Of5aDUn9&#10;ftm0f9/75Gur7p+7y2GWJ53Wb6/deg4iUBf+xU/33mgYqUncH9/E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ycKPEAAAA3QAAAA8AAAAAAAAAAAAAAAAAmAIAAGRycy9k&#10;b3ducmV2LnhtbFBLBQYAAAAABAAEAPUAAACJAwAAAAA=&#10;" fillcolor="#bfbfbf" stroked="f"/>
                  <v:rect id="Rectangle 2071" o:spid="_x0000_s2727" style="position:absolute;left:184;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alcQA&#10;AADdAAAADwAAAGRycy9kb3ducmV2LnhtbESPQWsCMRSE74L/IbyCN80qtJbVKKsoeBLUQuvtsXlN&#10;FjcvyyZ1t/++KQgeh5n5hlmue1eLO7Wh8qxgOslAEJdeV2wUfFz243cQISJrrD2Tgl8KsF4NB0vM&#10;te/4RPdzNCJBOOSowMbY5FKG0pLDMPENcfK+feswJtkaqVvsEtzVcpZlb9JhxWnBYkNbS+Xt/OMU&#10;7JrrsXg1QRaf0X7d/Kbb26NRavTSFwsQkfr4DD/aB61gls2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N2pXEAAAA3QAAAA8AAAAAAAAAAAAAAAAAmAIAAGRycy9k&#10;b3ducmV2LnhtbFBLBQYAAAAABAAEAPUAAACJAwAAAAA=&#10;" filled="f"/>
                  <v:rect id="Rectangle 2072" o:spid="_x0000_s2728" style="position:absolute;left:184;top:11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SFQMYA&#10;AADdAAAADwAAAGRycy9kb3ducmV2LnhtbESPQWvCQBSE70L/w/IEL0V3TbUt0U2olooHL4099PjI&#10;PpNg9m3Irpr++26h4HGYmW+YdT7YVlyp941jDfOZAkFcOtNwpeHr+DF9BeEDssHWMWn4IQ959jBa&#10;Y2rcjT/pWoRKRAj7FDXUIXSplL6syaKfuY44eifXWwxR9pU0Pd4i3LYyUepZWmw4LtTY0bam8lxc&#10;rIal9Yu5krvD++Wb6HFrhycuNlpPxsPbCkSgIdzD/+290ZColwT+3sQn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SFQMYAAADdAAAADwAAAAAAAAAAAAAAAACYAgAAZHJz&#10;L2Rvd25yZXYueG1sUEsFBgAAAAAEAAQA9QAAAIsDAAAAAA==&#10;" fillcolor="#a5a5a5" stroked="f"/>
                  <v:rect id="Rectangle 2073" o:spid="_x0000_s2729" style="position:absolute;left:153;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Du1McA&#10;AADdAAAADwAAAGRycy9kb3ducmV2LnhtbESPT2vCQBTE74V+h+UVvIS6WwX/RFdpRdFbqxXPj+wz&#10;Cc2+DdnVRD99tyD0OMzMb5j5srOVuFLjS8ca3voKBHHmTMm5huP35nUCwgdkg5Vj0nAjD8vF89Mc&#10;U+Na3tP1EHIRIexT1FCEUKdS+qwgi77vauLonV1jMUTZ5NI02Ea4reRAqZG0WHJcKLCmVUHZz+Fi&#10;NST18PTR3r92yedG3dbb036aJ53WvZfufQYiUBf+w4/2zmgYqPEQ/t7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7tTHAAAA3QAAAA8AAAAAAAAAAAAAAAAAmAIAAGRy&#10;cy9kb3ducmV2LnhtbFBLBQYAAAAABAAEAPUAAACMAwAAAAA=&#10;" fillcolor="#bfbfbf" stroked="f"/>
                  <v:rect id="Rectangle 2074" o:spid="_x0000_s2730" style="position:absolute;left:153;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5DcYA&#10;AADdAAAADwAAAGRycy9kb3ducmV2LnhtbESPzWrDMBCE74W+g9hCb7Wc0PzgRgluaaCnQJJC09ti&#10;bSQTa2UsNXbfPgoEchxm5htmsRpcI87UhdqzglGWgyCuvK7ZKPjer1/mIEJE1th4JgX/FGC1fHxY&#10;YKF9z1s676IRCcKhQAU2xraQMlSWHIbMt8TJO/rOYUyyM1J32Ce4a+Q4z6fSYc1pwWJLH5aq0+7P&#10;KfhsfzflxARZ/kR7OPn3fm03Rqnnp6F8AxFpiPfwrf2lFYzz2St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p5DcYAAADdAAAADwAAAAAAAAAAAAAAAACYAgAAZHJz&#10;L2Rvd25yZXYueG1sUEsFBgAAAAAEAAQA9QAAAIsDAAAAAA==&#10;" filled="f"/>
                  <v:rect id="Rectangle 2075" o:spid="_x0000_s2731" style="position:absolute;left:153;top:11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0dNMYA&#10;AADdAAAADwAAAGRycy9kb3ducmV2LnhtbESPQWvCQBSE70L/w/KEXkrdVRsrqZvQKhYPXkx78PjI&#10;vibB7NuQXTX9912h4HGYmW+YVT7YVlyo941jDdOJAkFcOtNwpeH7a/u8BOEDssHWMWn4JQ959jBa&#10;YWrclQ90KUIlIoR9ihrqELpUSl/WZNFPXEccvR/XWwxR9pU0PV4j3LZyptRCWmw4LtTY0bqm8lSc&#10;rYbE+pepkp/7zflI9LS2w5yLD60fx8P7G4hAQ7iH/9s7o2GmXhO4vY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0dNMYAAADdAAAADwAAAAAAAAAAAAAAAACYAgAAZHJz&#10;L2Rvd25yZXYueG1sUEsFBgAAAAAEAAQA9QAAAIsDAAAAAA==&#10;" fillcolor="#a5a5a5" stroked="f"/>
                  <v:rect id="Rectangle 2076" o:spid="_x0000_s2732" style="position:absolute;left:122;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dNTMcA&#10;AADdAAAADwAAAGRycy9kb3ducmV2LnhtbESPT2vCQBTE7wW/w/IKvYS6q4J/oqtoqeit1YrnR/aZ&#10;hGbfhuzWRD99Vyj0OMzMb5jFqrOVuFLjS8caBn0FgjhzpuRcw+lr+zoF4QOywcoxabiRh9Wy97TA&#10;1LiWD3Q9hlxECPsUNRQh1KmUPivIou+7mjh6F9dYDFE2uTQNthFuKzlUaiwtlhwXCqzpraDs+/hj&#10;NST16Lxp75/75GOrbu+782GWJ53WL8/deg4iUBf+w3/tvdEwVJMxPN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XTUzHAAAA3QAAAA8AAAAAAAAAAAAAAAAAmAIAAGRy&#10;cy9kb3ducmV2LnhtbFBLBQYAAAAABAAEAPUAAACMAwAAAAA=&#10;" fillcolor="#bfbfbf" stroked="f"/>
                  <v:rect id="Rectangle 2077" o:spid="_x0000_s2733" style="position:absolute;left:122;top:1158;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jnesQA&#10;AADdAAAADwAAAGRycy9kb3ducmV2LnhtbESPQWsCMRSE74L/ITyhN81WqJbVKKtU6ElQC623x+Y1&#10;Wdy8LJvU3f57Iwgeh5n5hlmue1eLK7Wh8qzgdZKBIC69rtgo+Drtxu8gQkTWWHsmBf8UYL0aDpaY&#10;a9/xga7HaESCcMhRgY2xyaUMpSWHYeIb4uT9+tZhTLI1UrfYJbir5TTLZtJhxWnBYkNbS+Xl+OcU&#10;fDTnffFmgiy+o/25+E23s3uj1MuoLxYgIvXxGX60P7WCaTaf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o53rEAAAA3QAAAA8AAAAAAAAAAAAAAAAAmAIAAGRycy9k&#10;b3ducmV2LnhtbFBLBQYAAAAABAAEAPUAAACJAwAAAAA=&#10;" filled="f"/>
                  <v:rect id="Rectangle 2078" o:spid="_x0000_s2734" style="position:absolute;left:122;top:1170;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yyqsMA&#10;AADdAAAADwAAAGRycy9kb3ducmV2LnhtbERPu27CMBTdK/EP1kXqUhEbWh4KMailatWhC4GB8Sq+&#10;JBHxdWQbSP++Hip1PDrvYjvYTtzIh9axhmmmQBBXzrRcazgePiYrECEiG+wck4YfCrDdjB4KzI27&#10;855uZaxFCuGQo4Ymxj6XMlQNWQyZ64kTd3beYkzQ19J4vKdw28mZUgtpseXU0GBPu4aqS3m1GuY2&#10;vEyV/Px+v56InnZ2eObyTevH8fC6BhFpiP/iP/eX0TBTyzQ3vU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yyqsMAAADdAAAADwAAAAAAAAAAAAAAAACYAgAAZHJzL2Rv&#10;d25yZXYueG1sUEsFBgAAAAAEAAQA9QAAAIgDAAAAAA==&#10;" fillcolor="#a5a5a5" stroked="f"/>
                  <v:rect id="Rectangle 2079" o:spid="_x0000_s2735" style="position:absolute;left:184;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jZPscA&#10;AADdAAAADwAAAGRycy9kb3ducmV2LnhtbESPT2vCQBTE7wW/w/IEL6HuqtDW6CoqSr35p+L5kX1N&#10;QrNvQ3Y1sZ++Wyj0OMzMb5j5srOVuFPjS8caRkMFgjhzpuRcw+Vj9/wGwgdkg5Vj0vAgD8tF72mO&#10;qXEtn+h+DrmIEPYpaihCqFMpfVaQRT90NXH0Pl1jMUTZ5NI02Ea4reRYqRdpseS4UGBNm4Kyr/PN&#10;akjqyXXdfh/3yWGnHtv362maJ53Wg363moEI1IX/8F97bzSM1esUft/EJ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I2T7HAAAA3QAAAA8AAAAAAAAAAAAAAAAAmAIAAGRy&#10;cy9kb3ducmV2LnhtbFBLBQYAAAAABAAEAPUAAACMAwAAAAA=&#10;" fillcolor="#bfbfbf" stroked="f"/>
                  <v:rect id="Rectangle 2080" o:spid="_x0000_s2736" style="position:absolute;left:184;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QPKcIA&#10;AADdAAAADwAAAGRycy9kb3ducmV2LnhtbERPz2vCMBS+C/sfwhvspumEiXRG6YaFnYSpsO32aN6S&#10;YvNSkth2//1yEDx+fL83u8l1YqAQW88KnhcFCOLG65aNgvOpnq9BxISssfNMCv4owm77MNtgqf3I&#10;nzQckxE5hGOJCmxKfSllbCw5jAvfE2fu1weHKcNgpA445nDXyWVRrKTDlnODxZ7eLTWX49Up2Pc/&#10;h+rFRFl9Jft98W9jbQ9GqafHqXoFkWhKd/HN/aEVLIt13p/f5Cc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FA8pwgAAAN0AAAAPAAAAAAAAAAAAAAAAAJgCAABkcnMvZG93&#10;bnJldi54bWxQSwUGAAAAAAQABAD1AAAAhwMAAAAA&#10;" filled="f"/>
                  <v:rect id="Rectangle 2081" o:spid="_x0000_s2737" style="position:absolute;left:184;top:113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NrEMUA&#10;AADdAAAADwAAAGRycy9kb3ducmV2LnhtbESPQWvCQBSE74X+h+UVvBSzG21Foqu0iuLBS6MHj4/s&#10;axKafRuyq8Z/7wpCj8PMfMPMl71txIU6XzvWkCYKBHHhTM2lhuNhM5yC8AHZYOOYNNzIw3Lx+jLH&#10;zLgr/9AlD6WIEPYZaqhCaDMpfVGRRZ+4ljh6v66zGKLsSmk6vEa4beRIqYm0WHNcqLClVUXFX362&#10;Gj6t/0iV3O7X5xPR+8r2Y86/tR689V8zEIH68B9+tndGw0hNU3i8iU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M2sQxQAAAN0AAAAPAAAAAAAAAAAAAAAAAJgCAABkcnMv&#10;ZG93bnJldi54bWxQSwUGAAAAAAQABAD1AAAAigMAAAAA&#10;" fillcolor="#a5a5a5" stroked="f"/>
                  <v:rect id="Rectangle 2082" o:spid="_x0000_s2738" style="position:absolute;left:153;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k7aMcA&#10;AADdAAAADwAAAGRycy9kb3ducmV2LnhtbESPT2vCQBTE74V+h+UVvIS6a4RiU1dRqeit/imeH9nX&#10;JDT7NmS3JvrpXaHgcZiZ3zDTeW9rcabWV441jIYKBHHuTMWFhu/j+nUCwgdkg7Vj0nAhD/PZ89MU&#10;M+M63tP5EAoRIewz1FCG0GRS+rwki37oGuLo/bjWYoiyLaRpsYtwW8tUqTdpseK4UGJDq5Ly38Of&#10;1ZA049Oyu+62yddaXT43p/17kfRaD176xQeIQH14hP/bW6MhVZMU7m/iE5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75O2jHAAAA3QAAAA8AAAAAAAAAAAAAAAAAmAIAAGRy&#10;cy9kb3ducmV2LnhtbFBLBQYAAAAABAAEAPUAAACMAwAAAAA=&#10;" fillcolor="#bfbfbf" stroked="f"/>
                  <v:rect id="Rectangle 2083" o:spid="_x0000_s2739" style="position:absolute;left:153;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aRXsQA&#10;AADdAAAADwAAAGRycy9kb3ducmV2LnhtbESPQWsCMRSE74L/IbyCN83WUpHVKKsoeBLUQtvbY/NM&#10;FjcvyyZ1t/++KQgeh5n5hlmue1eLO7Wh8qzgdZKBIC69rtgo+Ljsx3MQISJrrD2Tgl8KsF4NB0vM&#10;te/4RPdzNCJBOOSowMbY5FKG0pLDMPENcfKuvnUYk2yN1C12Ce5qOc2ymXRYcVqw2NDWUnk7/zgF&#10;u+b7WLybIIvPaL9uftPt7dEoNXrpiwWISH18hh/tg1YwzeZv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GkV7EAAAA3QAAAA8AAAAAAAAAAAAAAAAAmAIAAGRycy9k&#10;b3ducmV2LnhtbFBLBQYAAAAABAAEAPUAAACJAwAAAAA=&#10;" filled="f"/>
                  <v:rect id="Rectangle 2084" o:spid="_x0000_s2740" style="position:absolute;left:153;top:113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IiMQA&#10;AADdAAAADwAAAGRycy9kb3ducmV2LnhtbESPT4vCMBTE74LfITzBy7ImurpINYp/WNmDF+se9vho&#10;nm2xeSlN1PrtjSB4HGbmN8x82dpKXKnxpWMNw4ECQZw5U3Ku4e/48zkF4QOywcoxabiTh+Wi25lj&#10;YtyND3RNQy4ihH2CGooQ6kRKnxVk0Q9cTRy9k2sshiibXJoGbxFuKzlS6ltaLDkuFFjTpqDsnF6s&#10;hon146GSu/328k/0sbHtF6drrfu9djUDEagN7/Cr/Ws0jNR0DM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EyIjEAAAA3QAAAA8AAAAAAAAAAAAAAAAAmAIAAGRycy9k&#10;b3ducmV2LnhtbFBLBQYAAAAABAAEAPUAAACJAwAAAAA=&#10;" fillcolor="#a5a5a5" stroked="f"/>
                  <v:rect id="Rectangle 2085" o:spid="_x0000_s2741" style="position:absolute;left:122;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CjHMcA&#10;AADdAAAADwAAAGRycy9kb3ducmV2LnhtbESPT2vCQBTE74V+h+UVvATdrVLR6CpVlHrzT4vnR/Y1&#10;Cc2+DdnVxH56Vyj0OMzMb5j5srOVuFLjS8caXgcKBHHmTMm5hq/PbX8Cwgdkg5Vj0nAjD8vF89Mc&#10;U+NaPtL1FHIRIexT1FCEUKdS+qwgi37gauLofbvGYoiyyaVpsI1wW8mhUmNpseS4UGBN64Kyn9PF&#10;akjq0XnV/h52yX6rbpuP83GaJ53WvZfufQYiUBf+w3/tndEwVJM3eLyJT0A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QoxzHAAAA3QAAAA8AAAAAAAAAAAAAAAAAmAIAAGRy&#10;cy9kb3ducmV2LnhtbFBLBQYAAAAABAAEAPUAAACMAwAAAAA=&#10;" fillcolor="#bfbfbf" stroked="f"/>
                  <v:rect id="Rectangle 2086" o:spid="_x0000_s2742" style="position:absolute;left:122;top:1127;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EyxsQA&#10;AADdAAAADwAAAGRycy9kb3ducmV2LnhtbESPQWsCMRSE7wX/Q3hCbzWroMhqlFUqeBK0gnp7bJ7J&#10;4uZl2aTu9t+bQqHHYWa+YZbr3tXiSW2oPCsYjzIQxKXXFRsF56/dxxxEiMgaa8+k4IcCrFeDtyXm&#10;2nd8pOcpGpEgHHJUYGNscilDaclhGPmGOHl33zqMSbZG6ha7BHe1nGTZTDqsOC1YbGhrqXycvp2C&#10;z+Z2KKYmyOIS7fXhN93OHoxS78O+WICI1Mf/8F97rxVMsvkMft+k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xMsbEAAAA3QAAAA8AAAAAAAAAAAAAAAAAmAIAAGRycy9k&#10;b3ducmV2LnhtbFBLBQYAAAAABAAEAPUAAACJAwAAAAA=&#10;" filled="f"/>
                  <v:rect id="Rectangle 2087" o:spid="_x0000_s2743" style="position:absolute;left:122;top:1139;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ZW/8YA&#10;AADdAAAADwAAAGRycy9kb3ducmV2LnhtbESPQWvCQBSE70L/w/KEXkrdVWsbopvQKhYPXkx76PGR&#10;fSbB7NuQXTX9912h4HGYmW+YVT7YVlyo941jDdOJAkFcOtNwpeH7a/ucgPAB2WDrmDT8koc8exit&#10;MDXuyge6FKESEcI+RQ11CF0qpS9rsugnriOO3tH1FkOUfSVNj9cIt62cKfUqLTYcF2rsaF1TeSrO&#10;VsPC+pepkp/7zfmH6GlthzkXH1o/jof3JYhAQ7iH/9s7o2Gmkje4vY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5ZW/8YAAADdAAAADwAAAAAAAAAAAAAAAACYAgAAZHJz&#10;L2Rvd25yZXYueG1sUEsFBgAAAAAEAAQA9QAAAIsDAAAAAA==&#10;" fillcolor="#a5a5a5" stroked="f"/>
                  <v:rect id="Rectangle 2088" o:spid="_x0000_s2744" style="position:absolute;left:184;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EMgsMA&#10;AADdAAAADwAAAGRycy9kb3ducmV2LnhtbERPz2vCMBS+C/sfwhvsUjTRgbhqlDkm86Z14vnRPNuy&#10;5qU0ma3+9eYgePz4fi9Wva3FhVpfOdYwHikQxLkzFRcajr+b4QyED8gGa8ek4UoeVsuXwQJT4zrO&#10;6HIIhYgh7FPUUIbQpFL6vCSLfuQa4sidXWsxRNgW0rTYxXBby4lSU2mx4thQYkNfJeV/h3+rIWne&#10;T+vutt8mu426fv+cso8i6bV+e+0/5yAC9eEpfri3RsNEzeLc+CY+Ab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EMgsMAAADdAAAADwAAAAAAAAAAAAAAAACYAgAAZHJzL2Rv&#10;d25yZXYueG1sUEsFBgAAAAAEAAQA9QAAAIgDAAAAAA==&#10;" fillcolor="#bfbfbf" stroked="f"/>
                  <v:rect id="Rectangle 2089" o:spid="_x0000_s2745" style="position:absolute;left:184;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6mtMQA&#10;AADdAAAADwAAAGRycy9kb3ducmV2LnhtbESPQWsCMRSE74L/ITyhN81WqNjVKKtU6ElQC623x+Y1&#10;Wdy8LJvU3f57Iwgeh5n5hlmue1eLK7Wh8qzgdZKBIC69rtgo+DrtxnMQISJrrD2Tgn8KsF4NB0vM&#10;te/4QNdjNCJBOOSowMbY5FKG0pLDMPENcfJ+feswJtkaqVvsEtzVcpplM+mw4rRgsaGtpfJy/HMK&#10;PprzvngzQRbf0f5c/Kbb2b1R6mXUFwsQkfr4DD/an1rBNJu/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uprTEAAAA3QAAAA8AAAAAAAAAAAAAAAAAmAIAAGRycy9k&#10;b3ducmV2LnhtbFBLBQYAAAAABAAEAPUAAACJAwAAAAA=&#10;" filled="f"/>
                  <v:rect id="Rectangle 2090" o:spid="_x0000_s2746" style="position:absolute;left:184;top:110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YVsMA&#10;AADdAAAADwAAAGRycy9kb3ducmV2LnhtbERPPW/CMBDdK/EfrEPqUhEbWhCEGNRSterQhcDAeIqP&#10;JCI+R7aB9N/XQ6WOT++72A62EzfyoXWsYZopEMSVMy3XGo6Hj8kSRIjIBjvHpOGHAmw3o4cCc+Pu&#10;vKdbGWuRQjjkqKGJsc+lDFVDFkPmeuLEnZ23GBP0tTQe7yncdnKm1EJabDk1NNjTrqHqUl6thrkN&#10;L1MlP7/fryeip50dnrl80/pxPLyuQUQa4r/4z/1lNMzUKu1Pb9IT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ZYVsMAAADdAAAADwAAAAAAAAAAAAAAAACYAgAAZHJzL2Rv&#10;d25yZXYueG1sUEsFBgAAAAAEAAQA9QAAAIgDAAAAAA==&#10;" fillcolor="#a5a5a5" stroked="f"/>
                  <v:rect id="Rectangle 2091" o:spid="_x0000_s2747" style="position:absolute;left:153;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zwsYA&#10;AADdAAAADwAAAGRycy9kb3ducmV2LnhtbESPT2vCQBTE74LfYXlCL6HuaqFodBWVSr35p+L5kX1N&#10;QrNvQ3Y1sZ++KxQ8DjPzG2a+7GwlbtT40rGG0VCBIM6cKTnXcP7avk5A+IBssHJMGu7kYbno9+aY&#10;GtfykW6nkIsIYZ+ihiKEOpXSZwVZ9ENXE0fv2zUWQ5RNLk2DbYTbSo6VepcWS44LBda0KSj7OV2t&#10;hqR+u6zb38Mu2W/V/ePzcpzmSaf1y6BbzUAE6sIz/N/eGQ1jNR3B401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zwsYAAADdAAAADwAAAAAAAAAAAAAAAACYAgAAZHJz&#10;L2Rvd25yZXYueG1sUEsFBgAAAAAEAAQA9QAAAIsDAAAAAA==&#10;" fillcolor="#bfbfbf" stroked="f"/>
                  <v:rect id="Rectangle 2092" o:spid="_x0000_s2748" style="position:absolute;left:153;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iGMUA&#10;AADdAAAADwAAAGRycy9kb3ducmV2LnhtbESPQWsCMRSE74L/IbxCb5rtQouuRllFoSdBW7C9PTbP&#10;ZHHzsmxSd/vvm4LgcZiZb5jlenCNuFEXas8KXqYZCOLK65qNgs+P/WQGIkRkjY1nUvBLAdar8WiJ&#10;hfY9H+l2ikYkCIcCFdgY20LKUFlyGKa+JU7exXcOY5KdkbrDPsFdI/Mse5MOa04LFlvaWqqupx+n&#10;YNd+H8pXE2R5jvbr6jf93h6MUs9PQ7kAEWmIj/C9/a4V5Nk8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U6IYxQAAAN0AAAAPAAAAAAAAAAAAAAAAAJgCAABkcnMv&#10;ZG93bnJldi54bWxQSwUGAAAAAAQABAD1AAAAigMAAAAA&#10;" filled="f"/>
                  <v:rect id="Rectangle 2093" o:spid="_x0000_s2749" style="position:absolute;left:153;top:110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TGIcUA&#10;AADdAAAADwAAAGRycy9kb3ducmV2LnhtbESPQWvCQBSE74L/YXmCl1J31Vo0ukqrWDx4Me3B4yP7&#10;TILZtyG70fTfd4WCx2FmvmFWm85W4kaNLx1rGI8UCOLMmZJzDT/f+9c5CB+QDVaOScMvedis+70V&#10;Jsbd+US3NOQiQtgnqKEIoU6k9FlBFv3I1cTRu7jGYoiyyaVp8B7htpITpd6lxZLjQoE1bQvKrmlr&#10;Ncysfxsr+XXctWeil63tppx+aj0cdB9LEIG68Az/tw9Gw0QtpvB4E5+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dMYhxQAAAN0AAAAPAAAAAAAAAAAAAAAAAJgCAABkcnMv&#10;ZG93bnJldi54bWxQSwUGAAAAAAQABAD1AAAAigMAAAAA&#10;" fillcolor="#a5a5a5" stroked="f"/>
                  <v:rect id="Rectangle 2094" o:spid="_x0000_s2750" style="position:absolute;left:122;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WQWscA&#10;AADdAAAADwAAAGRycy9kb3ducmV2LnhtbESPT2vCQBTE7wW/w/IEL6HuqqXU6CoqSr35p+L5kX1N&#10;QrNvQ3Y1sZ++Wyj0OMzMb5j5srOVuFPjS8caRkMFgjhzpuRcw+Vj9/wGwgdkg5Vj0vAgD8tF72mO&#10;qXEtn+h+DrmIEPYpaihCqFMpfVaQRT90NXH0Pl1jMUTZ5NI02Ea4reRYqVdpseS4UGBNm4Kyr/PN&#10;akjqyXXdfh/3yWGnHtv362maJ53Wg363moEI1IX/8F97bzSM1fQFft/EJ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uFkFrHAAAA3QAAAA8AAAAAAAAAAAAAAAAAmAIAAGRy&#10;cy9kb3ducmV2LnhtbFBLBQYAAAAABAAEAPUAAACMAwAAAAA=&#10;" fillcolor="#bfbfbf" stroked="f"/>
                  <v:rect id="Rectangle 2095" o:spid="_x0000_s2751" style="position:absolute;left:122;top:1096;width:29;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o6bMQA&#10;AADdAAAADwAAAGRycy9kb3ducmV2LnhtbESPQWsCMRSE70L/Q3iF3jSroLSrUVZR6EmoFtTbY/NM&#10;Fjcvyya623/fCIUeh5n5hlmseleLB7Wh8qxgPMpAEJdeV2wUfB93w3cQISJrrD2Tgh8KsFq+DBaY&#10;a9/xFz0O0YgE4ZCjAhtjk0sZSksOw8g3xMm7+tZhTLI1UrfYJbir5STLZtJhxWnBYkMbS+XtcHcK&#10;ts1lX0xNkMUp2vPNr7ud3Rul3l77Yg4iUh//w3/tT61gkn1M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6OmzEAAAA3QAAAA8AAAAAAAAAAAAAAAAAmAIAAGRycy9k&#10;b3ducmV2LnhtbFBLBQYAAAAABAAEAPUAAACJAwAAAAA=&#10;" filled="f"/>
                  <v:rect id="Rectangle 2096" o:spid="_x0000_s2752" style="position:absolute;left:122;top:1108;width:2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NlucUA&#10;AADdAAAADwAAAGRycy9kb3ducmV2LnhtbESPQWsCMRSE7wX/Q3gFL6KJVkVXo6il0kMvrh48PjbP&#10;3aWbl2UTdf33piD0OMzMN8xy3dpK3KjxpWMNw4ECQZw5U3Ku4XT86s9A+IBssHJMGh7kYb3qvC0x&#10;Me7OB7qlIRcRwj5BDUUIdSKlzwqy6AeuJo7exTUWQ5RNLk2D9wi3lRwpNZUWS44LBda0Kyj7Ta9W&#10;w8T68VDJ/c/n9UzU29n2g9Ot1t33drMAEagN/+FX+9toGKn5FP7exCc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2W5xQAAAN0AAAAPAAAAAAAAAAAAAAAAAJgCAABkcnMv&#10;ZG93bnJldi54bWxQSwUGAAAAAAQABAD1AAAAigMAAAAA&#10;" fillcolor="#a5a5a5" stroked="f"/>
                </v:group>
                <w10:wrap type="square" anchorx="margin" anchory="margin"/>
              </v:group>
            </w:pict>
          </mc:Fallback>
        </mc:AlternateContent>
      </w:r>
    </w:p>
    <w:p w14:paraId="7D3F6F38" w14:textId="6F1BC0E0" w:rsidR="006D7847" w:rsidRPr="006F6797" w:rsidRDefault="00200458" w:rsidP="00200458">
      <w:pPr>
        <w:rPr>
          <w:rFonts w:cs="Times New Roman"/>
          <w:szCs w:val="24"/>
        </w:rPr>
      </w:pPr>
      <w:r>
        <w:rPr>
          <w:noProof/>
        </w:rPr>
        <mc:AlternateContent>
          <mc:Choice Requires="wps">
            <w:drawing>
              <wp:anchor distT="0" distB="0" distL="114300" distR="114300" simplePos="0" relativeHeight="251705344" behindDoc="0" locked="0" layoutInCell="1" allowOverlap="1" wp14:anchorId="03E39B2E" wp14:editId="7909A8BC">
                <wp:simplePos x="0" y="0"/>
                <wp:positionH relativeFrom="margin">
                  <wp:align>right</wp:align>
                </wp:positionH>
                <wp:positionV relativeFrom="paragraph">
                  <wp:posOffset>6767696</wp:posOffset>
                </wp:positionV>
                <wp:extent cx="5943600" cy="251460"/>
                <wp:effectExtent l="0" t="0" r="0" b="0"/>
                <wp:wrapNone/>
                <wp:docPr id="9131" name="Text Box 9131"/>
                <wp:cNvGraphicFramePr/>
                <a:graphic xmlns:a="http://schemas.openxmlformats.org/drawingml/2006/main">
                  <a:graphicData uri="http://schemas.microsoft.com/office/word/2010/wordprocessingShape">
                    <wps:wsp>
                      <wps:cNvSpPr txBox="1"/>
                      <wps:spPr>
                        <a:xfrm>
                          <a:off x="0" y="0"/>
                          <a:ext cx="5943600" cy="251460"/>
                        </a:xfrm>
                        <a:prstGeom prst="rect">
                          <a:avLst/>
                        </a:prstGeom>
                        <a:solidFill>
                          <a:prstClr val="white"/>
                        </a:solidFill>
                        <a:ln>
                          <a:noFill/>
                        </a:ln>
                        <a:effectLst/>
                      </wps:spPr>
                      <wps:txbx>
                        <w:txbxContent>
                          <w:p w14:paraId="0090CCFC" w14:textId="0B174CF0" w:rsidR="00FA11DD" w:rsidRPr="00B41B8D" w:rsidRDefault="00FA11DD" w:rsidP="00CC4B63">
                            <w:pPr>
                              <w:pStyle w:val="Caption"/>
                              <w:rPr>
                                <w:noProof/>
                              </w:rPr>
                            </w:pPr>
                            <w:bookmarkStart w:id="297" w:name="_Toc467151226"/>
                            <w:r>
                              <w:t xml:space="preserve">Figure </w:t>
                            </w:r>
                            <w:fldSimple w:instr=" SEQ Figure \* ARABIC ">
                              <w:r w:rsidR="0053144D">
                                <w:rPr>
                                  <w:noProof/>
                                </w:rPr>
                                <w:t>48</w:t>
                              </w:r>
                            </w:fldSimple>
                            <w:r>
                              <w:t xml:space="preserve">. </w:t>
                            </w:r>
                            <w:r w:rsidRPr="00D22288">
                              <w:t>Homestead Warehouse 1800 ft2</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39B2E" id="Text Box 9131" o:spid="_x0000_s2753" type="#_x0000_t202" style="position:absolute;left:0;text-align:left;margin-left:416.8pt;margin-top:532.9pt;width:468pt;height:19.8pt;z-index:2517053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" stroked="f">
                <v:textbox style="mso-fit-shape-to-text:t" inset="0,0,0,0">
                  <w:txbxContent>
                    <w:p w14:paraId="0090CCFC" w14:textId="0B174CF0" w:rsidR="00FA11DD" w:rsidRPr="00B41B8D" w:rsidRDefault="00FA11DD" w:rsidP="00CC4B63">
                      <w:pPr>
                        <w:pStyle w:val="Caption"/>
                        <w:rPr>
                          <w:noProof/>
                        </w:rPr>
                      </w:pPr>
                      <w:bookmarkStart w:id="298" w:name="_Toc467151226"/>
                      <w:r>
                        <w:t xml:space="preserve">Figure </w:t>
                      </w:r>
                      <w:fldSimple w:instr=" SEQ Figure \* ARABIC ">
                        <w:r w:rsidR="0053144D">
                          <w:rPr>
                            <w:noProof/>
                          </w:rPr>
                          <w:t>48</w:t>
                        </w:r>
                      </w:fldSimple>
                      <w:r>
                        <w:t xml:space="preserve">. </w:t>
                      </w:r>
                      <w:r w:rsidRPr="00D22288">
                        <w:t>Homestead Warehouse 1800 ft2</w:t>
                      </w:r>
                      <w:bookmarkEnd w:id="298"/>
                    </w:p>
                  </w:txbxContent>
                </v:textbox>
                <w10:wrap anchorx="margin"/>
              </v:shape>
            </w:pict>
          </mc:Fallback>
        </mc:AlternateContent>
      </w:r>
    </w:p>
    <w:p w14:paraId="5533F2E4" w14:textId="4F8ACB2D" w:rsidR="00680DE7" w:rsidRDefault="00680DE7" w:rsidP="00680DE7">
      <w:pPr>
        <w:rPr>
          <w:rFonts w:cs="Times New Roman"/>
          <w:szCs w:val="24"/>
          <w:vertAlign w:val="superscript"/>
        </w:rPr>
      </w:pPr>
      <w:r>
        <w:rPr>
          <w:noProof/>
        </w:rPr>
        <w:lastRenderedPageBreak/>
        <mc:AlternateContent>
          <mc:Choice Requires="wpg">
            <w:drawing>
              <wp:anchor distT="0" distB="0" distL="114300" distR="114300" simplePos="0" relativeHeight="251679744" behindDoc="0" locked="0" layoutInCell="1" allowOverlap="1" wp14:anchorId="6194D704" wp14:editId="4F899DDE">
                <wp:simplePos x="0" y="0"/>
                <wp:positionH relativeFrom="margin">
                  <wp:align>center</wp:align>
                </wp:positionH>
                <wp:positionV relativeFrom="margin">
                  <wp:align>center</wp:align>
                </wp:positionV>
                <wp:extent cx="5943600" cy="7130375"/>
                <wp:effectExtent l="0" t="0" r="0" b="0"/>
                <wp:wrapSquare wrapText="bothSides"/>
                <wp:docPr id="31" name="Group 3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7130375"/>
                          <a:chOff x="0" y="0"/>
                          <a:chExt cx="689" cy="692"/>
                        </a:xfrm>
                      </wpg:grpSpPr>
                      <wps:wsp>
                        <wps:cNvPr id="1472" name="AutoShape 3"/>
                        <wps:cNvSpPr>
                          <a:spLocks noChangeAspect="1" noChangeArrowheads="1" noTextEdit="1"/>
                        </wps:cNvSpPr>
                        <wps:spPr bwMode="auto">
                          <a:xfrm>
                            <a:off x="0" y="0"/>
                            <a:ext cx="689" cy="69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73" name="Freeform 1473"/>
                        <wps:cNvSpPr>
                          <a:spLocks noEditPoints="1"/>
                        </wps:cNvSpPr>
                        <wps:spPr bwMode="auto">
                          <a:xfrm>
                            <a:off x="35" y="35"/>
                            <a:ext cx="616" cy="616"/>
                          </a:xfrm>
                          <a:custGeom>
                            <a:avLst/>
                            <a:gdLst>
                              <a:gd name="T0" fmla="*/ 0 w 616"/>
                              <a:gd name="T1" fmla="*/ 0 h 616"/>
                              <a:gd name="T2" fmla="*/ 616 w 616"/>
                              <a:gd name="T3" fmla="*/ 0 h 616"/>
                              <a:gd name="T4" fmla="*/ 616 w 616"/>
                              <a:gd name="T5" fmla="*/ 616 h 616"/>
                              <a:gd name="T6" fmla="*/ 0 w 616"/>
                              <a:gd name="T7" fmla="*/ 616 h 616"/>
                              <a:gd name="T8" fmla="*/ 0 w 616"/>
                              <a:gd name="T9" fmla="*/ 0 h 616"/>
                              <a:gd name="T10" fmla="*/ 8 w 616"/>
                              <a:gd name="T11" fmla="*/ 8 h 616"/>
                              <a:gd name="T12" fmla="*/ 8 w 616"/>
                              <a:gd name="T13" fmla="*/ 608 h 616"/>
                              <a:gd name="T14" fmla="*/ 608 w 616"/>
                              <a:gd name="T15" fmla="*/ 608 h 616"/>
                              <a:gd name="T16" fmla="*/ 608 w 616"/>
                              <a:gd name="T17" fmla="*/ 8 h 616"/>
                              <a:gd name="T18" fmla="*/ 8 w 616"/>
                              <a:gd name="T19" fmla="*/ 8 h 6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16" h="616">
                                <a:moveTo>
                                  <a:pt x="0" y="0"/>
                                </a:moveTo>
                                <a:lnTo>
                                  <a:pt x="616" y="0"/>
                                </a:lnTo>
                                <a:lnTo>
                                  <a:pt x="616" y="616"/>
                                </a:lnTo>
                                <a:lnTo>
                                  <a:pt x="0" y="616"/>
                                </a:lnTo>
                                <a:lnTo>
                                  <a:pt x="0" y="0"/>
                                </a:lnTo>
                                <a:close/>
                                <a:moveTo>
                                  <a:pt x="8" y="8"/>
                                </a:moveTo>
                                <a:lnTo>
                                  <a:pt x="8" y="608"/>
                                </a:lnTo>
                                <a:lnTo>
                                  <a:pt x="608" y="608"/>
                                </a:lnTo>
                                <a:lnTo>
                                  <a:pt x="608" y="8"/>
                                </a:lnTo>
                                <a:lnTo>
                                  <a:pt x="8" y="8"/>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1474" name="Rectangle 1474"/>
                        <wps:cNvSpPr>
                          <a:spLocks noChangeArrowheads="1"/>
                        </wps:cNvSpPr>
                        <wps:spPr bwMode="auto">
                          <a:xfrm>
                            <a:off x="311" y="640"/>
                            <a:ext cx="118" cy="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1475" name="Freeform 1475"/>
                        <wps:cNvSpPr>
                          <a:spLocks/>
                        </wps:cNvSpPr>
                        <wps:spPr bwMode="auto">
                          <a:xfrm>
                            <a:off x="371" y="587"/>
                            <a:ext cx="58" cy="53"/>
                          </a:xfrm>
                          <a:custGeom>
                            <a:avLst/>
                            <a:gdLst>
                              <a:gd name="T0" fmla="*/ 58 w 58"/>
                              <a:gd name="T1" fmla="*/ 0 h 53"/>
                              <a:gd name="T2" fmla="*/ 57 w 58"/>
                              <a:gd name="T3" fmla="*/ 0 h 53"/>
                              <a:gd name="T4" fmla="*/ 55 w 58"/>
                              <a:gd name="T5" fmla="*/ 1 h 53"/>
                              <a:gd name="T6" fmla="*/ 53 w 58"/>
                              <a:gd name="T7" fmla="*/ 1 h 53"/>
                              <a:gd name="T8" fmla="*/ 51 w 58"/>
                              <a:gd name="T9" fmla="*/ 1 h 53"/>
                              <a:gd name="T10" fmla="*/ 49 w 58"/>
                              <a:gd name="T11" fmla="*/ 1 h 53"/>
                              <a:gd name="T12" fmla="*/ 47 w 58"/>
                              <a:gd name="T13" fmla="*/ 2 h 53"/>
                              <a:gd name="T14" fmla="*/ 45 w 58"/>
                              <a:gd name="T15" fmla="*/ 2 h 53"/>
                              <a:gd name="T16" fmla="*/ 44 w 58"/>
                              <a:gd name="T17" fmla="*/ 3 h 53"/>
                              <a:gd name="T18" fmla="*/ 42 w 58"/>
                              <a:gd name="T19" fmla="*/ 3 h 53"/>
                              <a:gd name="T20" fmla="*/ 40 w 58"/>
                              <a:gd name="T21" fmla="*/ 4 h 53"/>
                              <a:gd name="T22" fmla="*/ 39 w 58"/>
                              <a:gd name="T23" fmla="*/ 4 h 53"/>
                              <a:gd name="T24" fmla="*/ 37 w 58"/>
                              <a:gd name="T25" fmla="*/ 5 h 53"/>
                              <a:gd name="T26" fmla="*/ 36 w 58"/>
                              <a:gd name="T27" fmla="*/ 6 h 53"/>
                              <a:gd name="T28" fmla="*/ 34 w 58"/>
                              <a:gd name="T29" fmla="*/ 6 h 53"/>
                              <a:gd name="T30" fmla="*/ 33 w 58"/>
                              <a:gd name="T31" fmla="*/ 7 h 53"/>
                              <a:gd name="T32" fmla="*/ 31 w 58"/>
                              <a:gd name="T33" fmla="*/ 8 h 53"/>
                              <a:gd name="T34" fmla="*/ 30 w 58"/>
                              <a:gd name="T35" fmla="*/ 9 h 53"/>
                              <a:gd name="T36" fmla="*/ 28 w 58"/>
                              <a:gd name="T37" fmla="*/ 10 h 53"/>
                              <a:gd name="T38" fmla="*/ 27 w 58"/>
                              <a:gd name="T39" fmla="*/ 11 h 53"/>
                              <a:gd name="T40" fmla="*/ 26 w 58"/>
                              <a:gd name="T41" fmla="*/ 11 h 53"/>
                              <a:gd name="T42" fmla="*/ 24 w 58"/>
                              <a:gd name="T43" fmla="*/ 12 h 53"/>
                              <a:gd name="T44" fmla="*/ 23 w 58"/>
                              <a:gd name="T45" fmla="*/ 13 h 53"/>
                              <a:gd name="T46" fmla="*/ 22 w 58"/>
                              <a:gd name="T47" fmla="*/ 14 h 53"/>
                              <a:gd name="T48" fmla="*/ 21 w 58"/>
                              <a:gd name="T49" fmla="*/ 15 h 53"/>
                              <a:gd name="T50" fmla="*/ 19 w 58"/>
                              <a:gd name="T51" fmla="*/ 16 h 53"/>
                              <a:gd name="T52" fmla="*/ 18 w 58"/>
                              <a:gd name="T53" fmla="*/ 17 h 53"/>
                              <a:gd name="T54" fmla="*/ 17 w 58"/>
                              <a:gd name="T55" fmla="*/ 19 h 53"/>
                              <a:gd name="T56" fmla="*/ 16 w 58"/>
                              <a:gd name="T57" fmla="*/ 20 h 53"/>
                              <a:gd name="T58" fmla="*/ 15 w 58"/>
                              <a:gd name="T59" fmla="*/ 21 h 53"/>
                              <a:gd name="T60" fmla="*/ 14 w 58"/>
                              <a:gd name="T61" fmla="*/ 22 h 53"/>
                              <a:gd name="T62" fmla="*/ 13 w 58"/>
                              <a:gd name="T63" fmla="*/ 23 h 53"/>
                              <a:gd name="T64" fmla="*/ 12 w 58"/>
                              <a:gd name="T65" fmla="*/ 24 h 53"/>
                              <a:gd name="T66" fmla="*/ 11 w 58"/>
                              <a:gd name="T67" fmla="*/ 26 h 53"/>
                              <a:gd name="T68" fmla="*/ 10 w 58"/>
                              <a:gd name="T69" fmla="*/ 27 h 53"/>
                              <a:gd name="T70" fmla="*/ 9 w 58"/>
                              <a:gd name="T71" fmla="*/ 28 h 53"/>
                              <a:gd name="T72" fmla="*/ 8 w 58"/>
                              <a:gd name="T73" fmla="*/ 30 h 53"/>
                              <a:gd name="T74" fmla="*/ 7 w 58"/>
                              <a:gd name="T75" fmla="*/ 31 h 53"/>
                              <a:gd name="T76" fmla="*/ 7 w 58"/>
                              <a:gd name="T77" fmla="*/ 33 h 53"/>
                              <a:gd name="T78" fmla="*/ 6 w 58"/>
                              <a:gd name="T79" fmla="*/ 34 h 53"/>
                              <a:gd name="T80" fmla="*/ 5 w 58"/>
                              <a:gd name="T81" fmla="*/ 36 h 53"/>
                              <a:gd name="T82" fmla="*/ 4 w 58"/>
                              <a:gd name="T83" fmla="*/ 37 h 53"/>
                              <a:gd name="T84" fmla="*/ 3 w 58"/>
                              <a:gd name="T85" fmla="*/ 39 h 53"/>
                              <a:gd name="T86" fmla="*/ 3 w 58"/>
                              <a:gd name="T87" fmla="*/ 41 h 53"/>
                              <a:gd name="T88" fmla="*/ 2 w 58"/>
                              <a:gd name="T89" fmla="*/ 42 h 53"/>
                              <a:gd name="T90" fmla="*/ 2 w 58"/>
                              <a:gd name="T91" fmla="*/ 44 h 53"/>
                              <a:gd name="T92" fmla="*/ 1 w 58"/>
                              <a:gd name="T93" fmla="*/ 46 h 53"/>
                              <a:gd name="T94" fmla="*/ 1 w 58"/>
                              <a:gd name="T95" fmla="*/ 48 h 53"/>
                              <a:gd name="T96" fmla="*/ 0 w 58"/>
                              <a:gd name="T97" fmla="*/ 50 h 53"/>
                              <a:gd name="T98" fmla="*/ 0 w 58"/>
                              <a:gd name="T99" fmla="*/ 5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8" h="53">
                                <a:moveTo>
                                  <a:pt x="58" y="53"/>
                                </a:moveTo>
                                <a:lnTo>
                                  <a:pt x="58" y="0"/>
                                </a:lnTo>
                                <a:lnTo>
                                  <a:pt x="57" y="0"/>
                                </a:lnTo>
                                <a:lnTo>
                                  <a:pt x="57" y="0"/>
                                </a:lnTo>
                                <a:lnTo>
                                  <a:pt x="56" y="0"/>
                                </a:lnTo>
                                <a:lnTo>
                                  <a:pt x="55" y="1"/>
                                </a:lnTo>
                                <a:lnTo>
                                  <a:pt x="54" y="1"/>
                                </a:lnTo>
                                <a:lnTo>
                                  <a:pt x="53" y="1"/>
                                </a:lnTo>
                                <a:lnTo>
                                  <a:pt x="52" y="1"/>
                                </a:lnTo>
                                <a:lnTo>
                                  <a:pt x="51" y="1"/>
                                </a:lnTo>
                                <a:lnTo>
                                  <a:pt x="50" y="1"/>
                                </a:lnTo>
                                <a:lnTo>
                                  <a:pt x="49" y="1"/>
                                </a:lnTo>
                                <a:lnTo>
                                  <a:pt x="48" y="2"/>
                                </a:lnTo>
                                <a:lnTo>
                                  <a:pt x="47" y="2"/>
                                </a:lnTo>
                                <a:lnTo>
                                  <a:pt x="46" y="2"/>
                                </a:lnTo>
                                <a:lnTo>
                                  <a:pt x="45" y="2"/>
                                </a:lnTo>
                                <a:lnTo>
                                  <a:pt x="45" y="2"/>
                                </a:lnTo>
                                <a:lnTo>
                                  <a:pt x="44" y="3"/>
                                </a:lnTo>
                                <a:lnTo>
                                  <a:pt x="43" y="3"/>
                                </a:lnTo>
                                <a:lnTo>
                                  <a:pt x="42" y="3"/>
                                </a:lnTo>
                                <a:lnTo>
                                  <a:pt x="41" y="3"/>
                                </a:lnTo>
                                <a:lnTo>
                                  <a:pt x="40" y="4"/>
                                </a:lnTo>
                                <a:lnTo>
                                  <a:pt x="40" y="4"/>
                                </a:lnTo>
                                <a:lnTo>
                                  <a:pt x="39" y="4"/>
                                </a:lnTo>
                                <a:lnTo>
                                  <a:pt x="38" y="5"/>
                                </a:lnTo>
                                <a:lnTo>
                                  <a:pt x="37" y="5"/>
                                </a:lnTo>
                                <a:lnTo>
                                  <a:pt x="36" y="5"/>
                                </a:lnTo>
                                <a:lnTo>
                                  <a:pt x="36" y="6"/>
                                </a:lnTo>
                                <a:lnTo>
                                  <a:pt x="35" y="6"/>
                                </a:lnTo>
                                <a:lnTo>
                                  <a:pt x="34" y="6"/>
                                </a:lnTo>
                                <a:lnTo>
                                  <a:pt x="33" y="7"/>
                                </a:lnTo>
                                <a:lnTo>
                                  <a:pt x="33" y="7"/>
                                </a:lnTo>
                                <a:lnTo>
                                  <a:pt x="32" y="8"/>
                                </a:lnTo>
                                <a:lnTo>
                                  <a:pt x="31" y="8"/>
                                </a:lnTo>
                                <a:lnTo>
                                  <a:pt x="31" y="8"/>
                                </a:lnTo>
                                <a:lnTo>
                                  <a:pt x="30" y="9"/>
                                </a:lnTo>
                                <a:lnTo>
                                  <a:pt x="29" y="9"/>
                                </a:lnTo>
                                <a:lnTo>
                                  <a:pt x="28" y="10"/>
                                </a:lnTo>
                                <a:lnTo>
                                  <a:pt x="28" y="10"/>
                                </a:lnTo>
                                <a:lnTo>
                                  <a:pt x="27" y="11"/>
                                </a:lnTo>
                                <a:lnTo>
                                  <a:pt x="27" y="11"/>
                                </a:lnTo>
                                <a:lnTo>
                                  <a:pt x="26" y="11"/>
                                </a:lnTo>
                                <a:lnTo>
                                  <a:pt x="25" y="12"/>
                                </a:lnTo>
                                <a:lnTo>
                                  <a:pt x="24" y="12"/>
                                </a:lnTo>
                                <a:lnTo>
                                  <a:pt x="24" y="13"/>
                                </a:lnTo>
                                <a:lnTo>
                                  <a:pt x="23" y="13"/>
                                </a:lnTo>
                                <a:lnTo>
                                  <a:pt x="23" y="14"/>
                                </a:lnTo>
                                <a:lnTo>
                                  <a:pt x="22" y="14"/>
                                </a:lnTo>
                                <a:lnTo>
                                  <a:pt x="21" y="15"/>
                                </a:lnTo>
                                <a:lnTo>
                                  <a:pt x="21" y="15"/>
                                </a:lnTo>
                                <a:lnTo>
                                  <a:pt x="20" y="16"/>
                                </a:lnTo>
                                <a:lnTo>
                                  <a:pt x="19" y="16"/>
                                </a:lnTo>
                                <a:lnTo>
                                  <a:pt x="19" y="17"/>
                                </a:lnTo>
                                <a:lnTo>
                                  <a:pt x="18" y="17"/>
                                </a:lnTo>
                                <a:lnTo>
                                  <a:pt x="18" y="18"/>
                                </a:lnTo>
                                <a:lnTo>
                                  <a:pt x="17" y="19"/>
                                </a:lnTo>
                                <a:lnTo>
                                  <a:pt x="17" y="19"/>
                                </a:lnTo>
                                <a:lnTo>
                                  <a:pt x="16" y="20"/>
                                </a:lnTo>
                                <a:lnTo>
                                  <a:pt x="16" y="20"/>
                                </a:lnTo>
                                <a:lnTo>
                                  <a:pt x="15" y="21"/>
                                </a:lnTo>
                                <a:lnTo>
                                  <a:pt x="15" y="21"/>
                                </a:lnTo>
                                <a:lnTo>
                                  <a:pt x="14" y="22"/>
                                </a:lnTo>
                                <a:lnTo>
                                  <a:pt x="13" y="23"/>
                                </a:lnTo>
                                <a:lnTo>
                                  <a:pt x="13" y="23"/>
                                </a:lnTo>
                                <a:lnTo>
                                  <a:pt x="12" y="24"/>
                                </a:lnTo>
                                <a:lnTo>
                                  <a:pt x="12" y="24"/>
                                </a:lnTo>
                                <a:lnTo>
                                  <a:pt x="11" y="25"/>
                                </a:lnTo>
                                <a:lnTo>
                                  <a:pt x="11" y="26"/>
                                </a:lnTo>
                                <a:lnTo>
                                  <a:pt x="11" y="27"/>
                                </a:lnTo>
                                <a:lnTo>
                                  <a:pt x="10" y="27"/>
                                </a:lnTo>
                                <a:lnTo>
                                  <a:pt x="10" y="28"/>
                                </a:lnTo>
                                <a:lnTo>
                                  <a:pt x="9" y="28"/>
                                </a:lnTo>
                                <a:lnTo>
                                  <a:pt x="9" y="29"/>
                                </a:lnTo>
                                <a:lnTo>
                                  <a:pt x="8" y="30"/>
                                </a:lnTo>
                                <a:lnTo>
                                  <a:pt x="8" y="31"/>
                                </a:lnTo>
                                <a:lnTo>
                                  <a:pt x="7" y="31"/>
                                </a:lnTo>
                                <a:lnTo>
                                  <a:pt x="7" y="32"/>
                                </a:lnTo>
                                <a:lnTo>
                                  <a:pt x="7" y="33"/>
                                </a:lnTo>
                                <a:lnTo>
                                  <a:pt x="6" y="34"/>
                                </a:lnTo>
                                <a:lnTo>
                                  <a:pt x="6" y="34"/>
                                </a:lnTo>
                                <a:lnTo>
                                  <a:pt x="5" y="35"/>
                                </a:lnTo>
                                <a:lnTo>
                                  <a:pt x="5" y="36"/>
                                </a:lnTo>
                                <a:lnTo>
                                  <a:pt x="5" y="37"/>
                                </a:lnTo>
                                <a:lnTo>
                                  <a:pt x="4" y="37"/>
                                </a:lnTo>
                                <a:lnTo>
                                  <a:pt x="4" y="38"/>
                                </a:lnTo>
                                <a:lnTo>
                                  <a:pt x="3" y="39"/>
                                </a:lnTo>
                                <a:lnTo>
                                  <a:pt x="3" y="40"/>
                                </a:lnTo>
                                <a:lnTo>
                                  <a:pt x="3" y="41"/>
                                </a:lnTo>
                                <a:lnTo>
                                  <a:pt x="3" y="41"/>
                                </a:lnTo>
                                <a:lnTo>
                                  <a:pt x="2" y="42"/>
                                </a:lnTo>
                                <a:lnTo>
                                  <a:pt x="2" y="43"/>
                                </a:lnTo>
                                <a:lnTo>
                                  <a:pt x="2" y="44"/>
                                </a:lnTo>
                                <a:lnTo>
                                  <a:pt x="1" y="45"/>
                                </a:lnTo>
                                <a:lnTo>
                                  <a:pt x="1" y="46"/>
                                </a:lnTo>
                                <a:lnTo>
                                  <a:pt x="1" y="47"/>
                                </a:lnTo>
                                <a:lnTo>
                                  <a:pt x="1" y="48"/>
                                </a:lnTo>
                                <a:lnTo>
                                  <a:pt x="0" y="49"/>
                                </a:lnTo>
                                <a:lnTo>
                                  <a:pt x="0" y="50"/>
                                </a:lnTo>
                                <a:lnTo>
                                  <a:pt x="0" y="51"/>
                                </a:lnTo>
                                <a:lnTo>
                                  <a:pt x="0" y="52"/>
                                </a:lnTo>
                                <a:lnTo>
                                  <a:pt x="0" y="53"/>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1476" name="Freeform 1476"/>
                        <wps:cNvSpPr>
                          <a:spLocks/>
                        </wps:cNvSpPr>
                        <wps:spPr bwMode="auto">
                          <a:xfrm>
                            <a:off x="311" y="587"/>
                            <a:ext cx="59" cy="53"/>
                          </a:xfrm>
                          <a:custGeom>
                            <a:avLst/>
                            <a:gdLst>
                              <a:gd name="T0" fmla="*/ 0 w 59"/>
                              <a:gd name="T1" fmla="*/ 0 h 53"/>
                              <a:gd name="T2" fmla="*/ 2 w 59"/>
                              <a:gd name="T3" fmla="*/ 0 h 53"/>
                              <a:gd name="T4" fmla="*/ 4 w 59"/>
                              <a:gd name="T5" fmla="*/ 1 h 53"/>
                              <a:gd name="T6" fmla="*/ 6 w 59"/>
                              <a:gd name="T7" fmla="*/ 1 h 53"/>
                              <a:gd name="T8" fmla="*/ 8 w 59"/>
                              <a:gd name="T9" fmla="*/ 1 h 53"/>
                              <a:gd name="T10" fmla="*/ 10 w 59"/>
                              <a:gd name="T11" fmla="*/ 1 h 53"/>
                              <a:gd name="T12" fmla="*/ 12 w 59"/>
                              <a:gd name="T13" fmla="*/ 2 h 53"/>
                              <a:gd name="T14" fmla="*/ 13 w 59"/>
                              <a:gd name="T15" fmla="*/ 2 h 53"/>
                              <a:gd name="T16" fmla="*/ 15 w 59"/>
                              <a:gd name="T17" fmla="*/ 3 h 53"/>
                              <a:gd name="T18" fmla="*/ 17 w 59"/>
                              <a:gd name="T19" fmla="*/ 3 h 53"/>
                              <a:gd name="T20" fmla="*/ 18 w 59"/>
                              <a:gd name="T21" fmla="*/ 4 h 53"/>
                              <a:gd name="T22" fmla="*/ 20 w 59"/>
                              <a:gd name="T23" fmla="*/ 4 h 53"/>
                              <a:gd name="T24" fmla="*/ 22 w 59"/>
                              <a:gd name="T25" fmla="*/ 5 h 53"/>
                              <a:gd name="T26" fmla="*/ 23 w 59"/>
                              <a:gd name="T27" fmla="*/ 6 h 53"/>
                              <a:gd name="T28" fmla="*/ 25 w 59"/>
                              <a:gd name="T29" fmla="*/ 6 h 53"/>
                              <a:gd name="T30" fmla="*/ 26 w 59"/>
                              <a:gd name="T31" fmla="*/ 7 h 53"/>
                              <a:gd name="T32" fmla="*/ 28 w 59"/>
                              <a:gd name="T33" fmla="*/ 8 h 53"/>
                              <a:gd name="T34" fmla="*/ 29 w 59"/>
                              <a:gd name="T35" fmla="*/ 9 h 53"/>
                              <a:gd name="T36" fmla="*/ 30 w 59"/>
                              <a:gd name="T37" fmla="*/ 10 h 53"/>
                              <a:gd name="T38" fmla="*/ 32 w 59"/>
                              <a:gd name="T39" fmla="*/ 11 h 53"/>
                              <a:gd name="T40" fmla="*/ 33 w 59"/>
                              <a:gd name="T41" fmla="*/ 11 h 53"/>
                              <a:gd name="T42" fmla="*/ 34 w 59"/>
                              <a:gd name="T43" fmla="*/ 12 h 53"/>
                              <a:gd name="T44" fmla="*/ 36 w 59"/>
                              <a:gd name="T45" fmla="*/ 13 h 53"/>
                              <a:gd name="T46" fmla="*/ 37 w 59"/>
                              <a:gd name="T47" fmla="*/ 14 h 53"/>
                              <a:gd name="T48" fmla="*/ 38 w 59"/>
                              <a:gd name="T49" fmla="*/ 15 h 53"/>
                              <a:gd name="T50" fmla="*/ 39 w 59"/>
                              <a:gd name="T51" fmla="*/ 16 h 53"/>
                              <a:gd name="T52" fmla="*/ 41 w 59"/>
                              <a:gd name="T53" fmla="*/ 17 h 53"/>
                              <a:gd name="T54" fmla="*/ 42 w 59"/>
                              <a:gd name="T55" fmla="*/ 19 h 53"/>
                              <a:gd name="T56" fmla="*/ 43 w 59"/>
                              <a:gd name="T57" fmla="*/ 20 h 53"/>
                              <a:gd name="T58" fmla="*/ 44 w 59"/>
                              <a:gd name="T59" fmla="*/ 21 h 53"/>
                              <a:gd name="T60" fmla="*/ 45 w 59"/>
                              <a:gd name="T61" fmla="*/ 22 h 53"/>
                              <a:gd name="T62" fmla="*/ 46 w 59"/>
                              <a:gd name="T63" fmla="*/ 23 h 53"/>
                              <a:gd name="T64" fmla="*/ 47 w 59"/>
                              <a:gd name="T65" fmla="*/ 24 h 53"/>
                              <a:gd name="T66" fmla="*/ 48 w 59"/>
                              <a:gd name="T67" fmla="*/ 26 h 53"/>
                              <a:gd name="T68" fmla="*/ 49 w 59"/>
                              <a:gd name="T69" fmla="*/ 27 h 53"/>
                              <a:gd name="T70" fmla="*/ 50 w 59"/>
                              <a:gd name="T71" fmla="*/ 28 h 53"/>
                              <a:gd name="T72" fmla="*/ 51 w 59"/>
                              <a:gd name="T73" fmla="*/ 30 h 53"/>
                              <a:gd name="T74" fmla="*/ 52 w 59"/>
                              <a:gd name="T75" fmla="*/ 31 h 53"/>
                              <a:gd name="T76" fmla="*/ 52 w 59"/>
                              <a:gd name="T77" fmla="*/ 33 h 53"/>
                              <a:gd name="T78" fmla="*/ 53 w 59"/>
                              <a:gd name="T79" fmla="*/ 34 h 53"/>
                              <a:gd name="T80" fmla="*/ 54 w 59"/>
                              <a:gd name="T81" fmla="*/ 36 h 53"/>
                              <a:gd name="T82" fmla="*/ 55 w 59"/>
                              <a:gd name="T83" fmla="*/ 37 h 53"/>
                              <a:gd name="T84" fmla="*/ 55 w 59"/>
                              <a:gd name="T85" fmla="*/ 39 h 53"/>
                              <a:gd name="T86" fmla="*/ 56 w 59"/>
                              <a:gd name="T87" fmla="*/ 41 h 53"/>
                              <a:gd name="T88" fmla="*/ 57 w 59"/>
                              <a:gd name="T89" fmla="*/ 42 h 53"/>
                              <a:gd name="T90" fmla="*/ 57 w 59"/>
                              <a:gd name="T91" fmla="*/ 44 h 53"/>
                              <a:gd name="T92" fmla="*/ 58 w 59"/>
                              <a:gd name="T93" fmla="*/ 46 h 53"/>
                              <a:gd name="T94" fmla="*/ 58 w 59"/>
                              <a:gd name="T95" fmla="*/ 48 h 53"/>
                              <a:gd name="T96" fmla="*/ 59 w 59"/>
                              <a:gd name="T97" fmla="*/ 50 h 53"/>
                              <a:gd name="T98" fmla="*/ 59 w 59"/>
                              <a:gd name="T99" fmla="*/ 5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9" h="53">
                                <a:moveTo>
                                  <a:pt x="0" y="53"/>
                                </a:moveTo>
                                <a:lnTo>
                                  <a:pt x="0" y="0"/>
                                </a:lnTo>
                                <a:lnTo>
                                  <a:pt x="1" y="0"/>
                                </a:lnTo>
                                <a:lnTo>
                                  <a:pt x="2" y="0"/>
                                </a:lnTo>
                                <a:lnTo>
                                  <a:pt x="3" y="0"/>
                                </a:lnTo>
                                <a:lnTo>
                                  <a:pt x="4" y="1"/>
                                </a:lnTo>
                                <a:lnTo>
                                  <a:pt x="5" y="1"/>
                                </a:lnTo>
                                <a:lnTo>
                                  <a:pt x="6" y="1"/>
                                </a:lnTo>
                                <a:lnTo>
                                  <a:pt x="7" y="1"/>
                                </a:lnTo>
                                <a:lnTo>
                                  <a:pt x="8" y="1"/>
                                </a:lnTo>
                                <a:lnTo>
                                  <a:pt x="9" y="1"/>
                                </a:lnTo>
                                <a:lnTo>
                                  <a:pt x="10" y="1"/>
                                </a:lnTo>
                                <a:lnTo>
                                  <a:pt x="11" y="2"/>
                                </a:lnTo>
                                <a:lnTo>
                                  <a:pt x="12" y="2"/>
                                </a:lnTo>
                                <a:lnTo>
                                  <a:pt x="13" y="2"/>
                                </a:lnTo>
                                <a:lnTo>
                                  <a:pt x="13" y="2"/>
                                </a:lnTo>
                                <a:lnTo>
                                  <a:pt x="14" y="2"/>
                                </a:lnTo>
                                <a:lnTo>
                                  <a:pt x="15" y="3"/>
                                </a:lnTo>
                                <a:lnTo>
                                  <a:pt x="16" y="3"/>
                                </a:lnTo>
                                <a:lnTo>
                                  <a:pt x="17" y="3"/>
                                </a:lnTo>
                                <a:lnTo>
                                  <a:pt x="18" y="4"/>
                                </a:lnTo>
                                <a:lnTo>
                                  <a:pt x="18" y="4"/>
                                </a:lnTo>
                                <a:lnTo>
                                  <a:pt x="19" y="4"/>
                                </a:lnTo>
                                <a:lnTo>
                                  <a:pt x="20" y="4"/>
                                </a:lnTo>
                                <a:lnTo>
                                  <a:pt x="21" y="5"/>
                                </a:lnTo>
                                <a:lnTo>
                                  <a:pt x="22" y="5"/>
                                </a:lnTo>
                                <a:lnTo>
                                  <a:pt x="22" y="5"/>
                                </a:lnTo>
                                <a:lnTo>
                                  <a:pt x="23" y="6"/>
                                </a:lnTo>
                                <a:lnTo>
                                  <a:pt x="24" y="6"/>
                                </a:lnTo>
                                <a:lnTo>
                                  <a:pt x="25" y="6"/>
                                </a:lnTo>
                                <a:lnTo>
                                  <a:pt x="25" y="7"/>
                                </a:lnTo>
                                <a:lnTo>
                                  <a:pt x="26" y="7"/>
                                </a:lnTo>
                                <a:lnTo>
                                  <a:pt x="27" y="8"/>
                                </a:lnTo>
                                <a:lnTo>
                                  <a:pt x="28" y="8"/>
                                </a:lnTo>
                                <a:lnTo>
                                  <a:pt x="28" y="8"/>
                                </a:lnTo>
                                <a:lnTo>
                                  <a:pt x="29" y="9"/>
                                </a:lnTo>
                                <a:lnTo>
                                  <a:pt x="30" y="9"/>
                                </a:lnTo>
                                <a:lnTo>
                                  <a:pt x="30" y="10"/>
                                </a:lnTo>
                                <a:lnTo>
                                  <a:pt x="31" y="10"/>
                                </a:lnTo>
                                <a:lnTo>
                                  <a:pt x="32" y="11"/>
                                </a:lnTo>
                                <a:lnTo>
                                  <a:pt x="32" y="11"/>
                                </a:lnTo>
                                <a:lnTo>
                                  <a:pt x="33" y="11"/>
                                </a:lnTo>
                                <a:lnTo>
                                  <a:pt x="34" y="12"/>
                                </a:lnTo>
                                <a:lnTo>
                                  <a:pt x="34" y="12"/>
                                </a:lnTo>
                                <a:lnTo>
                                  <a:pt x="35" y="13"/>
                                </a:lnTo>
                                <a:lnTo>
                                  <a:pt x="36" y="13"/>
                                </a:lnTo>
                                <a:lnTo>
                                  <a:pt x="36" y="14"/>
                                </a:lnTo>
                                <a:lnTo>
                                  <a:pt x="37" y="14"/>
                                </a:lnTo>
                                <a:lnTo>
                                  <a:pt x="37" y="15"/>
                                </a:lnTo>
                                <a:lnTo>
                                  <a:pt x="38" y="15"/>
                                </a:lnTo>
                                <a:lnTo>
                                  <a:pt x="39" y="16"/>
                                </a:lnTo>
                                <a:lnTo>
                                  <a:pt x="39" y="16"/>
                                </a:lnTo>
                                <a:lnTo>
                                  <a:pt x="40" y="17"/>
                                </a:lnTo>
                                <a:lnTo>
                                  <a:pt x="41" y="17"/>
                                </a:lnTo>
                                <a:lnTo>
                                  <a:pt x="41" y="18"/>
                                </a:lnTo>
                                <a:lnTo>
                                  <a:pt x="42" y="19"/>
                                </a:lnTo>
                                <a:lnTo>
                                  <a:pt x="42" y="19"/>
                                </a:lnTo>
                                <a:lnTo>
                                  <a:pt x="43" y="20"/>
                                </a:lnTo>
                                <a:lnTo>
                                  <a:pt x="43" y="20"/>
                                </a:lnTo>
                                <a:lnTo>
                                  <a:pt x="44" y="21"/>
                                </a:lnTo>
                                <a:lnTo>
                                  <a:pt x="44" y="21"/>
                                </a:lnTo>
                                <a:lnTo>
                                  <a:pt x="45" y="22"/>
                                </a:lnTo>
                                <a:lnTo>
                                  <a:pt x="46" y="23"/>
                                </a:lnTo>
                                <a:lnTo>
                                  <a:pt x="46" y="23"/>
                                </a:lnTo>
                                <a:lnTo>
                                  <a:pt x="46" y="24"/>
                                </a:lnTo>
                                <a:lnTo>
                                  <a:pt x="47" y="24"/>
                                </a:lnTo>
                                <a:lnTo>
                                  <a:pt x="47" y="25"/>
                                </a:lnTo>
                                <a:lnTo>
                                  <a:pt x="48" y="26"/>
                                </a:lnTo>
                                <a:lnTo>
                                  <a:pt x="48" y="27"/>
                                </a:lnTo>
                                <a:lnTo>
                                  <a:pt x="49" y="27"/>
                                </a:lnTo>
                                <a:lnTo>
                                  <a:pt x="49" y="28"/>
                                </a:lnTo>
                                <a:lnTo>
                                  <a:pt x="50" y="28"/>
                                </a:lnTo>
                                <a:lnTo>
                                  <a:pt x="50" y="29"/>
                                </a:lnTo>
                                <a:lnTo>
                                  <a:pt x="51" y="30"/>
                                </a:lnTo>
                                <a:lnTo>
                                  <a:pt x="51" y="31"/>
                                </a:lnTo>
                                <a:lnTo>
                                  <a:pt x="52" y="31"/>
                                </a:lnTo>
                                <a:lnTo>
                                  <a:pt x="52" y="32"/>
                                </a:lnTo>
                                <a:lnTo>
                                  <a:pt x="52" y="33"/>
                                </a:lnTo>
                                <a:lnTo>
                                  <a:pt x="53" y="34"/>
                                </a:lnTo>
                                <a:lnTo>
                                  <a:pt x="53" y="34"/>
                                </a:lnTo>
                                <a:lnTo>
                                  <a:pt x="54" y="35"/>
                                </a:lnTo>
                                <a:lnTo>
                                  <a:pt x="54" y="36"/>
                                </a:lnTo>
                                <a:lnTo>
                                  <a:pt x="54" y="37"/>
                                </a:lnTo>
                                <a:lnTo>
                                  <a:pt x="55" y="37"/>
                                </a:lnTo>
                                <a:lnTo>
                                  <a:pt x="55" y="38"/>
                                </a:lnTo>
                                <a:lnTo>
                                  <a:pt x="55" y="39"/>
                                </a:lnTo>
                                <a:lnTo>
                                  <a:pt x="56" y="40"/>
                                </a:lnTo>
                                <a:lnTo>
                                  <a:pt x="56" y="41"/>
                                </a:lnTo>
                                <a:lnTo>
                                  <a:pt x="56" y="41"/>
                                </a:lnTo>
                                <a:lnTo>
                                  <a:pt x="57" y="42"/>
                                </a:lnTo>
                                <a:lnTo>
                                  <a:pt x="57" y="43"/>
                                </a:lnTo>
                                <a:lnTo>
                                  <a:pt x="57" y="44"/>
                                </a:lnTo>
                                <a:lnTo>
                                  <a:pt x="58" y="45"/>
                                </a:lnTo>
                                <a:lnTo>
                                  <a:pt x="58" y="46"/>
                                </a:lnTo>
                                <a:lnTo>
                                  <a:pt x="58" y="47"/>
                                </a:lnTo>
                                <a:lnTo>
                                  <a:pt x="58" y="48"/>
                                </a:lnTo>
                                <a:lnTo>
                                  <a:pt x="59" y="49"/>
                                </a:lnTo>
                                <a:lnTo>
                                  <a:pt x="59" y="50"/>
                                </a:lnTo>
                                <a:lnTo>
                                  <a:pt x="59" y="51"/>
                                </a:lnTo>
                                <a:lnTo>
                                  <a:pt x="59" y="52"/>
                                </a:lnTo>
                                <a:lnTo>
                                  <a:pt x="59" y="53"/>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56" name="Freeform 256"/>
                        <wps:cNvSpPr>
                          <a:spLocks/>
                        </wps:cNvSpPr>
                        <wps:spPr bwMode="auto">
                          <a:xfrm>
                            <a:off x="500" y="131"/>
                            <a:ext cx="142" cy="294"/>
                          </a:xfrm>
                          <a:custGeom>
                            <a:avLst/>
                            <a:gdLst>
                              <a:gd name="T0" fmla="*/ 31 w 142"/>
                              <a:gd name="T1" fmla="*/ 291 h 294"/>
                              <a:gd name="T2" fmla="*/ 28 w 142"/>
                              <a:gd name="T3" fmla="*/ 285 h 294"/>
                              <a:gd name="T4" fmla="*/ 26 w 142"/>
                              <a:gd name="T5" fmla="*/ 279 h 294"/>
                              <a:gd name="T6" fmla="*/ 23 w 142"/>
                              <a:gd name="T7" fmla="*/ 273 h 294"/>
                              <a:gd name="T8" fmla="*/ 21 w 142"/>
                              <a:gd name="T9" fmla="*/ 267 h 294"/>
                              <a:gd name="T10" fmla="*/ 19 w 142"/>
                              <a:gd name="T11" fmla="*/ 261 h 294"/>
                              <a:gd name="T12" fmla="*/ 17 w 142"/>
                              <a:gd name="T13" fmla="*/ 255 h 294"/>
                              <a:gd name="T14" fmla="*/ 15 w 142"/>
                              <a:gd name="T15" fmla="*/ 249 h 294"/>
                              <a:gd name="T16" fmla="*/ 13 w 142"/>
                              <a:gd name="T17" fmla="*/ 244 h 294"/>
                              <a:gd name="T18" fmla="*/ 11 w 142"/>
                              <a:gd name="T19" fmla="*/ 238 h 294"/>
                              <a:gd name="T20" fmla="*/ 10 w 142"/>
                              <a:gd name="T21" fmla="*/ 232 h 294"/>
                              <a:gd name="T22" fmla="*/ 8 w 142"/>
                              <a:gd name="T23" fmla="*/ 226 h 294"/>
                              <a:gd name="T24" fmla="*/ 7 w 142"/>
                              <a:gd name="T25" fmla="*/ 220 h 294"/>
                              <a:gd name="T26" fmla="*/ 6 w 142"/>
                              <a:gd name="T27" fmla="*/ 214 h 294"/>
                              <a:gd name="T28" fmla="*/ 5 w 142"/>
                              <a:gd name="T29" fmla="*/ 208 h 294"/>
                              <a:gd name="T30" fmla="*/ 4 w 142"/>
                              <a:gd name="T31" fmla="*/ 202 h 294"/>
                              <a:gd name="T32" fmla="*/ 3 w 142"/>
                              <a:gd name="T33" fmla="*/ 196 h 294"/>
                              <a:gd name="T34" fmla="*/ 2 w 142"/>
                              <a:gd name="T35" fmla="*/ 190 h 294"/>
                              <a:gd name="T36" fmla="*/ 2 w 142"/>
                              <a:gd name="T37" fmla="*/ 184 h 294"/>
                              <a:gd name="T38" fmla="*/ 1 w 142"/>
                              <a:gd name="T39" fmla="*/ 178 h 294"/>
                              <a:gd name="T40" fmla="*/ 1 w 142"/>
                              <a:gd name="T41" fmla="*/ 172 h 294"/>
                              <a:gd name="T42" fmla="*/ 0 w 142"/>
                              <a:gd name="T43" fmla="*/ 166 h 294"/>
                              <a:gd name="T44" fmla="*/ 0 w 142"/>
                              <a:gd name="T45" fmla="*/ 160 h 294"/>
                              <a:gd name="T46" fmla="*/ 0 w 142"/>
                              <a:gd name="T47" fmla="*/ 154 h 294"/>
                              <a:gd name="T48" fmla="*/ 0 w 142"/>
                              <a:gd name="T49" fmla="*/ 148 h 294"/>
                              <a:gd name="T50" fmla="*/ 0 w 142"/>
                              <a:gd name="T51" fmla="*/ 143 h 294"/>
                              <a:gd name="T52" fmla="*/ 0 w 142"/>
                              <a:gd name="T53" fmla="*/ 137 h 294"/>
                              <a:gd name="T54" fmla="*/ 0 w 142"/>
                              <a:gd name="T55" fmla="*/ 131 h 294"/>
                              <a:gd name="T56" fmla="*/ 0 w 142"/>
                              <a:gd name="T57" fmla="*/ 125 h 294"/>
                              <a:gd name="T58" fmla="*/ 1 w 142"/>
                              <a:gd name="T59" fmla="*/ 119 h 294"/>
                              <a:gd name="T60" fmla="*/ 1 w 142"/>
                              <a:gd name="T61" fmla="*/ 113 h 294"/>
                              <a:gd name="T62" fmla="*/ 2 w 142"/>
                              <a:gd name="T63" fmla="*/ 107 h 294"/>
                              <a:gd name="T64" fmla="*/ 3 w 142"/>
                              <a:gd name="T65" fmla="*/ 101 h 294"/>
                              <a:gd name="T66" fmla="*/ 3 w 142"/>
                              <a:gd name="T67" fmla="*/ 95 h 294"/>
                              <a:gd name="T68" fmla="*/ 4 w 142"/>
                              <a:gd name="T69" fmla="*/ 89 h 294"/>
                              <a:gd name="T70" fmla="*/ 5 w 142"/>
                              <a:gd name="T71" fmla="*/ 83 h 294"/>
                              <a:gd name="T72" fmla="*/ 6 w 142"/>
                              <a:gd name="T73" fmla="*/ 77 h 294"/>
                              <a:gd name="T74" fmla="*/ 8 w 142"/>
                              <a:gd name="T75" fmla="*/ 71 h 294"/>
                              <a:gd name="T76" fmla="*/ 9 w 142"/>
                              <a:gd name="T77" fmla="*/ 65 h 294"/>
                              <a:gd name="T78" fmla="*/ 10 w 142"/>
                              <a:gd name="T79" fmla="*/ 59 h 294"/>
                              <a:gd name="T80" fmla="*/ 12 w 142"/>
                              <a:gd name="T81" fmla="*/ 53 h 294"/>
                              <a:gd name="T82" fmla="*/ 14 w 142"/>
                              <a:gd name="T83" fmla="*/ 48 h 294"/>
                              <a:gd name="T84" fmla="*/ 16 w 142"/>
                              <a:gd name="T85" fmla="*/ 42 h 294"/>
                              <a:gd name="T86" fmla="*/ 18 w 142"/>
                              <a:gd name="T87" fmla="*/ 36 h 294"/>
                              <a:gd name="T88" fmla="*/ 20 w 142"/>
                              <a:gd name="T89" fmla="*/ 30 h 294"/>
                              <a:gd name="T90" fmla="*/ 22 w 142"/>
                              <a:gd name="T91" fmla="*/ 24 h 294"/>
                              <a:gd name="T92" fmla="*/ 24 w 142"/>
                              <a:gd name="T93" fmla="*/ 18 h 294"/>
                              <a:gd name="T94" fmla="*/ 27 w 142"/>
                              <a:gd name="T95" fmla="*/ 12 h 294"/>
                              <a:gd name="T96" fmla="*/ 30 w 142"/>
                              <a:gd name="T97" fmla="*/ 6 h 294"/>
                              <a:gd name="T98" fmla="*/ 33 w 142"/>
                              <a:gd name="T99" fmla="*/ 0 h 294"/>
                              <a:gd name="T100" fmla="*/ 142 w 142"/>
                              <a:gd name="T101" fmla="*/ 294 h 2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42" h="294">
                                <a:moveTo>
                                  <a:pt x="33" y="294"/>
                                </a:moveTo>
                                <a:lnTo>
                                  <a:pt x="31" y="291"/>
                                </a:lnTo>
                                <a:lnTo>
                                  <a:pt x="30" y="288"/>
                                </a:lnTo>
                                <a:lnTo>
                                  <a:pt x="28" y="285"/>
                                </a:lnTo>
                                <a:lnTo>
                                  <a:pt x="27" y="282"/>
                                </a:lnTo>
                                <a:lnTo>
                                  <a:pt x="26" y="279"/>
                                </a:lnTo>
                                <a:lnTo>
                                  <a:pt x="24" y="276"/>
                                </a:lnTo>
                                <a:lnTo>
                                  <a:pt x="23" y="273"/>
                                </a:lnTo>
                                <a:lnTo>
                                  <a:pt x="22" y="270"/>
                                </a:lnTo>
                                <a:lnTo>
                                  <a:pt x="21" y="267"/>
                                </a:lnTo>
                                <a:lnTo>
                                  <a:pt x="20" y="264"/>
                                </a:lnTo>
                                <a:lnTo>
                                  <a:pt x="19" y="261"/>
                                </a:lnTo>
                                <a:lnTo>
                                  <a:pt x="18" y="258"/>
                                </a:lnTo>
                                <a:lnTo>
                                  <a:pt x="17" y="255"/>
                                </a:lnTo>
                                <a:lnTo>
                                  <a:pt x="16" y="252"/>
                                </a:lnTo>
                                <a:lnTo>
                                  <a:pt x="15" y="249"/>
                                </a:lnTo>
                                <a:lnTo>
                                  <a:pt x="14" y="246"/>
                                </a:lnTo>
                                <a:lnTo>
                                  <a:pt x="13" y="244"/>
                                </a:lnTo>
                                <a:lnTo>
                                  <a:pt x="12" y="241"/>
                                </a:lnTo>
                                <a:lnTo>
                                  <a:pt x="11" y="238"/>
                                </a:lnTo>
                                <a:lnTo>
                                  <a:pt x="10" y="235"/>
                                </a:lnTo>
                                <a:lnTo>
                                  <a:pt x="10" y="232"/>
                                </a:lnTo>
                                <a:lnTo>
                                  <a:pt x="9" y="229"/>
                                </a:lnTo>
                                <a:lnTo>
                                  <a:pt x="8" y="226"/>
                                </a:lnTo>
                                <a:lnTo>
                                  <a:pt x="8" y="223"/>
                                </a:lnTo>
                                <a:lnTo>
                                  <a:pt x="7" y="220"/>
                                </a:lnTo>
                                <a:lnTo>
                                  <a:pt x="6" y="217"/>
                                </a:lnTo>
                                <a:lnTo>
                                  <a:pt x="6" y="214"/>
                                </a:lnTo>
                                <a:lnTo>
                                  <a:pt x="5" y="211"/>
                                </a:lnTo>
                                <a:lnTo>
                                  <a:pt x="5" y="208"/>
                                </a:lnTo>
                                <a:lnTo>
                                  <a:pt x="4" y="205"/>
                                </a:lnTo>
                                <a:lnTo>
                                  <a:pt x="4" y="202"/>
                                </a:lnTo>
                                <a:lnTo>
                                  <a:pt x="3" y="199"/>
                                </a:lnTo>
                                <a:lnTo>
                                  <a:pt x="3" y="196"/>
                                </a:lnTo>
                                <a:lnTo>
                                  <a:pt x="3" y="193"/>
                                </a:lnTo>
                                <a:lnTo>
                                  <a:pt x="2" y="190"/>
                                </a:lnTo>
                                <a:lnTo>
                                  <a:pt x="2" y="187"/>
                                </a:lnTo>
                                <a:lnTo>
                                  <a:pt x="2" y="184"/>
                                </a:lnTo>
                                <a:lnTo>
                                  <a:pt x="1" y="181"/>
                                </a:lnTo>
                                <a:lnTo>
                                  <a:pt x="1" y="178"/>
                                </a:lnTo>
                                <a:lnTo>
                                  <a:pt x="1" y="175"/>
                                </a:lnTo>
                                <a:lnTo>
                                  <a:pt x="1" y="172"/>
                                </a:lnTo>
                                <a:lnTo>
                                  <a:pt x="0" y="169"/>
                                </a:lnTo>
                                <a:lnTo>
                                  <a:pt x="0" y="166"/>
                                </a:lnTo>
                                <a:lnTo>
                                  <a:pt x="0" y="163"/>
                                </a:lnTo>
                                <a:lnTo>
                                  <a:pt x="0" y="160"/>
                                </a:lnTo>
                                <a:lnTo>
                                  <a:pt x="0" y="157"/>
                                </a:lnTo>
                                <a:lnTo>
                                  <a:pt x="0" y="154"/>
                                </a:lnTo>
                                <a:lnTo>
                                  <a:pt x="0" y="151"/>
                                </a:lnTo>
                                <a:lnTo>
                                  <a:pt x="0" y="148"/>
                                </a:lnTo>
                                <a:lnTo>
                                  <a:pt x="0" y="146"/>
                                </a:lnTo>
                                <a:lnTo>
                                  <a:pt x="0" y="143"/>
                                </a:lnTo>
                                <a:lnTo>
                                  <a:pt x="0" y="140"/>
                                </a:lnTo>
                                <a:lnTo>
                                  <a:pt x="0" y="137"/>
                                </a:lnTo>
                                <a:lnTo>
                                  <a:pt x="0" y="134"/>
                                </a:lnTo>
                                <a:lnTo>
                                  <a:pt x="0" y="131"/>
                                </a:lnTo>
                                <a:lnTo>
                                  <a:pt x="0" y="128"/>
                                </a:lnTo>
                                <a:lnTo>
                                  <a:pt x="0" y="125"/>
                                </a:lnTo>
                                <a:lnTo>
                                  <a:pt x="1" y="122"/>
                                </a:lnTo>
                                <a:lnTo>
                                  <a:pt x="1" y="119"/>
                                </a:lnTo>
                                <a:lnTo>
                                  <a:pt x="1" y="116"/>
                                </a:lnTo>
                                <a:lnTo>
                                  <a:pt x="1" y="113"/>
                                </a:lnTo>
                                <a:lnTo>
                                  <a:pt x="2" y="110"/>
                                </a:lnTo>
                                <a:lnTo>
                                  <a:pt x="2" y="107"/>
                                </a:lnTo>
                                <a:lnTo>
                                  <a:pt x="2" y="104"/>
                                </a:lnTo>
                                <a:lnTo>
                                  <a:pt x="3" y="101"/>
                                </a:lnTo>
                                <a:lnTo>
                                  <a:pt x="3" y="98"/>
                                </a:lnTo>
                                <a:lnTo>
                                  <a:pt x="3" y="95"/>
                                </a:lnTo>
                                <a:lnTo>
                                  <a:pt x="4" y="92"/>
                                </a:lnTo>
                                <a:lnTo>
                                  <a:pt x="4" y="89"/>
                                </a:lnTo>
                                <a:lnTo>
                                  <a:pt x="5" y="86"/>
                                </a:lnTo>
                                <a:lnTo>
                                  <a:pt x="5" y="83"/>
                                </a:lnTo>
                                <a:lnTo>
                                  <a:pt x="6" y="80"/>
                                </a:lnTo>
                                <a:lnTo>
                                  <a:pt x="6" y="77"/>
                                </a:lnTo>
                                <a:lnTo>
                                  <a:pt x="7" y="74"/>
                                </a:lnTo>
                                <a:lnTo>
                                  <a:pt x="8" y="71"/>
                                </a:lnTo>
                                <a:lnTo>
                                  <a:pt x="8" y="68"/>
                                </a:lnTo>
                                <a:lnTo>
                                  <a:pt x="9" y="65"/>
                                </a:lnTo>
                                <a:lnTo>
                                  <a:pt x="10" y="62"/>
                                </a:lnTo>
                                <a:lnTo>
                                  <a:pt x="10" y="59"/>
                                </a:lnTo>
                                <a:lnTo>
                                  <a:pt x="11" y="57"/>
                                </a:lnTo>
                                <a:lnTo>
                                  <a:pt x="12" y="53"/>
                                </a:lnTo>
                                <a:lnTo>
                                  <a:pt x="13" y="50"/>
                                </a:lnTo>
                                <a:lnTo>
                                  <a:pt x="14" y="48"/>
                                </a:lnTo>
                                <a:lnTo>
                                  <a:pt x="15" y="45"/>
                                </a:lnTo>
                                <a:lnTo>
                                  <a:pt x="16" y="42"/>
                                </a:lnTo>
                                <a:lnTo>
                                  <a:pt x="17" y="39"/>
                                </a:lnTo>
                                <a:lnTo>
                                  <a:pt x="18" y="36"/>
                                </a:lnTo>
                                <a:lnTo>
                                  <a:pt x="19" y="33"/>
                                </a:lnTo>
                                <a:lnTo>
                                  <a:pt x="20" y="30"/>
                                </a:lnTo>
                                <a:lnTo>
                                  <a:pt x="21" y="27"/>
                                </a:lnTo>
                                <a:lnTo>
                                  <a:pt x="22" y="24"/>
                                </a:lnTo>
                                <a:lnTo>
                                  <a:pt x="23" y="21"/>
                                </a:lnTo>
                                <a:lnTo>
                                  <a:pt x="24" y="18"/>
                                </a:lnTo>
                                <a:lnTo>
                                  <a:pt x="26" y="15"/>
                                </a:lnTo>
                                <a:lnTo>
                                  <a:pt x="27" y="12"/>
                                </a:lnTo>
                                <a:lnTo>
                                  <a:pt x="28" y="9"/>
                                </a:lnTo>
                                <a:lnTo>
                                  <a:pt x="30" y="6"/>
                                </a:lnTo>
                                <a:lnTo>
                                  <a:pt x="31" y="3"/>
                                </a:lnTo>
                                <a:lnTo>
                                  <a:pt x="33" y="0"/>
                                </a:lnTo>
                                <a:lnTo>
                                  <a:pt x="142" y="0"/>
                                </a:lnTo>
                                <a:lnTo>
                                  <a:pt x="142" y="294"/>
                                </a:lnTo>
                                <a:lnTo>
                                  <a:pt x="33" y="29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257" name="Freeform 257"/>
                        <wps:cNvSpPr>
                          <a:spLocks/>
                        </wps:cNvSpPr>
                        <wps:spPr bwMode="auto">
                          <a:xfrm>
                            <a:off x="500" y="131"/>
                            <a:ext cx="142" cy="294"/>
                          </a:xfrm>
                          <a:custGeom>
                            <a:avLst/>
                            <a:gdLst>
                              <a:gd name="T0" fmla="*/ 31 w 142"/>
                              <a:gd name="T1" fmla="*/ 291 h 294"/>
                              <a:gd name="T2" fmla="*/ 28 w 142"/>
                              <a:gd name="T3" fmla="*/ 285 h 294"/>
                              <a:gd name="T4" fmla="*/ 26 w 142"/>
                              <a:gd name="T5" fmla="*/ 279 h 294"/>
                              <a:gd name="T6" fmla="*/ 23 w 142"/>
                              <a:gd name="T7" fmla="*/ 273 h 294"/>
                              <a:gd name="T8" fmla="*/ 21 w 142"/>
                              <a:gd name="T9" fmla="*/ 267 h 294"/>
                              <a:gd name="T10" fmla="*/ 19 w 142"/>
                              <a:gd name="T11" fmla="*/ 261 h 294"/>
                              <a:gd name="T12" fmla="*/ 17 w 142"/>
                              <a:gd name="T13" fmla="*/ 255 h 294"/>
                              <a:gd name="T14" fmla="*/ 15 w 142"/>
                              <a:gd name="T15" fmla="*/ 249 h 294"/>
                              <a:gd name="T16" fmla="*/ 13 w 142"/>
                              <a:gd name="T17" fmla="*/ 244 h 294"/>
                              <a:gd name="T18" fmla="*/ 11 w 142"/>
                              <a:gd name="T19" fmla="*/ 238 h 294"/>
                              <a:gd name="T20" fmla="*/ 10 w 142"/>
                              <a:gd name="T21" fmla="*/ 232 h 294"/>
                              <a:gd name="T22" fmla="*/ 8 w 142"/>
                              <a:gd name="T23" fmla="*/ 226 h 294"/>
                              <a:gd name="T24" fmla="*/ 7 w 142"/>
                              <a:gd name="T25" fmla="*/ 220 h 294"/>
                              <a:gd name="T26" fmla="*/ 6 w 142"/>
                              <a:gd name="T27" fmla="*/ 214 h 294"/>
                              <a:gd name="T28" fmla="*/ 5 w 142"/>
                              <a:gd name="T29" fmla="*/ 208 h 294"/>
                              <a:gd name="T30" fmla="*/ 4 w 142"/>
                              <a:gd name="T31" fmla="*/ 202 h 294"/>
                              <a:gd name="T32" fmla="*/ 3 w 142"/>
                              <a:gd name="T33" fmla="*/ 196 h 294"/>
                              <a:gd name="T34" fmla="*/ 2 w 142"/>
                              <a:gd name="T35" fmla="*/ 190 h 294"/>
                              <a:gd name="T36" fmla="*/ 2 w 142"/>
                              <a:gd name="T37" fmla="*/ 184 h 294"/>
                              <a:gd name="T38" fmla="*/ 1 w 142"/>
                              <a:gd name="T39" fmla="*/ 178 h 294"/>
                              <a:gd name="T40" fmla="*/ 1 w 142"/>
                              <a:gd name="T41" fmla="*/ 172 h 294"/>
                              <a:gd name="T42" fmla="*/ 0 w 142"/>
                              <a:gd name="T43" fmla="*/ 166 h 294"/>
                              <a:gd name="T44" fmla="*/ 0 w 142"/>
                              <a:gd name="T45" fmla="*/ 160 h 294"/>
                              <a:gd name="T46" fmla="*/ 0 w 142"/>
                              <a:gd name="T47" fmla="*/ 154 h 294"/>
                              <a:gd name="T48" fmla="*/ 0 w 142"/>
                              <a:gd name="T49" fmla="*/ 148 h 294"/>
                              <a:gd name="T50" fmla="*/ 0 w 142"/>
                              <a:gd name="T51" fmla="*/ 143 h 294"/>
                              <a:gd name="T52" fmla="*/ 0 w 142"/>
                              <a:gd name="T53" fmla="*/ 137 h 294"/>
                              <a:gd name="T54" fmla="*/ 0 w 142"/>
                              <a:gd name="T55" fmla="*/ 131 h 294"/>
                              <a:gd name="T56" fmla="*/ 0 w 142"/>
                              <a:gd name="T57" fmla="*/ 125 h 294"/>
                              <a:gd name="T58" fmla="*/ 1 w 142"/>
                              <a:gd name="T59" fmla="*/ 119 h 294"/>
                              <a:gd name="T60" fmla="*/ 1 w 142"/>
                              <a:gd name="T61" fmla="*/ 113 h 294"/>
                              <a:gd name="T62" fmla="*/ 2 w 142"/>
                              <a:gd name="T63" fmla="*/ 107 h 294"/>
                              <a:gd name="T64" fmla="*/ 3 w 142"/>
                              <a:gd name="T65" fmla="*/ 101 h 294"/>
                              <a:gd name="T66" fmla="*/ 3 w 142"/>
                              <a:gd name="T67" fmla="*/ 95 h 294"/>
                              <a:gd name="T68" fmla="*/ 4 w 142"/>
                              <a:gd name="T69" fmla="*/ 89 h 294"/>
                              <a:gd name="T70" fmla="*/ 5 w 142"/>
                              <a:gd name="T71" fmla="*/ 83 h 294"/>
                              <a:gd name="T72" fmla="*/ 6 w 142"/>
                              <a:gd name="T73" fmla="*/ 77 h 294"/>
                              <a:gd name="T74" fmla="*/ 8 w 142"/>
                              <a:gd name="T75" fmla="*/ 71 h 294"/>
                              <a:gd name="T76" fmla="*/ 9 w 142"/>
                              <a:gd name="T77" fmla="*/ 65 h 294"/>
                              <a:gd name="T78" fmla="*/ 10 w 142"/>
                              <a:gd name="T79" fmla="*/ 59 h 294"/>
                              <a:gd name="T80" fmla="*/ 12 w 142"/>
                              <a:gd name="T81" fmla="*/ 53 h 294"/>
                              <a:gd name="T82" fmla="*/ 14 w 142"/>
                              <a:gd name="T83" fmla="*/ 48 h 294"/>
                              <a:gd name="T84" fmla="*/ 16 w 142"/>
                              <a:gd name="T85" fmla="*/ 42 h 294"/>
                              <a:gd name="T86" fmla="*/ 18 w 142"/>
                              <a:gd name="T87" fmla="*/ 36 h 294"/>
                              <a:gd name="T88" fmla="*/ 20 w 142"/>
                              <a:gd name="T89" fmla="*/ 30 h 294"/>
                              <a:gd name="T90" fmla="*/ 22 w 142"/>
                              <a:gd name="T91" fmla="*/ 24 h 294"/>
                              <a:gd name="T92" fmla="*/ 24 w 142"/>
                              <a:gd name="T93" fmla="*/ 18 h 294"/>
                              <a:gd name="T94" fmla="*/ 27 w 142"/>
                              <a:gd name="T95" fmla="*/ 12 h 294"/>
                              <a:gd name="T96" fmla="*/ 30 w 142"/>
                              <a:gd name="T97" fmla="*/ 6 h 294"/>
                              <a:gd name="T98" fmla="*/ 33 w 142"/>
                              <a:gd name="T99" fmla="*/ 0 h 294"/>
                              <a:gd name="T100" fmla="*/ 142 w 142"/>
                              <a:gd name="T101" fmla="*/ 294 h 2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42" h="294">
                                <a:moveTo>
                                  <a:pt x="33" y="294"/>
                                </a:moveTo>
                                <a:lnTo>
                                  <a:pt x="31" y="291"/>
                                </a:lnTo>
                                <a:lnTo>
                                  <a:pt x="30" y="288"/>
                                </a:lnTo>
                                <a:lnTo>
                                  <a:pt x="28" y="285"/>
                                </a:lnTo>
                                <a:lnTo>
                                  <a:pt x="27" y="282"/>
                                </a:lnTo>
                                <a:lnTo>
                                  <a:pt x="26" y="279"/>
                                </a:lnTo>
                                <a:lnTo>
                                  <a:pt x="24" y="276"/>
                                </a:lnTo>
                                <a:lnTo>
                                  <a:pt x="23" y="273"/>
                                </a:lnTo>
                                <a:lnTo>
                                  <a:pt x="22" y="270"/>
                                </a:lnTo>
                                <a:lnTo>
                                  <a:pt x="21" y="267"/>
                                </a:lnTo>
                                <a:lnTo>
                                  <a:pt x="20" y="264"/>
                                </a:lnTo>
                                <a:lnTo>
                                  <a:pt x="19" y="261"/>
                                </a:lnTo>
                                <a:lnTo>
                                  <a:pt x="18" y="258"/>
                                </a:lnTo>
                                <a:lnTo>
                                  <a:pt x="17" y="255"/>
                                </a:lnTo>
                                <a:lnTo>
                                  <a:pt x="16" y="252"/>
                                </a:lnTo>
                                <a:lnTo>
                                  <a:pt x="15" y="249"/>
                                </a:lnTo>
                                <a:lnTo>
                                  <a:pt x="14" y="246"/>
                                </a:lnTo>
                                <a:lnTo>
                                  <a:pt x="13" y="244"/>
                                </a:lnTo>
                                <a:lnTo>
                                  <a:pt x="12" y="241"/>
                                </a:lnTo>
                                <a:lnTo>
                                  <a:pt x="11" y="238"/>
                                </a:lnTo>
                                <a:lnTo>
                                  <a:pt x="10" y="235"/>
                                </a:lnTo>
                                <a:lnTo>
                                  <a:pt x="10" y="232"/>
                                </a:lnTo>
                                <a:lnTo>
                                  <a:pt x="9" y="229"/>
                                </a:lnTo>
                                <a:lnTo>
                                  <a:pt x="8" y="226"/>
                                </a:lnTo>
                                <a:lnTo>
                                  <a:pt x="8" y="223"/>
                                </a:lnTo>
                                <a:lnTo>
                                  <a:pt x="7" y="220"/>
                                </a:lnTo>
                                <a:lnTo>
                                  <a:pt x="6" y="217"/>
                                </a:lnTo>
                                <a:lnTo>
                                  <a:pt x="6" y="214"/>
                                </a:lnTo>
                                <a:lnTo>
                                  <a:pt x="5" y="211"/>
                                </a:lnTo>
                                <a:lnTo>
                                  <a:pt x="5" y="208"/>
                                </a:lnTo>
                                <a:lnTo>
                                  <a:pt x="4" y="205"/>
                                </a:lnTo>
                                <a:lnTo>
                                  <a:pt x="4" y="202"/>
                                </a:lnTo>
                                <a:lnTo>
                                  <a:pt x="3" y="199"/>
                                </a:lnTo>
                                <a:lnTo>
                                  <a:pt x="3" y="196"/>
                                </a:lnTo>
                                <a:lnTo>
                                  <a:pt x="3" y="193"/>
                                </a:lnTo>
                                <a:lnTo>
                                  <a:pt x="2" y="190"/>
                                </a:lnTo>
                                <a:lnTo>
                                  <a:pt x="2" y="187"/>
                                </a:lnTo>
                                <a:lnTo>
                                  <a:pt x="2" y="184"/>
                                </a:lnTo>
                                <a:lnTo>
                                  <a:pt x="1" y="181"/>
                                </a:lnTo>
                                <a:lnTo>
                                  <a:pt x="1" y="178"/>
                                </a:lnTo>
                                <a:lnTo>
                                  <a:pt x="1" y="175"/>
                                </a:lnTo>
                                <a:lnTo>
                                  <a:pt x="1" y="172"/>
                                </a:lnTo>
                                <a:lnTo>
                                  <a:pt x="0" y="169"/>
                                </a:lnTo>
                                <a:lnTo>
                                  <a:pt x="0" y="166"/>
                                </a:lnTo>
                                <a:lnTo>
                                  <a:pt x="0" y="163"/>
                                </a:lnTo>
                                <a:lnTo>
                                  <a:pt x="0" y="160"/>
                                </a:lnTo>
                                <a:lnTo>
                                  <a:pt x="0" y="157"/>
                                </a:lnTo>
                                <a:lnTo>
                                  <a:pt x="0" y="154"/>
                                </a:lnTo>
                                <a:lnTo>
                                  <a:pt x="0" y="151"/>
                                </a:lnTo>
                                <a:lnTo>
                                  <a:pt x="0" y="148"/>
                                </a:lnTo>
                                <a:lnTo>
                                  <a:pt x="0" y="146"/>
                                </a:lnTo>
                                <a:lnTo>
                                  <a:pt x="0" y="143"/>
                                </a:lnTo>
                                <a:lnTo>
                                  <a:pt x="0" y="140"/>
                                </a:lnTo>
                                <a:lnTo>
                                  <a:pt x="0" y="137"/>
                                </a:lnTo>
                                <a:lnTo>
                                  <a:pt x="0" y="134"/>
                                </a:lnTo>
                                <a:lnTo>
                                  <a:pt x="0" y="131"/>
                                </a:lnTo>
                                <a:lnTo>
                                  <a:pt x="0" y="128"/>
                                </a:lnTo>
                                <a:lnTo>
                                  <a:pt x="0" y="125"/>
                                </a:lnTo>
                                <a:lnTo>
                                  <a:pt x="1" y="122"/>
                                </a:lnTo>
                                <a:lnTo>
                                  <a:pt x="1" y="119"/>
                                </a:lnTo>
                                <a:lnTo>
                                  <a:pt x="1" y="116"/>
                                </a:lnTo>
                                <a:lnTo>
                                  <a:pt x="1" y="113"/>
                                </a:lnTo>
                                <a:lnTo>
                                  <a:pt x="2" y="110"/>
                                </a:lnTo>
                                <a:lnTo>
                                  <a:pt x="2" y="107"/>
                                </a:lnTo>
                                <a:lnTo>
                                  <a:pt x="2" y="104"/>
                                </a:lnTo>
                                <a:lnTo>
                                  <a:pt x="3" y="101"/>
                                </a:lnTo>
                                <a:lnTo>
                                  <a:pt x="3" y="98"/>
                                </a:lnTo>
                                <a:lnTo>
                                  <a:pt x="3" y="95"/>
                                </a:lnTo>
                                <a:lnTo>
                                  <a:pt x="4" y="92"/>
                                </a:lnTo>
                                <a:lnTo>
                                  <a:pt x="4" y="89"/>
                                </a:lnTo>
                                <a:lnTo>
                                  <a:pt x="5" y="86"/>
                                </a:lnTo>
                                <a:lnTo>
                                  <a:pt x="5" y="83"/>
                                </a:lnTo>
                                <a:lnTo>
                                  <a:pt x="6" y="80"/>
                                </a:lnTo>
                                <a:lnTo>
                                  <a:pt x="6" y="77"/>
                                </a:lnTo>
                                <a:lnTo>
                                  <a:pt x="7" y="74"/>
                                </a:lnTo>
                                <a:lnTo>
                                  <a:pt x="8" y="71"/>
                                </a:lnTo>
                                <a:lnTo>
                                  <a:pt x="8" y="68"/>
                                </a:lnTo>
                                <a:lnTo>
                                  <a:pt x="9" y="65"/>
                                </a:lnTo>
                                <a:lnTo>
                                  <a:pt x="10" y="62"/>
                                </a:lnTo>
                                <a:lnTo>
                                  <a:pt x="10" y="59"/>
                                </a:lnTo>
                                <a:lnTo>
                                  <a:pt x="11" y="57"/>
                                </a:lnTo>
                                <a:lnTo>
                                  <a:pt x="12" y="53"/>
                                </a:lnTo>
                                <a:lnTo>
                                  <a:pt x="13" y="50"/>
                                </a:lnTo>
                                <a:lnTo>
                                  <a:pt x="14" y="48"/>
                                </a:lnTo>
                                <a:lnTo>
                                  <a:pt x="15" y="45"/>
                                </a:lnTo>
                                <a:lnTo>
                                  <a:pt x="16" y="42"/>
                                </a:lnTo>
                                <a:lnTo>
                                  <a:pt x="17" y="39"/>
                                </a:lnTo>
                                <a:lnTo>
                                  <a:pt x="18" y="36"/>
                                </a:lnTo>
                                <a:lnTo>
                                  <a:pt x="19" y="33"/>
                                </a:lnTo>
                                <a:lnTo>
                                  <a:pt x="20" y="30"/>
                                </a:lnTo>
                                <a:lnTo>
                                  <a:pt x="21" y="27"/>
                                </a:lnTo>
                                <a:lnTo>
                                  <a:pt x="22" y="24"/>
                                </a:lnTo>
                                <a:lnTo>
                                  <a:pt x="23" y="21"/>
                                </a:lnTo>
                                <a:lnTo>
                                  <a:pt x="24" y="18"/>
                                </a:lnTo>
                                <a:lnTo>
                                  <a:pt x="26" y="15"/>
                                </a:lnTo>
                                <a:lnTo>
                                  <a:pt x="27" y="12"/>
                                </a:lnTo>
                                <a:lnTo>
                                  <a:pt x="28" y="9"/>
                                </a:lnTo>
                                <a:lnTo>
                                  <a:pt x="30" y="6"/>
                                </a:lnTo>
                                <a:lnTo>
                                  <a:pt x="31" y="3"/>
                                </a:lnTo>
                                <a:lnTo>
                                  <a:pt x="33" y="0"/>
                                </a:lnTo>
                                <a:lnTo>
                                  <a:pt x="142" y="0"/>
                                </a:lnTo>
                                <a:lnTo>
                                  <a:pt x="142" y="294"/>
                                </a:lnTo>
                                <a:lnTo>
                                  <a:pt x="33" y="294"/>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3" name="Freeform 263"/>
                        <wps:cNvSpPr>
                          <a:spLocks/>
                        </wps:cNvSpPr>
                        <wps:spPr bwMode="auto">
                          <a:xfrm>
                            <a:off x="536" y="152"/>
                            <a:ext cx="89" cy="248"/>
                          </a:xfrm>
                          <a:custGeom>
                            <a:avLst/>
                            <a:gdLst>
                              <a:gd name="T0" fmla="*/ 4490 w 4490"/>
                              <a:gd name="T1" fmla="*/ 1476 h 12403"/>
                              <a:gd name="T2" fmla="*/ 4490 w 4490"/>
                              <a:gd name="T3" fmla="*/ 10926 h 12403"/>
                              <a:gd name="T4" fmla="*/ 4490 w 4490"/>
                              <a:gd name="T5" fmla="*/ 10926 h 12403"/>
                              <a:gd name="T6" fmla="*/ 3596 w 4490"/>
                              <a:gd name="T7" fmla="*/ 12403 h 12403"/>
                              <a:gd name="T8" fmla="*/ 3596 w 4490"/>
                              <a:gd name="T9" fmla="*/ 12403 h 12403"/>
                              <a:gd name="T10" fmla="*/ 3596 w 4490"/>
                              <a:gd name="T11" fmla="*/ 12403 h 12403"/>
                              <a:gd name="T12" fmla="*/ 894 w 4490"/>
                              <a:gd name="T13" fmla="*/ 12403 h 12403"/>
                              <a:gd name="T14" fmla="*/ 894 w 4490"/>
                              <a:gd name="T15" fmla="*/ 12403 h 12403"/>
                              <a:gd name="T16" fmla="*/ 0 w 4490"/>
                              <a:gd name="T17" fmla="*/ 10926 h 12403"/>
                              <a:gd name="T18" fmla="*/ 0 w 4490"/>
                              <a:gd name="T19" fmla="*/ 10926 h 12403"/>
                              <a:gd name="T20" fmla="*/ 0 w 4490"/>
                              <a:gd name="T21" fmla="*/ 1476 h 12403"/>
                              <a:gd name="T22" fmla="*/ 0 w 4490"/>
                              <a:gd name="T23" fmla="*/ 1476 h 12403"/>
                              <a:gd name="T24" fmla="*/ 894 w 4490"/>
                              <a:gd name="T25" fmla="*/ 0 h 12403"/>
                              <a:gd name="T26" fmla="*/ 894 w 4490"/>
                              <a:gd name="T27" fmla="*/ 0 h 12403"/>
                              <a:gd name="T28" fmla="*/ 3596 w 4490"/>
                              <a:gd name="T29" fmla="*/ 0 h 12403"/>
                              <a:gd name="T30" fmla="*/ 3596 w 4490"/>
                              <a:gd name="T31" fmla="*/ 0 h 12403"/>
                              <a:gd name="T32" fmla="*/ 4490 w 4490"/>
                              <a:gd name="T33" fmla="*/ 1476 h 124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490" h="12403">
                                <a:moveTo>
                                  <a:pt x="4490" y="1476"/>
                                </a:moveTo>
                                <a:lnTo>
                                  <a:pt x="4490" y="10926"/>
                                </a:lnTo>
                                <a:lnTo>
                                  <a:pt x="4490" y="10926"/>
                                </a:lnTo>
                                <a:cubicBezTo>
                                  <a:pt x="4490" y="11742"/>
                                  <a:pt x="4089" y="12403"/>
                                  <a:pt x="3596" y="12403"/>
                                </a:cubicBezTo>
                                <a:cubicBezTo>
                                  <a:pt x="3596" y="12403"/>
                                  <a:pt x="3596" y="12403"/>
                                  <a:pt x="3596" y="12403"/>
                                </a:cubicBezTo>
                                <a:lnTo>
                                  <a:pt x="3596" y="12403"/>
                                </a:lnTo>
                                <a:lnTo>
                                  <a:pt x="894" y="12403"/>
                                </a:lnTo>
                                <a:lnTo>
                                  <a:pt x="894" y="12403"/>
                                </a:lnTo>
                                <a:cubicBezTo>
                                  <a:pt x="400" y="12403"/>
                                  <a:pt x="0" y="11742"/>
                                  <a:pt x="0" y="10926"/>
                                </a:cubicBezTo>
                                <a:lnTo>
                                  <a:pt x="0" y="10926"/>
                                </a:lnTo>
                                <a:lnTo>
                                  <a:pt x="0" y="1476"/>
                                </a:lnTo>
                                <a:lnTo>
                                  <a:pt x="0" y="1476"/>
                                </a:lnTo>
                                <a:cubicBezTo>
                                  <a:pt x="0" y="661"/>
                                  <a:pt x="400" y="0"/>
                                  <a:pt x="894" y="0"/>
                                </a:cubicBezTo>
                                <a:lnTo>
                                  <a:pt x="894" y="0"/>
                                </a:lnTo>
                                <a:lnTo>
                                  <a:pt x="3596" y="0"/>
                                </a:lnTo>
                                <a:lnTo>
                                  <a:pt x="3596" y="0"/>
                                </a:lnTo>
                                <a:cubicBezTo>
                                  <a:pt x="4089" y="0"/>
                                  <a:pt x="4490" y="661"/>
                                  <a:pt x="4490" y="1476"/>
                                </a:cubicBezTo>
                                <a:close/>
                              </a:path>
                            </a:pathLst>
                          </a:custGeom>
                          <a:solidFill>
                            <a:srgbClr val="D8D8D8"/>
                          </a:solidFill>
                          <a:ln w="0">
                            <a:solidFill>
                              <a:srgbClr val="000000"/>
                            </a:solidFill>
                            <a:prstDash val="solid"/>
                            <a:round/>
                            <a:headEnd/>
                            <a:tailEnd/>
                          </a:ln>
                        </wps:spPr>
                        <wps:bodyPr/>
                      </wps:wsp>
                      <wps:wsp>
                        <wps:cNvPr id="264" name="Freeform 264"/>
                        <wps:cNvSpPr>
                          <a:spLocks/>
                        </wps:cNvSpPr>
                        <wps:spPr bwMode="auto">
                          <a:xfrm>
                            <a:off x="536" y="152"/>
                            <a:ext cx="89" cy="248"/>
                          </a:xfrm>
                          <a:custGeom>
                            <a:avLst/>
                            <a:gdLst>
                              <a:gd name="T0" fmla="*/ 4490 w 4490"/>
                              <a:gd name="T1" fmla="*/ 1476 h 12403"/>
                              <a:gd name="T2" fmla="*/ 4490 w 4490"/>
                              <a:gd name="T3" fmla="*/ 10926 h 12403"/>
                              <a:gd name="T4" fmla="*/ 4490 w 4490"/>
                              <a:gd name="T5" fmla="*/ 10926 h 12403"/>
                              <a:gd name="T6" fmla="*/ 3596 w 4490"/>
                              <a:gd name="T7" fmla="*/ 12403 h 12403"/>
                              <a:gd name="T8" fmla="*/ 3596 w 4490"/>
                              <a:gd name="T9" fmla="*/ 12403 h 12403"/>
                              <a:gd name="T10" fmla="*/ 3596 w 4490"/>
                              <a:gd name="T11" fmla="*/ 12403 h 12403"/>
                              <a:gd name="T12" fmla="*/ 894 w 4490"/>
                              <a:gd name="T13" fmla="*/ 12403 h 12403"/>
                              <a:gd name="T14" fmla="*/ 894 w 4490"/>
                              <a:gd name="T15" fmla="*/ 12403 h 12403"/>
                              <a:gd name="T16" fmla="*/ 0 w 4490"/>
                              <a:gd name="T17" fmla="*/ 10926 h 12403"/>
                              <a:gd name="T18" fmla="*/ 0 w 4490"/>
                              <a:gd name="T19" fmla="*/ 10926 h 12403"/>
                              <a:gd name="T20" fmla="*/ 0 w 4490"/>
                              <a:gd name="T21" fmla="*/ 1476 h 12403"/>
                              <a:gd name="T22" fmla="*/ 0 w 4490"/>
                              <a:gd name="T23" fmla="*/ 1476 h 12403"/>
                              <a:gd name="T24" fmla="*/ 894 w 4490"/>
                              <a:gd name="T25" fmla="*/ 0 h 12403"/>
                              <a:gd name="T26" fmla="*/ 894 w 4490"/>
                              <a:gd name="T27" fmla="*/ 0 h 12403"/>
                              <a:gd name="T28" fmla="*/ 3596 w 4490"/>
                              <a:gd name="T29" fmla="*/ 0 h 12403"/>
                              <a:gd name="T30" fmla="*/ 3596 w 4490"/>
                              <a:gd name="T31" fmla="*/ 0 h 12403"/>
                              <a:gd name="T32" fmla="*/ 4490 w 4490"/>
                              <a:gd name="T33" fmla="*/ 1476 h 124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490" h="12403">
                                <a:moveTo>
                                  <a:pt x="4490" y="1476"/>
                                </a:moveTo>
                                <a:lnTo>
                                  <a:pt x="4490" y="10926"/>
                                </a:lnTo>
                                <a:lnTo>
                                  <a:pt x="4490" y="10926"/>
                                </a:lnTo>
                                <a:cubicBezTo>
                                  <a:pt x="4490" y="11742"/>
                                  <a:pt x="4089" y="12403"/>
                                  <a:pt x="3596" y="12403"/>
                                </a:cubicBezTo>
                                <a:cubicBezTo>
                                  <a:pt x="3596" y="12403"/>
                                  <a:pt x="3596" y="12403"/>
                                  <a:pt x="3596" y="12403"/>
                                </a:cubicBezTo>
                                <a:lnTo>
                                  <a:pt x="3596" y="12403"/>
                                </a:lnTo>
                                <a:lnTo>
                                  <a:pt x="894" y="12403"/>
                                </a:lnTo>
                                <a:lnTo>
                                  <a:pt x="894" y="12403"/>
                                </a:lnTo>
                                <a:cubicBezTo>
                                  <a:pt x="400" y="12403"/>
                                  <a:pt x="0" y="11742"/>
                                  <a:pt x="0" y="10926"/>
                                </a:cubicBezTo>
                                <a:lnTo>
                                  <a:pt x="0" y="10926"/>
                                </a:lnTo>
                                <a:lnTo>
                                  <a:pt x="0" y="1476"/>
                                </a:lnTo>
                                <a:lnTo>
                                  <a:pt x="0" y="1476"/>
                                </a:lnTo>
                                <a:cubicBezTo>
                                  <a:pt x="0" y="661"/>
                                  <a:pt x="400" y="0"/>
                                  <a:pt x="894" y="0"/>
                                </a:cubicBezTo>
                                <a:lnTo>
                                  <a:pt x="894" y="0"/>
                                </a:lnTo>
                                <a:lnTo>
                                  <a:pt x="3596" y="0"/>
                                </a:lnTo>
                                <a:lnTo>
                                  <a:pt x="3596" y="0"/>
                                </a:lnTo>
                                <a:cubicBezTo>
                                  <a:pt x="4089" y="0"/>
                                  <a:pt x="4490" y="661"/>
                                  <a:pt x="4490" y="1476"/>
                                </a:cubicBez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65" name="Rectangle 265"/>
                        <wps:cNvSpPr>
                          <a:spLocks noChangeArrowheads="1"/>
                        </wps:cNvSpPr>
                        <wps:spPr bwMode="auto">
                          <a:xfrm>
                            <a:off x="75" y="515"/>
                            <a:ext cx="23"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6" name="Rectangle 266"/>
                        <wps:cNvSpPr>
                          <a:spLocks noChangeArrowheads="1"/>
                        </wps:cNvSpPr>
                        <wps:spPr bwMode="auto">
                          <a:xfrm>
                            <a:off x="75" y="515"/>
                            <a:ext cx="23" cy="2"/>
                          </a:xfrm>
                          <a:prstGeom prst="rect">
                            <a:avLst/>
                          </a:prstGeom>
                          <a:solidFill>
                            <a:srgbClr val="3A3A3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7" name="Rectangle 267"/>
                        <wps:cNvSpPr>
                          <a:spLocks noChangeArrowheads="1"/>
                        </wps:cNvSpPr>
                        <wps:spPr bwMode="auto">
                          <a:xfrm>
                            <a:off x="75" y="517"/>
                            <a:ext cx="23" cy="3"/>
                          </a:xfrm>
                          <a:prstGeom prst="rect">
                            <a:avLst/>
                          </a:prstGeom>
                          <a:solidFill>
                            <a:srgbClr val="38383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8" name="Rectangle 268"/>
                        <wps:cNvSpPr>
                          <a:spLocks noChangeArrowheads="1"/>
                        </wps:cNvSpPr>
                        <wps:spPr bwMode="auto">
                          <a:xfrm>
                            <a:off x="75" y="520"/>
                            <a:ext cx="23" cy="4"/>
                          </a:xfrm>
                          <a:prstGeom prst="rect">
                            <a:avLst/>
                          </a:prstGeom>
                          <a:solidFill>
                            <a:srgbClr val="36363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69" name="Rectangle 269"/>
                        <wps:cNvSpPr>
                          <a:spLocks noChangeArrowheads="1"/>
                        </wps:cNvSpPr>
                        <wps:spPr bwMode="auto">
                          <a:xfrm>
                            <a:off x="75" y="524"/>
                            <a:ext cx="23" cy="4"/>
                          </a:xfrm>
                          <a:prstGeom prst="rect">
                            <a:avLst/>
                          </a:prstGeom>
                          <a:solidFill>
                            <a:srgbClr val="34343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0" name="Rectangle 270"/>
                        <wps:cNvSpPr>
                          <a:spLocks noChangeArrowheads="1"/>
                        </wps:cNvSpPr>
                        <wps:spPr bwMode="auto">
                          <a:xfrm>
                            <a:off x="75" y="528"/>
                            <a:ext cx="23" cy="3"/>
                          </a:xfrm>
                          <a:prstGeom prst="rect">
                            <a:avLst/>
                          </a:prstGeom>
                          <a:solidFill>
                            <a:srgbClr val="32323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1" name="Rectangle 271"/>
                        <wps:cNvSpPr>
                          <a:spLocks noChangeArrowheads="1"/>
                        </wps:cNvSpPr>
                        <wps:spPr bwMode="auto">
                          <a:xfrm>
                            <a:off x="75" y="531"/>
                            <a:ext cx="23" cy="3"/>
                          </a:xfrm>
                          <a:prstGeom prst="rect">
                            <a:avLst/>
                          </a:prstGeom>
                          <a:solidFill>
                            <a:srgbClr val="30303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2" name="Rectangle 272"/>
                        <wps:cNvSpPr>
                          <a:spLocks noChangeArrowheads="1"/>
                        </wps:cNvSpPr>
                        <wps:spPr bwMode="auto">
                          <a:xfrm>
                            <a:off x="75" y="534"/>
                            <a:ext cx="23" cy="4"/>
                          </a:xfrm>
                          <a:prstGeom prst="rect">
                            <a:avLst/>
                          </a:prstGeom>
                          <a:solidFill>
                            <a:srgbClr val="2E2E2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3" name="Rectangle 273"/>
                        <wps:cNvSpPr>
                          <a:spLocks noChangeArrowheads="1"/>
                        </wps:cNvSpPr>
                        <wps:spPr bwMode="auto">
                          <a:xfrm>
                            <a:off x="75" y="538"/>
                            <a:ext cx="23" cy="3"/>
                          </a:xfrm>
                          <a:prstGeom prst="rect">
                            <a:avLst/>
                          </a:prstGeom>
                          <a:solidFill>
                            <a:srgbClr val="2C2C2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4" name="Rectangle 274"/>
                        <wps:cNvSpPr>
                          <a:spLocks noChangeArrowheads="1"/>
                        </wps:cNvSpPr>
                        <wps:spPr bwMode="auto">
                          <a:xfrm>
                            <a:off x="75" y="541"/>
                            <a:ext cx="23" cy="3"/>
                          </a:xfrm>
                          <a:prstGeom prst="rect">
                            <a:avLst/>
                          </a:prstGeom>
                          <a:solidFill>
                            <a:srgbClr val="2A2A2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5" name="Rectangle 275"/>
                        <wps:cNvSpPr>
                          <a:spLocks noChangeArrowheads="1"/>
                        </wps:cNvSpPr>
                        <wps:spPr bwMode="auto">
                          <a:xfrm>
                            <a:off x="75" y="544"/>
                            <a:ext cx="23" cy="3"/>
                          </a:xfrm>
                          <a:prstGeom prst="rect">
                            <a:avLst/>
                          </a:prstGeom>
                          <a:solidFill>
                            <a:srgbClr val="28282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6" name="Rectangle 276"/>
                        <wps:cNvSpPr>
                          <a:spLocks noChangeArrowheads="1"/>
                        </wps:cNvSpPr>
                        <wps:spPr bwMode="auto">
                          <a:xfrm>
                            <a:off x="75" y="547"/>
                            <a:ext cx="23" cy="3"/>
                          </a:xfrm>
                          <a:prstGeom prst="rect">
                            <a:avLst/>
                          </a:prstGeom>
                          <a:solidFill>
                            <a:srgbClr val="26262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8" name="Rectangle 278"/>
                        <wps:cNvSpPr>
                          <a:spLocks noChangeArrowheads="1"/>
                        </wps:cNvSpPr>
                        <wps:spPr bwMode="auto">
                          <a:xfrm>
                            <a:off x="75" y="550"/>
                            <a:ext cx="23" cy="3"/>
                          </a:xfrm>
                          <a:prstGeom prst="rect">
                            <a:avLst/>
                          </a:prstGeom>
                          <a:solidFill>
                            <a:srgbClr val="24242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79" name="Rectangle 279"/>
                        <wps:cNvSpPr>
                          <a:spLocks noChangeArrowheads="1"/>
                        </wps:cNvSpPr>
                        <wps:spPr bwMode="auto">
                          <a:xfrm>
                            <a:off x="75" y="553"/>
                            <a:ext cx="23" cy="4"/>
                          </a:xfrm>
                          <a:prstGeom prst="rect">
                            <a:avLst/>
                          </a:prstGeom>
                          <a:solidFill>
                            <a:srgbClr val="22222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0" name="Rectangle 280"/>
                        <wps:cNvSpPr>
                          <a:spLocks noChangeArrowheads="1"/>
                        </wps:cNvSpPr>
                        <wps:spPr bwMode="auto">
                          <a:xfrm>
                            <a:off x="75" y="557"/>
                            <a:ext cx="23" cy="3"/>
                          </a:xfrm>
                          <a:prstGeom prst="rect">
                            <a:avLst/>
                          </a:prstGeom>
                          <a:solidFill>
                            <a:srgbClr val="2020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1" name="Rectangle 281"/>
                        <wps:cNvSpPr>
                          <a:spLocks noChangeArrowheads="1"/>
                        </wps:cNvSpPr>
                        <wps:spPr bwMode="auto">
                          <a:xfrm>
                            <a:off x="75" y="560"/>
                            <a:ext cx="23" cy="3"/>
                          </a:xfrm>
                          <a:prstGeom prst="rect">
                            <a:avLst/>
                          </a:prstGeom>
                          <a:solidFill>
                            <a:srgbClr val="1E1E1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2" name="Rectangle 282"/>
                        <wps:cNvSpPr>
                          <a:spLocks noChangeArrowheads="1"/>
                        </wps:cNvSpPr>
                        <wps:spPr bwMode="auto">
                          <a:xfrm>
                            <a:off x="75" y="563"/>
                            <a:ext cx="23" cy="3"/>
                          </a:xfrm>
                          <a:prstGeom prst="rect">
                            <a:avLst/>
                          </a:prstGeom>
                          <a:solidFill>
                            <a:srgbClr val="1C1C1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3" name="Rectangle 283"/>
                        <wps:cNvSpPr>
                          <a:spLocks noChangeArrowheads="1"/>
                        </wps:cNvSpPr>
                        <wps:spPr bwMode="auto">
                          <a:xfrm>
                            <a:off x="75" y="566"/>
                            <a:ext cx="23" cy="3"/>
                          </a:xfrm>
                          <a:prstGeom prst="rect">
                            <a:avLst/>
                          </a:prstGeom>
                          <a:solidFill>
                            <a:srgbClr val="1A1A1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4" name="Rectangle 284"/>
                        <wps:cNvSpPr>
                          <a:spLocks noChangeArrowheads="1"/>
                        </wps:cNvSpPr>
                        <wps:spPr bwMode="auto">
                          <a:xfrm>
                            <a:off x="75" y="569"/>
                            <a:ext cx="23" cy="4"/>
                          </a:xfrm>
                          <a:prstGeom prst="rect">
                            <a:avLst/>
                          </a:prstGeom>
                          <a:solidFill>
                            <a:srgbClr val="18181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5" name="Rectangle 285"/>
                        <wps:cNvSpPr>
                          <a:spLocks noChangeArrowheads="1"/>
                        </wps:cNvSpPr>
                        <wps:spPr bwMode="auto">
                          <a:xfrm>
                            <a:off x="75" y="573"/>
                            <a:ext cx="23" cy="3"/>
                          </a:xfrm>
                          <a:prstGeom prst="rect">
                            <a:avLst/>
                          </a:prstGeom>
                          <a:solidFill>
                            <a:srgbClr val="16161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6" name="Rectangle 286"/>
                        <wps:cNvSpPr>
                          <a:spLocks noChangeArrowheads="1"/>
                        </wps:cNvSpPr>
                        <wps:spPr bwMode="auto">
                          <a:xfrm>
                            <a:off x="75" y="576"/>
                            <a:ext cx="23" cy="3"/>
                          </a:xfrm>
                          <a:prstGeom prst="rect">
                            <a:avLst/>
                          </a:prstGeom>
                          <a:solidFill>
                            <a:srgbClr val="14141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7" name="Rectangle 287"/>
                        <wps:cNvSpPr>
                          <a:spLocks noChangeArrowheads="1"/>
                        </wps:cNvSpPr>
                        <wps:spPr bwMode="auto">
                          <a:xfrm>
                            <a:off x="75" y="579"/>
                            <a:ext cx="23" cy="4"/>
                          </a:xfrm>
                          <a:prstGeom prst="rect">
                            <a:avLst/>
                          </a:prstGeom>
                          <a:solidFill>
                            <a:srgbClr val="12121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8" name="Rectangle 288"/>
                        <wps:cNvSpPr>
                          <a:spLocks noChangeArrowheads="1"/>
                        </wps:cNvSpPr>
                        <wps:spPr bwMode="auto">
                          <a:xfrm>
                            <a:off x="75" y="583"/>
                            <a:ext cx="23" cy="4"/>
                          </a:xfrm>
                          <a:prstGeom prst="rect">
                            <a:avLst/>
                          </a:prstGeom>
                          <a:solidFill>
                            <a:srgbClr val="10101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89" name="Rectangle 289"/>
                        <wps:cNvSpPr>
                          <a:spLocks noChangeArrowheads="1"/>
                        </wps:cNvSpPr>
                        <wps:spPr bwMode="auto">
                          <a:xfrm>
                            <a:off x="75" y="587"/>
                            <a:ext cx="23" cy="3"/>
                          </a:xfrm>
                          <a:prstGeom prst="rect">
                            <a:avLst/>
                          </a:prstGeom>
                          <a:solidFill>
                            <a:srgbClr val="0E0E0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0" name="Rectangle 290"/>
                        <wps:cNvSpPr>
                          <a:spLocks noChangeArrowheads="1"/>
                        </wps:cNvSpPr>
                        <wps:spPr bwMode="auto">
                          <a:xfrm>
                            <a:off x="75" y="590"/>
                            <a:ext cx="23" cy="3"/>
                          </a:xfrm>
                          <a:prstGeom prst="rect">
                            <a:avLst/>
                          </a:prstGeom>
                          <a:solidFill>
                            <a:srgbClr val="0C0C0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1" name="Rectangle 291"/>
                        <wps:cNvSpPr>
                          <a:spLocks noChangeArrowheads="1"/>
                        </wps:cNvSpPr>
                        <wps:spPr bwMode="auto">
                          <a:xfrm>
                            <a:off x="75" y="593"/>
                            <a:ext cx="23" cy="3"/>
                          </a:xfrm>
                          <a:prstGeom prst="rect">
                            <a:avLst/>
                          </a:prstGeom>
                          <a:solidFill>
                            <a:srgbClr val="0A0A0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2" name="Rectangle 292"/>
                        <wps:cNvSpPr>
                          <a:spLocks noChangeArrowheads="1"/>
                        </wps:cNvSpPr>
                        <wps:spPr bwMode="auto">
                          <a:xfrm>
                            <a:off x="75" y="596"/>
                            <a:ext cx="23" cy="3"/>
                          </a:xfrm>
                          <a:prstGeom prst="rect">
                            <a:avLst/>
                          </a:prstGeom>
                          <a:solidFill>
                            <a:srgbClr val="08080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3" name="Rectangle 293"/>
                        <wps:cNvSpPr>
                          <a:spLocks noChangeArrowheads="1"/>
                        </wps:cNvSpPr>
                        <wps:spPr bwMode="auto">
                          <a:xfrm>
                            <a:off x="75" y="599"/>
                            <a:ext cx="23" cy="4"/>
                          </a:xfrm>
                          <a:prstGeom prst="rect">
                            <a:avLst/>
                          </a:prstGeom>
                          <a:solidFill>
                            <a:srgbClr val="06060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4" name="Rectangle 294"/>
                        <wps:cNvSpPr>
                          <a:spLocks noChangeArrowheads="1"/>
                        </wps:cNvSpPr>
                        <wps:spPr bwMode="auto">
                          <a:xfrm>
                            <a:off x="75" y="603"/>
                            <a:ext cx="23" cy="3"/>
                          </a:xfrm>
                          <a:prstGeom prst="rect">
                            <a:avLst/>
                          </a:prstGeom>
                          <a:solidFill>
                            <a:srgbClr val="04040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5" name="Rectangle 295"/>
                        <wps:cNvSpPr>
                          <a:spLocks noChangeArrowheads="1"/>
                        </wps:cNvSpPr>
                        <wps:spPr bwMode="auto">
                          <a:xfrm>
                            <a:off x="75" y="606"/>
                            <a:ext cx="23" cy="3"/>
                          </a:xfrm>
                          <a:prstGeom prst="rect">
                            <a:avLst/>
                          </a:prstGeom>
                          <a:solidFill>
                            <a:srgbClr val="02020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6" name="Rectangle 296"/>
                        <wps:cNvSpPr>
                          <a:spLocks noChangeArrowheads="1"/>
                        </wps:cNvSpPr>
                        <wps:spPr bwMode="auto">
                          <a:xfrm>
                            <a:off x="75" y="609"/>
                            <a:ext cx="23"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7" name="Rectangle 297"/>
                        <wps:cNvSpPr>
                          <a:spLocks noChangeArrowheads="1"/>
                        </wps:cNvSpPr>
                        <wps:spPr bwMode="auto">
                          <a:xfrm>
                            <a:off x="75" y="609"/>
                            <a:ext cx="23" cy="1"/>
                          </a:xfrm>
                          <a:prstGeom prst="rect">
                            <a:avLst/>
                          </a:prstGeom>
                          <a:solidFill>
                            <a:srgbClr val="3A3A3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298" name="Rectangle 298"/>
                        <wps:cNvSpPr>
                          <a:spLocks noChangeArrowheads="1"/>
                        </wps:cNvSpPr>
                        <wps:spPr bwMode="auto">
                          <a:xfrm>
                            <a:off x="75" y="515"/>
                            <a:ext cx="23" cy="9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299" name="Freeform 299"/>
                        <wps:cNvSpPr>
                          <a:spLocks/>
                        </wps:cNvSpPr>
                        <wps:spPr bwMode="auto">
                          <a:xfrm>
                            <a:off x="43" y="535"/>
                            <a:ext cx="6" cy="7"/>
                          </a:xfrm>
                          <a:custGeom>
                            <a:avLst/>
                            <a:gdLst>
                              <a:gd name="T0" fmla="*/ 307 w 307"/>
                              <a:gd name="T1" fmla="*/ 61 h 315"/>
                              <a:gd name="T2" fmla="*/ 307 w 307"/>
                              <a:gd name="T3" fmla="*/ 254 h 315"/>
                              <a:gd name="T4" fmla="*/ 307 w 307"/>
                              <a:gd name="T5" fmla="*/ 254 h 315"/>
                              <a:gd name="T6" fmla="*/ 246 w 307"/>
                              <a:gd name="T7" fmla="*/ 315 h 315"/>
                              <a:gd name="T8" fmla="*/ 246 w 307"/>
                              <a:gd name="T9" fmla="*/ 315 h 315"/>
                              <a:gd name="T10" fmla="*/ 246 w 307"/>
                              <a:gd name="T11" fmla="*/ 315 h 315"/>
                              <a:gd name="T12" fmla="*/ 61 w 307"/>
                              <a:gd name="T13" fmla="*/ 315 h 315"/>
                              <a:gd name="T14" fmla="*/ 61 w 307"/>
                              <a:gd name="T15" fmla="*/ 315 h 315"/>
                              <a:gd name="T16" fmla="*/ 0 w 307"/>
                              <a:gd name="T17" fmla="*/ 254 h 315"/>
                              <a:gd name="T18" fmla="*/ 0 w 307"/>
                              <a:gd name="T19" fmla="*/ 254 h 315"/>
                              <a:gd name="T20" fmla="*/ 0 w 307"/>
                              <a:gd name="T21" fmla="*/ 61 h 315"/>
                              <a:gd name="T22" fmla="*/ 0 w 307"/>
                              <a:gd name="T23" fmla="*/ 61 h 315"/>
                              <a:gd name="T24" fmla="*/ 61 w 307"/>
                              <a:gd name="T25" fmla="*/ 0 h 315"/>
                              <a:gd name="T26" fmla="*/ 61 w 307"/>
                              <a:gd name="T27" fmla="*/ 0 h 315"/>
                              <a:gd name="T28" fmla="*/ 246 w 307"/>
                              <a:gd name="T29" fmla="*/ 0 h 315"/>
                              <a:gd name="T30" fmla="*/ 246 w 307"/>
                              <a:gd name="T31" fmla="*/ 0 h 315"/>
                              <a:gd name="T32" fmla="*/ 307 w 307"/>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7" h="315">
                                <a:moveTo>
                                  <a:pt x="307" y="61"/>
                                </a:moveTo>
                                <a:lnTo>
                                  <a:pt x="307" y="254"/>
                                </a:lnTo>
                                <a:lnTo>
                                  <a:pt x="307" y="254"/>
                                </a:lnTo>
                                <a:cubicBezTo>
                                  <a:pt x="307" y="287"/>
                                  <a:pt x="280" y="315"/>
                                  <a:pt x="246" y="315"/>
                                </a:cubicBezTo>
                                <a:cubicBezTo>
                                  <a:pt x="246" y="315"/>
                                  <a:pt x="246" y="315"/>
                                  <a:pt x="246" y="315"/>
                                </a:cubicBezTo>
                                <a:lnTo>
                                  <a:pt x="246" y="315"/>
                                </a:lnTo>
                                <a:lnTo>
                                  <a:pt x="61" y="315"/>
                                </a:lnTo>
                                <a:lnTo>
                                  <a:pt x="61" y="315"/>
                                </a:lnTo>
                                <a:cubicBezTo>
                                  <a:pt x="27" y="315"/>
                                  <a:pt x="0" y="287"/>
                                  <a:pt x="0" y="254"/>
                                </a:cubicBezTo>
                                <a:lnTo>
                                  <a:pt x="0" y="254"/>
                                </a:lnTo>
                                <a:lnTo>
                                  <a:pt x="0" y="61"/>
                                </a:lnTo>
                                <a:lnTo>
                                  <a:pt x="0" y="61"/>
                                </a:lnTo>
                                <a:cubicBezTo>
                                  <a:pt x="0" y="27"/>
                                  <a:pt x="27" y="0"/>
                                  <a:pt x="61" y="0"/>
                                </a:cubicBezTo>
                                <a:lnTo>
                                  <a:pt x="61" y="0"/>
                                </a:lnTo>
                                <a:lnTo>
                                  <a:pt x="246" y="0"/>
                                </a:lnTo>
                                <a:lnTo>
                                  <a:pt x="246" y="0"/>
                                </a:lnTo>
                                <a:cubicBezTo>
                                  <a:pt x="280" y="0"/>
                                  <a:pt x="307" y="27"/>
                                  <a:pt x="307" y="61"/>
                                </a:cubicBezTo>
                                <a:close/>
                              </a:path>
                            </a:pathLst>
                          </a:custGeom>
                          <a:solidFill>
                            <a:srgbClr val="000000"/>
                          </a:solidFill>
                          <a:ln w="0">
                            <a:solidFill>
                              <a:srgbClr val="000000"/>
                            </a:solidFill>
                            <a:prstDash val="solid"/>
                            <a:round/>
                            <a:headEnd/>
                            <a:tailEnd/>
                          </a:ln>
                        </wps:spPr>
                        <wps:bodyPr/>
                      </wps:wsp>
                      <wps:wsp>
                        <wps:cNvPr id="300" name="Freeform 300"/>
                        <wps:cNvSpPr>
                          <a:spLocks/>
                        </wps:cNvSpPr>
                        <wps:spPr bwMode="auto">
                          <a:xfrm>
                            <a:off x="43" y="535"/>
                            <a:ext cx="6" cy="7"/>
                          </a:xfrm>
                          <a:custGeom>
                            <a:avLst/>
                            <a:gdLst>
                              <a:gd name="T0" fmla="*/ 307 w 307"/>
                              <a:gd name="T1" fmla="*/ 61 h 315"/>
                              <a:gd name="T2" fmla="*/ 307 w 307"/>
                              <a:gd name="T3" fmla="*/ 254 h 315"/>
                              <a:gd name="T4" fmla="*/ 307 w 307"/>
                              <a:gd name="T5" fmla="*/ 254 h 315"/>
                              <a:gd name="T6" fmla="*/ 246 w 307"/>
                              <a:gd name="T7" fmla="*/ 315 h 315"/>
                              <a:gd name="T8" fmla="*/ 246 w 307"/>
                              <a:gd name="T9" fmla="*/ 315 h 315"/>
                              <a:gd name="T10" fmla="*/ 246 w 307"/>
                              <a:gd name="T11" fmla="*/ 315 h 315"/>
                              <a:gd name="T12" fmla="*/ 61 w 307"/>
                              <a:gd name="T13" fmla="*/ 315 h 315"/>
                              <a:gd name="T14" fmla="*/ 61 w 307"/>
                              <a:gd name="T15" fmla="*/ 315 h 315"/>
                              <a:gd name="T16" fmla="*/ 0 w 307"/>
                              <a:gd name="T17" fmla="*/ 254 h 315"/>
                              <a:gd name="T18" fmla="*/ 0 w 307"/>
                              <a:gd name="T19" fmla="*/ 254 h 315"/>
                              <a:gd name="T20" fmla="*/ 0 w 307"/>
                              <a:gd name="T21" fmla="*/ 61 h 315"/>
                              <a:gd name="T22" fmla="*/ 0 w 307"/>
                              <a:gd name="T23" fmla="*/ 61 h 315"/>
                              <a:gd name="T24" fmla="*/ 61 w 307"/>
                              <a:gd name="T25" fmla="*/ 0 h 315"/>
                              <a:gd name="T26" fmla="*/ 61 w 307"/>
                              <a:gd name="T27" fmla="*/ 0 h 315"/>
                              <a:gd name="T28" fmla="*/ 246 w 307"/>
                              <a:gd name="T29" fmla="*/ 0 h 315"/>
                              <a:gd name="T30" fmla="*/ 246 w 307"/>
                              <a:gd name="T31" fmla="*/ 0 h 315"/>
                              <a:gd name="T32" fmla="*/ 307 w 307"/>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7" h="315">
                                <a:moveTo>
                                  <a:pt x="307" y="61"/>
                                </a:moveTo>
                                <a:lnTo>
                                  <a:pt x="307" y="254"/>
                                </a:lnTo>
                                <a:lnTo>
                                  <a:pt x="307" y="254"/>
                                </a:lnTo>
                                <a:cubicBezTo>
                                  <a:pt x="307" y="287"/>
                                  <a:pt x="280" y="315"/>
                                  <a:pt x="246" y="315"/>
                                </a:cubicBezTo>
                                <a:cubicBezTo>
                                  <a:pt x="246" y="315"/>
                                  <a:pt x="246" y="315"/>
                                  <a:pt x="246" y="315"/>
                                </a:cubicBezTo>
                                <a:lnTo>
                                  <a:pt x="246" y="315"/>
                                </a:lnTo>
                                <a:lnTo>
                                  <a:pt x="61" y="315"/>
                                </a:lnTo>
                                <a:lnTo>
                                  <a:pt x="61" y="315"/>
                                </a:lnTo>
                                <a:cubicBezTo>
                                  <a:pt x="27" y="315"/>
                                  <a:pt x="0" y="287"/>
                                  <a:pt x="0" y="254"/>
                                </a:cubicBezTo>
                                <a:lnTo>
                                  <a:pt x="0" y="254"/>
                                </a:lnTo>
                                <a:lnTo>
                                  <a:pt x="0" y="61"/>
                                </a:lnTo>
                                <a:lnTo>
                                  <a:pt x="0" y="61"/>
                                </a:lnTo>
                                <a:cubicBezTo>
                                  <a:pt x="0" y="27"/>
                                  <a:pt x="27" y="0"/>
                                  <a:pt x="61" y="0"/>
                                </a:cubicBezTo>
                                <a:lnTo>
                                  <a:pt x="61" y="0"/>
                                </a:lnTo>
                                <a:lnTo>
                                  <a:pt x="246" y="0"/>
                                </a:lnTo>
                                <a:lnTo>
                                  <a:pt x="246" y="0"/>
                                </a:lnTo>
                                <a:cubicBezTo>
                                  <a:pt x="280" y="0"/>
                                  <a:pt x="307" y="27"/>
                                  <a:pt x="307" y="61"/>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2" name="Freeform 302"/>
                        <wps:cNvSpPr>
                          <a:spLocks/>
                        </wps:cNvSpPr>
                        <wps:spPr bwMode="auto">
                          <a:xfrm>
                            <a:off x="43" y="583"/>
                            <a:ext cx="6" cy="6"/>
                          </a:xfrm>
                          <a:custGeom>
                            <a:avLst/>
                            <a:gdLst>
                              <a:gd name="T0" fmla="*/ 307 w 307"/>
                              <a:gd name="T1" fmla="*/ 61 h 315"/>
                              <a:gd name="T2" fmla="*/ 307 w 307"/>
                              <a:gd name="T3" fmla="*/ 254 h 315"/>
                              <a:gd name="T4" fmla="*/ 307 w 307"/>
                              <a:gd name="T5" fmla="*/ 254 h 315"/>
                              <a:gd name="T6" fmla="*/ 246 w 307"/>
                              <a:gd name="T7" fmla="*/ 315 h 315"/>
                              <a:gd name="T8" fmla="*/ 246 w 307"/>
                              <a:gd name="T9" fmla="*/ 315 h 315"/>
                              <a:gd name="T10" fmla="*/ 246 w 307"/>
                              <a:gd name="T11" fmla="*/ 315 h 315"/>
                              <a:gd name="T12" fmla="*/ 61 w 307"/>
                              <a:gd name="T13" fmla="*/ 315 h 315"/>
                              <a:gd name="T14" fmla="*/ 61 w 307"/>
                              <a:gd name="T15" fmla="*/ 315 h 315"/>
                              <a:gd name="T16" fmla="*/ 0 w 307"/>
                              <a:gd name="T17" fmla="*/ 254 h 315"/>
                              <a:gd name="T18" fmla="*/ 0 w 307"/>
                              <a:gd name="T19" fmla="*/ 254 h 315"/>
                              <a:gd name="T20" fmla="*/ 0 w 307"/>
                              <a:gd name="T21" fmla="*/ 61 h 315"/>
                              <a:gd name="T22" fmla="*/ 0 w 307"/>
                              <a:gd name="T23" fmla="*/ 61 h 315"/>
                              <a:gd name="T24" fmla="*/ 61 w 307"/>
                              <a:gd name="T25" fmla="*/ 0 h 315"/>
                              <a:gd name="T26" fmla="*/ 61 w 307"/>
                              <a:gd name="T27" fmla="*/ 0 h 315"/>
                              <a:gd name="T28" fmla="*/ 246 w 307"/>
                              <a:gd name="T29" fmla="*/ 0 h 315"/>
                              <a:gd name="T30" fmla="*/ 246 w 307"/>
                              <a:gd name="T31" fmla="*/ 0 h 315"/>
                              <a:gd name="T32" fmla="*/ 307 w 307"/>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7" h="315">
                                <a:moveTo>
                                  <a:pt x="307" y="61"/>
                                </a:moveTo>
                                <a:lnTo>
                                  <a:pt x="307" y="254"/>
                                </a:lnTo>
                                <a:lnTo>
                                  <a:pt x="307" y="254"/>
                                </a:lnTo>
                                <a:cubicBezTo>
                                  <a:pt x="307" y="288"/>
                                  <a:pt x="280" y="315"/>
                                  <a:pt x="246" y="315"/>
                                </a:cubicBezTo>
                                <a:cubicBezTo>
                                  <a:pt x="246" y="315"/>
                                  <a:pt x="246" y="315"/>
                                  <a:pt x="246" y="315"/>
                                </a:cubicBezTo>
                                <a:lnTo>
                                  <a:pt x="246" y="315"/>
                                </a:lnTo>
                                <a:lnTo>
                                  <a:pt x="61" y="315"/>
                                </a:lnTo>
                                <a:lnTo>
                                  <a:pt x="61" y="315"/>
                                </a:lnTo>
                                <a:cubicBezTo>
                                  <a:pt x="27" y="315"/>
                                  <a:pt x="0" y="288"/>
                                  <a:pt x="0" y="254"/>
                                </a:cubicBezTo>
                                <a:lnTo>
                                  <a:pt x="0" y="254"/>
                                </a:lnTo>
                                <a:lnTo>
                                  <a:pt x="0" y="61"/>
                                </a:lnTo>
                                <a:lnTo>
                                  <a:pt x="0" y="61"/>
                                </a:lnTo>
                                <a:cubicBezTo>
                                  <a:pt x="0" y="27"/>
                                  <a:pt x="27" y="0"/>
                                  <a:pt x="61" y="0"/>
                                </a:cubicBezTo>
                                <a:lnTo>
                                  <a:pt x="61" y="0"/>
                                </a:lnTo>
                                <a:lnTo>
                                  <a:pt x="246" y="0"/>
                                </a:lnTo>
                                <a:lnTo>
                                  <a:pt x="246" y="0"/>
                                </a:lnTo>
                                <a:cubicBezTo>
                                  <a:pt x="280" y="0"/>
                                  <a:pt x="307" y="27"/>
                                  <a:pt x="307" y="61"/>
                                </a:cubicBezTo>
                                <a:close/>
                              </a:path>
                            </a:pathLst>
                          </a:custGeom>
                          <a:solidFill>
                            <a:srgbClr val="000000"/>
                          </a:solidFill>
                          <a:ln w="0">
                            <a:solidFill>
                              <a:srgbClr val="000000"/>
                            </a:solidFill>
                            <a:prstDash val="solid"/>
                            <a:round/>
                            <a:headEnd/>
                            <a:tailEnd/>
                          </a:ln>
                        </wps:spPr>
                        <wps:bodyPr/>
                      </wps:wsp>
                      <wps:wsp>
                        <wps:cNvPr id="303" name="Freeform 303"/>
                        <wps:cNvSpPr>
                          <a:spLocks/>
                        </wps:cNvSpPr>
                        <wps:spPr bwMode="auto">
                          <a:xfrm>
                            <a:off x="43" y="583"/>
                            <a:ext cx="6" cy="6"/>
                          </a:xfrm>
                          <a:custGeom>
                            <a:avLst/>
                            <a:gdLst>
                              <a:gd name="T0" fmla="*/ 307 w 307"/>
                              <a:gd name="T1" fmla="*/ 61 h 315"/>
                              <a:gd name="T2" fmla="*/ 307 w 307"/>
                              <a:gd name="T3" fmla="*/ 254 h 315"/>
                              <a:gd name="T4" fmla="*/ 307 w 307"/>
                              <a:gd name="T5" fmla="*/ 254 h 315"/>
                              <a:gd name="T6" fmla="*/ 246 w 307"/>
                              <a:gd name="T7" fmla="*/ 315 h 315"/>
                              <a:gd name="T8" fmla="*/ 246 w 307"/>
                              <a:gd name="T9" fmla="*/ 315 h 315"/>
                              <a:gd name="T10" fmla="*/ 246 w 307"/>
                              <a:gd name="T11" fmla="*/ 315 h 315"/>
                              <a:gd name="T12" fmla="*/ 61 w 307"/>
                              <a:gd name="T13" fmla="*/ 315 h 315"/>
                              <a:gd name="T14" fmla="*/ 61 w 307"/>
                              <a:gd name="T15" fmla="*/ 315 h 315"/>
                              <a:gd name="T16" fmla="*/ 0 w 307"/>
                              <a:gd name="T17" fmla="*/ 254 h 315"/>
                              <a:gd name="T18" fmla="*/ 0 w 307"/>
                              <a:gd name="T19" fmla="*/ 254 h 315"/>
                              <a:gd name="T20" fmla="*/ 0 w 307"/>
                              <a:gd name="T21" fmla="*/ 61 h 315"/>
                              <a:gd name="T22" fmla="*/ 0 w 307"/>
                              <a:gd name="T23" fmla="*/ 61 h 315"/>
                              <a:gd name="T24" fmla="*/ 61 w 307"/>
                              <a:gd name="T25" fmla="*/ 0 h 315"/>
                              <a:gd name="T26" fmla="*/ 61 w 307"/>
                              <a:gd name="T27" fmla="*/ 0 h 315"/>
                              <a:gd name="T28" fmla="*/ 246 w 307"/>
                              <a:gd name="T29" fmla="*/ 0 h 315"/>
                              <a:gd name="T30" fmla="*/ 246 w 307"/>
                              <a:gd name="T31" fmla="*/ 0 h 315"/>
                              <a:gd name="T32" fmla="*/ 307 w 307"/>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7" h="315">
                                <a:moveTo>
                                  <a:pt x="307" y="61"/>
                                </a:moveTo>
                                <a:lnTo>
                                  <a:pt x="307" y="254"/>
                                </a:lnTo>
                                <a:lnTo>
                                  <a:pt x="307" y="254"/>
                                </a:lnTo>
                                <a:cubicBezTo>
                                  <a:pt x="307" y="288"/>
                                  <a:pt x="280" y="315"/>
                                  <a:pt x="246" y="315"/>
                                </a:cubicBezTo>
                                <a:cubicBezTo>
                                  <a:pt x="246" y="315"/>
                                  <a:pt x="246" y="315"/>
                                  <a:pt x="246" y="315"/>
                                </a:cubicBezTo>
                                <a:lnTo>
                                  <a:pt x="246" y="315"/>
                                </a:lnTo>
                                <a:lnTo>
                                  <a:pt x="61" y="315"/>
                                </a:lnTo>
                                <a:lnTo>
                                  <a:pt x="61" y="315"/>
                                </a:lnTo>
                                <a:cubicBezTo>
                                  <a:pt x="27" y="315"/>
                                  <a:pt x="0" y="288"/>
                                  <a:pt x="0" y="254"/>
                                </a:cubicBezTo>
                                <a:lnTo>
                                  <a:pt x="0" y="254"/>
                                </a:lnTo>
                                <a:lnTo>
                                  <a:pt x="0" y="61"/>
                                </a:lnTo>
                                <a:lnTo>
                                  <a:pt x="0" y="61"/>
                                </a:lnTo>
                                <a:cubicBezTo>
                                  <a:pt x="0" y="27"/>
                                  <a:pt x="27" y="0"/>
                                  <a:pt x="61" y="0"/>
                                </a:cubicBezTo>
                                <a:lnTo>
                                  <a:pt x="61" y="0"/>
                                </a:lnTo>
                                <a:lnTo>
                                  <a:pt x="246" y="0"/>
                                </a:lnTo>
                                <a:lnTo>
                                  <a:pt x="246" y="0"/>
                                </a:lnTo>
                                <a:cubicBezTo>
                                  <a:pt x="280" y="0"/>
                                  <a:pt x="307" y="27"/>
                                  <a:pt x="307" y="61"/>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4" name="Freeform 304"/>
                        <wps:cNvSpPr>
                          <a:spLocks/>
                        </wps:cNvSpPr>
                        <wps:spPr bwMode="auto">
                          <a:xfrm>
                            <a:off x="58" y="583"/>
                            <a:ext cx="6" cy="6"/>
                          </a:xfrm>
                          <a:custGeom>
                            <a:avLst/>
                            <a:gdLst>
                              <a:gd name="T0" fmla="*/ 313 w 313"/>
                              <a:gd name="T1" fmla="*/ 61 h 315"/>
                              <a:gd name="T2" fmla="*/ 313 w 313"/>
                              <a:gd name="T3" fmla="*/ 254 h 315"/>
                              <a:gd name="T4" fmla="*/ 313 w 313"/>
                              <a:gd name="T5" fmla="*/ 254 h 315"/>
                              <a:gd name="T6" fmla="*/ 252 w 313"/>
                              <a:gd name="T7" fmla="*/ 315 h 315"/>
                              <a:gd name="T8" fmla="*/ 252 w 313"/>
                              <a:gd name="T9" fmla="*/ 315 h 315"/>
                              <a:gd name="T10" fmla="*/ 252 w 313"/>
                              <a:gd name="T11" fmla="*/ 315 h 315"/>
                              <a:gd name="T12" fmla="*/ 60 w 313"/>
                              <a:gd name="T13" fmla="*/ 315 h 315"/>
                              <a:gd name="T14" fmla="*/ 60 w 313"/>
                              <a:gd name="T15" fmla="*/ 315 h 315"/>
                              <a:gd name="T16" fmla="*/ 0 w 313"/>
                              <a:gd name="T17" fmla="*/ 254 h 315"/>
                              <a:gd name="T18" fmla="*/ 0 w 313"/>
                              <a:gd name="T19" fmla="*/ 254 h 315"/>
                              <a:gd name="T20" fmla="*/ 0 w 313"/>
                              <a:gd name="T21" fmla="*/ 61 h 315"/>
                              <a:gd name="T22" fmla="*/ 0 w 313"/>
                              <a:gd name="T23" fmla="*/ 61 h 315"/>
                              <a:gd name="T24" fmla="*/ 60 w 313"/>
                              <a:gd name="T25" fmla="*/ 0 h 315"/>
                              <a:gd name="T26" fmla="*/ 60 w 313"/>
                              <a:gd name="T27" fmla="*/ 0 h 315"/>
                              <a:gd name="T28" fmla="*/ 252 w 313"/>
                              <a:gd name="T29" fmla="*/ 0 h 315"/>
                              <a:gd name="T30" fmla="*/ 252 w 313"/>
                              <a:gd name="T31" fmla="*/ 0 h 315"/>
                              <a:gd name="T32" fmla="*/ 313 w 313"/>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13" h="315">
                                <a:moveTo>
                                  <a:pt x="313" y="61"/>
                                </a:moveTo>
                                <a:lnTo>
                                  <a:pt x="313" y="254"/>
                                </a:lnTo>
                                <a:lnTo>
                                  <a:pt x="313" y="254"/>
                                </a:lnTo>
                                <a:cubicBezTo>
                                  <a:pt x="313" y="288"/>
                                  <a:pt x="286" y="315"/>
                                  <a:pt x="252" y="315"/>
                                </a:cubicBezTo>
                                <a:cubicBezTo>
                                  <a:pt x="252" y="315"/>
                                  <a:pt x="252" y="315"/>
                                  <a:pt x="252" y="315"/>
                                </a:cubicBezTo>
                                <a:lnTo>
                                  <a:pt x="252" y="315"/>
                                </a:lnTo>
                                <a:lnTo>
                                  <a:pt x="60" y="315"/>
                                </a:lnTo>
                                <a:lnTo>
                                  <a:pt x="60" y="315"/>
                                </a:lnTo>
                                <a:cubicBezTo>
                                  <a:pt x="27" y="315"/>
                                  <a:pt x="0" y="288"/>
                                  <a:pt x="0" y="254"/>
                                </a:cubicBezTo>
                                <a:lnTo>
                                  <a:pt x="0" y="254"/>
                                </a:lnTo>
                                <a:lnTo>
                                  <a:pt x="0" y="61"/>
                                </a:lnTo>
                                <a:lnTo>
                                  <a:pt x="0" y="61"/>
                                </a:lnTo>
                                <a:cubicBezTo>
                                  <a:pt x="0" y="27"/>
                                  <a:pt x="27" y="0"/>
                                  <a:pt x="60" y="0"/>
                                </a:cubicBezTo>
                                <a:lnTo>
                                  <a:pt x="60" y="0"/>
                                </a:lnTo>
                                <a:lnTo>
                                  <a:pt x="252" y="0"/>
                                </a:lnTo>
                                <a:lnTo>
                                  <a:pt x="252" y="0"/>
                                </a:lnTo>
                                <a:cubicBezTo>
                                  <a:pt x="286" y="0"/>
                                  <a:pt x="313" y="27"/>
                                  <a:pt x="313" y="61"/>
                                </a:cubicBezTo>
                                <a:close/>
                              </a:path>
                            </a:pathLst>
                          </a:custGeom>
                          <a:solidFill>
                            <a:srgbClr val="000000"/>
                          </a:solidFill>
                          <a:ln w="0">
                            <a:solidFill>
                              <a:srgbClr val="000000"/>
                            </a:solidFill>
                            <a:prstDash val="solid"/>
                            <a:round/>
                            <a:headEnd/>
                            <a:tailEnd/>
                          </a:ln>
                        </wps:spPr>
                        <wps:bodyPr/>
                      </wps:wsp>
                      <wps:wsp>
                        <wps:cNvPr id="305" name="Freeform 305"/>
                        <wps:cNvSpPr>
                          <a:spLocks/>
                        </wps:cNvSpPr>
                        <wps:spPr bwMode="auto">
                          <a:xfrm>
                            <a:off x="58" y="583"/>
                            <a:ext cx="6" cy="6"/>
                          </a:xfrm>
                          <a:custGeom>
                            <a:avLst/>
                            <a:gdLst>
                              <a:gd name="T0" fmla="*/ 313 w 313"/>
                              <a:gd name="T1" fmla="*/ 61 h 315"/>
                              <a:gd name="T2" fmla="*/ 313 w 313"/>
                              <a:gd name="T3" fmla="*/ 254 h 315"/>
                              <a:gd name="T4" fmla="*/ 313 w 313"/>
                              <a:gd name="T5" fmla="*/ 254 h 315"/>
                              <a:gd name="T6" fmla="*/ 252 w 313"/>
                              <a:gd name="T7" fmla="*/ 315 h 315"/>
                              <a:gd name="T8" fmla="*/ 252 w 313"/>
                              <a:gd name="T9" fmla="*/ 315 h 315"/>
                              <a:gd name="T10" fmla="*/ 252 w 313"/>
                              <a:gd name="T11" fmla="*/ 315 h 315"/>
                              <a:gd name="T12" fmla="*/ 60 w 313"/>
                              <a:gd name="T13" fmla="*/ 315 h 315"/>
                              <a:gd name="T14" fmla="*/ 60 w 313"/>
                              <a:gd name="T15" fmla="*/ 315 h 315"/>
                              <a:gd name="T16" fmla="*/ 0 w 313"/>
                              <a:gd name="T17" fmla="*/ 254 h 315"/>
                              <a:gd name="T18" fmla="*/ 0 w 313"/>
                              <a:gd name="T19" fmla="*/ 254 h 315"/>
                              <a:gd name="T20" fmla="*/ 0 w 313"/>
                              <a:gd name="T21" fmla="*/ 61 h 315"/>
                              <a:gd name="T22" fmla="*/ 0 w 313"/>
                              <a:gd name="T23" fmla="*/ 61 h 315"/>
                              <a:gd name="T24" fmla="*/ 60 w 313"/>
                              <a:gd name="T25" fmla="*/ 0 h 315"/>
                              <a:gd name="T26" fmla="*/ 60 w 313"/>
                              <a:gd name="T27" fmla="*/ 0 h 315"/>
                              <a:gd name="T28" fmla="*/ 252 w 313"/>
                              <a:gd name="T29" fmla="*/ 0 h 315"/>
                              <a:gd name="T30" fmla="*/ 252 w 313"/>
                              <a:gd name="T31" fmla="*/ 0 h 315"/>
                              <a:gd name="T32" fmla="*/ 313 w 313"/>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13" h="315">
                                <a:moveTo>
                                  <a:pt x="313" y="61"/>
                                </a:moveTo>
                                <a:lnTo>
                                  <a:pt x="313" y="254"/>
                                </a:lnTo>
                                <a:lnTo>
                                  <a:pt x="313" y="254"/>
                                </a:lnTo>
                                <a:cubicBezTo>
                                  <a:pt x="313" y="288"/>
                                  <a:pt x="286" y="315"/>
                                  <a:pt x="252" y="315"/>
                                </a:cubicBezTo>
                                <a:cubicBezTo>
                                  <a:pt x="252" y="315"/>
                                  <a:pt x="252" y="315"/>
                                  <a:pt x="252" y="315"/>
                                </a:cubicBezTo>
                                <a:lnTo>
                                  <a:pt x="252" y="315"/>
                                </a:lnTo>
                                <a:lnTo>
                                  <a:pt x="60" y="315"/>
                                </a:lnTo>
                                <a:lnTo>
                                  <a:pt x="60" y="315"/>
                                </a:lnTo>
                                <a:cubicBezTo>
                                  <a:pt x="27" y="315"/>
                                  <a:pt x="0" y="288"/>
                                  <a:pt x="0" y="254"/>
                                </a:cubicBezTo>
                                <a:lnTo>
                                  <a:pt x="0" y="254"/>
                                </a:lnTo>
                                <a:lnTo>
                                  <a:pt x="0" y="61"/>
                                </a:lnTo>
                                <a:lnTo>
                                  <a:pt x="0" y="61"/>
                                </a:lnTo>
                                <a:cubicBezTo>
                                  <a:pt x="0" y="27"/>
                                  <a:pt x="27" y="0"/>
                                  <a:pt x="60" y="0"/>
                                </a:cubicBezTo>
                                <a:lnTo>
                                  <a:pt x="60" y="0"/>
                                </a:lnTo>
                                <a:lnTo>
                                  <a:pt x="252" y="0"/>
                                </a:lnTo>
                                <a:lnTo>
                                  <a:pt x="252" y="0"/>
                                </a:lnTo>
                                <a:cubicBezTo>
                                  <a:pt x="286" y="0"/>
                                  <a:pt x="313" y="27"/>
                                  <a:pt x="313" y="61"/>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6" name="Freeform 306"/>
                        <wps:cNvSpPr>
                          <a:spLocks/>
                        </wps:cNvSpPr>
                        <wps:spPr bwMode="auto">
                          <a:xfrm>
                            <a:off x="58" y="535"/>
                            <a:ext cx="6" cy="7"/>
                          </a:xfrm>
                          <a:custGeom>
                            <a:avLst/>
                            <a:gdLst>
                              <a:gd name="T0" fmla="*/ 313 w 313"/>
                              <a:gd name="T1" fmla="*/ 61 h 315"/>
                              <a:gd name="T2" fmla="*/ 313 w 313"/>
                              <a:gd name="T3" fmla="*/ 254 h 315"/>
                              <a:gd name="T4" fmla="*/ 313 w 313"/>
                              <a:gd name="T5" fmla="*/ 254 h 315"/>
                              <a:gd name="T6" fmla="*/ 252 w 313"/>
                              <a:gd name="T7" fmla="*/ 315 h 315"/>
                              <a:gd name="T8" fmla="*/ 252 w 313"/>
                              <a:gd name="T9" fmla="*/ 315 h 315"/>
                              <a:gd name="T10" fmla="*/ 252 w 313"/>
                              <a:gd name="T11" fmla="*/ 315 h 315"/>
                              <a:gd name="T12" fmla="*/ 60 w 313"/>
                              <a:gd name="T13" fmla="*/ 315 h 315"/>
                              <a:gd name="T14" fmla="*/ 60 w 313"/>
                              <a:gd name="T15" fmla="*/ 315 h 315"/>
                              <a:gd name="T16" fmla="*/ 0 w 313"/>
                              <a:gd name="T17" fmla="*/ 254 h 315"/>
                              <a:gd name="T18" fmla="*/ 0 w 313"/>
                              <a:gd name="T19" fmla="*/ 254 h 315"/>
                              <a:gd name="T20" fmla="*/ 0 w 313"/>
                              <a:gd name="T21" fmla="*/ 61 h 315"/>
                              <a:gd name="T22" fmla="*/ 0 w 313"/>
                              <a:gd name="T23" fmla="*/ 61 h 315"/>
                              <a:gd name="T24" fmla="*/ 60 w 313"/>
                              <a:gd name="T25" fmla="*/ 0 h 315"/>
                              <a:gd name="T26" fmla="*/ 60 w 313"/>
                              <a:gd name="T27" fmla="*/ 0 h 315"/>
                              <a:gd name="T28" fmla="*/ 252 w 313"/>
                              <a:gd name="T29" fmla="*/ 0 h 315"/>
                              <a:gd name="T30" fmla="*/ 252 w 313"/>
                              <a:gd name="T31" fmla="*/ 0 h 315"/>
                              <a:gd name="T32" fmla="*/ 313 w 313"/>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13" h="315">
                                <a:moveTo>
                                  <a:pt x="313" y="61"/>
                                </a:moveTo>
                                <a:lnTo>
                                  <a:pt x="313" y="254"/>
                                </a:lnTo>
                                <a:lnTo>
                                  <a:pt x="313" y="254"/>
                                </a:lnTo>
                                <a:cubicBezTo>
                                  <a:pt x="313" y="287"/>
                                  <a:pt x="286" y="315"/>
                                  <a:pt x="252" y="315"/>
                                </a:cubicBezTo>
                                <a:cubicBezTo>
                                  <a:pt x="252" y="315"/>
                                  <a:pt x="252" y="315"/>
                                  <a:pt x="252" y="315"/>
                                </a:cubicBezTo>
                                <a:lnTo>
                                  <a:pt x="252" y="315"/>
                                </a:lnTo>
                                <a:lnTo>
                                  <a:pt x="60" y="315"/>
                                </a:lnTo>
                                <a:lnTo>
                                  <a:pt x="60" y="315"/>
                                </a:lnTo>
                                <a:cubicBezTo>
                                  <a:pt x="27" y="315"/>
                                  <a:pt x="0" y="287"/>
                                  <a:pt x="0" y="254"/>
                                </a:cubicBezTo>
                                <a:lnTo>
                                  <a:pt x="0" y="254"/>
                                </a:lnTo>
                                <a:lnTo>
                                  <a:pt x="0" y="61"/>
                                </a:lnTo>
                                <a:lnTo>
                                  <a:pt x="0" y="61"/>
                                </a:lnTo>
                                <a:cubicBezTo>
                                  <a:pt x="0" y="27"/>
                                  <a:pt x="27" y="0"/>
                                  <a:pt x="60" y="0"/>
                                </a:cubicBezTo>
                                <a:lnTo>
                                  <a:pt x="60" y="0"/>
                                </a:lnTo>
                                <a:lnTo>
                                  <a:pt x="252" y="0"/>
                                </a:lnTo>
                                <a:lnTo>
                                  <a:pt x="252" y="0"/>
                                </a:lnTo>
                                <a:cubicBezTo>
                                  <a:pt x="286" y="0"/>
                                  <a:pt x="313" y="27"/>
                                  <a:pt x="313" y="61"/>
                                </a:cubicBezTo>
                                <a:close/>
                              </a:path>
                            </a:pathLst>
                          </a:custGeom>
                          <a:solidFill>
                            <a:srgbClr val="000000"/>
                          </a:solidFill>
                          <a:ln w="0">
                            <a:solidFill>
                              <a:srgbClr val="000000"/>
                            </a:solidFill>
                            <a:prstDash val="solid"/>
                            <a:round/>
                            <a:headEnd/>
                            <a:tailEnd/>
                          </a:ln>
                        </wps:spPr>
                        <wps:bodyPr/>
                      </wps:wsp>
                      <wps:wsp>
                        <wps:cNvPr id="307" name="Freeform 307"/>
                        <wps:cNvSpPr>
                          <a:spLocks/>
                        </wps:cNvSpPr>
                        <wps:spPr bwMode="auto">
                          <a:xfrm>
                            <a:off x="58" y="535"/>
                            <a:ext cx="6" cy="7"/>
                          </a:xfrm>
                          <a:custGeom>
                            <a:avLst/>
                            <a:gdLst>
                              <a:gd name="T0" fmla="*/ 313 w 313"/>
                              <a:gd name="T1" fmla="*/ 61 h 315"/>
                              <a:gd name="T2" fmla="*/ 313 w 313"/>
                              <a:gd name="T3" fmla="*/ 254 h 315"/>
                              <a:gd name="T4" fmla="*/ 313 w 313"/>
                              <a:gd name="T5" fmla="*/ 254 h 315"/>
                              <a:gd name="T6" fmla="*/ 252 w 313"/>
                              <a:gd name="T7" fmla="*/ 315 h 315"/>
                              <a:gd name="T8" fmla="*/ 252 w 313"/>
                              <a:gd name="T9" fmla="*/ 315 h 315"/>
                              <a:gd name="T10" fmla="*/ 252 w 313"/>
                              <a:gd name="T11" fmla="*/ 315 h 315"/>
                              <a:gd name="T12" fmla="*/ 60 w 313"/>
                              <a:gd name="T13" fmla="*/ 315 h 315"/>
                              <a:gd name="T14" fmla="*/ 60 w 313"/>
                              <a:gd name="T15" fmla="*/ 315 h 315"/>
                              <a:gd name="T16" fmla="*/ 0 w 313"/>
                              <a:gd name="T17" fmla="*/ 254 h 315"/>
                              <a:gd name="T18" fmla="*/ 0 w 313"/>
                              <a:gd name="T19" fmla="*/ 254 h 315"/>
                              <a:gd name="T20" fmla="*/ 0 w 313"/>
                              <a:gd name="T21" fmla="*/ 61 h 315"/>
                              <a:gd name="T22" fmla="*/ 0 w 313"/>
                              <a:gd name="T23" fmla="*/ 61 h 315"/>
                              <a:gd name="T24" fmla="*/ 60 w 313"/>
                              <a:gd name="T25" fmla="*/ 0 h 315"/>
                              <a:gd name="T26" fmla="*/ 60 w 313"/>
                              <a:gd name="T27" fmla="*/ 0 h 315"/>
                              <a:gd name="T28" fmla="*/ 252 w 313"/>
                              <a:gd name="T29" fmla="*/ 0 h 315"/>
                              <a:gd name="T30" fmla="*/ 252 w 313"/>
                              <a:gd name="T31" fmla="*/ 0 h 315"/>
                              <a:gd name="T32" fmla="*/ 313 w 313"/>
                              <a:gd name="T33" fmla="*/ 61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13" h="315">
                                <a:moveTo>
                                  <a:pt x="313" y="61"/>
                                </a:moveTo>
                                <a:lnTo>
                                  <a:pt x="313" y="254"/>
                                </a:lnTo>
                                <a:lnTo>
                                  <a:pt x="313" y="254"/>
                                </a:lnTo>
                                <a:cubicBezTo>
                                  <a:pt x="313" y="287"/>
                                  <a:pt x="286" y="315"/>
                                  <a:pt x="252" y="315"/>
                                </a:cubicBezTo>
                                <a:cubicBezTo>
                                  <a:pt x="252" y="315"/>
                                  <a:pt x="252" y="315"/>
                                  <a:pt x="252" y="315"/>
                                </a:cubicBezTo>
                                <a:lnTo>
                                  <a:pt x="252" y="315"/>
                                </a:lnTo>
                                <a:lnTo>
                                  <a:pt x="60" y="315"/>
                                </a:lnTo>
                                <a:lnTo>
                                  <a:pt x="60" y="315"/>
                                </a:lnTo>
                                <a:cubicBezTo>
                                  <a:pt x="27" y="315"/>
                                  <a:pt x="0" y="287"/>
                                  <a:pt x="0" y="254"/>
                                </a:cubicBezTo>
                                <a:lnTo>
                                  <a:pt x="0" y="254"/>
                                </a:lnTo>
                                <a:lnTo>
                                  <a:pt x="0" y="61"/>
                                </a:lnTo>
                                <a:lnTo>
                                  <a:pt x="0" y="61"/>
                                </a:lnTo>
                                <a:cubicBezTo>
                                  <a:pt x="0" y="27"/>
                                  <a:pt x="27" y="0"/>
                                  <a:pt x="60" y="0"/>
                                </a:cubicBezTo>
                                <a:lnTo>
                                  <a:pt x="60" y="0"/>
                                </a:lnTo>
                                <a:lnTo>
                                  <a:pt x="252" y="0"/>
                                </a:lnTo>
                                <a:lnTo>
                                  <a:pt x="252" y="0"/>
                                </a:lnTo>
                                <a:cubicBezTo>
                                  <a:pt x="286" y="0"/>
                                  <a:pt x="313" y="27"/>
                                  <a:pt x="313" y="61"/>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08" name="Freeform 308"/>
                        <wps:cNvSpPr>
                          <a:spLocks/>
                        </wps:cNvSpPr>
                        <wps:spPr bwMode="auto">
                          <a:xfrm>
                            <a:off x="44" y="536"/>
                            <a:ext cx="20" cy="52"/>
                          </a:xfrm>
                          <a:custGeom>
                            <a:avLst/>
                            <a:gdLst>
                              <a:gd name="T0" fmla="*/ 770 w 962"/>
                              <a:gd name="T1" fmla="*/ 2618 h 2618"/>
                              <a:gd name="T2" fmla="*/ 191 w 962"/>
                              <a:gd name="T3" fmla="*/ 2618 h 2618"/>
                              <a:gd name="T4" fmla="*/ 191 w 962"/>
                              <a:gd name="T5" fmla="*/ 2618 h 2618"/>
                              <a:gd name="T6" fmla="*/ 0 w 962"/>
                              <a:gd name="T7" fmla="*/ 2426 h 2618"/>
                              <a:gd name="T8" fmla="*/ 0 w 962"/>
                              <a:gd name="T9" fmla="*/ 2426 h 2618"/>
                              <a:gd name="T10" fmla="*/ 0 w 962"/>
                              <a:gd name="T11" fmla="*/ 2426 h 2618"/>
                              <a:gd name="T12" fmla="*/ 0 w 962"/>
                              <a:gd name="T13" fmla="*/ 193 h 2618"/>
                              <a:gd name="T14" fmla="*/ 0 w 962"/>
                              <a:gd name="T15" fmla="*/ 193 h 2618"/>
                              <a:gd name="T16" fmla="*/ 191 w 962"/>
                              <a:gd name="T17" fmla="*/ 0 h 2618"/>
                              <a:gd name="T18" fmla="*/ 191 w 962"/>
                              <a:gd name="T19" fmla="*/ 0 h 2618"/>
                              <a:gd name="T20" fmla="*/ 770 w 962"/>
                              <a:gd name="T21" fmla="*/ 0 h 2618"/>
                              <a:gd name="T22" fmla="*/ 770 w 962"/>
                              <a:gd name="T23" fmla="*/ 0 h 2618"/>
                              <a:gd name="T24" fmla="*/ 962 w 962"/>
                              <a:gd name="T25" fmla="*/ 193 h 2618"/>
                              <a:gd name="T26" fmla="*/ 962 w 962"/>
                              <a:gd name="T27" fmla="*/ 193 h 2618"/>
                              <a:gd name="T28" fmla="*/ 962 w 962"/>
                              <a:gd name="T29" fmla="*/ 2426 h 2618"/>
                              <a:gd name="T30" fmla="*/ 962 w 962"/>
                              <a:gd name="T31" fmla="*/ 2426 h 2618"/>
                              <a:gd name="T32" fmla="*/ 770 w 962"/>
                              <a:gd name="T33" fmla="*/ 2618 h 2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62" h="2618">
                                <a:moveTo>
                                  <a:pt x="770" y="2618"/>
                                </a:moveTo>
                                <a:lnTo>
                                  <a:pt x="191" y="2618"/>
                                </a:lnTo>
                                <a:lnTo>
                                  <a:pt x="191" y="2618"/>
                                </a:lnTo>
                                <a:cubicBezTo>
                                  <a:pt x="85" y="2618"/>
                                  <a:pt x="0" y="2532"/>
                                  <a:pt x="0" y="2426"/>
                                </a:cubicBezTo>
                                <a:cubicBezTo>
                                  <a:pt x="0" y="2426"/>
                                  <a:pt x="0" y="2426"/>
                                  <a:pt x="0" y="2426"/>
                                </a:cubicBezTo>
                                <a:lnTo>
                                  <a:pt x="0" y="2426"/>
                                </a:lnTo>
                                <a:lnTo>
                                  <a:pt x="0" y="193"/>
                                </a:lnTo>
                                <a:lnTo>
                                  <a:pt x="0" y="193"/>
                                </a:lnTo>
                                <a:cubicBezTo>
                                  <a:pt x="0" y="86"/>
                                  <a:pt x="85" y="0"/>
                                  <a:pt x="191" y="0"/>
                                </a:cubicBezTo>
                                <a:lnTo>
                                  <a:pt x="191" y="0"/>
                                </a:lnTo>
                                <a:lnTo>
                                  <a:pt x="770" y="0"/>
                                </a:lnTo>
                                <a:lnTo>
                                  <a:pt x="770" y="0"/>
                                </a:lnTo>
                                <a:cubicBezTo>
                                  <a:pt x="876" y="0"/>
                                  <a:pt x="962" y="86"/>
                                  <a:pt x="962" y="193"/>
                                </a:cubicBezTo>
                                <a:lnTo>
                                  <a:pt x="962" y="193"/>
                                </a:lnTo>
                                <a:lnTo>
                                  <a:pt x="962" y="2426"/>
                                </a:lnTo>
                                <a:lnTo>
                                  <a:pt x="962" y="2426"/>
                                </a:lnTo>
                                <a:cubicBezTo>
                                  <a:pt x="962" y="2532"/>
                                  <a:pt x="876" y="2618"/>
                                  <a:pt x="770" y="2618"/>
                                </a:cubicBezTo>
                                <a:close/>
                              </a:path>
                            </a:pathLst>
                          </a:custGeom>
                          <a:solidFill>
                            <a:srgbClr val="545454"/>
                          </a:solidFill>
                          <a:ln w="0">
                            <a:solidFill>
                              <a:srgbClr val="000000"/>
                            </a:solidFill>
                            <a:prstDash val="solid"/>
                            <a:round/>
                            <a:headEnd/>
                            <a:tailEnd/>
                          </a:ln>
                        </wps:spPr>
                        <wps:bodyPr/>
                      </wps:wsp>
                      <wps:wsp>
                        <wps:cNvPr id="309" name="Freeform 309"/>
                        <wps:cNvSpPr>
                          <a:spLocks/>
                        </wps:cNvSpPr>
                        <wps:spPr bwMode="auto">
                          <a:xfrm>
                            <a:off x="44" y="536"/>
                            <a:ext cx="20" cy="52"/>
                          </a:xfrm>
                          <a:custGeom>
                            <a:avLst/>
                            <a:gdLst>
                              <a:gd name="T0" fmla="*/ 770 w 962"/>
                              <a:gd name="T1" fmla="*/ 2618 h 2618"/>
                              <a:gd name="T2" fmla="*/ 191 w 962"/>
                              <a:gd name="T3" fmla="*/ 2618 h 2618"/>
                              <a:gd name="T4" fmla="*/ 191 w 962"/>
                              <a:gd name="T5" fmla="*/ 2618 h 2618"/>
                              <a:gd name="T6" fmla="*/ 0 w 962"/>
                              <a:gd name="T7" fmla="*/ 2426 h 2618"/>
                              <a:gd name="T8" fmla="*/ 0 w 962"/>
                              <a:gd name="T9" fmla="*/ 2426 h 2618"/>
                              <a:gd name="T10" fmla="*/ 0 w 962"/>
                              <a:gd name="T11" fmla="*/ 2426 h 2618"/>
                              <a:gd name="T12" fmla="*/ 0 w 962"/>
                              <a:gd name="T13" fmla="*/ 193 h 2618"/>
                              <a:gd name="T14" fmla="*/ 0 w 962"/>
                              <a:gd name="T15" fmla="*/ 193 h 2618"/>
                              <a:gd name="T16" fmla="*/ 191 w 962"/>
                              <a:gd name="T17" fmla="*/ 0 h 2618"/>
                              <a:gd name="T18" fmla="*/ 191 w 962"/>
                              <a:gd name="T19" fmla="*/ 0 h 2618"/>
                              <a:gd name="T20" fmla="*/ 770 w 962"/>
                              <a:gd name="T21" fmla="*/ 0 h 2618"/>
                              <a:gd name="T22" fmla="*/ 770 w 962"/>
                              <a:gd name="T23" fmla="*/ 0 h 2618"/>
                              <a:gd name="T24" fmla="*/ 962 w 962"/>
                              <a:gd name="T25" fmla="*/ 193 h 2618"/>
                              <a:gd name="T26" fmla="*/ 962 w 962"/>
                              <a:gd name="T27" fmla="*/ 193 h 2618"/>
                              <a:gd name="T28" fmla="*/ 962 w 962"/>
                              <a:gd name="T29" fmla="*/ 2426 h 2618"/>
                              <a:gd name="T30" fmla="*/ 962 w 962"/>
                              <a:gd name="T31" fmla="*/ 2426 h 2618"/>
                              <a:gd name="T32" fmla="*/ 770 w 962"/>
                              <a:gd name="T33" fmla="*/ 2618 h 2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62" h="2618">
                                <a:moveTo>
                                  <a:pt x="770" y="2618"/>
                                </a:moveTo>
                                <a:lnTo>
                                  <a:pt x="191" y="2618"/>
                                </a:lnTo>
                                <a:lnTo>
                                  <a:pt x="191" y="2618"/>
                                </a:lnTo>
                                <a:cubicBezTo>
                                  <a:pt x="85" y="2618"/>
                                  <a:pt x="0" y="2532"/>
                                  <a:pt x="0" y="2426"/>
                                </a:cubicBezTo>
                                <a:cubicBezTo>
                                  <a:pt x="0" y="2426"/>
                                  <a:pt x="0" y="2426"/>
                                  <a:pt x="0" y="2426"/>
                                </a:cubicBezTo>
                                <a:lnTo>
                                  <a:pt x="0" y="2426"/>
                                </a:lnTo>
                                <a:lnTo>
                                  <a:pt x="0" y="193"/>
                                </a:lnTo>
                                <a:lnTo>
                                  <a:pt x="0" y="193"/>
                                </a:lnTo>
                                <a:cubicBezTo>
                                  <a:pt x="0" y="86"/>
                                  <a:pt x="85" y="0"/>
                                  <a:pt x="191" y="0"/>
                                </a:cubicBezTo>
                                <a:lnTo>
                                  <a:pt x="191" y="0"/>
                                </a:lnTo>
                                <a:lnTo>
                                  <a:pt x="770" y="0"/>
                                </a:lnTo>
                                <a:lnTo>
                                  <a:pt x="770" y="0"/>
                                </a:lnTo>
                                <a:cubicBezTo>
                                  <a:pt x="876" y="0"/>
                                  <a:pt x="962" y="86"/>
                                  <a:pt x="962" y="193"/>
                                </a:cubicBezTo>
                                <a:lnTo>
                                  <a:pt x="962" y="193"/>
                                </a:lnTo>
                                <a:lnTo>
                                  <a:pt x="962" y="2426"/>
                                </a:lnTo>
                                <a:lnTo>
                                  <a:pt x="962" y="2426"/>
                                </a:lnTo>
                                <a:cubicBezTo>
                                  <a:pt x="962" y="2532"/>
                                  <a:pt x="876" y="2618"/>
                                  <a:pt x="770" y="2618"/>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0" name="Freeform 310"/>
                        <wps:cNvSpPr>
                          <a:spLocks/>
                        </wps:cNvSpPr>
                        <wps:spPr bwMode="auto">
                          <a:xfrm>
                            <a:off x="77" y="519"/>
                            <a:ext cx="21" cy="87"/>
                          </a:xfrm>
                          <a:custGeom>
                            <a:avLst/>
                            <a:gdLst>
                              <a:gd name="T0" fmla="*/ 21 w 21"/>
                              <a:gd name="T1" fmla="*/ 3 h 87"/>
                              <a:gd name="T2" fmla="*/ 21 w 21"/>
                              <a:gd name="T3" fmla="*/ 2 h 87"/>
                              <a:gd name="T4" fmla="*/ 20 w 21"/>
                              <a:gd name="T5" fmla="*/ 2 h 87"/>
                              <a:gd name="T6" fmla="*/ 20 w 21"/>
                              <a:gd name="T7" fmla="*/ 1 h 87"/>
                              <a:gd name="T8" fmla="*/ 20 w 21"/>
                              <a:gd name="T9" fmla="*/ 1 h 87"/>
                              <a:gd name="T10" fmla="*/ 19 w 21"/>
                              <a:gd name="T11" fmla="*/ 1 h 87"/>
                              <a:gd name="T12" fmla="*/ 19 w 21"/>
                              <a:gd name="T13" fmla="*/ 1 h 87"/>
                              <a:gd name="T14" fmla="*/ 19 w 21"/>
                              <a:gd name="T15" fmla="*/ 1 h 87"/>
                              <a:gd name="T16" fmla="*/ 18 w 21"/>
                              <a:gd name="T17" fmla="*/ 1 h 87"/>
                              <a:gd name="T18" fmla="*/ 18 w 21"/>
                              <a:gd name="T19" fmla="*/ 0 h 87"/>
                              <a:gd name="T20" fmla="*/ 18 w 21"/>
                              <a:gd name="T21" fmla="*/ 0 h 87"/>
                              <a:gd name="T22" fmla="*/ 17 w 21"/>
                              <a:gd name="T23" fmla="*/ 0 h 87"/>
                              <a:gd name="T24" fmla="*/ 17 w 21"/>
                              <a:gd name="T25" fmla="*/ 0 h 87"/>
                              <a:gd name="T26" fmla="*/ 4 w 21"/>
                              <a:gd name="T27" fmla="*/ 0 h 87"/>
                              <a:gd name="T28" fmla="*/ 4 w 21"/>
                              <a:gd name="T29" fmla="*/ 0 h 87"/>
                              <a:gd name="T30" fmla="*/ 3 w 21"/>
                              <a:gd name="T31" fmla="*/ 0 h 87"/>
                              <a:gd name="T32" fmla="*/ 3 w 21"/>
                              <a:gd name="T33" fmla="*/ 0 h 87"/>
                              <a:gd name="T34" fmla="*/ 3 w 21"/>
                              <a:gd name="T35" fmla="*/ 1 h 87"/>
                              <a:gd name="T36" fmla="*/ 2 w 21"/>
                              <a:gd name="T37" fmla="*/ 1 h 87"/>
                              <a:gd name="T38" fmla="*/ 2 w 21"/>
                              <a:gd name="T39" fmla="*/ 1 h 87"/>
                              <a:gd name="T40" fmla="*/ 2 w 21"/>
                              <a:gd name="T41" fmla="*/ 1 h 87"/>
                              <a:gd name="T42" fmla="*/ 2 w 21"/>
                              <a:gd name="T43" fmla="*/ 1 h 87"/>
                              <a:gd name="T44" fmla="*/ 1 w 21"/>
                              <a:gd name="T45" fmla="*/ 1 h 87"/>
                              <a:gd name="T46" fmla="*/ 1 w 21"/>
                              <a:gd name="T47" fmla="*/ 2 h 87"/>
                              <a:gd name="T48" fmla="*/ 1 w 21"/>
                              <a:gd name="T49" fmla="*/ 2 h 87"/>
                              <a:gd name="T50" fmla="*/ 0 w 21"/>
                              <a:gd name="T51" fmla="*/ 3 h 87"/>
                              <a:gd name="T52" fmla="*/ 0 w 21"/>
                              <a:gd name="T53" fmla="*/ 83 h 87"/>
                              <a:gd name="T54" fmla="*/ 0 w 21"/>
                              <a:gd name="T55" fmla="*/ 84 h 87"/>
                              <a:gd name="T56" fmla="*/ 1 w 21"/>
                              <a:gd name="T57" fmla="*/ 85 h 87"/>
                              <a:gd name="T58" fmla="*/ 1 w 21"/>
                              <a:gd name="T59" fmla="*/ 85 h 87"/>
                              <a:gd name="T60" fmla="*/ 1 w 21"/>
                              <a:gd name="T61" fmla="*/ 86 h 87"/>
                              <a:gd name="T62" fmla="*/ 2 w 21"/>
                              <a:gd name="T63" fmla="*/ 86 h 87"/>
                              <a:gd name="T64" fmla="*/ 2 w 21"/>
                              <a:gd name="T65" fmla="*/ 86 h 87"/>
                              <a:gd name="T66" fmla="*/ 2 w 21"/>
                              <a:gd name="T67" fmla="*/ 86 h 87"/>
                              <a:gd name="T68" fmla="*/ 2 w 21"/>
                              <a:gd name="T69" fmla="*/ 86 h 87"/>
                              <a:gd name="T70" fmla="*/ 3 w 21"/>
                              <a:gd name="T71" fmla="*/ 87 h 87"/>
                              <a:gd name="T72" fmla="*/ 3 w 21"/>
                              <a:gd name="T73" fmla="*/ 87 h 87"/>
                              <a:gd name="T74" fmla="*/ 3 w 21"/>
                              <a:gd name="T75" fmla="*/ 87 h 87"/>
                              <a:gd name="T76" fmla="*/ 4 w 21"/>
                              <a:gd name="T77" fmla="*/ 87 h 87"/>
                              <a:gd name="T78" fmla="*/ 4 w 21"/>
                              <a:gd name="T79" fmla="*/ 87 h 87"/>
                              <a:gd name="T80" fmla="*/ 17 w 21"/>
                              <a:gd name="T81" fmla="*/ 87 h 87"/>
                              <a:gd name="T82" fmla="*/ 17 w 21"/>
                              <a:gd name="T83" fmla="*/ 87 h 87"/>
                              <a:gd name="T84" fmla="*/ 18 w 21"/>
                              <a:gd name="T85" fmla="*/ 87 h 87"/>
                              <a:gd name="T86" fmla="*/ 18 w 21"/>
                              <a:gd name="T87" fmla="*/ 87 h 87"/>
                              <a:gd name="T88" fmla="*/ 18 w 21"/>
                              <a:gd name="T89" fmla="*/ 86 h 87"/>
                              <a:gd name="T90" fmla="*/ 19 w 21"/>
                              <a:gd name="T91" fmla="*/ 86 h 87"/>
                              <a:gd name="T92" fmla="*/ 19 w 21"/>
                              <a:gd name="T93" fmla="*/ 86 h 87"/>
                              <a:gd name="T94" fmla="*/ 19 w 21"/>
                              <a:gd name="T95" fmla="*/ 86 h 87"/>
                              <a:gd name="T96" fmla="*/ 20 w 21"/>
                              <a:gd name="T97" fmla="*/ 86 h 87"/>
                              <a:gd name="T98" fmla="*/ 20 w 21"/>
                              <a:gd name="T99" fmla="*/ 85 h 87"/>
                              <a:gd name="T100" fmla="*/ 20 w 21"/>
                              <a:gd name="T101" fmla="*/ 85 h 87"/>
                              <a:gd name="T102" fmla="*/ 21 w 21"/>
                              <a:gd name="T103" fmla="*/ 85 h 87"/>
                              <a:gd name="T104" fmla="*/ 21 w 21"/>
                              <a:gd name="T105" fmla="*/ 8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 h="87">
                                <a:moveTo>
                                  <a:pt x="21" y="4"/>
                                </a:moveTo>
                                <a:lnTo>
                                  <a:pt x="21" y="3"/>
                                </a:lnTo>
                                <a:lnTo>
                                  <a:pt x="21" y="3"/>
                                </a:lnTo>
                                <a:lnTo>
                                  <a:pt x="21" y="3"/>
                                </a:lnTo>
                                <a:lnTo>
                                  <a:pt x="21" y="2"/>
                                </a:lnTo>
                                <a:lnTo>
                                  <a:pt x="21" y="2"/>
                                </a:lnTo>
                                <a:lnTo>
                                  <a:pt x="20" y="2"/>
                                </a:lnTo>
                                <a:lnTo>
                                  <a:pt x="20" y="2"/>
                                </a:lnTo>
                                <a:lnTo>
                                  <a:pt x="20" y="2"/>
                                </a:lnTo>
                                <a:lnTo>
                                  <a:pt x="20" y="2"/>
                                </a:lnTo>
                                <a:lnTo>
                                  <a:pt x="20" y="2"/>
                                </a:lnTo>
                                <a:lnTo>
                                  <a:pt x="20" y="1"/>
                                </a:lnTo>
                                <a:lnTo>
                                  <a:pt x="20" y="1"/>
                                </a:lnTo>
                                <a:lnTo>
                                  <a:pt x="20" y="1"/>
                                </a:lnTo>
                                <a:lnTo>
                                  <a:pt x="20" y="1"/>
                                </a:lnTo>
                                <a:lnTo>
                                  <a:pt x="19" y="1"/>
                                </a:lnTo>
                                <a:lnTo>
                                  <a:pt x="19" y="1"/>
                                </a:lnTo>
                                <a:lnTo>
                                  <a:pt x="19" y="1"/>
                                </a:lnTo>
                                <a:lnTo>
                                  <a:pt x="19" y="1"/>
                                </a:lnTo>
                                <a:lnTo>
                                  <a:pt x="19" y="1"/>
                                </a:lnTo>
                                <a:lnTo>
                                  <a:pt x="19" y="1"/>
                                </a:lnTo>
                                <a:lnTo>
                                  <a:pt x="19" y="1"/>
                                </a:lnTo>
                                <a:lnTo>
                                  <a:pt x="19" y="1"/>
                                </a:lnTo>
                                <a:lnTo>
                                  <a:pt x="19" y="1"/>
                                </a:lnTo>
                                <a:lnTo>
                                  <a:pt x="18" y="1"/>
                                </a:lnTo>
                                <a:lnTo>
                                  <a:pt x="18" y="1"/>
                                </a:lnTo>
                                <a:lnTo>
                                  <a:pt x="18" y="1"/>
                                </a:lnTo>
                                <a:lnTo>
                                  <a:pt x="18" y="0"/>
                                </a:lnTo>
                                <a:lnTo>
                                  <a:pt x="18" y="0"/>
                                </a:lnTo>
                                <a:lnTo>
                                  <a:pt x="18" y="0"/>
                                </a:lnTo>
                                <a:lnTo>
                                  <a:pt x="18" y="0"/>
                                </a:lnTo>
                                <a:lnTo>
                                  <a:pt x="18" y="0"/>
                                </a:lnTo>
                                <a:lnTo>
                                  <a:pt x="18" y="0"/>
                                </a:lnTo>
                                <a:lnTo>
                                  <a:pt x="18" y="0"/>
                                </a:lnTo>
                                <a:lnTo>
                                  <a:pt x="17" y="0"/>
                                </a:lnTo>
                                <a:lnTo>
                                  <a:pt x="17" y="0"/>
                                </a:lnTo>
                                <a:lnTo>
                                  <a:pt x="17" y="0"/>
                                </a:lnTo>
                                <a:lnTo>
                                  <a:pt x="17" y="0"/>
                                </a:lnTo>
                                <a:lnTo>
                                  <a:pt x="17" y="0"/>
                                </a:lnTo>
                                <a:lnTo>
                                  <a:pt x="17" y="0"/>
                                </a:lnTo>
                                <a:lnTo>
                                  <a:pt x="4" y="0"/>
                                </a:lnTo>
                                <a:lnTo>
                                  <a:pt x="4" y="0"/>
                                </a:lnTo>
                                <a:lnTo>
                                  <a:pt x="4" y="0"/>
                                </a:lnTo>
                                <a:lnTo>
                                  <a:pt x="4" y="0"/>
                                </a:lnTo>
                                <a:lnTo>
                                  <a:pt x="4" y="0"/>
                                </a:lnTo>
                                <a:lnTo>
                                  <a:pt x="4" y="0"/>
                                </a:lnTo>
                                <a:lnTo>
                                  <a:pt x="4" y="0"/>
                                </a:lnTo>
                                <a:lnTo>
                                  <a:pt x="3" y="0"/>
                                </a:lnTo>
                                <a:lnTo>
                                  <a:pt x="3" y="0"/>
                                </a:lnTo>
                                <a:lnTo>
                                  <a:pt x="3" y="0"/>
                                </a:lnTo>
                                <a:lnTo>
                                  <a:pt x="3" y="0"/>
                                </a:lnTo>
                                <a:lnTo>
                                  <a:pt x="3" y="0"/>
                                </a:lnTo>
                                <a:lnTo>
                                  <a:pt x="3" y="0"/>
                                </a:lnTo>
                                <a:lnTo>
                                  <a:pt x="3" y="1"/>
                                </a:lnTo>
                                <a:lnTo>
                                  <a:pt x="3" y="1"/>
                                </a:lnTo>
                                <a:lnTo>
                                  <a:pt x="3" y="1"/>
                                </a:lnTo>
                                <a:lnTo>
                                  <a:pt x="2"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2"/>
                                </a:lnTo>
                                <a:lnTo>
                                  <a:pt x="1" y="2"/>
                                </a:lnTo>
                                <a:lnTo>
                                  <a:pt x="1" y="2"/>
                                </a:lnTo>
                                <a:lnTo>
                                  <a:pt x="1" y="2"/>
                                </a:lnTo>
                                <a:lnTo>
                                  <a:pt x="1" y="2"/>
                                </a:lnTo>
                                <a:lnTo>
                                  <a:pt x="1" y="2"/>
                                </a:lnTo>
                                <a:lnTo>
                                  <a:pt x="0" y="2"/>
                                </a:lnTo>
                                <a:lnTo>
                                  <a:pt x="0" y="3"/>
                                </a:lnTo>
                                <a:lnTo>
                                  <a:pt x="0" y="3"/>
                                </a:lnTo>
                                <a:lnTo>
                                  <a:pt x="0" y="3"/>
                                </a:lnTo>
                                <a:lnTo>
                                  <a:pt x="0" y="4"/>
                                </a:lnTo>
                                <a:lnTo>
                                  <a:pt x="0" y="83"/>
                                </a:lnTo>
                                <a:lnTo>
                                  <a:pt x="0" y="84"/>
                                </a:lnTo>
                                <a:lnTo>
                                  <a:pt x="0" y="84"/>
                                </a:lnTo>
                                <a:lnTo>
                                  <a:pt x="0" y="84"/>
                                </a:lnTo>
                                <a:lnTo>
                                  <a:pt x="0" y="85"/>
                                </a:lnTo>
                                <a:lnTo>
                                  <a:pt x="0" y="85"/>
                                </a:lnTo>
                                <a:lnTo>
                                  <a:pt x="1" y="85"/>
                                </a:lnTo>
                                <a:lnTo>
                                  <a:pt x="1" y="85"/>
                                </a:lnTo>
                                <a:lnTo>
                                  <a:pt x="1" y="85"/>
                                </a:lnTo>
                                <a:lnTo>
                                  <a:pt x="1" y="85"/>
                                </a:lnTo>
                                <a:lnTo>
                                  <a:pt x="1" y="85"/>
                                </a:lnTo>
                                <a:lnTo>
                                  <a:pt x="1" y="85"/>
                                </a:lnTo>
                                <a:lnTo>
                                  <a:pt x="1" y="86"/>
                                </a:lnTo>
                                <a:lnTo>
                                  <a:pt x="1" y="86"/>
                                </a:lnTo>
                                <a:lnTo>
                                  <a:pt x="1" y="86"/>
                                </a:lnTo>
                                <a:lnTo>
                                  <a:pt x="2" y="86"/>
                                </a:lnTo>
                                <a:lnTo>
                                  <a:pt x="2" y="86"/>
                                </a:lnTo>
                                <a:lnTo>
                                  <a:pt x="2" y="86"/>
                                </a:lnTo>
                                <a:lnTo>
                                  <a:pt x="2" y="86"/>
                                </a:lnTo>
                                <a:lnTo>
                                  <a:pt x="2" y="86"/>
                                </a:lnTo>
                                <a:lnTo>
                                  <a:pt x="2" y="86"/>
                                </a:lnTo>
                                <a:lnTo>
                                  <a:pt x="2" y="86"/>
                                </a:lnTo>
                                <a:lnTo>
                                  <a:pt x="2" y="86"/>
                                </a:lnTo>
                                <a:lnTo>
                                  <a:pt x="2" y="86"/>
                                </a:lnTo>
                                <a:lnTo>
                                  <a:pt x="2" y="86"/>
                                </a:lnTo>
                                <a:lnTo>
                                  <a:pt x="3" y="86"/>
                                </a:lnTo>
                                <a:lnTo>
                                  <a:pt x="3" y="86"/>
                                </a:lnTo>
                                <a:lnTo>
                                  <a:pt x="3" y="87"/>
                                </a:lnTo>
                                <a:lnTo>
                                  <a:pt x="3" y="87"/>
                                </a:lnTo>
                                <a:lnTo>
                                  <a:pt x="3" y="87"/>
                                </a:lnTo>
                                <a:lnTo>
                                  <a:pt x="3" y="87"/>
                                </a:lnTo>
                                <a:lnTo>
                                  <a:pt x="3" y="87"/>
                                </a:lnTo>
                                <a:lnTo>
                                  <a:pt x="3" y="87"/>
                                </a:lnTo>
                                <a:lnTo>
                                  <a:pt x="3" y="87"/>
                                </a:lnTo>
                                <a:lnTo>
                                  <a:pt x="4" y="87"/>
                                </a:lnTo>
                                <a:lnTo>
                                  <a:pt x="4" y="87"/>
                                </a:lnTo>
                                <a:lnTo>
                                  <a:pt x="4" y="87"/>
                                </a:lnTo>
                                <a:lnTo>
                                  <a:pt x="4" y="87"/>
                                </a:lnTo>
                                <a:lnTo>
                                  <a:pt x="4" y="87"/>
                                </a:lnTo>
                                <a:lnTo>
                                  <a:pt x="4" y="87"/>
                                </a:lnTo>
                                <a:lnTo>
                                  <a:pt x="17" y="87"/>
                                </a:lnTo>
                                <a:lnTo>
                                  <a:pt x="17" y="87"/>
                                </a:lnTo>
                                <a:lnTo>
                                  <a:pt x="17" y="87"/>
                                </a:lnTo>
                                <a:lnTo>
                                  <a:pt x="17" y="87"/>
                                </a:lnTo>
                                <a:lnTo>
                                  <a:pt x="17" y="87"/>
                                </a:lnTo>
                                <a:lnTo>
                                  <a:pt x="17" y="87"/>
                                </a:lnTo>
                                <a:lnTo>
                                  <a:pt x="17" y="87"/>
                                </a:lnTo>
                                <a:lnTo>
                                  <a:pt x="18" y="87"/>
                                </a:lnTo>
                                <a:lnTo>
                                  <a:pt x="18" y="87"/>
                                </a:lnTo>
                                <a:lnTo>
                                  <a:pt x="18" y="87"/>
                                </a:lnTo>
                                <a:lnTo>
                                  <a:pt x="18" y="87"/>
                                </a:lnTo>
                                <a:lnTo>
                                  <a:pt x="18" y="87"/>
                                </a:lnTo>
                                <a:lnTo>
                                  <a:pt x="18" y="87"/>
                                </a:lnTo>
                                <a:lnTo>
                                  <a:pt x="18" y="86"/>
                                </a:lnTo>
                                <a:lnTo>
                                  <a:pt x="18" y="86"/>
                                </a:lnTo>
                                <a:lnTo>
                                  <a:pt x="18" y="86"/>
                                </a:lnTo>
                                <a:lnTo>
                                  <a:pt x="18" y="86"/>
                                </a:lnTo>
                                <a:lnTo>
                                  <a:pt x="19" y="86"/>
                                </a:lnTo>
                                <a:lnTo>
                                  <a:pt x="19" y="86"/>
                                </a:lnTo>
                                <a:lnTo>
                                  <a:pt x="19" y="86"/>
                                </a:lnTo>
                                <a:lnTo>
                                  <a:pt x="19" y="86"/>
                                </a:lnTo>
                                <a:lnTo>
                                  <a:pt x="19" y="86"/>
                                </a:lnTo>
                                <a:lnTo>
                                  <a:pt x="19" y="86"/>
                                </a:lnTo>
                                <a:lnTo>
                                  <a:pt x="19" y="86"/>
                                </a:lnTo>
                                <a:lnTo>
                                  <a:pt x="19" y="86"/>
                                </a:lnTo>
                                <a:lnTo>
                                  <a:pt x="19" y="86"/>
                                </a:lnTo>
                                <a:lnTo>
                                  <a:pt x="20" y="86"/>
                                </a:lnTo>
                                <a:lnTo>
                                  <a:pt x="20" y="86"/>
                                </a:lnTo>
                                <a:lnTo>
                                  <a:pt x="20" y="85"/>
                                </a:lnTo>
                                <a:lnTo>
                                  <a:pt x="20" y="85"/>
                                </a:lnTo>
                                <a:lnTo>
                                  <a:pt x="20" y="85"/>
                                </a:lnTo>
                                <a:lnTo>
                                  <a:pt x="20" y="85"/>
                                </a:lnTo>
                                <a:lnTo>
                                  <a:pt x="20" y="85"/>
                                </a:lnTo>
                                <a:lnTo>
                                  <a:pt x="20" y="85"/>
                                </a:lnTo>
                                <a:lnTo>
                                  <a:pt x="20" y="85"/>
                                </a:lnTo>
                                <a:lnTo>
                                  <a:pt x="21" y="85"/>
                                </a:lnTo>
                                <a:lnTo>
                                  <a:pt x="21" y="84"/>
                                </a:lnTo>
                                <a:lnTo>
                                  <a:pt x="21" y="84"/>
                                </a:lnTo>
                                <a:lnTo>
                                  <a:pt x="21" y="84"/>
                                </a:lnTo>
                                <a:lnTo>
                                  <a:pt x="21" y="83"/>
                                </a:lnTo>
                                <a:lnTo>
                                  <a:pt x="21" y="4"/>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11" name="Freeform 311"/>
                        <wps:cNvSpPr>
                          <a:spLocks/>
                        </wps:cNvSpPr>
                        <wps:spPr bwMode="auto">
                          <a:xfrm>
                            <a:off x="77" y="519"/>
                            <a:ext cx="21" cy="87"/>
                          </a:xfrm>
                          <a:custGeom>
                            <a:avLst/>
                            <a:gdLst>
                              <a:gd name="T0" fmla="*/ 21 w 21"/>
                              <a:gd name="T1" fmla="*/ 3 h 87"/>
                              <a:gd name="T2" fmla="*/ 21 w 21"/>
                              <a:gd name="T3" fmla="*/ 2 h 87"/>
                              <a:gd name="T4" fmla="*/ 20 w 21"/>
                              <a:gd name="T5" fmla="*/ 2 h 87"/>
                              <a:gd name="T6" fmla="*/ 20 w 21"/>
                              <a:gd name="T7" fmla="*/ 1 h 87"/>
                              <a:gd name="T8" fmla="*/ 20 w 21"/>
                              <a:gd name="T9" fmla="*/ 1 h 87"/>
                              <a:gd name="T10" fmla="*/ 19 w 21"/>
                              <a:gd name="T11" fmla="*/ 1 h 87"/>
                              <a:gd name="T12" fmla="*/ 19 w 21"/>
                              <a:gd name="T13" fmla="*/ 1 h 87"/>
                              <a:gd name="T14" fmla="*/ 19 w 21"/>
                              <a:gd name="T15" fmla="*/ 1 h 87"/>
                              <a:gd name="T16" fmla="*/ 18 w 21"/>
                              <a:gd name="T17" fmla="*/ 1 h 87"/>
                              <a:gd name="T18" fmla="*/ 18 w 21"/>
                              <a:gd name="T19" fmla="*/ 0 h 87"/>
                              <a:gd name="T20" fmla="*/ 18 w 21"/>
                              <a:gd name="T21" fmla="*/ 0 h 87"/>
                              <a:gd name="T22" fmla="*/ 17 w 21"/>
                              <a:gd name="T23" fmla="*/ 0 h 87"/>
                              <a:gd name="T24" fmla="*/ 17 w 21"/>
                              <a:gd name="T25" fmla="*/ 0 h 87"/>
                              <a:gd name="T26" fmla="*/ 4 w 21"/>
                              <a:gd name="T27" fmla="*/ 0 h 87"/>
                              <a:gd name="T28" fmla="*/ 4 w 21"/>
                              <a:gd name="T29" fmla="*/ 0 h 87"/>
                              <a:gd name="T30" fmla="*/ 3 w 21"/>
                              <a:gd name="T31" fmla="*/ 0 h 87"/>
                              <a:gd name="T32" fmla="*/ 3 w 21"/>
                              <a:gd name="T33" fmla="*/ 0 h 87"/>
                              <a:gd name="T34" fmla="*/ 3 w 21"/>
                              <a:gd name="T35" fmla="*/ 1 h 87"/>
                              <a:gd name="T36" fmla="*/ 2 w 21"/>
                              <a:gd name="T37" fmla="*/ 1 h 87"/>
                              <a:gd name="T38" fmla="*/ 2 w 21"/>
                              <a:gd name="T39" fmla="*/ 1 h 87"/>
                              <a:gd name="T40" fmla="*/ 2 w 21"/>
                              <a:gd name="T41" fmla="*/ 1 h 87"/>
                              <a:gd name="T42" fmla="*/ 2 w 21"/>
                              <a:gd name="T43" fmla="*/ 1 h 87"/>
                              <a:gd name="T44" fmla="*/ 1 w 21"/>
                              <a:gd name="T45" fmla="*/ 1 h 87"/>
                              <a:gd name="T46" fmla="*/ 1 w 21"/>
                              <a:gd name="T47" fmla="*/ 2 h 87"/>
                              <a:gd name="T48" fmla="*/ 1 w 21"/>
                              <a:gd name="T49" fmla="*/ 2 h 87"/>
                              <a:gd name="T50" fmla="*/ 0 w 21"/>
                              <a:gd name="T51" fmla="*/ 3 h 87"/>
                              <a:gd name="T52" fmla="*/ 0 w 21"/>
                              <a:gd name="T53" fmla="*/ 83 h 87"/>
                              <a:gd name="T54" fmla="*/ 0 w 21"/>
                              <a:gd name="T55" fmla="*/ 84 h 87"/>
                              <a:gd name="T56" fmla="*/ 1 w 21"/>
                              <a:gd name="T57" fmla="*/ 85 h 87"/>
                              <a:gd name="T58" fmla="*/ 1 w 21"/>
                              <a:gd name="T59" fmla="*/ 85 h 87"/>
                              <a:gd name="T60" fmla="*/ 1 w 21"/>
                              <a:gd name="T61" fmla="*/ 86 h 87"/>
                              <a:gd name="T62" fmla="*/ 2 w 21"/>
                              <a:gd name="T63" fmla="*/ 86 h 87"/>
                              <a:gd name="T64" fmla="*/ 2 w 21"/>
                              <a:gd name="T65" fmla="*/ 86 h 87"/>
                              <a:gd name="T66" fmla="*/ 2 w 21"/>
                              <a:gd name="T67" fmla="*/ 86 h 87"/>
                              <a:gd name="T68" fmla="*/ 2 w 21"/>
                              <a:gd name="T69" fmla="*/ 86 h 87"/>
                              <a:gd name="T70" fmla="*/ 3 w 21"/>
                              <a:gd name="T71" fmla="*/ 87 h 87"/>
                              <a:gd name="T72" fmla="*/ 3 w 21"/>
                              <a:gd name="T73" fmla="*/ 87 h 87"/>
                              <a:gd name="T74" fmla="*/ 3 w 21"/>
                              <a:gd name="T75" fmla="*/ 87 h 87"/>
                              <a:gd name="T76" fmla="*/ 4 w 21"/>
                              <a:gd name="T77" fmla="*/ 87 h 87"/>
                              <a:gd name="T78" fmla="*/ 4 w 21"/>
                              <a:gd name="T79" fmla="*/ 87 h 87"/>
                              <a:gd name="T80" fmla="*/ 17 w 21"/>
                              <a:gd name="T81" fmla="*/ 87 h 87"/>
                              <a:gd name="T82" fmla="*/ 17 w 21"/>
                              <a:gd name="T83" fmla="*/ 87 h 87"/>
                              <a:gd name="T84" fmla="*/ 18 w 21"/>
                              <a:gd name="T85" fmla="*/ 87 h 87"/>
                              <a:gd name="T86" fmla="*/ 18 w 21"/>
                              <a:gd name="T87" fmla="*/ 87 h 87"/>
                              <a:gd name="T88" fmla="*/ 18 w 21"/>
                              <a:gd name="T89" fmla="*/ 86 h 87"/>
                              <a:gd name="T90" fmla="*/ 19 w 21"/>
                              <a:gd name="T91" fmla="*/ 86 h 87"/>
                              <a:gd name="T92" fmla="*/ 19 w 21"/>
                              <a:gd name="T93" fmla="*/ 86 h 87"/>
                              <a:gd name="T94" fmla="*/ 19 w 21"/>
                              <a:gd name="T95" fmla="*/ 86 h 87"/>
                              <a:gd name="T96" fmla="*/ 20 w 21"/>
                              <a:gd name="T97" fmla="*/ 86 h 87"/>
                              <a:gd name="T98" fmla="*/ 20 w 21"/>
                              <a:gd name="T99" fmla="*/ 85 h 87"/>
                              <a:gd name="T100" fmla="*/ 20 w 21"/>
                              <a:gd name="T101" fmla="*/ 85 h 87"/>
                              <a:gd name="T102" fmla="*/ 21 w 21"/>
                              <a:gd name="T103" fmla="*/ 85 h 87"/>
                              <a:gd name="T104" fmla="*/ 21 w 21"/>
                              <a:gd name="T105" fmla="*/ 8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 h="87">
                                <a:moveTo>
                                  <a:pt x="21" y="4"/>
                                </a:moveTo>
                                <a:lnTo>
                                  <a:pt x="21" y="3"/>
                                </a:lnTo>
                                <a:lnTo>
                                  <a:pt x="21" y="3"/>
                                </a:lnTo>
                                <a:lnTo>
                                  <a:pt x="21" y="3"/>
                                </a:lnTo>
                                <a:lnTo>
                                  <a:pt x="21" y="2"/>
                                </a:lnTo>
                                <a:lnTo>
                                  <a:pt x="21" y="2"/>
                                </a:lnTo>
                                <a:lnTo>
                                  <a:pt x="20" y="2"/>
                                </a:lnTo>
                                <a:lnTo>
                                  <a:pt x="20" y="2"/>
                                </a:lnTo>
                                <a:lnTo>
                                  <a:pt x="20" y="2"/>
                                </a:lnTo>
                                <a:lnTo>
                                  <a:pt x="20" y="2"/>
                                </a:lnTo>
                                <a:lnTo>
                                  <a:pt x="20" y="2"/>
                                </a:lnTo>
                                <a:lnTo>
                                  <a:pt x="20" y="1"/>
                                </a:lnTo>
                                <a:lnTo>
                                  <a:pt x="20" y="1"/>
                                </a:lnTo>
                                <a:lnTo>
                                  <a:pt x="20" y="1"/>
                                </a:lnTo>
                                <a:lnTo>
                                  <a:pt x="20" y="1"/>
                                </a:lnTo>
                                <a:lnTo>
                                  <a:pt x="19" y="1"/>
                                </a:lnTo>
                                <a:lnTo>
                                  <a:pt x="19" y="1"/>
                                </a:lnTo>
                                <a:lnTo>
                                  <a:pt x="19" y="1"/>
                                </a:lnTo>
                                <a:lnTo>
                                  <a:pt x="19" y="1"/>
                                </a:lnTo>
                                <a:lnTo>
                                  <a:pt x="19" y="1"/>
                                </a:lnTo>
                                <a:lnTo>
                                  <a:pt x="19" y="1"/>
                                </a:lnTo>
                                <a:lnTo>
                                  <a:pt x="19" y="1"/>
                                </a:lnTo>
                                <a:lnTo>
                                  <a:pt x="19" y="1"/>
                                </a:lnTo>
                                <a:lnTo>
                                  <a:pt x="19" y="1"/>
                                </a:lnTo>
                                <a:lnTo>
                                  <a:pt x="18" y="1"/>
                                </a:lnTo>
                                <a:lnTo>
                                  <a:pt x="18" y="1"/>
                                </a:lnTo>
                                <a:lnTo>
                                  <a:pt x="18" y="1"/>
                                </a:lnTo>
                                <a:lnTo>
                                  <a:pt x="18" y="0"/>
                                </a:lnTo>
                                <a:lnTo>
                                  <a:pt x="18" y="0"/>
                                </a:lnTo>
                                <a:lnTo>
                                  <a:pt x="18" y="0"/>
                                </a:lnTo>
                                <a:lnTo>
                                  <a:pt x="18" y="0"/>
                                </a:lnTo>
                                <a:lnTo>
                                  <a:pt x="18" y="0"/>
                                </a:lnTo>
                                <a:lnTo>
                                  <a:pt x="18" y="0"/>
                                </a:lnTo>
                                <a:lnTo>
                                  <a:pt x="18" y="0"/>
                                </a:lnTo>
                                <a:lnTo>
                                  <a:pt x="17" y="0"/>
                                </a:lnTo>
                                <a:lnTo>
                                  <a:pt x="17" y="0"/>
                                </a:lnTo>
                                <a:lnTo>
                                  <a:pt x="17" y="0"/>
                                </a:lnTo>
                                <a:lnTo>
                                  <a:pt x="17" y="0"/>
                                </a:lnTo>
                                <a:lnTo>
                                  <a:pt x="17" y="0"/>
                                </a:lnTo>
                                <a:lnTo>
                                  <a:pt x="17" y="0"/>
                                </a:lnTo>
                                <a:lnTo>
                                  <a:pt x="4" y="0"/>
                                </a:lnTo>
                                <a:lnTo>
                                  <a:pt x="4" y="0"/>
                                </a:lnTo>
                                <a:lnTo>
                                  <a:pt x="4" y="0"/>
                                </a:lnTo>
                                <a:lnTo>
                                  <a:pt x="4" y="0"/>
                                </a:lnTo>
                                <a:lnTo>
                                  <a:pt x="4" y="0"/>
                                </a:lnTo>
                                <a:lnTo>
                                  <a:pt x="4" y="0"/>
                                </a:lnTo>
                                <a:lnTo>
                                  <a:pt x="4" y="0"/>
                                </a:lnTo>
                                <a:lnTo>
                                  <a:pt x="3" y="0"/>
                                </a:lnTo>
                                <a:lnTo>
                                  <a:pt x="3" y="0"/>
                                </a:lnTo>
                                <a:lnTo>
                                  <a:pt x="3" y="0"/>
                                </a:lnTo>
                                <a:lnTo>
                                  <a:pt x="3" y="0"/>
                                </a:lnTo>
                                <a:lnTo>
                                  <a:pt x="3" y="0"/>
                                </a:lnTo>
                                <a:lnTo>
                                  <a:pt x="3" y="0"/>
                                </a:lnTo>
                                <a:lnTo>
                                  <a:pt x="3" y="1"/>
                                </a:lnTo>
                                <a:lnTo>
                                  <a:pt x="3" y="1"/>
                                </a:lnTo>
                                <a:lnTo>
                                  <a:pt x="3" y="1"/>
                                </a:lnTo>
                                <a:lnTo>
                                  <a:pt x="2"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2"/>
                                </a:lnTo>
                                <a:lnTo>
                                  <a:pt x="1" y="2"/>
                                </a:lnTo>
                                <a:lnTo>
                                  <a:pt x="1" y="2"/>
                                </a:lnTo>
                                <a:lnTo>
                                  <a:pt x="1" y="2"/>
                                </a:lnTo>
                                <a:lnTo>
                                  <a:pt x="1" y="2"/>
                                </a:lnTo>
                                <a:lnTo>
                                  <a:pt x="1" y="2"/>
                                </a:lnTo>
                                <a:lnTo>
                                  <a:pt x="0" y="2"/>
                                </a:lnTo>
                                <a:lnTo>
                                  <a:pt x="0" y="3"/>
                                </a:lnTo>
                                <a:lnTo>
                                  <a:pt x="0" y="3"/>
                                </a:lnTo>
                                <a:lnTo>
                                  <a:pt x="0" y="3"/>
                                </a:lnTo>
                                <a:lnTo>
                                  <a:pt x="0" y="4"/>
                                </a:lnTo>
                                <a:lnTo>
                                  <a:pt x="0" y="83"/>
                                </a:lnTo>
                                <a:lnTo>
                                  <a:pt x="0" y="84"/>
                                </a:lnTo>
                                <a:lnTo>
                                  <a:pt x="0" y="84"/>
                                </a:lnTo>
                                <a:lnTo>
                                  <a:pt x="0" y="84"/>
                                </a:lnTo>
                                <a:lnTo>
                                  <a:pt x="0" y="85"/>
                                </a:lnTo>
                                <a:lnTo>
                                  <a:pt x="0" y="85"/>
                                </a:lnTo>
                                <a:lnTo>
                                  <a:pt x="1" y="85"/>
                                </a:lnTo>
                                <a:lnTo>
                                  <a:pt x="1" y="85"/>
                                </a:lnTo>
                                <a:lnTo>
                                  <a:pt x="1" y="85"/>
                                </a:lnTo>
                                <a:lnTo>
                                  <a:pt x="1" y="85"/>
                                </a:lnTo>
                                <a:lnTo>
                                  <a:pt x="1" y="85"/>
                                </a:lnTo>
                                <a:lnTo>
                                  <a:pt x="1" y="85"/>
                                </a:lnTo>
                                <a:lnTo>
                                  <a:pt x="1" y="86"/>
                                </a:lnTo>
                                <a:lnTo>
                                  <a:pt x="1" y="86"/>
                                </a:lnTo>
                                <a:lnTo>
                                  <a:pt x="1" y="86"/>
                                </a:lnTo>
                                <a:lnTo>
                                  <a:pt x="2" y="86"/>
                                </a:lnTo>
                                <a:lnTo>
                                  <a:pt x="2" y="86"/>
                                </a:lnTo>
                                <a:lnTo>
                                  <a:pt x="2" y="86"/>
                                </a:lnTo>
                                <a:lnTo>
                                  <a:pt x="2" y="86"/>
                                </a:lnTo>
                                <a:lnTo>
                                  <a:pt x="2" y="86"/>
                                </a:lnTo>
                                <a:lnTo>
                                  <a:pt x="2" y="86"/>
                                </a:lnTo>
                                <a:lnTo>
                                  <a:pt x="2" y="86"/>
                                </a:lnTo>
                                <a:lnTo>
                                  <a:pt x="2" y="86"/>
                                </a:lnTo>
                                <a:lnTo>
                                  <a:pt x="2" y="86"/>
                                </a:lnTo>
                                <a:lnTo>
                                  <a:pt x="2" y="86"/>
                                </a:lnTo>
                                <a:lnTo>
                                  <a:pt x="3" y="86"/>
                                </a:lnTo>
                                <a:lnTo>
                                  <a:pt x="3" y="86"/>
                                </a:lnTo>
                                <a:lnTo>
                                  <a:pt x="3" y="87"/>
                                </a:lnTo>
                                <a:lnTo>
                                  <a:pt x="3" y="87"/>
                                </a:lnTo>
                                <a:lnTo>
                                  <a:pt x="3" y="87"/>
                                </a:lnTo>
                                <a:lnTo>
                                  <a:pt x="3" y="87"/>
                                </a:lnTo>
                                <a:lnTo>
                                  <a:pt x="3" y="87"/>
                                </a:lnTo>
                                <a:lnTo>
                                  <a:pt x="3" y="87"/>
                                </a:lnTo>
                                <a:lnTo>
                                  <a:pt x="3" y="87"/>
                                </a:lnTo>
                                <a:lnTo>
                                  <a:pt x="4" y="87"/>
                                </a:lnTo>
                                <a:lnTo>
                                  <a:pt x="4" y="87"/>
                                </a:lnTo>
                                <a:lnTo>
                                  <a:pt x="4" y="87"/>
                                </a:lnTo>
                                <a:lnTo>
                                  <a:pt x="4" y="87"/>
                                </a:lnTo>
                                <a:lnTo>
                                  <a:pt x="4" y="87"/>
                                </a:lnTo>
                                <a:lnTo>
                                  <a:pt x="4" y="87"/>
                                </a:lnTo>
                                <a:lnTo>
                                  <a:pt x="17" y="87"/>
                                </a:lnTo>
                                <a:lnTo>
                                  <a:pt x="17" y="87"/>
                                </a:lnTo>
                                <a:lnTo>
                                  <a:pt x="17" y="87"/>
                                </a:lnTo>
                                <a:lnTo>
                                  <a:pt x="17" y="87"/>
                                </a:lnTo>
                                <a:lnTo>
                                  <a:pt x="17" y="87"/>
                                </a:lnTo>
                                <a:lnTo>
                                  <a:pt x="17" y="87"/>
                                </a:lnTo>
                                <a:lnTo>
                                  <a:pt x="17" y="87"/>
                                </a:lnTo>
                                <a:lnTo>
                                  <a:pt x="18" y="87"/>
                                </a:lnTo>
                                <a:lnTo>
                                  <a:pt x="18" y="87"/>
                                </a:lnTo>
                                <a:lnTo>
                                  <a:pt x="18" y="87"/>
                                </a:lnTo>
                                <a:lnTo>
                                  <a:pt x="18" y="87"/>
                                </a:lnTo>
                                <a:lnTo>
                                  <a:pt x="18" y="87"/>
                                </a:lnTo>
                                <a:lnTo>
                                  <a:pt x="18" y="87"/>
                                </a:lnTo>
                                <a:lnTo>
                                  <a:pt x="18" y="86"/>
                                </a:lnTo>
                                <a:lnTo>
                                  <a:pt x="18" y="86"/>
                                </a:lnTo>
                                <a:lnTo>
                                  <a:pt x="18" y="86"/>
                                </a:lnTo>
                                <a:lnTo>
                                  <a:pt x="18" y="86"/>
                                </a:lnTo>
                                <a:lnTo>
                                  <a:pt x="19" y="86"/>
                                </a:lnTo>
                                <a:lnTo>
                                  <a:pt x="19" y="86"/>
                                </a:lnTo>
                                <a:lnTo>
                                  <a:pt x="19" y="86"/>
                                </a:lnTo>
                                <a:lnTo>
                                  <a:pt x="19" y="86"/>
                                </a:lnTo>
                                <a:lnTo>
                                  <a:pt x="19" y="86"/>
                                </a:lnTo>
                                <a:lnTo>
                                  <a:pt x="19" y="86"/>
                                </a:lnTo>
                                <a:lnTo>
                                  <a:pt x="19" y="86"/>
                                </a:lnTo>
                                <a:lnTo>
                                  <a:pt x="19" y="86"/>
                                </a:lnTo>
                                <a:lnTo>
                                  <a:pt x="19" y="86"/>
                                </a:lnTo>
                                <a:lnTo>
                                  <a:pt x="20" y="86"/>
                                </a:lnTo>
                                <a:lnTo>
                                  <a:pt x="20" y="86"/>
                                </a:lnTo>
                                <a:lnTo>
                                  <a:pt x="20" y="85"/>
                                </a:lnTo>
                                <a:lnTo>
                                  <a:pt x="20" y="85"/>
                                </a:lnTo>
                                <a:lnTo>
                                  <a:pt x="20" y="85"/>
                                </a:lnTo>
                                <a:lnTo>
                                  <a:pt x="20" y="85"/>
                                </a:lnTo>
                                <a:lnTo>
                                  <a:pt x="20" y="85"/>
                                </a:lnTo>
                                <a:lnTo>
                                  <a:pt x="20" y="85"/>
                                </a:lnTo>
                                <a:lnTo>
                                  <a:pt x="20" y="85"/>
                                </a:lnTo>
                                <a:lnTo>
                                  <a:pt x="21" y="85"/>
                                </a:lnTo>
                                <a:lnTo>
                                  <a:pt x="21" y="84"/>
                                </a:lnTo>
                                <a:lnTo>
                                  <a:pt x="21" y="84"/>
                                </a:lnTo>
                                <a:lnTo>
                                  <a:pt x="21" y="84"/>
                                </a:lnTo>
                                <a:lnTo>
                                  <a:pt x="21" y="83"/>
                                </a:lnTo>
                                <a:lnTo>
                                  <a:pt x="21"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12" name="Line 58"/>
                        <wps:cNvCnPr/>
                        <wps:spPr bwMode="auto">
                          <a:xfrm>
                            <a:off x="82" y="523"/>
                            <a:ext cx="5" cy="1"/>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3" name="Line 59"/>
                        <wps:cNvCnPr/>
                        <wps:spPr bwMode="auto">
                          <a:xfrm flipH="1">
                            <a:off x="82" y="600"/>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4" name="Line 60"/>
                        <wps:cNvCnPr/>
                        <wps:spPr bwMode="auto">
                          <a:xfrm flipH="1">
                            <a:off x="82" y="597"/>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5" name="Line 61"/>
                        <wps:cNvCnPr/>
                        <wps:spPr bwMode="auto">
                          <a:xfrm flipH="1">
                            <a:off x="82" y="593"/>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 name="Line 62"/>
                        <wps:cNvCnPr/>
                        <wps:spPr bwMode="auto">
                          <a:xfrm flipH="1">
                            <a:off x="82" y="590"/>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 name="Line 63"/>
                        <wps:cNvCnPr/>
                        <wps:spPr bwMode="auto">
                          <a:xfrm flipH="1">
                            <a:off x="82" y="587"/>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 name="Line 64"/>
                        <wps:cNvCnPr/>
                        <wps:spPr bwMode="auto">
                          <a:xfrm flipH="1">
                            <a:off x="82" y="582"/>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9" name="Line 65"/>
                        <wps:cNvCnPr/>
                        <wps:spPr bwMode="auto">
                          <a:xfrm flipH="1">
                            <a:off x="82" y="579"/>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5" name="Line 66"/>
                        <wps:cNvCnPr/>
                        <wps:spPr bwMode="auto">
                          <a:xfrm flipH="1">
                            <a:off x="82" y="574"/>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6" name="Line 67"/>
                        <wps:cNvCnPr/>
                        <wps:spPr bwMode="auto">
                          <a:xfrm flipH="1">
                            <a:off x="82" y="571"/>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7" name="Line 68"/>
                        <wps:cNvCnPr/>
                        <wps:spPr bwMode="auto">
                          <a:xfrm flipH="1">
                            <a:off x="82" y="568"/>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8" name="Line 69"/>
                        <wps:cNvCnPr/>
                        <wps:spPr bwMode="auto">
                          <a:xfrm flipH="1">
                            <a:off x="82" y="564"/>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9" name="Line 70"/>
                        <wps:cNvCnPr/>
                        <wps:spPr bwMode="auto">
                          <a:xfrm flipH="1">
                            <a:off x="82" y="561"/>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0" name="Line 71"/>
                        <wps:cNvCnPr/>
                        <wps:spPr bwMode="auto">
                          <a:xfrm flipH="1">
                            <a:off x="82" y="556"/>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1" name="Line 72"/>
                        <wps:cNvCnPr/>
                        <wps:spPr bwMode="auto">
                          <a:xfrm flipH="1">
                            <a:off x="82" y="553"/>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2" name="Line 73"/>
                        <wps:cNvCnPr/>
                        <wps:spPr bwMode="auto">
                          <a:xfrm flipH="1">
                            <a:off x="82" y="550"/>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3" name="Line 74"/>
                        <wps:cNvCnPr/>
                        <wps:spPr bwMode="auto">
                          <a:xfrm flipH="1">
                            <a:off x="82" y="545"/>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4" name="Line 75"/>
                        <wps:cNvCnPr/>
                        <wps:spPr bwMode="auto">
                          <a:xfrm flipH="1">
                            <a:off x="82" y="542"/>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5" name="Line 76"/>
                        <wps:cNvCnPr/>
                        <wps:spPr bwMode="auto">
                          <a:xfrm flipH="1">
                            <a:off x="82" y="537"/>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6" name="Line 77"/>
                        <wps:cNvCnPr/>
                        <wps:spPr bwMode="auto">
                          <a:xfrm flipH="1">
                            <a:off x="82" y="534"/>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7" name="Line 78"/>
                        <wps:cNvCnPr/>
                        <wps:spPr bwMode="auto">
                          <a:xfrm flipH="1">
                            <a:off x="82" y="531"/>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8" name="Line 79"/>
                        <wps:cNvCnPr/>
                        <wps:spPr bwMode="auto">
                          <a:xfrm flipH="1">
                            <a:off x="82" y="527"/>
                            <a:ext cx="5" cy="0"/>
                          </a:xfrm>
                          <a:prstGeom prst="line">
                            <a:avLst/>
                          </a:prstGeom>
                          <a:noFill/>
                          <a:ln w="1905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9" name="Rectangle 3189"/>
                        <wps:cNvSpPr>
                          <a:spLocks noChangeArrowheads="1"/>
                        </wps:cNvSpPr>
                        <wps:spPr bwMode="auto">
                          <a:xfrm>
                            <a:off x="87" y="515"/>
                            <a:ext cx="10"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0" name="Rectangle 3190"/>
                        <wps:cNvSpPr>
                          <a:spLocks noChangeArrowheads="1"/>
                        </wps:cNvSpPr>
                        <wps:spPr bwMode="auto">
                          <a:xfrm>
                            <a:off x="87" y="515"/>
                            <a:ext cx="10" cy="2"/>
                          </a:xfrm>
                          <a:prstGeom prst="rect">
                            <a:avLst/>
                          </a:prstGeom>
                          <a:solidFill>
                            <a:srgbClr val="3A3A3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1" name="Rectangle 3191"/>
                        <wps:cNvSpPr>
                          <a:spLocks noChangeArrowheads="1"/>
                        </wps:cNvSpPr>
                        <wps:spPr bwMode="auto">
                          <a:xfrm>
                            <a:off x="87" y="517"/>
                            <a:ext cx="10" cy="3"/>
                          </a:xfrm>
                          <a:prstGeom prst="rect">
                            <a:avLst/>
                          </a:prstGeom>
                          <a:solidFill>
                            <a:srgbClr val="38383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2" name="Rectangle 3192"/>
                        <wps:cNvSpPr>
                          <a:spLocks noChangeArrowheads="1"/>
                        </wps:cNvSpPr>
                        <wps:spPr bwMode="auto">
                          <a:xfrm>
                            <a:off x="87" y="520"/>
                            <a:ext cx="10" cy="4"/>
                          </a:xfrm>
                          <a:prstGeom prst="rect">
                            <a:avLst/>
                          </a:prstGeom>
                          <a:solidFill>
                            <a:srgbClr val="36363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3" name="Rectangle 3193"/>
                        <wps:cNvSpPr>
                          <a:spLocks noChangeArrowheads="1"/>
                        </wps:cNvSpPr>
                        <wps:spPr bwMode="auto">
                          <a:xfrm>
                            <a:off x="87" y="524"/>
                            <a:ext cx="10" cy="4"/>
                          </a:xfrm>
                          <a:prstGeom prst="rect">
                            <a:avLst/>
                          </a:prstGeom>
                          <a:solidFill>
                            <a:srgbClr val="34343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4" name="Rectangle 3194"/>
                        <wps:cNvSpPr>
                          <a:spLocks noChangeArrowheads="1"/>
                        </wps:cNvSpPr>
                        <wps:spPr bwMode="auto">
                          <a:xfrm>
                            <a:off x="87" y="528"/>
                            <a:ext cx="10" cy="3"/>
                          </a:xfrm>
                          <a:prstGeom prst="rect">
                            <a:avLst/>
                          </a:prstGeom>
                          <a:solidFill>
                            <a:srgbClr val="32323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5" name="Rectangle 3195"/>
                        <wps:cNvSpPr>
                          <a:spLocks noChangeArrowheads="1"/>
                        </wps:cNvSpPr>
                        <wps:spPr bwMode="auto">
                          <a:xfrm>
                            <a:off x="87" y="531"/>
                            <a:ext cx="10" cy="3"/>
                          </a:xfrm>
                          <a:prstGeom prst="rect">
                            <a:avLst/>
                          </a:prstGeom>
                          <a:solidFill>
                            <a:srgbClr val="30303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6" name="Rectangle 3196"/>
                        <wps:cNvSpPr>
                          <a:spLocks noChangeArrowheads="1"/>
                        </wps:cNvSpPr>
                        <wps:spPr bwMode="auto">
                          <a:xfrm>
                            <a:off x="87" y="534"/>
                            <a:ext cx="10" cy="4"/>
                          </a:xfrm>
                          <a:prstGeom prst="rect">
                            <a:avLst/>
                          </a:prstGeom>
                          <a:solidFill>
                            <a:srgbClr val="2E2E2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7" name="Rectangle 3197"/>
                        <wps:cNvSpPr>
                          <a:spLocks noChangeArrowheads="1"/>
                        </wps:cNvSpPr>
                        <wps:spPr bwMode="auto">
                          <a:xfrm>
                            <a:off x="87" y="538"/>
                            <a:ext cx="10" cy="3"/>
                          </a:xfrm>
                          <a:prstGeom prst="rect">
                            <a:avLst/>
                          </a:prstGeom>
                          <a:solidFill>
                            <a:srgbClr val="2C2C2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8" name="Rectangle 3198"/>
                        <wps:cNvSpPr>
                          <a:spLocks noChangeArrowheads="1"/>
                        </wps:cNvSpPr>
                        <wps:spPr bwMode="auto">
                          <a:xfrm>
                            <a:off x="87" y="541"/>
                            <a:ext cx="10" cy="3"/>
                          </a:xfrm>
                          <a:prstGeom prst="rect">
                            <a:avLst/>
                          </a:prstGeom>
                          <a:solidFill>
                            <a:srgbClr val="2A2A2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199" name="Rectangle 3199"/>
                        <wps:cNvSpPr>
                          <a:spLocks noChangeArrowheads="1"/>
                        </wps:cNvSpPr>
                        <wps:spPr bwMode="auto">
                          <a:xfrm>
                            <a:off x="87" y="544"/>
                            <a:ext cx="10" cy="3"/>
                          </a:xfrm>
                          <a:prstGeom prst="rect">
                            <a:avLst/>
                          </a:prstGeom>
                          <a:solidFill>
                            <a:srgbClr val="28282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0" name="Rectangle 3200"/>
                        <wps:cNvSpPr>
                          <a:spLocks noChangeArrowheads="1"/>
                        </wps:cNvSpPr>
                        <wps:spPr bwMode="auto">
                          <a:xfrm>
                            <a:off x="87" y="547"/>
                            <a:ext cx="10" cy="3"/>
                          </a:xfrm>
                          <a:prstGeom prst="rect">
                            <a:avLst/>
                          </a:prstGeom>
                          <a:solidFill>
                            <a:srgbClr val="26262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1" name="Rectangle 3201"/>
                        <wps:cNvSpPr>
                          <a:spLocks noChangeArrowheads="1"/>
                        </wps:cNvSpPr>
                        <wps:spPr bwMode="auto">
                          <a:xfrm>
                            <a:off x="87" y="550"/>
                            <a:ext cx="10" cy="3"/>
                          </a:xfrm>
                          <a:prstGeom prst="rect">
                            <a:avLst/>
                          </a:prstGeom>
                          <a:solidFill>
                            <a:srgbClr val="24242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2" name="Rectangle 3202"/>
                        <wps:cNvSpPr>
                          <a:spLocks noChangeArrowheads="1"/>
                        </wps:cNvSpPr>
                        <wps:spPr bwMode="auto">
                          <a:xfrm>
                            <a:off x="87" y="553"/>
                            <a:ext cx="10" cy="4"/>
                          </a:xfrm>
                          <a:prstGeom prst="rect">
                            <a:avLst/>
                          </a:prstGeom>
                          <a:solidFill>
                            <a:srgbClr val="22222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3" name="Rectangle 3203"/>
                        <wps:cNvSpPr>
                          <a:spLocks noChangeArrowheads="1"/>
                        </wps:cNvSpPr>
                        <wps:spPr bwMode="auto">
                          <a:xfrm>
                            <a:off x="87" y="557"/>
                            <a:ext cx="10" cy="3"/>
                          </a:xfrm>
                          <a:prstGeom prst="rect">
                            <a:avLst/>
                          </a:prstGeom>
                          <a:solidFill>
                            <a:srgbClr val="2020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4" name="Rectangle 3204"/>
                        <wps:cNvSpPr>
                          <a:spLocks noChangeArrowheads="1"/>
                        </wps:cNvSpPr>
                        <wps:spPr bwMode="auto">
                          <a:xfrm>
                            <a:off x="87" y="560"/>
                            <a:ext cx="10" cy="3"/>
                          </a:xfrm>
                          <a:prstGeom prst="rect">
                            <a:avLst/>
                          </a:prstGeom>
                          <a:solidFill>
                            <a:srgbClr val="1E1E1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5" name="Rectangle 3205"/>
                        <wps:cNvSpPr>
                          <a:spLocks noChangeArrowheads="1"/>
                        </wps:cNvSpPr>
                        <wps:spPr bwMode="auto">
                          <a:xfrm>
                            <a:off x="87" y="563"/>
                            <a:ext cx="10" cy="3"/>
                          </a:xfrm>
                          <a:prstGeom prst="rect">
                            <a:avLst/>
                          </a:prstGeom>
                          <a:solidFill>
                            <a:srgbClr val="1C1C1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6" name="Rectangle 3206"/>
                        <wps:cNvSpPr>
                          <a:spLocks noChangeArrowheads="1"/>
                        </wps:cNvSpPr>
                        <wps:spPr bwMode="auto">
                          <a:xfrm>
                            <a:off x="87" y="566"/>
                            <a:ext cx="10" cy="3"/>
                          </a:xfrm>
                          <a:prstGeom prst="rect">
                            <a:avLst/>
                          </a:prstGeom>
                          <a:solidFill>
                            <a:srgbClr val="1A1A1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7" name="Rectangle 3207"/>
                        <wps:cNvSpPr>
                          <a:spLocks noChangeArrowheads="1"/>
                        </wps:cNvSpPr>
                        <wps:spPr bwMode="auto">
                          <a:xfrm>
                            <a:off x="87" y="569"/>
                            <a:ext cx="10" cy="4"/>
                          </a:xfrm>
                          <a:prstGeom prst="rect">
                            <a:avLst/>
                          </a:prstGeom>
                          <a:solidFill>
                            <a:srgbClr val="18181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8" name="Rectangle 3208"/>
                        <wps:cNvSpPr>
                          <a:spLocks noChangeArrowheads="1"/>
                        </wps:cNvSpPr>
                        <wps:spPr bwMode="auto">
                          <a:xfrm>
                            <a:off x="87" y="573"/>
                            <a:ext cx="10" cy="3"/>
                          </a:xfrm>
                          <a:prstGeom prst="rect">
                            <a:avLst/>
                          </a:prstGeom>
                          <a:solidFill>
                            <a:srgbClr val="16161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09" name="Rectangle 3209"/>
                        <wps:cNvSpPr>
                          <a:spLocks noChangeArrowheads="1"/>
                        </wps:cNvSpPr>
                        <wps:spPr bwMode="auto">
                          <a:xfrm>
                            <a:off x="87" y="576"/>
                            <a:ext cx="10" cy="3"/>
                          </a:xfrm>
                          <a:prstGeom prst="rect">
                            <a:avLst/>
                          </a:prstGeom>
                          <a:solidFill>
                            <a:srgbClr val="14141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0" name="Rectangle 3210"/>
                        <wps:cNvSpPr>
                          <a:spLocks noChangeArrowheads="1"/>
                        </wps:cNvSpPr>
                        <wps:spPr bwMode="auto">
                          <a:xfrm>
                            <a:off x="87" y="579"/>
                            <a:ext cx="10" cy="4"/>
                          </a:xfrm>
                          <a:prstGeom prst="rect">
                            <a:avLst/>
                          </a:prstGeom>
                          <a:solidFill>
                            <a:srgbClr val="12121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1" name="Rectangle 3211"/>
                        <wps:cNvSpPr>
                          <a:spLocks noChangeArrowheads="1"/>
                        </wps:cNvSpPr>
                        <wps:spPr bwMode="auto">
                          <a:xfrm>
                            <a:off x="87" y="583"/>
                            <a:ext cx="10" cy="4"/>
                          </a:xfrm>
                          <a:prstGeom prst="rect">
                            <a:avLst/>
                          </a:prstGeom>
                          <a:solidFill>
                            <a:srgbClr val="10101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2" name="Rectangle 3212"/>
                        <wps:cNvSpPr>
                          <a:spLocks noChangeArrowheads="1"/>
                        </wps:cNvSpPr>
                        <wps:spPr bwMode="auto">
                          <a:xfrm>
                            <a:off x="87" y="587"/>
                            <a:ext cx="10" cy="3"/>
                          </a:xfrm>
                          <a:prstGeom prst="rect">
                            <a:avLst/>
                          </a:prstGeom>
                          <a:solidFill>
                            <a:srgbClr val="0E0E0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3" name="Rectangle 3213"/>
                        <wps:cNvSpPr>
                          <a:spLocks noChangeArrowheads="1"/>
                        </wps:cNvSpPr>
                        <wps:spPr bwMode="auto">
                          <a:xfrm>
                            <a:off x="87" y="590"/>
                            <a:ext cx="10" cy="3"/>
                          </a:xfrm>
                          <a:prstGeom prst="rect">
                            <a:avLst/>
                          </a:prstGeom>
                          <a:solidFill>
                            <a:srgbClr val="0C0C0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4" name="Rectangle 3214"/>
                        <wps:cNvSpPr>
                          <a:spLocks noChangeArrowheads="1"/>
                        </wps:cNvSpPr>
                        <wps:spPr bwMode="auto">
                          <a:xfrm>
                            <a:off x="87" y="593"/>
                            <a:ext cx="10" cy="3"/>
                          </a:xfrm>
                          <a:prstGeom prst="rect">
                            <a:avLst/>
                          </a:prstGeom>
                          <a:solidFill>
                            <a:srgbClr val="0A0A0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5" name="Rectangle 3215"/>
                        <wps:cNvSpPr>
                          <a:spLocks noChangeArrowheads="1"/>
                        </wps:cNvSpPr>
                        <wps:spPr bwMode="auto">
                          <a:xfrm>
                            <a:off x="87" y="596"/>
                            <a:ext cx="10" cy="3"/>
                          </a:xfrm>
                          <a:prstGeom prst="rect">
                            <a:avLst/>
                          </a:prstGeom>
                          <a:solidFill>
                            <a:srgbClr val="08080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6" name="Rectangle 3216"/>
                        <wps:cNvSpPr>
                          <a:spLocks noChangeArrowheads="1"/>
                        </wps:cNvSpPr>
                        <wps:spPr bwMode="auto">
                          <a:xfrm>
                            <a:off x="87" y="599"/>
                            <a:ext cx="10" cy="4"/>
                          </a:xfrm>
                          <a:prstGeom prst="rect">
                            <a:avLst/>
                          </a:prstGeom>
                          <a:solidFill>
                            <a:srgbClr val="06060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7" name="Rectangle 3217"/>
                        <wps:cNvSpPr>
                          <a:spLocks noChangeArrowheads="1"/>
                        </wps:cNvSpPr>
                        <wps:spPr bwMode="auto">
                          <a:xfrm>
                            <a:off x="87" y="603"/>
                            <a:ext cx="10" cy="3"/>
                          </a:xfrm>
                          <a:prstGeom prst="rect">
                            <a:avLst/>
                          </a:prstGeom>
                          <a:solidFill>
                            <a:srgbClr val="04040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8" name="Rectangle 3218"/>
                        <wps:cNvSpPr>
                          <a:spLocks noChangeArrowheads="1"/>
                        </wps:cNvSpPr>
                        <wps:spPr bwMode="auto">
                          <a:xfrm>
                            <a:off x="87" y="606"/>
                            <a:ext cx="10" cy="3"/>
                          </a:xfrm>
                          <a:prstGeom prst="rect">
                            <a:avLst/>
                          </a:prstGeom>
                          <a:solidFill>
                            <a:srgbClr val="02020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19" name="Rectangle 3219"/>
                        <wps:cNvSpPr>
                          <a:spLocks noChangeArrowheads="1"/>
                        </wps:cNvSpPr>
                        <wps:spPr bwMode="auto">
                          <a:xfrm>
                            <a:off x="87" y="609"/>
                            <a:ext cx="10"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0" name="Rectangle 3220"/>
                        <wps:cNvSpPr>
                          <a:spLocks noChangeArrowheads="1"/>
                        </wps:cNvSpPr>
                        <wps:spPr bwMode="auto">
                          <a:xfrm>
                            <a:off x="87" y="609"/>
                            <a:ext cx="10" cy="1"/>
                          </a:xfrm>
                          <a:prstGeom prst="rect">
                            <a:avLst/>
                          </a:prstGeom>
                          <a:solidFill>
                            <a:srgbClr val="3A3A3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1" name="Freeform 3221"/>
                        <wps:cNvSpPr>
                          <a:spLocks/>
                        </wps:cNvSpPr>
                        <wps:spPr bwMode="auto">
                          <a:xfrm>
                            <a:off x="87" y="515"/>
                            <a:ext cx="10" cy="94"/>
                          </a:xfrm>
                          <a:custGeom>
                            <a:avLst/>
                            <a:gdLst>
                              <a:gd name="T0" fmla="*/ 10 w 10"/>
                              <a:gd name="T1" fmla="*/ 94 h 94"/>
                              <a:gd name="T2" fmla="*/ 10 w 10"/>
                              <a:gd name="T3" fmla="*/ 0 h 94"/>
                              <a:gd name="T4" fmla="*/ 10 w 10"/>
                              <a:gd name="T5" fmla="*/ 0 h 94"/>
                              <a:gd name="T6" fmla="*/ 9 w 10"/>
                              <a:gd name="T7" fmla="*/ 0 h 94"/>
                              <a:gd name="T8" fmla="*/ 9 w 10"/>
                              <a:gd name="T9" fmla="*/ 0 h 94"/>
                              <a:gd name="T10" fmla="*/ 8 w 10"/>
                              <a:gd name="T11" fmla="*/ 0 h 94"/>
                              <a:gd name="T12" fmla="*/ 7 w 10"/>
                              <a:gd name="T13" fmla="*/ 0 h 94"/>
                              <a:gd name="T14" fmla="*/ 7 w 10"/>
                              <a:gd name="T15" fmla="*/ 0 h 94"/>
                              <a:gd name="T16" fmla="*/ 6 w 10"/>
                              <a:gd name="T17" fmla="*/ 0 h 94"/>
                              <a:gd name="T18" fmla="*/ 4 w 10"/>
                              <a:gd name="T19" fmla="*/ 0 h 94"/>
                              <a:gd name="T20" fmla="*/ 3 w 10"/>
                              <a:gd name="T21" fmla="*/ 0 h 94"/>
                              <a:gd name="T22" fmla="*/ 3 w 10"/>
                              <a:gd name="T23" fmla="*/ 0 h 94"/>
                              <a:gd name="T24" fmla="*/ 2 w 10"/>
                              <a:gd name="T25" fmla="*/ 1 h 94"/>
                              <a:gd name="T26" fmla="*/ 1 w 10"/>
                              <a:gd name="T27" fmla="*/ 1 h 94"/>
                              <a:gd name="T28" fmla="*/ 1 w 10"/>
                              <a:gd name="T29" fmla="*/ 2 h 94"/>
                              <a:gd name="T30" fmla="*/ 0 w 10"/>
                              <a:gd name="T31" fmla="*/ 3 h 94"/>
                              <a:gd name="T32" fmla="*/ 0 w 10"/>
                              <a:gd name="T33" fmla="*/ 4 h 94"/>
                              <a:gd name="T34" fmla="*/ 0 w 10"/>
                              <a:gd name="T35" fmla="*/ 5 h 94"/>
                              <a:gd name="T36" fmla="*/ 0 w 10"/>
                              <a:gd name="T37" fmla="*/ 90 h 94"/>
                              <a:gd name="T38" fmla="*/ 0 w 10"/>
                              <a:gd name="T39" fmla="*/ 91 h 94"/>
                              <a:gd name="T40" fmla="*/ 0 w 10"/>
                              <a:gd name="T41" fmla="*/ 92 h 94"/>
                              <a:gd name="T42" fmla="*/ 1 w 10"/>
                              <a:gd name="T43" fmla="*/ 92 h 94"/>
                              <a:gd name="T44" fmla="*/ 1 w 10"/>
                              <a:gd name="T45" fmla="*/ 93 h 94"/>
                              <a:gd name="T46" fmla="*/ 2 w 10"/>
                              <a:gd name="T47" fmla="*/ 94 h 94"/>
                              <a:gd name="T48" fmla="*/ 3 w 10"/>
                              <a:gd name="T49" fmla="*/ 94 h 94"/>
                              <a:gd name="T50" fmla="*/ 3 w 10"/>
                              <a:gd name="T51" fmla="*/ 94 h 94"/>
                              <a:gd name="T52" fmla="*/ 4 w 10"/>
                              <a:gd name="T53" fmla="*/ 94 h 94"/>
                              <a:gd name="T54" fmla="*/ 6 w 10"/>
                              <a:gd name="T55" fmla="*/ 94 h 94"/>
                              <a:gd name="T56" fmla="*/ 7 w 10"/>
                              <a:gd name="T57" fmla="*/ 94 h 94"/>
                              <a:gd name="T58" fmla="*/ 7 w 10"/>
                              <a:gd name="T59" fmla="*/ 94 h 94"/>
                              <a:gd name="T60" fmla="*/ 8 w 10"/>
                              <a:gd name="T61" fmla="*/ 94 h 94"/>
                              <a:gd name="T62" fmla="*/ 9 w 10"/>
                              <a:gd name="T63" fmla="*/ 94 h 94"/>
                              <a:gd name="T64" fmla="*/ 9 w 10"/>
                              <a:gd name="T65" fmla="*/ 94 h 94"/>
                              <a:gd name="T66" fmla="*/ 10 w 10"/>
                              <a:gd name="T67" fmla="*/ 94 h 94"/>
                              <a:gd name="T68" fmla="*/ 10 w 10"/>
                              <a:gd name="T69" fmla="*/ 94 h 94"/>
                              <a:gd name="T70" fmla="*/ 10 w 10"/>
                              <a:gd name="T71" fmla="*/ 94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0" h="94">
                                <a:moveTo>
                                  <a:pt x="10" y="94"/>
                                </a:moveTo>
                                <a:lnTo>
                                  <a:pt x="10" y="0"/>
                                </a:lnTo>
                                <a:lnTo>
                                  <a:pt x="10" y="0"/>
                                </a:lnTo>
                                <a:lnTo>
                                  <a:pt x="9" y="0"/>
                                </a:lnTo>
                                <a:lnTo>
                                  <a:pt x="9" y="0"/>
                                </a:lnTo>
                                <a:lnTo>
                                  <a:pt x="8" y="0"/>
                                </a:lnTo>
                                <a:lnTo>
                                  <a:pt x="7" y="0"/>
                                </a:lnTo>
                                <a:lnTo>
                                  <a:pt x="7" y="0"/>
                                </a:lnTo>
                                <a:lnTo>
                                  <a:pt x="6" y="0"/>
                                </a:lnTo>
                                <a:lnTo>
                                  <a:pt x="4" y="0"/>
                                </a:lnTo>
                                <a:lnTo>
                                  <a:pt x="3" y="0"/>
                                </a:lnTo>
                                <a:lnTo>
                                  <a:pt x="3" y="0"/>
                                </a:lnTo>
                                <a:lnTo>
                                  <a:pt x="2" y="1"/>
                                </a:lnTo>
                                <a:lnTo>
                                  <a:pt x="1" y="1"/>
                                </a:lnTo>
                                <a:lnTo>
                                  <a:pt x="1" y="2"/>
                                </a:lnTo>
                                <a:lnTo>
                                  <a:pt x="0" y="3"/>
                                </a:lnTo>
                                <a:lnTo>
                                  <a:pt x="0" y="4"/>
                                </a:lnTo>
                                <a:lnTo>
                                  <a:pt x="0" y="5"/>
                                </a:lnTo>
                                <a:lnTo>
                                  <a:pt x="0" y="90"/>
                                </a:lnTo>
                                <a:lnTo>
                                  <a:pt x="0" y="91"/>
                                </a:lnTo>
                                <a:lnTo>
                                  <a:pt x="0" y="92"/>
                                </a:lnTo>
                                <a:lnTo>
                                  <a:pt x="1" y="92"/>
                                </a:lnTo>
                                <a:lnTo>
                                  <a:pt x="1" y="93"/>
                                </a:lnTo>
                                <a:lnTo>
                                  <a:pt x="2" y="94"/>
                                </a:lnTo>
                                <a:lnTo>
                                  <a:pt x="3" y="94"/>
                                </a:lnTo>
                                <a:lnTo>
                                  <a:pt x="3" y="94"/>
                                </a:lnTo>
                                <a:lnTo>
                                  <a:pt x="4" y="94"/>
                                </a:lnTo>
                                <a:lnTo>
                                  <a:pt x="6" y="94"/>
                                </a:lnTo>
                                <a:lnTo>
                                  <a:pt x="7" y="94"/>
                                </a:lnTo>
                                <a:lnTo>
                                  <a:pt x="7" y="94"/>
                                </a:lnTo>
                                <a:lnTo>
                                  <a:pt x="8" y="94"/>
                                </a:lnTo>
                                <a:lnTo>
                                  <a:pt x="9" y="94"/>
                                </a:lnTo>
                                <a:lnTo>
                                  <a:pt x="9" y="94"/>
                                </a:lnTo>
                                <a:lnTo>
                                  <a:pt x="10" y="94"/>
                                </a:lnTo>
                                <a:lnTo>
                                  <a:pt x="10" y="94"/>
                                </a:lnTo>
                                <a:lnTo>
                                  <a:pt x="10" y="9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22" name="Rectangle 3222"/>
                        <wps:cNvSpPr>
                          <a:spLocks noChangeArrowheads="1"/>
                        </wps:cNvSpPr>
                        <wps:spPr bwMode="auto">
                          <a:xfrm>
                            <a:off x="97" y="515"/>
                            <a:ext cx="98"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3" name="Rectangle 3223"/>
                        <wps:cNvSpPr>
                          <a:spLocks noChangeArrowheads="1"/>
                        </wps:cNvSpPr>
                        <wps:spPr bwMode="auto">
                          <a:xfrm>
                            <a:off x="97" y="515"/>
                            <a:ext cx="98" cy="2"/>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4" name="Rectangle 3224"/>
                        <wps:cNvSpPr>
                          <a:spLocks noChangeArrowheads="1"/>
                        </wps:cNvSpPr>
                        <wps:spPr bwMode="auto">
                          <a:xfrm>
                            <a:off x="97" y="517"/>
                            <a:ext cx="98" cy="2"/>
                          </a:xfrm>
                          <a:prstGeom prst="rect">
                            <a:avLst/>
                          </a:prstGeom>
                          <a:solidFill>
                            <a:srgbClr val="52525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5" name="Rectangle 3225"/>
                        <wps:cNvSpPr>
                          <a:spLocks noChangeArrowheads="1"/>
                        </wps:cNvSpPr>
                        <wps:spPr bwMode="auto">
                          <a:xfrm>
                            <a:off x="97" y="519"/>
                            <a:ext cx="98" cy="3"/>
                          </a:xfrm>
                          <a:prstGeom prst="rect">
                            <a:avLst/>
                          </a:prstGeom>
                          <a:solidFill>
                            <a:srgbClr val="50505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6" name="Rectangle 3226"/>
                        <wps:cNvSpPr>
                          <a:spLocks noChangeArrowheads="1"/>
                        </wps:cNvSpPr>
                        <wps:spPr bwMode="auto">
                          <a:xfrm>
                            <a:off x="97" y="522"/>
                            <a:ext cx="98" cy="2"/>
                          </a:xfrm>
                          <a:prstGeom prst="rect">
                            <a:avLst/>
                          </a:prstGeom>
                          <a:solidFill>
                            <a:srgbClr val="4E4E4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7" name="Rectangle 3227"/>
                        <wps:cNvSpPr>
                          <a:spLocks noChangeArrowheads="1"/>
                        </wps:cNvSpPr>
                        <wps:spPr bwMode="auto">
                          <a:xfrm>
                            <a:off x="97" y="524"/>
                            <a:ext cx="98" cy="2"/>
                          </a:xfrm>
                          <a:prstGeom prst="rect">
                            <a:avLst/>
                          </a:prstGeom>
                          <a:solidFill>
                            <a:srgbClr val="4C4C4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8" name="Rectangle 3228"/>
                        <wps:cNvSpPr>
                          <a:spLocks noChangeArrowheads="1"/>
                        </wps:cNvSpPr>
                        <wps:spPr bwMode="auto">
                          <a:xfrm>
                            <a:off x="97" y="526"/>
                            <a:ext cx="98" cy="2"/>
                          </a:xfrm>
                          <a:prstGeom prst="rect">
                            <a:avLst/>
                          </a:prstGeom>
                          <a:solidFill>
                            <a:srgbClr val="4A4A4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29" name="Rectangle 3229"/>
                        <wps:cNvSpPr>
                          <a:spLocks noChangeArrowheads="1"/>
                        </wps:cNvSpPr>
                        <wps:spPr bwMode="auto">
                          <a:xfrm>
                            <a:off x="97" y="528"/>
                            <a:ext cx="98" cy="2"/>
                          </a:xfrm>
                          <a:prstGeom prst="rect">
                            <a:avLst/>
                          </a:prstGeom>
                          <a:solidFill>
                            <a:srgbClr val="48484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0" name="Rectangle 3230"/>
                        <wps:cNvSpPr>
                          <a:spLocks noChangeArrowheads="1"/>
                        </wps:cNvSpPr>
                        <wps:spPr bwMode="auto">
                          <a:xfrm>
                            <a:off x="97" y="530"/>
                            <a:ext cx="98" cy="2"/>
                          </a:xfrm>
                          <a:prstGeom prst="rect">
                            <a:avLst/>
                          </a:prstGeom>
                          <a:solidFill>
                            <a:srgbClr val="46464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1" name="Rectangle 3231"/>
                        <wps:cNvSpPr>
                          <a:spLocks noChangeArrowheads="1"/>
                        </wps:cNvSpPr>
                        <wps:spPr bwMode="auto">
                          <a:xfrm>
                            <a:off x="97" y="532"/>
                            <a:ext cx="98" cy="3"/>
                          </a:xfrm>
                          <a:prstGeom prst="rect">
                            <a:avLst/>
                          </a:prstGeom>
                          <a:solidFill>
                            <a:srgbClr val="44444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2" name="Rectangle 3232"/>
                        <wps:cNvSpPr>
                          <a:spLocks noChangeArrowheads="1"/>
                        </wps:cNvSpPr>
                        <wps:spPr bwMode="auto">
                          <a:xfrm>
                            <a:off x="97" y="535"/>
                            <a:ext cx="98" cy="2"/>
                          </a:xfrm>
                          <a:prstGeom prst="rect">
                            <a:avLst/>
                          </a:prstGeom>
                          <a:solidFill>
                            <a:srgbClr val="42424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3" name="Rectangle 3233"/>
                        <wps:cNvSpPr>
                          <a:spLocks noChangeArrowheads="1"/>
                        </wps:cNvSpPr>
                        <wps:spPr bwMode="auto">
                          <a:xfrm>
                            <a:off x="97" y="537"/>
                            <a:ext cx="98" cy="2"/>
                          </a:xfrm>
                          <a:prstGeom prst="rect">
                            <a:avLst/>
                          </a:prstGeom>
                          <a:solidFill>
                            <a:srgbClr val="40404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4" name="Rectangle 3234"/>
                        <wps:cNvSpPr>
                          <a:spLocks noChangeArrowheads="1"/>
                        </wps:cNvSpPr>
                        <wps:spPr bwMode="auto">
                          <a:xfrm>
                            <a:off x="97" y="539"/>
                            <a:ext cx="98" cy="3"/>
                          </a:xfrm>
                          <a:prstGeom prst="rect">
                            <a:avLst/>
                          </a:prstGeom>
                          <a:solidFill>
                            <a:srgbClr val="3E3E3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5" name="Rectangle 3235"/>
                        <wps:cNvSpPr>
                          <a:spLocks noChangeArrowheads="1"/>
                        </wps:cNvSpPr>
                        <wps:spPr bwMode="auto">
                          <a:xfrm>
                            <a:off x="97" y="542"/>
                            <a:ext cx="98" cy="2"/>
                          </a:xfrm>
                          <a:prstGeom prst="rect">
                            <a:avLst/>
                          </a:prstGeom>
                          <a:solidFill>
                            <a:srgbClr val="3C3C3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6" name="Rectangle 3236"/>
                        <wps:cNvSpPr>
                          <a:spLocks noChangeArrowheads="1"/>
                        </wps:cNvSpPr>
                        <wps:spPr bwMode="auto">
                          <a:xfrm>
                            <a:off x="97" y="544"/>
                            <a:ext cx="98" cy="2"/>
                          </a:xfrm>
                          <a:prstGeom prst="rect">
                            <a:avLst/>
                          </a:prstGeom>
                          <a:solidFill>
                            <a:srgbClr val="3A3A3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7" name="Rectangle 3237"/>
                        <wps:cNvSpPr>
                          <a:spLocks noChangeArrowheads="1"/>
                        </wps:cNvSpPr>
                        <wps:spPr bwMode="auto">
                          <a:xfrm>
                            <a:off x="97" y="546"/>
                            <a:ext cx="98" cy="3"/>
                          </a:xfrm>
                          <a:prstGeom prst="rect">
                            <a:avLst/>
                          </a:prstGeom>
                          <a:solidFill>
                            <a:srgbClr val="38383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8" name="Rectangle 3238"/>
                        <wps:cNvSpPr>
                          <a:spLocks noChangeArrowheads="1"/>
                        </wps:cNvSpPr>
                        <wps:spPr bwMode="auto">
                          <a:xfrm>
                            <a:off x="97" y="549"/>
                            <a:ext cx="98" cy="2"/>
                          </a:xfrm>
                          <a:prstGeom prst="rect">
                            <a:avLst/>
                          </a:prstGeom>
                          <a:solidFill>
                            <a:srgbClr val="36363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39" name="Rectangle 3239"/>
                        <wps:cNvSpPr>
                          <a:spLocks noChangeArrowheads="1"/>
                        </wps:cNvSpPr>
                        <wps:spPr bwMode="auto">
                          <a:xfrm>
                            <a:off x="97" y="551"/>
                            <a:ext cx="98" cy="2"/>
                          </a:xfrm>
                          <a:prstGeom prst="rect">
                            <a:avLst/>
                          </a:prstGeom>
                          <a:solidFill>
                            <a:srgbClr val="34343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0" name="Rectangle 3240"/>
                        <wps:cNvSpPr>
                          <a:spLocks noChangeArrowheads="1"/>
                        </wps:cNvSpPr>
                        <wps:spPr bwMode="auto">
                          <a:xfrm>
                            <a:off x="97" y="553"/>
                            <a:ext cx="98" cy="2"/>
                          </a:xfrm>
                          <a:prstGeom prst="rect">
                            <a:avLst/>
                          </a:prstGeom>
                          <a:solidFill>
                            <a:srgbClr val="32323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1" name="Rectangle 3241"/>
                        <wps:cNvSpPr>
                          <a:spLocks noChangeArrowheads="1"/>
                        </wps:cNvSpPr>
                        <wps:spPr bwMode="auto">
                          <a:xfrm>
                            <a:off x="97" y="555"/>
                            <a:ext cx="98" cy="2"/>
                          </a:xfrm>
                          <a:prstGeom prst="rect">
                            <a:avLst/>
                          </a:prstGeom>
                          <a:solidFill>
                            <a:srgbClr val="30303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2" name="Rectangle 3242"/>
                        <wps:cNvSpPr>
                          <a:spLocks noChangeArrowheads="1"/>
                        </wps:cNvSpPr>
                        <wps:spPr bwMode="auto">
                          <a:xfrm>
                            <a:off x="97" y="557"/>
                            <a:ext cx="98" cy="2"/>
                          </a:xfrm>
                          <a:prstGeom prst="rect">
                            <a:avLst/>
                          </a:prstGeom>
                          <a:solidFill>
                            <a:srgbClr val="2E2E2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3" name="Rectangle 3243"/>
                        <wps:cNvSpPr>
                          <a:spLocks noChangeArrowheads="1"/>
                        </wps:cNvSpPr>
                        <wps:spPr bwMode="auto">
                          <a:xfrm>
                            <a:off x="97" y="559"/>
                            <a:ext cx="98" cy="3"/>
                          </a:xfrm>
                          <a:prstGeom prst="rect">
                            <a:avLst/>
                          </a:prstGeom>
                          <a:solidFill>
                            <a:srgbClr val="2C2C2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4" name="Rectangle 3244"/>
                        <wps:cNvSpPr>
                          <a:spLocks noChangeArrowheads="1"/>
                        </wps:cNvSpPr>
                        <wps:spPr bwMode="auto">
                          <a:xfrm>
                            <a:off x="97" y="562"/>
                            <a:ext cx="98" cy="2"/>
                          </a:xfrm>
                          <a:prstGeom prst="rect">
                            <a:avLst/>
                          </a:prstGeom>
                          <a:solidFill>
                            <a:srgbClr val="2A2A2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5" name="Rectangle 3245"/>
                        <wps:cNvSpPr>
                          <a:spLocks noChangeArrowheads="1"/>
                        </wps:cNvSpPr>
                        <wps:spPr bwMode="auto">
                          <a:xfrm>
                            <a:off x="97" y="564"/>
                            <a:ext cx="98" cy="2"/>
                          </a:xfrm>
                          <a:prstGeom prst="rect">
                            <a:avLst/>
                          </a:prstGeom>
                          <a:solidFill>
                            <a:srgbClr val="28282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6" name="Rectangle 3246"/>
                        <wps:cNvSpPr>
                          <a:spLocks noChangeArrowheads="1"/>
                        </wps:cNvSpPr>
                        <wps:spPr bwMode="auto">
                          <a:xfrm>
                            <a:off x="97" y="566"/>
                            <a:ext cx="98" cy="3"/>
                          </a:xfrm>
                          <a:prstGeom prst="rect">
                            <a:avLst/>
                          </a:prstGeom>
                          <a:solidFill>
                            <a:srgbClr val="26262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7" name="Rectangle 3247"/>
                        <wps:cNvSpPr>
                          <a:spLocks noChangeArrowheads="1"/>
                        </wps:cNvSpPr>
                        <wps:spPr bwMode="auto">
                          <a:xfrm>
                            <a:off x="97" y="569"/>
                            <a:ext cx="98" cy="2"/>
                          </a:xfrm>
                          <a:prstGeom prst="rect">
                            <a:avLst/>
                          </a:prstGeom>
                          <a:solidFill>
                            <a:srgbClr val="24242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8" name="Rectangle 3248"/>
                        <wps:cNvSpPr>
                          <a:spLocks noChangeArrowheads="1"/>
                        </wps:cNvSpPr>
                        <wps:spPr bwMode="auto">
                          <a:xfrm>
                            <a:off x="97" y="571"/>
                            <a:ext cx="98" cy="2"/>
                          </a:xfrm>
                          <a:prstGeom prst="rect">
                            <a:avLst/>
                          </a:prstGeom>
                          <a:solidFill>
                            <a:srgbClr val="22222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49" name="Rectangle 3249"/>
                        <wps:cNvSpPr>
                          <a:spLocks noChangeArrowheads="1"/>
                        </wps:cNvSpPr>
                        <wps:spPr bwMode="auto">
                          <a:xfrm>
                            <a:off x="97" y="573"/>
                            <a:ext cx="98" cy="3"/>
                          </a:xfrm>
                          <a:prstGeom prst="rect">
                            <a:avLst/>
                          </a:prstGeom>
                          <a:solidFill>
                            <a:srgbClr val="2020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0" name="Rectangle 3250"/>
                        <wps:cNvSpPr>
                          <a:spLocks noChangeArrowheads="1"/>
                        </wps:cNvSpPr>
                        <wps:spPr bwMode="auto">
                          <a:xfrm>
                            <a:off x="97" y="576"/>
                            <a:ext cx="98" cy="2"/>
                          </a:xfrm>
                          <a:prstGeom prst="rect">
                            <a:avLst/>
                          </a:prstGeom>
                          <a:solidFill>
                            <a:srgbClr val="1E1E1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1" name="Rectangle 3251"/>
                        <wps:cNvSpPr>
                          <a:spLocks noChangeArrowheads="1"/>
                        </wps:cNvSpPr>
                        <wps:spPr bwMode="auto">
                          <a:xfrm>
                            <a:off x="97" y="578"/>
                            <a:ext cx="98" cy="2"/>
                          </a:xfrm>
                          <a:prstGeom prst="rect">
                            <a:avLst/>
                          </a:prstGeom>
                          <a:solidFill>
                            <a:srgbClr val="1C1C1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2" name="Rectangle 3252"/>
                        <wps:cNvSpPr>
                          <a:spLocks noChangeArrowheads="1"/>
                        </wps:cNvSpPr>
                        <wps:spPr bwMode="auto">
                          <a:xfrm>
                            <a:off x="97" y="580"/>
                            <a:ext cx="98" cy="2"/>
                          </a:xfrm>
                          <a:prstGeom prst="rect">
                            <a:avLst/>
                          </a:prstGeom>
                          <a:solidFill>
                            <a:srgbClr val="1A1A1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3" name="Rectangle 3253"/>
                        <wps:cNvSpPr>
                          <a:spLocks noChangeArrowheads="1"/>
                        </wps:cNvSpPr>
                        <wps:spPr bwMode="auto">
                          <a:xfrm>
                            <a:off x="97" y="582"/>
                            <a:ext cx="98" cy="2"/>
                          </a:xfrm>
                          <a:prstGeom prst="rect">
                            <a:avLst/>
                          </a:prstGeom>
                          <a:solidFill>
                            <a:srgbClr val="18181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4" name="Rectangle 3254"/>
                        <wps:cNvSpPr>
                          <a:spLocks noChangeArrowheads="1"/>
                        </wps:cNvSpPr>
                        <wps:spPr bwMode="auto">
                          <a:xfrm>
                            <a:off x="97" y="584"/>
                            <a:ext cx="98" cy="3"/>
                          </a:xfrm>
                          <a:prstGeom prst="rect">
                            <a:avLst/>
                          </a:prstGeom>
                          <a:solidFill>
                            <a:srgbClr val="16161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5" name="Rectangle 3255"/>
                        <wps:cNvSpPr>
                          <a:spLocks noChangeArrowheads="1"/>
                        </wps:cNvSpPr>
                        <wps:spPr bwMode="auto">
                          <a:xfrm>
                            <a:off x="97" y="587"/>
                            <a:ext cx="98" cy="2"/>
                          </a:xfrm>
                          <a:prstGeom prst="rect">
                            <a:avLst/>
                          </a:prstGeom>
                          <a:solidFill>
                            <a:srgbClr val="14141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6" name="Rectangle 3256"/>
                        <wps:cNvSpPr>
                          <a:spLocks noChangeArrowheads="1"/>
                        </wps:cNvSpPr>
                        <wps:spPr bwMode="auto">
                          <a:xfrm>
                            <a:off x="97" y="589"/>
                            <a:ext cx="98" cy="2"/>
                          </a:xfrm>
                          <a:prstGeom prst="rect">
                            <a:avLst/>
                          </a:prstGeom>
                          <a:solidFill>
                            <a:srgbClr val="12121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7" name="Rectangle 3257"/>
                        <wps:cNvSpPr>
                          <a:spLocks noChangeArrowheads="1"/>
                        </wps:cNvSpPr>
                        <wps:spPr bwMode="auto">
                          <a:xfrm>
                            <a:off x="97" y="591"/>
                            <a:ext cx="98" cy="3"/>
                          </a:xfrm>
                          <a:prstGeom prst="rect">
                            <a:avLst/>
                          </a:prstGeom>
                          <a:solidFill>
                            <a:srgbClr val="10101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8" name="Rectangle 3258"/>
                        <wps:cNvSpPr>
                          <a:spLocks noChangeArrowheads="1"/>
                        </wps:cNvSpPr>
                        <wps:spPr bwMode="auto">
                          <a:xfrm>
                            <a:off x="97" y="594"/>
                            <a:ext cx="98" cy="2"/>
                          </a:xfrm>
                          <a:prstGeom prst="rect">
                            <a:avLst/>
                          </a:prstGeom>
                          <a:solidFill>
                            <a:srgbClr val="0E0E0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59" name="Rectangle 3259"/>
                        <wps:cNvSpPr>
                          <a:spLocks noChangeArrowheads="1"/>
                        </wps:cNvSpPr>
                        <wps:spPr bwMode="auto">
                          <a:xfrm>
                            <a:off x="97" y="596"/>
                            <a:ext cx="98" cy="2"/>
                          </a:xfrm>
                          <a:prstGeom prst="rect">
                            <a:avLst/>
                          </a:prstGeom>
                          <a:solidFill>
                            <a:srgbClr val="0C0C0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0" name="Rectangle 3260"/>
                        <wps:cNvSpPr>
                          <a:spLocks noChangeArrowheads="1"/>
                        </wps:cNvSpPr>
                        <wps:spPr bwMode="auto">
                          <a:xfrm>
                            <a:off x="97" y="598"/>
                            <a:ext cx="98" cy="2"/>
                          </a:xfrm>
                          <a:prstGeom prst="rect">
                            <a:avLst/>
                          </a:prstGeom>
                          <a:solidFill>
                            <a:srgbClr val="0A0A0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1" name="Rectangle 3261"/>
                        <wps:cNvSpPr>
                          <a:spLocks noChangeArrowheads="1"/>
                        </wps:cNvSpPr>
                        <wps:spPr bwMode="auto">
                          <a:xfrm>
                            <a:off x="97" y="600"/>
                            <a:ext cx="98" cy="2"/>
                          </a:xfrm>
                          <a:prstGeom prst="rect">
                            <a:avLst/>
                          </a:prstGeom>
                          <a:solidFill>
                            <a:srgbClr val="08080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2" name="Rectangle 3262"/>
                        <wps:cNvSpPr>
                          <a:spLocks noChangeArrowheads="1"/>
                        </wps:cNvSpPr>
                        <wps:spPr bwMode="auto">
                          <a:xfrm>
                            <a:off x="97" y="602"/>
                            <a:ext cx="98" cy="2"/>
                          </a:xfrm>
                          <a:prstGeom prst="rect">
                            <a:avLst/>
                          </a:prstGeom>
                          <a:solidFill>
                            <a:srgbClr val="06060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3" name="Rectangle 3263"/>
                        <wps:cNvSpPr>
                          <a:spLocks noChangeArrowheads="1"/>
                        </wps:cNvSpPr>
                        <wps:spPr bwMode="auto">
                          <a:xfrm>
                            <a:off x="97" y="604"/>
                            <a:ext cx="98" cy="3"/>
                          </a:xfrm>
                          <a:prstGeom prst="rect">
                            <a:avLst/>
                          </a:prstGeom>
                          <a:solidFill>
                            <a:srgbClr val="04040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4" name="Rectangle 3264"/>
                        <wps:cNvSpPr>
                          <a:spLocks noChangeArrowheads="1"/>
                        </wps:cNvSpPr>
                        <wps:spPr bwMode="auto">
                          <a:xfrm>
                            <a:off x="97" y="607"/>
                            <a:ext cx="98" cy="2"/>
                          </a:xfrm>
                          <a:prstGeom prst="rect">
                            <a:avLst/>
                          </a:prstGeom>
                          <a:solidFill>
                            <a:srgbClr val="02020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5" name="Rectangle 3265"/>
                        <wps:cNvSpPr>
                          <a:spLocks noChangeArrowheads="1"/>
                        </wps:cNvSpPr>
                        <wps:spPr bwMode="auto">
                          <a:xfrm>
                            <a:off x="97" y="609"/>
                            <a:ext cx="98" cy="1"/>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6" name="Rectangle 3266"/>
                        <wps:cNvSpPr>
                          <a:spLocks noChangeArrowheads="1"/>
                        </wps:cNvSpPr>
                        <wps:spPr bwMode="auto">
                          <a:xfrm>
                            <a:off x="97" y="609"/>
                            <a:ext cx="98" cy="1"/>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267" name="Freeform 3267"/>
                        <wps:cNvSpPr>
                          <a:spLocks/>
                        </wps:cNvSpPr>
                        <wps:spPr bwMode="auto">
                          <a:xfrm>
                            <a:off x="97" y="515"/>
                            <a:ext cx="97" cy="94"/>
                          </a:xfrm>
                          <a:custGeom>
                            <a:avLst/>
                            <a:gdLst>
                              <a:gd name="T0" fmla="*/ 2 w 97"/>
                              <a:gd name="T1" fmla="*/ 0 h 94"/>
                              <a:gd name="T2" fmla="*/ 9 w 97"/>
                              <a:gd name="T3" fmla="*/ 0 h 94"/>
                              <a:gd name="T4" fmla="*/ 17 w 97"/>
                              <a:gd name="T5" fmla="*/ 0 h 94"/>
                              <a:gd name="T6" fmla="*/ 25 w 97"/>
                              <a:gd name="T7" fmla="*/ 0 h 94"/>
                              <a:gd name="T8" fmla="*/ 33 w 97"/>
                              <a:gd name="T9" fmla="*/ 0 h 94"/>
                              <a:gd name="T10" fmla="*/ 42 w 97"/>
                              <a:gd name="T11" fmla="*/ 0 h 94"/>
                              <a:gd name="T12" fmla="*/ 49 w 97"/>
                              <a:gd name="T13" fmla="*/ 0 h 94"/>
                              <a:gd name="T14" fmla="*/ 56 w 97"/>
                              <a:gd name="T15" fmla="*/ 0 h 94"/>
                              <a:gd name="T16" fmla="*/ 61 w 97"/>
                              <a:gd name="T17" fmla="*/ 0 h 94"/>
                              <a:gd name="T18" fmla="*/ 65 w 97"/>
                              <a:gd name="T19" fmla="*/ 0 h 94"/>
                              <a:gd name="T20" fmla="*/ 67 w 97"/>
                              <a:gd name="T21" fmla="*/ 0 h 94"/>
                              <a:gd name="T22" fmla="*/ 69 w 97"/>
                              <a:gd name="T23" fmla="*/ 1 h 94"/>
                              <a:gd name="T24" fmla="*/ 73 w 97"/>
                              <a:gd name="T25" fmla="*/ 1 h 94"/>
                              <a:gd name="T26" fmla="*/ 76 w 97"/>
                              <a:gd name="T27" fmla="*/ 2 h 94"/>
                              <a:gd name="T28" fmla="*/ 80 w 97"/>
                              <a:gd name="T29" fmla="*/ 4 h 94"/>
                              <a:gd name="T30" fmla="*/ 83 w 97"/>
                              <a:gd name="T31" fmla="*/ 5 h 94"/>
                              <a:gd name="T32" fmla="*/ 86 w 97"/>
                              <a:gd name="T33" fmla="*/ 8 h 94"/>
                              <a:gd name="T34" fmla="*/ 90 w 97"/>
                              <a:gd name="T35" fmla="*/ 11 h 94"/>
                              <a:gd name="T36" fmla="*/ 92 w 97"/>
                              <a:gd name="T37" fmla="*/ 14 h 94"/>
                              <a:gd name="T38" fmla="*/ 94 w 97"/>
                              <a:gd name="T39" fmla="*/ 18 h 94"/>
                              <a:gd name="T40" fmla="*/ 96 w 97"/>
                              <a:gd name="T41" fmla="*/ 23 h 94"/>
                              <a:gd name="T42" fmla="*/ 97 w 97"/>
                              <a:gd name="T43" fmla="*/ 28 h 94"/>
                              <a:gd name="T44" fmla="*/ 97 w 97"/>
                              <a:gd name="T45" fmla="*/ 29 h 94"/>
                              <a:gd name="T46" fmla="*/ 97 w 97"/>
                              <a:gd name="T47" fmla="*/ 32 h 94"/>
                              <a:gd name="T48" fmla="*/ 97 w 97"/>
                              <a:gd name="T49" fmla="*/ 36 h 94"/>
                              <a:gd name="T50" fmla="*/ 97 w 97"/>
                              <a:gd name="T51" fmla="*/ 40 h 94"/>
                              <a:gd name="T52" fmla="*/ 95 w 97"/>
                              <a:gd name="T53" fmla="*/ 45 h 94"/>
                              <a:gd name="T54" fmla="*/ 93 w 97"/>
                              <a:gd name="T55" fmla="*/ 50 h 94"/>
                              <a:gd name="T56" fmla="*/ 90 w 97"/>
                              <a:gd name="T57" fmla="*/ 55 h 94"/>
                              <a:gd name="T58" fmla="*/ 86 w 97"/>
                              <a:gd name="T59" fmla="*/ 59 h 94"/>
                              <a:gd name="T60" fmla="*/ 80 w 97"/>
                              <a:gd name="T61" fmla="*/ 63 h 94"/>
                              <a:gd name="T62" fmla="*/ 73 w 97"/>
                              <a:gd name="T63" fmla="*/ 65 h 94"/>
                              <a:gd name="T64" fmla="*/ 63 w 97"/>
                              <a:gd name="T65" fmla="*/ 66 h 94"/>
                              <a:gd name="T66" fmla="*/ 54 w 97"/>
                              <a:gd name="T67" fmla="*/ 67 h 94"/>
                              <a:gd name="T68" fmla="*/ 47 w 97"/>
                              <a:gd name="T69" fmla="*/ 70 h 94"/>
                              <a:gd name="T70" fmla="*/ 43 w 97"/>
                              <a:gd name="T71" fmla="*/ 73 h 94"/>
                              <a:gd name="T72" fmla="*/ 40 w 97"/>
                              <a:gd name="T73" fmla="*/ 76 h 94"/>
                              <a:gd name="T74" fmla="*/ 38 w 97"/>
                              <a:gd name="T75" fmla="*/ 80 h 94"/>
                              <a:gd name="T76" fmla="*/ 37 w 97"/>
                              <a:gd name="T77" fmla="*/ 84 h 94"/>
                              <a:gd name="T78" fmla="*/ 36 w 97"/>
                              <a:gd name="T79" fmla="*/ 88 h 94"/>
                              <a:gd name="T80" fmla="*/ 34 w 97"/>
                              <a:gd name="T81" fmla="*/ 91 h 94"/>
                              <a:gd name="T82" fmla="*/ 32 w 97"/>
                              <a:gd name="T83" fmla="*/ 93 h 94"/>
                              <a:gd name="T84" fmla="*/ 29 w 97"/>
                              <a:gd name="T85" fmla="*/ 94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97" h="94">
                                <a:moveTo>
                                  <a:pt x="0" y="94"/>
                                </a:moveTo>
                                <a:lnTo>
                                  <a:pt x="0" y="0"/>
                                </a:lnTo>
                                <a:lnTo>
                                  <a:pt x="2" y="0"/>
                                </a:lnTo>
                                <a:lnTo>
                                  <a:pt x="4" y="0"/>
                                </a:lnTo>
                                <a:lnTo>
                                  <a:pt x="6" y="0"/>
                                </a:lnTo>
                                <a:lnTo>
                                  <a:pt x="9" y="0"/>
                                </a:lnTo>
                                <a:lnTo>
                                  <a:pt x="11" y="0"/>
                                </a:lnTo>
                                <a:lnTo>
                                  <a:pt x="14" y="0"/>
                                </a:lnTo>
                                <a:lnTo>
                                  <a:pt x="17" y="0"/>
                                </a:lnTo>
                                <a:lnTo>
                                  <a:pt x="19" y="0"/>
                                </a:lnTo>
                                <a:lnTo>
                                  <a:pt x="22" y="0"/>
                                </a:lnTo>
                                <a:lnTo>
                                  <a:pt x="25" y="0"/>
                                </a:lnTo>
                                <a:lnTo>
                                  <a:pt x="28" y="0"/>
                                </a:lnTo>
                                <a:lnTo>
                                  <a:pt x="31" y="0"/>
                                </a:lnTo>
                                <a:lnTo>
                                  <a:pt x="33" y="0"/>
                                </a:lnTo>
                                <a:lnTo>
                                  <a:pt x="36" y="0"/>
                                </a:lnTo>
                                <a:lnTo>
                                  <a:pt x="39" y="0"/>
                                </a:lnTo>
                                <a:lnTo>
                                  <a:pt x="42" y="0"/>
                                </a:lnTo>
                                <a:lnTo>
                                  <a:pt x="44" y="0"/>
                                </a:lnTo>
                                <a:lnTo>
                                  <a:pt x="47" y="0"/>
                                </a:lnTo>
                                <a:lnTo>
                                  <a:pt x="49" y="0"/>
                                </a:lnTo>
                                <a:lnTo>
                                  <a:pt x="52" y="0"/>
                                </a:lnTo>
                                <a:lnTo>
                                  <a:pt x="54" y="0"/>
                                </a:lnTo>
                                <a:lnTo>
                                  <a:pt x="56" y="0"/>
                                </a:lnTo>
                                <a:lnTo>
                                  <a:pt x="58" y="0"/>
                                </a:lnTo>
                                <a:lnTo>
                                  <a:pt x="60" y="0"/>
                                </a:lnTo>
                                <a:lnTo>
                                  <a:pt x="61" y="0"/>
                                </a:lnTo>
                                <a:lnTo>
                                  <a:pt x="63" y="0"/>
                                </a:lnTo>
                                <a:lnTo>
                                  <a:pt x="64" y="0"/>
                                </a:lnTo>
                                <a:lnTo>
                                  <a:pt x="65" y="0"/>
                                </a:lnTo>
                                <a:lnTo>
                                  <a:pt x="66" y="0"/>
                                </a:lnTo>
                                <a:lnTo>
                                  <a:pt x="67" y="0"/>
                                </a:lnTo>
                                <a:lnTo>
                                  <a:pt x="67" y="0"/>
                                </a:lnTo>
                                <a:lnTo>
                                  <a:pt x="67" y="0"/>
                                </a:lnTo>
                                <a:lnTo>
                                  <a:pt x="68" y="0"/>
                                </a:lnTo>
                                <a:lnTo>
                                  <a:pt x="69" y="1"/>
                                </a:lnTo>
                                <a:lnTo>
                                  <a:pt x="70" y="1"/>
                                </a:lnTo>
                                <a:lnTo>
                                  <a:pt x="72" y="1"/>
                                </a:lnTo>
                                <a:lnTo>
                                  <a:pt x="73" y="1"/>
                                </a:lnTo>
                                <a:lnTo>
                                  <a:pt x="74" y="1"/>
                                </a:lnTo>
                                <a:lnTo>
                                  <a:pt x="75" y="2"/>
                                </a:lnTo>
                                <a:lnTo>
                                  <a:pt x="76" y="2"/>
                                </a:lnTo>
                                <a:lnTo>
                                  <a:pt x="77" y="3"/>
                                </a:lnTo>
                                <a:lnTo>
                                  <a:pt x="78" y="3"/>
                                </a:lnTo>
                                <a:lnTo>
                                  <a:pt x="80" y="4"/>
                                </a:lnTo>
                                <a:lnTo>
                                  <a:pt x="81" y="4"/>
                                </a:lnTo>
                                <a:lnTo>
                                  <a:pt x="82" y="5"/>
                                </a:lnTo>
                                <a:lnTo>
                                  <a:pt x="83" y="5"/>
                                </a:lnTo>
                                <a:lnTo>
                                  <a:pt x="84" y="6"/>
                                </a:lnTo>
                                <a:lnTo>
                                  <a:pt x="85" y="7"/>
                                </a:lnTo>
                                <a:lnTo>
                                  <a:pt x="86" y="8"/>
                                </a:lnTo>
                                <a:lnTo>
                                  <a:pt x="87" y="9"/>
                                </a:lnTo>
                                <a:lnTo>
                                  <a:pt x="89" y="10"/>
                                </a:lnTo>
                                <a:lnTo>
                                  <a:pt x="90" y="11"/>
                                </a:lnTo>
                                <a:lnTo>
                                  <a:pt x="90" y="12"/>
                                </a:lnTo>
                                <a:lnTo>
                                  <a:pt x="91" y="13"/>
                                </a:lnTo>
                                <a:lnTo>
                                  <a:pt x="92" y="14"/>
                                </a:lnTo>
                                <a:lnTo>
                                  <a:pt x="93" y="15"/>
                                </a:lnTo>
                                <a:lnTo>
                                  <a:pt x="94" y="17"/>
                                </a:lnTo>
                                <a:lnTo>
                                  <a:pt x="94" y="18"/>
                                </a:lnTo>
                                <a:lnTo>
                                  <a:pt x="95" y="19"/>
                                </a:lnTo>
                                <a:lnTo>
                                  <a:pt x="96" y="21"/>
                                </a:lnTo>
                                <a:lnTo>
                                  <a:pt x="96" y="23"/>
                                </a:lnTo>
                                <a:lnTo>
                                  <a:pt x="97" y="24"/>
                                </a:lnTo>
                                <a:lnTo>
                                  <a:pt x="97" y="26"/>
                                </a:lnTo>
                                <a:lnTo>
                                  <a:pt x="97" y="28"/>
                                </a:lnTo>
                                <a:lnTo>
                                  <a:pt x="97" y="28"/>
                                </a:lnTo>
                                <a:lnTo>
                                  <a:pt x="97" y="28"/>
                                </a:lnTo>
                                <a:lnTo>
                                  <a:pt x="97" y="29"/>
                                </a:lnTo>
                                <a:lnTo>
                                  <a:pt x="97" y="30"/>
                                </a:lnTo>
                                <a:lnTo>
                                  <a:pt x="97" y="31"/>
                                </a:lnTo>
                                <a:lnTo>
                                  <a:pt x="97" y="32"/>
                                </a:lnTo>
                                <a:lnTo>
                                  <a:pt x="97" y="33"/>
                                </a:lnTo>
                                <a:lnTo>
                                  <a:pt x="97" y="34"/>
                                </a:lnTo>
                                <a:lnTo>
                                  <a:pt x="97" y="36"/>
                                </a:lnTo>
                                <a:lnTo>
                                  <a:pt x="97" y="37"/>
                                </a:lnTo>
                                <a:lnTo>
                                  <a:pt x="97" y="38"/>
                                </a:lnTo>
                                <a:lnTo>
                                  <a:pt x="97" y="40"/>
                                </a:lnTo>
                                <a:lnTo>
                                  <a:pt x="96" y="42"/>
                                </a:lnTo>
                                <a:lnTo>
                                  <a:pt x="96" y="43"/>
                                </a:lnTo>
                                <a:lnTo>
                                  <a:pt x="95" y="45"/>
                                </a:lnTo>
                                <a:lnTo>
                                  <a:pt x="95" y="47"/>
                                </a:lnTo>
                                <a:lnTo>
                                  <a:pt x="94" y="48"/>
                                </a:lnTo>
                                <a:lnTo>
                                  <a:pt x="93" y="50"/>
                                </a:lnTo>
                                <a:lnTo>
                                  <a:pt x="92" y="52"/>
                                </a:lnTo>
                                <a:lnTo>
                                  <a:pt x="91" y="53"/>
                                </a:lnTo>
                                <a:lnTo>
                                  <a:pt x="90" y="55"/>
                                </a:lnTo>
                                <a:lnTo>
                                  <a:pt x="89" y="56"/>
                                </a:lnTo>
                                <a:lnTo>
                                  <a:pt x="87" y="58"/>
                                </a:lnTo>
                                <a:lnTo>
                                  <a:pt x="86" y="59"/>
                                </a:lnTo>
                                <a:lnTo>
                                  <a:pt x="84" y="60"/>
                                </a:lnTo>
                                <a:lnTo>
                                  <a:pt x="82" y="62"/>
                                </a:lnTo>
                                <a:lnTo>
                                  <a:pt x="80" y="63"/>
                                </a:lnTo>
                                <a:lnTo>
                                  <a:pt x="78" y="64"/>
                                </a:lnTo>
                                <a:lnTo>
                                  <a:pt x="75" y="64"/>
                                </a:lnTo>
                                <a:lnTo>
                                  <a:pt x="73" y="65"/>
                                </a:lnTo>
                                <a:lnTo>
                                  <a:pt x="70" y="66"/>
                                </a:lnTo>
                                <a:lnTo>
                                  <a:pt x="67" y="66"/>
                                </a:lnTo>
                                <a:lnTo>
                                  <a:pt x="63" y="66"/>
                                </a:lnTo>
                                <a:lnTo>
                                  <a:pt x="60" y="66"/>
                                </a:lnTo>
                                <a:lnTo>
                                  <a:pt x="57" y="67"/>
                                </a:lnTo>
                                <a:lnTo>
                                  <a:pt x="54" y="67"/>
                                </a:lnTo>
                                <a:lnTo>
                                  <a:pt x="52" y="68"/>
                                </a:lnTo>
                                <a:lnTo>
                                  <a:pt x="49" y="69"/>
                                </a:lnTo>
                                <a:lnTo>
                                  <a:pt x="47" y="70"/>
                                </a:lnTo>
                                <a:lnTo>
                                  <a:pt x="46" y="70"/>
                                </a:lnTo>
                                <a:lnTo>
                                  <a:pt x="44" y="72"/>
                                </a:lnTo>
                                <a:lnTo>
                                  <a:pt x="43" y="73"/>
                                </a:lnTo>
                                <a:lnTo>
                                  <a:pt x="41" y="74"/>
                                </a:lnTo>
                                <a:lnTo>
                                  <a:pt x="41" y="75"/>
                                </a:lnTo>
                                <a:lnTo>
                                  <a:pt x="40" y="76"/>
                                </a:lnTo>
                                <a:lnTo>
                                  <a:pt x="39" y="78"/>
                                </a:lnTo>
                                <a:lnTo>
                                  <a:pt x="38" y="79"/>
                                </a:lnTo>
                                <a:lnTo>
                                  <a:pt x="38" y="80"/>
                                </a:lnTo>
                                <a:lnTo>
                                  <a:pt x="37" y="82"/>
                                </a:lnTo>
                                <a:lnTo>
                                  <a:pt x="37" y="83"/>
                                </a:lnTo>
                                <a:lnTo>
                                  <a:pt x="37" y="84"/>
                                </a:lnTo>
                                <a:lnTo>
                                  <a:pt x="36" y="85"/>
                                </a:lnTo>
                                <a:lnTo>
                                  <a:pt x="36" y="87"/>
                                </a:lnTo>
                                <a:lnTo>
                                  <a:pt x="36" y="88"/>
                                </a:lnTo>
                                <a:lnTo>
                                  <a:pt x="35" y="89"/>
                                </a:lnTo>
                                <a:lnTo>
                                  <a:pt x="35" y="90"/>
                                </a:lnTo>
                                <a:lnTo>
                                  <a:pt x="34" y="91"/>
                                </a:lnTo>
                                <a:lnTo>
                                  <a:pt x="34" y="92"/>
                                </a:lnTo>
                                <a:lnTo>
                                  <a:pt x="33" y="93"/>
                                </a:lnTo>
                                <a:lnTo>
                                  <a:pt x="32" y="93"/>
                                </a:lnTo>
                                <a:lnTo>
                                  <a:pt x="31" y="94"/>
                                </a:lnTo>
                                <a:lnTo>
                                  <a:pt x="30" y="94"/>
                                </a:lnTo>
                                <a:lnTo>
                                  <a:pt x="29" y="94"/>
                                </a:lnTo>
                                <a:lnTo>
                                  <a:pt x="27" y="94"/>
                                </a:lnTo>
                                <a:lnTo>
                                  <a:pt x="0" y="9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3268" name="Group 3268"/>
                        <wpg:cNvGrpSpPr>
                          <a:grpSpLocks/>
                        </wpg:cNvGrpSpPr>
                        <wpg:grpSpPr bwMode="auto">
                          <a:xfrm>
                            <a:off x="122" y="84"/>
                            <a:ext cx="25" cy="167"/>
                            <a:chOff x="122" y="84"/>
                            <a:chExt cx="25" cy="167"/>
                          </a:xfrm>
                        </wpg:grpSpPr>
                        <wps:wsp>
                          <wps:cNvPr id="3269" name="Freeform 3269"/>
                          <wps:cNvSpPr>
                            <a:spLocks/>
                          </wps:cNvSpPr>
                          <wps:spPr bwMode="auto">
                            <a:xfrm>
                              <a:off x="123" y="84"/>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70" name="Freeform 3270"/>
                          <wps:cNvSpPr>
                            <a:spLocks/>
                          </wps:cNvSpPr>
                          <wps:spPr bwMode="auto">
                            <a:xfrm>
                              <a:off x="123" y="84"/>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71" name="Freeform 3271"/>
                          <wps:cNvSpPr>
                            <a:spLocks/>
                          </wps:cNvSpPr>
                          <wps:spPr bwMode="auto">
                            <a:xfrm>
                              <a:off x="129" y="8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72" name="Freeform 3272"/>
                          <wps:cNvSpPr>
                            <a:spLocks/>
                          </wps:cNvSpPr>
                          <wps:spPr bwMode="auto">
                            <a:xfrm>
                              <a:off x="129" y="8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73" name="Freeform 3273"/>
                          <wps:cNvSpPr>
                            <a:spLocks/>
                          </wps:cNvSpPr>
                          <wps:spPr bwMode="auto">
                            <a:xfrm>
                              <a:off x="126" y="8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74" name="Freeform 3274"/>
                          <wps:cNvSpPr>
                            <a:spLocks/>
                          </wps:cNvSpPr>
                          <wps:spPr bwMode="auto">
                            <a:xfrm>
                              <a:off x="126" y="8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75" name="Freeform 3275"/>
                          <wps:cNvSpPr>
                            <a:spLocks/>
                          </wps:cNvSpPr>
                          <wps:spPr bwMode="auto">
                            <a:xfrm>
                              <a:off x="126" y="9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76" name="Freeform 3276"/>
                          <wps:cNvSpPr>
                            <a:spLocks/>
                          </wps:cNvSpPr>
                          <wps:spPr bwMode="auto">
                            <a:xfrm>
                              <a:off x="126" y="9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77" name="Freeform 3277"/>
                          <wps:cNvSpPr>
                            <a:spLocks/>
                          </wps:cNvSpPr>
                          <wps:spPr bwMode="auto">
                            <a:xfrm>
                              <a:off x="125" y="8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78" name="Freeform 3278"/>
                          <wps:cNvSpPr>
                            <a:spLocks/>
                          </wps:cNvSpPr>
                          <wps:spPr bwMode="auto">
                            <a:xfrm>
                              <a:off x="125" y="8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79" name="Freeform 3279"/>
                          <wps:cNvSpPr>
                            <a:spLocks/>
                          </wps:cNvSpPr>
                          <wps:spPr bwMode="auto">
                            <a:xfrm>
                              <a:off x="123" y="112"/>
                              <a:ext cx="6" cy="23"/>
                            </a:xfrm>
                            <a:custGeom>
                              <a:avLst/>
                              <a:gdLst>
                                <a:gd name="T0" fmla="*/ 1 w 6"/>
                                <a:gd name="T1" fmla="*/ 21 h 23"/>
                                <a:gd name="T2" fmla="*/ 1 w 6"/>
                                <a:gd name="T3" fmla="*/ 22 h 23"/>
                                <a:gd name="T4" fmla="*/ 1 w 6"/>
                                <a:gd name="T5" fmla="*/ 23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20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1" y="23"/>
                                  </a:lnTo>
                                  <a:lnTo>
                                    <a:pt x="2" y="23"/>
                                  </a:lnTo>
                                  <a:lnTo>
                                    <a:pt x="2" y="23"/>
                                  </a:lnTo>
                                  <a:lnTo>
                                    <a:pt x="3" y="23"/>
                                  </a:lnTo>
                                  <a:lnTo>
                                    <a:pt x="3" y="23"/>
                                  </a:lnTo>
                                  <a:lnTo>
                                    <a:pt x="4" y="23"/>
                                  </a:lnTo>
                                  <a:lnTo>
                                    <a:pt x="4" y="23"/>
                                  </a:lnTo>
                                  <a:lnTo>
                                    <a:pt x="5" y="23"/>
                                  </a:lnTo>
                                  <a:lnTo>
                                    <a:pt x="5" y="22"/>
                                  </a:lnTo>
                                  <a:lnTo>
                                    <a:pt x="5" y="22"/>
                                  </a:lnTo>
                                  <a:lnTo>
                                    <a:pt x="5" y="21"/>
                                  </a:lnTo>
                                  <a:lnTo>
                                    <a:pt x="6" y="21"/>
                                  </a:lnTo>
                                  <a:lnTo>
                                    <a:pt x="6" y="21"/>
                                  </a:lnTo>
                                  <a:lnTo>
                                    <a:pt x="6" y="20"/>
                                  </a:lnTo>
                                  <a:lnTo>
                                    <a:pt x="6" y="20"/>
                                  </a:lnTo>
                                  <a:lnTo>
                                    <a:pt x="6" y="19"/>
                                  </a:lnTo>
                                  <a:lnTo>
                                    <a:pt x="5" y="18"/>
                                  </a:lnTo>
                                  <a:lnTo>
                                    <a:pt x="5"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2"/>
                                  </a:lnTo>
                                  <a:lnTo>
                                    <a:pt x="5" y="1"/>
                                  </a:lnTo>
                                  <a:lnTo>
                                    <a:pt x="5" y="1"/>
                                  </a:lnTo>
                                  <a:lnTo>
                                    <a:pt x="4" y="1"/>
                                  </a:lnTo>
                                  <a:lnTo>
                                    <a:pt x="4" y="0"/>
                                  </a:lnTo>
                                  <a:lnTo>
                                    <a:pt x="3" y="0"/>
                                  </a:lnTo>
                                  <a:lnTo>
                                    <a:pt x="3" y="0"/>
                                  </a:lnTo>
                                  <a:lnTo>
                                    <a:pt x="2" y="0"/>
                                  </a:lnTo>
                                  <a:lnTo>
                                    <a:pt x="2" y="1"/>
                                  </a:lnTo>
                                  <a:lnTo>
                                    <a:pt x="1" y="1"/>
                                  </a:lnTo>
                                  <a:lnTo>
                                    <a:pt x="1" y="1"/>
                                  </a:lnTo>
                                  <a:lnTo>
                                    <a:pt x="1" y="1"/>
                                  </a:lnTo>
                                  <a:lnTo>
                                    <a:pt x="1" y="2"/>
                                  </a:lnTo>
                                  <a:lnTo>
                                    <a:pt x="1"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80" name="Freeform 3280"/>
                          <wps:cNvSpPr>
                            <a:spLocks/>
                          </wps:cNvSpPr>
                          <wps:spPr bwMode="auto">
                            <a:xfrm>
                              <a:off x="123" y="112"/>
                              <a:ext cx="6" cy="23"/>
                            </a:xfrm>
                            <a:custGeom>
                              <a:avLst/>
                              <a:gdLst>
                                <a:gd name="T0" fmla="*/ 1 w 6"/>
                                <a:gd name="T1" fmla="*/ 21 h 23"/>
                                <a:gd name="T2" fmla="*/ 1 w 6"/>
                                <a:gd name="T3" fmla="*/ 22 h 23"/>
                                <a:gd name="T4" fmla="*/ 1 w 6"/>
                                <a:gd name="T5" fmla="*/ 23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20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1" y="23"/>
                                  </a:lnTo>
                                  <a:lnTo>
                                    <a:pt x="2" y="23"/>
                                  </a:lnTo>
                                  <a:lnTo>
                                    <a:pt x="2" y="23"/>
                                  </a:lnTo>
                                  <a:lnTo>
                                    <a:pt x="3" y="23"/>
                                  </a:lnTo>
                                  <a:lnTo>
                                    <a:pt x="3" y="23"/>
                                  </a:lnTo>
                                  <a:lnTo>
                                    <a:pt x="4" y="23"/>
                                  </a:lnTo>
                                  <a:lnTo>
                                    <a:pt x="4" y="23"/>
                                  </a:lnTo>
                                  <a:lnTo>
                                    <a:pt x="5" y="23"/>
                                  </a:lnTo>
                                  <a:lnTo>
                                    <a:pt x="5" y="22"/>
                                  </a:lnTo>
                                  <a:lnTo>
                                    <a:pt x="5" y="22"/>
                                  </a:lnTo>
                                  <a:lnTo>
                                    <a:pt x="5" y="21"/>
                                  </a:lnTo>
                                  <a:lnTo>
                                    <a:pt x="6" y="21"/>
                                  </a:lnTo>
                                  <a:lnTo>
                                    <a:pt x="6" y="21"/>
                                  </a:lnTo>
                                  <a:lnTo>
                                    <a:pt x="6" y="20"/>
                                  </a:lnTo>
                                  <a:lnTo>
                                    <a:pt x="6" y="20"/>
                                  </a:lnTo>
                                  <a:lnTo>
                                    <a:pt x="6" y="19"/>
                                  </a:lnTo>
                                  <a:lnTo>
                                    <a:pt x="5" y="18"/>
                                  </a:lnTo>
                                  <a:lnTo>
                                    <a:pt x="5"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2"/>
                                  </a:lnTo>
                                  <a:lnTo>
                                    <a:pt x="5" y="1"/>
                                  </a:lnTo>
                                  <a:lnTo>
                                    <a:pt x="5" y="1"/>
                                  </a:lnTo>
                                  <a:lnTo>
                                    <a:pt x="4" y="1"/>
                                  </a:lnTo>
                                  <a:lnTo>
                                    <a:pt x="4" y="0"/>
                                  </a:lnTo>
                                  <a:lnTo>
                                    <a:pt x="3" y="0"/>
                                  </a:lnTo>
                                  <a:lnTo>
                                    <a:pt x="3" y="0"/>
                                  </a:lnTo>
                                  <a:lnTo>
                                    <a:pt x="2" y="0"/>
                                  </a:lnTo>
                                  <a:lnTo>
                                    <a:pt x="2" y="1"/>
                                  </a:lnTo>
                                  <a:lnTo>
                                    <a:pt x="1" y="1"/>
                                  </a:lnTo>
                                  <a:lnTo>
                                    <a:pt x="1" y="1"/>
                                  </a:lnTo>
                                  <a:lnTo>
                                    <a:pt x="1" y="1"/>
                                  </a:lnTo>
                                  <a:lnTo>
                                    <a:pt x="1" y="2"/>
                                  </a:lnTo>
                                  <a:lnTo>
                                    <a:pt x="1"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lnTo>
                                    <a:pt x="0" y="21"/>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81" name="Freeform 3281"/>
                          <wps:cNvSpPr>
                            <a:spLocks/>
                          </wps:cNvSpPr>
                          <wps:spPr bwMode="auto">
                            <a:xfrm>
                              <a:off x="129" y="114"/>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1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7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82" name="Freeform 3282"/>
                          <wps:cNvSpPr>
                            <a:spLocks/>
                          </wps:cNvSpPr>
                          <wps:spPr bwMode="auto">
                            <a:xfrm>
                              <a:off x="129" y="114"/>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1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7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83" name="Freeform 3283"/>
                          <wps:cNvSpPr>
                            <a:spLocks/>
                          </wps:cNvSpPr>
                          <wps:spPr bwMode="auto">
                            <a:xfrm>
                              <a:off x="126" y="11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84" name="Freeform 3284"/>
                          <wps:cNvSpPr>
                            <a:spLocks/>
                          </wps:cNvSpPr>
                          <wps:spPr bwMode="auto">
                            <a:xfrm>
                              <a:off x="126" y="11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85" name="Freeform 3285"/>
                          <wps:cNvSpPr>
                            <a:spLocks/>
                          </wps:cNvSpPr>
                          <wps:spPr bwMode="auto">
                            <a:xfrm>
                              <a:off x="126" y="12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86" name="Freeform 3286"/>
                          <wps:cNvSpPr>
                            <a:spLocks/>
                          </wps:cNvSpPr>
                          <wps:spPr bwMode="auto">
                            <a:xfrm>
                              <a:off x="126" y="12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87" name="Freeform 3287"/>
                          <wps:cNvSpPr>
                            <a:spLocks/>
                          </wps:cNvSpPr>
                          <wps:spPr bwMode="auto">
                            <a:xfrm>
                              <a:off x="125" y="113"/>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88" name="Freeform 3288"/>
                          <wps:cNvSpPr>
                            <a:spLocks/>
                          </wps:cNvSpPr>
                          <wps:spPr bwMode="auto">
                            <a:xfrm>
                              <a:off x="125" y="113"/>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89" name="Freeform 3289"/>
                          <wps:cNvSpPr>
                            <a:spLocks/>
                          </wps:cNvSpPr>
                          <wps:spPr bwMode="auto">
                            <a:xfrm>
                              <a:off x="122" y="141"/>
                              <a:ext cx="6" cy="23"/>
                            </a:xfrm>
                            <a:custGeom>
                              <a:avLst/>
                              <a:gdLst>
                                <a:gd name="T0" fmla="*/ 1 w 6"/>
                                <a:gd name="T1" fmla="*/ 21 h 23"/>
                                <a:gd name="T2" fmla="*/ 2 w 6"/>
                                <a:gd name="T3" fmla="*/ 22 h 23"/>
                                <a:gd name="T4" fmla="*/ 2 w 6"/>
                                <a:gd name="T5" fmla="*/ 22 h 23"/>
                                <a:gd name="T6" fmla="*/ 3 w 6"/>
                                <a:gd name="T7" fmla="*/ 23 h 23"/>
                                <a:gd name="T8" fmla="*/ 4 w 6"/>
                                <a:gd name="T9" fmla="*/ 23 h 23"/>
                                <a:gd name="T10" fmla="*/ 5 w 6"/>
                                <a:gd name="T11" fmla="*/ 23 h 23"/>
                                <a:gd name="T12" fmla="*/ 6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6 w 6"/>
                                <a:gd name="T27" fmla="*/ 15 h 23"/>
                                <a:gd name="T28" fmla="*/ 6 w 6"/>
                                <a:gd name="T29" fmla="*/ 14 h 23"/>
                                <a:gd name="T30" fmla="*/ 5 w 6"/>
                                <a:gd name="T31" fmla="*/ 13 h 23"/>
                                <a:gd name="T32" fmla="*/ 5 w 6"/>
                                <a:gd name="T33" fmla="*/ 12 h 23"/>
                                <a:gd name="T34" fmla="*/ 5 w 6"/>
                                <a:gd name="T35" fmla="*/ 11 h 23"/>
                                <a:gd name="T36" fmla="*/ 6 w 6"/>
                                <a:gd name="T37" fmla="*/ 9 h 23"/>
                                <a:gd name="T38" fmla="*/ 6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6 w 6"/>
                                <a:gd name="T53" fmla="*/ 1 h 23"/>
                                <a:gd name="T54" fmla="*/ 5 w 6"/>
                                <a:gd name="T55" fmla="*/ 1 h 23"/>
                                <a:gd name="T56" fmla="*/ 4 w 6"/>
                                <a:gd name="T57" fmla="*/ 0 h 23"/>
                                <a:gd name="T58" fmla="*/ 3 w 6"/>
                                <a:gd name="T59" fmla="*/ 0 h 23"/>
                                <a:gd name="T60" fmla="*/ 2 w 6"/>
                                <a:gd name="T61" fmla="*/ 1 h 23"/>
                                <a:gd name="T62" fmla="*/ 2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1 w 6"/>
                                <a:gd name="T77" fmla="*/ 9 h 23"/>
                                <a:gd name="T78" fmla="*/ 1 w 6"/>
                                <a:gd name="T79" fmla="*/ 10 h 23"/>
                                <a:gd name="T80" fmla="*/ 0 w 6"/>
                                <a:gd name="T81" fmla="*/ 11 h 23"/>
                                <a:gd name="T82" fmla="*/ 0 w 6"/>
                                <a:gd name="T83" fmla="*/ 12 h 23"/>
                                <a:gd name="T84" fmla="*/ 1 w 6"/>
                                <a:gd name="T85" fmla="*/ 14 h 23"/>
                                <a:gd name="T86" fmla="*/ 1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2" y="22"/>
                                  </a:lnTo>
                                  <a:lnTo>
                                    <a:pt x="2" y="22"/>
                                  </a:lnTo>
                                  <a:lnTo>
                                    <a:pt x="2" y="22"/>
                                  </a:lnTo>
                                  <a:lnTo>
                                    <a:pt x="3" y="23"/>
                                  </a:lnTo>
                                  <a:lnTo>
                                    <a:pt x="3" y="23"/>
                                  </a:lnTo>
                                  <a:lnTo>
                                    <a:pt x="3" y="23"/>
                                  </a:lnTo>
                                  <a:lnTo>
                                    <a:pt x="4" y="23"/>
                                  </a:lnTo>
                                  <a:lnTo>
                                    <a:pt x="4" y="23"/>
                                  </a:lnTo>
                                  <a:lnTo>
                                    <a:pt x="5" y="23"/>
                                  </a:lnTo>
                                  <a:lnTo>
                                    <a:pt x="5" y="22"/>
                                  </a:lnTo>
                                  <a:lnTo>
                                    <a:pt x="6"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6" y="15"/>
                                  </a:lnTo>
                                  <a:lnTo>
                                    <a:pt x="6" y="14"/>
                                  </a:lnTo>
                                  <a:lnTo>
                                    <a:pt x="6" y="14"/>
                                  </a:lnTo>
                                  <a:lnTo>
                                    <a:pt x="5" y="13"/>
                                  </a:lnTo>
                                  <a:lnTo>
                                    <a:pt x="5" y="13"/>
                                  </a:lnTo>
                                  <a:lnTo>
                                    <a:pt x="5" y="12"/>
                                  </a:lnTo>
                                  <a:lnTo>
                                    <a:pt x="5" y="12"/>
                                  </a:lnTo>
                                  <a:lnTo>
                                    <a:pt x="5" y="11"/>
                                  </a:lnTo>
                                  <a:lnTo>
                                    <a:pt x="5" y="11"/>
                                  </a:lnTo>
                                  <a:lnTo>
                                    <a:pt x="5" y="10"/>
                                  </a:lnTo>
                                  <a:lnTo>
                                    <a:pt x="6" y="9"/>
                                  </a:lnTo>
                                  <a:lnTo>
                                    <a:pt x="6" y="9"/>
                                  </a:lnTo>
                                  <a:lnTo>
                                    <a:pt x="6"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1"/>
                                  </a:lnTo>
                                  <a:lnTo>
                                    <a:pt x="4" y="0"/>
                                  </a:lnTo>
                                  <a:lnTo>
                                    <a:pt x="4" y="0"/>
                                  </a:lnTo>
                                  <a:lnTo>
                                    <a:pt x="3" y="0"/>
                                  </a:lnTo>
                                  <a:lnTo>
                                    <a:pt x="3" y="0"/>
                                  </a:lnTo>
                                  <a:lnTo>
                                    <a:pt x="3" y="1"/>
                                  </a:lnTo>
                                  <a:lnTo>
                                    <a:pt x="2" y="1"/>
                                  </a:lnTo>
                                  <a:lnTo>
                                    <a:pt x="2" y="1"/>
                                  </a:lnTo>
                                  <a:lnTo>
                                    <a:pt x="2"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1" y="9"/>
                                  </a:lnTo>
                                  <a:lnTo>
                                    <a:pt x="1" y="9"/>
                                  </a:lnTo>
                                  <a:lnTo>
                                    <a:pt x="1" y="10"/>
                                  </a:lnTo>
                                  <a:lnTo>
                                    <a:pt x="1" y="11"/>
                                  </a:lnTo>
                                  <a:lnTo>
                                    <a:pt x="0" y="11"/>
                                  </a:lnTo>
                                  <a:lnTo>
                                    <a:pt x="0" y="12"/>
                                  </a:lnTo>
                                  <a:lnTo>
                                    <a:pt x="0" y="12"/>
                                  </a:lnTo>
                                  <a:lnTo>
                                    <a:pt x="1" y="13"/>
                                  </a:lnTo>
                                  <a:lnTo>
                                    <a:pt x="1" y="14"/>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90" name="Freeform 3290"/>
                          <wps:cNvSpPr>
                            <a:spLocks/>
                          </wps:cNvSpPr>
                          <wps:spPr bwMode="auto">
                            <a:xfrm>
                              <a:off x="122" y="141"/>
                              <a:ext cx="6" cy="23"/>
                            </a:xfrm>
                            <a:custGeom>
                              <a:avLst/>
                              <a:gdLst>
                                <a:gd name="T0" fmla="*/ 1 w 6"/>
                                <a:gd name="T1" fmla="*/ 21 h 23"/>
                                <a:gd name="T2" fmla="*/ 2 w 6"/>
                                <a:gd name="T3" fmla="*/ 22 h 23"/>
                                <a:gd name="T4" fmla="*/ 2 w 6"/>
                                <a:gd name="T5" fmla="*/ 22 h 23"/>
                                <a:gd name="T6" fmla="*/ 3 w 6"/>
                                <a:gd name="T7" fmla="*/ 23 h 23"/>
                                <a:gd name="T8" fmla="*/ 4 w 6"/>
                                <a:gd name="T9" fmla="*/ 23 h 23"/>
                                <a:gd name="T10" fmla="*/ 5 w 6"/>
                                <a:gd name="T11" fmla="*/ 23 h 23"/>
                                <a:gd name="T12" fmla="*/ 6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6 w 6"/>
                                <a:gd name="T27" fmla="*/ 15 h 23"/>
                                <a:gd name="T28" fmla="*/ 6 w 6"/>
                                <a:gd name="T29" fmla="*/ 14 h 23"/>
                                <a:gd name="T30" fmla="*/ 5 w 6"/>
                                <a:gd name="T31" fmla="*/ 13 h 23"/>
                                <a:gd name="T32" fmla="*/ 5 w 6"/>
                                <a:gd name="T33" fmla="*/ 12 h 23"/>
                                <a:gd name="T34" fmla="*/ 5 w 6"/>
                                <a:gd name="T35" fmla="*/ 11 h 23"/>
                                <a:gd name="T36" fmla="*/ 6 w 6"/>
                                <a:gd name="T37" fmla="*/ 9 h 23"/>
                                <a:gd name="T38" fmla="*/ 6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6 w 6"/>
                                <a:gd name="T53" fmla="*/ 1 h 23"/>
                                <a:gd name="T54" fmla="*/ 5 w 6"/>
                                <a:gd name="T55" fmla="*/ 1 h 23"/>
                                <a:gd name="T56" fmla="*/ 4 w 6"/>
                                <a:gd name="T57" fmla="*/ 0 h 23"/>
                                <a:gd name="T58" fmla="*/ 3 w 6"/>
                                <a:gd name="T59" fmla="*/ 0 h 23"/>
                                <a:gd name="T60" fmla="*/ 2 w 6"/>
                                <a:gd name="T61" fmla="*/ 1 h 23"/>
                                <a:gd name="T62" fmla="*/ 2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1 w 6"/>
                                <a:gd name="T77" fmla="*/ 9 h 23"/>
                                <a:gd name="T78" fmla="*/ 1 w 6"/>
                                <a:gd name="T79" fmla="*/ 10 h 23"/>
                                <a:gd name="T80" fmla="*/ 0 w 6"/>
                                <a:gd name="T81" fmla="*/ 11 h 23"/>
                                <a:gd name="T82" fmla="*/ 0 w 6"/>
                                <a:gd name="T83" fmla="*/ 12 h 23"/>
                                <a:gd name="T84" fmla="*/ 1 w 6"/>
                                <a:gd name="T85" fmla="*/ 14 h 23"/>
                                <a:gd name="T86" fmla="*/ 1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2" y="22"/>
                                  </a:lnTo>
                                  <a:lnTo>
                                    <a:pt x="2" y="22"/>
                                  </a:lnTo>
                                  <a:lnTo>
                                    <a:pt x="2" y="22"/>
                                  </a:lnTo>
                                  <a:lnTo>
                                    <a:pt x="3" y="23"/>
                                  </a:lnTo>
                                  <a:lnTo>
                                    <a:pt x="3" y="23"/>
                                  </a:lnTo>
                                  <a:lnTo>
                                    <a:pt x="3" y="23"/>
                                  </a:lnTo>
                                  <a:lnTo>
                                    <a:pt x="4" y="23"/>
                                  </a:lnTo>
                                  <a:lnTo>
                                    <a:pt x="4" y="23"/>
                                  </a:lnTo>
                                  <a:lnTo>
                                    <a:pt x="5" y="23"/>
                                  </a:lnTo>
                                  <a:lnTo>
                                    <a:pt x="5" y="22"/>
                                  </a:lnTo>
                                  <a:lnTo>
                                    <a:pt x="6"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6" y="15"/>
                                  </a:lnTo>
                                  <a:lnTo>
                                    <a:pt x="6" y="14"/>
                                  </a:lnTo>
                                  <a:lnTo>
                                    <a:pt x="6" y="14"/>
                                  </a:lnTo>
                                  <a:lnTo>
                                    <a:pt x="5" y="13"/>
                                  </a:lnTo>
                                  <a:lnTo>
                                    <a:pt x="5" y="13"/>
                                  </a:lnTo>
                                  <a:lnTo>
                                    <a:pt x="5" y="12"/>
                                  </a:lnTo>
                                  <a:lnTo>
                                    <a:pt x="5" y="12"/>
                                  </a:lnTo>
                                  <a:lnTo>
                                    <a:pt x="5" y="11"/>
                                  </a:lnTo>
                                  <a:lnTo>
                                    <a:pt x="5" y="11"/>
                                  </a:lnTo>
                                  <a:lnTo>
                                    <a:pt x="5" y="10"/>
                                  </a:lnTo>
                                  <a:lnTo>
                                    <a:pt x="6" y="9"/>
                                  </a:lnTo>
                                  <a:lnTo>
                                    <a:pt x="6" y="9"/>
                                  </a:lnTo>
                                  <a:lnTo>
                                    <a:pt x="6"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1"/>
                                  </a:lnTo>
                                  <a:lnTo>
                                    <a:pt x="4" y="0"/>
                                  </a:lnTo>
                                  <a:lnTo>
                                    <a:pt x="4" y="0"/>
                                  </a:lnTo>
                                  <a:lnTo>
                                    <a:pt x="3" y="0"/>
                                  </a:lnTo>
                                  <a:lnTo>
                                    <a:pt x="3" y="0"/>
                                  </a:lnTo>
                                  <a:lnTo>
                                    <a:pt x="3" y="1"/>
                                  </a:lnTo>
                                  <a:lnTo>
                                    <a:pt x="2" y="1"/>
                                  </a:lnTo>
                                  <a:lnTo>
                                    <a:pt x="2" y="1"/>
                                  </a:lnTo>
                                  <a:lnTo>
                                    <a:pt x="2"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1" y="9"/>
                                  </a:lnTo>
                                  <a:lnTo>
                                    <a:pt x="1" y="9"/>
                                  </a:lnTo>
                                  <a:lnTo>
                                    <a:pt x="1" y="10"/>
                                  </a:lnTo>
                                  <a:lnTo>
                                    <a:pt x="1" y="11"/>
                                  </a:lnTo>
                                  <a:lnTo>
                                    <a:pt x="0" y="11"/>
                                  </a:lnTo>
                                  <a:lnTo>
                                    <a:pt x="0" y="12"/>
                                  </a:lnTo>
                                  <a:lnTo>
                                    <a:pt x="0" y="12"/>
                                  </a:lnTo>
                                  <a:lnTo>
                                    <a:pt x="1" y="13"/>
                                  </a:lnTo>
                                  <a:lnTo>
                                    <a:pt x="1" y="14"/>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lnTo>
                                    <a:pt x="1" y="21"/>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91" name="Freeform 3291"/>
                          <wps:cNvSpPr>
                            <a:spLocks/>
                          </wps:cNvSpPr>
                          <wps:spPr bwMode="auto">
                            <a:xfrm>
                              <a:off x="129" y="142"/>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2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6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8 h 21"/>
                                <a:gd name="T64" fmla="*/ 17 w 17"/>
                                <a:gd name="T65" fmla="*/ 18 h 21"/>
                                <a:gd name="T66" fmla="*/ 17 w 17"/>
                                <a:gd name="T67" fmla="*/ 18 h 21"/>
                                <a:gd name="T68" fmla="*/ 17 w 17"/>
                                <a:gd name="T69" fmla="*/ 19 h 21"/>
                                <a:gd name="T70" fmla="*/ 17 w 17"/>
                                <a:gd name="T71" fmla="*/ 19 h 21"/>
                                <a:gd name="T72" fmla="*/ 17 w 17"/>
                                <a:gd name="T73" fmla="*/ 20 h 21"/>
                                <a:gd name="T74" fmla="*/ 16 w 17"/>
                                <a:gd name="T75" fmla="*/ 20 h 21"/>
                                <a:gd name="T76" fmla="*/ 16 w 17"/>
                                <a:gd name="T77" fmla="*/ 20 h 21"/>
                                <a:gd name="T78" fmla="*/ 16 w 17"/>
                                <a:gd name="T79" fmla="*/ 21 h 21"/>
                                <a:gd name="T80" fmla="*/ 15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3" y="2"/>
                                  </a:lnTo>
                                  <a:lnTo>
                                    <a:pt x="3" y="2"/>
                                  </a:lnTo>
                                  <a:lnTo>
                                    <a:pt x="3" y="2"/>
                                  </a:lnTo>
                                  <a:lnTo>
                                    <a:pt x="3" y="2"/>
                                  </a:lnTo>
                                  <a:lnTo>
                                    <a:pt x="3" y="2"/>
                                  </a:lnTo>
                                  <a:lnTo>
                                    <a:pt x="13" y="0"/>
                                  </a:lnTo>
                                  <a:lnTo>
                                    <a:pt x="13" y="1"/>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92" name="Freeform 3292"/>
                          <wps:cNvSpPr>
                            <a:spLocks/>
                          </wps:cNvSpPr>
                          <wps:spPr bwMode="auto">
                            <a:xfrm>
                              <a:off x="129" y="142"/>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2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6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8 h 21"/>
                                <a:gd name="T64" fmla="*/ 17 w 17"/>
                                <a:gd name="T65" fmla="*/ 18 h 21"/>
                                <a:gd name="T66" fmla="*/ 17 w 17"/>
                                <a:gd name="T67" fmla="*/ 18 h 21"/>
                                <a:gd name="T68" fmla="*/ 17 w 17"/>
                                <a:gd name="T69" fmla="*/ 19 h 21"/>
                                <a:gd name="T70" fmla="*/ 17 w 17"/>
                                <a:gd name="T71" fmla="*/ 19 h 21"/>
                                <a:gd name="T72" fmla="*/ 17 w 17"/>
                                <a:gd name="T73" fmla="*/ 20 h 21"/>
                                <a:gd name="T74" fmla="*/ 16 w 17"/>
                                <a:gd name="T75" fmla="*/ 20 h 21"/>
                                <a:gd name="T76" fmla="*/ 16 w 17"/>
                                <a:gd name="T77" fmla="*/ 20 h 21"/>
                                <a:gd name="T78" fmla="*/ 16 w 17"/>
                                <a:gd name="T79" fmla="*/ 21 h 21"/>
                                <a:gd name="T80" fmla="*/ 15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3" y="2"/>
                                  </a:lnTo>
                                  <a:lnTo>
                                    <a:pt x="3" y="2"/>
                                  </a:lnTo>
                                  <a:lnTo>
                                    <a:pt x="3" y="2"/>
                                  </a:lnTo>
                                  <a:lnTo>
                                    <a:pt x="3" y="2"/>
                                  </a:lnTo>
                                  <a:lnTo>
                                    <a:pt x="3" y="2"/>
                                  </a:lnTo>
                                  <a:lnTo>
                                    <a:pt x="13" y="0"/>
                                  </a:lnTo>
                                  <a:lnTo>
                                    <a:pt x="13" y="1"/>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93" name="Freeform 3293"/>
                          <wps:cNvSpPr>
                            <a:spLocks/>
                          </wps:cNvSpPr>
                          <wps:spPr bwMode="auto">
                            <a:xfrm>
                              <a:off x="126" y="14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94" name="Freeform 3294"/>
                          <wps:cNvSpPr>
                            <a:spLocks/>
                          </wps:cNvSpPr>
                          <wps:spPr bwMode="auto">
                            <a:xfrm>
                              <a:off x="126" y="14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0"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95" name="Freeform 3295"/>
                          <wps:cNvSpPr>
                            <a:spLocks/>
                          </wps:cNvSpPr>
                          <wps:spPr bwMode="auto">
                            <a:xfrm>
                              <a:off x="126" y="15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96" name="Freeform 3296"/>
                          <wps:cNvSpPr>
                            <a:spLocks/>
                          </wps:cNvSpPr>
                          <wps:spPr bwMode="auto">
                            <a:xfrm>
                              <a:off x="126" y="15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0"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97" name="Freeform 3297"/>
                          <wps:cNvSpPr>
                            <a:spLocks/>
                          </wps:cNvSpPr>
                          <wps:spPr bwMode="auto">
                            <a:xfrm>
                              <a:off x="125" y="142"/>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1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1"/>
                                  </a:lnTo>
                                  <a:lnTo>
                                    <a:pt x="1" y="22"/>
                                  </a:lnTo>
                                  <a:lnTo>
                                    <a:pt x="2" y="22"/>
                                  </a:lnTo>
                                  <a:lnTo>
                                    <a:pt x="2" y="22"/>
                                  </a:lnTo>
                                  <a:lnTo>
                                    <a:pt x="2" y="22"/>
                                  </a:lnTo>
                                  <a:lnTo>
                                    <a:pt x="2" y="21"/>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0" y="0"/>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298" name="Freeform 3298"/>
                          <wps:cNvSpPr>
                            <a:spLocks/>
                          </wps:cNvSpPr>
                          <wps:spPr bwMode="auto">
                            <a:xfrm>
                              <a:off x="125" y="142"/>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1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1"/>
                                  </a:lnTo>
                                  <a:lnTo>
                                    <a:pt x="1" y="22"/>
                                  </a:lnTo>
                                  <a:lnTo>
                                    <a:pt x="2" y="22"/>
                                  </a:lnTo>
                                  <a:lnTo>
                                    <a:pt x="2" y="22"/>
                                  </a:lnTo>
                                  <a:lnTo>
                                    <a:pt x="2" y="22"/>
                                  </a:lnTo>
                                  <a:lnTo>
                                    <a:pt x="2" y="21"/>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0" y="0"/>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299" name="Freeform 3299"/>
                          <wps:cNvSpPr>
                            <a:spLocks/>
                          </wps:cNvSpPr>
                          <wps:spPr bwMode="auto">
                            <a:xfrm>
                              <a:off x="123" y="170"/>
                              <a:ext cx="5" cy="23"/>
                            </a:xfrm>
                            <a:custGeom>
                              <a:avLst/>
                              <a:gdLst>
                                <a:gd name="T0" fmla="*/ 0 w 5"/>
                                <a:gd name="T1" fmla="*/ 21 h 23"/>
                                <a:gd name="T2" fmla="*/ 1 w 5"/>
                                <a:gd name="T3" fmla="*/ 22 h 23"/>
                                <a:gd name="T4" fmla="*/ 1 w 5"/>
                                <a:gd name="T5" fmla="*/ 22 h 23"/>
                                <a:gd name="T6" fmla="*/ 2 w 5"/>
                                <a:gd name="T7" fmla="*/ 23 h 23"/>
                                <a:gd name="T8" fmla="*/ 3 w 5"/>
                                <a:gd name="T9" fmla="*/ 23 h 23"/>
                                <a:gd name="T10" fmla="*/ 4 w 5"/>
                                <a:gd name="T11" fmla="*/ 23 h 23"/>
                                <a:gd name="T12" fmla="*/ 5 w 5"/>
                                <a:gd name="T13" fmla="*/ 22 h 23"/>
                                <a:gd name="T14" fmla="*/ 5 w 5"/>
                                <a:gd name="T15" fmla="*/ 21 h 23"/>
                                <a:gd name="T16" fmla="*/ 5 w 5"/>
                                <a:gd name="T17" fmla="*/ 21 h 23"/>
                                <a:gd name="T18" fmla="*/ 5 w 5"/>
                                <a:gd name="T19" fmla="*/ 19 h 23"/>
                                <a:gd name="T20" fmla="*/ 5 w 5"/>
                                <a:gd name="T21" fmla="*/ 18 h 23"/>
                                <a:gd name="T22" fmla="*/ 5 w 5"/>
                                <a:gd name="T23" fmla="*/ 17 h 23"/>
                                <a:gd name="T24" fmla="*/ 5 w 5"/>
                                <a:gd name="T25" fmla="*/ 16 h 23"/>
                                <a:gd name="T26" fmla="*/ 5 w 5"/>
                                <a:gd name="T27" fmla="*/ 15 h 23"/>
                                <a:gd name="T28" fmla="*/ 5 w 5"/>
                                <a:gd name="T29" fmla="*/ 14 h 23"/>
                                <a:gd name="T30" fmla="*/ 5 w 5"/>
                                <a:gd name="T31" fmla="*/ 13 h 23"/>
                                <a:gd name="T32" fmla="*/ 5 w 5"/>
                                <a:gd name="T33" fmla="*/ 12 h 23"/>
                                <a:gd name="T34" fmla="*/ 5 w 5"/>
                                <a:gd name="T35" fmla="*/ 11 h 23"/>
                                <a:gd name="T36" fmla="*/ 5 w 5"/>
                                <a:gd name="T37" fmla="*/ 9 h 23"/>
                                <a:gd name="T38" fmla="*/ 5 w 5"/>
                                <a:gd name="T39" fmla="*/ 8 h 23"/>
                                <a:gd name="T40" fmla="*/ 5 w 5"/>
                                <a:gd name="T41" fmla="*/ 7 h 23"/>
                                <a:gd name="T42" fmla="*/ 5 w 5"/>
                                <a:gd name="T43" fmla="*/ 6 h 23"/>
                                <a:gd name="T44" fmla="*/ 5 w 5"/>
                                <a:gd name="T45" fmla="*/ 5 h 23"/>
                                <a:gd name="T46" fmla="*/ 5 w 5"/>
                                <a:gd name="T47" fmla="*/ 4 h 23"/>
                                <a:gd name="T48" fmla="*/ 5 w 5"/>
                                <a:gd name="T49" fmla="*/ 3 h 23"/>
                                <a:gd name="T50" fmla="*/ 5 w 5"/>
                                <a:gd name="T51" fmla="*/ 2 h 23"/>
                                <a:gd name="T52" fmla="*/ 5 w 5"/>
                                <a:gd name="T53" fmla="*/ 1 h 23"/>
                                <a:gd name="T54" fmla="*/ 4 w 5"/>
                                <a:gd name="T55" fmla="*/ 1 h 23"/>
                                <a:gd name="T56" fmla="*/ 3 w 5"/>
                                <a:gd name="T57" fmla="*/ 0 h 23"/>
                                <a:gd name="T58" fmla="*/ 2 w 5"/>
                                <a:gd name="T59" fmla="*/ 0 h 23"/>
                                <a:gd name="T60" fmla="*/ 1 w 5"/>
                                <a:gd name="T61" fmla="*/ 1 h 23"/>
                                <a:gd name="T62" fmla="*/ 1 w 5"/>
                                <a:gd name="T63" fmla="*/ 1 h 23"/>
                                <a:gd name="T64" fmla="*/ 0 w 5"/>
                                <a:gd name="T65" fmla="*/ 2 h 23"/>
                                <a:gd name="T66" fmla="*/ 0 w 5"/>
                                <a:gd name="T67" fmla="*/ 3 h 23"/>
                                <a:gd name="T68" fmla="*/ 0 w 5"/>
                                <a:gd name="T69" fmla="*/ 4 h 23"/>
                                <a:gd name="T70" fmla="*/ 0 w 5"/>
                                <a:gd name="T71" fmla="*/ 6 h 23"/>
                                <a:gd name="T72" fmla="*/ 0 w 5"/>
                                <a:gd name="T73" fmla="*/ 7 h 23"/>
                                <a:gd name="T74" fmla="*/ 0 w 5"/>
                                <a:gd name="T75" fmla="*/ 8 h 23"/>
                                <a:gd name="T76" fmla="*/ 0 w 5"/>
                                <a:gd name="T77" fmla="*/ 9 h 23"/>
                                <a:gd name="T78" fmla="*/ 0 w 5"/>
                                <a:gd name="T79" fmla="*/ 10 h 23"/>
                                <a:gd name="T80" fmla="*/ 0 w 5"/>
                                <a:gd name="T81" fmla="*/ 11 h 23"/>
                                <a:gd name="T82" fmla="*/ 0 w 5"/>
                                <a:gd name="T83" fmla="*/ 12 h 23"/>
                                <a:gd name="T84" fmla="*/ 0 w 5"/>
                                <a:gd name="T85" fmla="*/ 14 h 23"/>
                                <a:gd name="T86" fmla="*/ 0 w 5"/>
                                <a:gd name="T87" fmla="*/ 14 h 23"/>
                                <a:gd name="T88" fmla="*/ 0 w 5"/>
                                <a:gd name="T89" fmla="*/ 16 h 23"/>
                                <a:gd name="T90" fmla="*/ 0 w 5"/>
                                <a:gd name="T91" fmla="*/ 17 h 23"/>
                                <a:gd name="T92" fmla="*/ 0 w 5"/>
                                <a:gd name="T93" fmla="*/ 18 h 23"/>
                                <a:gd name="T94" fmla="*/ 0 w 5"/>
                                <a:gd name="T95" fmla="*/ 19 h 23"/>
                                <a:gd name="T96" fmla="*/ 0 w 5"/>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3">
                                  <a:moveTo>
                                    <a:pt x="0" y="21"/>
                                  </a:moveTo>
                                  <a:lnTo>
                                    <a:pt x="0" y="21"/>
                                  </a:lnTo>
                                  <a:lnTo>
                                    <a:pt x="0"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5" y="21"/>
                                  </a:lnTo>
                                  <a:lnTo>
                                    <a:pt x="5" y="21"/>
                                  </a:lnTo>
                                  <a:lnTo>
                                    <a:pt x="5" y="20"/>
                                  </a:lnTo>
                                  <a:lnTo>
                                    <a:pt x="5" y="19"/>
                                  </a:lnTo>
                                  <a:lnTo>
                                    <a:pt x="5"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00" name="Freeform 3300"/>
                          <wps:cNvSpPr>
                            <a:spLocks/>
                          </wps:cNvSpPr>
                          <wps:spPr bwMode="auto">
                            <a:xfrm>
                              <a:off x="123" y="170"/>
                              <a:ext cx="5" cy="23"/>
                            </a:xfrm>
                            <a:custGeom>
                              <a:avLst/>
                              <a:gdLst>
                                <a:gd name="T0" fmla="*/ 0 w 5"/>
                                <a:gd name="T1" fmla="*/ 21 h 23"/>
                                <a:gd name="T2" fmla="*/ 1 w 5"/>
                                <a:gd name="T3" fmla="*/ 22 h 23"/>
                                <a:gd name="T4" fmla="*/ 1 w 5"/>
                                <a:gd name="T5" fmla="*/ 22 h 23"/>
                                <a:gd name="T6" fmla="*/ 2 w 5"/>
                                <a:gd name="T7" fmla="*/ 23 h 23"/>
                                <a:gd name="T8" fmla="*/ 3 w 5"/>
                                <a:gd name="T9" fmla="*/ 23 h 23"/>
                                <a:gd name="T10" fmla="*/ 4 w 5"/>
                                <a:gd name="T11" fmla="*/ 23 h 23"/>
                                <a:gd name="T12" fmla="*/ 5 w 5"/>
                                <a:gd name="T13" fmla="*/ 22 h 23"/>
                                <a:gd name="T14" fmla="*/ 5 w 5"/>
                                <a:gd name="T15" fmla="*/ 21 h 23"/>
                                <a:gd name="T16" fmla="*/ 5 w 5"/>
                                <a:gd name="T17" fmla="*/ 21 h 23"/>
                                <a:gd name="T18" fmla="*/ 5 w 5"/>
                                <a:gd name="T19" fmla="*/ 19 h 23"/>
                                <a:gd name="T20" fmla="*/ 5 w 5"/>
                                <a:gd name="T21" fmla="*/ 18 h 23"/>
                                <a:gd name="T22" fmla="*/ 5 w 5"/>
                                <a:gd name="T23" fmla="*/ 17 h 23"/>
                                <a:gd name="T24" fmla="*/ 5 w 5"/>
                                <a:gd name="T25" fmla="*/ 16 h 23"/>
                                <a:gd name="T26" fmla="*/ 5 w 5"/>
                                <a:gd name="T27" fmla="*/ 15 h 23"/>
                                <a:gd name="T28" fmla="*/ 5 w 5"/>
                                <a:gd name="T29" fmla="*/ 14 h 23"/>
                                <a:gd name="T30" fmla="*/ 5 w 5"/>
                                <a:gd name="T31" fmla="*/ 13 h 23"/>
                                <a:gd name="T32" fmla="*/ 5 w 5"/>
                                <a:gd name="T33" fmla="*/ 12 h 23"/>
                                <a:gd name="T34" fmla="*/ 5 w 5"/>
                                <a:gd name="T35" fmla="*/ 11 h 23"/>
                                <a:gd name="T36" fmla="*/ 5 w 5"/>
                                <a:gd name="T37" fmla="*/ 9 h 23"/>
                                <a:gd name="T38" fmla="*/ 5 w 5"/>
                                <a:gd name="T39" fmla="*/ 8 h 23"/>
                                <a:gd name="T40" fmla="*/ 5 w 5"/>
                                <a:gd name="T41" fmla="*/ 7 h 23"/>
                                <a:gd name="T42" fmla="*/ 5 w 5"/>
                                <a:gd name="T43" fmla="*/ 6 h 23"/>
                                <a:gd name="T44" fmla="*/ 5 w 5"/>
                                <a:gd name="T45" fmla="*/ 5 h 23"/>
                                <a:gd name="T46" fmla="*/ 5 w 5"/>
                                <a:gd name="T47" fmla="*/ 4 h 23"/>
                                <a:gd name="T48" fmla="*/ 5 w 5"/>
                                <a:gd name="T49" fmla="*/ 3 h 23"/>
                                <a:gd name="T50" fmla="*/ 5 w 5"/>
                                <a:gd name="T51" fmla="*/ 2 h 23"/>
                                <a:gd name="T52" fmla="*/ 5 w 5"/>
                                <a:gd name="T53" fmla="*/ 1 h 23"/>
                                <a:gd name="T54" fmla="*/ 4 w 5"/>
                                <a:gd name="T55" fmla="*/ 1 h 23"/>
                                <a:gd name="T56" fmla="*/ 3 w 5"/>
                                <a:gd name="T57" fmla="*/ 0 h 23"/>
                                <a:gd name="T58" fmla="*/ 2 w 5"/>
                                <a:gd name="T59" fmla="*/ 0 h 23"/>
                                <a:gd name="T60" fmla="*/ 1 w 5"/>
                                <a:gd name="T61" fmla="*/ 1 h 23"/>
                                <a:gd name="T62" fmla="*/ 1 w 5"/>
                                <a:gd name="T63" fmla="*/ 1 h 23"/>
                                <a:gd name="T64" fmla="*/ 0 w 5"/>
                                <a:gd name="T65" fmla="*/ 2 h 23"/>
                                <a:gd name="T66" fmla="*/ 0 w 5"/>
                                <a:gd name="T67" fmla="*/ 3 h 23"/>
                                <a:gd name="T68" fmla="*/ 0 w 5"/>
                                <a:gd name="T69" fmla="*/ 4 h 23"/>
                                <a:gd name="T70" fmla="*/ 0 w 5"/>
                                <a:gd name="T71" fmla="*/ 6 h 23"/>
                                <a:gd name="T72" fmla="*/ 0 w 5"/>
                                <a:gd name="T73" fmla="*/ 7 h 23"/>
                                <a:gd name="T74" fmla="*/ 0 w 5"/>
                                <a:gd name="T75" fmla="*/ 8 h 23"/>
                                <a:gd name="T76" fmla="*/ 0 w 5"/>
                                <a:gd name="T77" fmla="*/ 9 h 23"/>
                                <a:gd name="T78" fmla="*/ 0 w 5"/>
                                <a:gd name="T79" fmla="*/ 10 h 23"/>
                                <a:gd name="T80" fmla="*/ 0 w 5"/>
                                <a:gd name="T81" fmla="*/ 11 h 23"/>
                                <a:gd name="T82" fmla="*/ 0 w 5"/>
                                <a:gd name="T83" fmla="*/ 12 h 23"/>
                                <a:gd name="T84" fmla="*/ 0 w 5"/>
                                <a:gd name="T85" fmla="*/ 14 h 23"/>
                                <a:gd name="T86" fmla="*/ 0 w 5"/>
                                <a:gd name="T87" fmla="*/ 14 h 23"/>
                                <a:gd name="T88" fmla="*/ 0 w 5"/>
                                <a:gd name="T89" fmla="*/ 16 h 23"/>
                                <a:gd name="T90" fmla="*/ 0 w 5"/>
                                <a:gd name="T91" fmla="*/ 17 h 23"/>
                                <a:gd name="T92" fmla="*/ 0 w 5"/>
                                <a:gd name="T93" fmla="*/ 18 h 23"/>
                                <a:gd name="T94" fmla="*/ 0 w 5"/>
                                <a:gd name="T95" fmla="*/ 19 h 23"/>
                                <a:gd name="T96" fmla="*/ 0 w 5"/>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3">
                                  <a:moveTo>
                                    <a:pt x="0" y="21"/>
                                  </a:moveTo>
                                  <a:lnTo>
                                    <a:pt x="0" y="21"/>
                                  </a:lnTo>
                                  <a:lnTo>
                                    <a:pt x="0"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5" y="21"/>
                                  </a:lnTo>
                                  <a:lnTo>
                                    <a:pt x="5" y="21"/>
                                  </a:lnTo>
                                  <a:lnTo>
                                    <a:pt x="5" y="20"/>
                                  </a:lnTo>
                                  <a:lnTo>
                                    <a:pt x="5" y="19"/>
                                  </a:lnTo>
                                  <a:lnTo>
                                    <a:pt x="5"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01" name="Freeform 3301"/>
                          <wps:cNvSpPr>
                            <a:spLocks/>
                          </wps:cNvSpPr>
                          <wps:spPr bwMode="auto">
                            <a:xfrm>
                              <a:off x="129" y="171"/>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13" y="0"/>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02" name="Freeform 3302"/>
                          <wps:cNvSpPr>
                            <a:spLocks/>
                          </wps:cNvSpPr>
                          <wps:spPr bwMode="auto">
                            <a:xfrm>
                              <a:off x="129" y="171"/>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13" y="0"/>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03" name="Freeform 3303"/>
                          <wps:cNvSpPr>
                            <a:spLocks/>
                          </wps:cNvSpPr>
                          <wps:spPr bwMode="auto">
                            <a:xfrm>
                              <a:off x="126" y="17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04" name="Freeform 3304"/>
                          <wps:cNvSpPr>
                            <a:spLocks/>
                          </wps:cNvSpPr>
                          <wps:spPr bwMode="auto">
                            <a:xfrm>
                              <a:off x="126" y="17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05" name="Freeform 3305"/>
                          <wps:cNvSpPr>
                            <a:spLocks/>
                          </wps:cNvSpPr>
                          <wps:spPr bwMode="auto">
                            <a:xfrm>
                              <a:off x="126" y="18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06" name="Freeform 3306"/>
                          <wps:cNvSpPr>
                            <a:spLocks/>
                          </wps:cNvSpPr>
                          <wps:spPr bwMode="auto">
                            <a:xfrm>
                              <a:off x="126" y="18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07" name="Freeform 3307"/>
                          <wps:cNvSpPr>
                            <a:spLocks/>
                          </wps:cNvSpPr>
                          <wps:spPr bwMode="auto">
                            <a:xfrm>
                              <a:off x="125" y="171"/>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3 w 3"/>
                                <a:gd name="T11" fmla="*/ 21 h 22"/>
                                <a:gd name="T12" fmla="*/ 3 w 3"/>
                                <a:gd name="T13" fmla="*/ 21 h 22"/>
                                <a:gd name="T14" fmla="*/ 3 w 3"/>
                                <a:gd name="T15" fmla="*/ 20 h 22"/>
                                <a:gd name="T16" fmla="*/ 3 w 3"/>
                                <a:gd name="T17" fmla="*/ 19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3 w 3"/>
                                <a:gd name="T55" fmla="*/ 0 h 22"/>
                                <a:gd name="T56" fmla="*/ 2 w 3"/>
                                <a:gd name="T57" fmla="*/ 0 h 22"/>
                                <a:gd name="T58" fmla="*/ 1 w 3"/>
                                <a:gd name="T59" fmla="*/ 0 h 22"/>
                                <a:gd name="T60" fmla="*/ 1 w 3"/>
                                <a:gd name="T61" fmla="*/ 0 h 22"/>
                                <a:gd name="T62" fmla="*/ 0 w 3"/>
                                <a:gd name="T63" fmla="*/ 1 h 22"/>
                                <a:gd name="T64" fmla="*/ 0 w 3"/>
                                <a:gd name="T65" fmla="*/ 1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1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19"/>
                                  </a:moveTo>
                                  <a:lnTo>
                                    <a:pt x="0" y="20"/>
                                  </a:lnTo>
                                  <a:lnTo>
                                    <a:pt x="0" y="20"/>
                                  </a:lnTo>
                                  <a:lnTo>
                                    <a:pt x="0" y="21"/>
                                  </a:lnTo>
                                  <a:lnTo>
                                    <a:pt x="1" y="21"/>
                                  </a:lnTo>
                                  <a:lnTo>
                                    <a:pt x="1" y="21"/>
                                  </a:lnTo>
                                  <a:lnTo>
                                    <a:pt x="1" y="21"/>
                                  </a:lnTo>
                                  <a:lnTo>
                                    <a:pt x="1" y="22"/>
                                  </a:lnTo>
                                  <a:lnTo>
                                    <a:pt x="2" y="22"/>
                                  </a:lnTo>
                                  <a:lnTo>
                                    <a:pt x="2" y="22"/>
                                  </a:lnTo>
                                  <a:lnTo>
                                    <a:pt x="2" y="22"/>
                                  </a:lnTo>
                                  <a:lnTo>
                                    <a:pt x="3" y="21"/>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0"/>
                                  </a:lnTo>
                                  <a:lnTo>
                                    <a:pt x="0" y="1"/>
                                  </a:lnTo>
                                  <a:lnTo>
                                    <a:pt x="0" y="1"/>
                                  </a:lnTo>
                                  <a:lnTo>
                                    <a:pt x="0" y="1"/>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08" name="Freeform 3308"/>
                          <wps:cNvSpPr>
                            <a:spLocks/>
                          </wps:cNvSpPr>
                          <wps:spPr bwMode="auto">
                            <a:xfrm>
                              <a:off x="125" y="171"/>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3 w 3"/>
                                <a:gd name="T11" fmla="*/ 21 h 22"/>
                                <a:gd name="T12" fmla="*/ 3 w 3"/>
                                <a:gd name="T13" fmla="*/ 21 h 22"/>
                                <a:gd name="T14" fmla="*/ 3 w 3"/>
                                <a:gd name="T15" fmla="*/ 20 h 22"/>
                                <a:gd name="T16" fmla="*/ 3 w 3"/>
                                <a:gd name="T17" fmla="*/ 19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3 w 3"/>
                                <a:gd name="T55" fmla="*/ 0 h 22"/>
                                <a:gd name="T56" fmla="*/ 2 w 3"/>
                                <a:gd name="T57" fmla="*/ 0 h 22"/>
                                <a:gd name="T58" fmla="*/ 1 w 3"/>
                                <a:gd name="T59" fmla="*/ 0 h 22"/>
                                <a:gd name="T60" fmla="*/ 1 w 3"/>
                                <a:gd name="T61" fmla="*/ 0 h 22"/>
                                <a:gd name="T62" fmla="*/ 0 w 3"/>
                                <a:gd name="T63" fmla="*/ 1 h 22"/>
                                <a:gd name="T64" fmla="*/ 0 w 3"/>
                                <a:gd name="T65" fmla="*/ 1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1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19"/>
                                  </a:moveTo>
                                  <a:lnTo>
                                    <a:pt x="0" y="20"/>
                                  </a:lnTo>
                                  <a:lnTo>
                                    <a:pt x="0" y="20"/>
                                  </a:lnTo>
                                  <a:lnTo>
                                    <a:pt x="0" y="21"/>
                                  </a:lnTo>
                                  <a:lnTo>
                                    <a:pt x="1" y="21"/>
                                  </a:lnTo>
                                  <a:lnTo>
                                    <a:pt x="1" y="21"/>
                                  </a:lnTo>
                                  <a:lnTo>
                                    <a:pt x="1" y="21"/>
                                  </a:lnTo>
                                  <a:lnTo>
                                    <a:pt x="1" y="22"/>
                                  </a:lnTo>
                                  <a:lnTo>
                                    <a:pt x="2" y="22"/>
                                  </a:lnTo>
                                  <a:lnTo>
                                    <a:pt x="2" y="22"/>
                                  </a:lnTo>
                                  <a:lnTo>
                                    <a:pt x="2" y="22"/>
                                  </a:lnTo>
                                  <a:lnTo>
                                    <a:pt x="3" y="21"/>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0"/>
                                  </a:lnTo>
                                  <a:lnTo>
                                    <a:pt x="0" y="1"/>
                                  </a:lnTo>
                                  <a:lnTo>
                                    <a:pt x="0" y="1"/>
                                  </a:lnTo>
                                  <a:lnTo>
                                    <a:pt x="0" y="1"/>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09" name="Freeform 3309"/>
                          <wps:cNvSpPr>
                            <a:spLocks/>
                          </wps:cNvSpPr>
                          <wps:spPr bwMode="auto">
                            <a:xfrm>
                              <a:off x="123" y="199"/>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4"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6" y="7"/>
                                  </a:lnTo>
                                  <a:lnTo>
                                    <a:pt x="6" y="6"/>
                                  </a:lnTo>
                                  <a:lnTo>
                                    <a:pt x="6" y="5"/>
                                  </a:lnTo>
                                  <a:lnTo>
                                    <a:pt x="6" y="5"/>
                                  </a:lnTo>
                                  <a:lnTo>
                                    <a:pt x="6" y="4"/>
                                  </a:lnTo>
                                  <a:lnTo>
                                    <a:pt x="6" y="4"/>
                                  </a:lnTo>
                                  <a:lnTo>
                                    <a:pt x="6" y="3"/>
                                  </a:lnTo>
                                  <a:lnTo>
                                    <a:pt x="6" y="3"/>
                                  </a:lnTo>
                                  <a:lnTo>
                                    <a:pt x="6" y="2"/>
                                  </a:lnTo>
                                  <a:lnTo>
                                    <a:pt x="6" y="2"/>
                                  </a:lnTo>
                                  <a:lnTo>
                                    <a:pt x="6" y="1"/>
                                  </a:lnTo>
                                  <a:lnTo>
                                    <a:pt x="5" y="1"/>
                                  </a:lnTo>
                                  <a:lnTo>
                                    <a:pt x="5" y="1"/>
                                  </a:lnTo>
                                  <a:lnTo>
                                    <a:pt x="4"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1" y="17"/>
                                  </a:lnTo>
                                  <a:lnTo>
                                    <a:pt x="1" y="17"/>
                                  </a:lnTo>
                                  <a:lnTo>
                                    <a:pt x="1"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10" name="Freeform 3310"/>
                          <wps:cNvSpPr>
                            <a:spLocks/>
                          </wps:cNvSpPr>
                          <wps:spPr bwMode="auto">
                            <a:xfrm>
                              <a:off x="123" y="199"/>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4"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6" y="7"/>
                                  </a:lnTo>
                                  <a:lnTo>
                                    <a:pt x="6" y="6"/>
                                  </a:lnTo>
                                  <a:lnTo>
                                    <a:pt x="6" y="5"/>
                                  </a:lnTo>
                                  <a:lnTo>
                                    <a:pt x="6" y="5"/>
                                  </a:lnTo>
                                  <a:lnTo>
                                    <a:pt x="6" y="4"/>
                                  </a:lnTo>
                                  <a:lnTo>
                                    <a:pt x="6" y="4"/>
                                  </a:lnTo>
                                  <a:lnTo>
                                    <a:pt x="6" y="3"/>
                                  </a:lnTo>
                                  <a:lnTo>
                                    <a:pt x="6" y="3"/>
                                  </a:lnTo>
                                  <a:lnTo>
                                    <a:pt x="6" y="2"/>
                                  </a:lnTo>
                                  <a:lnTo>
                                    <a:pt x="6" y="2"/>
                                  </a:lnTo>
                                  <a:lnTo>
                                    <a:pt x="6" y="1"/>
                                  </a:lnTo>
                                  <a:lnTo>
                                    <a:pt x="5" y="1"/>
                                  </a:lnTo>
                                  <a:lnTo>
                                    <a:pt x="5" y="1"/>
                                  </a:lnTo>
                                  <a:lnTo>
                                    <a:pt x="4"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1" y="17"/>
                                  </a:lnTo>
                                  <a:lnTo>
                                    <a:pt x="1" y="17"/>
                                  </a:lnTo>
                                  <a:lnTo>
                                    <a:pt x="1" y="18"/>
                                  </a:lnTo>
                                  <a:lnTo>
                                    <a:pt x="1" y="18"/>
                                  </a:lnTo>
                                  <a:lnTo>
                                    <a:pt x="1" y="19"/>
                                  </a:lnTo>
                                  <a:lnTo>
                                    <a:pt x="1" y="19"/>
                                  </a:lnTo>
                                  <a:lnTo>
                                    <a:pt x="1" y="20"/>
                                  </a:lnTo>
                                  <a:lnTo>
                                    <a:pt x="1" y="21"/>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11" name="Freeform 3311"/>
                          <wps:cNvSpPr>
                            <a:spLocks/>
                          </wps:cNvSpPr>
                          <wps:spPr bwMode="auto">
                            <a:xfrm>
                              <a:off x="129" y="200"/>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2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12" name="Freeform 3312"/>
                          <wps:cNvSpPr>
                            <a:spLocks/>
                          </wps:cNvSpPr>
                          <wps:spPr bwMode="auto">
                            <a:xfrm>
                              <a:off x="129" y="200"/>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2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13" name="Freeform 3313"/>
                          <wps:cNvSpPr>
                            <a:spLocks/>
                          </wps:cNvSpPr>
                          <wps:spPr bwMode="auto">
                            <a:xfrm>
                              <a:off x="127" y="202"/>
                              <a:ext cx="4" cy="5"/>
                            </a:xfrm>
                            <a:custGeom>
                              <a:avLst/>
                              <a:gdLst>
                                <a:gd name="T0" fmla="*/ 0 w 4"/>
                                <a:gd name="T1" fmla="*/ 3 h 5"/>
                                <a:gd name="T2" fmla="*/ 2 w 4"/>
                                <a:gd name="T3" fmla="*/ 5 h 5"/>
                                <a:gd name="T4" fmla="*/ 2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4 h 5"/>
                                <a:gd name="T26" fmla="*/ 3 w 4"/>
                                <a:gd name="T27" fmla="*/ 4 h 5"/>
                                <a:gd name="T28" fmla="*/ 3 w 4"/>
                                <a:gd name="T29" fmla="*/ 4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4" y="4"/>
                                  </a:lnTo>
                                  <a:lnTo>
                                    <a:pt x="4" y="4"/>
                                  </a:lnTo>
                                  <a:lnTo>
                                    <a:pt x="4" y="4"/>
                                  </a:lnTo>
                                  <a:lnTo>
                                    <a:pt x="4" y="4"/>
                                  </a:lnTo>
                                  <a:lnTo>
                                    <a:pt x="4"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14" name="Freeform 3314"/>
                          <wps:cNvSpPr>
                            <a:spLocks/>
                          </wps:cNvSpPr>
                          <wps:spPr bwMode="auto">
                            <a:xfrm>
                              <a:off x="127" y="202"/>
                              <a:ext cx="4" cy="5"/>
                            </a:xfrm>
                            <a:custGeom>
                              <a:avLst/>
                              <a:gdLst>
                                <a:gd name="T0" fmla="*/ 0 w 4"/>
                                <a:gd name="T1" fmla="*/ 3 h 5"/>
                                <a:gd name="T2" fmla="*/ 2 w 4"/>
                                <a:gd name="T3" fmla="*/ 5 h 5"/>
                                <a:gd name="T4" fmla="*/ 2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4 h 5"/>
                                <a:gd name="T26" fmla="*/ 3 w 4"/>
                                <a:gd name="T27" fmla="*/ 4 h 5"/>
                                <a:gd name="T28" fmla="*/ 3 w 4"/>
                                <a:gd name="T29" fmla="*/ 4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4" y="4"/>
                                  </a:lnTo>
                                  <a:lnTo>
                                    <a:pt x="4" y="4"/>
                                  </a:lnTo>
                                  <a:lnTo>
                                    <a:pt x="4" y="4"/>
                                  </a:lnTo>
                                  <a:lnTo>
                                    <a:pt x="4" y="4"/>
                                  </a:lnTo>
                                  <a:lnTo>
                                    <a:pt x="4"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15" name="Freeform 3315"/>
                          <wps:cNvSpPr>
                            <a:spLocks/>
                          </wps:cNvSpPr>
                          <wps:spPr bwMode="auto">
                            <a:xfrm>
                              <a:off x="127" y="215"/>
                              <a:ext cx="4" cy="5"/>
                            </a:xfrm>
                            <a:custGeom>
                              <a:avLst/>
                              <a:gdLst>
                                <a:gd name="T0" fmla="*/ 0 w 4"/>
                                <a:gd name="T1" fmla="*/ 2 h 5"/>
                                <a:gd name="T2" fmla="*/ 2 w 4"/>
                                <a:gd name="T3" fmla="*/ 0 h 5"/>
                                <a:gd name="T4" fmla="*/ 2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0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1 h 5"/>
                                <a:gd name="T44" fmla="*/ 4 w 4"/>
                                <a:gd name="T45" fmla="*/ 1 h 5"/>
                                <a:gd name="T46" fmla="*/ 4 w 4"/>
                                <a:gd name="T47" fmla="*/ 1 h 5"/>
                                <a:gd name="T48" fmla="*/ 4 w 4"/>
                                <a:gd name="T49" fmla="*/ 1 h 5"/>
                                <a:gd name="T50" fmla="*/ 3 w 4"/>
                                <a:gd name="T51" fmla="*/ 1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16" name="Freeform 3316"/>
                          <wps:cNvSpPr>
                            <a:spLocks/>
                          </wps:cNvSpPr>
                          <wps:spPr bwMode="auto">
                            <a:xfrm>
                              <a:off x="127" y="215"/>
                              <a:ext cx="4" cy="5"/>
                            </a:xfrm>
                            <a:custGeom>
                              <a:avLst/>
                              <a:gdLst>
                                <a:gd name="T0" fmla="*/ 0 w 4"/>
                                <a:gd name="T1" fmla="*/ 2 h 5"/>
                                <a:gd name="T2" fmla="*/ 2 w 4"/>
                                <a:gd name="T3" fmla="*/ 0 h 5"/>
                                <a:gd name="T4" fmla="*/ 2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0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1 h 5"/>
                                <a:gd name="T44" fmla="*/ 4 w 4"/>
                                <a:gd name="T45" fmla="*/ 1 h 5"/>
                                <a:gd name="T46" fmla="*/ 4 w 4"/>
                                <a:gd name="T47" fmla="*/ 1 h 5"/>
                                <a:gd name="T48" fmla="*/ 4 w 4"/>
                                <a:gd name="T49" fmla="*/ 1 h 5"/>
                                <a:gd name="T50" fmla="*/ 3 w 4"/>
                                <a:gd name="T51" fmla="*/ 1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17" name="Freeform 3317"/>
                          <wps:cNvSpPr>
                            <a:spLocks/>
                          </wps:cNvSpPr>
                          <wps:spPr bwMode="auto">
                            <a:xfrm>
                              <a:off x="125" y="200"/>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7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2"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4" y="14"/>
                                  </a:lnTo>
                                  <a:lnTo>
                                    <a:pt x="3" y="14"/>
                                  </a:lnTo>
                                  <a:lnTo>
                                    <a:pt x="3" y="13"/>
                                  </a:lnTo>
                                  <a:lnTo>
                                    <a:pt x="3" y="12"/>
                                  </a:lnTo>
                                  <a:lnTo>
                                    <a:pt x="3" y="12"/>
                                  </a:lnTo>
                                  <a:lnTo>
                                    <a:pt x="3" y="11"/>
                                  </a:lnTo>
                                  <a:lnTo>
                                    <a:pt x="3" y="11"/>
                                  </a:lnTo>
                                  <a:lnTo>
                                    <a:pt x="3" y="10"/>
                                  </a:lnTo>
                                  <a:lnTo>
                                    <a:pt x="3" y="10"/>
                                  </a:lnTo>
                                  <a:lnTo>
                                    <a:pt x="3" y="9"/>
                                  </a:lnTo>
                                  <a:lnTo>
                                    <a:pt x="3" y="9"/>
                                  </a:lnTo>
                                  <a:lnTo>
                                    <a:pt x="3"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0"/>
                                  </a:lnTo>
                                  <a:lnTo>
                                    <a:pt x="1" y="1"/>
                                  </a:lnTo>
                                  <a:lnTo>
                                    <a:pt x="1" y="1"/>
                                  </a:lnTo>
                                  <a:lnTo>
                                    <a:pt x="1" y="1"/>
                                  </a:lnTo>
                                  <a:lnTo>
                                    <a:pt x="1" y="2"/>
                                  </a:lnTo>
                                  <a:lnTo>
                                    <a:pt x="1" y="2"/>
                                  </a:lnTo>
                                  <a:lnTo>
                                    <a:pt x="1" y="3"/>
                                  </a:lnTo>
                                  <a:lnTo>
                                    <a:pt x="1" y="4"/>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18" name="Freeform 3318"/>
                          <wps:cNvSpPr>
                            <a:spLocks/>
                          </wps:cNvSpPr>
                          <wps:spPr bwMode="auto">
                            <a:xfrm>
                              <a:off x="125" y="200"/>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7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2"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4" y="14"/>
                                  </a:lnTo>
                                  <a:lnTo>
                                    <a:pt x="3" y="14"/>
                                  </a:lnTo>
                                  <a:lnTo>
                                    <a:pt x="3" y="13"/>
                                  </a:lnTo>
                                  <a:lnTo>
                                    <a:pt x="3" y="12"/>
                                  </a:lnTo>
                                  <a:lnTo>
                                    <a:pt x="3" y="12"/>
                                  </a:lnTo>
                                  <a:lnTo>
                                    <a:pt x="3" y="11"/>
                                  </a:lnTo>
                                  <a:lnTo>
                                    <a:pt x="3" y="11"/>
                                  </a:lnTo>
                                  <a:lnTo>
                                    <a:pt x="3" y="10"/>
                                  </a:lnTo>
                                  <a:lnTo>
                                    <a:pt x="3" y="10"/>
                                  </a:lnTo>
                                  <a:lnTo>
                                    <a:pt x="3" y="9"/>
                                  </a:lnTo>
                                  <a:lnTo>
                                    <a:pt x="3" y="9"/>
                                  </a:lnTo>
                                  <a:lnTo>
                                    <a:pt x="3"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0"/>
                                  </a:lnTo>
                                  <a:lnTo>
                                    <a:pt x="1" y="1"/>
                                  </a:lnTo>
                                  <a:lnTo>
                                    <a:pt x="1" y="1"/>
                                  </a:lnTo>
                                  <a:lnTo>
                                    <a:pt x="1" y="1"/>
                                  </a:lnTo>
                                  <a:lnTo>
                                    <a:pt x="1" y="2"/>
                                  </a:lnTo>
                                  <a:lnTo>
                                    <a:pt x="1" y="2"/>
                                  </a:lnTo>
                                  <a:lnTo>
                                    <a:pt x="1" y="3"/>
                                  </a:lnTo>
                                  <a:lnTo>
                                    <a:pt x="1" y="4"/>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19" name="Freeform 3319"/>
                          <wps:cNvSpPr>
                            <a:spLocks/>
                          </wps:cNvSpPr>
                          <wps:spPr bwMode="auto">
                            <a:xfrm>
                              <a:off x="123" y="228"/>
                              <a:ext cx="6" cy="23"/>
                            </a:xfrm>
                            <a:custGeom>
                              <a:avLst/>
                              <a:gdLst>
                                <a:gd name="T0" fmla="*/ 1 w 6"/>
                                <a:gd name="T1" fmla="*/ 21 h 23"/>
                                <a:gd name="T2" fmla="*/ 1 w 6"/>
                                <a:gd name="T3" fmla="*/ 22 h 23"/>
                                <a:gd name="T4" fmla="*/ 1 w 6"/>
                                <a:gd name="T5" fmla="*/ 22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5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1" y="22"/>
                                  </a:lnTo>
                                  <a:lnTo>
                                    <a:pt x="2" y="23"/>
                                  </a:lnTo>
                                  <a:lnTo>
                                    <a:pt x="2" y="23"/>
                                  </a:lnTo>
                                  <a:lnTo>
                                    <a:pt x="3" y="23"/>
                                  </a:lnTo>
                                  <a:lnTo>
                                    <a:pt x="3" y="23"/>
                                  </a:lnTo>
                                  <a:lnTo>
                                    <a:pt x="4" y="23"/>
                                  </a:lnTo>
                                  <a:lnTo>
                                    <a:pt x="4" y="23"/>
                                  </a:lnTo>
                                  <a:lnTo>
                                    <a:pt x="5" y="22"/>
                                  </a:lnTo>
                                  <a:lnTo>
                                    <a:pt x="5" y="22"/>
                                  </a:lnTo>
                                  <a:lnTo>
                                    <a:pt x="5" y="22"/>
                                  </a:lnTo>
                                  <a:lnTo>
                                    <a:pt x="5" y="21"/>
                                  </a:lnTo>
                                  <a:lnTo>
                                    <a:pt x="6" y="21"/>
                                  </a:lnTo>
                                  <a:lnTo>
                                    <a:pt x="6" y="21"/>
                                  </a:lnTo>
                                  <a:lnTo>
                                    <a:pt x="6" y="20"/>
                                  </a:lnTo>
                                  <a:lnTo>
                                    <a:pt x="6" y="19"/>
                                  </a:lnTo>
                                  <a:lnTo>
                                    <a:pt x="6"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5"/>
                                  </a:lnTo>
                                  <a:lnTo>
                                    <a:pt x="5" y="5"/>
                                  </a:lnTo>
                                  <a:lnTo>
                                    <a:pt x="6" y="4"/>
                                  </a:lnTo>
                                  <a:lnTo>
                                    <a:pt x="6" y="4"/>
                                  </a:lnTo>
                                  <a:lnTo>
                                    <a:pt x="6" y="3"/>
                                  </a:lnTo>
                                  <a:lnTo>
                                    <a:pt x="6" y="3"/>
                                  </a:lnTo>
                                  <a:lnTo>
                                    <a:pt x="6" y="2"/>
                                  </a:lnTo>
                                  <a:lnTo>
                                    <a:pt x="5" y="2"/>
                                  </a:lnTo>
                                  <a:lnTo>
                                    <a:pt x="5" y="1"/>
                                  </a:lnTo>
                                  <a:lnTo>
                                    <a:pt x="5" y="1"/>
                                  </a:lnTo>
                                  <a:lnTo>
                                    <a:pt x="5" y="1"/>
                                  </a:lnTo>
                                  <a:lnTo>
                                    <a:pt x="4" y="1"/>
                                  </a:lnTo>
                                  <a:lnTo>
                                    <a:pt x="4" y="0"/>
                                  </a:lnTo>
                                  <a:lnTo>
                                    <a:pt x="3" y="0"/>
                                  </a:lnTo>
                                  <a:lnTo>
                                    <a:pt x="3" y="0"/>
                                  </a:lnTo>
                                  <a:lnTo>
                                    <a:pt x="2" y="0"/>
                                  </a:lnTo>
                                  <a:lnTo>
                                    <a:pt x="2" y="1"/>
                                  </a:lnTo>
                                  <a:lnTo>
                                    <a:pt x="1" y="1"/>
                                  </a:lnTo>
                                  <a:lnTo>
                                    <a:pt x="1" y="1"/>
                                  </a:lnTo>
                                  <a:lnTo>
                                    <a:pt x="1" y="1"/>
                                  </a:lnTo>
                                  <a:lnTo>
                                    <a:pt x="1" y="2"/>
                                  </a:lnTo>
                                  <a:lnTo>
                                    <a:pt x="1"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20" name="Freeform 3320"/>
                          <wps:cNvSpPr>
                            <a:spLocks/>
                          </wps:cNvSpPr>
                          <wps:spPr bwMode="auto">
                            <a:xfrm>
                              <a:off x="123" y="228"/>
                              <a:ext cx="6" cy="23"/>
                            </a:xfrm>
                            <a:custGeom>
                              <a:avLst/>
                              <a:gdLst>
                                <a:gd name="T0" fmla="*/ 1 w 6"/>
                                <a:gd name="T1" fmla="*/ 21 h 23"/>
                                <a:gd name="T2" fmla="*/ 1 w 6"/>
                                <a:gd name="T3" fmla="*/ 22 h 23"/>
                                <a:gd name="T4" fmla="*/ 1 w 6"/>
                                <a:gd name="T5" fmla="*/ 22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5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1" y="22"/>
                                  </a:lnTo>
                                  <a:lnTo>
                                    <a:pt x="2" y="23"/>
                                  </a:lnTo>
                                  <a:lnTo>
                                    <a:pt x="2" y="23"/>
                                  </a:lnTo>
                                  <a:lnTo>
                                    <a:pt x="3" y="23"/>
                                  </a:lnTo>
                                  <a:lnTo>
                                    <a:pt x="3" y="23"/>
                                  </a:lnTo>
                                  <a:lnTo>
                                    <a:pt x="4" y="23"/>
                                  </a:lnTo>
                                  <a:lnTo>
                                    <a:pt x="4" y="23"/>
                                  </a:lnTo>
                                  <a:lnTo>
                                    <a:pt x="5" y="22"/>
                                  </a:lnTo>
                                  <a:lnTo>
                                    <a:pt x="5" y="22"/>
                                  </a:lnTo>
                                  <a:lnTo>
                                    <a:pt x="5" y="22"/>
                                  </a:lnTo>
                                  <a:lnTo>
                                    <a:pt x="5" y="21"/>
                                  </a:lnTo>
                                  <a:lnTo>
                                    <a:pt x="6" y="21"/>
                                  </a:lnTo>
                                  <a:lnTo>
                                    <a:pt x="6" y="21"/>
                                  </a:lnTo>
                                  <a:lnTo>
                                    <a:pt x="6" y="20"/>
                                  </a:lnTo>
                                  <a:lnTo>
                                    <a:pt x="6" y="19"/>
                                  </a:lnTo>
                                  <a:lnTo>
                                    <a:pt x="6"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5"/>
                                  </a:lnTo>
                                  <a:lnTo>
                                    <a:pt x="5" y="5"/>
                                  </a:lnTo>
                                  <a:lnTo>
                                    <a:pt x="6" y="4"/>
                                  </a:lnTo>
                                  <a:lnTo>
                                    <a:pt x="6" y="4"/>
                                  </a:lnTo>
                                  <a:lnTo>
                                    <a:pt x="6" y="3"/>
                                  </a:lnTo>
                                  <a:lnTo>
                                    <a:pt x="6" y="3"/>
                                  </a:lnTo>
                                  <a:lnTo>
                                    <a:pt x="6" y="2"/>
                                  </a:lnTo>
                                  <a:lnTo>
                                    <a:pt x="5" y="2"/>
                                  </a:lnTo>
                                  <a:lnTo>
                                    <a:pt x="5" y="1"/>
                                  </a:lnTo>
                                  <a:lnTo>
                                    <a:pt x="5" y="1"/>
                                  </a:lnTo>
                                  <a:lnTo>
                                    <a:pt x="5" y="1"/>
                                  </a:lnTo>
                                  <a:lnTo>
                                    <a:pt x="4" y="1"/>
                                  </a:lnTo>
                                  <a:lnTo>
                                    <a:pt x="4" y="0"/>
                                  </a:lnTo>
                                  <a:lnTo>
                                    <a:pt x="3" y="0"/>
                                  </a:lnTo>
                                  <a:lnTo>
                                    <a:pt x="3" y="0"/>
                                  </a:lnTo>
                                  <a:lnTo>
                                    <a:pt x="2" y="0"/>
                                  </a:lnTo>
                                  <a:lnTo>
                                    <a:pt x="2" y="1"/>
                                  </a:lnTo>
                                  <a:lnTo>
                                    <a:pt x="1" y="1"/>
                                  </a:lnTo>
                                  <a:lnTo>
                                    <a:pt x="1" y="1"/>
                                  </a:lnTo>
                                  <a:lnTo>
                                    <a:pt x="1" y="1"/>
                                  </a:lnTo>
                                  <a:lnTo>
                                    <a:pt x="1" y="2"/>
                                  </a:lnTo>
                                  <a:lnTo>
                                    <a:pt x="1"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21" name="Freeform 3321"/>
                          <wps:cNvSpPr>
                            <a:spLocks/>
                          </wps:cNvSpPr>
                          <wps:spPr bwMode="auto">
                            <a:xfrm>
                              <a:off x="129" y="229"/>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1 w 17"/>
                                <a:gd name="T11" fmla="*/ 4 h 21"/>
                                <a:gd name="T12" fmla="*/ 1 w 17"/>
                                <a:gd name="T13" fmla="*/ 3 h 21"/>
                                <a:gd name="T14" fmla="*/ 1 w 17"/>
                                <a:gd name="T15" fmla="*/ 3 h 21"/>
                                <a:gd name="T16" fmla="*/ 2 w 17"/>
                                <a:gd name="T17" fmla="*/ 3 h 21"/>
                                <a:gd name="T18" fmla="*/ 2 w 17"/>
                                <a:gd name="T19" fmla="*/ 3 h 21"/>
                                <a:gd name="T20" fmla="*/ 2 w 17"/>
                                <a:gd name="T21" fmla="*/ 2 h 21"/>
                                <a:gd name="T22" fmla="*/ 3 w 17"/>
                                <a:gd name="T23" fmla="*/ 2 h 21"/>
                                <a:gd name="T24" fmla="*/ 3 w 17"/>
                                <a:gd name="T25" fmla="*/ 2 h 21"/>
                                <a:gd name="T26" fmla="*/ 14 w 17"/>
                                <a:gd name="T27" fmla="*/ 0 h 21"/>
                                <a:gd name="T28" fmla="*/ 14 w 17"/>
                                <a:gd name="T29" fmla="*/ 1 h 21"/>
                                <a:gd name="T30" fmla="*/ 15 w 17"/>
                                <a:gd name="T31" fmla="*/ 1 h 21"/>
                                <a:gd name="T32" fmla="*/ 15 w 17"/>
                                <a:gd name="T33" fmla="*/ 1 h 21"/>
                                <a:gd name="T34" fmla="*/ 15 w 17"/>
                                <a:gd name="T35" fmla="*/ 1 h 21"/>
                                <a:gd name="T36" fmla="*/ 16 w 17"/>
                                <a:gd name="T37" fmla="*/ 1 h 21"/>
                                <a:gd name="T38" fmla="*/ 16 w 17"/>
                                <a:gd name="T39" fmla="*/ 2 h 21"/>
                                <a:gd name="T40" fmla="*/ 17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22" name="Freeform 3322"/>
                          <wps:cNvSpPr>
                            <a:spLocks/>
                          </wps:cNvSpPr>
                          <wps:spPr bwMode="auto">
                            <a:xfrm>
                              <a:off x="129" y="229"/>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1 w 17"/>
                                <a:gd name="T11" fmla="*/ 4 h 21"/>
                                <a:gd name="T12" fmla="*/ 1 w 17"/>
                                <a:gd name="T13" fmla="*/ 3 h 21"/>
                                <a:gd name="T14" fmla="*/ 1 w 17"/>
                                <a:gd name="T15" fmla="*/ 3 h 21"/>
                                <a:gd name="T16" fmla="*/ 2 w 17"/>
                                <a:gd name="T17" fmla="*/ 3 h 21"/>
                                <a:gd name="T18" fmla="*/ 2 w 17"/>
                                <a:gd name="T19" fmla="*/ 3 h 21"/>
                                <a:gd name="T20" fmla="*/ 2 w 17"/>
                                <a:gd name="T21" fmla="*/ 2 h 21"/>
                                <a:gd name="T22" fmla="*/ 3 w 17"/>
                                <a:gd name="T23" fmla="*/ 2 h 21"/>
                                <a:gd name="T24" fmla="*/ 3 w 17"/>
                                <a:gd name="T25" fmla="*/ 2 h 21"/>
                                <a:gd name="T26" fmla="*/ 14 w 17"/>
                                <a:gd name="T27" fmla="*/ 0 h 21"/>
                                <a:gd name="T28" fmla="*/ 14 w 17"/>
                                <a:gd name="T29" fmla="*/ 1 h 21"/>
                                <a:gd name="T30" fmla="*/ 15 w 17"/>
                                <a:gd name="T31" fmla="*/ 1 h 21"/>
                                <a:gd name="T32" fmla="*/ 15 w 17"/>
                                <a:gd name="T33" fmla="*/ 1 h 21"/>
                                <a:gd name="T34" fmla="*/ 15 w 17"/>
                                <a:gd name="T35" fmla="*/ 1 h 21"/>
                                <a:gd name="T36" fmla="*/ 16 w 17"/>
                                <a:gd name="T37" fmla="*/ 1 h 21"/>
                                <a:gd name="T38" fmla="*/ 16 w 17"/>
                                <a:gd name="T39" fmla="*/ 2 h 21"/>
                                <a:gd name="T40" fmla="*/ 17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23" name="Freeform 3323"/>
                          <wps:cNvSpPr>
                            <a:spLocks/>
                          </wps:cNvSpPr>
                          <wps:spPr bwMode="auto">
                            <a:xfrm>
                              <a:off x="126" y="23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24" name="Freeform 3324"/>
                          <wps:cNvSpPr>
                            <a:spLocks/>
                          </wps:cNvSpPr>
                          <wps:spPr bwMode="auto">
                            <a:xfrm>
                              <a:off x="126" y="23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25" name="Freeform 3325"/>
                          <wps:cNvSpPr>
                            <a:spLocks/>
                          </wps:cNvSpPr>
                          <wps:spPr bwMode="auto">
                            <a:xfrm>
                              <a:off x="126" y="24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0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1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26" name="Freeform 3326"/>
                          <wps:cNvSpPr>
                            <a:spLocks/>
                          </wps:cNvSpPr>
                          <wps:spPr bwMode="auto">
                            <a:xfrm>
                              <a:off x="126" y="24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0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1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27" name="Freeform 3327"/>
                          <wps:cNvSpPr>
                            <a:spLocks/>
                          </wps:cNvSpPr>
                          <wps:spPr bwMode="auto">
                            <a:xfrm>
                              <a:off x="125" y="229"/>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3 w 4"/>
                                <a:gd name="T15" fmla="*/ 20 h 22"/>
                                <a:gd name="T16" fmla="*/ 4 w 4"/>
                                <a:gd name="T17" fmla="*/ 19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8 h 22"/>
                                <a:gd name="T38" fmla="*/ 3 w 4"/>
                                <a:gd name="T39" fmla="*/ 7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0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1 h 22"/>
                                <a:gd name="T66" fmla="*/ 0 w 4"/>
                                <a:gd name="T67" fmla="*/ 2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3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19"/>
                                  </a:moveTo>
                                  <a:lnTo>
                                    <a:pt x="0" y="20"/>
                                  </a:lnTo>
                                  <a:lnTo>
                                    <a:pt x="1" y="20"/>
                                  </a:lnTo>
                                  <a:lnTo>
                                    <a:pt x="1" y="21"/>
                                  </a:lnTo>
                                  <a:lnTo>
                                    <a:pt x="1" y="21"/>
                                  </a:lnTo>
                                  <a:lnTo>
                                    <a:pt x="1" y="21"/>
                                  </a:lnTo>
                                  <a:lnTo>
                                    <a:pt x="1" y="21"/>
                                  </a:lnTo>
                                  <a:lnTo>
                                    <a:pt x="2" y="22"/>
                                  </a:lnTo>
                                  <a:lnTo>
                                    <a:pt x="2" y="22"/>
                                  </a:lnTo>
                                  <a:lnTo>
                                    <a:pt x="2" y="22"/>
                                  </a:lnTo>
                                  <a:lnTo>
                                    <a:pt x="2" y="22"/>
                                  </a:lnTo>
                                  <a:lnTo>
                                    <a:pt x="3" y="21"/>
                                  </a:lnTo>
                                  <a:lnTo>
                                    <a:pt x="3" y="21"/>
                                  </a:lnTo>
                                  <a:lnTo>
                                    <a:pt x="3" y="21"/>
                                  </a:lnTo>
                                  <a:lnTo>
                                    <a:pt x="3" y="21"/>
                                  </a:lnTo>
                                  <a:lnTo>
                                    <a:pt x="3" y="20"/>
                                  </a:lnTo>
                                  <a:lnTo>
                                    <a:pt x="4" y="20"/>
                                  </a:lnTo>
                                  <a:lnTo>
                                    <a:pt x="4" y="19"/>
                                  </a:lnTo>
                                  <a:lnTo>
                                    <a:pt x="4" y="19"/>
                                  </a:lnTo>
                                  <a:lnTo>
                                    <a:pt x="4" y="18"/>
                                  </a:lnTo>
                                  <a:lnTo>
                                    <a:pt x="4" y="18"/>
                                  </a:lnTo>
                                  <a:lnTo>
                                    <a:pt x="3" y="17"/>
                                  </a:lnTo>
                                  <a:lnTo>
                                    <a:pt x="3" y="17"/>
                                  </a:lnTo>
                                  <a:lnTo>
                                    <a:pt x="3" y="16"/>
                                  </a:lnTo>
                                  <a:lnTo>
                                    <a:pt x="3"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0" y="1"/>
                                  </a:lnTo>
                                  <a:lnTo>
                                    <a:pt x="0" y="2"/>
                                  </a:lnTo>
                                  <a:lnTo>
                                    <a:pt x="0" y="2"/>
                                  </a:lnTo>
                                  <a:lnTo>
                                    <a:pt x="0" y="3"/>
                                  </a:lnTo>
                                  <a:lnTo>
                                    <a:pt x="0" y="4"/>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28" name="Freeform 3328"/>
                          <wps:cNvSpPr>
                            <a:spLocks/>
                          </wps:cNvSpPr>
                          <wps:spPr bwMode="auto">
                            <a:xfrm>
                              <a:off x="125" y="229"/>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3 w 4"/>
                                <a:gd name="T15" fmla="*/ 20 h 22"/>
                                <a:gd name="T16" fmla="*/ 4 w 4"/>
                                <a:gd name="T17" fmla="*/ 19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8 h 22"/>
                                <a:gd name="T38" fmla="*/ 3 w 4"/>
                                <a:gd name="T39" fmla="*/ 7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0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1 h 22"/>
                                <a:gd name="T66" fmla="*/ 0 w 4"/>
                                <a:gd name="T67" fmla="*/ 2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3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19"/>
                                  </a:moveTo>
                                  <a:lnTo>
                                    <a:pt x="0" y="20"/>
                                  </a:lnTo>
                                  <a:lnTo>
                                    <a:pt x="1" y="20"/>
                                  </a:lnTo>
                                  <a:lnTo>
                                    <a:pt x="1" y="21"/>
                                  </a:lnTo>
                                  <a:lnTo>
                                    <a:pt x="1" y="21"/>
                                  </a:lnTo>
                                  <a:lnTo>
                                    <a:pt x="1" y="21"/>
                                  </a:lnTo>
                                  <a:lnTo>
                                    <a:pt x="1" y="21"/>
                                  </a:lnTo>
                                  <a:lnTo>
                                    <a:pt x="2" y="22"/>
                                  </a:lnTo>
                                  <a:lnTo>
                                    <a:pt x="2" y="22"/>
                                  </a:lnTo>
                                  <a:lnTo>
                                    <a:pt x="2" y="22"/>
                                  </a:lnTo>
                                  <a:lnTo>
                                    <a:pt x="2" y="22"/>
                                  </a:lnTo>
                                  <a:lnTo>
                                    <a:pt x="3" y="21"/>
                                  </a:lnTo>
                                  <a:lnTo>
                                    <a:pt x="3" y="21"/>
                                  </a:lnTo>
                                  <a:lnTo>
                                    <a:pt x="3" y="21"/>
                                  </a:lnTo>
                                  <a:lnTo>
                                    <a:pt x="3" y="21"/>
                                  </a:lnTo>
                                  <a:lnTo>
                                    <a:pt x="3" y="20"/>
                                  </a:lnTo>
                                  <a:lnTo>
                                    <a:pt x="4" y="20"/>
                                  </a:lnTo>
                                  <a:lnTo>
                                    <a:pt x="4" y="19"/>
                                  </a:lnTo>
                                  <a:lnTo>
                                    <a:pt x="4" y="19"/>
                                  </a:lnTo>
                                  <a:lnTo>
                                    <a:pt x="4" y="18"/>
                                  </a:lnTo>
                                  <a:lnTo>
                                    <a:pt x="4" y="18"/>
                                  </a:lnTo>
                                  <a:lnTo>
                                    <a:pt x="3" y="17"/>
                                  </a:lnTo>
                                  <a:lnTo>
                                    <a:pt x="3" y="17"/>
                                  </a:lnTo>
                                  <a:lnTo>
                                    <a:pt x="3" y="16"/>
                                  </a:lnTo>
                                  <a:lnTo>
                                    <a:pt x="3"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0" y="1"/>
                                  </a:lnTo>
                                  <a:lnTo>
                                    <a:pt x="0" y="2"/>
                                  </a:lnTo>
                                  <a:lnTo>
                                    <a:pt x="0" y="2"/>
                                  </a:lnTo>
                                  <a:lnTo>
                                    <a:pt x="0" y="3"/>
                                  </a:lnTo>
                                  <a:lnTo>
                                    <a:pt x="0" y="4"/>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329" name="Group 3329"/>
                        <wpg:cNvGrpSpPr>
                          <a:grpSpLocks/>
                        </wpg:cNvGrpSpPr>
                        <wpg:grpSpPr bwMode="auto">
                          <a:xfrm>
                            <a:off x="181" y="84"/>
                            <a:ext cx="24" cy="167"/>
                            <a:chOff x="181" y="84"/>
                            <a:chExt cx="24" cy="167"/>
                          </a:xfrm>
                        </wpg:grpSpPr>
                        <wps:wsp>
                          <wps:cNvPr id="3330" name="Freeform 3330"/>
                          <wps:cNvSpPr>
                            <a:spLocks/>
                          </wps:cNvSpPr>
                          <wps:spPr bwMode="auto">
                            <a:xfrm>
                              <a:off x="181" y="8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31" name="Freeform 3331"/>
                          <wps:cNvSpPr>
                            <a:spLocks/>
                          </wps:cNvSpPr>
                          <wps:spPr bwMode="auto">
                            <a:xfrm>
                              <a:off x="181" y="8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32" name="Freeform 3332"/>
                          <wps:cNvSpPr>
                            <a:spLocks/>
                          </wps:cNvSpPr>
                          <wps:spPr bwMode="auto">
                            <a:xfrm>
                              <a:off x="187" y="8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33" name="Freeform 3333"/>
                          <wps:cNvSpPr>
                            <a:spLocks/>
                          </wps:cNvSpPr>
                          <wps:spPr bwMode="auto">
                            <a:xfrm>
                              <a:off x="187" y="8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34" name="Freeform 3334"/>
                          <wps:cNvSpPr>
                            <a:spLocks/>
                          </wps:cNvSpPr>
                          <wps:spPr bwMode="auto">
                            <a:xfrm>
                              <a:off x="185" y="86"/>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35" name="Freeform 3335"/>
                          <wps:cNvSpPr>
                            <a:spLocks/>
                          </wps:cNvSpPr>
                          <wps:spPr bwMode="auto">
                            <a:xfrm>
                              <a:off x="185" y="86"/>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36" name="Freeform 3336"/>
                          <wps:cNvSpPr>
                            <a:spLocks/>
                          </wps:cNvSpPr>
                          <wps:spPr bwMode="auto">
                            <a:xfrm>
                              <a:off x="185" y="99"/>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37" name="Freeform 3337"/>
                          <wps:cNvSpPr>
                            <a:spLocks/>
                          </wps:cNvSpPr>
                          <wps:spPr bwMode="auto">
                            <a:xfrm>
                              <a:off x="185" y="99"/>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38" name="Freeform 3338"/>
                          <wps:cNvSpPr>
                            <a:spLocks/>
                          </wps:cNvSpPr>
                          <wps:spPr bwMode="auto">
                            <a:xfrm>
                              <a:off x="183" y="8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39" name="Freeform 3339"/>
                          <wps:cNvSpPr>
                            <a:spLocks/>
                          </wps:cNvSpPr>
                          <wps:spPr bwMode="auto">
                            <a:xfrm>
                              <a:off x="183" y="8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40" name="Freeform 3340"/>
                          <wps:cNvSpPr>
                            <a:spLocks/>
                          </wps:cNvSpPr>
                          <wps:spPr bwMode="auto">
                            <a:xfrm>
                              <a:off x="181" y="112"/>
                              <a:ext cx="6" cy="23"/>
                            </a:xfrm>
                            <a:custGeom>
                              <a:avLst/>
                              <a:gdLst>
                                <a:gd name="T0" fmla="*/ 1 w 6"/>
                                <a:gd name="T1" fmla="*/ 21 h 23"/>
                                <a:gd name="T2" fmla="*/ 1 w 6"/>
                                <a:gd name="T3" fmla="*/ 22 h 23"/>
                                <a:gd name="T4" fmla="*/ 2 w 6"/>
                                <a:gd name="T5" fmla="*/ 23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3"/>
                                  </a:lnTo>
                                  <a:lnTo>
                                    <a:pt x="2" y="23"/>
                                  </a:lnTo>
                                  <a:lnTo>
                                    <a:pt x="3" y="23"/>
                                  </a:lnTo>
                                  <a:lnTo>
                                    <a:pt x="3" y="23"/>
                                  </a:lnTo>
                                  <a:lnTo>
                                    <a:pt x="3" y="23"/>
                                  </a:lnTo>
                                  <a:lnTo>
                                    <a:pt x="4" y="23"/>
                                  </a:lnTo>
                                  <a:lnTo>
                                    <a:pt x="4" y="23"/>
                                  </a:lnTo>
                                  <a:lnTo>
                                    <a:pt x="5" y="23"/>
                                  </a:lnTo>
                                  <a:lnTo>
                                    <a:pt x="5" y="22"/>
                                  </a:lnTo>
                                  <a:lnTo>
                                    <a:pt x="5" y="22"/>
                                  </a:lnTo>
                                  <a:lnTo>
                                    <a:pt x="6" y="21"/>
                                  </a:lnTo>
                                  <a:lnTo>
                                    <a:pt x="6" y="21"/>
                                  </a:lnTo>
                                  <a:lnTo>
                                    <a:pt x="6" y="21"/>
                                  </a:lnTo>
                                  <a:lnTo>
                                    <a:pt x="6" y="20"/>
                                  </a:lnTo>
                                  <a:lnTo>
                                    <a:pt x="6" y="20"/>
                                  </a:lnTo>
                                  <a:lnTo>
                                    <a:pt x="6" y="19"/>
                                  </a:lnTo>
                                  <a:lnTo>
                                    <a:pt x="6" y="18"/>
                                  </a:lnTo>
                                  <a:lnTo>
                                    <a:pt x="6"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5" y="2"/>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41" name="Freeform 3341"/>
                          <wps:cNvSpPr>
                            <a:spLocks/>
                          </wps:cNvSpPr>
                          <wps:spPr bwMode="auto">
                            <a:xfrm>
                              <a:off x="181" y="112"/>
                              <a:ext cx="6" cy="23"/>
                            </a:xfrm>
                            <a:custGeom>
                              <a:avLst/>
                              <a:gdLst>
                                <a:gd name="T0" fmla="*/ 1 w 6"/>
                                <a:gd name="T1" fmla="*/ 21 h 23"/>
                                <a:gd name="T2" fmla="*/ 1 w 6"/>
                                <a:gd name="T3" fmla="*/ 22 h 23"/>
                                <a:gd name="T4" fmla="*/ 2 w 6"/>
                                <a:gd name="T5" fmla="*/ 23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3"/>
                                  </a:lnTo>
                                  <a:lnTo>
                                    <a:pt x="2" y="23"/>
                                  </a:lnTo>
                                  <a:lnTo>
                                    <a:pt x="3" y="23"/>
                                  </a:lnTo>
                                  <a:lnTo>
                                    <a:pt x="3" y="23"/>
                                  </a:lnTo>
                                  <a:lnTo>
                                    <a:pt x="3" y="23"/>
                                  </a:lnTo>
                                  <a:lnTo>
                                    <a:pt x="4" y="23"/>
                                  </a:lnTo>
                                  <a:lnTo>
                                    <a:pt x="4" y="23"/>
                                  </a:lnTo>
                                  <a:lnTo>
                                    <a:pt x="5" y="23"/>
                                  </a:lnTo>
                                  <a:lnTo>
                                    <a:pt x="5" y="22"/>
                                  </a:lnTo>
                                  <a:lnTo>
                                    <a:pt x="5" y="22"/>
                                  </a:lnTo>
                                  <a:lnTo>
                                    <a:pt x="6" y="21"/>
                                  </a:lnTo>
                                  <a:lnTo>
                                    <a:pt x="6" y="21"/>
                                  </a:lnTo>
                                  <a:lnTo>
                                    <a:pt x="6" y="21"/>
                                  </a:lnTo>
                                  <a:lnTo>
                                    <a:pt x="6" y="20"/>
                                  </a:lnTo>
                                  <a:lnTo>
                                    <a:pt x="6" y="20"/>
                                  </a:lnTo>
                                  <a:lnTo>
                                    <a:pt x="6" y="19"/>
                                  </a:lnTo>
                                  <a:lnTo>
                                    <a:pt x="6" y="18"/>
                                  </a:lnTo>
                                  <a:lnTo>
                                    <a:pt x="6"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5" y="2"/>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42" name="Freeform 3342"/>
                          <wps:cNvSpPr>
                            <a:spLocks/>
                          </wps:cNvSpPr>
                          <wps:spPr bwMode="auto">
                            <a:xfrm>
                              <a:off x="187" y="11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1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43" name="Freeform 3343"/>
                          <wps:cNvSpPr>
                            <a:spLocks/>
                          </wps:cNvSpPr>
                          <wps:spPr bwMode="auto">
                            <a:xfrm>
                              <a:off x="187" y="11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1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44" name="Freeform 3344"/>
                          <wps:cNvSpPr>
                            <a:spLocks/>
                          </wps:cNvSpPr>
                          <wps:spPr bwMode="auto">
                            <a:xfrm>
                              <a:off x="184" y="11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45" name="Freeform 3345"/>
                          <wps:cNvSpPr>
                            <a:spLocks/>
                          </wps:cNvSpPr>
                          <wps:spPr bwMode="auto">
                            <a:xfrm>
                              <a:off x="184" y="11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46" name="Freeform 3346"/>
                          <wps:cNvSpPr>
                            <a:spLocks/>
                          </wps:cNvSpPr>
                          <wps:spPr bwMode="auto">
                            <a:xfrm>
                              <a:off x="184" y="12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47" name="Freeform 3347"/>
                          <wps:cNvSpPr>
                            <a:spLocks/>
                          </wps:cNvSpPr>
                          <wps:spPr bwMode="auto">
                            <a:xfrm>
                              <a:off x="184" y="12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48" name="Freeform 3348"/>
                          <wps:cNvSpPr>
                            <a:spLocks/>
                          </wps:cNvSpPr>
                          <wps:spPr bwMode="auto">
                            <a:xfrm>
                              <a:off x="183" y="11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49" name="Freeform 3349"/>
                          <wps:cNvSpPr>
                            <a:spLocks/>
                          </wps:cNvSpPr>
                          <wps:spPr bwMode="auto">
                            <a:xfrm>
                              <a:off x="183" y="11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50" name="Freeform 3350"/>
                          <wps:cNvSpPr>
                            <a:spLocks/>
                          </wps:cNvSpPr>
                          <wps:spPr bwMode="auto">
                            <a:xfrm>
                              <a:off x="181" y="141"/>
                              <a:ext cx="5" cy="23"/>
                            </a:xfrm>
                            <a:custGeom>
                              <a:avLst/>
                              <a:gdLst>
                                <a:gd name="T0" fmla="*/ 0 w 5"/>
                                <a:gd name="T1" fmla="*/ 21 h 23"/>
                                <a:gd name="T2" fmla="*/ 1 w 5"/>
                                <a:gd name="T3" fmla="*/ 22 h 23"/>
                                <a:gd name="T4" fmla="*/ 1 w 5"/>
                                <a:gd name="T5" fmla="*/ 22 h 23"/>
                                <a:gd name="T6" fmla="*/ 2 w 5"/>
                                <a:gd name="T7" fmla="*/ 23 h 23"/>
                                <a:gd name="T8" fmla="*/ 3 w 5"/>
                                <a:gd name="T9" fmla="*/ 23 h 23"/>
                                <a:gd name="T10" fmla="*/ 4 w 5"/>
                                <a:gd name="T11" fmla="*/ 23 h 23"/>
                                <a:gd name="T12" fmla="*/ 5 w 5"/>
                                <a:gd name="T13" fmla="*/ 22 h 23"/>
                                <a:gd name="T14" fmla="*/ 5 w 5"/>
                                <a:gd name="T15" fmla="*/ 21 h 23"/>
                                <a:gd name="T16" fmla="*/ 5 w 5"/>
                                <a:gd name="T17" fmla="*/ 21 h 23"/>
                                <a:gd name="T18" fmla="*/ 5 w 5"/>
                                <a:gd name="T19" fmla="*/ 19 h 23"/>
                                <a:gd name="T20" fmla="*/ 5 w 5"/>
                                <a:gd name="T21" fmla="*/ 18 h 23"/>
                                <a:gd name="T22" fmla="*/ 5 w 5"/>
                                <a:gd name="T23" fmla="*/ 17 h 23"/>
                                <a:gd name="T24" fmla="*/ 5 w 5"/>
                                <a:gd name="T25" fmla="*/ 16 h 23"/>
                                <a:gd name="T26" fmla="*/ 5 w 5"/>
                                <a:gd name="T27" fmla="*/ 15 h 23"/>
                                <a:gd name="T28" fmla="*/ 5 w 5"/>
                                <a:gd name="T29" fmla="*/ 14 h 23"/>
                                <a:gd name="T30" fmla="*/ 5 w 5"/>
                                <a:gd name="T31" fmla="*/ 13 h 23"/>
                                <a:gd name="T32" fmla="*/ 5 w 5"/>
                                <a:gd name="T33" fmla="*/ 12 h 23"/>
                                <a:gd name="T34" fmla="*/ 5 w 5"/>
                                <a:gd name="T35" fmla="*/ 11 h 23"/>
                                <a:gd name="T36" fmla="*/ 5 w 5"/>
                                <a:gd name="T37" fmla="*/ 9 h 23"/>
                                <a:gd name="T38" fmla="*/ 5 w 5"/>
                                <a:gd name="T39" fmla="*/ 8 h 23"/>
                                <a:gd name="T40" fmla="*/ 5 w 5"/>
                                <a:gd name="T41" fmla="*/ 7 h 23"/>
                                <a:gd name="T42" fmla="*/ 5 w 5"/>
                                <a:gd name="T43" fmla="*/ 6 h 23"/>
                                <a:gd name="T44" fmla="*/ 5 w 5"/>
                                <a:gd name="T45" fmla="*/ 5 h 23"/>
                                <a:gd name="T46" fmla="*/ 5 w 5"/>
                                <a:gd name="T47" fmla="*/ 4 h 23"/>
                                <a:gd name="T48" fmla="*/ 5 w 5"/>
                                <a:gd name="T49" fmla="*/ 3 h 23"/>
                                <a:gd name="T50" fmla="*/ 5 w 5"/>
                                <a:gd name="T51" fmla="*/ 2 h 23"/>
                                <a:gd name="T52" fmla="*/ 5 w 5"/>
                                <a:gd name="T53" fmla="*/ 1 h 23"/>
                                <a:gd name="T54" fmla="*/ 4 w 5"/>
                                <a:gd name="T55" fmla="*/ 1 h 23"/>
                                <a:gd name="T56" fmla="*/ 3 w 5"/>
                                <a:gd name="T57" fmla="*/ 0 h 23"/>
                                <a:gd name="T58" fmla="*/ 2 w 5"/>
                                <a:gd name="T59" fmla="*/ 0 h 23"/>
                                <a:gd name="T60" fmla="*/ 1 w 5"/>
                                <a:gd name="T61" fmla="*/ 1 h 23"/>
                                <a:gd name="T62" fmla="*/ 1 w 5"/>
                                <a:gd name="T63" fmla="*/ 1 h 23"/>
                                <a:gd name="T64" fmla="*/ 0 w 5"/>
                                <a:gd name="T65" fmla="*/ 2 h 23"/>
                                <a:gd name="T66" fmla="*/ 0 w 5"/>
                                <a:gd name="T67" fmla="*/ 3 h 23"/>
                                <a:gd name="T68" fmla="*/ 0 w 5"/>
                                <a:gd name="T69" fmla="*/ 4 h 23"/>
                                <a:gd name="T70" fmla="*/ 0 w 5"/>
                                <a:gd name="T71" fmla="*/ 6 h 23"/>
                                <a:gd name="T72" fmla="*/ 0 w 5"/>
                                <a:gd name="T73" fmla="*/ 7 h 23"/>
                                <a:gd name="T74" fmla="*/ 0 w 5"/>
                                <a:gd name="T75" fmla="*/ 8 h 23"/>
                                <a:gd name="T76" fmla="*/ 0 w 5"/>
                                <a:gd name="T77" fmla="*/ 9 h 23"/>
                                <a:gd name="T78" fmla="*/ 0 w 5"/>
                                <a:gd name="T79" fmla="*/ 10 h 23"/>
                                <a:gd name="T80" fmla="*/ 0 w 5"/>
                                <a:gd name="T81" fmla="*/ 11 h 23"/>
                                <a:gd name="T82" fmla="*/ 0 w 5"/>
                                <a:gd name="T83" fmla="*/ 12 h 23"/>
                                <a:gd name="T84" fmla="*/ 0 w 5"/>
                                <a:gd name="T85" fmla="*/ 14 h 23"/>
                                <a:gd name="T86" fmla="*/ 0 w 5"/>
                                <a:gd name="T87" fmla="*/ 14 h 23"/>
                                <a:gd name="T88" fmla="*/ 0 w 5"/>
                                <a:gd name="T89" fmla="*/ 16 h 23"/>
                                <a:gd name="T90" fmla="*/ 0 w 5"/>
                                <a:gd name="T91" fmla="*/ 17 h 23"/>
                                <a:gd name="T92" fmla="*/ 0 w 5"/>
                                <a:gd name="T93" fmla="*/ 18 h 23"/>
                                <a:gd name="T94" fmla="*/ 0 w 5"/>
                                <a:gd name="T95" fmla="*/ 19 h 23"/>
                                <a:gd name="T96" fmla="*/ 0 w 5"/>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3">
                                  <a:moveTo>
                                    <a:pt x="0" y="21"/>
                                  </a:moveTo>
                                  <a:lnTo>
                                    <a:pt x="0" y="21"/>
                                  </a:lnTo>
                                  <a:lnTo>
                                    <a:pt x="0"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5" y="21"/>
                                  </a:lnTo>
                                  <a:lnTo>
                                    <a:pt x="5" y="21"/>
                                  </a:lnTo>
                                  <a:lnTo>
                                    <a:pt x="5" y="20"/>
                                  </a:lnTo>
                                  <a:lnTo>
                                    <a:pt x="5" y="19"/>
                                  </a:lnTo>
                                  <a:lnTo>
                                    <a:pt x="5"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51" name="Freeform 3351"/>
                          <wps:cNvSpPr>
                            <a:spLocks/>
                          </wps:cNvSpPr>
                          <wps:spPr bwMode="auto">
                            <a:xfrm>
                              <a:off x="181" y="141"/>
                              <a:ext cx="5" cy="23"/>
                            </a:xfrm>
                            <a:custGeom>
                              <a:avLst/>
                              <a:gdLst>
                                <a:gd name="T0" fmla="*/ 0 w 5"/>
                                <a:gd name="T1" fmla="*/ 21 h 23"/>
                                <a:gd name="T2" fmla="*/ 1 w 5"/>
                                <a:gd name="T3" fmla="*/ 22 h 23"/>
                                <a:gd name="T4" fmla="*/ 1 w 5"/>
                                <a:gd name="T5" fmla="*/ 22 h 23"/>
                                <a:gd name="T6" fmla="*/ 2 w 5"/>
                                <a:gd name="T7" fmla="*/ 23 h 23"/>
                                <a:gd name="T8" fmla="*/ 3 w 5"/>
                                <a:gd name="T9" fmla="*/ 23 h 23"/>
                                <a:gd name="T10" fmla="*/ 4 w 5"/>
                                <a:gd name="T11" fmla="*/ 23 h 23"/>
                                <a:gd name="T12" fmla="*/ 5 w 5"/>
                                <a:gd name="T13" fmla="*/ 22 h 23"/>
                                <a:gd name="T14" fmla="*/ 5 w 5"/>
                                <a:gd name="T15" fmla="*/ 21 h 23"/>
                                <a:gd name="T16" fmla="*/ 5 w 5"/>
                                <a:gd name="T17" fmla="*/ 21 h 23"/>
                                <a:gd name="T18" fmla="*/ 5 w 5"/>
                                <a:gd name="T19" fmla="*/ 19 h 23"/>
                                <a:gd name="T20" fmla="*/ 5 w 5"/>
                                <a:gd name="T21" fmla="*/ 18 h 23"/>
                                <a:gd name="T22" fmla="*/ 5 w 5"/>
                                <a:gd name="T23" fmla="*/ 17 h 23"/>
                                <a:gd name="T24" fmla="*/ 5 w 5"/>
                                <a:gd name="T25" fmla="*/ 16 h 23"/>
                                <a:gd name="T26" fmla="*/ 5 w 5"/>
                                <a:gd name="T27" fmla="*/ 15 h 23"/>
                                <a:gd name="T28" fmla="*/ 5 w 5"/>
                                <a:gd name="T29" fmla="*/ 14 h 23"/>
                                <a:gd name="T30" fmla="*/ 5 w 5"/>
                                <a:gd name="T31" fmla="*/ 13 h 23"/>
                                <a:gd name="T32" fmla="*/ 5 w 5"/>
                                <a:gd name="T33" fmla="*/ 12 h 23"/>
                                <a:gd name="T34" fmla="*/ 5 w 5"/>
                                <a:gd name="T35" fmla="*/ 11 h 23"/>
                                <a:gd name="T36" fmla="*/ 5 w 5"/>
                                <a:gd name="T37" fmla="*/ 9 h 23"/>
                                <a:gd name="T38" fmla="*/ 5 w 5"/>
                                <a:gd name="T39" fmla="*/ 8 h 23"/>
                                <a:gd name="T40" fmla="*/ 5 w 5"/>
                                <a:gd name="T41" fmla="*/ 7 h 23"/>
                                <a:gd name="T42" fmla="*/ 5 w 5"/>
                                <a:gd name="T43" fmla="*/ 6 h 23"/>
                                <a:gd name="T44" fmla="*/ 5 w 5"/>
                                <a:gd name="T45" fmla="*/ 5 h 23"/>
                                <a:gd name="T46" fmla="*/ 5 w 5"/>
                                <a:gd name="T47" fmla="*/ 4 h 23"/>
                                <a:gd name="T48" fmla="*/ 5 w 5"/>
                                <a:gd name="T49" fmla="*/ 3 h 23"/>
                                <a:gd name="T50" fmla="*/ 5 w 5"/>
                                <a:gd name="T51" fmla="*/ 2 h 23"/>
                                <a:gd name="T52" fmla="*/ 5 w 5"/>
                                <a:gd name="T53" fmla="*/ 1 h 23"/>
                                <a:gd name="T54" fmla="*/ 4 w 5"/>
                                <a:gd name="T55" fmla="*/ 1 h 23"/>
                                <a:gd name="T56" fmla="*/ 3 w 5"/>
                                <a:gd name="T57" fmla="*/ 0 h 23"/>
                                <a:gd name="T58" fmla="*/ 2 w 5"/>
                                <a:gd name="T59" fmla="*/ 0 h 23"/>
                                <a:gd name="T60" fmla="*/ 1 w 5"/>
                                <a:gd name="T61" fmla="*/ 1 h 23"/>
                                <a:gd name="T62" fmla="*/ 1 w 5"/>
                                <a:gd name="T63" fmla="*/ 1 h 23"/>
                                <a:gd name="T64" fmla="*/ 0 w 5"/>
                                <a:gd name="T65" fmla="*/ 2 h 23"/>
                                <a:gd name="T66" fmla="*/ 0 w 5"/>
                                <a:gd name="T67" fmla="*/ 3 h 23"/>
                                <a:gd name="T68" fmla="*/ 0 w 5"/>
                                <a:gd name="T69" fmla="*/ 4 h 23"/>
                                <a:gd name="T70" fmla="*/ 0 w 5"/>
                                <a:gd name="T71" fmla="*/ 6 h 23"/>
                                <a:gd name="T72" fmla="*/ 0 w 5"/>
                                <a:gd name="T73" fmla="*/ 7 h 23"/>
                                <a:gd name="T74" fmla="*/ 0 w 5"/>
                                <a:gd name="T75" fmla="*/ 8 h 23"/>
                                <a:gd name="T76" fmla="*/ 0 w 5"/>
                                <a:gd name="T77" fmla="*/ 9 h 23"/>
                                <a:gd name="T78" fmla="*/ 0 w 5"/>
                                <a:gd name="T79" fmla="*/ 10 h 23"/>
                                <a:gd name="T80" fmla="*/ 0 w 5"/>
                                <a:gd name="T81" fmla="*/ 11 h 23"/>
                                <a:gd name="T82" fmla="*/ 0 w 5"/>
                                <a:gd name="T83" fmla="*/ 12 h 23"/>
                                <a:gd name="T84" fmla="*/ 0 w 5"/>
                                <a:gd name="T85" fmla="*/ 14 h 23"/>
                                <a:gd name="T86" fmla="*/ 0 w 5"/>
                                <a:gd name="T87" fmla="*/ 14 h 23"/>
                                <a:gd name="T88" fmla="*/ 0 w 5"/>
                                <a:gd name="T89" fmla="*/ 16 h 23"/>
                                <a:gd name="T90" fmla="*/ 0 w 5"/>
                                <a:gd name="T91" fmla="*/ 17 h 23"/>
                                <a:gd name="T92" fmla="*/ 0 w 5"/>
                                <a:gd name="T93" fmla="*/ 18 h 23"/>
                                <a:gd name="T94" fmla="*/ 0 w 5"/>
                                <a:gd name="T95" fmla="*/ 19 h 23"/>
                                <a:gd name="T96" fmla="*/ 0 w 5"/>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3">
                                  <a:moveTo>
                                    <a:pt x="0" y="21"/>
                                  </a:moveTo>
                                  <a:lnTo>
                                    <a:pt x="0" y="21"/>
                                  </a:lnTo>
                                  <a:lnTo>
                                    <a:pt x="0"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5" y="21"/>
                                  </a:lnTo>
                                  <a:lnTo>
                                    <a:pt x="5" y="21"/>
                                  </a:lnTo>
                                  <a:lnTo>
                                    <a:pt x="5" y="20"/>
                                  </a:lnTo>
                                  <a:lnTo>
                                    <a:pt x="5" y="19"/>
                                  </a:lnTo>
                                  <a:lnTo>
                                    <a:pt x="5"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52" name="Freeform 3352"/>
                          <wps:cNvSpPr>
                            <a:spLocks/>
                          </wps:cNvSpPr>
                          <wps:spPr bwMode="auto">
                            <a:xfrm>
                              <a:off x="187" y="142"/>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8 h 21"/>
                                <a:gd name="T64" fmla="*/ 17 w 17"/>
                                <a:gd name="T65" fmla="*/ 18 h 21"/>
                                <a:gd name="T66" fmla="*/ 17 w 17"/>
                                <a:gd name="T67" fmla="*/ 18 h 21"/>
                                <a:gd name="T68" fmla="*/ 17 w 17"/>
                                <a:gd name="T69" fmla="*/ 19 h 21"/>
                                <a:gd name="T70" fmla="*/ 17 w 17"/>
                                <a:gd name="T71" fmla="*/ 19 h 21"/>
                                <a:gd name="T72" fmla="*/ 17 w 17"/>
                                <a:gd name="T73" fmla="*/ 20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13" y="0"/>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53" name="Freeform 3353"/>
                          <wps:cNvSpPr>
                            <a:spLocks/>
                          </wps:cNvSpPr>
                          <wps:spPr bwMode="auto">
                            <a:xfrm>
                              <a:off x="187" y="142"/>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1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8 h 21"/>
                                <a:gd name="T64" fmla="*/ 17 w 17"/>
                                <a:gd name="T65" fmla="*/ 18 h 21"/>
                                <a:gd name="T66" fmla="*/ 17 w 17"/>
                                <a:gd name="T67" fmla="*/ 18 h 21"/>
                                <a:gd name="T68" fmla="*/ 17 w 17"/>
                                <a:gd name="T69" fmla="*/ 19 h 21"/>
                                <a:gd name="T70" fmla="*/ 17 w 17"/>
                                <a:gd name="T71" fmla="*/ 19 h 21"/>
                                <a:gd name="T72" fmla="*/ 17 w 17"/>
                                <a:gd name="T73" fmla="*/ 20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13" y="0"/>
                                  </a:lnTo>
                                  <a:lnTo>
                                    <a:pt x="13"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54" name="Freeform 3354"/>
                          <wps:cNvSpPr>
                            <a:spLocks/>
                          </wps:cNvSpPr>
                          <wps:spPr bwMode="auto">
                            <a:xfrm>
                              <a:off x="184" y="14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55" name="Freeform 3355"/>
                          <wps:cNvSpPr>
                            <a:spLocks/>
                          </wps:cNvSpPr>
                          <wps:spPr bwMode="auto">
                            <a:xfrm>
                              <a:off x="184" y="14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56" name="Freeform 3356"/>
                          <wps:cNvSpPr>
                            <a:spLocks/>
                          </wps:cNvSpPr>
                          <wps:spPr bwMode="auto">
                            <a:xfrm>
                              <a:off x="184" y="15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57" name="Freeform 3357"/>
                          <wps:cNvSpPr>
                            <a:spLocks/>
                          </wps:cNvSpPr>
                          <wps:spPr bwMode="auto">
                            <a:xfrm>
                              <a:off x="184" y="15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58" name="Freeform 3358"/>
                          <wps:cNvSpPr>
                            <a:spLocks/>
                          </wps:cNvSpPr>
                          <wps:spPr bwMode="auto">
                            <a:xfrm>
                              <a:off x="183" y="142"/>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3 w 3"/>
                                <a:gd name="T11" fmla="*/ 21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3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1" y="21"/>
                                  </a:lnTo>
                                  <a:lnTo>
                                    <a:pt x="1" y="21"/>
                                  </a:lnTo>
                                  <a:lnTo>
                                    <a:pt x="1" y="21"/>
                                  </a:lnTo>
                                  <a:lnTo>
                                    <a:pt x="1" y="22"/>
                                  </a:lnTo>
                                  <a:lnTo>
                                    <a:pt x="2" y="22"/>
                                  </a:lnTo>
                                  <a:lnTo>
                                    <a:pt x="2" y="22"/>
                                  </a:lnTo>
                                  <a:lnTo>
                                    <a:pt x="2" y="22"/>
                                  </a:lnTo>
                                  <a:lnTo>
                                    <a:pt x="3" y="21"/>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0"/>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59" name="Freeform 3359"/>
                          <wps:cNvSpPr>
                            <a:spLocks/>
                          </wps:cNvSpPr>
                          <wps:spPr bwMode="auto">
                            <a:xfrm>
                              <a:off x="183" y="142"/>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3 w 3"/>
                                <a:gd name="T11" fmla="*/ 21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3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1" y="21"/>
                                  </a:lnTo>
                                  <a:lnTo>
                                    <a:pt x="1" y="21"/>
                                  </a:lnTo>
                                  <a:lnTo>
                                    <a:pt x="1" y="21"/>
                                  </a:lnTo>
                                  <a:lnTo>
                                    <a:pt x="1" y="22"/>
                                  </a:lnTo>
                                  <a:lnTo>
                                    <a:pt x="2" y="22"/>
                                  </a:lnTo>
                                  <a:lnTo>
                                    <a:pt x="2" y="22"/>
                                  </a:lnTo>
                                  <a:lnTo>
                                    <a:pt x="2" y="22"/>
                                  </a:lnTo>
                                  <a:lnTo>
                                    <a:pt x="3" y="21"/>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0"/>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60" name="Freeform 3360"/>
                          <wps:cNvSpPr>
                            <a:spLocks/>
                          </wps:cNvSpPr>
                          <wps:spPr bwMode="auto">
                            <a:xfrm>
                              <a:off x="181" y="170"/>
                              <a:ext cx="6" cy="23"/>
                            </a:xfrm>
                            <a:custGeom>
                              <a:avLst/>
                              <a:gdLst>
                                <a:gd name="T0" fmla="*/ 0 w 6"/>
                                <a:gd name="T1" fmla="*/ 21 h 23"/>
                                <a:gd name="T2" fmla="*/ 1 w 6"/>
                                <a:gd name="T3" fmla="*/ 22 h 23"/>
                                <a:gd name="T4" fmla="*/ 1 w 6"/>
                                <a:gd name="T5" fmla="*/ 22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0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0" y="21"/>
                                  </a:lnTo>
                                  <a:lnTo>
                                    <a:pt x="1"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6" y="21"/>
                                  </a:lnTo>
                                  <a:lnTo>
                                    <a:pt x="6" y="21"/>
                                  </a:lnTo>
                                  <a:lnTo>
                                    <a:pt x="6" y="20"/>
                                  </a:lnTo>
                                  <a:lnTo>
                                    <a:pt x="6" y="19"/>
                                  </a:lnTo>
                                  <a:lnTo>
                                    <a:pt x="6"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1"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61" name="Freeform 3361"/>
                          <wps:cNvSpPr>
                            <a:spLocks/>
                          </wps:cNvSpPr>
                          <wps:spPr bwMode="auto">
                            <a:xfrm>
                              <a:off x="181" y="170"/>
                              <a:ext cx="6" cy="23"/>
                            </a:xfrm>
                            <a:custGeom>
                              <a:avLst/>
                              <a:gdLst>
                                <a:gd name="T0" fmla="*/ 0 w 6"/>
                                <a:gd name="T1" fmla="*/ 21 h 23"/>
                                <a:gd name="T2" fmla="*/ 1 w 6"/>
                                <a:gd name="T3" fmla="*/ 22 h 23"/>
                                <a:gd name="T4" fmla="*/ 1 w 6"/>
                                <a:gd name="T5" fmla="*/ 22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1 w 6"/>
                                <a:gd name="T61" fmla="*/ 1 h 23"/>
                                <a:gd name="T62" fmla="*/ 1 w 6"/>
                                <a:gd name="T63" fmla="*/ 1 h 23"/>
                                <a:gd name="T64" fmla="*/ 0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0" y="21"/>
                                  </a:lnTo>
                                  <a:lnTo>
                                    <a:pt x="1" y="21"/>
                                  </a:lnTo>
                                  <a:lnTo>
                                    <a:pt x="1" y="22"/>
                                  </a:lnTo>
                                  <a:lnTo>
                                    <a:pt x="1" y="22"/>
                                  </a:lnTo>
                                  <a:lnTo>
                                    <a:pt x="1" y="22"/>
                                  </a:lnTo>
                                  <a:lnTo>
                                    <a:pt x="2" y="23"/>
                                  </a:lnTo>
                                  <a:lnTo>
                                    <a:pt x="2" y="23"/>
                                  </a:lnTo>
                                  <a:lnTo>
                                    <a:pt x="3" y="23"/>
                                  </a:lnTo>
                                  <a:lnTo>
                                    <a:pt x="3" y="23"/>
                                  </a:lnTo>
                                  <a:lnTo>
                                    <a:pt x="4" y="23"/>
                                  </a:lnTo>
                                  <a:lnTo>
                                    <a:pt x="4" y="23"/>
                                  </a:lnTo>
                                  <a:lnTo>
                                    <a:pt x="4" y="22"/>
                                  </a:lnTo>
                                  <a:lnTo>
                                    <a:pt x="5" y="22"/>
                                  </a:lnTo>
                                  <a:lnTo>
                                    <a:pt x="5" y="22"/>
                                  </a:lnTo>
                                  <a:lnTo>
                                    <a:pt x="5" y="21"/>
                                  </a:lnTo>
                                  <a:lnTo>
                                    <a:pt x="6" y="21"/>
                                  </a:lnTo>
                                  <a:lnTo>
                                    <a:pt x="6" y="21"/>
                                  </a:lnTo>
                                  <a:lnTo>
                                    <a:pt x="6" y="20"/>
                                  </a:lnTo>
                                  <a:lnTo>
                                    <a:pt x="6" y="19"/>
                                  </a:lnTo>
                                  <a:lnTo>
                                    <a:pt x="6" y="19"/>
                                  </a:lnTo>
                                  <a:lnTo>
                                    <a:pt x="5"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1"/>
                                  </a:lnTo>
                                  <a:lnTo>
                                    <a:pt x="5" y="1"/>
                                  </a:lnTo>
                                  <a:lnTo>
                                    <a:pt x="4" y="1"/>
                                  </a:lnTo>
                                  <a:lnTo>
                                    <a:pt x="4" y="1"/>
                                  </a:lnTo>
                                  <a:lnTo>
                                    <a:pt x="4" y="0"/>
                                  </a:lnTo>
                                  <a:lnTo>
                                    <a:pt x="3" y="0"/>
                                  </a:lnTo>
                                  <a:lnTo>
                                    <a:pt x="3" y="0"/>
                                  </a:lnTo>
                                  <a:lnTo>
                                    <a:pt x="2" y="0"/>
                                  </a:lnTo>
                                  <a:lnTo>
                                    <a:pt x="2" y="1"/>
                                  </a:lnTo>
                                  <a:lnTo>
                                    <a:pt x="1" y="1"/>
                                  </a:lnTo>
                                  <a:lnTo>
                                    <a:pt x="1" y="1"/>
                                  </a:lnTo>
                                  <a:lnTo>
                                    <a:pt x="1" y="1"/>
                                  </a:lnTo>
                                  <a:lnTo>
                                    <a:pt x="1"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lnTo>
                                    <a:pt x="0"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62" name="Freeform 3362"/>
                          <wps:cNvSpPr>
                            <a:spLocks/>
                          </wps:cNvSpPr>
                          <wps:spPr bwMode="auto">
                            <a:xfrm>
                              <a:off x="187" y="171"/>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2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5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2"/>
                                  </a:lnTo>
                                  <a:lnTo>
                                    <a:pt x="3" y="2"/>
                                  </a:lnTo>
                                  <a:lnTo>
                                    <a:pt x="3" y="2"/>
                                  </a:lnTo>
                                  <a:lnTo>
                                    <a:pt x="3" y="2"/>
                                  </a:lnTo>
                                  <a:lnTo>
                                    <a:pt x="3" y="2"/>
                                  </a:lnTo>
                                  <a:lnTo>
                                    <a:pt x="3" y="2"/>
                                  </a:lnTo>
                                  <a:lnTo>
                                    <a:pt x="3" y="2"/>
                                  </a:lnTo>
                                  <a:lnTo>
                                    <a:pt x="3" y="2"/>
                                  </a:lnTo>
                                  <a:lnTo>
                                    <a:pt x="14" y="0"/>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63" name="Freeform 3363"/>
                          <wps:cNvSpPr>
                            <a:spLocks/>
                          </wps:cNvSpPr>
                          <wps:spPr bwMode="auto">
                            <a:xfrm>
                              <a:off x="187" y="171"/>
                              <a:ext cx="17" cy="21"/>
                            </a:xfrm>
                            <a:custGeom>
                              <a:avLst/>
                              <a:gdLst>
                                <a:gd name="T0" fmla="*/ 0 w 17"/>
                                <a:gd name="T1" fmla="*/ 6 h 21"/>
                                <a:gd name="T2" fmla="*/ 0 w 17"/>
                                <a:gd name="T3" fmla="*/ 5 h 21"/>
                                <a:gd name="T4" fmla="*/ 0 w 17"/>
                                <a:gd name="T5" fmla="*/ 5 h 21"/>
                                <a:gd name="T6" fmla="*/ 0 w 17"/>
                                <a:gd name="T7" fmla="*/ 4 h 21"/>
                                <a:gd name="T8" fmla="*/ 0 w 17"/>
                                <a:gd name="T9" fmla="*/ 4 h 21"/>
                                <a:gd name="T10" fmla="*/ 0 w 17"/>
                                <a:gd name="T11" fmla="*/ 4 h 21"/>
                                <a:gd name="T12" fmla="*/ 1 w 17"/>
                                <a:gd name="T13" fmla="*/ 3 h 21"/>
                                <a:gd name="T14" fmla="*/ 1 w 17"/>
                                <a:gd name="T15" fmla="*/ 3 h 21"/>
                                <a:gd name="T16" fmla="*/ 2 w 17"/>
                                <a:gd name="T17" fmla="*/ 3 h 21"/>
                                <a:gd name="T18" fmla="*/ 2 w 17"/>
                                <a:gd name="T19" fmla="*/ 3 h 21"/>
                                <a:gd name="T20" fmla="*/ 2 w 17"/>
                                <a:gd name="T21" fmla="*/ 3 h 21"/>
                                <a:gd name="T22" fmla="*/ 3 w 17"/>
                                <a:gd name="T23" fmla="*/ 2 h 21"/>
                                <a:gd name="T24" fmla="*/ 3 w 17"/>
                                <a:gd name="T25" fmla="*/ 2 h 21"/>
                                <a:gd name="T26" fmla="*/ 14 w 17"/>
                                <a:gd name="T27" fmla="*/ 1 h 21"/>
                                <a:gd name="T28" fmla="*/ 14 w 17"/>
                                <a:gd name="T29" fmla="*/ 1 h 21"/>
                                <a:gd name="T30" fmla="*/ 15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7 w 17"/>
                                <a:gd name="T43" fmla="*/ 2 h 21"/>
                                <a:gd name="T44" fmla="*/ 17 w 17"/>
                                <a:gd name="T45" fmla="*/ 3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7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1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9 h 21"/>
                                <a:gd name="T102" fmla="*/ 1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2"/>
                                  </a:lnTo>
                                  <a:lnTo>
                                    <a:pt x="3" y="2"/>
                                  </a:lnTo>
                                  <a:lnTo>
                                    <a:pt x="3" y="2"/>
                                  </a:lnTo>
                                  <a:lnTo>
                                    <a:pt x="3" y="2"/>
                                  </a:lnTo>
                                  <a:lnTo>
                                    <a:pt x="3" y="2"/>
                                  </a:lnTo>
                                  <a:lnTo>
                                    <a:pt x="3" y="2"/>
                                  </a:lnTo>
                                  <a:lnTo>
                                    <a:pt x="3" y="2"/>
                                  </a:lnTo>
                                  <a:lnTo>
                                    <a:pt x="3" y="2"/>
                                  </a:lnTo>
                                  <a:lnTo>
                                    <a:pt x="14" y="0"/>
                                  </a:lnTo>
                                  <a:lnTo>
                                    <a:pt x="14" y="1"/>
                                  </a:lnTo>
                                  <a:lnTo>
                                    <a:pt x="14" y="1"/>
                                  </a:lnTo>
                                  <a:lnTo>
                                    <a:pt x="14" y="1"/>
                                  </a:lnTo>
                                  <a:lnTo>
                                    <a:pt x="14" y="1"/>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5"/>
                                  </a:lnTo>
                                  <a:lnTo>
                                    <a:pt x="17" y="5"/>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64" name="Freeform 3364"/>
                          <wps:cNvSpPr>
                            <a:spLocks/>
                          </wps:cNvSpPr>
                          <wps:spPr bwMode="auto">
                            <a:xfrm>
                              <a:off x="184" y="17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65" name="Freeform 3365"/>
                          <wps:cNvSpPr>
                            <a:spLocks/>
                          </wps:cNvSpPr>
                          <wps:spPr bwMode="auto">
                            <a:xfrm>
                              <a:off x="184" y="17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66" name="Freeform 3366"/>
                          <wps:cNvSpPr>
                            <a:spLocks/>
                          </wps:cNvSpPr>
                          <wps:spPr bwMode="auto">
                            <a:xfrm>
                              <a:off x="184" y="18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67" name="Freeform 3367"/>
                          <wps:cNvSpPr>
                            <a:spLocks/>
                          </wps:cNvSpPr>
                          <wps:spPr bwMode="auto">
                            <a:xfrm>
                              <a:off x="184" y="18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68" name="Freeform 3368"/>
                          <wps:cNvSpPr>
                            <a:spLocks/>
                          </wps:cNvSpPr>
                          <wps:spPr bwMode="auto">
                            <a:xfrm>
                              <a:off x="183" y="171"/>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3 w 4"/>
                                <a:gd name="T15" fmla="*/ 20 h 22"/>
                                <a:gd name="T16" fmla="*/ 4 w 4"/>
                                <a:gd name="T17" fmla="*/ 19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1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19"/>
                                  </a:moveTo>
                                  <a:lnTo>
                                    <a:pt x="0" y="20"/>
                                  </a:lnTo>
                                  <a:lnTo>
                                    <a:pt x="0" y="20"/>
                                  </a:lnTo>
                                  <a:lnTo>
                                    <a:pt x="1" y="21"/>
                                  </a:lnTo>
                                  <a:lnTo>
                                    <a:pt x="1" y="21"/>
                                  </a:lnTo>
                                  <a:lnTo>
                                    <a:pt x="1" y="21"/>
                                  </a:lnTo>
                                  <a:lnTo>
                                    <a:pt x="1" y="21"/>
                                  </a:lnTo>
                                  <a:lnTo>
                                    <a:pt x="2" y="22"/>
                                  </a:lnTo>
                                  <a:lnTo>
                                    <a:pt x="2" y="22"/>
                                  </a:lnTo>
                                  <a:lnTo>
                                    <a:pt x="2" y="22"/>
                                  </a:lnTo>
                                  <a:lnTo>
                                    <a:pt x="2" y="22"/>
                                  </a:lnTo>
                                  <a:lnTo>
                                    <a:pt x="3" y="21"/>
                                  </a:lnTo>
                                  <a:lnTo>
                                    <a:pt x="3" y="21"/>
                                  </a:lnTo>
                                  <a:lnTo>
                                    <a:pt x="3" y="21"/>
                                  </a:lnTo>
                                  <a:lnTo>
                                    <a:pt x="3" y="21"/>
                                  </a:lnTo>
                                  <a:lnTo>
                                    <a:pt x="3" y="20"/>
                                  </a:lnTo>
                                  <a:lnTo>
                                    <a:pt x="4" y="20"/>
                                  </a:lnTo>
                                  <a:lnTo>
                                    <a:pt x="4" y="19"/>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0"/>
                                  </a:lnTo>
                                  <a:lnTo>
                                    <a:pt x="1" y="1"/>
                                  </a:lnTo>
                                  <a:lnTo>
                                    <a:pt x="0" y="1"/>
                                  </a:lnTo>
                                  <a:lnTo>
                                    <a:pt x="0" y="1"/>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69" name="Freeform 3369"/>
                          <wps:cNvSpPr>
                            <a:spLocks/>
                          </wps:cNvSpPr>
                          <wps:spPr bwMode="auto">
                            <a:xfrm>
                              <a:off x="183" y="171"/>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3 w 4"/>
                                <a:gd name="T15" fmla="*/ 20 h 22"/>
                                <a:gd name="T16" fmla="*/ 4 w 4"/>
                                <a:gd name="T17" fmla="*/ 19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1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19"/>
                                  </a:moveTo>
                                  <a:lnTo>
                                    <a:pt x="0" y="20"/>
                                  </a:lnTo>
                                  <a:lnTo>
                                    <a:pt x="0" y="20"/>
                                  </a:lnTo>
                                  <a:lnTo>
                                    <a:pt x="1" y="21"/>
                                  </a:lnTo>
                                  <a:lnTo>
                                    <a:pt x="1" y="21"/>
                                  </a:lnTo>
                                  <a:lnTo>
                                    <a:pt x="1" y="21"/>
                                  </a:lnTo>
                                  <a:lnTo>
                                    <a:pt x="1" y="21"/>
                                  </a:lnTo>
                                  <a:lnTo>
                                    <a:pt x="2" y="22"/>
                                  </a:lnTo>
                                  <a:lnTo>
                                    <a:pt x="2" y="22"/>
                                  </a:lnTo>
                                  <a:lnTo>
                                    <a:pt x="2" y="22"/>
                                  </a:lnTo>
                                  <a:lnTo>
                                    <a:pt x="2" y="22"/>
                                  </a:lnTo>
                                  <a:lnTo>
                                    <a:pt x="3" y="21"/>
                                  </a:lnTo>
                                  <a:lnTo>
                                    <a:pt x="3" y="21"/>
                                  </a:lnTo>
                                  <a:lnTo>
                                    <a:pt x="3" y="21"/>
                                  </a:lnTo>
                                  <a:lnTo>
                                    <a:pt x="3" y="21"/>
                                  </a:lnTo>
                                  <a:lnTo>
                                    <a:pt x="3" y="20"/>
                                  </a:lnTo>
                                  <a:lnTo>
                                    <a:pt x="4" y="20"/>
                                  </a:lnTo>
                                  <a:lnTo>
                                    <a:pt x="4" y="19"/>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0"/>
                                  </a:lnTo>
                                  <a:lnTo>
                                    <a:pt x="1" y="1"/>
                                  </a:lnTo>
                                  <a:lnTo>
                                    <a:pt x="0" y="1"/>
                                  </a:lnTo>
                                  <a:lnTo>
                                    <a:pt x="0" y="1"/>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70" name="Freeform 3370"/>
                          <wps:cNvSpPr>
                            <a:spLocks/>
                          </wps:cNvSpPr>
                          <wps:spPr bwMode="auto">
                            <a:xfrm>
                              <a:off x="181" y="199"/>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5"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1" y="16"/>
                                  </a:lnTo>
                                  <a:lnTo>
                                    <a:pt x="1" y="16"/>
                                  </a:lnTo>
                                  <a:lnTo>
                                    <a:pt x="1" y="17"/>
                                  </a:lnTo>
                                  <a:lnTo>
                                    <a:pt x="1" y="17"/>
                                  </a:lnTo>
                                  <a:lnTo>
                                    <a:pt x="1"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71" name="Freeform 3371"/>
                          <wps:cNvSpPr>
                            <a:spLocks/>
                          </wps:cNvSpPr>
                          <wps:spPr bwMode="auto">
                            <a:xfrm>
                              <a:off x="181" y="199"/>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5"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1" y="16"/>
                                  </a:lnTo>
                                  <a:lnTo>
                                    <a:pt x="1" y="16"/>
                                  </a:lnTo>
                                  <a:lnTo>
                                    <a:pt x="1" y="17"/>
                                  </a:lnTo>
                                  <a:lnTo>
                                    <a:pt x="1" y="17"/>
                                  </a:lnTo>
                                  <a:lnTo>
                                    <a:pt x="1" y="18"/>
                                  </a:lnTo>
                                  <a:lnTo>
                                    <a:pt x="1" y="18"/>
                                  </a:lnTo>
                                  <a:lnTo>
                                    <a:pt x="1" y="19"/>
                                  </a:lnTo>
                                  <a:lnTo>
                                    <a:pt x="1" y="19"/>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72" name="Freeform 3372"/>
                          <wps:cNvSpPr>
                            <a:spLocks/>
                          </wps:cNvSpPr>
                          <wps:spPr bwMode="auto">
                            <a:xfrm>
                              <a:off x="187" y="200"/>
                              <a:ext cx="18" cy="21"/>
                            </a:xfrm>
                            <a:custGeom>
                              <a:avLst/>
                              <a:gdLst>
                                <a:gd name="T0" fmla="*/ 0 w 18"/>
                                <a:gd name="T1" fmla="*/ 6 h 21"/>
                                <a:gd name="T2" fmla="*/ 0 w 18"/>
                                <a:gd name="T3" fmla="*/ 5 h 21"/>
                                <a:gd name="T4" fmla="*/ 0 w 18"/>
                                <a:gd name="T5" fmla="*/ 5 h 21"/>
                                <a:gd name="T6" fmla="*/ 0 w 18"/>
                                <a:gd name="T7" fmla="*/ 4 h 21"/>
                                <a:gd name="T8" fmla="*/ 1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2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8 w 18"/>
                                <a:gd name="T67" fmla="*/ 18 h 21"/>
                                <a:gd name="T68" fmla="*/ 18 w 18"/>
                                <a:gd name="T69" fmla="*/ 19 h 21"/>
                                <a:gd name="T70" fmla="*/ 18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2 w 18"/>
                                <a:gd name="T101" fmla="*/ 19 h 21"/>
                                <a:gd name="T102" fmla="*/ 1 w 18"/>
                                <a:gd name="T103" fmla="*/ 18 h 21"/>
                                <a:gd name="T104" fmla="*/ 1 w 18"/>
                                <a:gd name="T105" fmla="*/ 18 h 21"/>
                                <a:gd name="T106" fmla="*/ 1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8" y="19"/>
                                  </a:lnTo>
                                  <a:lnTo>
                                    <a:pt x="18"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73" name="Freeform 3373"/>
                          <wps:cNvSpPr>
                            <a:spLocks/>
                          </wps:cNvSpPr>
                          <wps:spPr bwMode="auto">
                            <a:xfrm>
                              <a:off x="187" y="200"/>
                              <a:ext cx="18" cy="21"/>
                            </a:xfrm>
                            <a:custGeom>
                              <a:avLst/>
                              <a:gdLst>
                                <a:gd name="T0" fmla="*/ 0 w 18"/>
                                <a:gd name="T1" fmla="*/ 6 h 21"/>
                                <a:gd name="T2" fmla="*/ 0 w 18"/>
                                <a:gd name="T3" fmla="*/ 5 h 21"/>
                                <a:gd name="T4" fmla="*/ 0 w 18"/>
                                <a:gd name="T5" fmla="*/ 5 h 21"/>
                                <a:gd name="T6" fmla="*/ 0 w 18"/>
                                <a:gd name="T7" fmla="*/ 4 h 21"/>
                                <a:gd name="T8" fmla="*/ 1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2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8 w 18"/>
                                <a:gd name="T67" fmla="*/ 18 h 21"/>
                                <a:gd name="T68" fmla="*/ 18 w 18"/>
                                <a:gd name="T69" fmla="*/ 19 h 21"/>
                                <a:gd name="T70" fmla="*/ 18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2 w 18"/>
                                <a:gd name="T101" fmla="*/ 19 h 21"/>
                                <a:gd name="T102" fmla="*/ 1 w 18"/>
                                <a:gd name="T103" fmla="*/ 18 h 21"/>
                                <a:gd name="T104" fmla="*/ 1 w 18"/>
                                <a:gd name="T105" fmla="*/ 18 h 21"/>
                                <a:gd name="T106" fmla="*/ 1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8" y="19"/>
                                  </a:lnTo>
                                  <a:lnTo>
                                    <a:pt x="18"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74" name="Freeform 3374"/>
                          <wps:cNvSpPr>
                            <a:spLocks/>
                          </wps:cNvSpPr>
                          <wps:spPr bwMode="auto">
                            <a:xfrm>
                              <a:off x="185" y="202"/>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4 h 5"/>
                                <a:gd name="T26" fmla="*/ 3 w 4"/>
                                <a:gd name="T27" fmla="*/ 4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75" name="Freeform 3375"/>
                          <wps:cNvSpPr>
                            <a:spLocks/>
                          </wps:cNvSpPr>
                          <wps:spPr bwMode="auto">
                            <a:xfrm>
                              <a:off x="185" y="202"/>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4 h 5"/>
                                <a:gd name="T26" fmla="*/ 3 w 4"/>
                                <a:gd name="T27" fmla="*/ 4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76" name="Freeform 3376"/>
                          <wps:cNvSpPr>
                            <a:spLocks/>
                          </wps:cNvSpPr>
                          <wps:spPr bwMode="auto">
                            <a:xfrm>
                              <a:off x="185" y="215"/>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0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77" name="Freeform 3377"/>
                          <wps:cNvSpPr>
                            <a:spLocks/>
                          </wps:cNvSpPr>
                          <wps:spPr bwMode="auto">
                            <a:xfrm>
                              <a:off x="185" y="215"/>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0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78" name="Freeform 3378"/>
                          <wps:cNvSpPr>
                            <a:spLocks/>
                          </wps:cNvSpPr>
                          <wps:spPr bwMode="auto">
                            <a:xfrm>
                              <a:off x="183" y="200"/>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1 h 22"/>
                                <a:gd name="T12" fmla="*/ 4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7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2" y="21"/>
                                  </a:lnTo>
                                  <a:lnTo>
                                    <a:pt x="2" y="22"/>
                                  </a:lnTo>
                                  <a:lnTo>
                                    <a:pt x="2" y="22"/>
                                  </a:lnTo>
                                  <a:lnTo>
                                    <a:pt x="3" y="22"/>
                                  </a:lnTo>
                                  <a:lnTo>
                                    <a:pt x="3" y="22"/>
                                  </a:lnTo>
                                  <a:lnTo>
                                    <a:pt x="3" y="21"/>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3" y="12"/>
                                  </a:lnTo>
                                  <a:lnTo>
                                    <a:pt x="3" y="11"/>
                                  </a:lnTo>
                                  <a:lnTo>
                                    <a:pt x="3" y="11"/>
                                  </a:lnTo>
                                  <a:lnTo>
                                    <a:pt x="3" y="10"/>
                                  </a:lnTo>
                                  <a:lnTo>
                                    <a:pt x="3" y="10"/>
                                  </a:lnTo>
                                  <a:lnTo>
                                    <a:pt x="4" y="9"/>
                                  </a:lnTo>
                                  <a:lnTo>
                                    <a:pt x="4" y="9"/>
                                  </a:lnTo>
                                  <a:lnTo>
                                    <a:pt x="4"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7"/>
                                  </a:lnTo>
                                  <a:lnTo>
                                    <a:pt x="0" y="8"/>
                                  </a:lnTo>
                                  <a:lnTo>
                                    <a:pt x="0" y="9"/>
                                  </a:lnTo>
                                  <a:lnTo>
                                    <a:pt x="0" y="9"/>
                                  </a:lnTo>
                                  <a:lnTo>
                                    <a:pt x="0" y="10"/>
                                  </a:lnTo>
                                  <a:lnTo>
                                    <a:pt x="0" y="10"/>
                                  </a:lnTo>
                                  <a:lnTo>
                                    <a:pt x="0" y="11"/>
                                  </a:lnTo>
                                  <a:lnTo>
                                    <a:pt x="0" y="11"/>
                                  </a:lnTo>
                                  <a:lnTo>
                                    <a:pt x="0" y="12"/>
                                  </a:lnTo>
                                  <a:lnTo>
                                    <a:pt x="0" y="12"/>
                                  </a:lnTo>
                                  <a:lnTo>
                                    <a:pt x="0" y="13"/>
                                  </a:lnTo>
                                  <a:lnTo>
                                    <a:pt x="0" y="14"/>
                                  </a:lnTo>
                                  <a:lnTo>
                                    <a:pt x="1" y="14"/>
                                  </a:lnTo>
                                  <a:lnTo>
                                    <a:pt x="1" y="15"/>
                                  </a:lnTo>
                                  <a:lnTo>
                                    <a:pt x="1" y="15"/>
                                  </a:lnTo>
                                  <a:lnTo>
                                    <a:pt x="1" y="16"/>
                                  </a:lnTo>
                                  <a:lnTo>
                                    <a:pt x="1" y="16"/>
                                  </a:lnTo>
                                  <a:lnTo>
                                    <a:pt x="1" y="17"/>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79" name="Freeform 3379"/>
                          <wps:cNvSpPr>
                            <a:spLocks/>
                          </wps:cNvSpPr>
                          <wps:spPr bwMode="auto">
                            <a:xfrm>
                              <a:off x="183" y="200"/>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1 h 22"/>
                                <a:gd name="T12" fmla="*/ 4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7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2" y="21"/>
                                  </a:lnTo>
                                  <a:lnTo>
                                    <a:pt x="2" y="22"/>
                                  </a:lnTo>
                                  <a:lnTo>
                                    <a:pt x="2" y="22"/>
                                  </a:lnTo>
                                  <a:lnTo>
                                    <a:pt x="3" y="22"/>
                                  </a:lnTo>
                                  <a:lnTo>
                                    <a:pt x="3" y="22"/>
                                  </a:lnTo>
                                  <a:lnTo>
                                    <a:pt x="3" y="21"/>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3" y="12"/>
                                  </a:lnTo>
                                  <a:lnTo>
                                    <a:pt x="3" y="11"/>
                                  </a:lnTo>
                                  <a:lnTo>
                                    <a:pt x="3" y="11"/>
                                  </a:lnTo>
                                  <a:lnTo>
                                    <a:pt x="3" y="10"/>
                                  </a:lnTo>
                                  <a:lnTo>
                                    <a:pt x="3" y="10"/>
                                  </a:lnTo>
                                  <a:lnTo>
                                    <a:pt x="4" y="9"/>
                                  </a:lnTo>
                                  <a:lnTo>
                                    <a:pt x="4" y="9"/>
                                  </a:lnTo>
                                  <a:lnTo>
                                    <a:pt x="4"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7"/>
                                  </a:lnTo>
                                  <a:lnTo>
                                    <a:pt x="0" y="8"/>
                                  </a:lnTo>
                                  <a:lnTo>
                                    <a:pt x="0" y="9"/>
                                  </a:lnTo>
                                  <a:lnTo>
                                    <a:pt x="0" y="9"/>
                                  </a:lnTo>
                                  <a:lnTo>
                                    <a:pt x="0" y="10"/>
                                  </a:lnTo>
                                  <a:lnTo>
                                    <a:pt x="0" y="10"/>
                                  </a:lnTo>
                                  <a:lnTo>
                                    <a:pt x="0" y="11"/>
                                  </a:lnTo>
                                  <a:lnTo>
                                    <a:pt x="0" y="11"/>
                                  </a:lnTo>
                                  <a:lnTo>
                                    <a:pt x="0" y="12"/>
                                  </a:lnTo>
                                  <a:lnTo>
                                    <a:pt x="0" y="12"/>
                                  </a:lnTo>
                                  <a:lnTo>
                                    <a:pt x="0" y="13"/>
                                  </a:lnTo>
                                  <a:lnTo>
                                    <a:pt x="0" y="14"/>
                                  </a:lnTo>
                                  <a:lnTo>
                                    <a:pt x="1" y="14"/>
                                  </a:lnTo>
                                  <a:lnTo>
                                    <a:pt x="1" y="15"/>
                                  </a:lnTo>
                                  <a:lnTo>
                                    <a:pt x="1" y="15"/>
                                  </a:lnTo>
                                  <a:lnTo>
                                    <a:pt x="1" y="16"/>
                                  </a:lnTo>
                                  <a:lnTo>
                                    <a:pt x="1" y="16"/>
                                  </a:lnTo>
                                  <a:lnTo>
                                    <a:pt x="1" y="17"/>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80" name="Freeform 3380"/>
                          <wps:cNvSpPr>
                            <a:spLocks/>
                          </wps:cNvSpPr>
                          <wps:spPr bwMode="auto">
                            <a:xfrm>
                              <a:off x="181" y="228"/>
                              <a:ext cx="6" cy="23"/>
                            </a:xfrm>
                            <a:custGeom>
                              <a:avLst/>
                              <a:gdLst>
                                <a:gd name="T0" fmla="*/ 1 w 6"/>
                                <a:gd name="T1" fmla="*/ 21 h 23"/>
                                <a:gd name="T2" fmla="*/ 1 w 6"/>
                                <a:gd name="T3" fmla="*/ 22 h 23"/>
                                <a:gd name="T4" fmla="*/ 2 w 6"/>
                                <a:gd name="T5" fmla="*/ 22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0 w 6"/>
                                <a:gd name="T71" fmla="*/ 5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0 w 6"/>
                                <a:gd name="T91" fmla="*/ 17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2"/>
                                  </a:lnTo>
                                  <a:lnTo>
                                    <a:pt x="2" y="23"/>
                                  </a:lnTo>
                                  <a:lnTo>
                                    <a:pt x="3" y="23"/>
                                  </a:lnTo>
                                  <a:lnTo>
                                    <a:pt x="3" y="23"/>
                                  </a:lnTo>
                                  <a:lnTo>
                                    <a:pt x="3" y="23"/>
                                  </a:lnTo>
                                  <a:lnTo>
                                    <a:pt x="4" y="23"/>
                                  </a:lnTo>
                                  <a:lnTo>
                                    <a:pt x="4" y="23"/>
                                  </a:lnTo>
                                  <a:lnTo>
                                    <a:pt x="5" y="22"/>
                                  </a:lnTo>
                                  <a:lnTo>
                                    <a:pt x="5" y="22"/>
                                  </a:lnTo>
                                  <a:lnTo>
                                    <a:pt x="5" y="22"/>
                                  </a:lnTo>
                                  <a:lnTo>
                                    <a:pt x="6" y="21"/>
                                  </a:lnTo>
                                  <a:lnTo>
                                    <a:pt x="6" y="21"/>
                                  </a:lnTo>
                                  <a:lnTo>
                                    <a:pt x="6" y="21"/>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5"/>
                                  </a:lnTo>
                                  <a:lnTo>
                                    <a:pt x="6" y="5"/>
                                  </a:lnTo>
                                  <a:lnTo>
                                    <a:pt x="6" y="4"/>
                                  </a:lnTo>
                                  <a:lnTo>
                                    <a:pt x="6" y="4"/>
                                  </a:lnTo>
                                  <a:lnTo>
                                    <a:pt x="6" y="3"/>
                                  </a:lnTo>
                                  <a:lnTo>
                                    <a:pt x="6" y="3"/>
                                  </a:lnTo>
                                  <a:lnTo>
                                    <a:pt x="6" y="2"/>
                                  </a:lnTo>
                                  <a:lnTo>
                                    <a:pt x="6" y="2"/>
                                  </a:lnTo>
                                  <a:lnTo>
                                    <a:pt x="5" y="1"/>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81" name="Freeform 3381"/>
                          <wps:cNvSpPr>
                            <a:spLocks/>
                          </wps:cNvSpPr>
                          <wps:spPr bwMode="auto">
                            <a:xfrm>
                              <a:off x="181" y="228"/>
                              <a:ext cx="6" cy="23"/>
                            </a:xfrm>
                            <a:custGeom>
                              <a:avLst/>
                              <a:gdLst>
                                <a:gd name="T0" fmla="*/ 1 w 6"/>
                                <a:gd name="T1" fmla="*/ 21 h 23"/>
                                <a:gd name="T2" fmla="*/ 1 w 6"/>
                                <a:gd name="T3" fmla="*/ 22 h 23"/>
                                <a:gd name="T4" fmla="*/ 2 w 6"/>
                                <a:gd name="T5" fmla="*/ 22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0 w 6"/>
                                <a:gd name="T71" fmla="*/ 5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6 h 23"/>
                                <a:gd name="T90" fmla="*/ 0 w 6"/>
                                <a:gd name="T91" fmla="*/ 17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2"/>
                                  </a:lnTo>
                                  <a:lnTo>
                                    <a:pt x="2" y="23"/>
                                  </a:lnTo>
                                  <a:lnTo>
                                    <a:pt x="3" y="23"/>
                                  </a:lnTo>
                                  <a:lnTo>
                                    <a:pt x="3" y="23"/>
                                  </a:lnTo>
                                  <a:lnTo>
                                    <a:pt x="3" y="23"/>
                                  </a:lnTo>
                                  <a:lnTo>
                                    <a:pt x="4" y="23"/>
                                  </a:lnTo>
                                  <a:lnTo>
                                    <a:pt x="4" y="23"/>
                                  </a:lnTo>
                                  <a:lnTo>
                                    <a:pt x="5" y="22"/>
                                  </a:lnTo>
                                  <a:lnTo>
                                    <a:pt x="5" y="22"/>
                                  </a:lnTo>
                                  <a:lnTo>
                                    <a:pt x="5" y="22"/>
                                  </a:lnTo>
                                  <a:lnTo>
                                    <a:pt x="6" y="21"/>
                                  </a:lnTo>
                                  <a:lnTo>
                                    <a:pt x="6" y="21"/>
                                  </a:lnTo>
                                  <a:lnTo>
                                    <a:pt x="6" y="21"/>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5"/>
                                  </a:lnTo>
                                  <a:lnTo>
                                    <a:pt x="6" y="5"/>
                                  </a:lnTo>
                                  <a:lnTo>
                                    <a:pt x="6" y="4"/>
                                  </a:lnTo>
                                  <a:lnTo>
                                    <a:pt x="6" y="4"/>
                                  </a:lnTo>
                                  <a:lnTo>
                                    <a:pt x="6" y="3"/>
                                  </a:lnTo>
                                  <a:lnTo>
                                    <a:pt x="6" y="3"/>
                                  </a:lnTo>
                                  <a:lnTo>
                                    <a:pt x="6" y="2"/>
                                  </a:lnTo>
                                  <a:lnTo>
                                    <a:pt x="6" y="2"/>
                                  </a:lnTo>
                                  <a:lnTo>
                                    <a:pt x="5" y="1"/>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1" y="18"/>
                                  </a:lnTo>
                                  <a:lnTo>
                                    <a:pt x="1" y="19"/>
                                  </a:lnTo>
                                  <a:lnTo>
                                    <a:pt x="1" y="19"/>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82" name="Freeform 3382"/>
                          <wps:cNvSpPr>
                            <a:spLocks/>
                          </wps:cNvSpPr>
                          <wps:spPr bwMode="auto">
                            <a:xfrm>
                              <a:off x="187" y="229"/>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1 w 18"/>
                                <a:gd name="T15" fmla="*/ 3 h 21"/>
                                <a:gd name="T16" fmla="*/ 2 w 18"/>
                                <a:gd name="T17" fmla="*/ 3 h 21"/>
                                <a:gd name="T18" fmla="*/ 2 w 18"/>
                                <a:gd name="T19" fmla="*/ 3 h 21"/>
                                <a:gd name="T20" fmla="*/ 2 w 18"/>
                                <a:gd name="T21" fmla="*/ 2 h 21"/>
                                <a:gd name="T22" fmla="*/ 3 w 18"/>
                                <a:gd name="T23" fmla="*/ 2 h 21"/>
                                <a:gd name="T24" fmla="*/ 3 w 18"/>
                                <a:gd name="T25" fmla="*/ 2 h 21"/>
                                <a:gd name="T26" fmla="*/ 14 w 18"/>
                                <a:gd name="T27" fmla="*/ 0 h 21"/>
                                <a:gd name="T28" fmla="*/ 14 w 18"/>
                                <a:gd name="T29" fmla="*/ 1 h 21"/>
                                <a:gd name="T30" fmla="*/ 15 w 18"/>
                                <a:gd name="T31" fmla="*/ 1 h 21"/>
                                <a:gd name="T32" fmla="*/ 15 w 18"/>
                                <a:gd name="T33" fmla="*/ 1 h 21"/>
                                <a:gd name="T34" fmla="*/ 16 w 18"/>
                                <a:gd name="T35" fmla="*/ 1 h 21"/>
                                <a:gd name="T36" fmla="*/ 16 w 18"/>
                                <a:gd name="T37" fmla="*/ 1 h 21"/>
                                <a:gd name="T38" fmla="*/ 16 w 18"/>
                                <a:gd name="T39" fmla="*/ 2 h 21"/>
                                <a:gd name="T40" fmla="*/ 17 w 18"/>
                                <a:gd name="T41" fmla="*/ 2 h 21"/>
                                <a:gd name="T42" fmla="*/ 17 w 18"/>
                                <a:gd name="T43" fmla="*/ 2 h 21"/>
                                <a:gd name="T44" fmla="*/ 17 w 18"/>
                                <a:gd name="T45" fmla="*/ 3 h 21"/>
                                <a:gd name="T46" fmla="*/ 17 w 18"/>
                                <a:gd name="T47" fmla="*/ 3 h 21"/>
                                <a:gd name="T48" fmla="*/ 17 w 18"/>
                                <a:gd name="T49" fmla="*/ 3 h 21"/>
                                <a:gd name="T50" fmla="*/ 17 w 18"/>
                                <a:gd name="T51" fmla="*/ 4 h 21"/>
                                <a:gd name="T52" fmla="*/ 17 w 18"/>
                                <a:gd name="T53" fmla="*/ 4 h 21"/>
                                <a:gd name="T54" fmla="*/ 18 w 18"/>
                                <a:gd name="T55" fmla="*/ 5 h 21"/>
                                <a:gd name="T56" fmla="*/ 18 w 18"/>
                                <a:gd name="T57" fmla="*/ 5 h 21"/>
                                <a:gd name="T58" fmla="*/ 18 w 18"/>
                                <a:gd name="T59" fmla="*/ 16 h 21"/>
                                <a:gd name="T60" fmla="*/ 18 w 18"/>
                                <a:gd name="T61" fmla="*/ 17 h 21"/>
                                <a:gd name="T62" fmla="*/ 17 w 18"/>
                                <a:gd name="T63" fmla="*/ 17 h 21"/>
                                <a:gd name="T64" fmla="*/ 17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5 w 18"/>
                                <a:gd name="T83" fmla="*/ 21 h 21"/>
                                <a:gd name="T84" fmla="*/ 15 w 18"/>
                                <a:gd name="T85" fmla="*/ 21 h 21"/>
                                <a:gd name="T86" fmla="*/ 15 w 18"/>
                                <a:gd name="T87" fmla="*/ 21 h 21"/>
                                <a:gd name="T88" fmla="*/ 14 w 18"/>
                                <a:gd name="T89" fmla="*/ 21 h 21"/>
                                <a:gd name="T90" fmla="*/ 3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0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83" name="Freeform 3383"/>
                          <wps:cNvSpPr>
                            <a:spLocks/>
                          </wps:cNvSpPr>
                          <wps:spPr bwMode="auto">
                            <a:xfrm>
                              <a:off x="187" y="229"/>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1 w 18"/>
                                <a:gd name="T15" fmla="*/ 3 h 21"/>
                                <a:gd name="T16" fmla="*/ 2 w 18"/>
                                <a:gd name="T17" fmla="*/ 3 h 21"/>
                                <a:gd name="T18" fmla="*/ 2 w 18"/>
                                <a:gd name="T19" fmla="*/ 3 h 21"/>
                                <a:gd name="T20" fmla="*/ 2 w 18"/>
                                <a:gd name="T21" fmla="*/ 2 h 21"/>
                                <a:gd name="T22" fmla="*/ 3 w 18"/>
                                <a:gd name="T23" fmla="*/ 2 h 21"/>
                                <a:gd name="T24" fmla="*/ 3 w 18"/>
                                <a:gd name="T25" fmla="*/ 2 h 21"/>
                                <a:gd name="T26" fmla="*/ 14 w 18"/>
                                <a:gd name="T27" fmla="*/ 0 h 21"/>
                                <a:gd name="T28" fmla="*/ 14 w 18"/>
                                <a:gd name="T29" fmla="*/ 1 h 21"/>
                                <a:gd name="T30" fmla="*/ 15 w 18"/>
                                <a:gd name="T31" fmla="*/ 1 h 21"/>
                                <a:gd name="T32" fmla="*/ 15 w 18"/>
                                <a:gd name="T33" fmla="*/ 1 h 21"/>
                                <a:gd name="T34" fmla="*/ 16 w 18"/>
                                <a:gd name="T35" fmla="*/ 1 h 21"/>
                                <a:gd name="T36" fmla="*/ 16 w 18"/>
                                <a:gd name="T37" fmla="*/ 1 h 21"/>
                                <a:gd name="T38" fmla="*/ 16 w 18"/>
                                <a:gd name="T39" fmla="*/ 2 h 21"/>
                                <a:gd name="T40" fmla="*/ 17 w 18"/>
                                <a:gd name="T41" fmla="*/ 2 h 21"/>
                                <a:gd name="T42" fmla="*/ 17 w 18"/>
                                <a:gd name="T43" fmla="*/ 2 h 21"/>
                                <a:gd name="T44" fmla="*/ 17 w 18"/>
                                <a:gd name="T45" fmla="*/ 3 h 21"/>
                                <a:gd name="T46" fmla="*/ 17 w 18"/>
                                <a:gd name="T47" fmla="*/ 3 h 21"/>
                                <a:gd name="T48" fmla="*/ 17 w 18"/>
                                <a:gd name="T49" fmla="*/ 3 h 21"/>
                                <a:gd name="T50" fmla="*/ 17 w 18"/>
                                <a:gd name="T51" fmla="*/ 4 h 21"/>
                                <a:gd name="T52" fmla="*/ 17 w 18"/>
                                <a:gd name="T53" fmla="*/ 4 h 21"/>
                                <a:gd name="T54" fmla="*/ 18 w 18"/>
                                <a:gd name="T55" fmla="*/ 5 h 21"/>
                                <a:gd name="T56" fmla="*/ 18 w 18"/>
                                <a:gd name="T57" fmla="*/ 5 h 21"/>
                                <a:gd name="T58" fmla="*/ 18 w 18"/>
                                <a:gd name="T59" fmla="*/ 16 h 21"/>
                                <a:gd name="T60" fmla="*/ 18 w 18"/>
                                <a:gd name="T61" fmla="*/ 17 h 21"/>
                                <a:gd name="T62" fmla="*/ 17 w 18"/>
                                <a:gd name="T63" fmla="*/ 17 h 21"/>
                                <a:gd name="T64" fmla="*/ 17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5 w 18"/>
                                <a:gd name="T83" fmla="*/ 21 h 21"/>
                                <a:gd name="T84" fmla="*/ 15 w 18"/>
                                <a:gd name="T85" fmla="*/ 21 h 21"/>
                                <a:gd name="T86" fmla="*/ 15 w 18"/>
                                <a:gd name="T87" fmla="*/ 21 h 21"/>
                                <a:gd name="T88" fmla="*/ 14 w 18"/>
                                <a:gd name="T89" fmla="*/ 21 h 21"/>
                                <a:gd name="T90" fmla="*/ 3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0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8" y="4"/>
                                  </a:lnTo>
                                  <a:lnTo>
                                    <a:pt x="18" y="4"/>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84" name="Freeform 3384"/>
                          <wps:cNvSpPr>
                            <a:spLocks/>
                          </wps:cNvSpPr>
                          <wps:spPr bwMode="auto">
                            <a:xfrm>
                              <a:off x="184" y="23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85" name="Freeform 3385"/>
                          <wps:cNvSpPr>
                            <a:spLocks/>
                          </wps:cNvSpPr>
                          <wps:spPr bwMode="auto">
                            <a:xfrm>
                              <a:off x="184" y="23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86" name="Freeform 3386"/>
                          <wps:cNvSpPr>
                            <a:spLocks/>
                          </wps:cNvSpPr>
                          <wps:spPr bwMode="auto">
                            <a:xfrm>
                              <a:off x="184" y="24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0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1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87" name="Freeform 3387"/>
                          <wps:cNvSpPr>
                            <a:spLocks/>
                          </wps:cNvSpPr>
                          <wps:spPr bwMode="auto">
                            <a:xfrm>
                              <a:off x="184" y="24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0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1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88" name="Freeform 3388"/>
                          <wps:cNvSpPr>
                            <a:spLocks/>
                          </wps:cNvSpPr>
                          <wps:spPr bwMode="auto">
                            <a:xfrm>
                              <a:off x="183" y="229"/>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8 h 22"/>
                                <a:gd name="T38" fmla="*/ 3 w 4"/>
                                <a:gd name="T39" fmla="*/ 7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0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3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1"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0"/>
                                  </a:lnTo>
                                  <a:lnTo>
                                    <a:pt x="3" y="0"/>
                                  </a:lnTo>
                                  <a:lnTo>
                                    <a:pt x="3" y="0"/>
                                  </a:lnTo>
                                  <a:lnTo>
                                    <a:pt x="3" y="0"/>
                                  </a:lnTo>
                                  <a:lnTo>
                                    <a:pt x="2" y="0"/>
                                  </a:lnTo>
                                  <a:lnTo>
                                    <a:pt x="2" y="0"/>
                                  </a:lnTo>
                                  <a:lnTo>
                                    <a:pt x="2" y="0"/>
                                  </a:lnTo>
                                  <a:lnTo>
                                    <a:pt x="1" y="0"/>
                                  </a:lnTo>
                                  <a:lnTo>
                                    <a:pt x="1" y="0"/>
                                  </a:lnTo>
                                  <a:lnTo>
                                    <a:pt x="1" y="0"/>
                                  </a:lnTo>
                                  <a:lnTo>
                                    <a:pt x="1" y="1"/>
                                  </a:lnTo>
                                  <a:lnTo>
                                    <a:pt x="1" y="1"/>
                                  </a:lnTo>
                                  <a:lnTo>
                                    <a:pt x="1" y="1"/>
                                  </a:lnTo>
                                  <a:lnTo>
                                    <a:pt x="1" y="2"/>
                                  </a:lnTo>
                                  <a:lnTo>
                                    <a:pt x="1" y="2"/>
                                  </a:lnTo>
                                  <a:lnTo>
                                    <a:pt x="1" y="3"/>
                                  </a:lnTo>
                                  <a:lnTo>
                                    <a:pt x="0" y="4"/>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89" name="Freeform 3389"/>
                          <wps:cNvSpPr>
                            <a:spLocks/>
                          </wps:cNvSpPr>
                          <wps:spPr bwMode="auto">
                            <a:xfrm>
                              <a:off x="183" y="229"/>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8 h 22"/>
                                <a:gd name="T38" fmla="*/ 3 w 4"/>
                                <a:gd name="T39" fmla="*/ 7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0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2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2 h 22"/>
                                <a:gd name="T86" fmla="*/ 0 w 4"/>
                                <a:gd name="T87" fmla="*/ 13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1"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0"/>
                                  </a:lnTo>
                                  <a:lnTo>
                                    <a:pt x="3" y="0"/>
                                  </a:lnTo>
                                  <a:lnTo>
                                    <a:pt x="3" y="0"/>
                                  </a:lnTo>
                                  <a:lnTo>
                                    <a:pt x="3" y="0"/>
                                  </a:lnTo>
                                  <a:lnTo>
                                    <a:pt x="2" y="0"/>
                                  </a:lnTo>
                                  <a:lnTo>
                                    <a:pt x="2" y="0"/>
                                  </a:lnTo>
                                  <a:lnTo>
                                    <a:pt x="2" y="0"/>
                                  </a:lnTo>
                                  <a:lnTo>
                                    <a:pt x="1" y="0"/>
                                  </a:lnTo>
                                  <a:lnTo>
                                    <a:pt x="1" y="0"/>
                                  </a:lnTo>
                                  <a:lnTo>
                                    <a:pt x="1" y="0"/>
                                  </a:lnTo>
                                  <a:lnTo>
                                    <a:pt x="1" y="1"/>
                                  </a:lnTo>
                                  <a:lnTo>
                                    <a:pt x="1" y="1"/>
                                  </a:lnTo>
                                  <a:lnTo>
                                    <a:pt x="1" y="1"/>
                                  </a:lnTo>
                                  <a:lnTo>
                                    <a:pt x="1" y="2"/>
                                  </a:lnTo>
                                  <a:lnTo>
                                    <a:pt x="1" y="2"/>
                                  </a:lnTo>
                                  <a:lnTo>
                                    <a:pt x="1" y="3"/>
                                  </a:lnTo>
                                  <a:lnTo>
                                    <a:pt x="0" y="4"/>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390" name="Group 3390"/>
                        <wpg:cNvGrpSpPr>
                          <a:grpSpLocks/>
                        </wpg:cNvGrpSpPr>
                        <wpg:grpSpPr bwMode="auto">
                          <a:xfrm>
                            <a:off x="239" y="83"/>
                            <a:ext cx="24" cy="167"/>
                            <a:chOff x="239" y="83"/>
                            <a:chExt cx="24" cy="167"/>
                          </a:xfrm>
                        </wpg:grpSpPr>
                        <wps:wsp>
                          <wps:cNvPr id="3391" name="Freeform 3391"/>
                          <wps:cNvSpPr>
                            <a:spLocks/>
                          </wps:cNvSpPr>
                          <wps:spPr bwMode="auto">
                            <a:xfrm>
                              <a:off x="239" y="83"/>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4" y="22"/>
                                  </a:lnTo>
                                  <a:lnTo>
                                    <a:pt x="5" y="22"/>
                                  </a:lnTo>
                                  <a:lnTo>
                                    <a:pt x="5" y="21"/>
                                  </a:lnTo>
                                  <a:lnTo>
                                    <a:pt x="6" y="21"/>
                                  </a:lnTo>
                                  <a:lnTo>
                                    <a:pt x="6" y="21"/>
                                  </a:lnTo>
                                  <a:lnTo>
                                    <a:pt x="6" y="20"/>
                                  </a:lnTo>
                                  <a:lnTo>
                                    <a:pt x="6" y="20"/>
                                  </a:lnTo>
                                  <a:lnTo>
                                    <a:pt x="6" y="19"/>
                                  </a:lnTo>
                                  <a:lnTo>
                                    <a:pt x="6" y="19"/>
                                  </a:lnTo>
                                  <a:lnTo>
                                    <a:pt x="6" y="18"/>
                                  </a:lnTo>
                                  <a:lnTo>
                                    <a:pt x="6" y="17"/>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92" name="Freeform 3392"/>
                          <wps:cNvSpPr>
                            <a:spLocks/>
                          </wps:cNvSpPr>
                          <wps:spPr bwMode="auto">
                            <a:xfrm>
                              <a:off x="239" y="83"/>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4" y="22"/>
                                  </a:lnTo>
                                  <a:lnTo>
                                    <a:pt x="5" y="22"/>
                                  </a:lnTo>
                                  <a:lnTo>
                                    <a:pt x="5" y="21"/>
                                  </a:lnTo>
                                  <a:lnTo>
                                    <a:pt x="6" y="21"/>
                                  </a:lnTo>
                                  <a:lnTo>
                                    <a:pt x="6" y="21"/>
                                  </a:lnTo>
                                  <a:lnTo>
                                    <a:pt x="6" y="20"/>
                                  </a:lnTo>
                                  <a:lnTo>
                                    <a:pt x="6" y="20"/>
                                  </a:lnTo>
                                  <a:lnTo>
                                    <a:pt x="6" y="19"/>
                                  </a:lnTo>
                                  <a:lnTo>
                                    <a:pt x="6" y="19"/>
                                  </a:lnTo>
                                  <a:lnTo>
                                    <a:pt x="6" y="18"/>
                                  </a:lnTo>
                                  <a:lnTo>
                                    <a:pt x="6" y="17"/>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93" name="Freeform 3393"/>
                          <wps:cNvSpPr>
                            <a:spLocks/>
                          </wps:cNvSpPr>
                          <wps:spPr bwMode="auto">
                            <a:xfrm>
                              <a:off x="245" y="8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4"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94" name="Freeform 3394"/>
                          <wps:cNvSpPr>
                            <a:spLocks/>
                          </wps:cNvSpPr>
                          <wps:spPr bwMode="auto">
                            <a:xfrm>
                              <a:off x="245" y="8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4"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95" name="Freeform 3395"/>
                          <wps:cNvSpPr>
                            <a:spLocks/>
                          </wps:cNvSpPr>
                          <wps:spPr bwMode="auto">
                            <a:xfrm>
                              <a:off x="243" y="85"/>
                              <a:ext cx="4" cy="5"/>
                            </a:xfrm>
                            <a:custGeom>
                              <a:avLst/>
                              <a:gdLst>
                                <a:gd name="T0" fmla="*/ 0 w 4"/>
                                <a:gd name="T1" fmla="*/ 3 h 5"/>
                                <a:gd name="T2" fmla="*/ 2 w 4"/>
                                <a:gd name="T3" fmla="*/ 5 h 5"/>
                                <a:gd name="T4" fmla="*/ 2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4" y="4"/>
                                  </a:lnTo>
                                  <a:lnTo>
                                    <a:pt x="4" y="4"/>
                                  </a:lnTo>
                                  <a:lnTo>
                                    <a:pt x="4" y="4"/>
                                  </a:lnTo>
                                  <a:lnTo>
                                    <a:pt x="4" y="4"/>
                                  </a:lnTo>
                                  <a:lnTo>
                                    <a:pt x="4"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96" name="Freeform 3396"/>
                          <wps:cNvSpPr>
                            <a:spLocks/>
                          </wps:cNvSpPr>
                          <wps:spPr bwMode="auto">
                            <a:xfrm>
                              <a:off x="243" y="85"/>
                              <a:ext cx="4" cy="5"/>
                            </a:xfrm>
                            <a:custGeom>
                              <a:avLst/>
                              <a:gdLst>
                                <a:gd name="T0" fmla="*/ 0 w 4"/>
                                <a:gd name="T1" fmla="*/ 3 h 5"/>
                                <a:gd name="T2" fmla="*/ 2 w 4"/>
                                <a:gd name="T3" fmla="*/ 5 h 5"/>
                                <a:gd name="T4" fmla="*/ 2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4" y="4"/>
                                  </a:lnTo>
                                  <a:lnTo>
                                    <a:pt x="4" y="4"/>
                                  </a:lnTo>
                                  <a:lnTo>
                                    <a:pt x="4" y="4"/>
                                  </a:lnTo>
                                  <a:lnTo>
                                    <a:pt x="4" y="4"/>
                                  </a:lnTo>
                                  <a:lnTo>
                                    <a:pt x="4"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97" name="Freeform 3397"/>
                          <wps:cNvSpPr>
                            <a:spLocks/>
                          </wps:cNvSpPr>
                          <wps:spPr bwMode="auto">
                            <a:xfrm>
                              <a:off x="243" y="98"/>
                              <a:ext cx="4" cy="5"/>
                            </a:xfrm>
                            <a:custGeom>
                              <a:avLst/>
                              <a:gdLst>
                                <a:gd name="T0" fmla="*/ 0 w 4"/>
                                <a:gd name="T1" fmla="*/ 2 h 5"/>
                                <a:gd name="T2" fmla="*/ 2 w 4"/>
                                <a:gd name="T3" fmla="*/ 0 h 5"/>
                                <a:gd name="T4" fmla="*/ 2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1 h 5"/>
                                <a:gd name="T44" fmla="*/ 4 w 4"/>
                                <a:gd name="T45" fmla="*/ 1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398" name="Freeform 3398"/>
                          <wps:cNvSpPr>
                            <a:spLocks/>
                          </wps:cNvSpPr>
                          <wps:spPr bwMode="auto">
                            <a:xfrm>
                              <a:off x="243" y="98"/>
                              <a:ext cx="4" cy="5"/>
                            </a:xfrm>
                            <a:custGeom>
                              <a:avLst/>
                              <a:gdLst>
                                <a:gd name="T0" fmla="*/ 0 w 4"/>
                                <a:gd name="T1" fmla="*/ 2 h 5"/>
                                <a:gd name="T2" fmla="*/ 2 w 4"/>
                                <a:gd name="T3" fmla="*/ 0 h 5"/>
                                <a:gd name="T4" fmla="*/ 2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1 h 5"/>
                                <a:gd name="T44" fmla="*/ 4 w 4"/>
                                <a:gd name="T45" fmla="*/ 1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399" name="Freeform 3399"/>
                          <wps:cNvSpPr>
                            <a:spLocks/>
                          </wps:cNvSpPr>
                          <wps:spPr bwMode="auto">
                            <a:xfrm>
                              <a:off x="241" y="8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7"/>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00" name="Freeform 3400"/>
                          <wps:cNvSpPr>
                            <a:spLocks/>
                          </wps:cNvSpPr>
                          <wps:spPr bwMode="auto">
                            <a:xfrm>
                              <a:off x="241" y="8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7"/>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01" name="Freeform 3401"/>
                          <wps:cNvSpPr>
                            <a:spLocks/>
                          </wps:cNvSpPr>
                          <wps:spPr bwMode="auto">
                            <a:xfrm>
                              <a:off x="239" y="112"/>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02" name="Freeform 3402"/>
                          <wps:cNvSpPr>
                            <a:spLocks/>
                          </wps:cNvSpPr>
                          <wps:spPr bwMode="auto">
                            <a:xfrm>
                              <a:off x="239" y="112"/>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03" name="Freeform 3403"/>
                          <wps:cNvSpPr>
                            <a:spLocks/>
                          </wps:cNvSpPr>
                          <wps:spPr bwMode="auto">
                            <a:xfrm>
                              <a:off x="245" y="113"/>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04" name="Freeform 3404"/>
                          <wps:cNvSpPr>
                            <a:spLocks/>
                          </wps:cNvSpPr>
                          <wps:spPr bwMode="auto">
                            <a:xfrm>
                              <a:off x="245" y="113"/>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05" name="Freeform 3405"/>
                          <wps:cNvSpPr>
                            <a:spLocks/>
                          </wps:cNvSpPr>
                          <wps:spPr bwMode="auto">
                            <a:xfrm>
                              <a:off x="242" y="114"/>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06" name="Freeform 3406"/>
                          <wps:cNvSpPr>
                            <a:spLocks/>
                          </wps:cNvSpPr>
                          <wps:spPr bwMode="auto">
                            <a:xfrm>
                              <a:off x="242" y="114"/>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07" name="Freeform 3407"/>
                          <wps:cNvSpPr>
                            <a:spLocks/>
                          </wps:cNvSpPr>
                          <wps:spPr bwMode="auto">
                            <a:xfrm>
                              <a:off x="242" y="127"/>
                              <a:ext cx="4" cy="5"/>
                            </a:xfrm>
                            <a:custGeom>
                              <a:avLst/>
                              <a:gdLst>
                                <a:gd name="T0" fmla="*/ 0 w 4"/>
                                <a:gd name="T1" fmla="*/ 2 h 5"/>
                                <a:gd name="T2" fmla="*/ 3 w 4"/>
                                <a:gd name="T3" fmla="*/ 0 h 5"/>
                                <a:gd name="T4" fmla="*/ 3 w 4"/>
                                <a:gd name="T5" fmla="*/ 0 h 5"/>
                                <a:gd name="T6" fmla="*/ 3 w 4"/>
                                <a:gd name="T7" fmla="*/ 0 h 5"/>
                                <a:gd name="T8" fmla="*/ 4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08" name="Freeform 3408"/>
                          <wps:cNvSpPr>
                            <a:spLocks/>
                          </wps:cNvSpPr>
                          <wps:spPr bwMode="auto">
                            <a:xfrm>
                              <a:off x="242" y="127"/>
                              <a:ext cx="4" cy="5"/>
                            </a:xfrm>
                            <a:custGeom>
                              <a:avLst/>
                              <a:gdLst>
                                <a:gd name="T0" fmla="*/ 0 w 4"/>
                                <a:gd name="T1" fmla="*/ 2 h 5"/>
                                <a:gd name="T2" fmla="*/ 3 w 4"/>
                                <a:gd name="T3" fmla="*/ 0 h 5"/>
                                <a:gd name="T4" fmla="*/ 3 w 4"/>
                                <a:gd name="T5" fmla="*/ 0 h 5"/>
                                <a:gd name="T6" fmla="*/ 3 w 4"/>
                                <a:gd name="T7" fmla="*/ 0 h 5"/>
                                <a:gd name="T8" fmla="*/ 4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09" name="Freeform 3409"/>
                          <wps:cNvSpPr>
                            <a:spLocks/>
                          </wps:cNvSpPr>
                          <wps:spPr bwMode="auto">
                            <a:xfrm>
                              <a:off x="241" y="112"/>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10" name="Freeform 3410"/>
                          <wps:cNvSpPr>
                            <a:spLocks/>
                          </wps:cNvSpPr>
                          <wps:spPr bwMode="auto">
                            <a:xfrm>
                              <a:off x="241" y="112"/>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11" name="Freeform 3411"/>
                          <wps:cNvSpPr>
                            <a:spLocks/>
                          </wps:cNvSpPr>
                          <wps:spPr bwMode="auto">
                            <a:xfrm>
                              <a:off x="239" y="141"/>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5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5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0 h 22"/>
                                <a:gd name="T64" fmla="*/ 0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0"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6" y="20"/>
                                  </a:lnTo>
                                  <a:lnTo>
                                    <a:pt x="6"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3"/>
                                  </a:lnTo>
                                  <a:lnTo>
                                    <a:pt x="5" y="3"/>
                                  </a:lnTo>
                                  <a:lnTo>
                                    <a:pt x="6" y="2"/>
                                  </a:lnTo>
                                  <a:lnTo>
                                    <a:pt x="6"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12" name="Freeform 3412"/>
                          <wps:cNvSpPr>
                            <a:spLocks/>
                          </wps:cNvSpPr>
                          <wps:spPr bwMode="auto">
                            <a:xfrm>
                              <a:off x="239" y="141"/>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5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5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0 h 22"/>
                                <a:gd name="T64" fmla="*/ 0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1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0"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6" y="20"/>
                                  </a:lnTo>
                                  <a:lnTo>
                                    <a:pt x="6"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3"/>
                                  </a:lnTo>
                                  <a:lnTo>
                                    <a:pt x="5" y="3"/>
                                  </a:lnTo>
                                  <a:lnTo>
                                    <a:pt x="6" y="2"/>
                                  </a:lnTo>
                                  <a:lnTo>
                                    <a:pt x="6"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13" name="Freeform 3413"/>
                          <wps:cNvSpPr>
                            <a:spLocks/>
                          </wps:cNvSpPr>
                          <wps:spPr bwMode="auto">
                            <a:xfrm>
                              <a:off x="245" y="142"/>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14" name="Freeform 3414"/>
                          <wps:cNvSpPr>
                            <a:spLocks/>
                          </wps:cNvSpPr>
                          <wps:spPr bwMode="auto">
                            <a:xfrm>
                              <a:off x="245" y="142"/>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15" name="Freeform 3415"/>
                          <wps:cNvSpPr>
                            <a:spLocks/>
                          </wps:cNvSpPr>
                          <wps:spPr bwMode="auto">
                            <a:xfrm>
                              <a:off x="242" y="14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16" name="Freeform 3416"/>
                          <wps:cNvSpPr>
                            <a:spLocks/>
                          </wps:cNvSpPr>
                          <wps:spPr bwMode="auto">
                            <a:xfrm>
                              <a:off x="242" y="14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17" name="Freeform 3417"/>
                          <wps:cNvSpPr>
                            <a:spLocks/>
                          </wps:cNvSpPr>
                          <wps:spPr bwMode="auto">
                            <a:xfrm>
                              <a:off x="242" y="15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18" name="Freeform 3418"/>
                          <wps:cNvSpPr>
                            <a:spLocks/>
                          </wps:cNvSpPr>
                          <wps:spPr bwMode="auto">
                            <a:xfrm>
                              <a:off x="242" y="156"/>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19" name="Freeform 3419"/>
                          <wps:cNvSpPr>
                            <a:spLocks/>
                          </wps:cNvSpPr>
                          <wps:spPr bwMode="auto">
                            <a:xfrm>
                              <a:off x="241" y="141"/>
                              <a:ext cx="4" cy="22"/>
                            </a:xfrm>
                            <a:custGeom>
                              <a:avLst/>
                              <a:gdLst>
                                <a:gd name="T0" fmla="*/ 0 w 4"/>
                                <a:gd name="T1" fmla="*/ 20 h 22"/>
                                <a:gd name="T2" fmla="*/ 0 w 4"/>
                                <a:gd name="T3" fmla="*/ 21 h 22"/>
                                <a:gd name="T4" fmla="*/ 1 w 4"/>
                                <a:gd name="T5" fmla="*/ 21 h 22"/>
                                <a:gd name="T6" fmla="*/ 1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3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3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1 w 4"/>
                                <a:gd name="T59" fmla="*/ 0 h 22"/>
                                <a:gd name="T60" fmla="*/ 1 w 4"/>
                                <a:gd name="T61" fmla="*/ 0 h 22"/>
                                <a:gd name="T62" fmla="*/ 0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0"/>
                                  </a:lnTo>
                                  <a:lnTo>
                                    <a:pt x="0" y="21"/>
                                  </a:lnTo>
                                  <a:lnTo>
                                    <a:pt x="1" y="21"/>
                                  </a:lnTo>
                                  <a:lnTo>
                                    <a:pt x="1" y="21"/>
                                  </a:lnTo>
                                  <a:lnTo>
                                    <a:pt x="1" y="22"/>
                                  </a:lnTo>
                                  <a:lnTo>
                                    <a:pt x="1" y="22"/>
                                  </a:lnTo>
                                  <a:lnTo>
                                    <a:pt x="2" y="22"/>
                                  </a:lnTo>
                                  <a:lnTo>
                                    <a:pt x="2" y="22"/>
                                  </a:lnTo>
                                  <a:lnTo>
                                    <a:pt x="2" y="22"/>
                                  </a:lnTo>
                                  <a:lnTo>
                                    <a:pt x="3" y="22"/>
                                  </a:lnTo>
                                  <a:lnTo>
                                    <a:pt x="3" y="21"/>
                                  </a:lnTo>
                                  <a:lnTo>
                                    <a:pt x="3" y="21"/>
                                  </a:lnTo>
                                  <a:lnTo>
                                    <a:pt x="3" y="21"/>
                                  </a:lnTo>
                                  <a:lnTo>
                                    <a:pt x="3" y="20"/>
                                  </a:lnTo>
                                  <a:lnTo>
                                    <a:pt x="3" y="20"/>
                                  </a:lnTo>
                                  <a:lnTo>
                                    <a:pt x="4" y="20"/>
                                  </a:lnTo>
                                  <a:lnTo>
                                    <a:pt x="4"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4" y="3"/>
                                  </a:lnTo>
                                  <a:lnTo>
                                    <a:pt x="4"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20" name="Freeform 3420"/>
                          <wps:cNvSpPr>
                            <a:spLocks/>
                          </wps:cNvSpPr>
                          <wps:spPr bwMode="auto">
                            <a:xfrm>
                              <a:off x="241" y="141"/>
                              <a:ext cx="4" cy="22"/>
                            </a:xfrm>
                            <a:custGeom>
                              <a:avLst/>
                              <a:gdLst>
                                <a:gd name="T0" fmla="*/ 0 w 4"/>
                                <a:gd name="T1" fmla="*/ 20 h 22"/>
                                <a:gd name="T2" fmla="*/ 0 w 4"/>
                                <a:gd name="T3" fmla="*/ 21 h 22"/>
                                <a:gd name="T4" fmla="*/ 1 w 4"/>
                                <a:gd name="T5" fmla="*/ 21 h 22"/>
                                <a:gd name="T6" fmla="*/ 1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3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3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1 w 4"/>
                                <a:gd name="T59" fmla="*/ 0 h 22"/>
                                <a:gd name="T60" fmla="*/ 1 w 4"/>
                                <a:gd name="T61" fmla="*/ 0 h 22"/>
                                <a:gd name="T62" fmla="*/ 0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0"/>
                                  </a:lnTo>
                                  <a:lnTo>
                                    <a:pt x="0" y="21"/>
                                  </a:lnTo>
                                  <a:lnTo>
                                    <a:pt x="1" y="21"/>
                                  </a:lnTo>
                                  <a:lnTo>
                                    <a:pt x="1" y="21"/>
                                  </a:lnTo>
                                  <a:lnTo>
                                    <a:pt x="1" y="22"/>
                                  </a:lnTo>
                                  <a:lnTo>
                                    <a:pt x="1" y="22"/>
                                  </a:lnTo>
                                  <a:lnTo>
                                    <a:pt x="2" y="22"/>
                                  </a:lnTo>
                                  <a:lnTo>
                                    <a:pt x="2" y="22"/>
                                  </a:lnTo>
                                  <a:lnTo>
                                    <a:pt x="2" y="22"/>
                                  </a:lnTo>
                                  <a:lnTo>
                                    <a:pt x="3" y="22"/>
                                  </a:lnTo>
                                  <a:lnTo>
                                    <a:pt x="3" y="21"/>
                                  </a:lnTo>
                                  <a:lnTo>
                                    <a:pt x="3" y="21"/>
                                  </a:lnTo>
                                  <a:lnTo>
                                    <a:pt x="3" y="21"/>
                                  </a:lnTo>
                                  <a:lnTo>
                                    <a:pt x="3" y="20"/>
                                  </a:lnTo>
                                  <a:lnTo>
                                    <a:pt x="3" y="20"/>
                                  </a:lnTo>
                                  <a:lnTo>
                                    <a:pt x="4" y="20"/>
                                  </a:lnTo>
                                  <a:lnTo>
                                    <a:pt x="4"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4" y="3"/>
                                  </a:lnTo>
                                  <a:lnTo>
                                    <a:pt x="4"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21" name="Freeform 3421"/>
                          <wps:cNvSpPr>
                            <a:spLocks/>
                          </wps:cNvSpPr>
                          <wps:spPr bwMode="auto">
                            <a:xfrm>
                              <a:off x="239" y="169"/>
                              <a:ext cx="6" cy="23"/>
                            </a:xfrm>
                            <a:custGeom>
                              <a:avLst/>
                              <a:gdLst>
                                <a:gd name="T0" fmla="*/ 1 w 6"/>
                                <a:gd name="T1" fmla="*/ 21 h 23"/>
                                <a:gd name="T2" fmla="*/ 1 w 6"/>
                                <a:gd name="T3" fmla="*/ 22 h 23"/>
                                <a:gd name="T4" fmla="*/ 2 w 6"/>
                                <a:gd name="T5" fmla="*/ 23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20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2 w 6"/>
                                <a:gd name="T61" fmla="*/ 1 h 23"/>
                                <a:gd name="T62" fmla="*/ 1 w 6"/>
                                <a:gd name="T63" fmla="*/ 1 h 23"/>
                                <a:gd name="T64" fmla="*/ 1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2" y="23"/>
                                  </a:lnTo>
                                  <a:lnTo>
                                    <a:pt x="2" y="23"/>
                                  </a:lnTo>
                                  <a:lnTo>
                                    <a:pt x="2" y="23"/>
                                  </a:lnTo>
                                  <a:lnTo>
                                    <a:pt x="3" y="23"/>
                                  </a:lnTo>
                                  <a:lnTo>
                                    <a:pt x="3" y="23"/>
                                  </a:lnTo>
                                  <a:lnTo>
                                    <a:pt x="4" y="23"/>
                                  </a:lnTo>
                                  <a:lnTo>
                                    <a:pt x="4" y="23"/>
                                  </a:lnTo>
                                  <a:lnTo>
                                    <a:pt x="5" y="23"/>
                                  </a:lnTo>
                                  <a:lnTo>
                                    <a:pt x="5" y="22"/>
                                  </a:lnTo>
                                  <a:lnTo>
                                    <a:pt x="5" y="22"/>
                                  </a:lnTo>
                                  <a:lnTo>
                                    <a:pt x="5" y="21"/>
                                  </a:lnTo>
                                  <a:lnTo>
                                    <a:pt x="6" y="21"/>
                                  </a:lnTo>
                                  <a:lnTo>
                                    <a:pt x="6" y="21"/>
                                  </a:lnTo>
                                  <a:lnTo>
                                    <a:pt x="6" y="20"/>
                                  </a:lnTo>
                                  <a:lnTo>
                                    <a:pt x="6" y="20"/>
                                  </a:lnTo>
                                  <a:lnTo>
                                    <a:pt x="6" y="19"/>
                                  </a:lnTo>
                                  <a:lnTo>
                                    <a:pt x="5" y="18"/>
                                  </a:lnTo>
                                  <a:lnTo>
                                    <a:pt x="5"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2"/>
                                  </a:lnTo>
                                  <a:lnTo>
                                    <a:pt x="5" y="1"/>
                                  </a:lnTo>
                                  <a:lnTo>
                                    <a:pt x="5" y="1"/>
                                  </a:lnTo>
                                  <a:lnTo>
                                    <a:pt x="4" y="1"/>
                                  </a:lnTo>
                                  <a:lnTo>
                                    <a:pt x="4" y="0"/>
                                  </a:lnTo>
                                  <a:lnTo>
                                    <a:pt x="3" y="0"/>
                                  </a:lnTo>
                                  <a:lnTo>
                                    <a:pt x="3" y="0"/>
                                  </a:lnTo>
                                  <a:lnTo>
                                    <a:pt x="2" y="0"/>
                                  </a:lnTo>
                                  <a:lnTo>
                                    <a:pt x="2" y="1"/>
                                  </a:lnTo>
                                  <a:lnTo>
                                    <a:pt x="2" y="1"/>
                                  </a:lnTo>
                                  <a:lnTo>
                                    <a:pt x="1" y="1"/>
                                  </a:lnTo>
                                  <a:lnTo>
                                    <a:pt x="1" y="1"/>
                                  </a:lnTo>
                                  <a:lnTo>
                                    <a:pt x="1" y="2"/>
                                  </a:lnTo>
                                  <a:lnTo>
                                    <a:pt x="1"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lnTo>
                                    <a:pt x="0"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22" name="Freeform 3422"/>
                          <wps:cNvSpPr>
                            <a:spLocks/>
                          </wps:cNvSpPr>
                          <wps:spPr bwMode="auto">
                            <a:xfrm>
                              <a:off x="239" y="169"/>
                              <a:ext cx="6" cy="23"/>
                            </a:xfrm>
                            <a:custGeom>
                              <a:avLst/>
                              <a:gdLst>
                                <a:gd name="T0" fmla="*/ 1 w 6"/>
                                <a:gd name="T1" fmla="*/ 21 h 23"/>
                                <a:gd name="T2" fmla="*/ 1 w 6"/>
                                <a:gd name="T3" fmla="*/ 22 h 23"/>
                                <a:gd name="T4" fmla="*/ 2 w 6"/>
                                <a:gd name="T5" fmla="*/ 23 h 23"/>
                                <a:gd name="T6" fmla="*/ 2 w 6"/>
                                <a:gd name="T7" fmla="*/ 23 h 23"/>
                                <a:gd name="T8" fmla="*/ 3 w 6"/>
                                <a:gd name="T9" fmla="*/ 23 h 23"/>
                                <a:gd name="T10" fmla="*/ 4 w 6"/>
                                <a:gd name="T11" fmla="*/ 23 h 23"/>
                                <a:gd name="T12" fmla="*/ 5 w 6"/>
                                <a:gd name="T13" fmla="*/ 22 h 23"/>
                                <a:gd name="T14" fmla="*/ 5 w 6"/>
                                <a:gd name="T15" fmla="*/ 21 h 23"/>
                                <a:gd name="T16" fmla="*/ 6 w 6"/>
                                <a:gd name="T17" fmla="*/ 21 h 23"/>
                                <a:gd name="T18" fmla="*/ 6 w 6"/>
                                <a:gd name="T19" fmla="*/ 20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3 h 23"/>
                                <a:gd name="T50" fmla="*/ 5 w 6"/>
                                <a:gd name="T51" fmla="*/ 2 h 23"/>
                                <a:gd name="T52" fmla="*/ 5 w 6"/>
                                <a:gd name="T53" fmla="*/ 1 h 23"/>
                                <a:gd name="T54" fmla="*/ 4 w 6"/>
                                <a:gd name="T55" fmla="*/ 1 h 23"/>
                                <a:gd name="T56" fmla="*/ 3 w 6"/>
                                <a:gd name="T57" fmla="*/ 0 h 23"/>
                                <a:gd name="T58" fmla="*/ 2 w 6"/>
                                <a:gd name="T59" fmla="*/ 0 h 23"/>
                                <a:gd name="T60" fmla="*/ 2 w 6"/>
                                <a:gd name="T61" fmla="*/ 1 h 23"/>
                                <a:gd name="T62" fmla="*/ 1 w 6"/>
                                <a:gd name="T63" fmla="*/ 1 h 23"/>
                                <a:gd name="T64" fmla="*/ 1 w 6"/>
                                <a:gd name="T65" fmla="*/ 2 h 23"/>
                                <a:gd name="T66" fmla="*/ 0 w 6"/>
                                <a:gd name="T67" fmla="*/ 3 h 23"/>
                                <a:gd name="T68" fmla="*/ 0 w 6"/>
                                <a:gd name="T69" fmla="*/ 4 h 23"/>
                                <a:gd name="T70" fmla="*/ 0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1"/>
                                  </a:moveTo>
                                  <a:lnTo>
                                    <a:pt x="1" y="21"/>
                                  </a:lnTo>
                                  <a:lnTo>
                                    <a:pt x="1" y="21"/>
                                  </a:lnTo>
                                  <a:lnTo>
                                    <a:pt x="1" y="22"/>
                                  </a:lnTo>
                                  <a:lnTo>
                                    <a:pt x="1" y="22"/>
                                  </a:lnTo>
                                  <a:lnTo>
                                    <a:pt x="2" y="23"/>
                                  </a:lnTo>
                                  <a:lnTo>
                                    <a:pt x="2" y="23"/>
                                  </a:lnTo>
                                  <a:lnTo>
                                    <a:pt x="2" y="23"/>
                                  </a:lnTo>
                                  <a:lnTo>
                                    <a:pt x="3" y="23"/>
                                  </a:lnTo>
                                  <a:lnTo>
                                    <a:pt x="3" y="23"/>
                                  </a:lnTo>
                                  <a:lnTo>
                                    <a:pt x="4" y="23"/>
                                  </a:lnTo>
                                  <a:lnTo>
                                    <a:pt x="4" y="23"/>
                                  </a:lnTo>
                                  <a:lnTo>
                                    <a:pt x="5" y="23"/>
                                  </a:lnTo>
                                  <a:lnTo>
                                    <a:pt x="5" y="22"/>
                                  </a:lnTo>
                                  <a:lnTo>
                                    <a:pt x="5" y="22"/>
                                  </a:lnTo>
                                  <a:lnTo>
                                    <a:pt x="5" y="21"/>
                                  </a:lnTo>
                                  <a:lnTo>
                                    <a:pt x="6" y="21"/>
                                  </a:lnTo>
                                  <a:lnTo>
                                    <a:pt x="6" y="21"/>
                                  </a:lnTo>
                                  <a:lnTo>
                                    <a:pt x="6" y="20"/>
                                  </a:lnTo>
                                  <a:lnTo>
                                    <a:pt x="6" y="20"/>
                                  </a:lnTo>
                                  <a:lnTo>
                                    <a:pt x="6" y="19"/>
                                  </a:lnTo>
                                  <a:lnTo>
                                    <a:pt x="5" y="18"/>
                                  </a:lnTo>
                                  <a:lnTo>
                                    <a:pt x="5" y="18"/>
                                  </a:lnTo>
                                  <a:lnTo>
                                    <a:pt x="5"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5" y="6"/>
                                  </a:lnTo>
                                  <a:lnTo>
                                    <a:pt x="5" y="6"/>
                                  </a:lnTo>
                                  <a:lnTo>
                                    <a:pt x="5" y="5"/>
                                  </a:lnTo>
                                  <a:lnTo>
                                    <a:pt x="6" y="4"/>
                                  </a:lnTo>
                                  <a:lnTo>
                                    <a:pt x="6" y="4"/>
                                  </a:lnTo>
                                  <a:lnTo>
                                    <a:pt x="6" y="3"/>
                                  </a:lnTo>
                                  <a:lnTo>
                                    <a:pt x="6" y="3"/>
                                  </a:lnTo>
                                  <a:lnTo>
                                    <a:pt x="6" y="2"/>
                                  </a:lnTo>
                                  <a:lnTo>
                                    <a:pt x="5" y="2"/>
                                  </a:lnTo>
                                  <a:lnTo>
                                    <a:pt x="5" y="2"/>
                                  </a:lnTo>
                                  <a:lnTo>
                                    <a:pt x="5" y="1"/>
                                  </a:lnTo>
                                  <a:lnTo>
                                    <a:pt x="5" y="1"/>
                                  </a:lnTo>
                                  <a:lnTo>
                                    <a:pt x="4" y="1"/>
                                  </a:lnTo>
                                  <a:lnTo>
                                    <a:pt x="4" y="0"/>
                                  </a:lnTo>
                                  <a:lnTo>
                                    <a:pt x="3" y="0"/>
                                  </a:lnTo>
                                  <a:lnTo>
                                    <a:pt x="3" y="0"/>
                                  </a:lnTo>
                                  <a:lnTo>
                                    <a:pt x="2" y="0"/>
                                  </a:lnTo>
                                  <a:lnTo>
                                    <a:pt x="2" y="1"/>
                                  </a:lnTo>
                                  <a:lnTo>
                                    <a:pt x="2" y="1"/>
                                  </a:lnTo>
                                  <a:lnTo>
                                    <a:pt x="1" y="1"/>
                                  </a:lnTo>
                                  <a:lnTo>
                                    <a:pt x="1" y="1"/>
                                  </a:lnTo>
                                  <a:lnTo>
                                    <a:pt x="1" y="2"/>
                                  </a:lnTo>
                                  <a:lnTo>
                                    <a:pt x="1"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lnTo>
                                    <a:pt x="0"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23" name="Freeform 3423"/>
                          <wps:cNvSpPr>
                            <a:spLocks/>
                          </wps:cNvSpPr>
                          <wps:spPr bwMode="auto">
                            <a:xfrm>
                              <a:off x="245" y="171"/>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1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7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24" name="Freeform 3424"/>
                          <wps:cNvSpPr>
                            <a:spLocks/>
                          </wps:cNvSpPr>
                          <wps:spPr bwMode="auto">
                            <a:xfrm>
                              <a:off x="245" y="171"/>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1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7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1"/>
                                  </a:lnTo>
                                  <a:lnTo>
                                    <a:pt x="3" y="1"/>
                                  </a:lnTo>
                                  <a:lnTo>
                                    <a:pt x="3" y="1"/>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25" name="Freeform 3425"/>
                          <wps:cNvSpPr>
                            <a:spLocks/>
                          </wps:cNvSpPr>
                          <wps:spPr bwMode="auto">
                            <a:xfrm>
                              <a:off x="242" y="172"/>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26" name="Freeform 3426"/>
                          <wps:cNvSpPr>
                            <a:spLocks/>
                          </wps:cNvSpPr>
                          <wps:spPr bwMode="auto">
                            <a:xfrm>
                              <a:off x="242" y="172"/>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27" name="Freeform 3427"/>
                          <wps:cNvSpPr>
                            <a:spLocks/>
                          </wps:cNvSpPr>
                          <wps:spPr bwMode="auto">
                            <a:xfrm>
                              <a:off x="242" y="185"/>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28" name="Freeform 3428"/>
                          <wps:cNvSpPr>
                            <a:spLocks/>
                          </wps:cNvSpPr>
                          <wps:spPr bwMode="auto">
                            <a:xfrm>
                              <a:off x="242" y="185"/>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29" name="Freeform 3429"/>
                          <wps:cNvSpPr>
                            <a:spLocks/>
                          </wps:cNvSpPr>
                          <wps:spPr bwMode="auto">
                            <a:xfrm>
                              <a:off x="241" y="170"/>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30" name="Freeform 3430"/>
                          <wps:cNvSpPr>
                            <a:spLocks/>
                          </wps:cNvSpPr>
                          <wps:spPr bwMode="auto">
                            <a:xfrm>
                              <a:off x="241" y="170"/>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8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8"/>
                                  </a:lnTo>
                                  <a:lnTo>
                                    <a:pt x="4"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31" name="Freeform 3431"/>
                          <wps:cNvSpPr>
                            <a:spLocks/>
                          </wps:cNvSpPr>
                          <wps:spPr bwMode="auto">
                            <a:xfrm>
                              <a:off x="239" y="198"/>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5"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0" y="9"/>
                                  </a:lnTo>
                                  <a:lnTo>
                                    <a:pt x="0" y="9"/>
                                  </a:lnTo>
                                  <a:lnTo>
                                    <a:pt x="0" y="10"/>
                                  </a:lnTo>
                                  <a:lnTo>
                                    <a:pt x="0" y="11"/>
                                  </a:lnTo>
                                  <a:lnTo>
                                    <a:pt x="0" y="11"/>
                                  </a:lnTo>
                                  <a:lnTo>
                                    <a:pt x="0" y="12"/>
                                  </a:lnTo>
                                  <a:lnTo>
                                    <a:pt x="0" y="12"/>
                                  </a:lnTo>
                                  <a:lnTo>
                                    <a:pt x="0" y="13"/>
                                  </a:lnTo>
                                  <a:lnTo>
                                    <a:pt x="0" y="14"/>
                                  </a:lnTo>
                                  <a:lnTo>
                                    <a:pt x="0" y="14"/>
                                  </a:lnTo>
                                  <a:lnTo>
                                    <a:pt x="0" y="14"/>
                                  </a:lnTo>
                                  <a:lnTo>
                                    <a:pt x="1" y="15"/>
                                  </a:lnTo>
                                  <a:lnTo>
                                    <a:pt x="1" y="16"/>
                                  </a:lnTo>
                                  <a:lnTo>
                                    <a:pt x="1" y="16"/>
                                  </a:lnTo>
                                  <a:lnTo>
                                    <a:pt x="1" y="17"/>
                                  </a:lnTo>
                                  <a:lnTo>
                                    <a:pt x="1" y="17"/>
                                  </a:lnTo>
                                  <a:lnTo>
                                    <a:pt x="1"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32" name="Freeform 3432"/>
                          <wps:cNvSpPr>
                            <a:spLocks/>
                          </wps:cNvSpPr>
                          <wps:spPr bwMode="auto">
                            <a:xfrm>
                              <a:off x="239" y="198"/>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2"/>
                                  </a:lnTo>
                                  <a:lnTo>
                                    <a:pt x="2" y="23"/>
                                  </a:lnTo>
                                  <a:lnTo>
                                    <a:pt x="3" y="23"/>
                                  </a:lnTo>
                                  <a:lnTo>
                                    <a:pt x="3" y="23"/>
                                  </a:lnTo>
                                  <a:lnTo>
                                    <a:pt x="4" y="23"/>
                                  </a:lnTo>
                                  <a:lnTo>
                                    <a:pt x="4" y="23"/>
                                  </a:lnTo>
                                  <a:lnTo>
                                    <a:pt x="5" y="23"/>
                                  </a:lnTo>
                                  <a:lnTo>
                                    <a:pt x="5" y="22"/>
                                  </a:lnTo>
                                  <a:lnTo>
                                    <a:pt x="5" y="22"/>
                                  </a:lnTo>
                                  <a:lnTo>
                                    <a:pt x="6"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0" y="9"/>
                                  </a:lnTo>
                                  <a:lnTo>
                                    <a:pt x="0" y="9"/>
                                  </a:lnTo>
                                  <a:lnTo>
                                    <a:pt x="0" y="10"/>
                                  </a:lnTo>
                                  <a:lnTo>
                                    <a:pt x="0" y="11"/>
                                  </a:lnTo>
                                  <a:lnTo>
                                    <a:pt x="0" y="11"/>
                                  </a:lnTo>
                                  <a:lnTo>
                                    <a:pt x="0" y="12"/>
                                  </a:lnTo>
                                  <a:lnTo>
                                    <a:pt x="0" y="12"/>
                                  </a:lnTo>
                                  <a:lnTo>
                                    <a:pt x="0" y="13"/>
                                  </a:lnTo>
                                  <a:lnTo>
                                    <a:pt x="0" y="14"/>
                                  </a:lnTo>
                                  <a:lnTo>
                                    <a:pt x="0" y="14"/>
                                  </a:lnTo>
                                  <a:lnTo>
                                    <a:pt x="0" y="14"/>
                                  </a:lnTo>
                                  <a:lnTo>
                                    <a:pt x="1" y="15"/>
                                  </a:lnTo>
                                  <a:lnTo>
                                    <a:pt x="1" y="16"/>
                                  </a:lnTo>
                                  <a:lnTo>
                                    <a:pt x="1" y="16"/>
                                  </a:lnTo>
                                  <a:lnTo>
                                    <a:pt x="1" y="17"/>
                                  </a:lnTo>
                                  <a:lnTo>
                                    <a:pt x="1" y="17"/>
                                  </a:lnTo>
                                  <a:lnTo>
                                    <a:pt x="1" y="18"/>
                                  </a:lnTo>
                                  <a:lnTo>
                                    <a:pt x="1" y="18"/>
                                  </a:lnTo>
                                  <a:lnTo>
                                    <a:pt x="1" y="19"/>
                                  </a:lnTo>
                                  <a:lnTo>
                                    <a:pt x="1" y="19"/>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33" name="Freeform 3433"/>
                          <wps:cNvSpPr>
                            <a:spLocks/>
                          </wps:cNvSpPr>
                          <wps:spPr bwMode="auto">
                            <a:xfrm>
                              <a:off x="245" y="199"/>
                              <a:ext cx="18" cy="21"/>
                            </a:xfrm>
                            <a:custGeom>
                              <a:avLst/>
                              <a:gdLst>
                                <a:gd name="T0" fmla="*/ 0 w 18"/>
                                <a:gd name="T1" fmla="*/ 6 h 21"/>
                                <a:gd name="T2" fmla="*/ 0 w 18"/>
                                <a:gd name="T3" fmla="*/ 5 h 21"/>
                                <a:gd name="T4" fmla="*/ 0 w 18"/>
                                <a:gd name="T5" fmla="*/ 5 h 21"/>
                                <a:gd name="T6" fmla="*/ 1 w 18"/>
                                <a:gd name="T7" fmla="*/ 4 h 21"/>
                                <a:gd name="T8" fmla="*/ 1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3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8 h 21"/>
                                <a:gd name="T64" fmla="*/ 18 w 18"/>
                                <a:gd name="T65" fmla="*/ 18 h 21"/>
                                <a:gd name="T66" fmla="*/ 18 w 18"/>
                                <a:gd name="T67" fmla="*/ 18 h 21"/>
                                <a:gd name="T68" fmla="*/ 18 w 18"/>
                                <a:gd name="T69" fmla="*/ 19 h 21"/>
                                <a:gd name="T70" fmla="*/ 18 w 18"/>
                                <a:gd name="T71" fmla="*/ 19 h 21"/>
                                <a:gd name="T72" fmla="*/ 17 w 18"/>
                                <a:gd name="T73" fmla="*/ 20 h 21"/>
                                <a:gd name="T74" fmla="*/ 17 w 18"/>
                                <a:gd name="T75" fmla="*/ 20 h 21"/>
                                <a:gd name="T76" fmla="*/ 17 w 18"/>
                                <a:gd name="T77" fmla="*/ 20 h 21"/>
                                <a:gd name="T78" fmla="*/ 17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3 w 18"/>
                                <a:gd name="T97" fmla="*/ 19 h 21"/>
                                <a:gd name="T98" fmla="*/ 2 w 18"/>
                                <a:gd name="T99" fmla="*/ 19 h 21"/>
                                <a:gd name="T100" fmla="*/ 2 w 18"/>
                                <a:gd name="T101" fmla="*/ 19 h 21"/>
                                <a:gd name="T102" fmla="*/ 1 w 18"/>
                                <a:gd name="T103" fmla="*/ 18 h 21"/>
                                <a:gd name="T104" fmla="*/ 1 w 18"/>
                                <a:gd name="T105" fmla="*/ 18 h 21"/>
                                <a:gd name="T106" fmla="*/ 1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3" y="2"/>
                                  </a:lnTo>
                                  <a:lnTo>
                                    <a:pt x="4" y="2"/>
                                  </a:lnTo>
                                  <a:lnTo>
                                    <a:pt x="4" y="2"/>
                                  </a:lnTo>
                                  <a:lnTo>
                                    <a:pt x="4" y="2"/>
                                  </a:lnTo>
                                  <a:lnTo>
                                    <a:pt x="14" y="0"/>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8" y="19"/>
                                  </a:lnTo>
                                  <a:lnTo>
                                    <a:pt x="18"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1"/>
                                  </a:lnTo>
                                  <a:lnTo>
                                    <a:pt x="17"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34" name="Freeform 3434"/>
                          <wps:cNvSpPr>
                            <a:spLocks/>
                          </wps:cNvSpPr>
                          <wps:spPr bwMode="auto">
                            <a:xfrm>
                              <a:off x="245" y="199"/>
                              <a:ext cx="18" cy="21"/>
                            </a:xfrm>
                            <a:custGeom>
                              <a:avLst/>
                              <a:gdLst>
                                <a:gd name="T0" fmla="*/ 0 w 18"/>
                                <a:gd name="T1" fmla="*/ 6 h 21"/>
                                <a:gd name="T2" fmla="*/ 0 w 18"/>
                                <a:gd name="T3" fmla="*/ 5 h 21"/>
                                <a:gd name="T4" fmla="*/ 0 w 18"/>
                                <a:gd name="T5" fmla="*/ 5 h 21"/>
                                <a:gd name="T6" fmla="*/ 1 w 18"/>
                                <a:gd name="T7" fmla="*/ 4 h 21"/>
                                <a:gd name="T8" fmla="*/ 1 w 18"/>
                                <a:gd name="T9" fmla="*/ 4 h 21"/>
                                <a:gd name="T10" fmla="*/ 1 w 18"/>
                                <a:gd name="T11" fmla="*/ 4 h 21"/>
                                <a:gd name="T12" fmla="*/ 1 w 18"/>
                                <a:gd name="T13" fmla="*/ 3 h 21"/>
                                <a:gd name="T14" fmla="*/ 2 w 18"/>
                                <a:gd name="T15" fmla="*/ 3 h 21"/>
                                <a:gd name="T16" fmla="*/ 2 w 18"/>
                                <a:gd name="T17" fmla="*/ 3 h 21"/>
                                <a:gd name="T18" fmla="*/ 2 w 18"/>
                                <a:gd name="T19" fmla="*/ 3 h 21"/>
                                <a:gd name="T20" fmla="*/ 3 w 18"/>
                                <a:gd name="T21" fmla="*/ 3 h 21"/>
                                <a:gd name="T22" fmla="*/ 3 w 18"/>
                                <a:gd name="T23" fmla="*/ 2 h 21"/>
                                <a:gd name="T24" fmla="*/ 4 w 18"/>
                                <a:gd name="T25" fmla="*/ 2 h 21"/>
                                <a:gd name="T26" fmla="*/ 14 w 18"/>
                                <a:gd name="T27" fmla="*/ 1 h 21"/>
                                <a:gd name="T28" fmla="*/ 15 w 18"/>
                                <a:gd name="T29" fmla="*/ 1 h 21"/>
                                <a:gd name="T30" fmla="*/ 15 w 18"/>
                                <a:gd name="T31" fmla="*/ 1 h 21"/>
                                <a:gd name="T32" fmla="*/ 15 w 18"/>
                                <a:gd name="T33" fmla="*/ 1 h 21"/>
                                <a:gd name="T34" fmla="*/ 16 w 18"/>
                                <a:gd name="T35" fmla="*/ 1 h 21"/>
                                <a:gd name="T36" fmla="*/ 16 w 18"/>
                                <a:gd name="T37" fmla="*/ 1 h 21"/>
                                <a:gd name="T38" fmla="*/ 17 w 18"/>
                                <a:gd name="T39" fmla="*/ 2 h 21"/>
                                <a:gd name="T40" fmla="*/ 17 w 18"/>
                                <a:gd name="T41" fmla="*/ 2 h 21"/>
                                <a:gd name="T42" fmla="*/ 17 w 18"/>
                                <a:gd name="T43" fmla="*/ 2 h 21"/>
                                <a:gd name="T44" fmla="*/ 17 w 18"/>
                                <a:gd name="T45" fmla="*/ 3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8 h 21"/>
                                <a:gd name="T64" fmla="*/ 18 w 18"/>
                                <a:gd name="T65" fmla="*/ 18 h 21"/>
                                <a:gd name="T66" fmla="*/ 18 w 18"/>
                                <a:gd name="T67" fmla="*/ 18 h 21"/>
                                <a:gd name="T68" fmla="*/ 18 w 18"/>
                                <a:gd name="T69" fmla="*/ 19 h 21"/>
                                <a:gd name="T70" fmla="*/ 18 w 18"/>
                                <a:gd name="T71" fmla="*/ 19 h 21"/>
                                <a:gd name="T72" fmla="*/ 17 w 18"/>
                                <a:gd name="T73" fmla="*/ 20 h 21"/>
                                <a:gd name="T74" fmla="*/ 17 w 18"/>
                                <a:gd name="T75" fmla="*/ 20 h 21"/>
                                <a:gd name="T76" fmla="*/ 17 w 18"/>
                                <a:gd name="T77" fmla="*/ 20 h 21"/>
                                <a:gd name="T78" fmla="*/ 17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3 w 18"/>
                                <a:gd name="T97" fmla="*/ 19 h 21"/>
                                <a:gd name="T98" fmla="*/ 2 w 18"/>
                                <a:gd name="T99" fmla="*/ 19 h 21"/>
                                <a:gd name="T100" fmla="*/ 2 w 18"/>
                                <a:gd name="T101" fmla="*/ 19 h 21"/>
                                <a:gd name="T102" fmla="*/ 1 w 18"/>
                                <a:gd name="T103" fmla="*/ 18 h 21"/>
                                <a:gd name="T104" fmla="*/ 1 w 18"/>
                                <a:gd name="T105" fmla="*/ 18 h 21"/>
                                <a:gd name="T106" fmla="*/ 1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3" y="2"/>
                                  </a:lnTo>
                                  <a:lnTo>
                                    <a:pt x="4" y="2"/>
                                  </a:lnTo>
                                  <a:lnTo>
                                    <a:pt x="4" y="2"/>
                                  </a:lnTo>
                                  <a:lnTo>
                                    <a:pt x="4" y="2"/>
                                  </a:lnTo>
                                  <a:lnTo>
                                    <a:pt x="14" y="0"/>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8" y="19"/>
                                  </a:lnTo>
                                  <a:lnTo>
                                    <a:pt x="18"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1"/>
                                  </a:lnTo>
                                  <a:lnTo>
                                    <a:pt x="17"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35" name="Freeform 3435"/>
                          <wps:cNvSpPr>
                            <a:spLocks/>
                          </wps:cNvSpPr>
                          <wps:spPr bwMode="auto">
                            <a:xfrm>
                              <a:off x="243" y="20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36" name="Freeform 3436"/>
                          <wps:cNvSpPr>
                            <a:spLocks/>
                          </wps:cNvSpPr>
                          <wps:spPr bwMode="auto">
                            <a:xfrm>
                              <a:off x="243" y="20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37" name="Freeform 3437"/>
                          <wps:cNvSpPr>
                            <a:spLocks/>
                          </wps:cNvSpPr>
                          <wps:spPr bwMode="auto">
                            <a:xfrm>
                              <a:off x="243" y="21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38" name="Freeform 3438"/>
                          <wps:cNvSpPr>
                            <a:spLocks/>
                          </wps:cNvSpPr>
                          <wps:spPr bwMode="auto">
                            <a:xfrm>
                              <a:off x="243" y="214"/>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39" name="Freeform 3439"/>
                          <wps:cNvSpPr>
                            <a:spLocks/>
                          </wps:cNvSpPr>
                          <wps:spPr bwMode="auto">
                            <a:xfrm>
                              <a:off x="241" y="199"/>
                              <a:ext cx="4" cy="22"/>
                            </a:xfrm>
                            <a:custGeom>
                              <a:avLst/>
                              <a:gdLst>
                                <a:gd name="T0" fmla="*/ 1 w 4"/>
                                <a:gd name="T1" fmla="*/ 20 h 22"/>
                                <a:gd name="T2" fmla="*/ 1 w 4"/>
                                <a:gd name="T3" fmla="*/ 21 h 22"/>
                                <a:gd name="T4" fmla="*/ 2 w 4"/>
                                <a:gd name="T5" fmla="*/ 21 h 22"/>
                                <a:gd name="T6" fmla="*/ 2 w 4"/>
                                <a:gd name="T7" fmla="*/ 22 h 22"/>
                                <a:gd name="T8" fmla="*/ 3 w 4"/>
                                <a:gd name="T9" fmla="*/ 22 h 22"/>
                                <a:gd name="T10" fmla="*/ 3 w 4"/>
                                <a:gd name="T11" fmla="*/ 21 h 22"/>
                                <a:gd name="T12" fmla="*/ 4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4 w 4"/>
                                <a:gd name="T31" fmla="*/ 12 h 22"/>
                                <a:gd name="T32" fmla="*/ 4 w 4"/>
                                <a:gd name="T33" fmla="*/ 11 h 22"/>
                                <a:gd name="T34" fmla="*/ 4 w 4"/>
                                <a:gd name="T35" fmla="*/ 10 h 22"/>
                                <a:gd name="T36" fmla="*/ 4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2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8 h 22"/>
                                <a:gd name="T78" fmla="*/ 1 w 4"/>
                                <a:gd name="T79" fmla="*/ 9 h 22"/>
                                <a:gd name="T80" fmla="*/ 0 w 4"/>
                                <a:gd name="T81" fmla="*/ 10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2" y="21"/>
                                  </a:lnTo>
                                  <a:lnTo>
                                    <a:pt x="2" y="21"/>
                                  </a:lnTo>
                                  <a:lnTo>
                                    <a:pt x="2" y="22"/>
                                  </a:lnTo>
                                  <a:lnTo>
                                    <a:pt x="2" y="22"/>
                                  </a:lnTo>
                                  <a:lnTo>
                                    <a:pt x="3" y="22"/>
                                  </a:lnTo>
                                  <a:lnTo>
                                    <a:pt x="3" y="22"/>
                                  </a:lnTo>
                                  <a:lnTo>
                                    <a:pt x="3" y="21"/>
                                  </a:lnTo>
                                  <a:lnTo>
                                    <a:pt x="3" y="21"/>
                                  </a:lnTo>
                                  <a:lnTo>
                                    <a:pt x="4"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4" y="12"/>
                                  </a:lnTo>
                                  <a:lnTo>
                                    <a:pt x="4" y="11"/>
                                  </a:lnTo>
                                  <a:lnTo>
                                    <a:pt x="4" y="11"/>
                                  </a:lnTo>
                                  <a:lnTo>
                                    <a:pt x="4" y="10"/>
                                  </a:lnTo>
                                  <a:lnTo>
                                    <a:pt x="4" y="10"/>
                                  </a:lnTo>
                                  <a:lnTo>
                                    <a:pt x="4" y="9"/>
                                  </a:lnTo>
                                  <a:lnTo>
                                    <a:pt x="4"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1" y="7"/>
                                  </a:lnTo>
                                  <a:lnTo>
                                    <a:pt x="1" y="8"/>
                                  </a:lnTo>
                                  <a:lnTo>
                                    <a:pt x="1" y="8"/>
                                  </a:lnTo>
                                  <a:lnTo>
                                    <a:pt x="1" y="9"/>
                                  </a:lnTo>
                                  <a:lnTo>
                                    <a:pt x="1" y="9"/>
                                  </a:lnTo>
                                  <a:lnTo>
                                    <a:pt x="1" y="10"/>
                                  </a:lnTo>
                                  <a:lnTo>
                                    <a:pt x="0" y="10"/>
                                  </a:lnTo>
                                  <a:lnTo>
                                    <a:pt x="0" y="11"/>
                                  </a:lnTo>
                                  <a:lnTo>
                                    <a:pt x="0" y="12"/>
                                  </a:lnTo>
                                  <a:lnTo>
                                    <a:pt x="1" y="12"/>
                                  </a:lnTo>
                                  <a:lnTo>
                                    <a:pt x="1" y="13"/>
                                  </a:lnTo>
                                  <a:lnTo>
                                    <a:pt x="1" y="13"/>
                                  </a:lnTo>
                                  <a:lnTo>
                                    <a:pt x="1" y="14"/>
                                  </a:lnTo>
                                  <a:lnTo>
                                    <a:pt x="1" y="14"/>
                                  </a:lnTo>
                                  <a:lnTo>
                                    <a:pt x="1" y="15"/>
                                  </a:lnTo>
                                  <a:lnTo>
                                    <a:pt x="1" y="15"/>
                                  </a:lnTo>
                                  <a:lnTo>
                                    <a:pt x="1" y="16"/>
                                  </a:lnTo>
                                  <a:lnTo>
                                    <a:pt x="1" y="16"/>
                                  </a:lnTo>
                                  <a:lnTo>
                                    <a:pt x="1"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40" name="Freeform 3440"/>
                          <wps:cNvSpPr>
                            <a:spLocks/>
                          </wps:cNvSpPr>
                          <wps:spPr bwMode="auto">
                            <a:xfrm>
                              <a:off x="241" y="199"/>
                              <a:ext cx="4" cy="22"/>
                            </a:xfrm>
                            <a:custGeom>
                              <a:avLst/>
                              <a:gdLst>
                                <a:gd name="T0" fmla="*/ 1 w 4"/>
                                <a:gd name="T1" fmla="*/ 20 h 22"/>
                                <a:gd name="T2" fmla="*/ 1 w 4"/>
                                <a:gd name="T3" fmla="*/ 21 h 22"/>
                                <a:gd name="T4" fmla="*/ 2 w 4"/>
                                <a:gd name="T5" fmla="*/ 21 h 22"/>
                                <a:gd name="T6" fmla="*/ 2 w 4"/>
                                <a:gd name="T7" fmla="*/ 22 h 22"/>
                                <a:gd name="T8" fmla="*/ 3 w 4"/>
                                <a:gd name="T9" fmla="*/ 22 h 22"/>
                                <a:gd name="T10" fmla="*/ 3 w 4"/>
                                <a:gd name="T11" fmla="*/ 21 h 22"/>
                                <a:gd name="T12" fmla="*/ 4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4 w 4"/>
                                <a:gd name="T31" fmla="*/ 12 h 22"/>
                                <a:gd name="T32" fmla="*/ 4 w 4"/>
                                <a:gd name="T33" fmla="*/ 11 h 22"/>
                                <a:gd name="T34" fmla="*/ 4 w 4"/>
                                <a:gd name="T35" fmla="*/ 10 h 22"/>
                                <a:gd name="T36" fmla="*/ 4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2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8 h 22"/>
                                <a:gd name="T78" fmla="*/ 1 w 4"/>
                                <a:gd name="T79" fmla="*/ 9 h 22"/>
                                <a:gd name="T80" fmla="*/ 0 w 4"/>
                                <a:gd name="T81" fmla="*/ 10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2" y="21"/>
                                  </a:lnTo>
                                  <a:lnTo>
                                    <a:pt x="2" y="21"/>
                                  </a:lnTo>
                                  <a:lnTo>
                                    <a:pt x="2" y="22"/>
                                  </a:lnTo>
                                  <a:lnTo>
                                    <a:pt x="2" y="22"/>
                                  </a:lnTo>
                                  <a:lnTo>
                                    <a:pt x="3" y="22"/>
                                  </a:lnTo>
                                  <a:lnTo>
                                    <a:pt x="3" y="22"/>
                                  </a:lnTo>
                                  <a:lnTo>
                                    <a:pt x="3" y="21"/>
                                  </a:lnTo>
                                  <a:lnTo>
                                    <a:pt x="3" y="21"/>
                                  </a:lnTo>
                                  <a:lnTo>
                                    <a:pt x="4"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4" y="12"/>
                                  </a:lnTo>
                                  <a:lnTo>
                                    <a:pt x="4" y="11"/>
                                  </a:lnTo>
                                  <a:lnTo>
                                    <a:pt x="4" y="11"/>
                                  </a:lnTo>
                                  <a:lnTo>
                                    <a:pt x="4" y="10"/>
                                  </a:lnTo>
                                  <a:lnTo>
                                    <a:pt x="4" y="10"/>
                                  </a:lnTo>
                                  <a:lnTo>
                                    <a:pt x="4" y="9"/>
                                  </a:lnTo>
                                  <a:lnTo>
                                    <a:pt x="4"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1" y="7"/>
                                  </a:lnTo>
                                  <a:lnTo>
                                    <a:pt x="1" y="8"/>
                                  </a:lnTo>
                                  <a:lnTo>
                                    <a:pt x="1" y="8"/>
                                  </a:lnTo>
                                  <a:lnTo>
                                    <a:pt x="1" y="9"/>
                                  </a:lnTo>
                                  <a:lnTo>
                                    <a:pt x="1" y="9"/>
                                  </a:lnTo>
                                  <a:lnTo>
                                    <a:pt x="1" y="10"/>
                                  </a:lnTo>
                                  <a:lnTo>
                                    <a:pt x="0" y="10"/>
                                  </a:lnTo>
                                  <a:lnTo>
                                    <a:pt x="0" y="11"/>
                                  </a:lnTo>
                                  <a:lnTo>
                                    <a:pt x="0" y="12"/>
                                  </a:lnTo>
                                  <a:lnTo>
                                    <a:pt x="1" y="12"/>
                                  </a:lnTo>
                                  <a:lnTo>
                                    <a:pt x="1" y="13"/>
                                  </a:lnTo>
                                  <a:lnTo>
                                    <a:pt x="1" y="13"/>
                                  </a:lnTo>
                                  <a:lnTo>
                                    <a:pt x="1" y="14"/>
                                  </a:lnTo>
                                  <a:lnTo>
                                    <a:pt x="1" y="14"/>
                                  </a:lnTo>
                                  <a:lnTo>
                                    <a:pt x="1" y="15"/>
                                  </a:lnTo>
                                  <a:lnTo>
                                    <a:pt x="1" y="15"/>
                                  </a:lnTo>
                                  <a:lnTo>
                                    <a:pt x="1" y="16"/>
                                  </a:lnTo>
                                  <a:lnTo>
                                    <a:pt x="1" y="16"/>
                                  </a:lnTo>
                                  <a:lnTo>
                                    <a:pt x="1"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41" name="Freeform 3441"/>
                          <wps:cNvSpPr>
                            <a:spLocks/>
                          </wps:cNvSpPr>
                          <wps:spPr bwMode="auto">
                            <a:xfrm>
                              <a:off x="239" y="227"/>
                              <a:ext cx="6" cy="23"/>
                            </a:xfrm>
                            <a:custGeom>
                              <a:avLst/>
                              <a:gdLst>
                                <a:gd name="T0" fmla="*/ 1 w 6"/>
                                <a:gd name="T1" fmla="*/ 21 h 23"/>
                                <a:gd name="T2" fmla="*/ 1 w 6"/>
                                <a:gd name="T3" fmla="*/ 22 h 23"/>
                                <a:gd name="T4" fmla="*/ 2 w 6"/>
                                <a:gd name="T5" fmla="*/ 22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0 w 6"/>
                                <a:gd name="T89" fmla="*/ 16 h 23"/>
                                <a:gd name="T90" fmla="*/ 0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2"/>
                                  </a:lnTo>
                                  <a:lnTo>
                                    <a:pt x="2" y="23"/>
                                  </a:lnTo>
                                  <a:lnTo>
                                    <a:pt x="3" y="23"/>
                                  </a:lnTo>
                                  <a:lnTo>
                                    <a:pt x="3" y="23"/>
                                  </a:lnTo>
                                  <a:lnTo>
                                    <a:pt x="3" y="23"/>
                                  </a:lnTo>
                                  <a:lnTo>
                                    <a:pt x="4" y="23"/>
                                  </a:lnTo>
                                  <a:lnTo>
                                    <a:pt x="4" y="23"/>
                                  </a:lnTo>
                                  <a:lnTo>
                                    <a:pt x="5" y="22"/>
                                  </a:lnTo>
                                  <a:lnTo>
                                    <a:pt x="5" y="22"/>
                                  </a:lnTo>
                                  <a:lnTo>
                                    <a:pt x="5" y="22"/>
                                  </a:lnTo>
                                  <a:lnTo>
                                    <a:pt x="6" y="21"/>
                                  </a:lnTo>
                                  <a:lnTo>
                                    <a:pt x="6" y="21"/>
                                  </a:lnTo>
                                  <a:lnTo>
                                    <a:pt x="6" y="21"/>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5" y="1"/>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1"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1" y="18"/>
                                  </a:lnTo>
                                  <a:lnTo>
                                    <a:pt x="1" y="18"/>
                                  </a:lnTo>
                                  <a:lnTo>
                                    <a:pt x="1" y="19"/>
                                  </a:lnTo>
                                  <a:lnTo>
                                    <a:pt x="1" y="19"/>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42" name="Freeform 3442"/>
                          <wps:cNvSpPr>
                            <a:spLocks/>
                          </wps:cNvSpPr>
                          <wps:spPr bwMode="auto">
                            <a:xfrm>
                              <a:off x="239" y="227"/>
                              <a:ext cx="6" cy="23"/>
                            </a:xfrm>
                            <a:custGeom>
                              <a:avLst/>
                              <a:gdLst>
                                <a:gd name="T0" fmla="*/ 1 w 6"/>
                                <a:gd name="T1" fmla="*/ 21 h 23"/>
                                <a:gd name="T2" fmla="*/ 1 w 6"/>
                                <a:gd name="T3" fmla="*/ 22 h 23"/>
                                <a:gd name="T4" fmla="*/ 2 w 6"/>
                                <a:gd name="T5" fmla="*/ 22 h 23"/>
                                <a:gd name="T6" fmla="*/ 3 w 6"/>
                                <a:gd name="T7" fmla="*/ 23 h 23"/>
                                <a:gd name="T8" fmla="*/ 3 w 6"/>
                                <a:gd name="T9" fmla="*/ 23 h 23"/>
                                <a:gd name="T10" fmla="*/ 4 w 6"/>
                                <a:gd name="T11" fmla="*/ 23 h 23"/>
                                <a:gd name="T12" fmla="*/ 5 w 6"/>
                                <a:gd name="T13" fmla="*/ 22 h 23"/>
                                <a:gd name="T14" fmla="*/ 6 w 6"/>
                                <a:gd name="T15" fmla="*/ 21 h 23"/>
                                <a:gd name="T16" fmla="*/ 6 w 6"/>
                                <a:gd name="T17" fmla="*/ 21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3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4 h 23"/>
                                <a:gd name="T88" fmla="*/ 0 w 6"/>
                                <a:gd name="T89" fmla="*/ 16 h 23"/>
                                <a:gd name="T90" fmla="*/ 0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2"/>
                                  </a:lnTo>
                                  <a:lnTo>
                                    <a:pt x="2" y="23"/>
                                  </a:lnTo>
                                  <a:lnTo>
                                    <a:pt x="3" y="23"/>
                                  </a:lnTo>
                                  <a:lnTo>
                                    <a:pt x="3" y="23"/>
                                  </a:lnTo>
                                  <a:lnTo>
                                    <a:pt x="3" y="23"/>
                                  </a:lnTo>
                                  <a:lnTo>
                                    <a:pt x="4" y="23"/>
                                  </a:lnTo>
                                  <a:lnTo>
                                    <a:pt x="4" y="23"/>
                                  </a:lnTo>
                                  <a:lnTo>
                                    <a:pt x="5" y="22"/>
                                  </a:lnTo>
                                  <a:lnTo>
                                    <a:pt x="5" y="22"/>
                                  </a:lnTo>
                                  <a:lnTo>
                                    <a:pt x="5" y="22"/>
                                  </a:lnTo>
                                  <a:lnTo>
                                    <a:pt x="6" y="21"/>
                                  </a:lnTo>
                                  <a:lnTo>
                                    <a:pt x="6" y="21"/>
                                  </a:lnTo>
                                  <a:lnTo>
                                    <a:pt x="6" y="21"/>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5" y="1"/>
                                  </a:lnTo>
                                  <a:lnTo>
                                    <a:pt x="5" y="1"/>
                                  </a:lnTo>
                                  <a:lnTo>
                                    <a:pt x="5" y="1"/>
                                  </a:lnTo>
                                  <a:lnTo>
                                    <a:pt x="4" y="1"/>
                                  </a:lnTo>
                                  <a:lnTo>
                                    <a:pt x="4" y="0"/>
                                  </a:lnTo>
                                  <a:lnTo>
                                    <a:pt x="3"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1"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4"/>
                                  </a:lnTo>
                                  <a:lnTo>
                                    <a:pt x="0" y="14"/>
                                  </a:lnTo>
                                  <a:lnTo>
                                    <a:pt x="0" y="14"/>
                                  </a:lnTo>
                                  <a:lnTo>
                                    <a:pt x="0" y="15"/>
                                  </a:lnTo>
                                  <a:lnTo>
                                    <a:pt x="0" y="16"/>
                                  </a:lnTo>
                                  <a:lnTo>
                                    <a:pt x="0" y="16"/>
                                  </a:lnTo>
                                  <a:lnTo>
                                    <a:pt x="0" y="17"/>
                                  </a:lnTo>
                                  <a:lnTo>
                                    <a:pt x="0" y="17"/>
                                  </a:lnTo>
                                  <a:lnTo>
                                    <a:pt x="1" y="18"/>
                                  </a:lnTo>
                                  <a:lnTo>
                                    <a:pt x="1" y="18"/>
                                  </a:lnTo>
                                  <a:lnTo>
                                    <a:pt x="1" y="19"/>
                                  </a:lnTo>
                                  <a:lnTo>
                                    <a:pt x="1" y="19"/>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43" name="Freeform 3443"/>
                          <wps:cNvSpPr>
                            <a:spLocks/>
                          </wps:cNvSpPr>
                          <wps:spPr bwMode="auto">
                            <a:xfrm>
                              <a:off x="245" y="228"/>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1 w 18"/>
                                <a:gd name="T15" fmla="*/ 3 h 21"/>
                                <a:gd name="T16" fmla="*/ 2 w 18"/>
                                <a:gd name="T17" fmla="*/ 3 h 21"/>
                                <a:gd name="T18" fmla="*/ 2 w 18"/>
                                <a:gd name="T19" fmla="*/ 3 h 21"/>
                                <a:gd name="T20" fmla="*/ 3 w 18"/>
                                <a:gd name="T21" fmla="*/ 3 h 21"/>
                                <a:gd name="T22" fmla="*/ 3 w 18"/>
                                <a:gd name="T23" fmla="*/ 2 h 21"/>
                                <a:gd name="T24" fmla="*/ 3 w 18"/>
                                <a:gd name="T25" fmla="*/ 2 h 21"/>
                                <a:gd name="T26" fmla="*/ 14 w 18"/>
                                <a:gd name="T27" fmla="*/ 1 h 21"/>
                                <a:gd name="T28" fmla="*/ 14 w 18"/>
                                <a:gd name="T29" fmla="*/ 1 h 21"/>
                                <a:gd name="T30" fmla="*/ 15 w 18"/>
                                <a:gd name="T31" fmla="*/ 1 h 21"/>
                                <a:gd name="T32" fmla="*/ 15 w 18"/>
                                <a:gd name="T33" fmla="*/ 1 h 21"/>
                                <a:gd name="T34" fmla="*/ 16 w 18"/>
                                <a:gd name="T35" fmla="*/ 1 h 21"/>
                                <a:gd name="T36" fmla="*/ 16 w 18"/>
                                <a:gd name="T37" fmla="*/ 1 h 21"/>
                                <a:gd name="T38" fmla="*/ 16 w 18"/>
                                <a:gd name="T39" fmla="*/ 2 h 21"/>
                                <a:gd name="T40" fmla="*/ 17 w 18"/>
                                <a:gd name="T41" fmla="*/ 2 h 21"/>
                                <a:gd name="T42" fmla="*/ 17 w 18"/>
                                <a:gd name="T43" fmla="*/ 2 h 21"/>
                                <a:gd name="T44" fmla="*/ 17 w 18"/>
                                <a:gd name="T45" fmla="*/ 3 h 21"/>
                                <a:gd name="T46" fmla="*/ 17 w 18"/>
                                <a:gd name="T47" fmla="*/ 3 h 21"/>
                                <a:gd name="T48" fmla="*/ 17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2"/>
                                  </a:lnTo>
                                  <a:lnTo>
                                    <a:pt x="3" y="2"/>
                                  </a:lnTo>
                                  <a:lnTo>
                                    <a:pt x="3" y="2"/>
                                  </a:lnTo>
                                  <a:lnTo>
                                    <a:pt x="3" y="2"/>
                                  </a:lnTo>
                                  <a:lnTo>
                                    <a:pt x="3" y="2"/>
                                  </a:lnTo>
                                  <a:lnTo>
                                    <a:pt x="3" y="2"/>
                                  </a:lnTo>
                                  <a:lnTo>
                                    <a:pt x="3" y="2"/>
                                  </a:lnTo>
                                  <a:lnTo>
                                    <a:pt x="3" y="2"/>
                                  </a:lnTo>
                                  <a:lnTo>
                                    <a:pt x="14" y="0"/>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44" name="Freeform 3444"/>
                          <wps:cNvSpPr>
                            <a:spLocks/>
                          </wps:cNvSpPr>
                          <wps:spPr bwMode="auto">
                            <a:xfrm>
                              <a:off x="245" y="228"/>
                              <a:ext cx="18" cy="21"/>
                            </a:xfrm>
                            <a:custGeom>
                              <a:avLst/>
                              <a:gdLst>
                                <a:gd name="T0" fmla="*/ 0 w 18"/>
                                <a:gd name="T1" fmla="*/ 6 h 21"/>
                                <a:gd name="T2" fmla="*/ 0 w 18"/>
                                <a:gd name="T3" fmla="*/ 5 h 21"/>
                                <a:gd name="T4" fmla="*/ 0 w 18"/>
                                <a:gd name="T5" fmla="*/ 5 h 21"/>
                                <a:gd name="T6" fmla="*/ 0 w 18"/>
                                <a:gd name="T7" fmla="*/ 4 h 21"/>
                                <a:gd name="T8" fmla="*/ 0 w 18"/>
                                <a:gd name="T9" fmla="*/ 4 h 21"/>
                                <a:gd name="T10" fmla="*/ 1 w 18"/>
                                <a:gd name="T11" fmla="*/ 4 h 21"/>
                                <a:gd name="T12" fmla="*/ 1 w 18"/>
                                <a:gd name="T13" fmla="*/ 3 h 21"/>
                                <a:gd name="T14" fmla="*/ 1 w 18"/>
                                <a:gd name="T15" fmla="*/ 3 h 21"/>
                                <a:gd name="T16" fmla="*/ 2 w 18"/>
                                <a:gd name="T17" fmla="*/ 3 h 21"/>
                                <a:gd name="T18" fmla="*/ 2 w 18"/>
                                <a:gd name="T19" fmla="*/ 3 h 21"/>
                                <a:gd name="T20" fmla="*/ 3 w 18"/>
                                <a:gd name="T21" fmla="*/ 3 h 21"/>
                                <a:gd name="T22" fmla="*/ 3 w 18"/>
                                <a:gd name="T23" fmla="*/ 2 h 21"/>
                                <a:gd name="T24" fmla="*/ 3 w 18"/>
                                <a:gd name="T25" fmla="*/ 2 h 21"/>
                                <a:gd name="T26" fmla="*/ 14 w 18"/>
                                <a:gd name="T27" fmla="*/ 1 h 21"/>
                                <a:gd name="T28" fmla="*/ 14 w 18"/>
                                <a:gd name="T29" fmla="*/ 1 h 21"/>
                                <a:gd name="T30" fmla="*/ 15 w 18"/>
                                <a:gd name="T31" fmla="*/ 1 h 21"/>
                                <a:gd name="T32" fmla="*/ 15 w 18"/>
                                <a:gd name="T33" fmla="*/ 1 h 21"/>
                                <a:gd name="T34" fmla="*/ 16 w 18"/>
                                <a:gd name="T35" fmla="*/ 1 h 21"/>
                                <a:gd name="T36" fmla="*/ 16 w 18"/>
                                <a:gd name="T37" fmla="*/ 1 h 21"/>
                                <a:gd name="T38" fmla="*/ 16 w 18"/>
                                <a:gd name="T39" fmla="*/ 2 h 21"/>
                                <a:gd name="T40" fmla="*/ 17 w 18"/>
                                <a:gd name="T41" fmla="*/ 2 h 21"/>
                                <a:gd name="T42" fmla="*/ 17 w 18"/>
                                <a:gd name="T43" fmla="*/ 2 h 21"/>
                                <a:gd name="T44" fmla="*/ 17 w 18"/>
                                <a:gd name="T45" fmla="*/ 3 h 21"/>
                                <a:gd name="T46" fmla="*/ 17 w 18"/>
                                <a:gd name="T47" fmla="*/ 3 h 21"/>
                                <a:gd name="T48" fmla="*/ 17 w 18"/>
                                <a:gd name="T49" fmla="*/ 3 h 21"/>
                                <a:gd name="T50" fmla="*/ 18 w 18"/>
                                <a:gd name="T51" fmla="*/ 4 h 21"/>
                                <a:gd name="T52" fmla="*/ 18 w 18"/>
                                <a:gd name="T53" fmla="*/ 4 h 21"/>
                                <a:gd name="T54" fmla="*/ 18 w 18"/>
                                <a:gd name="T55" fmla="*/ 5 h 21"/>
                                <a:gd name="T56" fmla="*/ 18 w 18"/>
                                <a:gd name="T57" fmla="*/ 5 h 21"/>
                                <a:gd name="T58" fmla="*/ 18 w 18"/>
                                <a:gd name="T59" fmla="*/ 17 h 21"/>
                                <a:gd name="T60" fmla="*/ 18 w 18"/>
                                <a:gd name="T61" fmla="*/ 17 h 21"/>
                                <a:gd name="T62" fmla="*/ 18 w 18"/>
                                <a:gd name="T63" fmla="*/ 17 h 21"/>
                                <a:gd name="T64" fmla="*/ 18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1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8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2"/>
                                  </a:lnTo>
                                  <a:lnTo>
                                    <a:pt x="3" y="2"/>
                                  </a:lnTo>
                                  <a:lnTo>
                                    <a:pt x="3" y="2"/>
                                  </a:lnTo>
                                  <a:lnTo>
                                    <a:pt x="3" y="2"/>
                                  </a:lnTo>
                                  <a:lnTo>
                                    <a:pt x="3" y="2"/>
                                  </a:lnTo>
                                  <a:lnTo>
                                    <a:pt x="3" y="2"/>
                                  </a:lnTo>
                                  <a:lnTo>
                                    <a:pt x="3" y="2"/>
                                  </a:lnTo>
                                  <a:lnTo>
                                    <a:pt x="3" y="2"/>
                                  </a:lnTo>
                                  <a:lnTo>
                                    <a:pt x="14" y="0"/>
                                  </a:lnTo>
                                  <a:lnTo>
                                    <a:pt x="14" y="1"/>
                                  </a:lnTo>
                                  <a:lnTo>
                                    <a:pt x="14" y="1"/>
                                  </a:lnTo>
                                  <a:lnTo>
                                    <a:pt x="14" y="1"/>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5"/>
                                  </a:lnTo>
                                  <a:lnTo>
                                    <a:pt x="18" y="5"/>
                                  </a:lnTo>
                                  <a:lnTo>
                                    <a:pt x="18" y="5"/>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45" name="Freeform 3445"/>
                          <wps:cNvSpPr>
                            <a:spLocks/>
                          </wps:cNvSpPr>
                          <wps:spPr bwMode="auto">
                            <a:xfrm>
                              <a:off x="242" y="230"/>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46" name="Freeform 3446"/>
                          <wps:cNvSpPr>
                            <a:spLocks/>
                          </wps:cNvSpPr>
                          <wps:spPr bwMode="auto">
                            <a:xfrm>
                              <a:off x="242" y="230"/>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47" name="Freeform 3447"/>
                          <wps:cNvSpPr>
                            <a:spLocks/>
                          </wps:cNvSpPr>
                          <wps:spPr bwMode="auto">
                            <a:xfrm>
                              <a:off x="242" y="243"/>
                              <a:ext cx="4" cy="5"/>
                            </a:xfrm>
                            <a:custGeom>
                              <a:avLst/>
                              <a:gdLst>
                                <a:gd name="T0" fmla="*/ 0 w 4"/>
                                <a:gd name="T1" fmla="*/ 2 h 5"/>
                                <a:gd name="T2" fmla="*/ 3 w 4"/>
                                <a:gd name="T3" fmla="*/ 0 h 5"/>
                                <a:gd name="T4" fmla="*/ 3 w 4"/>
                                <a:gd name="T5" fmla="*/ 0 h 5"/>
                                <a:gd name="T6" fmla="*/ 3 w 4"/>
                                <a:gd name="T7" fmla="*/ 0 h 5"/>
                                <a:gd name="T8" fmla="*/ 4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48" name="Freeform 3448"/>
                          <wps:cNvSpPr>
                            <a:spLocks/>
                          </wps:cNvSpPr>
                          <wps:spPr bwMode="auto">
                            <a:xfrm>
                              <a:off x="242" y="243"/>
                              <a:ext cx="4" cy="5"/>
                            </a:xfrm>
                            <a:custGeom>
                              <a:avLst/>
                              <a:gdLst>
                                <a:gd name="T0" fmla="*/ 0 w 4"/>
                                <a:gd name="T1" fmla="*/ 2 h 5"/>
                                <a:gd name="T2" fmla="*/ 3 w 4"/>
                                <a:gd name="T3" fmla="*/ 0 h 5"/>
                                <a:gd name="T4" fmla="*/ 3 w 4"/>
                                <a:gd name="T5" fmla="*/ 0 h 5"/>
                                <a:gd name="T6" fmla="*/ 3 w 4"/>
                                <a:gd name="T7" fmla="*/ 0 h 5"/>
                                <a:gd name="T8" fmla="*/ 4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0 h 5"/>
                                <a:gd name="T22" fmla="*/ 4 w 4"/>
                                <a:gd name="T23" fmla="*/ 0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1 h 5"/>
                                <a:gd name="T50" fmla="*/ 4 w 4"/>
                                <a:gd name="T51" fmla="*/ 1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49" name="Freeform 3449"/>
                          <wps:cNvSpPr>
                            <a:spLocks/>
                          </wps:cNvSpPr>
                          <wps:spPr bwMode="auto">
                            <a:xfrm>
                              <a:off x="241" y="228"/>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1"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0"/>
                                  </a:lnTo>
                                  <a:lnTo>
                                    <a:pt x="1" y="1"/>
                                  </a:lnTo>
                                  <a:lnTo>
                                    <a:pt x="1" y="1"/>
                                  </a:lnTo>
                                  <a:lnTo>
                                    <a:pt x="1" y="1"/>
                                  </a:lnTo>
                                  <a:lnTo>
                                    <a:pt x="1" y="2"/>
                                  </a:lnTo>
                                  <a:lnTo>
                                    <a:pt x="1" y="3"/>
                                  </a:lnTo>
                                  <a:lnTo>
                                    <a:pt x="1" y="3"/>
                                  </a:lnTo>
                                  <a:lnTo>
                                    <a:pt x="1" y="4"/>
                                  </a:lnTo>
                                  <a:lnTo>
                                    <a:pt x="1"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50" name="Freeform 3450"/>
                          <wps:cNvSpPr>
                            <a:spLocks/>
                          </wps:cNvSpPr>
                          <wps:spPr bwMode="auto">
                            <a:xfrm>
                              <a:off x="241" y="228"/>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1 h 22"/>
                                <a:gd name="T12" fmla="*/ 3 w 4"/>
                                <a:gd name="T13" fmla="*/ 21 h 22"/>
                                <a:gd name="T14" fmla="*/ 4 w 4"/>
                                <a:gd name="T15" fmla="*/ 20 h 22"/>
                                <a:gd name="T16" fmla="*/ 4 w 4"/>
                                <a:gd name="T17" fmla="*/ 19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1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1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19"/>
                                  </a:moveTo>
                                  <a:lnTo>
                                    <a:pt x="1" y="20"/>
                                  </a:lnTo>
                                  <a:lnTo>
                                    <a:pt x="1" y="20"/>
                                  </a:lnTo>
                                  <a:lnTo>
                                    <a:pt x="1" y="21"/>
                                  </a:lnTo>
                                  <a:lnTo>
                                    <a:pt x="1" y="21"/>
                                  </a:lnTo>
                                  <a:lnTo>
                                    <a:pt x="1" y="21"/>
                                  </a:lnTo>
                                  <a:lnTo>
                                    <a:pt x="1" y="21"/>
                                  </a:lnTo>
                                  <a:lnTo>
                                    <a:pt x="2" y="22"/>
                                  </a:lnTo>
                                  <a:lnTo>
                                    <a:pt x="2" y="22"/>
                                  </a:lnTo>
                                  <a:lnTo>
                                    <a:pt x="2" y="22"/>
                                  </a:lnTo>
                                  <a:lnTo>
                                    <a:pt x="3" y="22"/>
                                  </a:lnTo>
                                  <a:lnTo>
                                    <a:pt x="3" y="21"/>
                                  </a:lnTo>
                                  <a:lnTo>
                                    <a:pt x="3" y="21"/>
                                  </a:lnTo>
                                  <a:lnTo>
                                    <a:pt x="3" y="21"/>
                                  </a:lnTo>
                                  <a:lnTo>
                                    <a:pt x="4" y="21"/>
                                  </a:lnTo>
                                  <a:lnTo>
                                    <a:pt x="4" y="20"/>
                                  </a:lnTo>
                                  <a:lnTo>
                                    <a:pt x="4" y="20"/>
                                  </a:lnTo>
                                  <a:lnTo>
                                    <a:pt x="4" y="19"/>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3" y="7"/>
                                  </a:lnTo>
                                  <a:lnTo>
                                    <a:pt x="3"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0"/>
                                  </a:lnTo>
                                  <a:lnTo>
                                    <a:pt x="1" y="1"/>
                                  </a:lnTo>
                                  <a:lnTo>
                                    <a:pt x="1" y="1"/>
                                  </a:lnTo>
                                  <a:lnTo>
                                    <a:pt x="1" y="1"/>
                                  </a:lnTo>
                                  <a:lnTo>
                                    <a:pt x="1" y="2"/>
                                  </a:lnTo>
                                  <a:lnTo>
                                    <a:pt x="1" y="3"/>
                                  </a:lnTo>
                                  <a:lnTo>
                                    <a:pt x="1" y="3"/>
                                  </a:lnTo>
                                  <a:lnTo>
                                    <a:pt x="1" y="4"/>
                                  </a:lnTo>
                                  <a:lnTo>
                                    <a:pt x="1"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451" name="Group 3451"/>
                        <wpg:cNvGrpSpPr>
                          <a:grpSpLocks/>
                        </wpg:cNvGrpSpPr>
                        <wpg:grpSpPr bwMode="auto">
                          <a:xfrm>
                            <a:off x="297" y="83"/>
                            <a:ext cx="24" cy="167"/>
                            <a:chOff x="297" y="83"/>
                            <a:chExt cx="24" cy="167"/>
                          </a:xfrm>
                        </wpg:grpSpPr>
                        <wps:wsp>
                          <wps:cNvPr id="3452" name="Freeform 3452"/>
                          <wps:cNvSpPr>
                            <a:spLocks/>
                          </wps:cNvSpPr>
                          <wps:spPr bwMode="auto">
                            <a:xfrm>
                              <a:off x="297" y="83"/>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2" y="0"/>
                                  </a:lnTo>
                                  <a:lnTo>
                                    <a:pt x="2" y="1"/>
                                  </a:lnTo>
                                  <a:lnTo>
                                    <a:pt x="2"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8"/>
                                  </a:lnTo>
                                  <a:lnTo>
                                    <a:pt x="1"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53" name="Freeform 3453"/>
                          <wps:cNvSpPr>
                            <a:spLocks/>
                          </wps:cNvSpPr>
                          <wps:spPr bwMode="auto">
                            <a:xfrm>
                              <a:off x="297" y="83"/>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2" y="0"/>
                                  </a:lnTo>
                                  <a:lnTo>
                                    <a:pt x="2" y="1"/>
                                  </a:lnTo>
                                  <a:lnTo>
                                    <a:pt x="2"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8"/>
                                  </a:lnTo>
                                  <a:lnTo>
                                    <a:pt x="1"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54" name="Freeform 3454"/>
                          <wps:cNvSpPr>
                            <a:spLocks/>
                          </wps:cNvSpPr>
                          <wps:spPr bwMode="auto">
                            <a:xfrm>
                              <a:off x="303" y="84"/>
                              <a:ext cx="18" cy="21"/>
                            </a:xfrm>
                            <a:custGeom>
                              <a:avLst/>
                              <a:gdLst>
                                <a:gd name="T0" fmla="*/ 0 w 18"/>
                                <a:gd name="T1" fmla="*/ 5 h 21"/>
                                <a:gd name="T2" fmla="*/ 0 w 18"/>
                                <a:gd name="T3" fmla="*/ 5 h 21"/>
                                <a:gd name="T4" fmla="*/ 0 w 18"/>
                                <a:gd name="T5" fmla="*/ 4 h 21"/>
                                <a:gd name="T6" fmla="*/ 1 w 18"/>
                                <a:gd name="T7" fmla="*/ 4 h 21"/>
                                <a:gd name="T8" fmla="*/ 1 w 18"/>
                                <a:gd name="T9" fmla="*/ 4 h 21"/>
                                <a:gd name="T10" fmla="*/ 1 w 18"/>
                                <a:gd name="T11" fmla="*/ 3 h 21"/>
                                <a:gd name="T12" fmla="*/ 1 w 18"/>
                                <a:gd name="T13" fmla="*/ 3 h 21"/>
                                <a:gd name="T14" fmla="*/ 2 w 18"/>
                                <a:gd name="T15" fmla="*/ 3 h 21"/>
                                <a:gd name="T16" fmla="*/ 2 w 18"/>
                                <a:gd name="T17" fmla="*/ 3 h 21"/>
                                <a:gd name="T18" fmla="*/ 2 w 18"/>
                                <a:gd name="T19" fmla="*/ 2 h 21"/>
                                <a:gd name="T20" fmla="*/ 3 w 18"/>
                                <a:gd name="T21" fmla="*/ 2 h 21"/>
                                <a:gd name="T22" fmla="*/ 3 w 18"/>
                                <a:gd name="T23" fmla="*/ 2 h 21"/>
                                <a:gd name="T24" fmla="*/ 4 w 18"/>
                                <a:gd name="T25" fmla="*/ 2 h 21"/>
                                <a:gd name="T26" fmla="*/ 14 w 18"/>
                                <a:gd name="T27" fmla="*/ 0 h 21"/>
                                <a:gd name="T28" fmla="*/ 15 w 18"/>
                                <a:gd name="T29" fmla="*/ 0 h 21"/>
                                <a:gd name="T30" fmla="*/ 15 w 18"/>
                                <a:gd name="T31" fmla="*/ 1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8 w 18"/>
                                <a:gd name="T69" fmla="*/ 19 h 21"/>
                                <a:gd name="T70" fmla="*/ 18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3 w 18"/>
                                <a:gd name="T97" fmla="*/ 19 h 21"/>
                                <a:gd name="T98" fmla="*/ 2 w 18"/>
                                <a:gd name="T99" fmla="*/ 19 h 21"/>
                                <a:gd name="T100" fmla="*/ 2 w 18"/>
                                <a:gd name="T101" fmla="*/ 19 h 21"/>
                                <a:gd name="T102" fmla="*/ 1 w 18"/>
                                <a:gd name="T103" fmla="*/ 18 h 21"/>
                                <a:gd name="T104" fmla="*/ 1 w 18"/>
                                <a:gd name="T105" fmla="*/ 18 h 21"/>
                                <a:gd name="T106" fmla="*/ 1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55" name="Freeform 3455"/>
                          <wps:cNvSpPr>
                            <a:spLocks/>
                          </wps:cNvSpPr>
                          <wps:spPr bwMode="auto">
                            <a:xfrm>
                              <a:off x="303" y="84"/>
                              <a:ext cx="18" cy="21"/>
                            </a:xfrm>
                            <a:custGeom>
                              <a:avLst/>
                              <a:gdLst>
                                <a:gd name="T0" fmla="*/ 0 w 18"/>
                                <a:gd name="T1" fmla="*/ 5 h 21"/>
                                <a:gd name="T2" fmla="*/ 0 w 18"/>
                                <a:gd name="T3" fmla="*/ 5 h 21"/>
                                <a:gd name="T4" fmla="*/ 0 w 18"/>
                                <a:gd name="T5" fmla="*/ 4 h 21"/>
                                <a:gd name="T6" fmla="*/ 1 w 18"/>
                                <a:gd name="T7" fmla="*/ 4 h 21"/>
                                <a:gd name="T8" fmla="*/ 1 w 18"/>
                                <a:gd name="T9" fmla="*/ 4 h 21"/>
                                <a:gd name="T10" fmla="*/ 1 w 18"/>
                                <a:gd name="T11" fmla="*/ 3 h 21"/>
                                <a:gd name="T12" fmla="*/ 1 w 18"/>
                                <a:gd name="T13" fmla="*/ 3 h 21"/>
                                <a:gd name="T14" fmla="*/ 2 w 18"/>
                                <a:gd name="T15" fmla="*/ 3 h 21"/>
                                <a:gd name="T16" fmla="*/ 2 w 18"/>
                                <a:gd name="T17" fmla="*/ 3 h 21"/>
                                <a:gd name="T18" fmla="*/ 2 w 18"/>
                                <a:gd name="T19" fmla="*/ 2 h 21"/>
                                <a:gd name="T20" fmla="*/ 3 w 18"/>
                                <a:gd name="T21" fmla="*/ 2 h 21"/>
                                <a:gd name="T22" fmla="*/ 3 w 18"/>
                                <a:gd name="T23" fmla="*/ 2 h 21"/>
                                <a:gd name="T24" fmla="*/ 4 w 18"/>
                                <a:gd name="T25" fmla="*/ 2 h 21"/>
                                <a:gd name="T26" fmla="*/ 14 w 18"/>
                                <a:gd name="T27" fmla="*/ 0 h 21"/>
                                <a:gd name="T28" fmla="*/ 15 w 18"/>
                                <a:gd name="T29" fmla="*/ 0 h 21"/>
                                <a:gd name="T30" fmla="*/ 15 w 18"/>
                                <a:gd name="T31" fmla="*/ 1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8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8 w 18"/>
                                <a:gd name="T69" fmla="*/ 19 h 21"/>
                                <a:gd name="T70" fmla="*/ 18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3 w 18"/>
                                <a:gd name="T97" fmla="*/ 19 h 21"/>
                                <a:gd name="T98" fmla="*/ 2 w 18"/>
                                <a:gd name="T99" fmla="*/ 19 h 21"/>
                                <a:gd name="T100" fmla="*/ 2 w 18"/>
                                <a:gd name="T101" fmla="*/ 19 h 21"/>
                                <a:gd name="T102" fmla="*/ 1 w 18"/>
                                <a:gd name="T103" fmla="*/ 18 h 21"/>
                                <a:gd name="T104" fmla="*/ 1 w 18"/>
                                <a:gd name="T105" fmla="*/ 18 h 21"/>
                                <a:gd name="T106" fmla="*/ 1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8" y="19"/>
                                  </a:lnTo>
                                  <a:lnTo>
                                    <a:pt x="18"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56" name="Freeform 3456"/>
                          <wps:cNvSpPr>
                            <a:spLocks/>
                          </wps:cNvSpPr>
                          <wps:spPr bwMode="auto">
                            <a:xfrm>
                              <a:off x="301" y="86"/>
                              <a:ext cx="4" cy="5"/>
                            </a:xfrm>
                            <a:custGeom>
                              <a:avLst/>
                              <a:gdLst>
                                <a:gd name="T0" fmla="*/ 0 w 4"/>
                                <a:gd name="T1" fmla="*/ 2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3 w 4"/>
                                <a:gd name="T27" fmla="*/ 4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2"/>
                                  </a:move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57" name="Freeform 3457"/>
                          <wps:cNvSpPr>
                            <a:spLocks/>
                          </wps:cNvSpPr>
                          <wps:spPr bwMode="auto">
                            <a:xfrm>
                              <a:off x="301" y="86"/>
                              <a:ext cx="4" cy="5"/>
                            </a:xfrm>
                            <a:custGeom>
                              <a:avLst/>
                              <a:gdLst>
                                <a:gd name="T0" fmla="*/ 0 w 4"/>
                                <a:gd name="T1" fmla="*/ 2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3 w 4"/>
                                <a:gd name="T27" fmla="*/ 4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2"/>
                                  </a:move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58" name="Freeform 3458"/>
                          <wps:cNvSpPr>
                            <a:spLocks/>
                          </wps:cNvSpPr>
                          <wps:spPr bwMode="auto">
                            <a:xfrm>
                              <a:off x="301" y="99"/>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3 w 4"/>
                                <a:gd name="T31" fmla="*/ 0 h 4"/>
                                <a:gd name="T32" fmla="*/ 3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2 h 4"/>
                                <a:gd name="T58" fmla="*/ 3 w 4"/>
                                <a:gd name="T59" fmla="*/ 2 h 4"/>
                                <a:gd name="T60" fmla="*/ 3 w 4"/>
                                <a:gd name="T61" fmla="*/ 2 h 4"/>
                                <a:gd name="T62" fmla="*/ 3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3" y="2"/>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59" name="Freeform 3459"/>
                          <wps:cNvSpPr>
                            <a:spLocks/>
                          </wps:cNvSpPr>
                          <wps:spPr bwMode="auto">
                            <a:xfrm>
                              <a:off x="301" y="99"/>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3 w 4"/>
                                <a:gd name="T31" fmla="*/ 0 h 4"/>
                                <a:gd name="T32" fmla="*/ 3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2 h 4"/>
                                <a:gd name="T58" fmla="*/ 3 w 4"/>
                                <a:gd name="T59" fmla="*/ 2 h 4"/>
                                <a:gd name="T60" fmla="*/ 3 w 4"/>
                                <a:gd name="T61" fmla="*/ 2 h 4"/>
                                <a:gd name="T62" fmla="*/ 3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3" y="2"/>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60" name="Freeform 3460"/>
                          <wps:cNvSpPr>
                            <a:spLocks/>
                          </wps:cNvSpPr>
                          <wps:spPr bwMode="auto">
                            <a:xfrm>
                              <a:off x="299" y="84"/>
                              <a:ext cx="4" cy="21"/>
                            </a:xfrm>
                            <a:custGeom>
                              <a:avLst/>
                              <a:gdLst>
                                <a:gd name="T0" fmla="*/ 1 w 4"/>
                                <a:gd name="T1" fmla="*/ 20 h 21"/>
                                <a:gd name="T2" fmla="*/ 1 w 4"/>
                                <a:gd name="T3" fmla="*/ 20 h 21"/>
                                <a:gd name="T4" fmla="*/ 1 w 4"/>
                                <a:gd name="T5" fmla="*/ 21 h 21"/>
                                <a:gd name="T6" fmla="*/ 2 w 4"/>
                                <a:gd name="T7" fmla="*/ 21 h 21"/>
                                <a:gd name="T8" fmla="*/ 3 w 4"/>
                                <a:gd name="T9" fmla="*/ 21 h 21"/>
                                <a:gd name="T10" fmla="*/ 3 w 4"/>
                                <a:gd name="T11" fmla="*/ 21 h 21"/>
                                <a:gd name="T12" fmla="*/ 4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4 w 4"/>
                                <a:gd name="T29" fmla="*/ 13 h 21"/>
                                <a:gd name="T30" fmla="*/ 3 w 4"/>
                                <a:gd name="T31" fmla="*/ 12 h 21"/>
                                <a:gd name="T32" fmla="*/ 3 w 4"/>
                                <a:gd name="T33" fmla="*/ 10 h 21"/>
                                <a:gd name="T34" fmla="*/ 3 w 4"/>
                                <a:gd name="T35" fmla="*/ 9 h 21"/>
                                <a:gd name="T36" fmla="*/ 4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4 w 4"/>
                                <a:gd name="T53" fmla="*/ 0 h 21"/>
                                <a:gd name="T54" fmla="*/ 3 w 4"/>
                                <a:gd name="T55" fmla="*/ 0 h 21"/>
                                <a:gd name="T56" fmla="*/ 3 w 4"/>
                                <a:gd name="T57" fmla="*/ 0 h 21"/>
                                <a:gd name="T58" fmla="*/ 2 w 4"/>
                                <a:gd name="T59" fmla="*/ 0 h 21"/>
                                <a:gd name="T60" fmla="*/ 1 w 4"/>
                                <a:gd name="T61" fmla="*/ 0 h 21"/>
                                <a:gd name="T62" fmla="*/ 1 w 4"/>
                                <a:gd name="T63" fmla="*/ 1 h 21"/>
                                <a:gd name="T64" fmla="*/ 1 w 4"/>
                                <a:gd name="T65" fmla="*/ 1 h 21"/>
                                <a:gd name="T66" fmla="*/ 1 w 4"/>
                                <a:gd name="T67" fmla="*/ 2 h 21"/>
                                <a:gd name="T68" fmla="*/ 1 w 4"/>
                                <a:gd name="T69" fmla="*/ 3 h 21"/>
                                <a:gd name="T70" fmla="*/ 1 w 4"/>
                                <a:gd name="T71" fmla="*/ 5 h 21"/>
                                <a:gd name="T72" fmla="*/ 1 w 4"/>
                                <a:gd name="T73" fmla="*/ 6 h 21"/>
                                <a:gd name="T74" fmla="*/ 1 w 4"/>
                                <a:gd name="T75" fmla="*/ 7 h 21"/>
                                <a:gd name="T76" fmla="*/ 1 w 4"/>
                                <a:gd name="T77" fmla="*/ 8 h 21"/>
                                <a:gd name="T78" fmla="*/ 1 w 4"/>
                                <a:gd name="T79" fmla="*/ 9 h 21"/>
                                <a:gd name="T80" fmla="*/ 0 w 4"/>
                                <a:gd name="T81" fmla="*/ 10 h 21"/>
                                <a:gd name="T82" fmla="*/ 0 w 4"/>
                                <a:gd name="T83" fmla="*/ 11 h 21"/>
                                <a:gd name="T84" fmla="*/ 1 w 4"/>
                                <a:gd name="T85" fmla="*/ 12 h 21"/>
                                <a:gd name="T86" fmla="*/ 1 w 4"/>
                                <a:gd name="T87" fmla="*/ 13 h 21"/>
                                <a:gd name="T88" fmla="*/ 1 w 4"/>
                                <a:gd name="T89" fmla="*/ 14 h 21"/>
                                <a:gd name="T90" fmla="*/ 1 w 4"/>
                                <a:gd name="T91" fmla="*/ 15 h 21"/>
                                <a:gd name="T92" fmla="*/ 1 w 4"/>
                                <a:gd name="T93" fmla="*/ 17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3" y="21"/>
                                  </a:lnTo>
                                  <a:lnTo>
                                    <a:pt x="3" y="21"/>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4" y="12"/>
                                  </a:lnTo>
                                  <a:lnTo>
                                    <a:pt x="3" y="12"/>
                                  </a:lnTo>
                                  <a:lnTo>
                                    <a:pt x="3" y="11"/>
                                  </a:lnTo>
                                  <a:lnTo>
                                    <a:pt x="3" y="10"/>
                                  </a:lnTo>
                                  <a:lnTo>
                                    <a:pt x="3" y="10"/>
                                  </a:lnTo>
                                  <a:lnTo>
                                    <a:pt x="3" y="9"/>
                                  </a:lnTo>
                                  <a:lnTo>
                                    <a:pt x="4" y="9"/>
                                  </a:lnTo>
                                  <a:lnTo>
                                    <a:pt x="4" y="8"/>
                                  </a:lnTo>
                                  <a:lnTo>
                                    <a:pt x="4"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4" y="0"/>
                                  </a:lnTo>
                                  <a:lnTo>
                                    <a:pt x="3" y="0"/>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8"/>
                                  </a:lnTo>
                                  <a:lnTo>
                                    <a:pt x="1" y="9"/>
                                  </a:lnTo>
                                  <a:lnTo>
                                    <a:pt x="1" y="10"/>
                                  </a:lnTo>
                                  <a:lnTo>
                                    <a:pt x="0" y="10"/>
                                  </a:lnTo>
                                  <a:lnTo>
                                    <a:pt x="0" y="11"/>
                                  </a:lnTo>
                                  <a:lnTo>
                                    <a:pt x="0" y="11"/>
                                  </a:lnTo>
                                  <a:lnTo>
                                    <a:pt x="1" y="12"/>
                                  </a:lnTo>
                                  <a:lnTo>
                                    <a:pt x="1" y="12"/>
                                  </a:lnTo>
                                  <a:lnTo>
                                    <a:pt x="1" y="13"/>
                                  </a:lnTo>
                                  <a:lnTo>
                                    <a:pt x="1" y="13"/>
                                  </a:lnTo>
                                  <a:lnTo>
                                    <a:pt x="1" y="14"/>
                                  </a:lnTo>
                                  <a:lnTo>
                                    <a:pt x="1" y="14"/>
                                  </a:lnTo>
                                  <a:lnTo>
                                    <a:pt x="1" y="15"/>
                                  </a:lnTo>
                                  <a:lnTo>
                                    <a:pt x="1" y="15"/>
                                  </a:lnTo>
                                  <a:lnTo>
                                    <a:pt x="1" y="16"/>
                                  </a:lnTo>
                                  <a:lnTo>
                                    <a:pt x="1" y="17"/>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61" name="Freeform 3461"/>
                          <wps:cNvSpPr>
                            <a:spLocks/>
                          </wps:cNvSpPr>
                          <wps:spPr bwMode="auto">
                            <a:xfrm>
                              <a:off x="299" y="84"/>
                              <a:ext cx="4" cy="21"/>
                            </a:xfrm>
                            <a:custGeom>
                              <a:avLst/>
                              <a:gdLst>
                                <a:gd name="T0" fmla="*/ 1 w 4"/>
                                <a:gd name="T1" fmla="*/ 20 h 21"/>
                                <a:gd name="T2" fmla="*/ 1 w 4"/>
                                <a:gd name="T3" fmla="*/ 20 h 21"/>
                                <a:gd name="T4" fmla="*/ 1 w 4"/>
                                <a:gd name="T5" fmla="*/ 21 h 21"/>
                                <a:gd name="T6" fmla="*/ 2 w 4"/>
                                <a:gd name="T7" fmla="*/ 21 h 21"/>
                                <a:gd name="T8" fmla="*/ 3 w 4"/>
                                <a:gd name="T9" fmla="*/ 21 h 21"/>
                                <a:gd name="T10" fmla="*/ 3 w 4"/>
                                <a:gd name="T11" fmla="*/ 21 h 21"/>
                                <a:gd name="T12" fmla="*/ 4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4 w 4"/>
                                <a:gd name="T29" fmla="*/ 13 h 21"/>
                                <a:gd name="T30" fmla="*/ 3 w 4"/>
                                <a:gd name="T31" fmla="*/ 12 h 21"/>
                                <a:gd name="T32" fmla="*/ 3 w 4"/>
                                <a:gd name="T33" fmla="*/ 10 h 21"/>
                                <a:gd name="T34" fmla="*/ 3 w 4"/>
                                <a:gd name="T35" fmla="*/ 9 h 21"/>
                                <a:gd name="T36" fmla="*/ 4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4 w 4"/>
                                <a:gd name="T53" fmla="*/ 0 h 21"/>
                                <a:gd name="T54" fmla="*/ 3 w 4"/>
                                <a:gd name="T55" fmla="*/ 0 h 21"/>
                                <a:gd name="T56" fmla="*/ 3 w 4"/>
                                <a:gd name="T57" fmla="*/ 0 h 21"/>
                                <a:gd name="T58" fmla="*/ 2 w 4"/>
                                <a:gd name="T59" fmla="*/ 0 h 21"/>
                                <a:gd name="T60" fmla="*/ 1 w 4"/>
                                <a:gd name="T61" fmla="*/ 0 h 21"/>
                                <a:gd name="T62" fmla="*/ 1 w 4"/>
                                <a:gd name="T63" fmla="*/ 1 h 21"/>
                                <a:gd name="T64" fmla="*/ 1 w 4"/>
                                <a:gd name="T65" fmla="*/ 1 h 21"/>
                                <a:gd name="T66" fmla="*/ 1 w 4"/>
                                <a:gd name="T67" fmla="*/ 2 h 21"/>
                                <a:gd name="T68" fmla="*/ 1 w 4"/>
                                <a:gd name="T69" fmla="*/ 3 h 21"/>
                                <a:gd name="T70" fmla="*/ 1 w 4"/>
                                <a:gd name="T71" fmla="*/ 5 h 21"/>
                                <a:gd name="T72" fmla="*/ 1 w 4"/>
                                <a:gd name="T73" fmla="*/ 6 h 21"/>
                                <a:gd name="T74" fmla="*/ 1 w 4"/>
                                <a:gd name="T75" fmla="*/ 7 h 21"/>
                                <a:gd name="T76" fmla="*/ 1 w 4"/>
                                <a:gd name="T77" fmla="*/ 8 h 21"/>
                                <a:gd name="T78" fmla="*/ 1 w 4"/>
                                <a:gd name="T79" fmla="*/ 9 h 21"/>
                                <a:gd name="T80" fmla="*/ 0 w 4"/>
                                <a:gd name="T81" fmla="*/ 10 h 21"/>
                                <a:gd name="T82" fmla="*/ 0 w 4"/>
                                <a:gd name="T83" fmla="*/ 11 h 21"/>
                                <a:gd name="T84" fmla="*/ 1 w 4"/>
                                <a:gd name="T85" fmla="*/ 12 h 21"/>
                                <a:gd name="T86" fmla="*/ 1 w 4"/>
                                <a:gd name="T87" fmla="*/ 13 h 21"/>
                                <a:gd name="T88" fmla="*/ 1 w 4"/>
                                <a:gd name="T89" fmla="*/ 14 h 21"/>
                                <a:gd name="T90" fmla="*/ 1 w 4"/>
                                <a:gd name="T91" fmla="*/ 15 h 21"/>
                                <a:gd name="T92" fmla="*/ 1 w 4"/>
                                <a:gd name="T93" fmla="*/ 17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3" y="21"/>
                                  </a:lnTo>
                                  <a:lnTo>
                                    <a:pt x="3" y="21"/>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4" y="12"/>
                                  </a:lnTo>
                                  <a:lnTo>
                                    <a:pt x="3" y="12"/>
                                  </a:lnTo>
                                  <a:lnTo>
                                    <a:pt x="3" y="11"/>
                                  </a:lnTo>
                                  <a:lnTo>
                                    <a:pt x="3" y="10"/>
                                  </a:lnTo>
                                  <a:lnTo>
                                    <a:pt x="3" y="10"/>
                                  </a:lnTo>
                                  <a:lnTo>
                                    <a:pt x="3" y="9"/>
                                  </a:lnTo>
                                  <a:lnTo>
                                    <a:pt x="4" y="9"/>
                                  </a:lnTo>
                                  <a:lnTo>
                                    <a:pt x="4" y="8"/>
                                  </a:lnTo>
                                  <a:lnTo>
                                    <a:pt x="4"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4" y="0"/>
                                  </a:lnTo>
                                  <a:lnTo>
                                    <a:pt x="3" y="0"/>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8"/>
                                  </a:lnTo>
                                  <a:lnTo>
                                    <a:pt x="1" y="9"/>
                                  </a:lnTo>
                                  <a:lnTo>
                                    <a:pt x="1" y="10"/>
                                  </a:lnTo>
                                  <a:lnTo>
                                    <a:pt x="0" y="10"/>
                                  </a:lnTo>
                                  <a:lnTo>
                                    <a:pt x="0" y="11"/>
                                  </a:lnTo>
                                  <a:lnTo>
                                    <a:pt x="0" y="11"/>
                                  </a:lnTo>
                                  <a:lnTo>
                                    <a:pt x="1" y="12"/>
                                  </a:lnTo>
                                  <a:lnTo>
                                    <a:pt x="1" y="12"/>
                                  </a:lnTo>
                                  <a:lnTo>
                                    <a:pt x="1" y="13"/>
                                  </a:lnTo>
                                  <a:lnTo>
                                    <a:pt x="1" y="13"/>
                                  </a:lnTo>
                                  <a:lnTo>
                                    <a:pt x="1" y="14"/>
                                  </a:lnTo>
                                  <a:lnTo>
                                    <a:pt x="1" y="14"/>
                                  </a:lnTo>
                                  <a:lnTo>
                                    <a:pt x="1" y="15"/>
                                  </a:lnTo>
                                  <a:lnTo>
                                    <a:pt x="1" y="15"/>
                                  </a:lnTo>
                                  <a:lnTo>
                                    <a:pt x="1" y="16"/>
                                  </a:lnTo>
                                  <a:lnTo>
                                    <a:pt x="1" y="17"/>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62" name="Freeform 3462"/>
                          <wps:cNvSpPr>
                            <a:spLocks/>
                          </wps:cNvSpPr>
                          <wps:spPr bwMode="auto">
                            <a:xfrm>
                              <a:off x="297" y="112"/>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4" y="22"/>
                                  </a:lnTo>
                                  <a:lnTo>
                                    <a:pt x="5" y="22"/>
                                  </a:lnTo>
                                  <a:lnTo>
                                    <a:pt x="5" y="22"/>
                                  </a:lnTo>
                                  <a:lnTo>
                                    <a:pt x="6" y="22"/>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4" y="0"/>
                                  </a:lnTo>
                                  <a:lnTo>
                                    <a:pt x="4" y="0"/>
                                  </a:lnTo>
                                  <a:lnTo>
                                    <a:pt x="4" y="0"/>
                                  </a:lnTo>
                                  <a:lnTo>
                                    <a:pt x="3" y="0"/>
                                  </a:lnTo>
                                  <a:lnTo>
                                    <a:pt x="3" y="0"/>
                                  </a:lnTo>
                                  <a:lnTo>
                                    <a:pt x="2" y="0"/>
                                  </a:lnTo>
                                  <a:lnTo>
                                    <a:pt x="2" y="1"/>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1" y="16"/>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63" name="Freeform 3463"/>
                          <wps:cNvSpPr>
                            <a:spLocks/>
                          </wps:cNvSpPr>
                          <wps:spPr bwMode="auto">
                            <a:xfrm>
                              <a:off x="297" y="112"/>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4" y="22"/>
                                  </a:lnTo>
                                  <a:lnTo>
                                    <a:pt x="5" y="22"/>
                                  </a:lnTo>
                                  <a:lnTo>
                                    <a:pt x="5" y="22"/>
                                  </a:lnTo>
                                  <a:lnTo>
                                    <a:pt x="6" y="22"/>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4" y="0"/>
                                  </a:lnTo>
                                  <a:lnTo>
                                    <a:pt x="4" y="0"/>
                                  </a:lnTo>
                                  <a:lnTo>
                                    <a:pt x="4" y="0"/>
                                  </a:lnTo>
                                  <a:lnTo>
                                    <a:pt x="3" y="0"/>
                                  </a:lnTo>
                                  <a:lnTo>
                                    <a:pt x="3" y="0"/>
                                  </a:lnTo>
                                  <a:lnTo>
                                    <a:pt x="2" y="0"/>
                                  </a:lnTo>
                                  <a:lnTo>
                                    <a:pt x="2" y="1"/>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1" y="16"/>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64" name="Freeform 3464"/>
                          <wps:cNvSpPr>
                            <a:spLocks/>
                          </wps:cNvSpPr>
                          <wps:spPr bwMode="auto">
                            <a:xfrm>
                              <a:off x="303" y="113"/>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65" name="Freeform 3465"/>
                          <wps:cNvSpPr>
                            <a:spLocks/>
                          </wps:cNvSpPr>
                          <wps:spPr bwMode="auto">
                            <a:xfrm>
                              <a:off x="303" y="113"/>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66" name="Freeform 3466"/>
                          <wps:cNvSpPr>
                            <a:spLocks/>
                          </wps:cNvSpPr>
                          <wps:spPr bwMode="auto">
                            <a:xfrm>
                              <a:off x="301" y="115"/>
                              <a:ext cx="3" cy="5"/>
                            </a:xfrm>
                            <a:custGeom>
                              <a:avLst/>
                              <a:gdLst>
                                <a:gd name="T0" fmla="*/ 0 w 3"/>
                                <a:gd name="T1" fmla="*/ 2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4 h 5"/>
                                <a:gd name="T16" fmla="*/ 3 w 3"/>
                                <a:gd name="T17" fmla="*/ 4 h 5"/>
                                <a:gd name="T18" fmla="*/ 3 w 3"/>
                                <a:gd name="T19" fmla="*/ 4 h 5"/>
                                <a:gd name="T20" fmla="*/ 3 w 3"/>
                                <a:gd name="T21" fmla="*/ 4 h 5"/>
                                <a:gd name="T22" fmla="*/ 3 w 3"/>
                                <a:gd name="T23" fmla="*/ 4 h 5"/>
                                <a:gd name="T24" fmla="*/ 3 w 3"/>
                                <a:gd name="T25" fmla="*/ 4 h 5"/>
                                <a:gd name="T26" fmla="*/ 3 w 3"/>
                                <a:gd name="T27" fmla="*/ 4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3 h 5"/>
                                <a:gd name="T44" fmla="*/ 3 w 3"/>
                                <a:gd name="T45" fmla="*/ 3 h 5"/>
                                <a:gd name="T46" fmla="*/ 3 w 3"/>
                                <a:gd name="T47" fmla="*/ 3 h 5"/>
                                <a:gd name="T48" fmla="*/ 3 w 3"/>
                                <a:gd name="T49" fmla="*/ 3 h 5"/>
                                <a:gd name="T50" fmla="*/ 3 w 3"/>
                                <a:gd name="T51" fmla="*/ 3 h 5"/>
                                <a:gd name="T52" fmla="*/ 3 w 3"/>
                                <a:gd name="T53" fmla="*/ 3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2"/>
                                  </a:moveTo>
                                  <a:lnTo>
                                    <a:pt x="2" y="5"/>
                                  </a:lnTo>
                                  <a:lnTo>
                                    <a:pt x="2"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67" name="Freeform 3467"/>
                          <wps:cNvSpPr>
                            <a:spLocks/>
                          </wps:cNvSpPr>
                          <wps:spPr bwMode="auto">
                            <a:xfrm>
                              <a:off x="301" y="115"/>
                              <a:ext cx="3" cy="5"/>
                            </a:xfrm>
                            <a:custGeom>
                              <a:avLst/>
                              <a:gdLst>
                                <a:gd name="T0" fmla="*/ 0 w 3"/>
                                <a:gd name="T1" fmla="*/ 2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4 h 5"/>
                                <a:gd name="T16" fmla="*/ 3 w 3"/>
                                <a:gd name="T17" fmla="*/ 4 h 5"/>
                                <a:gd name="T18" fmla="*/ 3 w 3"/>
                                <a:gd name="T19" fmla="*/ 4 h 5"/>
                                <a:gd name="T20" fmla="*/ 3 w 3"/>
                                <a:gd name="T21" fmla="*/ 4 h 5"/>
                                <a:gd name="T22" fmla="*/ 3 w 3"/>
                                <a:gd name="T23" fmla="*/ 4 h 5"/>
                                <a:gd name="T24" fmla="*/ 3 w 3"/>
                                <a:gd name="T25" fmla="*/ 4 h 5"/>
                                <a:gd name="T26" fmla="*/ 3 w 3"/>
                                <a:gd name="T27" fmla="*/ 4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3 h 5"/>
                                <a:gd name="T44" fmla="*/ 3 w 3"/>
                                <a:gd name="T45" fmla="*/ 3 h 5"/>
                                <a:gd name="T46" fmla="*/ 3 w 3"/>
                                <a:gd name="T47" fmla="*/ 3 h 5"/>
                                <a:gd name="T48" fmla="*/ 3 w 3"/>
                                <a:gd name="T49" fmla="*/ 3 h 5"/>
                                <a:gd name="T50" fmla="*/ 3 w 3"/>
                                <a:gd name="T51" fmla="*/ 3 h 5"/>
                                <a:gd name="T52" fmla="*/ 3 w 3"/>
                                <a:gd name="T53" fmla="*/ 3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2"/>
                                  </a:moveTo>
                                  <a:lnTo>
                                    <a:pt x="2" y="5"/>
                                  </a:lnTo>
                                  <a:lnTo>
                                    <a:pt x="2"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68" name="Freeform 3468"/>
                          <wps:cNvSpPr>
                            <a:spLocks/>
                          </wps:cNvSpPr>
                          <wps:spPr bwMode="auto">
                            <a:xfrm>
                              <a:off x="301" y="128"/>
                              <a:ext cx="3" cy="4"/>
                            </a:xfrm>
                            <a:custGeom>
                              <a:avLst/>
                              <a:gdLst>
                                <a:gd name="T0" fmla="*/ 0 w 3"/>
                                <a:gd name="T1" fmla="*/ 2 h 4"/>
                                <a:gd name="T2" fmla="*/ 2 w 3"/>
                                <a:gd name="T3" fmla="*/ 0 h 4"/>
                                <a:gd name="T4" fmla="*/ 2 w 3"/>
                                <a:gd name="T5" fmla="*/ 0 h 4"/>
                                <a:gd name="T6" fmla="*/ 3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1 h 4"/>
                                <a:gd name="T34" fmla="*/ 3 w 3"/>
                                <a:gd name="T35" fmla="*/ 1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1 h 4"/>
                                <a:gd name="T58" fmla="*/ 3 w 3"/>
                                <a:gd name="T59" fmla="*/ 1 h 4"/>
                                <a:gd name="T60" fmla="*/ 3 w 3"/>
                                <a:gd name="T61" fmla="*/ 2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69" name="Freeform 3469"/>
                          <wps:cNvSpPr>
                            <a:spLocks/>
                          </wps:cNvSpPr>
                          <wps:spPr bwMode="auto">
                            <a:xfrm>
                              <a:off x="301" y="128"/>
                              <a:ext cx="3" cy="4"/>
                            </a:xfrm>
                            <a:custGeom>
                              <a:avLst/>
                              <a:gdLst>
                                <a:gd name="T0" fmla="*/ 0 w 3"/>
                                <a:gd name="T1" fmla="*/ 2 h 4"/>
                                <a:gd name="T2" fmla="*/ 2 w 3"/>
                                <a:gd name="T3" fmla="*/ 0 h 4"/>
                                <a:gd name="T4" fmla="*/ 2 w 3"/>
                                <a:gd name="T5" fmla="*/ 0 h 4"/>
                                <a:gd name="T6" fmla="*/ 3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1 h 4"/>
                                <a:gd name="T34" fmla="*/ 3 w 3"/>
                                <a:gd name="T35" fmla="*/ 1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1 h 4"/>
                                <a:gd name="T58" fmla="*/ 3 w 3"/>
                                <a:gd name="T59" fmla="*/ 1 h 4"/>
                                <a:gd name="T60" fmla="*/ 3 w 3"/>
                                <a:gd name="T61" fmla="*/ 2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70" name="Freeform 3470"/>
                          <wps:cNvSpPr>
                            <a:spLocks/>
                          </wps:cNvSpPr>
                          <wps:spPr bwMode="auto">
                            <a:xfrm>
                              <a:off x="299" y="113"/>
                              <a:ext cx="4" cy="21"/>
                            </a:xfrm>
                            <a:custGeom>
                              <a:avLst/>
                              <a:gdLst>
                                <a:gd name="T0" fmla="*/ 1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0 h 21"/>
                                <a:gd name="T64" fmla="*/ 1 w 4"/>
                                <a:gd name="T65" fmla="*/ 1 h 21"/>
                                <a:gd name="T66" fmla="*/ 1 w 4"/>
                                <a:gd name="T67" fmla="*/ 2 h 21"/>
                                <a:gd name="T68" fmla="*/ 1 w 4"/>
                                <a:gd name="T69" fmla="*/ 3 h 21"/>
                                <a:gd name="T70" fmla="*/ 1 w 4"/>
                                <a:gd name="T71" fmla="*/ 5 h 21"/>
                                <a:gd name="T72" fmla="*/ 1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1 w 4"/>
                                <a:gd name="T91" fmla="*/ 15 h 21"/>
                                <a:gd name="T92" fmla="*/ 1 w 4"/>
                                <a:gd name="T93" fmla="*/ 16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2"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1" y="15"/>
                                  </a:lnTo>
                                  <a:lnTo>
                                    <a:pt x="1" y="16"/>
                                  </a:lnTo>
                                  <a:lnTo>
                                    <a:pt x="1" y="16"/>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71" name="Freeform 3471"/>
                          <wps:cNvSpPr>
                            <a:spLocks/>
                          </wps:cNvSpPr>
                          <wps:spPr bwMode="auto">
                            <a:xfrm>
                              <a:off x="299" y="113"/>
                              <a:ext cx="4" cy="21"/>
                            </a:xfrm>
                            <a:custGeom>
                              <a:avLst/>
                              <a:gdLst>
                                <a:gd name="T0" fmla="*/ 1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0 h 21"/>
                                <a:gd name="T64" fmla="*/ 1 w 4"/>
                                <a:gd name="T65" fmla="*/ 1 h 21"/>
                                <a:gd name="T66" fmla="*/ 1 w 4"/>
                                <a:gd name="T67" fmla="*/ 2 h 21"/>
                                <a:gd name="T68" fmla="*/ 1 w 4"/>
                                <a:gd name="T69" fmla="*/ 3 h 21"/>
                                <a:gd name="T70" fmla="*/ 1 w 4"/>
                                <a:gd name="T71" fmla="*/ 5 h 21"/>
                                <a:gd name="T72" fmla="*/ 1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1 w 4"/>
                                <a:gd name="T91" fmla="*/ 15 h 21"/>
                                <a:gd name="T92" fmla="*/ 1 w 4"/>
                                <a:gd name="T93" fmla="*/ 16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2"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1" y="15"/>
                                  </a:lnTo>
                                  <a:lnTo>
                                    <a:pt x="1" y="16"/>
                                  </a:lnTo>
                                  <a:lnTo>
                                    <a:pt x="1" y="16"/>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72" name="Freeform 3472"/>
                          <wps:cNvSpPr>
                            <a:spLocks/>
                          </wps:cNvSpPr>
                          <wps:spPr bwMode="auto">
                            <a:xfrm>
                              <a:off x="297" y="141"/>
                              <a:ext cx="6" cy="23"/>
                            </a:xfrm>
                            <a:custGeom>
                              <a:avLst/>
                              <a:gdLst>
                                <a:gd name="T0" fmla="*/ 1 w 6"/>
                                <a:gd name="T1" fmla="*/ 21 h 23"/>
                                <a:gd name="T2" fmla="*/ 1 w 6"/>
                                <a:gd name="T3" fmla="*/ 22 h 23"/>
                                <a:gd name="T4" fmla="*/ 1 w 6"/>
                                <a:gd name="T5" fmla="*/ 22 h 23"/>
                                <a:gd name="T6" fmla="*/ 2 w 6"/>
                                <a:gd name="T7" fmla="*/ 23 h 23"/>
                                <a:gd name="T8" fmla="*/ 3 w 6"/>
                                <a:gd name="T9" fmla="*/ 23 h 23"/>
                                <a:gd name="T10" fmla="*/ 4 w 6"/>
                                <a:gd name="T11" fmla="*/ 22 h 23"/>
                                <a:gd name="T12" fmla="*/ 5 w 6"/>
                                <a:gd name="T13" fmla="*/ 22 h 23"/>
                                <a:gd name="T14" fmla="*/ 5 w 6"/>
                                <a:gd name="T15" fmla="*/ 21 h 23"/>
                                <a:gd name="T16" fmla="*/ 6 w 6"/>
                                <a:gd name="T17" fmla="*/ 20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2 h 23"/>
                                <a:gd name="T50" fmla="*/ 5 w 6"/>
                                <a:gd name="T51" fmla="*/ 2 h 23"/>
                                <a:gd name="T52" fmla="*/ 5 w 6"/>
                                <a:gd name="T53" fmla="*/ 1 h 23"/>
                                <a:gd name="T54" fmla="*/ 4 w 6"/>
                                <a:gd name="T55" fmla="*/ 0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0"/>
                                  </a:moveTo>
                                  <a:lnTo>
                                    <a:pt x="1" y="21"/>
                                  </a:lnTo>
                                  <a:lnTo>
                                    <a:pt x="1" y="21"/>
                                  </a:lnTo>
                                  <a:lnTo>
                                    <a:pt x="1" y="22"/>
                                  </a:lnTo>
                                  <a:lnTo>
                                    <a:pt x="1" y="22"/>
                                  </a:lnTo>
                                  <a:lnTo>
                                    <a:pt x="1" y="22"/>
                                  </a:lnTo>
                                  <a:lnTo>
                                    <a:pt x="2" y="22"/>
                                  </a:lnTo>
                                  <a:lnTo>
                                    <a:pt x="2" y="23"/>
                                  </a:lnTo>
                                  <a:lnTo>
                                    <a:pt x="3" y="23"/>
                                  </a:lnTo>
                                  <a:lnTo>
                                    <a:pt x="3" y="23"/>
                                  </a:lnTo>
                                  <a:lnTo>
                                    <a:pt x="4" y="23"/>
                                  </a:lnTo>
                                  <a:lnTo>
                                    <a:pt x="4" y="22"/>
                                  </a:lnTo>
                                  <a:lnTo>
                                    <a:pt x="5" y="22"/>
                                  </a:lnTo>
                                  <a:lnTo>
                                    <a:pt x="5" y="22"/>
                                  </a:lnTo>
                                  <a:lnTo>
                                    <a:pt x="5" y="22"/>
                                  </a:lnTo>
                                  <a:lnTo>
                                    <a:pt x="5" y="21"/>
                                  </a:lnTo>
                                  <a:lnTo>
                                    <a:pt x="6" y="21"/>
                                  </a:lnTo>
                                  <a:lnTo>
                                    <a:pt x="6" y="20"/>
                                  </a:lnTo>
                                  <a:lnTo>
                                    <a:pt x="6" y="20"/>
                                  </a:lnTo>
                                  <a:lnTo>
                                    <a:pt x="6" y="19"/>
                                  </a:lnTo>
                                  <a:lnTo>
                                    <a:pt x="6" y="19"/>
                                  </a:lnTo>
                                  <a:lnTo>
                                    <a:pt x="5" y="18"/>
                                  </a:lnTo>
                                  <a:lnTo>
                                    <a:pt x="5"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4"/>
                                  </a:lnTo>
                                  <a:lnTo>
                                    <a:pt x="6" y="3"/>
                                  </a:lnTo>
                                  <a:lnTo>
                                    <a:pt x="6" y="2"/>
                                  </a:lnTo>
                                  <a:lnTo>
                                    <a:pt x="6" y="2"/>
                                  </a:lnTo>
                                  <a:lnTo>
                                    <a:pt x="5" y="2"/>
                                  </a:lnTo>
                                  <a:lnTo>
                                    <a:pt x="5" y="1"/>
                                  </a:lnTo>
                                  <a:lnTo>
                                    <a:pt x="5" y="1"/>
                                  </a:lnTo>
                                  <a:lnTo>
                                    <a:pt x="5" y="1"/>
                                  </a:lnTo>
                                  <a:lnTo>
                                    <a:pt x="4" y="0"/>
                                  </a:lnTo>
                                  <a:lnTo>
                                    <a:pt x="4" y="0"/>
                                  </a:lnTo>
                                  <a:lnTo>
                                    <a:pt x="3" y="0"/>
                                  </a:lnTo>
                                  <a:lnTo>
                                    <a:pt x="3" y="0"/>
                                  </a:lnTo>
                                  <a:lnTo>
                                    <a:pt x="2" y="0"/>
                                  </a:lnTo>
                                  <a:lnTo>
                                    <a:pt x="2" y="0"/>
                                  </a:lnTo>
                                  <a:lnTo>
                                    <a:pt x="1" y="1"/>
                                  </a:lnTo>
                                  <a:lnTo>
                                    <a:pt x="1" y="1"/>
                                  </a:lnTo>
                                  <a:lnTo>
                                    <a:pt x="1" y="1"/>
                                  </a:lnTo>
                                  <a:lnTo>
                                    <a:pt x="1" y="1"/>
                                  </a:lnTo>
                                  <a:lnTo>
                                    <a:pt x="1"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73" name="Freeform 3473"/>
                          <wps:cNvSpPr>
                            <a:spLocks/>
                          </wps:cNvSpPr>
                          <wps:spPr bwMode="auto">
                            <a:xfrm>
                              <a:off x="297" y="141"/>
                              <a:ext cx="6" cy="23"/>
                            </a:xfrm>
                            <a:custGeom>
                              <a:avLst/>
                              <a:gdLst>
                                <a:gd name="T0" fmla="*/ 1 w 6"/>
                                <a:gd name="T1" fmla="*/ 21 h 23"/>
                                <a:gd name="T2" fmla="*/ 1 w 6"/>
                                <a:gd name="T3" fmla="*/ 22 h 23"/>
                                <a:gd name="T4" fmla="*/ 1 w 6"/>
                                <a:gd name="T5" fmla="*/ 22 h 23"/>
                                <a:gd name="T6" fmla="*/ 2 w 6"/>
                                <a:gd name="T7" fmla="*/ 23 h 23"/>
                                <a:gd name="T8" fmla="*/ 3 w 6"/>
                                <a:gd name="T9" fmla="*/ 23 h 23"/>
                                <a:gd name="T10" fmla="*/ 4 w 6"/>
                                <a:gd name="T11" fmla="*/ 22 h 23"/>
                                <a:gd name="T12" fmla="*/ 5 w 6"/>
                                <a:gd name="T13" fmla="*/ 22 h 23"/>
                                <a:gd name="T14" fmla="*/ 5 w 6"/>
                                <a:gd name="T15" fmla="*/ 21 h 23"/>
                                <a:gd name="T16" fmla="*/ 6 w 6"/>
                                <a:gd name="T17" fmla="*/ 20 h 23"/>
                                <a:gd name="T18" fmla="*/ 6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5 w 6"/>
                                <a:gd name="T45" fmla="*/ 5 h 23"/>
                                <a:gd name="T46" fmla="*/ 6 w 6"/>
                                <a:gd name="T47" fmla="*/ 4 h 23"/>
                                <a:gd name="T48" fmla="*/ 6 w 6"/>
                                <a:gd name="T49" fmla="*/ 2 h 23"/>
                                <a:gd name="T50" fmla="*/ 5 w 6"/>
                                <a:gd name="T51" fmla="*/ 2 h 23"/>
                                <a:gd name="T52" fmla="*/ 5 w 6"/>
                                <a:gd name="T53" fmla="*/ 1 h 23"/>
                                <a:gd name="T54" fmla="*/ 4 w 6"/>
                                <a:gd name="T55" fmla="*/ 0 h 23"/>
                                <a:gd name="T56" fmla="*/ 3 w 6"/>
                                <a:gd name="T57" fmla="*/ 0 h 23"/>
                                <a:gd name="T58" fmla="*/ 2 w 6"/>
                                <a:gd name="T59" fmla="*/ 0 h 23"/>
                                <a:gd name="T60" fmla="*/ 1 w 6"/>
                                <a:gd name="T61" fmla="*/ 1 h 23"/>
                                <a:gd name="T62" fmla="*/ 1 w 6"/>
                                <a:gd name="T63" fmla="*/ 1 h 23"/>
                                <a:gd name="T64" fmla="*/ 1 w 6"/>
                                <a:gd name="T65" fmla="*/ 2 h 23"/>
                                <a:gd name="T66" fmla="*/ 0 w 6"/>
                                <a:gd name="T67" fmla="*/ 3 h 23"/>
                                <a:gd name="T68" fmla="*/ 0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0"/>
                                  </a:moveTo>
                                  <a:lnTo>
                                    <a:pt x="1" y="21"/>
                                  </a:lnTo>
                                  <a:lnTo>
                                    <a:pt x="1" y="21"/>
                                  </a:lnTo>
                                  <a:lnTo>
                                    <a:pt x="1" y="22"/>
                                  </a:lnTo>
                                  <a:lnTo>
                                    <a:pt x="1" y="22"/>
                                  </a:lnTo>
                                  <a:lnTo>
                                    <a:pt x="1" y="22"/>
                                  </a:lnTo>
                                  <a:lnTo>
                                    <a:pt x="2" y="22"/>
                                  </a:lnTo>
                                  <a:lnTo>
                                    <a:pt x="2" y="23"/>
                                  </a:lnTo>
                                  <a:lnTo>
                                    <a:pt x="3" y="23"/>
                                  </a:lnTo>
                                  <a:lnTo>
                                    <a:pt x="3" y="23"/>
                                  </a:lnTo>
                                  <a:lnTo>
                                    <a:pt x="4" y="23"/>
                                  </a:lnTo>
                                  <a:lnTo>
                                    <a:pt x="4" y="22"/>
                                  </a:lnTo>
                                  <a:lnTo>
                                    <a:pt x="5" y="22"/>
                                  </a:lnTo>
                                  <a:lnTo>
                                    <a:pt x="5" y="22"/>
                                  </a:lnTo>
                                  <a:lnTo>
                                    <a:pt x="5" y="22"/>
                                  </a:lnTo>
                                  <a:lnTo>
                                    <a:pt x="5" y="21"/>
                                  </a:lnTo>
                                  <a:lnTo>
                                    <a:pt x="6" y="21"/>
                                  </a:lnTo>
                                  <a:lnTo>
                                    <a:pt x="6" y="20"/>
                                  </a:lnTo>
                                  <a:lnTo>
                                    <a:pt x="6" y="20"/>
                                  </a:lnTo>
                                  <a:lnTo>
                                    <a:pt x="6" y="19"/>
                                  </a:lnTo>
                                  <a:lnTo>
                                    <a:pt x="6" y="19"/>
                                  </a:lnTo>
                                  <a:lnTo>
                                    <a:pt x="5" y="18"/>
                                  </a:lnTo>
                                  <a:lnTo>
                                    <a:pt x="5"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4"/>
                                  </a:lnTo>
                                  <a:lnTo>
                                    <a:pt x="6" y="3"/>
                                  </a:lnTo>
                                  <a:lnTo>
                                    <a:pt x="6" y="2"/>
                                  </a:lnTo>
                                  <a:lnTo>
                                    <a:pt x="6" y="2"/>
                                  </a:lnTo>
                                  <a:lnTo>
                                    <a:pt x="5" y="2"/>
                                  </a:lnTo>
                                  <a:lnTo>
                                    <a:pt x="5" y="1"/>
                                  </a:lnTo>
                                  <a:lnTo>
                                    <a:pt x="5" y="1"/>
                                  </a:lnTo>
                                  <a:lnTo>
                                    <a:pt x="5" y="1"/>
                                  </a:lnTo>
                                  <a:lnTo>
                                    <a:pt x="4" y="0"/>
                                  </a:lnTo>
                                  <a:lnTo>
                                    <a:pt x="4" y="0"/>
                                  </a:lnTo>
                                  <a:lnTo>
                                    <a:pt x="3" y="0"/>
                                  </a:lnTo>
                                  <a:lnTo>
                                    <a:pt x="3" y="0"/>
                                  </a:lnTo>
                                  <a:lnTo>
                                    <a:pt x="2" y="0"/>
                                  </a:lnTo>
                                  <a:lnTo>
                                    <a:pt x="2" y="0"/>
                                  </a:lnTo>
                                  <a:lnTo>
                                    <a:pt x="1" y="1"/>
                                  </a:lnTo>
                                  <a:lnTo>
                                    <a:pt x="1" y="1"/>
                                  </a:lnTo>
                                  <a:lnTo>
                                    <a:pt x="1" y="1"/>
                                  </a:lnTo>
                                  <a:lnTo>
                                    <a:pt x="1" y="1"/>
                                  </a:lnTo>
                                  <a:lnTo>
                                    <a:pt x="1"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74" name="Freeform 3474"/>
                          <wps:cNvSpPr>
                            <a:spLocks/>
                          </wps:cNvSpPr>
                          <wps:spPr bwMode="auto">
                            <a:xfrm>
                              <a:off x="303" y="142"/>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1 w 17"/>
                                <a:gd name="T11" fmla="*/ 3 h 21"/>
                                <a:gd name="T12" fmla="*/ 1 w 17"/>
                                <a:gd name="T13" fmla="*/ 3 h 21"/>
                                <a:gd name="T14" fmla="*/ 1 w 17"/>
                                <a:gd name="T15" fmla="*/ 3 h 21"/>
                                <a:gd name="T16" fmla="*/ 2 w 17"/>
                                <a:gd name="T17" fmla="*/ 3 h 21"/>
                                <a:gd name="T18" fmla="*/ 2 w 17"/>
                                <a:gd name="T19" fmla="*/ 2 h 21"/>
                                <a:gd name="T20" fmla="*/ 2 w 17"/>
                                <a:gd name="T21" fmla="*/ 2 h 21"/>
                                <a:gd name="T22" fmla="*/ 3 w 17"/>
                                <a:gd name="T23" fmla="*/ 2 h 21"/>
                                <a:gd name="T24" fmla="*/ 3 w 17"/>
                                <a:gd name="T25" fmla="*/ 2 h 21"/>
                                <a:gd name="T26" fmla="*/ 14 w 17"/>
                                <a:gd name="T27" fmla="*/ 0 h 21"/>
                                <a:gd name="T28" fmla="*/ 14 w 17"/>
                                <a:gd name="T29" fmla="*/ 0 h 21"/>
                                <a:gd name="T30" fmla="*/ 15 w 17"/>
                                <a:gd name="T31" fmla="*/ 0 h 21"/>
                                <a:gd name="T32" fmla="*/ 15 w 17"/>
                                <a:gd name="T33" fmla="*/ 1 h 21"/>
                                <a:gd name="T34" fmla="*/ 15 w 17"/>
                                <a:gd name="T35" fmla="*/ 1 h 21"/>
                                <a:gd name="T36" fmla="*/ 16 w 17"/>
                                <a:gd name="T37" fmla="*/ 1 h 21"/>
                                <a:gd name="T38" fmla="*/ 16 w 17"/>
                                <a:gd name="T39" fmla="*/ 1 h 21"/>
                                <a:gd name="T40" fmla="*/ 16 w 17"/>
                                <a:gd name="T41" fmla="*/ 2 h 21"/>
                                <a:gd name="T42" fmla="*/ 17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0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8 h 21"/>
                                <a:gd name="T102" fmla="*/ 1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75" name="Freeform 3475"/>
                          <wps:cNvSpPr>
                            <a:spLocks/>
                          </wps:cNvSpPr>
                          <wps:spPr bwMode="auto">
                            <a:xfrm>
                              <a:off x="303" y="142"/>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1 w 17"/>
                                <a:gd name="T11" fmla="*/ 3 h 21"/>
                                <a:gd name="T12" fmla="*/ 1 w 17"/>
                                <a:gd name="T13" fmla="*/ 3 h 21"/>
                                <a:gd name="T14" fmla="*/ 1 w 17"/>
                                <a:gd name="T15" fmla="*/ 3 h 21"/>
                                <a:gd name="T16" fmla="*/ 2 w 17"/>
                                <a:gd name="T17" fmla="*/ 3 h 21"/>
                                <a:gd name="T18" fmla="*/ 2 w 17"/>
                                <a:gd name="T19" fmla="*/ 2 h 21"/>
                                <a:gd name="T20" fmla="*/ 2 w 17"/>
                                <a:gd name="T21" fmla="*/ 2 h 21"/>
                                <a:gd name="T22" fmla="*/ 3 w 17"/>
                                <a:gd name="T23" fmla="*/ 2 h 21"/>
                                <a:gd name="T24" fmla="*/ 3 w 17"/>
                                <a:gd name="T25" fmla="*/ 2 h 21"/>
                                <a:gd name="T26" fmla="*/ 14 w 17"/>
                                <a:gd name="T27" fmla="*/ 0 h 21"/>
                                <a:gd name="T28" fmla="*/ 14 w 17"/>
                                <a:gd name="T29" fmla="*/ 0 h 21"/>
                                <a:gd name="T30" fmla="*/ 15 w 17"/>
                                <a:gd name="T31" fmla="*/ 0 h 21"/>
                                <a:gd name="T32" fmla="*/ 15 w 17"/>
                                <a:gd name="T33" fmla="*/ 1 h 21"/>
                                <a:gd name="T34" fmla="*/ 15 w 17"/>
                                <a:gd name="T35" fmla="*/ 1 h 21"/>
                                <a:gd name="T36" fmla="*/ 16 w 17"/>
                                <a:gd name="T37" fmla="*/ 1 h 21"/>
                                <a:gd name="T38" fmla="*/ 16 w 17"/>
                                <a:gd name="T39" fmla="*/ 1 h 21"/>
                                <a:gd name="T40" fmla="*/ 16 w 17"/>
                                <a:gd name="T41" fmla="*/ 2 h 21"/>
                                <a:gd name="T42" fmla="*/ 17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0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2 w 17"/>
                                <a:gd name="T99" fmla="*/ 19 h 21"/>
                                <a:gd name="T100" fmla="*/ 1 w 17"/>
                                <a:gd name="T101" fmla="*/ 18 h 21"/>
                                <a:gd name="T102" fmla="*/ 1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76" name="Freeform 3476"/>
                          <wps:cNvSpPr>
                            <a:spLocks/>
                          </wps:cNvSpPr>
                          <wps:spPr bwMode="auto">
                            <a:xfrm>
                              <a:off x="300" y="144"/>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4 w 4"/>
                                <a:gd name="T13" fmla="*/ 4 h 4"/>
                                <a:gd name="T14" fmla="*/ 4 w 4"/>
                                <a:gd name="T15" fmla="*/ 4 h 4"/>
                                <a:gd name="T16" fmla="*/ 4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4 w 4"/>
                                <a:gd name="T73" fmla="*/ 3 h 4"/>
                                <a:gd name="T74" fmla="*/ 4 w 4"/>
                                <a:gd name="T75" fmla="*/ 3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77" name="Freeform 3477"/>
                          <wps:cNvSpPr>
                            <a:spLocks/>
                          </wps:cNvSpPr>
                          <wps:spPr bwMode="auto">
                            <a:xfrm>
                              <a:off x="300" y="144"/>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4 w 4"/>
                                <a:gd name="T13" fmla="*/ 4 h 4"/>
                                <a:gd name="T14" fmla="*/ 4 w 4"/>
                                <a:gd name="T15" fmla="*/ 4 h 4"/>
                                <a:gd name="T16" fmla="*/ 4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4 w 4"/>
                                <a:gd name="T73" fmla="*/ 3 h 4"/>
                                <a:gd name="T74" fmla="*/ 4 w 4"/>
                                <a:gd name="T75" fmla="*/ 3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78" name="Freeform 3478"/>
                          <wps:cNvSpPr>
                            <a:spLocks/>
                          </wps:cNvSpPr>
                          <wps:spPr bwMode="auto">
                            <a:xfrm>
                              <a:off x="300" y="157"/>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4 w 4"/>
                                <a:gd name="T15" fmla="*/ 0 h 4"/>
                                <a:gd name="T16" fmla="*/ 4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79" name="Freeform 3479"/>
                          <wps:cNvSpPr>
                            <a:spLocks/>
                          </wps:cNvSpPr>
                          <wps:spPr bwMode="auto">
                            <a:xfrm>
                              <a:off x="300" y="157"/>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4 w 4"/>
                                <a:gd name="T15" fmla="*/ 0 h 4"/>
                                <a:gd name="T16" fmla="*/ 4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80" name="Freeform 3480"/>
                          <wps:cNvSpPr>
                            <a:spLocks/>
                          </wps:cNvSpPr>
                          <wps:spPr bwMode="auto">
                            <a:xfrm>
                              <a:off x="299" y="142"/>
                              <a:ext cx="4" cy="21"/>
                            </a:xfrm>
                            <a:custGeom>
                              <a:avLst/>
                              <a:gdLst>
                                <a:gd name="T0" fmla="*/ 0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3 w 4"/>
                                <a:gd name="T15" fmla="*/ 20 h 21"/>
                                <a:gd name="T16" fmla="*/ 4 w 4"/>
                                <a:gd name="T17" fmla="*/ 19 h 21"/>
                                <a:gd name="T18" fmla="*/ 4 w 4"/>
                                <a:gd name="T19" fmla="*/ 18 h 21"/>
                                <a:gd name="T20" fmla="*/ 3 w 4"/>
                                <a:gd name="T21" fmla="*/ 17 h 21"/>
                                <a:gd name="T22" fmla="*/ 3 w 4"/>
                                <a:gd name="T23" fmla="*/ 16 h 21"/>
                                <a:gd name="T24" fmla="*/ 3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3 w 4"/>
                                <a:gd name="T41" fmla="*/ 6 h 21"/>
                                <a:gd name="T42" fmla="*/ 3 w 4"/>
                                <a:gd name="T43" fmla="*/ 5 h 21"/>
                                <a:gd name="T44" fmla="*/ 3 w 4"/>
                                <a:gd name="T45" fmla="*/ 4 h 21"/>
                                <a:gd name="T46" fmla="*/ 4 w 4"/>
                                <a:gd name="T47" fmla="*/ 3 h 21"/>
                                <a:gd name="T48" fmla="*/ 4 w 4"/>
                                <a:gd name="T49" fmla="*/ 2 h 21"/>
                                <a:gd name="T50" fmla="*/ 3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0 h 21"/>
                                <a:gd name="T64" fmla="*/ 0 w 4"/>
                                <a:gd name="T65" fmla="*/ 1 h 21"/>
                                <a:gd name="T66" fmla="*/ 0 w 4"/>
                                <a:gd name="T67" fmla="*/ 2 h 21"/>
                                <a:gd name="T68" fmla="*/ 0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6 h 21"/>
                                <a:gd name="T94" fmla="*/ 0 w 4"/>
                                <a:gd name="T95" fmla="*/ 18 h 21"/>
                                <a:gd name="T96" fmla="*/ 0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0" y="19"/>
                                  </a:moveTo>
                                  <a:lnTo>
                                    <a:pt x="0" y="20"/>
                                  </a:lnTo>
                                  <a:lnTo>
                                    <a:pt x="1" y="20"/>
                                  </a:lnTo>
                                  <a:lnTo>
                                    <a:pt x="1" y="20"/>
                                  </a:lnTo>
                                  <a:lnTo>
                                    <a:pt x="1" y="21"/>
                                  </a:lnTo>
                                  <a:lnTo>
                                    <a:pt x="1" y="21"/>
                                  </a:lnTo>
                                  <a:lnTo>
                                    <a:pt x="1" y="21"/>
                                  </a:lnTo>
                                  <a:lnTo>
                                    <a:pt x="2" y="21"/>
                                  </a:lnTo>
                                  <a:lnTo>
                                    <a:pt x="2" y="21"/>
                                  </a:lnTo>
                                  <a:lnTo>
                                    <a:pt x="2" y="21"/>
                                  </a:lnTo>
                                  <a:lnTo>
                                    <a:pt x="2" y="21"/>
                                  </a:lnTo>
                                  <a:lnTo>
                                    <a:pt x="3" y="21"/>
                                  </a:lnTo>
                                  <a:lnTo>
                                    <a:pt x="3" y="21"/>
                                  </a:lnTo>
                                  <a:lnTo>
                                    <a:pt x="3" y="21"/>
                                  </a:lnTo>
                                  <a:lnTo>
                                    <a:pt x="3" y="20"/>
                                  </a:lnTo>
                                  <a:lnTo>
                                    <a:pt x="3" y="20"/>
                                  </a:lnTo>
                                  <a:lnTo>
                                    <a:pt x="4" y="20"/>
                                  </a:lnTo>
                                  <a:lnTo>
                                    <a:pt x="4" y="19"/>
                                  </a:lnTo>
                                  <a:lnTo>
                                    <a:pt x="4" y="19"/>
                                  </a:lnTo>
                                  <a:lnTo>
                                    <a:pt x="4" y="18"/>
                                  </a:lnTo>
                                  <a:lnTo>
                                    <a:pt x="4"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1" y="0"/>
                                  </a:lnTo>
                                  <a:lnTo>
                                    <a:pt x="1"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81" name="Freeform 3481"/>
                          <wps:cNvSpPr>
                            <a:spLocks/>
                          </wps:cNvSpPr>
                          <wps:spPr bwMode="auto">
                            <a:xfrm>
                              <a:off x="299" y="142"/>
                              <a:ext cx="4" cy="21"/>
                            </a:xfrm>
                            <a:custGeom>
                              <a:avLst/>
                              <a:gdLst>
                                <a:gd name="T0" fmla="*/ 0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3 w 4"/>
                                <a:gd name="T15" fmla="*/ 20 h 21"/>
                                <a:gd name="T16" fmla="*/ 4 w 4"/>
                                <a:gd name="T17" fmla="*/ 19 h 21"/>
                                <a:gd name="T18" fmla="*/ 4 w 4"/>
                                <a:gd name="T19" fmla="*/ 18 h 21"/>
                                <a:gd name="T20" fmla="*/ 3 w 4"/>
                                <a:gd name="T21" fmla="*/ 17 h 21"/>
                                <a:gd name="T22" fmla="*/ 3 w 4"/>
                                <a:gd name="T23" fmla="*/ 16 h 21"/>
                                <a:gd name="T24" fmla="*/ 3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3 w 4"/>
                                <a:gd name="T41" fmla="*/ 6 h 21"/>
                                <a:gd name="T42" fmla="*/ 3 w 4"/>
                                <a:gd name="T43" fmla="*/ 5 h 21"/>
                                <a:gd name="T44" fmla="*/ 3 w 4"/>
                                <a:gd name="T45" fmla="*/ 4 h 21"/>
                                <a:gd name="T46" fmla="*/ 4 w 4"/>
                                <a:gd name="T47" fmla="*/ 3 h 21"/>
                                <a:gd name="T48" fmla="*/ 4 w 4"/>
                                <a:gd name="T49" fmla="*/ 2 h 21"/>
                                <a:gd name="T50" fmla="*/ 3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0 h 21"/>
                                <a:gd name="T64" fmla="*/ 0 w 4"/>
                                <a:gd name="T65" fmla="*/ 1 h 21"/>
                                <a:gd name="T66" fmla="*/ 0 w 4"/>
                                <a:gd name="T67" fmla="*/ 2 h 21"/>
                                <a:gd name="T68" fmla="*/ 0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6 h 21"/>
                                <a:gd name="T94" fmla="*/ 0 w 4"/>
                                <a:gd name="T95" fmla="*/ 18 h 21"/>
                                <a:gd name="T96" fmla="*/ 0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0" y="19"/>
                                  </a:moveTo>
                                  <a:lnTo>
                                    <a:pt x="0" y="20"/>
                                  </a:lnTo>
                                  <a:lnTo>
                                    <a:pt x="1" y="20"/>
                                  </a:lnTo>
                                  <a:lnTo>
                                    <a:pt x="1" y="20"/>
                                  </a:lnTo>
                                  <a:lnTo>
                                    <a:pt x="1" y="21"/>
                                  </a:lnTo>
                                  <a:lnTo>
                                    <a:pt x="1" y="21"/>
                                  </a:lnTo>
                                  <a:lnTo>
                                    <a:pt x="1" y="21"/>
                                  </a:lnTo>
                                  <a:lnTo>
                                    <a:pt x="2" y="21"/>
                                  </a:lnTo>
                                  <a:lnTo>
                                    <a:pt x="2" y="21"/>
                                  </a:lnTo>
                                  <a:lnTo>
                                    <a:pt x="2" y="21"/>
                                  </a:lnTo>
                                  <a:lnTo>
                                    <a:pt x="2" y="21"/>
                                  </a:lnTo>
                                  <a:lnTo>
                                    <a:pt x="3" y="21"/>
                                  </a:lnTo>
                                  <a:lnTo>
                                    <a:pt x="3" y="21"/>
                                  </a:lnTo>
                                  <a:lnTo>
                                    <a:pt x="3" y="21"/>
                                  </a:lnTo>
                                  <a:lnTo>
                                    <a:pt x="3" y="20"/>
                                  </a:lnTo>
                                  <a:lnTo>
                                    <a:pt x="3" y="20"/>
                                  </a:lnTo>
                                  <a:lnTo>
                                    <a:pt x="4" y="20"/>
                                  </a:lnTo>
                                  <a:lnTo>
                                    <a:pt x="4" y="19"/>
                                  </a:lnTo>
                                  <a:lnTo>
                                    <a:pt x="4" y="19"/>
                                  </a:lnTo>
                                  <a:lnTo>
                                    <a:pt x="4" y="18"/>
                                  </a:lnTo>
                                  <a:lnTo>
                                    <a:pt x="4"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1" y="0"/>
                                  </a:lnTo>
                                  <a:lnTo>
                                    <a:pt x="1"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82" name="Freeform 3482"/>
                          <wps:cNvSpPr>
                            <a:spLocks/>
                          </wps:cNvSpPr>
                          <wps:spPr bwMode="auto">
                            <a:xfrm>
                              <a:off x="297" y="170"/>
                              <a:ext cx="6" cy="23"/>
                            </a:xfrm>
                            <a:custGeom>
                              <a:avLst/>
                              <a:gdLst>
                                <a:gd name="T0" fmla="*/ 1 w 6"/>
                                <a:gd name="T1" fmla="*/ 21 h 23"/>
                                <a:gd name="T2" fmla="*/ 1 w 6"/>
                                <a:gd name="T3" fmla="*/ 21 h 23"/>
                                <a:gd name="T4" fmla="*/ 2 w 6"/>
                                <a:gd name="T5" fmla="*/ 22 h 23"/>
                                <a:gd name="T6" fmla="*/ 3 w 6"/>
                                <a:gd name="T7" fmla="*/ 23 h 23"/>
                                <a:gd name="T8" fmla="*/ 3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3 w 6"/>
                                <a:gd name="T57" fmla="*/ 0 h 23"/>
                                <a:gd name="T58" fmla="*/ 3 w 6"/>
                                <a:gd name="T59" fmla="*/ 0 h 23"/>
                                <a:gd name="T60" fmla="*/ 2 w 6"/>
                                <a:gd name="T61" fmla="*/ 0 h 23"/>
                                <a:gd name="T62" fmla="*/ 1 w 6"/>
                                <a:gd name="T63" fmla="*/ 1 h 23"/>
                                <a:gd name="T64" fmla="*/ 1 w 6"/>
                                <a:gd name="T65" fmla="*/ 2 h 23"/>
                                <a:gd name="T66" fmla="*/ 1 w 6"/>
                                <a:gd name="T67" fmla="*/ 3 h 23"/>
                                <a:gd name="T68" fmla="*/ 1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1"/>
                                  </a:lnTo>
                                  <a:lnTo>
                                    <a:pt x="1" y="22"/>
                                  </a:lnTo>
                                  <a:lnTo>
                                    <a:pt x="2" y="22"/>
                                  </a:lnTo>
                                  <a:lnTo>
                                    <a:pt x="2" y="22"/>
                                  </a:lnTo>
                                  <a:lnTo>
                                    <a:pt x="3" y="23"/>
                                  </a:lnTo>
                                  <a:lnTo>
                                    <a:pt x="3" y="23"/>
                                  </a:lnTo>
                                  <a:lnTo>
                                    <a:pt x="3" y="23"/>
                                  </a:lnTo>
                                  <a:lnTo>
                                    <a:pt x="4" y="23"/>
                                  </a:lnTo>
                                  <a:lnTo>
                                    <a:pt x="4" y="22"/>
                                  </a:lnTo>
                                  <a:lnTo>
                                    <a:pt x="5" y="22"/>
                                  </a:lnTo>
                                  <a:lnTo>
                                    <a:pt x="5" y="22"/>
                                  </a:lnTo>
                                  <a:lnTo>
                                    <a:pt x="5" y="21"/>
                                  </a:lnTo>
                                  <a:lnTo>
                                    <a:pt x="6" y="21"/>
                                  </a:lnTo>
                                  <a:lnTo>
                                    <a:pt x="6"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4"/>
                                  </a:lnTo>
                                  <a:lnTo>
                                    <a:pt x="6" y="3"/>
                                  </a:lnTo>
                                  <a:lnTo>
                                    <a:pt x="6" y="2"/>
                                  </a:lnTo>
                                  <a:lnTo>
                                    <a:pt x="6" y="2"/>
                                  </a:lnTo>
                                  <a:lnTo>
                                    <a:pt x="6" y="2"/>
                                  </a:lnTo>
                                  <a:lnTo>
                                    <a:pt x="5" y="1"/>
                                  </a:lnTo>
                                  <a:lnTo>
                                    <a:pt x="5" y="1"/>
                                  </a:lnTo>
                                  <a:lnTo>
                                    <a:pt x="5" y="0"/>
                                  </a:lnTo>
                                  <a:lnTo>
                                    <a:pt x="4" y="0"/>
                                  </a:lnTo>
                                  <a:lnTo>
                                    <a:pt x="4" y="0"/>
                                  </a:lnTo>
                                  <a:lnTo>
                                    <a:pt x="3" y="0"/>
                                  </a:lnTo>
                                  <a:lnTo>
                                    <a:pt x="3" y="0"/>
                                  </a:lnTo>
                                  <a:lnTo>
                                    <a:pt x="3" y="0"/>
                                  </a:lnTo>
                                  <a:lnTo>
                                    <a:pt x="2" y="0"/>
                                  </a:lnTo>
                                  <a:lnTo>
                                    <a:pt x="2" y="0"/>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83" name="Freeform 3483"/>
                          <wps:cNvSpPr>
                            <a:spLocks/>
                          </wps:cNvSpPr>
                          <wps:spPr bwMode="auto">
                            <a:xfrm>
                              <a:off x="297" y="170"/>
                              <a:ext cx="6" cy="23"/>
                            </a:xfrm>
                            <a:custGeom>
                              <a:avLst/>
                              <a:gdLst>
                                <a:gd name="T0" fmla="*/ 1 w 6"/>
                                <a:gd name="T1" fmla="*/ 21 h 23"/>
                                <a:gd name="T2" fmla="*/ 1 w 6"/>
                                <a:gd name="T3" fmla="*/ 21 h 23"/>
                                <a:gd name="T4" fmla="*/ 2 w 6"/>
                                <a:gd name="T5" fmla="*/ 22 h 23"/>
                                <a:gd name="T6" fmla="*/ 3 w 6"/>
                                <a:gd name="T7" fmla="*/ 23 h 23"/>
                                <a:gd name="T8" fmla="*/ 3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3 w 6"/>
                                <a:gd name="T57" fmla="*/ 0 h 23"/>
                                <a:gd name="T58" fmla="*/ 3 w 6"/>
                                <a:gd name="T59" fmla="*/ 0 h 23"/>
                                <a:gd name="T60" fmla="*/ 2 w 6"/>
                                <a:gd name="T61" fmla="*/ 0 h 23"/>
                                <a:gd name="T62" fmla="*/ 1 w 6"/>
                                <a:gd name="T63" fmla="*/ 1 h 23"/>
                                <a:gd name="T64" fmla="*/ 1 w 6"/>
                                <a:gd name="T65" fmla="*/ 2 h 23"/>
                                <a:gd name="T66" fmla="*/ 1 w 6"/>
                                <a:gd name="T67" fmla="*/ 3 h 23"/>
                                <a:gd name="T68" fmla="*/ 1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1"/>
                                  </a:lnTo>
                                  <a:lnTo>
                                    <a:pt x="1" y="22"/>
                                  </a:lnTo>
                                  <a:lnTo>
                                    <a:pt x="2" y="22"/>
                                  </a:lnTo>
                                  <a:lnTo>
                                    <a:pt x="2" y="22"/>
                                  </a:lnTo>
                                  <a:lnTo>
                                    <a:pt x="3" y="23"/>
                                  </a:lnTo>
                                  <a:lnTo>
                                    <a:pt x="3" y="23"/>
                                  </a:lnTo>
                                  <a:lnTo>
                                    <a:pt x="3" y="23"/>
                                  </a:lnTo>
                                  <a:lnTo>
                                    <a:pt x="4" y="23"/>
                                  </a:lnTo>
                                  <a:lnTo>
                                    <a:pt x="4" y="22"/>
                                  </a:lnTo>
                                  <a:lnTo>
                                    <a:pt x="5" y="22"/>
                                  </a:lnTo>
                                  <a:lnTo>
                                    <a:pt x="5" y="22"/>
                                  </a:lnTo>
                                  <a:lnTo>
                                    <a:pt x="5" y="21"/>
                                  </a:lnTo>
                                  <a:lnTo>
                                    <a:pt x="6" y="21"/>
                                  </a:lnTo>
                                  <a:lnTo>
                                    <a:pt x="6"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4"/>
                                  </a:lnTo>
                                  <a:lnTo>
                                    <a:pt x="6" y="3"/>
                                  </a:lnTo>
                                  <a:lnTo>
                                    <a:pt x="6" y="2"/>
                                  </a:lnTo>
                                  <a:lnTo>
                                    <a:pt x="6" y="2"/>
                                  </a:lnTo>
                                  <a:lnTo>
                                    <a:pt x="6" y="2"/>
                                  </a:lnTo>
                                  <a:lnTo>
                                    <a:pt x="5" y="1"/>
                                  </a:lnTo>
                                  <a:lnTo>
                                    <a:pt x="5" y="1"/>
                                  </a:lnTo>
                                  <a:lnTo>
                                    <a:pt x="5" y="0"/>
                                  </a:lnTo>
                                  <a:lnTo>
                                    <a:pt x="4" y="0"/>
                                  </a:lnTo>
                                  <a:lnTo>
                                    <a:pt x="4" y="0"/>
                                  </a:lnTo>
                                  <a:lnTo>
                                    <a:pt x="3" y="0"/>
                                  </a:lnTo>
                                  <a:lnTo>
                                    <a:pt x="3" y="0"/>
                                  </a:lnTo>
                                  <a:lnTo>
                                    <a:pt x="3" y="0"/>
                                  </a:lnTo>
                                  <a:lnTo>
                                    <a:pt x="2" y="0"/>
                                  </a:lnTo>
                                  <a:lnTo>
                                    <a:pt x="2" y="0"/>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84" name="Freeform 3484"/>
                          <wps:cNvSpPr>
                            <a:spLocks/>
                          </wps:cNvSpPr>
                          <wps:spPr bwMode="auto">
                            <a:xfrm>
                              <a:off x="303" y="171"/>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2 w 18"/>
                                <a:gd name="T21" fmla="*/ 2 h 21"/>
                                <a:gd name="T22" fmla="*/ 3 w 18"/>
                                <a:gd name="T23" fmla="*/ 2 h 21"/>
                                <a:gd name="T24" fmla="*/ 3 w 18"/>
                                <a:gd name="T25" fmla="*/ 2 h 21"/>
                                <a:gd name="T26" fmla="*/ 14 w 18"/>
                                <a:gd name="T27" fmla="*/ 0 h 21"/>
                                <a:gd name="T28" fmla="*/ 14 w 18"/>
                                <a:gd name="T29" fmla="*/ 0 h 21"/>
                                <a:gd name="T30" fmla="*/ 15 w 18"/>
                                <a:gd name="T31" fmla="*/ 0 h 21"/>
                                <a:gd name="T32" fmla="*/ 15 w 18"/>
                                <a:gd name="T33" fmla="*/ 1 h 21"/>
                                <a:gd name="T34" fmla="*/ 16 w 18"/>
                                <a:gd name="T35" fmla="*/ 1 h 21"/>
                                <a:gd name="T36" fmla="*/ 16 w 18"/>
                                <a:gd name="T37" fmla="*/ 1 h 21"/>
                                <a:gd name="T38" fmla="*/ 16 w 18"/>
                                <a:gd name="T39" fmla="*/ 1 h 21"/>
                                <a:gd name="T40" fmla="*/ 17 w 18"/>
                                <a:gd name="T41" fmla="*/ 2 h 21"/>
                                <a:gd name="T42" fmla="*/ 17 w 18"/>
                                <a:gd name="T43" fmla="*/ 2 h 21"/>
                                <a:gd name="T44" fmla="*/ 17 w 18"/>
                                <a:gd name="T45" fmla="*/ 2 h 21"/>
                                <a:gd name="T46" fmla="*/ 17 w 18"/>
                                <a:gd name="T47" fmla="*/ 3 h 21"/>
                                <a:gd name="T48" fmla="*/ 17 w 18"/>
                                <a:gd name="T49" fmla="*/ 3 h 21"/>
                                <a:gd name="T50" fmla="*/ 18 w 18"/>
                                <a:gd name="T51" fmla="*/ 4 h 21"/>
                                <a:gd name="T52" fmla="*/ 18 w 18"/>
                                <a:gd name="T53" fmla="*/ 4 h 21"/>
                                <a:gd name="T54" fmla="*/ 18 w 18"/>
                                <a:gd name="T55" fmla="*/ 4 h 21"/>
                                <a:gd name="T56" fmla="*/ 18 w 18"/>
                                <a:gd name="T57" fmla="*/ 5 h 21"/>
                                <a:gd name="T58" fmla="*/ 18 w 18"/>
                                <a:gd name="T59" fmla="*/ 16 h 21"/>
                                <a:gd name="T60" fmla="*/ 18 w 18"/>
                                <a:gd name="T61" fmla="*/ 17 h 21"/>
                                <a:gd name="T62" fmla="*/ 18 w 18"/>
                                <a:gd name="T63" fmla="*/ 17 h 21"/>
                                <a:gd name="T64" fmla="*/ 18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0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0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85" name="Freeform 3485"/>
                          <wps:cNvSpPr>
                            <a:spLocks/>
                          </wps:cNvSpPr>
                          <wps:spPr bwMode="auto">
                            <a:xfrm>
                              <a:off x="303" y="171"/>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2 w 18"/>
                                <a:gd name="T21" fmla="*/ 2 h 21"/>
                                <a:gd name="T22" fmla="*/ 3 w 18"/>
                                <a:gd name="T23" fmla="*/ 2 h 21"/>
                                <a:gd name="T24" fmla="*/ 3 w 18"/>
                                <a:gd name="T25" fmla="*/ 2 h 21"/>
                                <a:gd name="T26" fmla="*/ 14 w 18"/>
                                <a:gd name="T27" fmla="*/ 0 h 21"/>
                                <a:gd name="T28" fmla="*/ 14 w 18"/>
                                <a:gd name="T29" fmla="*/ 0 h 21"/>
                                <a:gd name="T30" fmla="*/ 15 w 18"/>
                                <a:gd name="T31" fmla="*/ 0 h 21"/>
                                <a:gd name="T32" fmla="*/ 15 w 18"/>
                                <a:gd name="T33" fmla="*/ 1 h 21"/>
                                <a:gd name="T34" fmla="*/ 16 w 18"/>
                                <a:gd name="T35" fmla="*/ 1 h 21"/>
                                <a:gd name="T36" fmla="*/ 16 w 18"/>
                                <a:gd name="T37" fmla="*/ 1 h 21"/>
                                <a:gd name="T38" fmla="*/ 16 w 18"/>
                                <a:gd name="T39" fmla="*/ 1 h 21"/>
                                <a:gd name="T40" fmla="*/ 17 w 18"/>
                                <a:gd name="T41" fmla="*/ 2 h 21"/>
                                <a:gd name="T42" fmla="*/ 17 w 18"/>
                                <a:gd name="T43" fmla="*/ 2 h 21"/>
                                <a:gd name="T44" fmla="*/ 17 w 18"/>
                                <a:gd name="T45" fmla="*/ 2 h 21"/>
                                <a:gd name="T46" fmla="*/ 17 w 18"/>
                                <a:gd name="T47" fmla="*/ 3 h 21"/>
                                <a:gd name="T48" fmla="*/ 17 w 18"/>
                                <a:gd name="T49" fmla="*/ 3 h 21"/>
                                <a:gd name="T50" fmla="*/ 18 w 18"/>
                                <a:gd name="T51" fmla="*/ 4 h 21"/>
                                <a:gd name="T52" fmla="*/ 18 w 18"/>
                                <a:gd name="T53" fmla="*/ 4 h 21"/>
                                <a:gd name="T54" fmla="*/ 18 w 18"/>
                                <a:gd name="T55" fmla="*/ 4 h 21"/>
                                <a:gd name="T56" fmla="*/ 18 w 18"/>
                                <a:gd name="T57" fmla="*/ 5 h 21"/>
                                <a:gd name="T58" fmla="*/ 18 w 18"/>
                                <a:gd name="T59" fmla="*/ 16 h 21"/>
                                <a:gd name="T60" fmla="*/ 18 w 18"/>
                                <a:gd name="T61" fmla="*/ 17 h 21"/>
                                <a:gd name="T62" fmla="*/ 18 w 18"/>
                                <a:gd name="T63" fmla="*/ 17 h 21"/>
                                <a:gd name="T64" fmla="*/ 18 w 18"/>
                                <a:gd name="T65" fmla="*/ 18 h 21"/>
                                <a:gd name="T66" fmla="*/ 17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0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0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86" name="Freeform 3486"/>
                          <wps:cNvSpPr>
                            <a:spLocks/>
                          </wps:cNvSpPr>
                          <wps:spPr bwMode="auto">
                            <a:xfrm>
                              <a:off x="300" y="173"/>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4 w 4"/>
                                <a:gd name="T11" fmla="*/ 4 h 4"/>
                                <a:gd name="T12" fmla="*/ 4 w 4"/>
                                <a:gd name="T13" fmla="*/ 4 h 4"/>
                                <a:gd name="T14" fmla="*/ 4 w 4"/>
                                <a:gd name="T15" fmla="*/ 4 h 4"/>
                                <a:gd name="T16" fmla="*/ 4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4 w 4"/>
                                <a:gd name="T73" fmla="*/ 3 h 4"/>
                                <a:gd name="T74" fmla="*/ 4 w 4"/>
                                <a:gd name="T75" fmla="*/ 2 h 4"/>
                                <a:gd name="T76" fmla="*/ 1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2"/>
                                  </a:lnTo>
                                  <a:lnTo>
                                    <a:pt x="1"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87" name="Freeform 3487"/>
                          <wps:cNvSpPr>
                            <a:spLocks/>
                          </wps:cNvSpPr>
                          <wps:spPr bwMode="auto">
                            <a:xfrm>
                              <a:off x="300" y="173"/>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4 w 4"/>
                                <a:gd name="T11" fmla="*/ 4 h 4"/>
                                <a:gd name="T12" fmla="*/ 4 w 4"/>
                                <a:gd name="T13" fmla="*/ 4 h 4"/>
                                <a:gd name="T14" fmla="*/ 4 w 4"/>
                                <a:gd name="T15" fmla="*/ 4 h 4"/>
                                <a:gd name="T16" fmla="*/ 4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4 w 4"/>
                                <a:gd name="T73" fmla="*/ 3 h 4"/>
                                <a:gd name="T74" fmla="*/ 4 w 4"/>
                                <a:gd name="T75" fmla="*/ 2 h 4"/>
                                <a:gd name="T76" fmla="*/ 1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2"/>
                                  </a:lnTo>
                                  <a:lnTo>
                                    <a:pt x="1"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88" name="Freeform 3488"/>
                          <wps:cNvSpPr>
                            <a:spLocks/>
                          </wps:cNvSpPr>
                          <wps:spPr bwMode="auto">
                            <a:xfrm>
                              <a:off x="300" y="186"/>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4 w 4"/>
                                <a:gd name="T11" fmla="*/ 0 h 4"/>
                                <a:gd name="T12" fmla="*/ 4 w 4"/>
                                <a:gd name="T13" fmla="*/ 0 h 4"/>
                                <a:gd name="T14" fmla="*/ 4 w 4"/>
                                <a:gd name="T15" fmla="*/ 0 h 4"/>
                                <a:gd name="T16" fmla="*/ 4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1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1"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89" name="Freeform 3489"/>
                          <wps:cNvSpPr>
                            <a:spLocks/>
                          </wps:cNvSpPr>
                          <wps:spPr bwMode="auto">
                            <a:xfrm>
                              <a:off x="300" y="186"/>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4 w 4"/>
                                <a:gd name="T11" fmla="*/ 0 h 4"/>
                                <a:gd name="T12" fmla="*/ 4 w 4"/>
                                <a:gd name="T13" fmla="*/ 0 h 4"/>
                                <a:gd name="T14" fmla="*/ 4 w 4"/>
                                <a:gd name="T15" fmla="*/ 0 h 4"/>
                                <a:gd name="T16" fmla="*/ 4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1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1"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90" name="Freeform 3490"/>
                          <wps:cNvSpPr>
                            <a:spLocks/>
                          </wps:cNvSpPr>
                          <wps:spPr bwMode="auto">
                            <a:xfrm>
                              <a:off x="299" y="170"/>
                              <a:ext cx="4" cy="22"/>
                            </a:xfrm>
                            <a:custGeom>
                              <a:avLst/>
                              <a:gdLst>
                                <a:gd name="T0" fmla="*/ 1 w 4"/>
                                <a:gd name="T1" fmla="*/ 21 h 22"/>
                                <a:gd name="T2" fmla="*/ 1 w 4"/>
                                <a:gd name="T3" fmla="*/ 21 h 22"/>
                                <a:gd name="T4" fmla="*/ 1 w 4"/>
                                <a:gd name="T5" fmla="*/ 22 h 22"/>
                                <a:gd name="T6" fmla="*/ 2 w 4"/>
                                <a:gd name="T7" fmla="*/ 22 h 22"/>
                                <a:gd name="T8" fmla="*/ 2 w 4"/>
                                <a:gd name="T9" fmla="*/ 22 h 22"/>
                                <a:gd name="T10" fmla="*/ 3 w 4"/>
                                <a:gd name="T11" fmla="*/ 22 h 22"/>
                                <a:gd name="T12" fmla="*/ 3 w 4"/>
                                <a:gd name="T13" fmla="*/ 22 h 22"/>
                                <a:gd name="T14" fmla="*/ 4 w 4"/>
                                <a:gd name="T15" fmla="*/ 21 h 22"/>
                                <a:gd name="T16" fmla="*/ 4 w 4"/>
                                <a:gd name="T17" fmla="*/ 20 h 22"/>
                                <a:gd name="T18" fmla="*/ 4 w 4"/>
                                <a:gd name="T19" fmla="*/ 19 h 22"/>
                                <a:gd name="T20" fmla="*/ 4 w 4"/>
                                <a:gd name="T21" fmla="*/ 18 h 22"/>
                                <a:gd name="T22" fmla="*/ 4 w 4"/>
                                <a:gd name="T23" fmla="*/ 17 h 22"/>
                                <a:gd name="T24" fmla="*/ 3 w 4"/>
                                <a:gd name="T25" fmla="*/ 16 h 22"/>
                                <a:gd name="T26" fmla="*/ 3 w 4"/>
                                <a:gd name="T27" fmla="*/ 15 h 22"/>
                                <a:gd name="T28" fmla="*/ 3 w 4"/>
                                <a:gd name="T29" fmla="*/ 14 h 22"/>
                                <a:gd name="T30" fmla="*/ 3 w 4"/>
                                <a:gd name="T31" fmla="*/ 13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1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7 h 22"/>
                                <a:gd name="T74" fmla="*/ 0 w 4"/>
                                <a:gd name="T75" fmla="*/ 8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1"/>
                                  </a:lnTo>
                                  <a:lnTo>
                                    <a:pt x="1" y="21"/>
                                  </a:lnTo>
                                  <a:lnTo>
                                    <a:pt x="1" y="21"/>
                                  </a:lnTo>
                                  <a:lnTo>
                                    <a:pt x="1" y="22"/>
                                  </a:lnTo>
                                  <a:lnTo>
                                    <a:pt x="1" y="22"/>
                                  </a:lnTo>
                                  <a:lnTo>
                                    <a:pt x="1"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8"/>
                                  </a:lnTo>
                                  <a:lnTo>
                                    <a:pt x="4" y="18"/>
                                  </a:lnTo>
                                  <a:lnTo>
                                    <a:pt x="4" y="17"/>
                                  </a:lnTo>
                                  <a:lnTo>
                                    <a:pt x="4" y="17"/>
                                  </a:lnTo>
                                  <a:lnTo>
                                    <a:pt x="4"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4" y="7"/>
                                  </a:lnTo>
                                  <a:lnTo>
                                    <a:pt x="4" y="6"/>
                                  </a:lnTo>
                                  <a:lnTo>
                                    <a:pt x="4" y="5"/>
                                  </a:lnTo>
                                  <a:lnTo>
                                    <a:pt x="4" y="5"/>
                                  </a:lnTo>
                                  <a:lnTo>
                                    <a:pt x="4" y="4"/>
                                  </a:lnTo>
                                  <a:lnTo>
                                    <a:pt x="4" y="4"/>
                                  </a:lnTo>
                                  <a:lnTo>
                                    <a:pt x="4" y="3"/>
                                  </a:lnTo>
                                  <a:lnTo>
                                    <a:pt x="4" y="3"/>
                                  </a:lnTo>
                                  <a:lnTo>
                                    <a:pt x="4" y="2"/>
                                  </a:lnTo>
                                  <a:lnTo>
                                    <a:pt x="4" y="2"/>
                                  </a:lnTo>
                                  <a:lnTo>
                                    <a:pt x="4" y="2"/>
                                  </a:lnTo>
                                  <a:lnTo>
                                    <a:pt x="3" y="1"/>
                                  </a:lnTo>
                                  <a:lnTo>
                                    <a:pt x="3" y="1"/>
                                  </a:lnTo>
                                  <a:lnTo>
                                    <a:pt x="3" y="1"/>
                                  </a:lnTo>
                                  <a:lnTo>
                                    <a:pt x="3" y="0"/>
                                  </a:lnTo>
                                  <a:lnTo>
                                    <a:pt x="2" y="0"/>
                                  </a:lnTo>
                                  <a:lnTo>
                                    <a:pt x="2" y="0"/>
                                  </a:lnTo>
                                  <a:lnTo>
                                    <a:pt x="2" y="0"/>
                                  </a:lnTo>
                                  <a:lnTo>
                                    <a:pt x="1" y="1"/>
                                  </a:lnTo>
                                  <a:lnTo>
                                    <a:pt x="1" y="1"/>
                                  </a:lnTo>
                                  <a:lnTo>
                                    <a:pt x="1" y="1"/>
                                  </a:lnTo>
                                  <a:lnTo>
                                    <a:pt x="1" y="1"/>
                                  </a:lnTo>
                                  <a:lnTo>
                                    <a:pt x="1" y="2"/>
                                  </a:lnTo>
                                  <a:lnTo>
                                    <a:pt x="1" y="2"/>
                                  </a:lnTo>
                                  <a:lnTo>
                                    <a:pt x="1" y="3"/>
                                  </a:lnTo>
                                  <a:lnTo>
                                    <a:pt x="1" y="3"/>
                                  </a:lnTo>
                                  <a:lnTo>
                                    <a:pt x="1"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91" name="Freeform 3491"/>
                          <wps:cNvSpPr>
                            <a:spLocks/>
                          </wps:cNvSpPr>
                          <wps:spPr bwMode="auto">
                            <a:xfrm>
                              <a:off x="299" y="170"/>
                              <a:ext cx="4" cy="22"/>
                            </a:xfrm>
                            <a:custGeom>
                              <a:avLst/>
                              <a:gdLst>
                                <a:gd name="T0" fmla="*/ 1 w 4"/>
                                <a:gd name="T1" fmla="*/ 21 h 22"/>
                                <a:gd name="T2" fmla="*/ 1 w 4"/>
                                <a:gd name="T3" fmla="*/ 21 h 22"/>
                                <a:gd name="T4" fmla="*/ 1 w 4"/>
                                <a:gd name="T5" fmla="*/ 22 h 22"/>
                                <a:gd name="T6" fmla="*/ 2 w 4"/>
                                <a:gd name="T7" fmla="*/ 22 h 22"/>
                                <a:gd name="T8" fmla="*/ 2 w 4"/>
                                <a:gd name="T9" fmla="*/ 22 h 22"/>
                                <a:gd name="T10" fmla="*/ 3 w 4"/>
                                <a:gd name="T11" fmla="*/ 22 h 22"/>
                                <a:gd name="T12" fmla="*/ 3 w 4"/>
                                <a:gd name="T13" fmla="*/ 22 h 22"/>
                                <a:gd name="T14" fmla="*/ 4 w 4"/>
                                <a:gd name="T15" fmla="*/ 21 h 22"/>
                                <a:gd name="T16" fmla="*/ 4 w 4"/>
                                <a:gd name="T17" fmla="*/ 20 h 22"/>
                                <a:gd name="T18" fmla="*/ 4 w 4"/>
                                <a:gd name="T19" fmla="*/ 19 h 22"/>
                                <a:gd name="T20" fmla="*/ 4 w 4"/>
                                <a:gd name="T21" fmla="*/ 18 h 22"/>
                                <a:gd name="T22" fmla="*/ 4 w 4"/>
                                <a:gd name="T23" fmla="*/ 17 h 22"/>
                                <a:gd name="T24" fmla="*/ 3 w 4"/>
                                <a:gd name="T25" fmla="*/ 16 h 22"/>
                                <a:gd name="T26" fmla="*/ 3 w 4"/>
                                <a:gd name="T27" fmla="*/ 15 h 22"/>
                                <a:gd name="T28" fmla="*/ 3 w 4"/>
                                <a:gd name="T29" fmla="*/ 14 h 22"/>
                                <a:gd name="T30" fmla="*/ 3 w 4"/>
                                <a:gd name="T31" fmla="*/ 13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1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7 h 22"/>
                                <a:gd name="T74" fmla="*/ 0 w 4"/>
                                <a:gd name="T75" fmla="*/ 8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1"/>
                                  </a:lnTo>
                                  <a:lnTo>
                                    <a:pt x="1" y="21"/>
                                  </a:lnTo>
                                  <a:lnTo>
                                    <a:pt x="1" y="21"/>
                                  </a:lnTo>
                                  <a:lnTo>
                                    <a:pt x="1" y="22"/>
                                  </a:lnTo>
                                  <a:lnTo>
                                    <a:pt x="1" y="22"/>
                                  </a:lnTo>
                                  <a:lnTo>
                                    <a:pt x="1"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8"/>
                                  </a:lnTo>
                                  <a:lnTo>
                                    <a:pt x="4" y="18"/>
                                  </a:lnTo>
                                  <a:lnTo>
                                    <a:pt x="4" y="17"/>
                                  </a:lnTo>
                                  <a:lnTo>
                                    <a:pt x="4" y="17"/>
                                  </a:lnTo>
                                  <a:lnTo>
                                    <a:pt x="4"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4" y="7"/>
                                  </a:lnTo>
                                  <a:lnTo>
                                    <a:pt x="4" y="6"/>
                                  </a:lnTo>
                                  <a:lnTo>
                                    <a:pt x="4" y="5"/>
                                  </a:lnTo>
                                  <a:lnTo>
                                    <a:pt x="4" y="5"/>
                                  </a:lnTo>
                                  <a:lnTo>
                                    <a:pt x="4" y="4"/>
                                  </a:lnTo>
                                  <a:lnTo>
                                    <a:pt x="4" y="4"/>
                                  </a:lnTo>
                                  <a:lnTo>
                                    <a:pt x="4" y="3"/>
                                  </a:lnTo>
                                  <a:lnTo>
                                    <a:pt x="4" y="3"/>
                                  </a:lnTo>
                                  <a:lnTo>
                                    <a:pt x="4" y="2"/>
                                  </a:lnTo>
                                  <a:lnTo>
                                    <a:pt x="4" y="2"/>
                                  </a:lnTo>
                                  <a:lnTo>
                                    <a:pt x="4" y="2"/>
                                  </a:lnTo>
                                  <a:lnTo>
                                    <a:pt x="3" y="1"/>
                                  </a:lnTo>
                                  <a:lnTo>
                                    <a:pt x="3" y="1"/>
                                  </a:lnTo>
                                  <a:lnTo>
                                    <a:pt x="3" y="1"/>
                                  </a:lnTo>
                                  <a:lnTo>
                                    <a:pt x="3" y="0"/>
                                  </a:lnTo>
                                  <a:lnTo>
                                    <a:pt x="2" y="0"/>
                                  </a:lnTo>
                                  <a:lnTo>
                                    <a:pt x="2" y="0"/>
                                  </a:lnTo>
                                  <a:lnTo>
                                    <a:pt x="2" y="0"/>
                                  </a:lnTo>
                                  <a:lnTo>
                                    <a:pt x="1" y="1"/>
                                  </a:lnTo>
                                  <a:lnTo>
                                    <a:pt x="1" y="1"/>
                                  </a:lnTo>
                                  <a:lnTo>
                                    <a:pt x="1" y="1"/>
                                  </a:lnTo>
                                  <a:lnTo>
                                    <a:pt x="1" y="1"/>
                                  </a:lnTo>
                                  <a:lnTo>
                                    <a:pt x="1" y="2"/>
                                  </a:lnTo>
                                  <a:lnTo>
                                    <a:pt x="1" y="2"/>
                                  </a:lnTo>
                                  <a:lnTo>
                                    <a:pt x="1" y="3"/>
                                  </a:lnTo>
                                  <a:lnTo>
                                    <a:pt x="1" y="3"/>
                                  </a:lnTo>
                                  <a:lnTo>
                                    <a:pt x="1"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92" name="Freeform 3492"/>
                          <wps:cNvSpPr>
                            <a:spLocks/>
                          </wps:cNvSpPr>
                          <wps:spPr bwMode="auto">
                            <a:xfrm>
                              <a:off x="297" y="199"/>
                              <a:ext cx="6" cy="22"/>
                            </a:xfrm>
                            <a:custGeom>
                              <a:avLst/>
                              <a:gdLst>
                                <a:gd name="T0" fmla="*/ 1 w 6"/>
                                <a:gd name="T1" fmla="*/ 21 h 22"/>
                                <a:gd name="T2" fmla="*/ 2 w 6"/>
                                <a:gd name="T3" fmla="*/ 21 h 22"/>
                                <a:gd name="T4" fmla="*/ 2 w 6"/>
                                <a:gd name="T5" fmla="*/ 22 h 22"/>
                                <a:gd name="T6" fmla="*/ 3 w 6"/>
                                <a:gd name="T7" fmla="*/ 22 h 22"/>
                                <a:gd name="T8" fmla="*/ 4 w 6"/>
                                <a:gd name="T9" fmla="*/ 22 h 22"/>
                                <a:gd name="T10" fmla="*/ 5 w 6"/>
                                <a:gd name="T11" fmla="*/ 22 h 22"/>
                                <a:gd name="T12" fmla="*/ 6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5 h 22"/>
                                <a:gd name="T28" fmla="*/ 6 w 6"/>
                                <a:gd name="T29" fmla="*/ 14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6 h 22"/>
                                <a:gd name="T44" fmla="*/ 6 w 6"/>
                                <a:gd name="T45" fmla="*/ 5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9 h 22"/>
                                <a:gd name="T78" fmla="*/ 0 w 6"/>
                                <a:gd name="T79" fmla="*/ 10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9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2" y="21"/>
                                  </a:lnTo>
                                  <a:lnTo>
                                    <a:pt x="2" y="22"/>
                                  </a:lnTo>
                                  <a:lnTo>
                                    <a:pt x="2" y="22"/>
                                  </a:lnTo>
                                  <a:lnTo>
                                    <a:pt x="3" y="22"/>
                                  </a:lnTo>
                                  <a:lnTo>
                                    <a:pt x="3" y="22"/>
                                  </a:lnTo>
                                  <a:lnTo>
                                    <a:pt x="3" y="22"/>
                                  </a:lnTo>
                                  <a:lnTo>
                                    <a:pt x="4" y="22"/>
                                  </a:lnTo>
                                  <a:lnTo>
                                    <a:pt x="4" y="22"/>
                                  </a:lnTo>
                                  <a:lnTo>
                                    <a:pt x="5" y="22"/>
                                  </a:lnTo>
                                  <a:lnTo>
                                    <a:pt x="5" y="22"/>
                                  </a:lnTo>
                                  <a:lnTo>
                                    <a:pt x="6"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6" y="14"/>
                                  </a:lnTo>
                                  <a:lnTo>
                                    <a:pt x="6" y="14"/>
                                  </a:lnTo>
                                  <a:lnTo>
                                    <a:pt x="5" y="13"/>
                                  </a:lnTo>
                                  <a:lnTo>
                                    <a:pt x="5" y="12"/>
                                  </a:lnTo>
                                  <a:lnTo>
                                    <a:pt x="5" y="12"/>
                                  </a:lnTo>
                                  <a:lnTo>
                                    <a:pt x="5" y="11"/>
                                  </a:lnTo>
                                  <a:lnTo>
                                    <a:pt x="5" y="11"/>
                                  </a:lnTo>
                                  <a:lnTo>
                                    <a:pt x="5" y="10"/>
                                  </a:lnTo>
                                  <a:lnTo>
                                    <a:pt x="5" y="10"/>
                                  </a:lnTo>
                                  <a:lnTo>
                                    <a:pt x="6" y="9"/>
                                  </a:lnTo>
                                  <a:lnTo>
                                    <a:pt x="6" y="9"/>
                                  </a:lnTo>
                                  <a:lnTo>
                                    <a:pt x="6" y="8"/>
                                  </a:lnTo>
                                  <a:lnTo>
                                    <a:pt x="6"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1"/>
                                  </a:lnTo>
                                  <a:lnTo>
                                    <a:pt x="2"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0" y="9"/>
                                  </a:lnTo>
                                  <a:lnTo>
                                    <a:pt x="0" y="10"/>
                                  </a:lnTo>
                                  <a:lnTo>
                                    <a:pt x="0" y="10"/>
                                  </a:lnTo>
                                  <a:lnTo>
                                    <a:pt x="0" y="11"/>
                                  </a:lnTo>
                                  <a:lnTo>
                                    <a:pt x="0" y="11"/>
                                  </a:lnTo>
                                  <a:lnTo>
                                    <a:pt x="0" y="12"/>
                                  </a:lnTo>
                                  <a:lnTo>
                                    <a:pt x="0" y="13"/>
                                  </a:lnTo>
                                  <a:lnTo>
                                    <a:pt x="0" y="13"/>
                                  </a:lnTo>
                                  <a:lnTo>
                                    <a:pt x="0" y="14"/>
                                  </a:lnTo>
                                  <a:lnTo>
                                    <a:pt x="1" y="14"/>
                                  </a:lnTo>
                                  <a:lnTo>
                                    <a:pt x="1" y="15"/>
                                  </a:lnTo>
                                  <a:lnTo>
                                    <a:pt x="1" y="15"/>
                                  </a:lnTo>
                                  <a:lnTo>
                                    <a:pt x="1" y="16"/>
                                  </a:lnTo>
                                  <a:lnTo>
                                    <a:pt x="1" y="16"/>
                                  </a:lnTo>
                                  <a:lnTo>
                                    <a:pt x="1" y="17"/>
                                  </a:lnTo>
                                  <a:lnTo>
                                    <a:pt x="1" y="17"/>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93" name="Freeform 3493"/>
                          <wps:cNvSpPr>
                            <a:spLocks/>
                          </wps:cNvSpPr>
                          <wps:spPr bwMode="auto">
                            <a:xfrm>
                              <a:off x="297" y="199"/>
                              <a:ext cx="6" cy="22"/>
                            </a:xfrm>
                            <a:custGeom>
                              <a:avLst/>
                              <a:gdLst>
                                <a:gd name="T0" fmla="*/ 1 w 6"/>
                                <a:gd name="T1" fmla="*/ 21 h 22"/>
                                <a:gd name="T2" fmla="*/ 2 w 6"/>
                                <a:gd name="T3" fmla="*/ 21 h 22"/>
                                <a:gd name="T4" fmla="*/ 2 w 6"/>
                                <a:gd name="T5" fmla="*/ 22 h 22"/>
                                <a:gd name="T6" fmla="*/ 3 w 6"/>
                                <a:gd name="T7" fmla="*/ 22 h 22"/>
                                <a:gd name="T8" fmla="*/ 4 w 6"/>
                                <a:gd name="T9" fmla="*/ 22 h 22"/>
                                <a:gd name="T10" fmla="*/ 5 w 6"/>
                                <a:gd name="T11" fmla="*/ 22 h 22"/>
                                <a:gd name="T12" fmla="*/ 6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5 h 22"/>
                                <a:gd name="T28" fmla="*/ 6 w 6"/>
                                <a:gd name="T29" fmla="*/ 14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6 h 22"/>
                                <a:gd name="T44" fmla="*/ 6 w 6"/>
                                <a:gd name="T45" fmla="*/ 5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9 h 22"/>
                                <a:gd name="T78" fmla="*/ 0 w 6"/>
                                <a:gd name="T79" fmla="*/ 10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9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2" y="21"/>
                                  </a:lnTo>
                                  <a:lnTo>
                                    <a:pt x="2" y="22"/>
                                  </a:lnTo>
                                  <a:lnTo>
                                    <a:pt x="2" y="22"/>
                                  </a:lnTo>
                                  <a:lnTo>
                                    <a:pt x="3" y="22"/>
                                  </a:lnTo>
                                  <a:lnTo>
                                    <a:pt x="3" y="22"/>
                                  </a:lnTo>
                                  <a:lnTo>
                                    <a:pt x="3" y="22"/>
                                  </a:lnTo>
                                  <a:lnTo>
                                    <a:pt x="4" y="22"/>
                                  </a:lnTo>
                                  <a:lnTo>
                                    <a:pt x="4" y="22"/>
                                  </a:lnTo>
                                  <a:lnTo>
                                    <a:pt x="5" y="22"/>
                                  </a:lnTo>
                                  <a:lnTo>
                                    <a:pt x="5" y="22"/>
                                  </a:lnTo>
                                  <a:lnTo>
                                    <a:pt x="6"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6" y="14"/>
                                  </a:lnTo>
                                  <a:lnTo>
                                    <a:pt x="6" y="14"/>
                                  </a:lnTo>
                                  <a:lnTo>
                                    <a:pt x="5" y="13"/>
                                  </a:lnTo>
                                  <a:lnTo>
                                    <a:pt x="5" y="12"/>
                                  </a:lnTo>
                                  <a:lnTo>
                                    <a:pt x="5" y="12"/>
                                  </a:lnTo>
                                  <a:lnTo>
                                    <a:pt x="5" y="11"/>
                                  </a:lnTo>
                                  <a:lnTo>
                                    <a:pt x="5" y="11"/>
                                  </a:lnTo>
                                  <a:lnTo>
                                    <a:pt x="5" y="10"/>
                                  </a:lnTo>
                                  <a:lnTo>
                                    <a:pt x="5" y="10"/>
                                  </a:lnTo>
                                  <a:lnTo>
                                    <a:pt x="6" y="9"/>
                                  </a:lnTo>
                                  <a:lnTo>
                                    <a:pt x="6" y="9"/>
                                  </a:lnTo>
                                  <a:lnTo>
                                    <a:pt x="6" y="8"/>
                                  </a:lnTo>
                                  <a:lnTo>
                                    <a:pt x="6"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1"/>
                                  </a:lnTo>
                                  <a:lnTo>
                                    <a:pt x="2"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0" y="9"/>
                                  </a:lnTo>
                                  <a:lnTo>
                                    <a:pt x="0" y="10"/>
                                  </a:lnTo>
                                  <a:lnTo>
                                    <a:pt x="0" y="10"/>
                                  </a:lnTo>
                                  <a:lnTo>
                                    <a:pt x="0" y="11"/>
                                  </a:lnTo>
                                  <a:lnTo>
                                    <a:pt x="0" y="11"/>
                                  </a:lnTo>
                                  <a:lnTo>
                                    <a:pt x="0" y="12"/>
                                  </a:lnTo>
                                  <a:lnTo>
                                    <a:pt x="0" y="13"/>
                                  </a:lnTo>
                                  <a:lnTo>
                                    <a:pt x="0" y="13"/>
                                  </a:lnTo>
                                  <a:lnTo>
                                    <a:pt x="0" y="14"/>
                                  </a:lnTo>
                                  <a:lnTo>
                                    <a:pt x="1" y="14"/>
                                  </a:lnTo>
                                  <a:lnTo>
                                    <a:pt x="1" y="15"/>
                                  </a:lnTo>
                                  <a:lnTo>
                                    <a:pt x="1" y="15"/>
                                  </a:lnTo>
                                  <a:lnTo>
                                    <a:pt x="1" y="16"/>
                                  </a:lnTo>
                                  <a:lnTo>
                                    <a:pt x="1" y="16"/>
                                  </a:lnTo>
                                  <a:lnTo>
                                    <a:pt x="1" y="17"/>
                                  </a:lnTo>
                                  <a:lnTo>
                                    <a:pt x="1" y="17"/>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94" name="Freeform 3494"/>
                          <wps:cNvSpPr>
                            <a:spLocks/>
                          </wps:cNvSpPr>
                          <wps:spPr bwMode="auto">
                            <a:xfrm>
                              <a:off x="304" y="200"/>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2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0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3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8 h 21"/>
                                <a:gd name="T70" fmla="*/ 17 w 17"/>
                                <a:gd name="T71" fmla="*/ 19 h 21"/>
                                <a:gd name="T72" fmla="*/ 17 w 17"/>
                                <a:gd name="T73" fmla="*/ 19 h 21"/>
                                <a:gd name="T74" fmla="*/ 16 w 17"/>
                                <a:gd name="T75" fmla="*/ 20 h 21"/>
                                <a:gd name="T76" fmla="*/ 16 w 17"/>
                                <a:gd name="T77" fmla="*/ 20 h 21"/>
                                <a:gd name="T78" fmla="*/ 16 w 17"/>
                                <a:gd name="T79" fmla="*/ 20 h 21"/>
                                <a:gd name="T80" fmla="*/ 15 w 17"/>
                                <a:gd name="T81" fmla="*/ 20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6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95" name="Freeform 3495"/>
                          <wps:cNvSpPr>
                            <a:spLocks/>
                          </wps:cNvSpPr>
                          <wps:spPr bwMode="auto">
                            <a:xfrm>
                              <a:off x="304" y="200"/>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2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0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3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8 h 21"/>
                                <a:gd name="T70" fmla="*/ 17 w 17"/>
                                <a:gd name="T71" fmla="*/ 19 h 21"/>
                                <a:gd name="T72" fmla="*/ 17 w 17"/>
                                <a:gd name="T73" fmla="*/ 19 h 21"/>
                                <a:gd name="T74" fmla="*/ 16 w 17"/>
                                <a:gd name="T75" fmla="*/ 20 h 21"/>
                                <a:gd name="T76" fmla="*/ 16 w 17"/>
                                <a:gd name="T77" fmla="*/ 20 h 21"/>
                                <a:gd name="T78" fmla="*/ 16 w 17"/>
                                <a:gd name="T79" fmla="*/ 20 h 21"/>
                                <a:gd name="T80" fmla="*/ 15 w 17"/>
                                <a:gd name="T81" fmla="*/ 20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6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96" name="Freeform 3496"/>
                          <wps:cNvSpPr>
                            <a:spLocks/>
                          </wps:cNvSpPr>
                          <wps:spPr bwMode="auto">
                            <a:xfrm>
                              <a:off x="301" y="202"/>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3 w 4"/>
                                <a:gd name="T63" fmla="*/ 3 h 4"/>
                                <a:gd name="T64" fmla="*/ 3 w 4"/>
                                <a:gd name="T65" fmla="*/ 3 h 4"/>
                                <a:gd name="T66" fmla="*/ 3 w 4"/>
                                <a:gd name="T67" fmla="*/ 3 h 4"/>
                                <a:gd name="T68" fmla="*/ 3 w 4"/>
                                <a:gd name="T69" fmla="*/ 3 h 4"/>
                                <a:gd name="T70" fmla="*/ 3 w 4"/>
                                <a:gd name="T71" fmla="*/ 3 h 4"/>
                                <a:gd name="T72" fmla="*/ 3 w 4"/>
                                <a:gd name="T73" fmla="*/ 3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97" name="Freeform 3497"/>
                          <wps:cNvSpPr>
                            <a:spLocks/>
                          </wps:cNvSpPr>
                          <wps:spPr bwMode="auto">
                            <a:xfrm>
                              <a:off x="301" y="202"/>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3 w 4"/>
                                <a:gd name="T63" fmla="*/ 3 h 4"/>
                                <a:gd name="T64" fmla="*/ 3 w 4"/>
                                <a:gd name="T65" fmla="*/ 3 h 4"/>
                                <a:gd name="T66" fmla="*/ 3 w 4"/>
                                <a:gd name="T67" fmla="*/ 3 h 4"/>
                                <a:gd name="T68" fmla="*/ 3 w 4"/>
                                <a:gd name="T69" fmla="*/ 3 h 4"/>
                                <a:gd name="T70" fmla="*/ 3 w 4"/>
                                <a:gd name="T71" fmla="*/ 3 h 4"/>
                                <a:gd name="T72" fmla="*/ 3 w 4"/>
                                <a:gd name="T73" fmla="*/ 3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498" name="Freeform 3498"/>
                          <wps:cNvSpPr>
                            <a:spLocks/>
                          </wps:cNvSpPr>
                          <wps:spPr bwMode="auto">
                            <a:xfrm>
                              <a:off x="301" y="215"/>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4 w 4"/>
                                <a:gd name="T27" fmla="*/ 0 h 4"/>
                                <a:gd name="T28" fmla="*/ 4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1 h 4"/>
                                <a:gd name="T62" fmla="*/ 4 w 4"/>
                                <a:gd name="T63" fmla="*/ 2 h 4"/>
                                <a:gd name="T64" fmla="*/ 4 w 4"/>
                                <a:gd name="T65" fmla="*/ 2 h 4"/>
                                <a:gd name="T66" fmla="*/ 4 w 4"/>
                                <a:gd name="T67" fmla="*/ 2 h 4"/>
                                <a:gd name="T68" fmla="*/ 4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499" name="Freeform 3499"/>
                          <wps:cNvSpPr>
                            <a:spLocks/>
                          </wps:cNvSpPr>
                          <wps:spPr bwMode="auto">
                            <a:xfrm>
                              <a:off x="301" y="215"/>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4 w 4"/>
                                <a:gd name="T27" fmla="*/ 0 h 4"/>
                                <a:gd name="T28" fmla="*/ 4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1 h 4"/>
                                <a:gd name="T62" fmla="*/ 4 w 4"/>
                                <a:gd name="T63" fmla="*/ 2 h 4"/>
                                <a:gd name="T64" fmla="*/ 4 w 4"/>
                                <a:gd name="T65" fmla="*/ 2 h 4"/>
                                <a:gd name="T66" fmla="*/ 4 w 4"/>
                                <a:gd name="T67" fmla="*/ 2 h 4"/>
                                <a:gd name="T68" fmla="*/ 4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00" name="Freeform 3500"/>
                          <wps:cNvSpPr>
                            <a:spLocks/>
                          </wps:cNvSpPr>
                          <wps:spPr bwMode="auto">
                            <a:xfrm>
                              <a:off x="300" y="199"/>
                              <a:ext cx="3" cy="22"/>
                            </a:xfrm>
                            <a:custGeom>
                              <a:avLst/>
                              <a:gdLst>
                                <a:gd name="T0" fmla="*/ 0 w 3"/>
                                <a:gd name="T1" fmla="*/ 21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3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8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1"/>
                                  </a:lnTo>
                                  <a:lnTo>
                                    <a:pt x="0" y="21"/>
                                  </a:lnTo>
                                  <a:lnTo>
                                    <a:pt x="0" y="21"/>
                                  </a:lnTo>
                                  <a:lnTo>
                                    <a:pt x="0" y="22"/>
                                  </a:lnTo>
                                  <a:lnTo>
                                    <a:pt x="1" y="22"/>
                                  </a:lnTo>
                                  <a:lnTo>
                                    <a:pt x="1" y="22"/>
                                  </a:lnTo>
                                  <a:lnTo>
                                    <a:pt x="1" y="22"/>
                                  </a:lnTo>
                                  <a:lnTo>
                                    <a:pt x="1" y="22"/>
                                  </a:lnTo>
                                  <a:lnTo>
                                    <a:pt x="2" y="22"/>
                                  </a:lnTo>
                                  <a:lnTo>
                                    <a:pt x="2" y="22"/>
                                  </a:lnTo>
                                  <a:lnTo>
                                    <a:pt x="2" y="22"/>
                                  </a:lnTo>
                                  <a:lnTo>
                                    <a:pt x="3" y="22"/>
                                  </a:lnTo>
                                  <a:lnTo>
                                    <a:pt x="3" y="22"/>
                                  </a:lnTo>
                                  <a:lnTo>
                                    <a:pt x="3" y="21"/>
                                  </a:lnTo>
                                  <a:lnTo>
                                    <a:pt x="3" y="21"/>
                                  </a:lnTo>
                                  <a:lnTo>
                                    <a:pt x="3" y="21"/>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1"/>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01" name="Freeform 3501"/>
                          <wps:cNvSpPr>
                            <a:spLocks/>
                          </wps:cNvSpPr>
                          <wps:spPr bwMode="auto">
                            <a:xfrm>
                              <a:off x="300" y="199"/>
                              <a:ext cx="3" cy="22"/>
                            </a:xfrm>
                            <a:custGeom>
                              <a:avLst/>
                              <a:gdLst>
                                <a:gd name="T0" fmla="*/ 0 w 3"/>
                                <a:gd name="T1" fmla="*/ 21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3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8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1"/>
                                  </a:lnTo>
                                  <a:lnTo>
                                    <a:pt x="0" y="21"/>
                                  </a:lnTo>
                                  <a:lnTo>
                                    <a:pt x="0" y="21"/>
                                  </a:lnTo>
                                  <a:lnTo>
                                    <a:pt x="0" y="22"/>
                                  </a:lnTo>
                                  <a:lnTo>
                                    <a:pt x="1" y="22"/>
                                  </a:lnTo>
                                  <a:lnTo>
                                    <a:pt x="1" y="22"/>
                                  </a:lnTo>
                                  <a:lnTo>
                                    <a:pt x="1" y="22"/>
                                  </a:lnTo>
                                  <a:lnTo>
                                    <a:pt x="1" y="22"/>
                                  </a:lnTo>
                                  <a:lnTo>
                                    <a:pt x="2" y="22"/>
                                  </a:lnTo>
                                  <a:lnTo>
                                    <a:pt x="2" y="22"/>
                                  </a:lnTo>
                                  <a:lnTo>
                                    <a:pt x="2" y="22"/>
                                  </a:lnTo>
                                  <a:lnTo>
                                    <a:pt x="3" y="22"/>
                                  </a:lnTo>
                                  <a:lnTo>
                                    <a:pt x="3" y="22"/>
                                  </a:lnTo>
                                  <a:lnTo>
                                    <a:pt x="3" y="21"/>
                                  </a:lnTo>
                                  <a:lnTo>
                                    <a:pt x="3" y="21"/>
                                  </a:lnTo>
                                  <a:lnTo>
                                    <a:pt x="3" y="21"/>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1"/>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02" name="Freeform 3502"/>
                          <wps:cNvSpPr>
                            <a:spLocks/>
                          </wps:cNvSpPr>
                          <wps:spPr bwMode="auto">
                            <a:xfrm>
                              <a:off x="297" y="228"/>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4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5 h 22"/>
                                <a:gd name="T28" fmla="*/ 5 w 6"/>
                                <a:gd name="T29" fmla="*/ 14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5 h 22"/>
                                <a:gd name="T46" fmla="*/ 6 w 6"/>
                                <a:gd name="T47" fmla="*/ 3 h 22"/>
                                <a:gd name="T48" fmla="*/ 6 w 6"/>
                                <a:gd name="T49" fmla="*/ 2 h 22"/>
                                <a:gd name="T50" fmla="*/ 6 w 6"/>
                                <a:gd name="T51" fmla="*/ 1 h 22"/>
                                <a:gd name="T52" fmla="*/ 5 w 6"/>
                                <a:gd name="T53" fmla="*/ 1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0 w 6"/>
                                <a:gd name="T75" fmla="*/ 7 h 22"/>
                                <a:gd name="T76" fmla="*/ 0 w 6"/>
                                <a:gd name="T77" fmla="*/ 9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9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2" y="22"/>
                                  </a:lnTo>
                                  <a:lnTo>
                                    <a:pt x="2" y="22"/>
                                  </a:lnTo>
                                  <a:lnTo>
                                    <a:pt x="2" y="22"/>
                                  </a:lnTo>
                                  <a:lnTo>
                                    <a:pt x="3" y="22"/>
                                  </a:lnTo>
                                  <a:lnTo>
                                    <a:pt x="3" y="22"/>
                                  </a:lnTo>
                                  <a:lnTo>
                                    <a:pt x="4"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6" y="6"/>
                                  </a:lnTo>
                                  <a:lnTo>
                                    <a:pt x="6" y="6"/>
                                  </a:lnTo>
                                  <a:lnTo>
                                    <a:pt x="6" y="5"/>
                                  </a:lnTo>
                                  <a:lnTo>
                                    <a:pt x="6" y="5"/>
                                  </a:lnTo>
                                  <a:lnTo>
                                    <a:pt x="6" y="4"/>
                                  </a:lnTo>
                                  <a:lnTo>
                                    <a:pt x="6" y="3"/>
                                  </a:lnTo>
                                  <a:lnTo>
                                    <a:pt x="6" y="3"/>
                                  </a:lnTo>
                                  <a:lnTo>
                                    <a:pt x="6" y="2"/>
                                  </a:lnTo>
                                  <a:lnTo>
                                    <a:pt x="6" y="2"/>
                                  </a:lnTo>
                                  <a:lnTo>
                                    <a:pt x="6" y="1"/>
                                  </a:lnTo>
                                  <a:lnTo>
                                    <a:pt x="6" y="1"/>
                                  </a:lnTo>
                                  <a:lnTo>
                                    <a:pt x="5" y="1"/>
                                  </a:lnTo>
                                  <a:lnTo>
                                    <a:pt x="5" y="0"/>
                                  </a:lnTo>
                                  <a:lnTo>
                                    <a:pt x="4"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1" y="16"/>
                                  </a:lnTo>
                                  <a:lnTo>
                                    <a:pt x="1" y="17"/>
                                  </a:lnTo>
                                  <a:lnTo>
                                    <a:pt x="1" y="17"/>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03" name="Freeform 3503"/>
                          <wps:cNvSpPr>
                            <a:spLocks/>
                          </wps:cNvSpPr>
                          <wps:spPr bwMode="auto">
                            <a:xfrm>
                              <a:off x="297" y="228"/>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4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5 h 22"/>
                                <a:gd name="T28" fmla="*/ 5 w 6"/>
                                <a:gd name="T29" fmla="*/ 14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5 h 22"/>
                                <a:gd name="T46" fmla="*/ 6 w 6"/>
                                <a:gd name="T47" fmla="*/ 3 h 22"/>
                                <a:gd name="T48" fmla="*/ 6 w 6"/>
                                <a:gd name="T49" fmla="*/ 2 h 22"/>
                                <a:gd name="T50" fmla="*/ 6 w 6"/>
                                <a:gd name="T51" fmla="*/ 1 h 22"/>
                                <a:gd name="T52" fmla="*/ 5 w 6"/>
                                <a:gd name="T53" fmla="*/ 1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0 w 6"/>
                                <a:gd name="T75" fmla="*/ 7 h 22"/>
                                <a:gd name="T76" fmla="*/ 0 w 6"/>
                                <a:gd name="T77" fmla="*/ 9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9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2" y="22"/>
                                  </a:lnTo>
                                  <a:lnTo>
                                    <a:pt x="2" y="22"/>
                                  </a:lnTo>
                                  <a:lnTo>
                                    <a:pt x="2" y="22"/>
                                  </a:lnTo>
                                  <a:lnTo>
                                    <a:pt x="3" y="22"/>
                                  </a:lnTo>
                                  <a:lnTo>
                                    <a:pt x="3" y="22"/>
                                  </a:lnTo>
                                  <a:lnTo>
                                    <a:pt x="4"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6" y="6"/>
                                  </a:lnTo>
                                  <a:lnTo>
                                    <a:pt x="6" y="6"/>
                                  </a:lnTo>
                                  <a:lnTo>
                                    <a:pt x="6" y="5"/>
                                  </a:lnTo>
                                  <a:lnTo>
                                    <a:pt x="6" y="5"/>
                                  </a:lnTo>
                                  <a:lnTo>
                                    <a:pt x="6" y="4"/>
                                  </a:lnTo>
                                  <a:lnTo>
                                    <a:pt x="6" y="3"/>
                                  </a:lnTo>
                                  <a:lnTo>
                                    <a:pt x="6" y="3"/>
                                  </a:lnTo>
                                  <a:lnTo>
                                    <a:pt x="6" y="2"/>
                                  </a:lnTo>
                                  <a:lnTo>
                                    <a:pt x="6" y="2"/>
                                  </a:lnTo>
                                  <a:lnTo>
                                    <a:pt x="6" y="1"/>
                                  </a:lnTo>
                                  <a:lnTo>
                                    <a:pt x="6" y="1"/>
                                  </a:lnTo>
                                  <a:lnTo>
                                    <a:pt x="5" y="1"/>
                                  </a:lnTo>
                                  <a:lnTo>
                                    <a:pt x="5" y="0"/>
                                  </a:lnTo>
                                  <a:lnTo>
                                    <a:pt x="4"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1" y="16"/>
                                  </a:lnTo>
                                  <a:lnTo>
                                    <a:pt x="1" y="17"/>
                                  </a:lnTo>
                                  <a:lnTo>
                                    <a:pt x="1" y="17"/>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04" name="Freeform 3504"/>
                          <wps:cNvSpPr>
                            <a:spLocks/>
                          </wps:cNvSpPr>
                          <wps:spPr bwMode="auto">
                            <a:xfrm>
                              <a:off x="303" y="229"/>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1 h 21"/>
                                <a:gd name="T42" fmla="*/ 17 w 18"/>
                                <a:gd name="T43" fmla="*/ 2 h 21"/>
                                <a:gd name="T44" fmla="*/ 17 w 18"/>
                                <a:gd name="T45" fmla="*/ 2 h 21"/>
                                <a:gd name="T46" fmla="*/ 17 w 18"/>
                                <a:gd name="T47" fmla="*/ 3 h 21"/>
                                <a:gd name="T48" fmla="*/ 18 w 18"/>
                                <a:gd name="T49" fmla="*/ 3 h 21"/>
                                <a:gd name="T50" fmla="*/ 18 w 18"/>
                                <a:gd name="T51" fmla="*/ 3 h 21"/>
                                <a:gd name="T52" fmla="*/ 18 w 18"/>
                                <a:gd name="T53" fmla="*/ 4 h 21"/>
                                <a:gd name="T54" fmla="*/ 18 w 18"/>
                                <a:gd name="T55" fmla="*/ 4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8 h 21"/>
                                <a:gd name="T70" fmla="*/ 17 w 18"/>
                                <a:gd name="T71" fmla="*/ 19 h 21"/>
                                <a:gd name="T72" fmla="*/ 17 w 18"/>
                                <a:gd name="T73" fmla="*/ 19 h 21"/>
                                <a:gd name="T74" fmla="*/ 17 w 18"/>
                                <a:gd name="T75" fmla="*/ 19 h 21"/>
                                <a:gd name="T76" fmla="*/ 17 w 18"/>
                                <a:gd name="T77" fmla="*/ 20 h 21"/>
                                <a:gd name="T78" fmla="*/ 16 w 18"/>
                                <a:gd name="T79" fmla="*/ 20 h 21"/>
                                <a:gd name="T80" fmla="*/ 16 w 18"/>
                                <a:gd name="T81" fmla="*/ 20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0 w 18"/>
                                <a:gd name="T107" fmla="*/ 17 h 21"/>
                                <a:gd name="T108" fmla="*/ 0 w 18"/>
                                <a:gd name="T109" fmla="*/ 17 h 21"/>
                                <a:gd name="T110" fmla="*/ 0 w 18"/>
                                <a:gd name="T111" fmla="*/ 16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05" name="Freeform 3505"/>
                          <wps:cNvSpPr>
                            <a:spLocks/>
                          </wps:cNvSpPr>
                          <wps:spPr bwMode="auto">
                            <a:xfrm>
                              <a:off x="303" y="229"/>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1 h 21"/>
                                <a:gd name="T42" fmla="*/ 17 w 18"/>
                                <a:gd name="T43" fmla="*/ 2 h 21"/>
                                <a:gd name="T44" fmla="*/ 17 w 18"/>
                                <a:gd name="T45" fmla="*/ 2 h 21"/>
                                <a:gd name="T46" fmla="*/ 17 w 18"/>
                                <a:gd name="T47" fmla="*/ 3 h 21"/>
                                <a:gd name="T48" fmla="*/ 18 w 18"/>
                                <a:gd name="T49" fmla="*/ 3 h 21"/>
                                <a:gd name="T50" fmla="*/ 18 w 18"/>
                                <a:gd name="T51" fmla="*/ 3 h 21"/>
                                <a:gd name="T52" fmla="*/ 18 w 18"/>
                                <a:gd name="T53" fmla="*/ 4 h 21"/>
                                <a:gd name="T54" fmla="*/ 18 w 18"/>
                                <a:gd name="T55" fmla="*/ 4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8 h 21"/>
                                <a:gd name="T70" fmla="*/ 17 w 18"/>
                                <a:gd name="T71" fmla="*/ 19 h 21"/>
                                <a:gd name="T72" fmla="*/ 17 w 18"/>
                                <a:gd name="T73" fmla="*/ 19 h 21"/>
                                <a:gd name="T74" fmla="*/ 17 w 18"/>
                                <a:gd name="T75" fmla="*/ 19 h 21"/>
                                <a:gd name="T76" fmla="*/ 17 w 18"/>
                                <a:gd name="T77" fmla="*/ 20 h 21"/>
                                <a:gd name="T78" fmla="*/ 16 w 18"/>
                                <a:gd name="T79" fmla="*/ 20 h 21"/>
                                <a:gd name="T80" fmla="*/ 16 w 18"/>
                                <a:gd name="T81" fmla="*/ 20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0 w 18"/>
                                <a:gd name="T107" fmla="*/ 17 h 21"/>
                                <a:gd name="T108" fmla="*/ 0 w 18"/>
                                <a:gd name="T109" fmla="*/ 17 h 21"/>
                                <a:gd name="T110" fmla="*/ 0 w 18"/>
                                <a:gd name="T111" fmla="*/ 16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06" name="Freeform 3506"/>
                          <wps:cNvSpPr>
                            <a:spLocks/>
                          </wps:cNvSpPr>
                          <wps:spPr bwMode="auto">
                            <a:xfrm>
                              <a:off x="301" y="231"/>
                              <a:ext cx="3" cy="4"/>
                            </a:xfrm>
                            <a:custGeom>
                              <a:avLst/>
                              <a:gdLst>
                                <a:gd name="T0" fmla="*/ 0 w 3"/>
                                <a:gd name="T1" fmla="*/ 2 h 4"/>
                                <a:gd name="T2" fmla="*/ 2 w 3"/>
                                <a:gd name="T3" fmla="*/ 4 h 4"/>
                                <a:gd name="T4" fmla="*/ 2 w 3"/>
                                <a:gd name="T5" fmla="*/ 4 h 4"/>
                                <a:gd name="T6" fmla="*/ 3 w 3"/>
                                <a:gd name="T7" fmla="*/ 4 h 4"/>
                                <a:gd name="T8" fmla="*/ 3 w 3"/>
                                <a:gd name="T9" fmla="*/ 4 h 4"/>
                                <a:gd name="T10" fmla="*/ 3 w 3"/>
                                <a:gd name="T11" fmla="*/ 4 h 4"/>
                                <a:gd name="T12" fmla="*/ 3 w 3"/>
                                <a:gd name="T13" fmla="*/ 4 h 4"/>
                                <a:gd name="T14" fmla="*/ 3 w 3"/>
                                <a:gd name="T15" fmla="*/ 4 h 4"/>
                                <a:gd name="T16" fmla="*/ 3 w 3"/>
                                <a:gd name="T17" fmla="*/ 4 h 4"/>
                                <a:gd name="T18" fmla="*/ 3 w 3"/>
                                <a:gd name="T19" fmla="*/ 4 h 4"/>
                                <a:gd name="T20" fmla="*/ 3 w 3"/>
                                <a:gd name="T21" fmla="*/ 4 h 4"/>
                                <a:gd name="T22" fmla="*/ 3 w 3"/>
                                <a:gd name="T23" fmla="*/ 4 h 4"/>
                                <a:gd name="T24" fmla="*/ 3 w 3"/>
                                <a:gd name="T25" fmla="*/ 4 h 4"/>
                                <a:gd name="T26" fmla="*/ 3 w 3"/>
                                <a:gd name="T27" fmla="*/ 4 h 4"/>
                                <a:gd name="T28" fmla="*/ 3 w 3"/>
                                <a:gd name="T29" fmla="*/ 4 h 4"/>
                                <a:gd name="T30" fmla="*/ 3 w 3"/>
                                <a:gd name="T31" fmla="*/ 4 h 4"/>
                                <a:gd name="T32" fmla="*/ 3 w 3"/>
                                <a:gd name="T33" fmla="*/ 4 h 4"/>
                                <a:gd name="T34" fmla="*/ 3 w 3"/>
                                <a:gd name="T35" fmla="*/ 4 h 4"/>
                                <a:gd name="T36" fmla="*/ 3 w 3"/>
                                <a:gd name="T37" fmla="*/ 4 h 4"/>
                                <a:gd name="T38" fmla="*/ 3 w 3"/>
                                <a:gd name="T39" fmla="*/ 4 h 4"/>
                                <a:gd name="T40" fmla="*/ 3 w 3"/>
                                <a:gd name="T41" fmla="*/ 3 h 4"/>
                                <a:gd name="T42" fmla="*/ 3 w 3"/>
                                <a:gd name="T43" fmla="*/ 3 h 4"/>
                                <a:gd name="T44" fmla="*/ 3 w 3"/>
                                <a:gd name="T45" fmla="*/ 3 h 4"/>
                                <a:gd name="T46" fmla="*/ 3 w 3"/>
                                <a:gd name="T47" fmla="*/ 3 h 4"/>
                                <a:gd name="T48" fmla="*/ 3 w 3"/>
                                <a:gd name="T49" fmla="*/ 3 h 4"/>
                                <a:gd name="T50" fmla="*/ 3 w 3"/>
                                <a:gd name="T51" fmla="*/ 3 h 4"/>
                                <a:gd name="T52" fmla="*/ 3 w 3"/>
                                <a:gd name="T53" fmla="*/ 3 h 4"/>
                                <a:gd name="T54" fmla="*/ 3 w 3"/>
                                <a:gd name="T55" fmla="*/ 3 h 4"/>
                                <a:gd name="T56" fmla="*/ 3 w 3"/>
                                <a:gd name="T57" fmla="*/ 3 h 4"/>
                                <a:gd name="T58" fmla="*/ 3 w 3"/>
                                <a:gd name="T59" fmla="*/ 3 h 4"/>
                                <a:gd name="T60" fmla="*/ 3 w 3"/>
                                <a:gd name="T61" fmla="*/ 3 h 4"/>
                                <a:gd name="T62" fmla="*/ 3 w 3"/>
                                <a:gd name="T63" fmla="*/ 3 h 4"/>
                                <a:gd name="T64" fmla="*/ 3 w 3"/>
                                <a:gd name="T65" fmla="*/ 3 h 4"/>
                                <a:gd name="T66" fmla="*/ 3 w 3"/>
                                <a:gd name="T67" fmla="*/ 3 h 4"/>
                                <a:gd name="T68" fmla="*/ 3 w 3"/>
                                <a:gd name="T69" fmla="*/ 3 h 4"/>
                                <a:gd name="T70" fmla="*/ 3 w 3"/>
                                <a:gd name="T71" fmla="*/ 3 h 4"/>
                                <a:gd name="T72" fmla="*/ 3 w 3"/>
                                <a:gd name="T73" fmla="*/ 3 h 4"/>
                                <a:gd name="T74" fmla="*/ 3 w 3"/>
                                <a:gd name="T75" fmla="*/ 2 h 4"/>
                                <a:gd name="T76" fmla="*/ 0 w 3"/>
                                <a:gd name="T77" fmla="*/ 0 h 4"/>
                                <a:gd name="T78" fmla="*/ 0 w 3"/>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4">
                                  <a:moveTo>
                                    <a:pt x="0" y="2"/>
                                  </a:moveTo>
                                  <a:lnTo>
                                    <a:pt x="2" y="4"/>
                                  </a:lnTo>
                                  <a:lnTo>
                                    <a:pt x="2"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07" name="Freeform 3507"/>
                          <wps:cNvSpPr>
                            <a:spLocks/>
                          </wps:cNvSpPr>
                          <wps:spPr bwMode="auto">
                            <a:xfrm>
                              <a:off x="301" y="231"/>
                              <a:ext cx="3" cy="4"/>
                            </a:xfrm>
                            <a:custGeom>
                              <a:avLst/>
                              <a:gdLst>
                                <a:gd name="T0" fmla="*/ 0 w 3"/>
                                <a:gd name="T1" fmla="*/ 2 h 4"/>
                                <a:gd name="T2" fmla="*/ 2 w 3"/>
                                <a:gd name="T3" fmla="*/ 4 h 4"/>
                                <a:gd name="T4" fmla="*/ 2 w 3"/>
                                <a:gd name="T5" fmla="*/ 4 h 4"/>
                                <a:gd name="T6" fmla="*/ 3 w 3"/>
                                <a:gd name="T7" fmla="*/ 4 h 4"/>
                                <a:gd name="T8" fmla="*/ 3 w 3"/>
                                <a:gd name="T9" fmla="*/ 4 h 4"/>
                                <a:gd name="T10" fmla="*/ 3 w 3"/>
                                <a:gd name="T11" fmla="*/ 4 h 4"/>
                                <a:gd name="T12" fmla="*/ 3 w 3"/>
                                <a:gd name="T13" fmla="*/ 4 h 4"/>
                                <a:gd name="T14" fmla="*/ 3 w 3"/>
                                <a:gd name="T15" fmla="*/ 4 h 4"/>
                                <a:gd name="T16" fmla="*/ 3 w 3"/>
                                <a:gd name="T17" fmla="*/ 4 h 4"/>
                                <a:gd name="T18" fmla="*/ 3 w 3"/>
                                <a:gd name="T19" fmla="*/ 4 h 4"/>
                                <a:gd name="T20" fmla="*/ 3 w 3"/>
                                <a:gd name="T21" fmla="*/ 4 h 4"/>
                                <a:gd name="T22" fmla="*/ 3 w 3"/>
                                <a:gd name="T23" fmla="*/ 4 h 4"/>
                                <a:gd name="T24" fmla="*/ 3 w 3"/>
                                <a:gd name="T25" fmla="*/ 4 h 4"/>
                                <a:gd name="T26" fmla="*/ 3 w 3"/>
                                <a:gd name="T27" fmla="*/ 4 h 4"/>
                                <a:gd name="T28" fmla="*/ 3 w 3"/>
                                <a:gd name="T29" fmla="*/ 4 h 4"/>
                                <a:gd name="T30" fmla="*/ 3 w 3"/>
                                <a:gd name="T31" fmla="*/ 4 h 4"/>
                                <a:gd name="T32" fmla="*/ 3 w 3"/>
                                <a:gd name="T33" fmla="*/ 4 h 4"/>
                                <a:gd name="T34" fmla="*/ 3 w 3"/>
                                <a:gd name="T35" fmla="*/ 4 h 4"/>
                                <a:gd name="T36" fmla="*/ 3 w 3"/>
                                <a:gd name="T37" fmla="*/ 4 h 4"/>
                                <a:gd name="T38" fmla="*/ 3 w 3"/>
                                <a:gd name="T39" fmla="*/ 4 h 4"/>
                                <a:gd name="T40" fmla="*/ 3 w 3"/>
                                <a:gd name="T41" fmla="*/ 3 h 4"/>
                                <a:gd name="T42" fmla="*/ 3 w 3"/>
                                <a:gd name="T43" fmla="*/ 3 h 4"/>
                                <a:gd name="T44" fmla="*/ 3 w 3"/>
                                <a:gd name="T45" fmla="*/ 3 h 4"/>
                                <a:gd name="T46" fmla="*/ 3 w 3"/>
                                <a:gd name="T47" fmla="*/ 3 h 4"/>
                                <a:gd name="T48" fmla="*/ 3 w 3"/>
                                <a:gd name="T49" fmla="*/ 3 h 4"/>
                                <a:gd name="T50" fmla="*/ 3 w 3"/>
                                <a:gd name="T51" fmla="*/ 3 h 4"/>
                                <a:gd name="T52" fmla="*/ 3 w 3"/>
                                <a:gd name="T53" fmla="*/ 3 h 4"/>
                                <a:gd name="T54" fmla="*/ 3 w 3"/>
                                <a:gd name="T55" fmla="*/ 3 h 4"/>
                                <a:gd name="T56" fmla="*/ 3 w 3"/>
                                <a:gd name="T57" fmla="*/ 3 h 4"/>
                                <a:gd name="T58" fmla="*/ 3 w 3"/>
                                <a:gd name="T59" fmla="*/ 3 h 4"/>
                                <a:gd name="T60" fmla="*/ 3 w 3"/>
                                <a:gd name="T61" fmla="*/ 3 h 4"/>
                                <a:gd name="T62" fmla="*/ 3 w 3"/>
                                <a:gd name="T63" fmla="*/ 3 h 4"/>
                                <a:gd name="T64" fmla="*/ 3 w 3"/>
                                <a:gd name="T65" fmla="*/ 3 h 4"/>
                                <a:gd name="T66" fmla="*/ 3 w 3"/>
                                <a:gd name="T67" fmla="*/ 3 h 4"/>
                                <a:gd name="T68" fmla="*/ 3 w 3"/>
                                <a:gd name="T69" fmla="*/ 3 h 4"/>
                                <a:gd name="T70" fmla="*/ 3 w 3"/>
                                <a:gd name="T71" fmla="*/ 3 h 4"/>
                                <a:gd name="T72" fmla="*/ 3 w 3"/>
                                <a:gd name="T73" fmla="*/ 3 h 4"/>
                                <a:gd name="T74" fmla="*/ 3 w 3"/>
                                <a:gd name="T75" fmla="*/ 2 h 4"/>
                                <a:gd name="T76" fmla="*/ 0 w 3"/>
                                <a:gd name="T77" fmla="*/ 0 h 4"/>
                                <a:gd name="T78" fmla="*/ 0 w 3"/>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4">
                                  <a:moveTo>
                                    <a:pt x="0" y="2"/>
                                  </a:moveTo>
                                  <a:lnTo>
                                    <a:pt x="2" y="4"/>
                                  </a:lnTo>
                                  <a:lnTo>
                                    <a:pt x="2"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08" name="Freeform 3508"/>
                          <wps:cNvSpPr>
                            <a:spLocks/>
                          </wps:cNvSpPr>
                          <wps:spPr bwMode="auto">
                            <a:xfrm>
                              <a:off x="301" y="244"/>
                              <a:ext cx="3" cy="4"/>
                            </a:xfrm>
                            <a:custGeom>
                              <a:avLst/>
                              <a:gdLst>
                                <a:gd name="T0" fmla="*/ 0 w 3"/>
                                <a:gd name="T1" fmla="*/ 2 h 4"/>
                                <a:gd name="T2" fmla="*/ 2 w 3"/>
                                <a:gd name="T3" fmla="*/ 0 h 4"/>
                                <a:gd name="T4" fmla="*/ 2 w 3"/>
                                <a:gd name="T5" fmla="*/ 0 h 4"/>
                                <a:gd name="T6" fmla="*/ 3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0 h 4"/>
                                <a:gd name="T34" fmla="*/ 3 w 3"/>
                                <a:gd name="T35" fmla="*/ 0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1 h 4"/>
                                <a:gd name="T58" fmla="*/ 3 w 3"/>
                                <a:gd name="T59" fmla="*/ 1 h 4"/>
                                <a:gd name="T60" fmla="*/ 3 w 3"/>
                                <a:gd name="T61" fmla="*/ 1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09" name="Freeform 3509"/>
                          <wps:cNvSpPr>
                            <a:spLocks/>
                          </wps:cNvSpPr>
                          <wps:spPr bwMode="auto">
                            <a:xfrm>
                              <a:off x="301" y="244"/>
                              <a:ext cx="3" cy="4"/>
                            </a:xfrm>
                            <a:custGeom>
                              <a:avLst/>
                              <a:gdLst>
                                <a:gd name="T0" fmla="*/ 0 w 3"/>
                                <a:gd name="T1" fmla="*/ 2 h 4"/>
                                <a:gd name="T2" fmla="*/ 2 w 3"/>
                                <a:gd name="T3" fmla="*/ 0 h 4"/>
                                <a:gd name="T4" fmla="*/ 2 w 3"/>
                                <a:gd name="T5" fmla="*/ 0 h 4"/>
                                <a:gd name="T6" fmla="*/ 3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0 h 4"/>
                                <a:gd name="T34" fmla="*/ 3 w 3"/>
                                <a:gd name="T35" fmla="*/ 0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1 h 4"/>
                                <a:gd name="T58" fmla="*/ 3 w 3"/>
                                <a:gd name="T59" fmla="*/ 1 h 4"/>
                                <a:gd name="T60" fmla="*/ 3 w 3"/>
                                <a:gd name="T61" fmla="*/ 1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10" name="Freeform 3510"/>
                          <wps:cNvSpPr>
                            <a:spLocks/>
                          </wps:cNvSpPr>
                          <wps:spPr bwMode="auto">
                            <a:xfrm>
                              <a:off x="299" y="228"/>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2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5 h 22"/>
                                <a:gd name="T28" fmla="*/ 3 w 4"/>
                                <a:gd name="T29" fmla="*/ 14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1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8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2"/>
                                  </a:lnTo>
                                  <a:lnTo>
                                    <a:pt x="1" y="22"/>
                                  </a:lnTo>
                                  <a:lnTo>
                                    <a:pt x="2" y="22"/>
                                  </a:lnTo>
                                  <a:lnTo>
                                    <a:pt x="2" y="22"/>
                                  </a:lnTo>
                                  <a:lnTo>
                                    <a:pt x="2" y="22"/>
                                  </a:lnTo>
                                  <a:lnTo>
                                    <a:pt x="2" y="22"/>
                                  </a:lnTo>
                                  <a:lnTo>
                                    <a:pt x="3" y="22"/>
                                  </a:lnTo>
                                  <a:lnTo>
                                    <a:pt x="3" y="22"/>
                                  </a:lnTo>
                                  <a:lnTo>
                                    <a:pt x="3" y="22"/>
                                  </a:lnTo>
                                  <a:lnTo>
                                    <a:pt x="3" y="22"/>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2"/>
                                  </a:lnTo>
                                  <a:lnTo>
                                    <a:pt x="3" y="12"/>
                                  </a:lnTo>
                                  <a:lnTo>
                                    <a:pt x="3" y="11"/>
                                  </a:lnTo>
                                  <a:lnTo>
                                    <a:pt x="3" y="11"/>
                                  </a:lnTo>
                                  <a:lnTo>
                                    <a:pt x="3" y="10"/>
                                  </a:lnTo>
                                  <a:lnTo>
                                    <a:pt x="3" y="10"/>
                                  </a:lnTo>
                                  <a:lnTo>
                                    <a:pt x="3" y="9"/>
                                  </a:lnTo>
                                  <a:lnTo>
                                    <a:pt x="3"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3" y="1"/>
                                  </a:lnTo>
                                  <a:lnTo>
                                    <a:pt x="3" y="1"/>
                                  </a:lnTo>
                                  <a:lnTo>
                                    <a:pt x="3" y="1"/>
                                  </a:lnTo>
                                  <a:lnTo>
                                    <a:pt x="3" y="0"/>
                                  </a:lnTo>
                                  <a:lnTo>
                                    <a:pt x="2" y="0"/>
                                  </a:lnTo>
                                  <a:lnTo>
                                    <a:pt x="2" y="0"/>
                                  </a:lnTo>
                                  <a:lnTo>
                                    <a:pt x="2" y="0"/>
                                  </a:lnTo>
                                  <a:lnTo>
                                    <a:pt x="2" y="1"/>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11" name="Freeform 3511"/>
                          <wps:cNvSpPr>
                            <a:spLocks/>
                          </wps:cNvSpPr>
                          <wps:spPr bwMode="auto">
                            <a:xfrm>
                              <a:off x="299" y="228"/>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2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5 h 22"/>
                                <a:gd name="T28" fmla="*/ 3 w 4"/>
                                <a:gd name="T29" fmla="*/ 14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1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8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2"/>
                                  </a:lnTo>
                                  <a:lnTo>
                                    <a:pt x="1" y="22"/>
                                  </a:lnTo>
                                  <a:lnTo>
                                    <a:pt x="2" y="22"/>
                                  </a:lnTo>
                                  <a:lnTo>
                                    <a:pt x="2" y="22"/>
                                  </a:lnTo>
                                  <a:lnTo>
                                    <a:pt x="2" y="22"/>
                                  </a:lnTo>
                                  <a:lnTo>
                                    <a:pt x="2" y="22"/>
                                  </a:lnTo>
                                  <a:lnTo>
                                    <a:pt x="3" y="22"/>
                                  </a:lnTo>
                                  <a:lnTo>
                                    <a:pt x="3" y="22"/>
                                  </a:lnTo>
                                  <a:lnTo>
                                    <a:pt x="3" y="22"/>
                                  </a:lnTo>
                                  <a:lnTo>
                                    <a:pt x="3" y="22"/>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2"/>
                                  </a:lnTo>
                                  <a:lnTo>
                                    <a:pt x="3" y="12"/>
                                  </a:lnTo>
                                  <a:lnTo>
                                    <a:pt x="3" y="11"/>
                                  </a:lnTo>
                                  <a:lnTo>
                                    <a:pt x="3" y="11"/>
                                  </a:lnTo>
                                  <a:lnTo>
                                    <a:pt x="3" y="10"/>
                                  </a:lnTo>
                                  <a:lnTo>
                                    <a:pt x="3" y="10"/>
                                  </a:lnTo>
                                  <a:lnTo>
                                    <a:pt x="3" y="9"/>
                                  </a:lnTo>
                                  <a:lnTo>
                                    <a:pt x="3"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3" y="1"/>
                                  </a:lnTo>
                                  <a:lnTo>
                                    <a:pt x="3" y="1"/>
                                  </a:lnTo>
                                  <a:lnTo>
                                    <a:pt x="3" y="1"/>
                                  </a:lnTo>
                                  <a:lnTo>
                                    <a:pt x="3" y="0"/>
                                  </a:lnTo>
                                  <a:lnTo>
                                    <a:pt x="2" y="0"/>
                                  </a:lnTo>
                                  <a:lnTo>
                                    <a:pt x="2" y="0"/>
                                  </a:lnTo>
                                  <a:lnTo>
                                    <a:pt x="2" y="0"/>
                                  </a:lnTo>
                                  <a:lnTo>
                                    <a:pt x="2" y="1"/>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512" name="Group 3512"/>
                        <wpg:cNvGrpSpPr>
                          <a:grpSpLocks/>
                        </wpg:cNvGrpSpPr>
                        <wpg:grpSpPr bwMode="auto">
                          <a:xfrm>
                            <a:off x="355" y="83"/>
                            <a:ext cx="24" cy="167"/>
                            <a:chOff x="355" y="83"/>
                            <a:chExt cx="24" cy="167"/>
                          </a:xfrm>
                        </wpg:grpSpPr>
                        <wps:wsp>
                          <wps:cNvPr id="3513" name="Freeform 3513"/>
                          <wps:cNvSpPr>
                            <a:spLocks/>
                          </wps:cNvSpPr>
                          <wps:spPr bwMode="auto">
                            <a:xfrm>
                              <a:off x="355" y="83"/>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6"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14" name="Freeform 3514"/>
                          <wps:cNvSpPr>
                            <a:spLocks/>
                          </wps:cNvSpPr>
                          <wps:spPr bwMode="auto">
                            <a:xfrm>
                              <a:off x="355" y="83"/>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1"/>
                                  </a:lnTo>
                                  <a:lnTo>
                                    <a:pt x="6" y="20"/>
                                  </a:lnTo>
                                  <a:lnTo>
                                    <a:pt x="6" y="19"/>
                                  </a:lnTo>
                                  <a:lnTo>
                                    <a:pt x="6" y="19"/>
                                  </a:lnTo>
                                  <a:lnTo>
                                    <a:pt x="6" y="18"/>
                                  </a:lnTo>
                                  <a:lnTo>
                                    <a:pt x="6" y="18"/>
                                  </a:lnTo>
                                  <a:lnTo>
                                    <a:pt x="6" y="17"/>
                                  </a:lnTo>
                                  <a:lnTo>
                                    <a:pt x="6" y="17"/>
                                  </a:lnTo>
                                  <a:lnTo>
                                    <a:pt x="6" y="16"/>
                                  </a:lnTo>
                                  <a:lnTo>
                                    <a:pt x="6" y="16"/>
                                  </a:lnTo>
                                  <a:lnTo>
                                    <a:pt x="6"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15" name="Freeform 3515"/>
                          <wps:cNvSpPr>
                            <a:spLocks/>
                          </wps:cNvSpPr>
                          <wps:spPr bwMode="auto">
                            <a:xfrm>
                              <a:off x="361" y="84"/>
                              <a:ext cx="18" cy="20"/>
                            </a:xfrm>
                            <a:custGeom>
                              <a:avLst/>
                              <a:gdLst>
                                <a:gd name="T0" fmla="*/ 0 w 18"/>
                                <a:gd name="T1" fmla="*/ 5 h 20"/>
                                <a:gd name="T2" fmla="*/ 0 w 18"/>
                                <a:gd name="T3" fmla="*/ 5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6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8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9 h 20"/>
                                <a:gd name="T72" fmla="*/ 17 w 18"/>
                                <a:gd name="T73" fmla="*/ 19 h 20"/>
                                <a:gd name="T74" fmla="*/ 17 w 18"/>
                                <a:gd name="T75" fmla="*/ 19 h 20"/>
                                <a:gd name="T76" fmla="*/ 17 w 18"/>
                                <a:gd name="T77" fmla="*/ 20 h 20"/>
                                <a:gd name="T78" fmla="*/ 17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3 w 18"/>
                                <a:gd name="T97" fmla="*/ 19 h 20"/>
                                <a:gd name="T98" fmla="*/ 2 w 18"/>
                                <a:gd name="T99" fmla="*/ 18 h 20"/>
                                <a:gd name="T100" fmla="*/ 2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4" y="2"/>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4" y="19"/>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16" name="Freeform 3516"/>
                          <wps:cNvSpPr>
                            <a:spLocks/>
                          </wps:cNvSpPr>
                          <wps:spPr bwMode="auto">
                            <a:xfrm>
                              <a:off x="361" y="84"/>
                              <a:ext cx="18" cy="20"/>
                            </a:xfrm>
                            <a:custGeom>
                              <a:avLst/>
                              <a:gdLst>
                                <a:gd name="T0" fmla="*/ 0 w 18"/>
                                <a:gd name="T1" fmla="*/ 5 h 20"/>
                                <a:gd name="T2" fmla="*/ 0 w 18"/>
                                <a:gd name="T3" fmla="*/ 5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6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8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9 h 20"/>
                                <a:gd name="T72" fmla="*/ 17 w 18"/>
                                <a:gd name="T73" fmla="*/ 19 h 20"/>
                                <a:gd name="T74" fmla="*/ 17 w 18"/>
                                <a:gd name="T75" fmla="*/ 19 h 20"/>
                                <a:gd name="T76" fmla="*/ 17 w 18"/>
                                <a:gd name="T77" fmla="*/ 20 h 20"/>
                                <a:gd name="T78" fmla="*/ 17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3 w 18"/>
                                <a:gd name="T97" fmla="*/ 19 h 20"/>
                                <a:gd name="T98" fmla="*/ 2 w 18"/>
                                <a:gd name="T99" fmla="*/ 18 h 20"/>
                                <a:gd name="T100" fmla="*/ 2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4" y="2"/>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8" y="19"/>
                                  </a:lnTo>
                                  <a:lnTo>
                                    <a:pt x="18" y="19"/>
                                  </a:lnTo>
                                  <a:lnTo>
                                    <a:pt x="18"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4" y="19"/>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17" name="Freeform 3517"/>
                          <wps:cNvSpPr>
                            <a:spLocks/>
                          </wps:cNvSpPr>
                          <wps:spPr bwMode="auto">
                            <a:xfrm>
                              <a:off x="359" y="86"/>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3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3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3 w 4"/>
                                <a:gd name="T59" fmla="*/ 3 h 4"/>
                                <a:gd name="T60" fmla="*/ 3 w 4"/>
                                <a:gd name="T61" fmla="*/ 3 h 4"/>
                                <a:gd name="T62" fmla="*/ 3 w 4"/>
                                <a:gd name="T63" fmla="*/ 3 h 4"/>
                                <a:gd name="T64" fmla="*/ 3 w 4"/>
                                <a:gd name="T65" fmla="*/ 3 h 4"/>
                                <a:gd name="T66" fmla="*/ 3 w 4"/>
                                <a:gd name="T67" fmla="*/ 2 h 4"/>
                                <a:gd name="T68" fmla="*/ 3 w 4"/>
                                <a:gd name="T69" fmla="*/ 2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2"/>
                                  </a:lnTo>
                                  <a:lnTo>
                                    <a:pt x="3" y="2"/>
                                  </a:lnTo>
                                  <a:lnTo>
                                    <a:pt x="3" y="2"/>
                                  </a:lnTo>
                                  <a:lnTo>
                                    <a:pt x="3" y="2"/>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18" name="Freeform 3518"/>
                          <wps:cNvSpPr>
                            <a:spLocks/>
                          </wps:cNvSpPr>
                          <wps:spPr bwMode="auto">
                            <a:xfrm>
                              <a:off x="359" y="86"/>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3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3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3 w 4"/>
                                <a:gd name="T59" fmla="*/ 3 h 4"/>
                                <a:gd name="T60" fmla="*/ 3 w 4"/>
                                <a:gd name="T61" fmla="*/ 3 h 4"/>
                                <a:gd name="T62" fmla="*/ 3 w 4"/>
                                <a:gd name="T63" fmla="*/ 3 h 4"/>
                                <a:gd name="T64" fmla="*/ 3 w 4"/>
                                <a:gd name="T65" fmla="*/ 3 h 4"/>
                                <a:gd name="T66" fmla="*/ 3 w 4"/>
                                <a:gd name="T67" fmla="*/ 2 h 4"/>
                                <a:gd name="T68" fmla="*/ 3 w 4"/>
                                <a:gd name="T69" fmla="*/ 2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2"/>
                                  </a:lnTo>
                                  <a:lnTo>
                                    <a:pt x="3" y="2"/>
                                  </a:lnTo>
                                  <a:lnTo>
                                    <a:pt x="3" y="2"/>
                                  </a:lnTo>
                                  <a:lnTo>
                                    <a:pt x="3" y="2"/>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19" name="Freeform 3519"/>
                          <wps:cNvSpPr>
                            <a:spLocks/>
                          </wps:cNvSpPr>
                          <wps:spPr bwMode="auto">
                            <a:xfrm>
                              <a:off x="359" y="98"/>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2"/>
                                  </a:lnTo>
                                  <a:lnTo>
                                    <a:pt x="3"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20" name="Freeform 3520"/>
                          <wps:cNvSpPr>
                            <a:spLocks/>
                          </wps:cNvSpPr>
                          <wps:spPr bwMode="auto">
                            <a:xfrm>
                              <a:off x="359" y="98"/>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2"/>
                                  </a:lnTo>
                                  <a:lnTo>
                                    <a:pt x="3"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21" name="Freeform 3521"/>
                          <wps:cNvSpPr>
                            <a:spLocks/>
                          </wps:cNvSpPr>
                          <wps:spPr bwMode="auto">
                            <a:xfrm>
                              <a:off x="357" y="83"/>
                              <a:ext cx="4" cy="22"/>
                            </a:xfrm>
                            <a:custGeom>
                              <a:avLst/>
                              <a:gdLst>
                                <a:gd name="T0" fmla="*/ 1 w 4"/>
                                <a:gd name="T1" fmla="*/ 20 h 22"/>
                                <a:gd name="T2" fmla="*/ 1 w 4"/>
                                <a:gd name="T3" fmla="*/ 21 h 22"/>
                                <a:gd name="T4" fmla="*/ 2 w 4"/>
                                <a:gd name="T5" fmla="*/ 22 h 22"/>
                                <a:gd name="T6" fmla="*/ 2 w 4"/>
                                <a:gd name="T7" fmla="*/ 22 h 22"/>
                                <a:gd name="T8" fmla="*/ 3 w 4"/>
                                <a:gd name="T9" fmla="*/ 22 h 22"/>
                                <a:gd name="T10" fmla="*/ 3 w 4"/>
                                <a:gd name="T11" fmla="*/ 22 h 22"/>
                                <a:gd name="T12" fmla="*/ 4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4 w 4"/>
                                <a:gd name="T29" fmla="*/ 13 h 22"/>
                                <a:gd name="T30" fmla="*/ 4 w 4"/>
                                <a:gd name="T31" fmla="*/ 12 h 22"/>
                                <a:gd name="T32" fmla="*/ 4 w 4"/>
                                <a:gd name="T33" fmla="*/ 11 h 22"/>
                                <a:gd name="T34" fmla="*/ 4 w 4"/>
                                <a:gd name="T35" fmla="*/ 10 h 22"/>
                                <a:gd name="T36" fmla="*/ 4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4 w 4"/>
                                <a:gd name="T53" fmla="*/ 1 h 22"/>
                                <a:gd name="T54" fmla="*/ 3 w 4"/>
                                <a:gd name="T55" fmla="*/ 0 h 22"/>
                                <a:gd name="T56" fmla="*/ 3 w 4"/>
                                <a:gd name="T57" fmla="*/ 0 h 22"/>
                                <a:gd name="T58" fmla="*/ 2 w 4"/>
                                <a:gd name="T59" fmla="*/ 0 h 22"/>
                                <a:gd name="T60" fmla="*/ 2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9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2"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4" y="14"/>
                                  </a:lnTo>
                                  <a:lnTo>
                                    <a:pt x="4" y="13"/>
                                  </a:lnTo>
                                  <a:lnTo>
                                    <a:pt x="4" y="13"/>
                                  </a:lnTo>
                                  <a:lnTo>
                                    <a:pt x="4" y="12"/>
                                  </a:lnTo>
                                  <a:lnTo>
                                    <a:pt x="4" y="12"/>
                                  </a:lnTo>
                                  <a:lnTo>
                                    <a:pt x="4" y="11"/>
                                  </a:lnTo>
                                  <a:lnTo>
                                    <a:pt x="4" y="11"/>
                                  </a:lnTo>
                                  <a:lnTo>
                                    <a:pt x="4" y="10"/>
                                  </a:lnTo>
                                  <a:lnTo>
                                    <a:pt x="4" y="10"/>
                                  </a:lnTo>
                                  <a:lnTo>
                                    <a:pt x="4" y="9"/>
                                  </a:lnTo>
                                  <a:lnTo>
                                    <a:pt x="4" y="8"/>
                                  </a:lnTo>
                                  <a:lnTo>
                                    <a:pt x="4"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1" y="9"/>
                                  </a:lnTo>
                                  <a:lnTo>
                                    <a:pt x="1" y="10"/>
                                  </a:lnTo>
                                  <a:lnTo>
                                    <a:pt x="1" y="10"/>
                                  </a:lnTo>
                                  <a:lnTo>
                                    <a:pt x="0" y="11"/>
                                  </a:lnTo>
                                  <a:lnTo>
                                    <a:pt x="0" y="11"/>
                                  </a:lnTo>
                                  <a:lnTo>
                                    <a:pt x="0" y="12"/>
                                  </a:lnTo>
                                  <a:lnTo>
                                    <a:pt x="1" y="12"/>
                                  </a:lnTo>
                                  <a:lnTo>
                                    <a:pt x="1" y="13"/>
                                  </a:lnTo>
                                  <a:lnTo>
                                    <a:pt x="1" y="13"/>
                                  </a:lnTo>
                                  <a:lnTo>
                                    <a:pt x="1"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22" name="Freeform 3522"/>
                          <wps:cNvSpPr>
                            <a:spLocks/>
                          </wps:cNvSpPr>
                          <wps:spPr bwMode="auto">
                            <a:xfrm>
                              <a:off x="357" y="83"/>
                              <a:ext cx="4" cy="22"/>
                            </a:xfrm>
                            <a:custGeom>
                              <a:avLst/>
                              <a:gdLst>
                                <a:gd name="T0" fmla="*/ 1 w 4"/>
                                <a:gd name="T1" fmla="*/ 20 h 22"/>
                                <a:gd name="T2" fmla="*/ 1 w 4"/>
                                <a:gd name="T3" fmla="*/ 21 h 22"/>
                                <a:gd name="T4" fmla="*/ 2 w 4"/>
                                <a:gd name="T5" fmla="*/ 22 h 22"/>
                                <a:gd name="T6" fmla="*/ 2 w 4"/>
                                <a:gd name="T7" fmla="*/ 22 h 22"/>
                                <a:gd name="T8" fmla="*/ 3 w 4"/>
                                <a:gd name="T9" fmla="*/ 22 h 22"/>
                                <a:gd name="T10" fmla="*/ 3 w 4"/>
                                <a:gd name="T11" fmla="*/ 22 h 22"/>
                                <a:gd name="T12" fmla="*/ 4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4 w 4"/>
                                <a:gd name="T29" fmla="*/ 13 h 22"/>
                                <a:gd name="T30" fmla="*/ 4 w 4"/>
                                <a:gd name="T31" fmla="*/ 12 h 22"/>
                                <a:gd name="T32" fmla="*/ 4 w 4"/>
                                <a:gd name="T33" fmla="*/ 11 h 22"/>
                                <a:gd name="T34" fmla="*/ 4 w 4"/>
                                <a:gd name="T35" fmla="*/ 10 h 22"/>
                                <a:gd name="T36" fmla="*/ 4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4 w 4"/>
                                <a:gd name="T53" fmla="*/ 1 h 22"/>
                                <a:gd name="T54" fmla="*/ 3 w 4"/>
                                <a:gd name="T55" fmla="*/ 0 h 22"/>
                                <a:gd name="T56" fmla="*/ 3 w 4"/>
                                <a:gd name="T57" fmla="*/ 0 h 22"/>
                                <a:gd name="T58" fmla="*/ 2 w 4"/>
                                <a:gd name="T59" fmla="*/ 0 h 22"/>
                                <a:gd name="T60" fmla="*/ 2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9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2"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4" y="14"/>
                                  </a:lnTo>
                                  <a:lnTo>
                                    <a:pt x="4" y="13"/>
                                  </a:lnTo>
                                  <a:lnTo>
                                    <a:pt x="4" y="13"/>
                                  </a:lnTo>
                                  <a:lnTo>
                                    <a:pt x="4" y="12"/>
                                  </a:lnTo>
                                  <a:lnTo>
                                    <a:pt x="4" y="12"/>
                                  </a:lnTo>
                                  <a:lnTo>
                                    <a:pt x="4" y="11"/>
                                  </a:lnTo>
                                  <a:lnTo>
                                    <a:pt x="4" y="11"/>
                                  </a:lnTo>
                                  <a:lnTo>
                                    <a:pt x="4" y="10"/>
                                  </a:lnTo>
                                  <a:lnTo>
                                    <a:pt x="4" y="10"/>
                                  </a:lnTo>
                                  <a:lnTo>
                                    <a:pt x="4" y="9"/>
                                  </a:lnTo>
                                  <a:lnTo>
                                    <a:pt x="4" y="8"/>
                                  </a:lnTo>
                                  <a:lnTo>
                                    <a:pt x="4"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1" y="9"/>
                                  </a:lnTo>
                                  <a:lnTo>
                                    <a:pt x="1" y="10"/>
                                  </a:lnTo>
                                  <a:lnTo>
                                    <a:pt x="1" y="10"/>
                                  </a:lnTo>
                                  <a:lnTo>
                                    <a:pt x="0" y="11"/>
                                  </a:lnTo>
                                  <a:lnTo>
                                    <a:pt x="0" y="11"/>
                                  </a:lnTo>
                                  <a:lnTo>
                                    <a:pt x="0" y="12"/>
                                  </a:lnTo>
                                  <a:lnTo>
                                    <a:pt x="1" y="12"/>
                                  </a:lnTo>
                                  <a:lnTo>
                                    <a:pt x="1" y="13"/>
                                  </a:lnTo>
                                  <a:lnTo>
                                    <a:pt x="1" y="13"/>
                                  </a:lnTo>
                                  <a:lnTo>
                                    <a:pt x="1"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23" name="Freeform 3523"/>
                          <wps:cNvSpPr>
                            <a:spLocks/>
                          </wps:cNvSpPr>
                          <wps:spPr bwMode="auto">
                            <a:xfrm>
                              <a:off x="355" y="112"/>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6" y="17"/>
                                  </a:lnTo>
                                  <a:lnTo>
                                    <a:pt x="6"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24" name="Freeform 3524"/>
                          <wps:cNvSpPr>
                            <a:spLocks/>
                          </wps:cNvSpPr>
                          <wps:spPr bwMode="auto">
                            <a:xfrm>
                              <a:off x="355" y="112"/>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6" y="17"/>
                                  </a:lnTo>
                                  <a:lnTo>
                                    <a:pt x="6"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25" name="Freeform 3525"/>
                          <wps:cNvSpPr>
                            <a:spLocks/>
                          </wps:cNvSpPr>
                          <wps:spPr bwMode="auto">
                            <a:xfrm>
                              <a:off x="361" y="113"/>
                              <a:ext cx="18" cy="20"/>
                            </a:xfrm>
                            <a:custGeom>
                              <a:avLst/>
                              <a:gdLst>
                                <a:gd name="T0" fmla="*/ 0 w 18"/>
                                <a:gd name="T1" fmla="*/ 5 h 20"/>
                                <a:gd name="T2" fmla="*/ 0 w 18"/>
                                <a:gd name="T3" fmla="*/ 5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9 h 20"/>
                                <a:gd name="T98" fmla="*/ 2 w 18"/>
                                <a:gd name="T99" fmla="*/ 18 h 20"/>
                                <a:gd name="T100" fmla="*/ 1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26" name="Freeform 3526"/>
                          <wps:cNvSpPr>
                            <a:spLocks/>
                          </wps:cNvSpPr>
                          <wps:spPr bwMode="auto">
                            <a:xfrm>
                              <a:off x="361" y="113"/>
                              <a:ext cx="18" cy="20"/>
                            </a:xfrm>
                            <a:custGeom>
                              <a:avLst/>
                              <a:gdLst>
                                <a:gd name="T0" fmla="*/ 0 w 18"/>
                                <a:gd name="T1" fmla="*/ 5 h 20"/>
                                <a:gd name="T2" fmla="*/ 0 w 18"/>
                                <a:gd name="T3" fmla="*/ 5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9 h 20"/>
                                <a:gd name="T98" fmla="*/ 2 w 18"/>
                                <a:gd name="T99" fmla="*/ 18 h 20"/>
                                <a:gd name="T100" fmla="*/ 1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27" name="Freeform 3527"/>
                          <wps:cNvSpPr>
                            <a:spLocks/>
                          </wps:cNvSpPr>
                          <wps:spPr bwMode="auto">
                            <a:xfrm>
                              <a:off x="359" y="114"/>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5 h 5"/>
                                <a:gd name="T32" fmla="*/ 3 w 4"/>
                                <a:gd name="T33" fmla="*/ 5 h 5"/>
                                <a:gd name="T34" fmla="*/ 4 w 4"/>
                                <a:gd name="T35" fmla="*/ 5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4 h 5"/>
                                <a:gd name="T58" fmla="*/ 3 w 4"/>
                                <a:gd name="T59" fmla="*/ 4 h 5"/>
                                <a:gd name="T60" fmla="*/ 3 w 4"/>
                                <a:gd name="T61" fmla="*/ 4 h 5"/>
                                <a:gd name="T62" fmla="*/ 3 w 4"/>
                                <a:gd name="T63" fmla="*/ 4 h 5"/>
                                <a:gd name="T64" fmla="*/ 3 w 4"/>
                                <a:gd name="T65" fmla="*/ 4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28" name="Freeform 3528"/>
                          <wps:cNvSpPr>
                            <a:spLocks/>
                          </wps:cNvSpPr>
                          <wps:spPr bwMode="auto">
                            <a:xfrm>
                              <a:off x="359" y="114"/>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5 h 5"/>
                                <a:gd name="T32" fmla="*/ 3 w 4"/>
                                <a:gd name="T33" fmla="*/ 5 h 5"/>
                                <a:gd name="T34" fmla="*/ 4 w 4"/>
                                <a:gd name="T35" fmla="*/ 5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4 h 5"/>
                                <a:gd name="T58" fmla="*/ 3 w 4"/>
                                <a:gd name="T59" fmla="*/ 4 h 5"/>
                                <a:gd name="T60" fmla="*/ 3 w 4"/>
                                <a:gd name="T61" fmla="*/ 4 h 5"/>
                                <a:gd name="T62" fmla="*/ 3 w 4"/>
                                <a:gd name="T63" fmla="*/ 4 h 5"/>
                                <a:gd name="T64" fmla="*/ 3 w 4"/>
                                <a:gd name="T65" fmla="*/ 4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29" name="Freeform 3529"/>
                          <wps:cNvSpPr>
                            <a:spLocks/>
                          </wps:cNvSpPr>
                          <wps:spPr bwMode="auto">
                            <a:xfrm>
                              <a:off x="359" y="127"/>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2 h 5"/>
                                <a:gd name="T42" fmla="*/ 4 w 4"/>
                                <a:gd name="T43" fmla="*/ 2 h 5"/>
                                <a:gd name="T44" fmla="*/ 4 w 4"/>
                                <a:gd name="T45" fmla="*/ 2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30" name="Freeform 3530"/>
                          <wps:cNvSpPr>
                            <a:spLocks/>
                          </wps:cNvSpPr>
                          <wps:spPr bwMode="auto">
                            <a:xfrm>
                              <a:off x="359" y="127"/>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2 h 5"/>
                                <a:gd name="T42" fmla="*/ 4 w 4"/>
                                <a:gd name="T43" fmla="*/ 2 h 5"/>
                                <a:gd name="T44" fmla="*/ 4 w 4"/>
                                <a:gd name="T45" fmla="*/ 2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31" name="Freeform 3531"/>
                          <wps:cNvSpPr>
                            <a:spLocks/>
                          </wps:cNvSpPr>
                          <wps:spPr bwMode="auto">
                            <a:xfrm>
                              <a:off x="357" y="112"/>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2 h 22"/>
                                <a:gd name="T50" fmla="*/ 4 w 4"/>
                                <a:gd name="T51" fmla="*/ 2 h 22"/>
                                <a:gd name="T52" fmla="*/ 3 w 4"/>
                                <a:gd name="T53" fmla="*/ 1 h 22"/>
                                <a:gd name="T54" fmla="*/ 3 w 4"/>
                                <a:gd name="T55" fmla="*/ 0 h 22"/>
                                <a:gd name="T56" fmla="*/ 3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3" y="14"/>
                                  </a:lnTo>
                                  <a:lnTo>
                                    <a:pt x="3" y="13"/>
                                  </a:lnTo>
                                  <a:lnTo>
                                    <a:pt x="3" y="13"/>
                                  </a:lnTo>
                                  <a:lnTo>
                                    <a:pt x="3" y="12"/>
                                  </a:lnTo>
                                  <a:lnTo>
                                    <a:pt x="3" y="12"/>
                                  </a:lnTo>
                                  <a:lnTo>
                                    <a:pt x="3" y="11"/>
                                  </a:lnTo>
                                  <a:lnTo>
                                    <a:pt x="3" y="11"/>
                                  </a:lnTo>
                                  <a:lnTo>
                                    <a:pt x="3" y="10"/>
                                  </a:lnTo>
                                  <a:lnTo>
                                    <a:pt x="3" y="10"/>
                                  </a:lnTo>
                                  <a:lnTo>
                                    <a:pt x="3" y="9"/>
                                  </a:lnTo>
                                  <a:lnTo>
                                    <a:pt x="3" y="8"/>
                                  </a:lnTo>
                                  <a:lnTo>
                                    <a:pt x="4" y="8"/>
                                  </a:lnTo>
                                  <a:lnTo>
                                    <a:pt x="4" y="7"/>
                                  </a:lnTo>
                                  <a:lnTo>
                                    <a:pt x="4" y="7"/>
                                  </a:lnTo>
                                  <a:lnTo>
                                    <a:pt x="4" y="6"/>
                                  </a:lnTo>
                                  <a:lnTo>
                                    <a:pt x="4" y="6"/>
                                  </a:lnTo>
                                  <a:lnTo>
                                    <a:pt x="4" y="5"/>
                                  </a:lnTo>
                                  <a:lnTo>
                                    <a:pt x="4" y="5"/>
                                  </a:lnTo>
                                  <a:lnTo>
                                    <a:pt x="4" y="4"/>
                                  </a:lnTo>
                                  <a:lnTo>
                                    <a:pt x="4" y="4"/>
                                  </a:lnTo>
                                  <a:lnTo>
                                    <a:pt x="4" y="3"/>
                                  </a:lnTo>
                                  <a:lnTo>
                                    <a:pt x="4" y="2"/>
                                  </a:lnTo>
                                  <a:lnTo>
                                    <a:pt x="4" y="2"/>
                                  </a:lnTo>
                                  <a:lnTo>
                                    <a:pt x="4" y="2"/>
                                  </a:lnTo>
                                  <a:lnTo>
                                    <a:pt x="4" y="1"/>
                                  </a:lnTo>
                                  <a:lnTo>
                                    <a:pt x="3" y="1"/>
                                  </a:lnTo>
                                  <a:lnTo>
                                    <a:pt x="3" y="1"/>
                                  </a:lnTo>
                                  <a:lnTo>
                                    <a:pt x="3" y="0"/>
                                  </a:lnTo>
                                  <a:lnTo>
                                    <a:pt x="3" y="0"/>
                                  </a:lnTo>
                                  <a:lnTo>
                                    <a:pt x="3"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32" name="Freeform 3532"/>
                          <wps:cNvSpPr>
                            <a:spLocks/>
                          </wps:cNvSpPr>
                          <wps:spPr bwMode="auto">
                            <a:xfrm>
                              <a:off x="357" y="112"/>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2 h 22"/>
                                <a:gd name="T50" fmla="*/ 4 w 4"/>
                                <a:gd name="T51" fmla="*/ 2 h 22"/>
                                <a:gd name="T52" fmla="*/ 3 w 4"/>
                                <a:gd name="T53" fmla="*/ 1 h 22"/>
                                <a:gd name="T54" fmla="*/ 3 w 4"/>
                                <a:gd name="T55" fmla="*/ 0 h 22"/>
                                <a:gd name="T56" fmla="*/ 3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3" y="14"/>
                                  </a:lnTo>
                                  <a:lnTo>
                                    <a:pt x="3" y="13"/>
                                  </a:lnTo>
                                  <a:lnTo>
                                    <a:pt x="3" y="13"/>
                                  </a:lnTo>
                                  <a:lnTo>
                                    <a:pt x="3" y="12"/>
                                  </a:lnTo>
                                  <a:lnTo>
                                    <a:pt x="3" y="12"/>
                                  </a:lnTo>
                                  <a:lnTo>
                                    <a:pt x="3" y="11"/>
                                  </a:lnTo>
                                  <a:lnTo>
                                    <a:pt x="3" y="11"/>
                                  </a:lnTo>
                                  <a:lnTo>
                                    <a:pt x="3" y="10"/>
                                  </a:lnTo>
                                  <a:lnTo>
                                    <a:pt x="3" y="10"/>
                                  </a:lnTo>
                                  <a:lnTo>
                                    <a:pt x="3" y="9"/>
                                  </a:lnTo>
                                  <a:lnTo>
                                    <a:pt x="3" y="8"/>
                                  </a:lnTo>
                                  <a:lnTo>
                                    <a:pt x="4" y="8"/>
                                  </a:lnTo>
                                  <a:lnTo>
                                    <a:pt x="4" y="7"/>
                                  </a:lnTo>
                                  <a:lnTo>
                                    <a:pt x="4" y="7"/>
                                  </a:lnTo>
                                  <a:lnTo>
                                    <a:pt x="4" y="6"/>
                                  </a:lnTo>
                                  <a:lnTo>
                                    <a:pt x="4" y="6"/>
                                  </a:lnTo>
                                  <a:lnTo>
                                    <a:pt x="4" y="5"/>
                                  </a:lnTo>
                                  <a:lnTo>
                                    <a:pt x="4" y="5"/>
                                  </a:lnTo>
                                  <a:lnTo>
                                    <a:pt x="4" y="4"/>
                                  </a:lnTo>
                                  <a:lnTo>
                                    <a:pt x="4" y="4"/>
                                  </a:lnTo>
                                  <a:lnTo>
                                    <a:pt x="4" y="3"/>
                                  </a:lnTo>
                                  <a:lnTo>
                                    <a:pt x="4" y="2"/>
                                  </a:lnTo>
                                  <a:lnTo>
                                    <a:pt x="4" y="2"/>
                                  </a:lnTo>
                                  <a:lnTo>
                                    <a:pt x="4" y="2"/>
                                  </a:lnTo>
                                  <a:lnTo>
                                    <a:pt x="4" y="1"/>
                                  </a:lnTo>
                                  <a:lnTo>
                                    <a:pt x="3" y="1"/>
                                  </a:lnTo>
                                  <a:lnTo>
                                    <a:pt x="3" y="1"/>
                                  </a:lnTo>
                                  <a:lnTo>
                                    <a:pt x="3" y="0"/>
                                  </a:lnTo>
                                  <a:lnTo>
                                    <a:pt x="3" y="0"/>
                                  </a:lnTo>
                                  <a:lnTo>
                                    <a:pt x="3"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33" name="Freeform 3533"/>
                          <wps:cNvSpPr>
                            <a:spLocks/>
                          </wps:cNvSpPr>
                          <wps:spPr bwMode="auto">
                            <a:xfrm>
                              <a:off x="355" y="141"/>
                              <a:ext cx="6" cy="22"/>
                            </a:xfrm>
                            <a:custGeom>
                              <a:avLst/>
                              <a:gdLst>
                                <a:gd name="T0" fmla="*/ 1 w 6"/>
                                <a:gd name="T1" fmla="*/ 20 h 22"/>
                                <a:gd name="T2" fmla="*/ 1 w 6"/>
                                <a:gd name="T3" fmla="*/ 21 h 22"/>
                                <a:gd name="T4" fmla="*/ 2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1 h 22"/>
                                <a:gd name="T54" fmla="*/ 4 w 6"/>
                                <a:gd name="T55" fmla="*/ 0 h 22"/>
                                <a:gd name="T56" fmla="*/ 3 w 6"/>
                                <a:gd name="T57" fmla="*/ 0 h 22"/>
                                <a:gd name="T58" fmla="*/ 2 w 6"/>
                                <a:gd name="T59" fmla="*/ 0 h 22"/>
                                <a:gd name="T60" fmla="*/ 2 w 6"/>
                                <a:gd name="T61" fmla="*/ 0 h 22"/>
                                <a:gd name="T62" fmla="*/ 1 w 6"/>
                                <a:gd name="T63" fmla="*/ 1 h 22"/>
                                <a:gd name="T64" fmla="*/ 1 w 6"/>
                                <a:gd name="T65" fmla="*/ 2 h 22"/>
                                <a:gd name="T66" fmla="*/ 0 w 6"/>
                                <a:gd name="T67" fmla="*/ 3 h 22"/>
                                <a:gd name="T68" fmla="*/ 0 w 6"/>
                                <a:gd name="T69" fmla="*/ 4 h 22"/>
                                <a:gd name="T70" fmla="*/ 0 w 6"/>
                                <a:gd name="T71" fmla="*/ 5 h 22"/>
                                <a:gd name="T72" fmla="*/ 0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1" y="20"/>
                                  </a:lnTo>
                                  <a:lnTo>
                                    <a:pt x="1" y="21"/>
                                  </a:lnTo>
                                  <a:lnTo>
                                    <a:pt x="1" y="21"/>
                                  </a:lnTo>
                                  <a:lnTo>
                                    <a:pt x="1" y="21"/>
                                  </a:lnTo>
                                  <a:lnTo>
                                    <a:pt x="2" y="22"/>
                                  </a:lnTo>
                                  <a:lnTo>
                                    <a:pt x="2" y="22"/>
                                  </a:lnTo>
                                  <a:lnTo>
                                    <a:pt x="2"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5" y="5"/>
                                  </a:lnTo>
                                  <a:lnTo>
                                    <a:pt x="6" y="4"/>
                                  </a:lnTo>
                                  <a:lnTo>
                                    <a:pt x="6" y="4"/>
                                  </a:lnTo>
                                  <a:lnTo>
                                    <a:pt x="6" y="3"/>
                                  </a:lnTo>
                                  <a:lnTo>
                                    <a:pt x="6" y="3"/>
                                  </a:lnTo>
                                  <a:lnTo>
                                    <a:pt x="6" y="2"/>
                                  </a:lnTo>
                                  <a:lnTo>
                                    <a:pt x="6" y="2"/>
                                  </a:lnTo>
                                  <a:lnTo>
                                    <a:pt x="5" y="1"/>
                                  </a:lnTo>
                                  <a:lnTo>
                                    <a:pt x="5" y="1"/>
                                  </a:lnTo>
                                  <a:lnTo>
                                    <a:pt x="5" y="1"/>
                                  </a:lnTo>
                                  <a:lnTo>
                                    <a:pt x="5" y="0"/>
                                  </a:lnTo>
                                  <a:lnTo>
                                    <a:pt x="4" y="0"/>
                                  </a:lnTo>
                                  <a:lnTo>
                                    <a:pt x="4" y="0"/>
                                  </a:lnTo>
                                  <a:lnTo>
                                    <a:pt x="3" y="0"/>
                                  </a:lnTo>
                                  <a:lnTo>
                                    <a:pt x="3" y="0"/>
                                  </a:lnTo>
                                  <a:lnTo>
                                    <a:pt x="2" y="0"/>
                                  </a:lnTo>
                                  <a:lnTo>
                                    <a:pt x="2" y="0"/>
                                  </a:lnTo>
                                  <a:lnTo>
                                    <a:pt x="2" y="0"/>
                                  </a:lnTo>
                                  <a:lnTo>
                                    <a:pt x="1" y="0"/>
                                  </a:lnTo>
                                  <a:lnTo>
                                    <a:pt x="1" y="1"/>
                                  </a:lnTo>
                                  <a:lnTo>
                                    <a:pt x="1" y="1"/>
                                  </a:lnTo>
                                  <a:lnTo>
                                    <a:pt x="1"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34" name="Freeform 3534"/>
                          <wps:cNvSpPr>
                            <a:spLocks/>
                          </wps:cNvSpPr>
                          <wps:spPr bwMode="auto">
                            <a:xfrm>
                              <a:off x="355" y="141"/>
                              <a:ext cx="6" cy="22"/>
                            </a:xfrm>
                            <a:custGeom>
                              <a:avLst/>
                              <a:gdLst>
                                <a:gd name="T0" fmla="*/ 1 w 6"/>
                                <a:gd name="T1" fmla="*/ 20 h 22"/>
                                <a:gd name="T2" fmla="*/ 1 w 6"/>
                                <a:gd name="T3" fmla="*/ 21 h 22"/>
                                <a:gd name="T4" fmla="*/ 2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1 h 22"/>
                                <a:gd name="T54" fmla="*/ 4 w 6"/>
                                <a:gd name="T55" fmla="*/ 0 h 22"/>
                                <a:gd name="T56" fmla="*/ 3 w 6"/>
                                <a:gd name="T57" fmla="*/ 0 h 22"/>
                                <a:gd name="T58" fmla="*/ 2 w 6"/>
                                <a:gd name="T59" fmla="*/ 0 h 22"/>
                                <a:gd name="T60" fmla="*/ 2 w 6"/>
                                <a:gd name="T61" fmla="*/ 0 h 22"/>
                                <a:gd name="T62" fmla="*/ 1 w 6"/>
                                <a:gd name="T63" fmla="*/ 1 h 22"/>
                                <a:gd name="T64" fmla="*/ 1 w 6"/>
                                <a:gd name="T65" fmla="*/ 2 h 22"/>
                                <a:gd name="T66" fmla="*/ 0 w 6"/>
                                <a:gd name="T67" fmla="*/ 3 h 22"/>
                                <a:gd name="T68" fmla="*/ 0 w 6"/>
                                <a:gd name="T69" fmla="*/ 4 h 22"/>
                                <a:gd name="T70" fmla="*/ 0 w 6"/>
                                <a:gd name="T71" fmla="*/ 5 h 22"/>
                                <a:gd name="T72" fmla="*/ 0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1" y="20"/>
                                  </a:lnTo>
                                  <a:lnTo>
                                    <a:pt x="1" y="21"/>
                                  </a:lnTo>
                                  <a:lnTo>
                                    <a:pt x="1" y="21"/>
                                  </a:lnTo>
                                  <a:lnTo>
                                    <a:pt x="1" y="21"/>
                                  </a:lnTo>
                                  <a:lnTo>
                                    <a:pt x="2" y="22"/>
                                  </a:lnTo>
                                  <a:lnTo>
                                    <a:pt x="2" y="22"/>
                                  </a:lnTo>
                                  <a:lnTo>
                                    <a:pt x="2"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5" y="5"/>
                                  </a:lnTo>
                                  <a:lnTo>
                                    <a:pt x="6" y="4"/>
                                  </a:lnTo>
                                  <a:lnTo>
                                    <a:pt x="6" y="4"/>
                                  </a:lnTo>
                                  <a:lnTo>
                                    <a:pt x="6" y="3"/>
                                  </a:lnTo>
                                  <a:lnTo>
                                    <a:pt x="6" y="3"/>
                                  </a:lnTo>
                                  <a:lnTo>
                                    <a:pt x="6" y="2"/>
                                  </a:lnTo>
                                  <a:lnTo>
                                    <a:pt x="6" y="2"/>
                                  </a:lnTo>
                                  <a:lnTo>
                                    <a:pt x="5" y="1"/>
                                  </a:lnTo>
                                  <a:lnTo>
                                    <a:pt x="5" y="1"/>
                                  </a:lnTo>
                                  <a:lnTo>
                                    <a:pt x="5" y="1"/>
                                  </a:lnTo>
                                  <a:lnTo>
                                    <a:pt x="5" y="0"/>
                                  </a:lnTo>
                                  <a:lnTo>
                                    <a:pt x="4" y="0"/>
                                  </a:lnTo>
                                  <a:lnTo>
                                    <a:pt x="4" y="0"/>
                                  </a:lnTo>
                                  <a:lnTo>
                                    <a:pt x="3" y="0"/>
                                  </a:lnTo>
                                  <a:lnTo>
                                    <a:pt x="3" y="0"/>
                                  </a:lnTo>
                                  <a:lnTo>
                                    <a:pt x="2" y="0"/>
                                  </a:lnTo>
                                  <a:lnTo>
                                    <a:pt x="2" y="0"/>
                                  </a:lnTo>
                                  <a:lnTo>
                                    <a:pt x="2" y="0"/>
                                  </a:lnTo>
                                  <a:lnTo>
                                    <a:pt x="1" y="0"/>
                                  </a:lnTo>
                                  <a:lnTo>
                                    <a:pt x="1" y="1"/>
                                  </a:lnTo>
                                  <a:lnTo>
                                    <a:pt x="1" y="1"/>
                                  </a:lnTo>
                                  <a:lnTo>
                                    <a:pt x="1"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35" name="Freeform 3535"/>
                          <wps:cNvSpPr>
                            <a:spLocks/>
                          </wps:cNvSpPr>
                          <wps:spPr bwMode="auto">
                            <a:xfrm>
                              <a:off x="361" y="142"/>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1 h 20"/>
                                <a:gd name="T36" fmla="*/ 16 w 18"/>
                                <a:gd name="T37" fmla="*/ 1 h 20"/>
                                <a:gd name="T38" fmla="*/ 16 w 18"/>
                                <a:gd name="T39" fmla="*/ 1 h 20"/>
                                <a:gd name="T40" fmla="*/ 17 w 18"/>
                                <a:gd name="T41" fmla="*/ 1 h 20"/>
                                <a:gd name="T42" fmla="*/ 17 w 18"/>
                                <a:gd name="T43" fmla="*/ 2 h 20"/>
                                <a:gd name="T44" fmla="*/ 17 w 18"/>
                                <a:gd name="T45" fmla="*/ 2 h 20"/>
                                <a:gd name="T46" fmla="*/ 17 w 18"/>
                                <a:gd name="T47" fmla="*/ 2 h 20"/>
                                <a:gd name="T48" fmla="*/ 17 w 18"/>
                                <a:gd name="T49" fmla="*/ 3 h 20"/>
                                <a:gd name="T50" fmla="*/ 17 w 18"/>
                                <a:gd name="T51" fmla="*/ 3 h 20"/>
                                <a:gd name="T52" fmla="*/ 17 w 18"/>
                                <a:gd name="T53" fmla="*/ 4 h 20"/>
                                <a:gd name="T54" fmla="*/ 18 w 18"/>
                                <a:gd name="T55" fmla="*/ 4 h 20"/>
                                <a:gd name="T56" fmla="*/ 18 w 18"/>
                                <a:gd name="T57" fmla="*/ 5 h 20"/>
                                <a:gd name="T58" fmla="*/ 18 w 18"/>
                                <a:gd name="T59" fmla="*/ 16 h 20"/>
                                <a:gd name="T60" fmla="*/ 18 w 18"/>
                                <a:gd name="T61" fmla="*/ 16 h 20"/>
                                <a:gd name="T62" fmla="*/ 17 w 18"/>
                                <a:gd name="T63" fmla="*/ 17 h 20"/>
                                <a:gd name="T64" fmla="*/ 17 w 18"/>
                                <a:gd name="T65" fmla="*/ 17 h 20"/>
                                <a:gd name="T66" fmla="*/ 17 w 18"/>
                                <a:gd name="T67" fmla="*/ 18 h 20"/>
                                <a:gd name="T68" fmla="*/ 17 w 18"/>
                                <a:gd name="T69" fmla="*/ 18 h 20"/>
                                <a:gd name="T70" fmla="*/ 17 w 18"/>
                                <a:gd name="T71" fmla="*/ 19 h 20"/>
                                <a:gd name="T72" fmla="*/ 17 w 18"/>
                                <a:gd name="T73" fmla="*/ 19 h 20"/>
                                <a:gd name="T74" fmla="*/ 17 w 18"/>
                                <a:gd name="T75" fmla="*/ 19 h 20"/>
                                <a:gd name="T76" fmla="*/ 16 w 18"/>
                                <a:gd name="T77" fmla="*/ 20 h 20"/>
                                <a:gd name="T78" fmla="*/ 16 w 18"/>
                                <a:gd name="T79" fmla="*/ 20 h 20"/>
                                <a:gd name="T80" fmla="*/ 16 w 18"/>
                                <a:gd name="T81" fmla="*/ 20 h 20"/>
                                <a:gd name="T82" fmla="*/ 15 w 18"/>
                                <a:gd name="T83" fmla="*/ 20 h 20"/>
                                <a:gd name="T84" fmla="*/ 15 w 18"/>
                                <a:gd name="T85" fmla="*/ 20 h 20"/>
                                <a:gd name="T86" fmla="*/ 14 w 18"/>
                                <a:gd name="T87" fmla="*/ 20 h 20"/>
                                <a:gd name="T88" fmla="*/ 14 w 18"/>
                                <a:gd name="T89" fmla="*/ 20 h 20"/>
                                <a:gd name="T90" fmla="*/ 3 w 18"/>
                                <a:gd name="T91" fmla="*/ 19 h 20"/>
                                <a:gd name="T92" fmla="*/ 3 w 18"/>
                                <a:gd name="T93" fmla="*/ 19 h 20"/>
                                <a:gd name="T94" fmla="*/ 2 w 18"/>
                                <a:gd name="T95" fmla="*/ 19 h 20"/>
                                <a:gd name="T96" fmla="*/ 2 w 18"/>
                                <a:gd name="T97" fmla="*/ 19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8" y="4"/>
                                  </a:lnTo>
                                  <a:lnTo>
                                    <a:pt x="18" y="4"/>
                                  </a:lnTo>
                                  <a:lnTo>
                                    <a:pt x="18" y="4"/>
                                  </a:lnTo>
                                  <a:lnTo>
                                    <a:pt x="18" y="4"/>
                                  </a:lnTo>
                                  <a:lnTo>
                                    <a:pt x="18" y="4"/>
                                  </a:lnTo>
                                  <a:lnTo>
                                    <a:pt x="18" y="4"/>
                                  </a:lnTo>
                                  <a:lnTo>
                                    <a:pt x="18" y="4"/>
                                  </a:lnTo>
                                  <a:lnTo>
                                    <a:pt x="18" y="4"/>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36" name="Freeform 3536"/>
                          <wps:cNvSpPr>
                            <a:spLocks/>
                          </wps:cNvSpPr>
                          <wps:spPr bwMode="auto">
                            <a:xfrm>
                              <a:off x="361" y="142"/>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1 h 20"/>
                                <a:gd name="T36" fmla="*/ 16 w 18"/>
                                <a:gd name="T37" fmla="*/ 1 h 20"/>
                                <a:gd name="T38" fmla="*/ 16 w 18"/>
                                <a:gd name="T39" fmla="*/ 1 h 20"/>
                                <a:gd name="T40" fmla="*/ 17 w 18"/>
                                <a:gd name="T41" fmla="*/ 1 h 20"/>
                                <a:gd name="T42" fmla="*/ 17 w 18"/>
                                <a:gd name="T43" fmla="*/ 2 h 20"/>
                                <a:gd name="T44" fmla="*/ 17 w 18"/>
                                <a:gd name="T45" fmla="*/ 2 h 20"/>
                                <a:gd name="T46" fmla="*/ 17 w 18"/>
                                <a:gd name="T47" fmla="*/ 2 h 20"/>
                                <a:gd name="T48" fmla="*/ 17 w 18"/>
                                <a:gd name="T49" fmla="*/ 3 h 20"/>
                                <a:gd name="T50" fmla="*/ 17 w 18"/>
                                <a:gd name="T51" fmla="*/ 3 h 20"/>
                                <a:gd name="T52" fmla="*/ 17 w 18"/>
                                <a:gd name="T53" fmla="*/ 4 h 20"/>
                                <a:gd name="T54" fmla="*/ 18 w 18"/>
                                <a:gd name="T55" fmla="*/ 4 h 20"/>
                                <a:gd name="T56" fmla="*/ 18 w 18"/>
                                <a:gd name="T57" fmla="*/ 5 h 20"/>
                                <a:gd name="T58" fmla="*/ 18 w 18"/>
                                <a:gd name="T59" fmla="*/ 16 h 20"/>
                                <a:gd name="T60" fmla="*/ 18 w 18"/>
                                <a:gd name="T61" fmla="*/ 16 h 20"/>
                                <a:gd name="T62" fmla="*/ 17 w 18"/>
                                <a:gd name="T63" fmla="*/ 17 h 20"/>
                                <a:gd name="T64" fmla="*/ 17 w 18"/>
                                <a:gd name="T65" fmla="*/ 17 h 20"/>
                                <a:gd name="T66" fmla="*/ 17 w 18"/>
                                <a:gd name="T67" fmla="*/ 18 h 20"/>
                                <a:gd name="T68" fmla="*/ 17 w 18"/>
                                <a:gd name="T69" fmla="*/ 18 h 20"/>
                                <a:gd name="T70" fmla="*/ 17 w 18"/>
                                <a:gd name="T71" fmla="*/ 19 h 20"/>
                                <a:gd name="T72" fmla="*/ 17 w 18"/>
                                <a:gd name="T73" fmla="*/ 19 h 20"/>
                                <a:gd name="T74" fmla="*/ 17 w 18"/>
                                <a:gd name="T75" fmla="*/ 19 h 20"/>
                                <a:gd name="T76" fmla="*/ 16 w 18"/>
                                <a:gd name="T77" fmla="*/ 20 h 20"/>
                                <a:gd name="T78" fmla="*/ 16 w 18"/>
                                <a:gd name="T79" fmla="*/ 20 h 20"/>
                                <a:gd name="T80" fmla="*/ 16 w 18"/>
                                <a:gd name="T81" fmla="*/ 20 h 20"/>
                                <a:gd name="T82" fmla="*/ 15 w 18"/>
                                <a:gd name="T83" fmla="*/ 20 h 20"/>
                                <a:gd name="T84" fmla="*/ 15 w 18"/>
                                <a:gd name="T85" fmla="*/ 20 h 20"/>
                                <a:gd name="T86" fmla="*/ 14 w 18"/>
                                <a:gd name="T87" fmla="*/ 20 h 20"/>
                                <a:gd name="T88" fmla="*/ 14 w 18"/>
                                <a:gd name="T89" fmla="*/ 20 h 20"/>
                                <a:gd name="T90" fmla="*/ 3 w 18"/>
                                <a:gd name="T91" fmla="*/ 19 h 20"/>
                                <a:gd name="T92" fmla="*/ 3 w 18"/>
                                <a:gd name="T93" fmla="*/ 19 h 20"/>
                                <a:gd name="T94" fmla="*/ 2 w 18"/>
                                <a:gd name="T95" fmla="*/ 19 h 20"/>
                                <a:gd name="T96" fmla="*/ 2 w 18"/>
                                <a:gd name="T97" fmla="*/ 19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8" y="4"/>
                                  </a:lnTo>
                                  <a:lnTo>
                                    <a:pt x="18" y="4"/>
                                  </a:lnTo>
                                  <a:lnTo>
                                    <a:pt x="18" y="4"/>
                                  </a:lnTo>
                                  <a:lnTo>
                                    <a:pt x="18" y="4"/>
                                  </a:lnTo>
                                  <a:lnTo>
                                    <a:pt x="18" y="4"/>
                                  </a:lnTo>
                                  <a:lnTo>
                                    <a:pt x="18" y="4"/>
                                  </a:lnTo>
                                  <a:lnTo>
                                    <a:pt x="18" y="4"/>
                                  </a:lnTo>
                                  <a:lnTo>
                                    <a:pt x="18" y="4"/>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37" name="Freeform 3537"/>
                          <wps:cNvSpPr>
                            <a:spLocks/>
                          </wps:cNvSpPr>
                          <wps:spPr bwMode="auto">
                            <a:xfrm>
                              <a:off x="358" y="14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38" name="Freeform 3538"/>
                          <wps:cNvSpPr>
                            <a:spLocks/>
                          </wps:cNvSpPr>
                          <wps:spPr bwMode="auto">
                            <a:xfrm>
                              <a:off x="358" y="143"/>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39" name="Freeform 3539"/>
                          <wps:cNvSpPr>
                            <a:spLocks/>
                          </wps:cNvSpPr>
                          <wps:spPr bwMode="auto">
                            <a:xfrm>
                              <a:off x="358" y="156"/>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4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1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1"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40" name="Freeform 3540"/>
                          <wps:cNvSpPr>
                            <a:spLocks/>
                          </wps:cNvSpPr>
                          <wps:spPr bwMode="auto">
                            <a:xfrm>
                              <a:off x="358" y="156"/>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4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1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1"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41" name="Freeform 3541"/>
                          <wps:cNvSpPr>
                            <a:spLocks/>
                          </wps:cNvSpPr>
                          <wps:spPr bwMode="auto">
                            <a:xfrm>
                              <a:off x="357" y="141"/>
                              <a:ext cx="4" cy="22"/>
                            </a:xfrm>
                            <a:custGeom>
                              <a:avLst/>
                              <a:gdLst>
                                <a:gd name="T0" fmla="*/ 0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3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1"/>
                                  </a:lnTo>
                                  <a:lnTo>
                                    <a:pt x="1" y="21"/>
                                  </a:lnTo>
                                  <a:lnTo>
                                    <a:pt x="1" y="21"/>
                                  </a:lnTo>
                                  <a:lnTo>
                                    <a:pt x="1" y="22"/>
                                  </a:lnTo>
                                  <a:lnTo>
                                    <a:pt x="1" y="22"/>
                                  </a:lnTo>
                                  <a:lnTo>
                                    <a:pt x="2" y="22"/>
                                  </a:lnTo>
                                  <a:lnTo>
                                    <a:pt x="2" y="22"/>
                                  </a:lnTo>
                                  <a:lnTo>
                                    <a:pt x="2" y="22"/>
                                  </a:lnTo>
                                  <a:lnTo>
                                    <a:pt x="2" y="22"/>
                                  </a:lnTo>
                                  <a:lnTo>
                                    <a:pt x="3" y="22"/>
                                  </a:lnTo>
                                  <a:lnTo>
                                    <a:pt x="3" y="22"/>
                                  </a:lnTo>
                                  <a:lnTo>
                                    <a:pt x="3" y="21"/>
                                  </a:lnTo>
                                  <a:lnTo>
                                    <a:pt x="3" y="21"/>
                                  </a:lnTo>
                                  <a:lnTo>
                                    <a:pt x="4" y="21"/>
                                  </a:lnTo>
                                  <a:lnTo>
                                    <a:pt x="4" y="20"/>
                                  </a:lnTo>
                                  <a:lnTo>
                                    <a:pt x="4" y="20"/>
                                  </a:lnTo>
                                  <a:lnTo>
                                    <a:pt x="4" y="19"/>
                                  </a:lnTo>
                                  <a:lnTo>
                                    <a:pt x="4" y="19"/>
                                  </a:lnTo>
                                  <a:lnTo>
                                    <a:pt x="4" y="18"/>
                                  </a:lnTo>
                                  <a:lnTo>
                                    <a:pt x="4" y="18"/>
                                  </a:lnTo>
                                  <a:lnTo>
                                    <a:pt x="4"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4" y="5"/>
                                  </a:lnTo>
                                  <a:lnTo>
                                    <a:pt x="4" y="5"/>
                                  </a:lnTo>
                                  <a:lnTo>
                                    <a:pt x="4" y="4"/>
                                  </a:lnTo>
                                  <a:lnTo>
                                    <a:pt x="4" y="3"/>
                                  </a:lnTo>
                                  <a:lnTo>
                                    <a:pt x="4" y="3"/>
                                  </a:lnTo>
                                  <a:lnTo>
                                    <a:pt x="4" y="2"/>
                                  </a:lnTo>
                                  <a:lnTo>
                                    <a:pt x="4" y="2"/>
                                  </a:lnTo>
                                  <a:lnTo>
                                    <a:pt x="4" y="2"/>
                                  </a:lnTo>
                                  <a:lnTo>
                                    <a:pt x="3" y="1"/>
                                  </a:lnTo>
                                  <a:lnTo>
                                    <a:pt x="3" y="1"/>
                                  </a:lnTo>
                                  <a:lnTo>
                                    <a:pt x="3" y="1"/>
                                  </a:lnTo>
                                  <a:lnTo>
                                    <a:pt x="3" y="0"/>
                                  </a:lnTo>
                                  <a:lnTo>
                                    <a:pt x="2" y="0"/>
                                  </a:lnTo>
                                  <a:lnTo>
                                    <a:pt x="2" y="0"/>
                                  </a:lnTo>
                                  <a:lnTo>
                                    <a:pt x="2" y="0"/>
                                  </a:lnTo>
                                  <a:lnTo>
                                    <a:pt x="2" y="0"/>
                                  </a:lnTo>
                                  <a:lnTo>
                                    <a:pt x="1" y="0"/>
                                  </a:lnTo>
                                  <a:lnTo>
                                    <a:pt x="1" y="1"/>
                                  </a:lnTo>
                                  <a:lnTo>
                                    <a:pt x="1" y="1"/>
                                  </a:lnTo>
                                  <a:lnTo>
                                    <a:pt x="1" y="1"/>
                                  </a:lnTo>
                                  <a:lnTo>
                                    <a:pt x="1"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42" name="Freeform 3542"/>
                          <wps:cNvSpPr>
                            <a:spLocks/>
                          </wps:cNvSpPr>
                          <wps:spPr bwMode="auto">
                            <a:xfrm>
                              <a:off x="357" y="141"/>
                              <a:ext cx="4" cy="22"/>
                            </a:xfrm>
                            <a:custGeom>
                              <a:avLst/>
                              <a:gdLst>
                                <a:gd name="T0" fmla="*/ 0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3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1"/>
                                  </a:lnTo>
                                  <a:lnTo>
                                    <a:pt x="1" y="21"/>
                                  </a:lnTo>
                                  <a:lnTo>
                                    <a:pt x="1" y="21"/>
                                  </a:lnTo>
                                  <a:lnTo>
                                    <a:pt x="1" y="22"/>
                                  </a:lnTo>
                                  <a:lnTo>
                                    <a:pt x="1" y="22"/>
                                  </a:lnTo>
                                  <a:lnTo>
                                    <a:pt x="2" y="22"/>
                                  </a:lnTo>
                                  <a:lnTo>
                                    <a:pt x="2" y="22"/>
                                  </a:lnTo>
                                  <a:lnTo>
                                    <a:pt x="2" y="22"/>
                                  </a:lnTo>
                                  <a:lnTo>
                                    <a:pt x="2" y="22"/>
                                  </a:lnTo>
                                  <a:lnTo>
                                    <a:pt x="3" y="22"/>
                                  </a:lnTo>
                                  <a:lnTo>
                                    <a:pt x="3" y="22"/>
                                  </a:lnTo>
                                  <a:lnTo>
                                    <a:pt x="3" y="21"/>
                                  </a:lnTo>
                                  <a:lnTo>
                                    <a:pt x="3" y="21"/>
                                  </a:lnTo>
                                  <a:lnTo>
                                    <a:pt x="4" y="21"/>
                                  </a:lnTo>
                                  <a:lnTo>
                                    <a:pt x="4" y="20"/>
                                  </a:lnTo>
                                  <a:lnTo>
                                    <a:pt x="4" y="20"/>
                                  </a:lnTo>
                                  <a:lnTo>
                                    <a:pt x="4" y="19"/>
                                  </a:lnTo>
                                  <a:lnTo>
                                    <a:pt x="4" y="19"/>
                                  </a:lnTo>
                                  <a:lnTo>
                                    <a:pt x="4" y="18"/>
                                  </a:lnTo>
                                  <a:lnTo>
                                    <a:pt x="4" y="18"/>
                                  </a:lnTo>
                                  <a:lnTo>
                                    <a:pt x="4"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4" y="5"/>
                                  </a:lnTo>
                                  <a:lnTo>
                                    <a:pt x="4" y="5"/>
                                  </a:lnTo>
                                  <a:lnTo>
                                    <a:pt x="4" y="4"/>
                                  </a:lnTo>
                                  <a:lnTo>
                                    <a:pt x="4" y="3"/>
                                  </a:lnTo>
                                  <a:lnTo>
                                    <a:pt x="4" y="3"/>
                                  </a:lnTo>
                                  <a:lnTo>
                                    <a:pt x="4" y="2"/>
                                  </a:lnTo>
                                  <a:lnTo>
                                    <a:pt x="4" y="2"/>
                                  </a:lnTo>
                                  <a:lnTo>
                                    <a:pt x="4" y="2"/>
                                  </a:lnTo>
                                  <a:lnTo>
                                    <a:pt x="3" y="1"/>
                                  </a:lnTo>
                                  <a:lnTo>
                                    <a:pt x="3" y="1"/>
                                  </a:lnTo>
                                  <a:lnTo>
                                    <a:pt x="3" y="1"/>
                                  </a:lnTo>
                                  <a:lnTo>
                                    <a:pt x="3" y="0"/>
                                  </a:lnTo>
                                  <a:lnTo>
                                    <a:pt x="2" y="0"/>
                                  </a:lnTo>
                                  <a:lnTo>
                                    <a:pt x="2" y="0"/>
                                  </a:lnTo>
                                  <a:lnTo>
                                    <a:pt x="2" y="0"/>
                                  </a:lnTo>
                                  <a:lnTo>
                                    <a:pt x="2" y="0"/>
                                  </a:lnTo>
                                  <a:lnTo>
                                    <a:pt x="1" y="0"/>
                                  </a:lnTo>
                                  <a:lnTo>
                                    <a:pt x="1" y="1"/>
                                  </a:lnTo>
                                  <a:lnTo>
                                    <a:pt x="1" y="1"/>
                                  </a:lnTo>
                                  <a:lnTo>
                                    <a:pt x="1" y="1"/>
                                  </a:lnTo>
                                  <a:lnTo>
                                    <a:pt x="1"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43" name="Freeform 3543"/>
                          <wps:cNvSpPr>
                            <a:spLocks/>
                          </wps:cNvSpPr>
                          <wps:spPr bwMode="auto">
                            <a:xfrm>
                              <a:off x="355" y="170"/>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1 h 22"/>
                                <a:gd name="T54" fmla="*/ 4 w 6"/>
                                <a:gd name="T55" fmla="*/ 0 h 22"/>
                                <a:gd name="T56" fmla="*/ 3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8"/>
                                  </a:lnTo>
                                  <a:lnTo>
                                    <a:pt x="6"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6" y="5"/>
                                  </a:lnTo>
                                  <a:lnTo>
                                    <a:pt x="6" y="4"/>
                                  </a:lnTo>
                                  <a:lnTo>
                                    <a:pt x="6" y="4"/>
                                  </a:lnTo>
                                  <a:lnTo>
                                    <a:pt x="6" y="3"/>
                                  </a:lnTo>
                                  <a:lnTo>
                                    <a:pt x="6" y="3"/>
                                  </a:lnTo>
                                  <a:lnTo>
                                    <a:pt x="6" y="2"/>
                                  </a:lnTo>
                                  <a:lnTo>
                                    <a:pt x="6" y="2"/>
                                  </a:lnTo>
                                  <a:lnTo>
                                    <a:pt x="6" y="1"/>
                                  </a:lnTo>
                                  <a:lnTo>
                                    <a:pt x="5" y="1"/>
                                  </a:lnTo>
                                  <a:lnTo>
                                    <a:pt x="5" y="1"/>
                                  </a:lnTo>
                                  <a:lnTo>
                                    <a:pt x="5" y="0"/>
                                  </a:lnTo>
                                  <a:lnTo>
                                    <a:pt x="4" y="0"/>
                                  </a:lnTo>
                                  <a:lnTo>
                                    <a:pt x="4" y="0"/>
                                  </a:lnTo>
                                  <a:lnTo>
                                    <a:pt x="3" y="0"/>
                                  </a:lnTo>
                                  <a:lnTo>
                                    <a:pt x="3" y="0"/>
                                  </a:lnTo>
                                  <a:lnTo>
                                    <a:pt x="3" y="0"/>
                                  </a:lnTo>
                                  <a:lnTo>
                                    <a:pt x="2" y="0"/>
                                  </a:lnTo>
                                  <a:lnTo>
                                    <a:pt x="2" y="0"/>
                                  </a:lnTo>
                                  <a:lnTo>
                                    <a:pt x="1" y="0"/>
                                  </a:lnTo>
                                  <a:lnTo>
                                    <a:pt x="1" y="1"/>
                                  </a:lnTo>
                                  <a:lnTo>
                                    <a:pt x="1" y="1"/>
                                  </a:lnTo>
                                  <a:lnTo>
                                    <a:pt x="1" y="2"/>
                                  </a:lnTo>
                                  <a:lnTo>
                                    <a:pt x="1" y="2"/>
                                  </a:lnTo>
                                  <a:lnTo>
                                    <a:pt x="1" y="3"/>
                                  </a:lnTo>
                                  <a:lnTo>
                                    <a:pt x="1" y="3"/>
                                  </a:lnTo>
                                  <a:lnTo>
                                    <a:pt x="1" y="4"/>
                                  </a:lnTo>
                                  <a:lnTo>
                                    <a:pt x="1" y="4"/>
                                  </a:lnTo>
                                  <a:lnTo>
                                    <a:pt x="1"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44" name="Freeform 3544"/>
                          <wps:cNvSpPr>
                            <a:spLocks/>
                          </wps:cNvSpPr>
                          <wps:spPr bwMode="auto">
                            <a:xfrm>
                              <a:off x="355" y="170"/>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1 h 22"/>
                                <a:gd name="T54" fmla="*/ 4 w 6"/>
                                <a:gd name="T55" fmla="*/ 0 h 22"/>
                                <a:gd name="T56" fmla="*/ 3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8"/>
                                  </a:lnTo>
                                  <a:lnTo>
                                    <a:pt x="6"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6" y="5"/>
                                  </a:lnTo>
                                  <a:lnTo>
                                    <a:pt x="6" y="4"/>
                                  </a:lnTo>
                                  <a:lnTo>
                                    <a:pt x="6" y="4"/>
                                  </a:lnTo>
                                  <a:lnTo>
                                    <a:pt x="6" y="3"/>
                                  </a:lnTo>
                                  <a:lnTo>
                                    <a:pt x="6" y="3"/>
                                  </a:lnTo>
                                  <a:lnTo>
                                    <a:pt x="6" y="2"/>
                                  </a:lnTo>
                                  <a:lnTo>
                                    <a:pt x="6" y="2"/>
                                  </a:lnTo>
                                  <a:lnTo>
                                    <a:pt x="6" y="1"/>
                                  </a:lnTo>
                                  <a:lnTo>
                                    <a:pt x="5" y="1"/>
                                  </a:lnTo>
                                  <a:lnTo>
                                    <a:pt x="5" y="1"/>
                                  </a:lnTo>
                                  <a:lnTo>
                                    <a:pt x="5" y="0"/>
                                  </a:lnTo>
                                  <a:lnTo>
                                    <a:pt x="4" y="0"/>
                                  </a:lnTo>
                                  <a:lnTo>
                                    <a:pt x="4" y="0"/>
                                  </a:lnTo>
                                  <a:lnTo>
                                    <a:pt x="3" y="0"/>
                                  </a:lnTo>
                                  <a:lnTo>
                                    <a:pt x="3" y="0"/>
                                  </a:lnTo>
                                  <a:lnTo>
                                    <a:pt x="3" y="0"/>
                                  </a:lnTo>
                                  <a:lnTo>
                                    <a:pt x="2" y="0"/>
                                  </a:lnTo>
                                  <a:lnTo>
                                    <a:pt x="2" y="0"/>
                                  </a:lnTo>
                                  <a:lnTo>
                                    <a:pt x="1" y="0"/>
                                  </a:lnTo>
                                  <a:lnTo>
                                    <a:pt x="1" y="1"/>
                                  </a:lnTo>
                                  <a:lnTo>
                                    <a:pt x="1" y="1"/>
                                  </a:lnTo>
                                  <a:lnTo>
                                    <a:pt x="1" y="2"/>
                                  </a:lnTo>
                                  <a:lnTo>
                                    <a:pt x="1" y="2"/>
                                  </a:lnTo>
                                  <a:lnTo>
                                    <a:pt x="1" y="3"/>
                                  </a:lnTo>
                                  <a:lnTo>
                                    <a:pt x="1" y="3"/>
                                  </a:lnTo>
                                  <a:lnTo>
                                    <a:pt x="1" y="4"/>
                                  </a:lnTo>
                                  <a:lnTo>
                                    <a:pt x="1" y="4"/>
                                  </a:lnTo>
                                  <a:lnTo>
                                    <a:pt x="1"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45" name="Freeform 3545"/>
                          <wps:cNvSpPr>
                            <a:spLocks/>
                          </wps:cNvSpPr>
                          <wps:spPr bwMode="auto">
                            <a:xfrm>
                              <a:off x="361" y="171"/>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1 h 20"/>
                                <a:gd name="T38" fmla="*/ 16 w 18"/>
                                <a:gd name="T39" fmla="*/ 1 h 20"/>
                                <a:gd name="T40" fmla="*/ 17 w 18"/>
                                <a:gd name="T41" fmla="*/ 1 h 20"/>
                                <a:gd name="T42" fmla="*/ 17 w 18"/>
                                <a:gd name="T43" fmla="*/ 2 h 20"/>
                                <a:gd name="T44" fmla="*/ 17 w 18"/>
                                <a:gd name="T45" fmla="*/ 2 h 20"/>
                                <a:gd name="T46" fmla="*/ 17 w 18"/>
                                <a:gd name="T47" fmla="*/ 2 h 20"/>
                                <a:gd name="T48" fmla="*/ 17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7 w 18"/>
                                <a:gd name="T67" fmla="*/ 18 h 20"/>
                                <a:gd name="T68" fmla="*/ 17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46" name="Freeform 3546"/>
                          <wps:cNvSpPr>
                            <a:spLocks/>
                          </wps:cNvSpPr>
                          <wps:spPr bwMode="auto">
                            <a:xfrm>
                              <a:off x="361" y="171"/>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1 h 20"/>
                                <a:gd name="T38" fmla="*/ 16 w 18"/>
                                <a:gd name="T39" fmla="*/ 1 h 20"/>
                                <a:gd name="T40" fmla="*/ 17 w 18"/>
                                <a:gd name="T41" fmla="*/ 1 h 20"/>
                                <a:gd name="T42" fmla="*/ 17 w 18"/>
                                <a:gd name="T43" fmla="*/ 2 h 20"/>
                                <a:gd name="T44" fmla="*/ 17 w 18"/>
                                <a:gd name="T45" fmla="*/ 2 h 20"/>
                                <a:gd name="T46" fmla="*/ 17 w 18"/>
                                <a:gd name="T47" fmla="*/ 2 h 20"/>
                                <a:gd name="T48" fmla="*/ 17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7 w 18"/>
                                <a:gd name="T67" fmla="*/ 18 h 20"/>
                                <a:gd name="T68" fmla="*/ 17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47" name="Freeform 3547"/>
                          <wps:cNvSpPr>
                            <a:spLocks/>
                          </wps:cNvSpPr>
                          <wps:spPr bwMode="auto">
                            <a:xfrm>
                              <a:off x="358" y="172"/>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48" name="Freeform 3548"/>
                          <wps:cNvSpPr>
                            <a:spLocks/>
                          </wps:cNvSpPr>
                          <wps:spPr bwMode="auto">
                            <a:xfrm>
                              <a:off x="358" y="172"/>
                              <a:ext cx="4" cy="5"/>
                            </a:xfrm>
                            <a:custGeom>
                              <a:avLst/>
                              <a:gdLst>
                                <a:gd name="T0" fmla="*/ 0 w 4"/>
                                <a:gd name="T1" fmla="*/ 3 h 5"/>
                                <a:gd name="T2" fmla="*/ 3 w 4"/>
                                <a:gd name="T3" fmla="*/ 5 h 5"/>
                                <a:gd name="T4" fmla="*/ 3 w 4"/>
                                <a:gd name="T5" fmla="*/ 5 h 5"/>
                                <a:gd name="T6" fmla="*/ 3 w 4"/>
                                <a:gd name="T7" fmla="*/ 5 h 5"/>
                                <a:gd name="T8" fmla="*/ 4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49" name="Freeform 3549"/>
                          <wps:cNvSpPr>
                            <a:spLocks/>
                          </wps:cNvSpPr>
                          <wps:spPr bwMode="auto">
                            <a:xfrm>
                              <a:off x="358" y="185"/>
                              <a:ext cx="4" cy="5"/>
                            </a:xfrm>
                            <a:custGeom>
                              <a:avLst/>
                              <a:gdLst>
                                <a:gd name="T0" fmla="*/ 0 w 4"/>
                                <a:gd name="T1" fmla="*/ 3 h 5"/>
                                <a:gd name="T2" fmla="*/ 3 w 4"/>
                                <a:gd name="T3" fmla="*/ 0 h 5"/>
                                <a:gd name="T4" fmla="*/ 3 w 4"/>
                                <a:gd name="T5" fmla="*/ 0 h 5"/>
                                <a:gd name="T6" fmla="*/ 3 w 4"/>
                                <a:gd name="T7" fmla="*/ 0 h 5"/>
                                <a:gd name="T8" fmla="*/ 4 w 4"/>
                                <a:gd name="T9" fmla="*/ 1 h 5"/>
                                <a:gd name="T10" fmla="*/ 4 w 4"/>
                                <a:gd name="T11" fmla="*/ 1 h 5"/>
                                <a:gd name="T12" fmla="*/ 4 w 4"/>
                                <a:gd name="T13" fmla="*/ 1 h 5"/>
                                <a:gd name="T14" fmla="*/ 4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1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1"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50" name="Freeform 3550"/>
                          <wps:cNvSpPr>
                            <a:spLocks/>
                          </wps:cNvSpPr>
                          <wps:spPr bwMode="auto">
                            <a:xfrm>
                              <a:off x="358" y="185"/>
                              <a:ext cx="4" cy="5"/>
                            </a:xfrm>
                            <a:custGeom>
                              <a:avLst/>
                              <a:gdLst>
                                <a:gd name="T0" fmla="*/ 0 w 4"/>
                                <a:gd name="T1" fmla="*/ 3 h 5"/>
                                <a:gd name="T2" fmla="*/ 3 w 4"/>
                                <a:gd name="T3" fmla="*/ 0 h 5"/>
                                <a:gd name="T4" fmla="*/ 3 w 4"/>
                                <a:gd name="T5" fmla="*/ 0 h 5"/>
                                <a:gd name="T6" fmla="*/ 3 w 4"/>
                                <a:gd name="T7" fmla="*/ 0 h 5"/>
                                <a:gd name="T8" fmla="*/ 4 w 4"/>
                                <a:gd name="T9" fmla="*/ 1 h 5"/>
                                <a:gd name="T10" fmla="*/ 4 w 4"/>
                                <a:gd name="T11" fmla="*/ 1 h 5"/>
                                <a:gd name="T12" fmla="*/ 4 w 4"/>
                                <a:gd name="T13" fmla="*/ 1 h 5"/>
                                <a:gd name="T14" fmla="*/ 4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1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1"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51" name="Freeform 3551"/>
                          <wps:cNvSpPr>
                            <a:spLocks/>
                          </wps:cNvSpPr>
                          <wps:spPr bwMode="auto">
                            <a:xfrm>
                              <a:off x="357" y="170"/>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1" y="22"/>
                                  </a:lnTo>
                                  <a:lnTo>
                                    <a:pt x="2" y="22"/>
                                  </a:lnTo>
                                  <a:lnTo>
                                    <a:pt x="2" y="22"/>
                                  </a:lnTo>
                                  <a:lnTo>
                                    <a:pt x="2"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4" y="6"/>
                                  </a:lnTo>
                                  <a:lnTo>
                                    <a:pt x="4" y="6"/>
                                  </a:lnTo>
                                  <a:lnTo>
                                    <a:pt x="4" y="5"/>
                                  </a:lnTo>
                                  <a:lnTo>
                                    <a:pt x="4" y="5"/>
                                  </a:lnTo>
                                  <a:lnTo>
                                    <a:pt x="4" y="4"/>
                                  </a:lnTo>
                                  <a:lnTo>
                                    <a:pt x="4" y="3"/>
                                  </a:lnTo>
                                  <a:lnTo>
                                    <a:pt x="4" y="3"/>
                                  </a:lnTo>
                                  <a:lnTo>
                                    <a:pt x="4" y="2"/>
                                  </a:lnTo>
                                  <a:lnTo>
                                    <a:pt x="4" y="2"/>
                                  </a:lnTo>
                                  <a:lnTo>
                                    <a:pt x="4" y="2"/>
                                  </a:lnTo>
                                  <a:lnTo>
                                    <a:pt x="4" y="1"/>
                                  </a:lnTo>
                                  <a:lnTo>
                                    <a:pt x="3" y="1"/>
                                  </a:lnTo>
                                  <a:lnTo>
                                    <a:pt x="3" y="1"/>
                                  </a:lnTo>
                                  <a:lnTo>
                                    <a:pt x="3" y="0"/>
                                  </a:lnTo>
                                  <a:lnTo>
                                    <a:pt x="3" y="0"/>
                                  </a:lnTo>
                                  <a:lnTo>
                                    <a:pt x="2" y="0"/>
                                  </a:lnTo>
                                  <a:lnTo>
                                    <a:pt x="2" y="0"/>
                                  </a:lnTo>
                                  <a:lnTo>
                                    <a:pt x="2" y="0"/>
                                  </a:lnTo>
                                  <a:lnTo>
                                    <a:pt x="1" y="0"/>
                                  </a:lnTo>
                                  <a:lnTo>
                                    <a:pt x="1" y="1"/>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52" name="Freeform 3552"/>
                          <wps:cNvSpPr>
                            <a:spLocks/>
                          </wps:cNvSpPr>
                          <wps:spPr bwMode="auto">
                            <a:xfrm>
                              <a:off x="357" y="170"/>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1" y="22"/>
                                  </a:lnTo>
                                  <a:lnTo>
                                    <a:pt x="2" y="22"/>
                                  </a:lnTo>
                                  <a:lnTo>
                                    <a:pt x="2" y="22"/>
                                  </a:lnTo>
                                  <a:lnTo>
                                    <a:pt x="2"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4" y="6"/>
                                  </a:lnTo>
                                  <a:lnTo>
                                    <a:pt x="4" y="6"/>
                                  </a:lnTo>
                                  <a:lnTo>
                                    <a:pt x="4" y="5"/>
                                  </a:lnTo>
                                  <a:lnTo>
                                    <a:pt x="4" y="5"/>
                                  </a:lnTo>
                                  <a:lnTo>
                                    <a:pt x="4" y="4"/>
                                  </a:lnTo>
                                  <a:lnTo>
                                    <a:pt x="4" y="3"/>
                                  </a:lnTo>
                                  <a:lnTo>
                                    <a:pt x="4" y="3"/>
                                  </a:lnTo>
                                  <a:lnTo>
                                    <a:pt x="4" y="2"/>
                                  </a:lnTo>
                                  <a:lnTo>
                                    <a:pt x="4" y="2"/>
                                  </a:lnTo>
                                  <a:lnTo>
                                    <a:pt x="4" y="2"/>
                                  </a:lnTo>
                                  <a:lnTo>
                                    <a:pt x="4" y="1"/>
                                  </a:lnTo>
                                  <a:lnTo>
                                    <a:pt x="3" y="1"/>
                                  </a:lnTo>
                                  <a:lnTo>
                                    <a:pt x="3" y="1"/>
                                  </a:lnTo>
                                  <a:lnTo>
                                    <a:pt x="3" y="0"/>
                                  </a:lnTo>
                                  <a:lnTo>
                                    <a:pt x="3" y="0"/>
                                  </a:lnTo>
                                  <a:lnTo>
                                    <a:pt x="2" y="0"/>
                                  </a:lnTo>
                                  <a:lnTo>
                                    <a:pt x="2" y="0"/>
                                  </a:lnTo>
                                  <a:lnTo>
                                    <a:pt x="2" y="0"/>
                                  </a:lnTo>
                                  <a:lnTo>
                                    <a:pt x="1" y="0"/>
                                  </a:lnTo>
                                  <a:lnTo>
                                    <a:pt x="1" y="1"/>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53" name="Freeform 3553"/>
                          <wps:cNvSpPr>
                            <a:spLocks/>
                          </wps:cNvSpPr>
                          <wps:spPr bwMode="auto">
                            <a:xfrm>
                              <a:off x="355" y="199"/>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5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1 w 6"/>
                                <a:gd name="T79" fmla="*/ 9 h 22"/>
                                <a:gd name="T80" fmla="*/ 0 w 6"/>
                                <a:gd name="T81" fmla="*/ 11 h 22"/>
                                <a:gd name="T82" fmla="*/ 0 w 6"/>
                                <a:gd name="T83" fmla="*/ 12 h 22"/>
                                <a:gd name="T84" fmla="*/ 1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4"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6" y="15"/>
                                  </a:lnTo>
                                  <a:lnTo>
                                    <a:pt x="6" y="14"/>
                                  </a:lnTo>
                                  <a:lnTo>
                                    <a:pt x="6" y="14"/>
                                  </a:lnTo>
                                  <a:lnTo>
                                    <a:pt x="6" y="13"/>
                                  </a:lnTo>
                                  <a:lnTo>
                                    <a:pt x="6" y="13"/>
                                  </a:lnTo>
                                  <a:lnTo>
                                    <a:pt x="5" y="12"/>
                                  </a:lnTo>
                                  <a:lnTo>
                                    <a:pt x="5" y="12"/>
                                  </a:lnTo>
                                  <a:lnTo>
                                    <a:pt x="5" y="11"/>
                                  </a:lnTo>
                                  <a:lnTo>
                                    <a:pt x="5" y="10"/>
                                  </a:lnTo>
                                  <a:lnTo>
                                    <a:pt x="5" y="10"/>
                                  </a:lnTo>
                                  <a:lnTo>
                                    <a:pt x="6" y="9"/>
                                  </a:lnTo>
                                  <a:lnTo>
                                    <a:pt x="6" y="9"/>
                                  </a:lnTo>
                                  <a:lnTo>
                                    <a:pt x="6" y="8"/>
                                  </a:lnTo>
                                  <a:lnTo>
                                    <a:pt x="6"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1" y="9"/>
                                  </a:lnTo>
                                  <a:lnTo>
                                    <a:pt x="1" y="9"/>
                                  </a:lnTo>
                                  <a:lnTo>
                                    <a:pt x="1" y="10"/>
                                  </a:lnTo>
                                  <a:lnTo>
                                    <a:pt x="0" y="11"/>
                                  </a:lnTo>
                                  <a:lnTo>
                                    <a:pt x="0" y="11"/>
                                  </a:lnTo>
                                  <a:lnTo>
                                    <a:pt x="0" y="12"/>
                                  </a:lnTo>
                                  <a:lnTo>
                                    <a:pt x="1" y="12"/>
                                  </a:lnTo>
                                  <a:lnTo>
                                    <a:pt x="1" y="13"/>
                                  </a:lnTo>
                                  <a:lnTo>
                                    <a:pt x="1" y="13"/>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54" name="Freeform 3554"/>
                          <wps:cNvSpPr>
                            <a:spLocks/>
                          </wps:cNvSpPr>
                          <wps:spPr bwMode="auto">
                            <a:xfrm>
                              <a:off x="355" y="199"/>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5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1 w 6"/>
                                <a:gd name="T79" fmla="*/ 9 h 22"/>
                                <a:gd name="T80" fmla="*/ 0 w 6"/>
                                <a:gd name="T81" fmla="*/ 11 h 22"/>
                                <a:gd name="T82" fmla="*/ 0 w 6"/>
                                <a:gd name="T83" fmla="*/ 12 h 22"/>
                                <a:gd name="T84" fmla="*/ 1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4"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6" y="15"/>
                                  </a:lnTo>
                                  <a:lnTo>
                                    <a:pt x="6" y="14"/>
                                  </a:lnTo>
                                  <a:lnTo>
                                    <a:pt x="6" y="14"/>
                                  </a:lnTo>
                                  <a:lnTo>
                                    <a:pt x="6" y="13"/>
                                  </a:lnTo>
                                  <a:lnTo>
                                    <a:pt x="6" y="13"/>
                                  </a:lnTo>
                                  <a:lnTo>
                                    <a:pt x="5" y="12"/>
                                  </a:lnTo>
                                  <a:lnTo>
                                    <a:pt x="5" y="12"/>
                                  </a:lnTo>
                                  <a:lnTo>
                                    <a:pt x="5" y="11"/>
                                  </a:lnTo>
                                  <a:lnTo>
                                    <a:pt x="5" y="10"/>
                                  </a:lnTo>
                                  <a:lnTo>
                                    <a:pt x="5" y="10"/>
                                  </a:lnTo>
                                  <a:lnTo>
                                    <a:pt x="6" y="9"/>
                                  </a:lnTo>
                                  <a:lnTo>
                                    <a:pt x="6" y="9"/>
                                  </a:lnTo>
                                  <a:lnTo>
                                    <a:pt x="6" y="8"/>
                                  </a:lnTo>
                                  <a:lnTo>
                                    <a:pt x="6"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1" y="9"/>
                                  </a:lnTo>
                                  <a:lnTo>
                                    <a:pt x="1" y="9"/>
                                  </a:lnTo>
                                  <a:lnTo>
                                    <a:pt x="1" y="10"/>
                                  </a:lnTo>
                                  <a:lnTo>
                                    <a:pt x="0" y="11"/>
                                  </a:lnTo>
                                  <a:lnTo>
                                    <a:pt x="0" y="11"/>
                                  </a:lnTo>
                                  <a:lnTo>
                                    <a:pt x="0" y="12"/>
                                  </a:lnTo>
                                  <a:lnTo>
                                    <a:pt x="1" y="12"/>
                                  </a:lnTo>
                                  <a:lnTo>
                                    <a:pt x="1" y="13"/>
                                  </a:lnTo>
                                  <a:lnTo>
                                    <a:pt x="1" y="13"/>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55" name="Freeform 3555"/>
                          <wps:cNvSpPr>
                            <a:spLocks/>
                          </wps:cNvSpPr>
                          <wps:spPr bwMode="auto">
                            <a:xfrm>
                              <a:off x="362" y="200"/>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56" name="Freeform 3556"/>
                          <wps:cNvSpPr>
                            <a:spLocks/>
                          </wps:cNvSpPr>
                          <wps:spPr bwMode="auto">
                            <a:xfrm>
                              <a:off x="362" y="200"/>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57" name="Freeform 3557"/>
                          <wps:cNvSpPr>
                            <a:spLocks/>
                          </wps:cNvSpPr>
                          <wps:spPr bwMode="auto">
                            <a:xfrm>
                              <a:off x="359" y="20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3 w 4"/>
                                <a:gd name="T63" fmla="*/ 4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58" name="Freeform 3558"/>
                          <wps:cNvSpPr>
                            <a:spLocks/>
                          </wps:cNvSpPr>
                          <wps:spPr bwMode="auto">
                            <a:xfrm>
                              <a:off x="359" y="201"/>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3 w 4"/>
                                <a:gd name="T63" fmla="*/ 4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59" name="Freeform 3559"/>
                          <wps:cNvSpPr>
                            <a:spLocks/>
                          </wps:cNvSpPr>
                          <wps:spPr bwMode="auto">
                            <a:xfrm>
                              <a:off x="359" y="214"/>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60" name="Freeform 3560"/>
                          <wps:cNvSpPr>
                            <a:spLocks/>
                          </wps:cNvSpPr>
                          <wps:spPr bwMode="auto">
                            <a:xfrm>
                              <a:off x="359" y="214"/>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61" name="Freeform 3561"/>
                          <wps:cNvSpPr>
                            <a:spLocks/>
                          </wps:cNvSpPr>
                          <wps:spPr bwMode="auto">
                            <a:xfrm>
                              <a:off x="358" y="199"/>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3 h 22"/>
                                <a:gd name="T48" fmla="*/ 3 w 3"/>
                                <a:gd name="T49" fmla="*/ 2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1" y="21"/>
                                  </a:lnTo>
                                  <a:lnTo>
                                    <a:pt x="1" y="22"/>
                                  </a:lnTo>
                                  <a:lnTo>
                                    <a:pt x="1" y="22"/>
                                  </a:lnTo>
                                  <a:lnTo>
                                    <a:pt x="1" y="22"/>
                                  </a:lnTo>
                                  <a:lnTo>
                                    <a:pt x="2"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2"/>
                                  </a:lnTo>
                                  <a:lnTo>
                                    <a:pt x="3" y="1"/>
                                  </a:lnTo>
                                  <a:lnTo>
                                    <a:pt x="3" y="1"/>
                                  </a:lnTo>
                                  <a:lnTo>
                                    <a:pt x="3" y="1"/>
                                  </a:lnTo>
                                  <a:lnTo>
                                    <a:pt x="2" y="0"/>
                                  </a:lnTo>
                                  <a:lnTo>
                                    <a:pt x="2" y="0"/>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62" name="Freeform 3562"/>
                          <wps:cNvSpPr>
                            <a:spLocks/>
                          </wps:cNvSpPr>
                          <wps:spPr bwMode="auto">
                            <a:xfrm>
                              <a:off x="358" y="199"/>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3 h 22"/>
                                <a:gd name="T48" fmla="*/ 3 w 3"/>
                                <a:gd name="T49" fmla="*/ 2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1" y="21"/>
                                  </a:lnTo>
                                  <a:lnTo>
                                    <a:pt x="1" y="22"/>
                                  </a:lnTo>
                                  <a:lnTo>
                                    <a:pt x="1" y="22"/>
                                  </a:lnTo>
                                  <a:lnTo>
                                    <a:pt x="1" y="22"/>
                                  </a:lnTo>
                                  <a:lnTo>
                                    <a:pt x="2"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2"/>
                                  </a:lnTo>
                                  <a:lnTo>
                                    <a:pt x="3" y="1"/>
                                  </a:lnTo>
                                  <a:lnTo>
                                    <a:pt x="3" y="1"/>
                                  </a:lnTo>
                                  <a:lnTo>
                                    <a:pt x="3" y="1"/>
                                  </a:lnTo>
                                  <a:lnTo>
                                    <a:pt x="2" y="0"/>
                                  </a:lnTo>
                                  <a:lnTo>
                                    <a:pt x="2" y="0"/>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63" name="Freeform 3563"/>
                          <wps:cNvSpPr>
                            <a:spLocks/>
                          </wps:cNvSpPr>
                          <wps:spPr bwMode="auto">
                            <a:xfrm>
                              <a:off x="355" y="22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7"/>
                                  </a:lnTo>
                                  <a:lnTo>
                                    <a:pt x="6" y="16"/>
                                  </a:lnTo>
                                  <a:lnTo>
                                    <a:pt x="5"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6" y="6"/>
                                  </a:lnTo>
                                  <a:lnTo>
                                    <a:pt x="6" y="5"/>
                                  </a:lnTo>
                                  <a:lnTo>
                                    <a:pt x="6" y="5"/>
                                  </a:lnTo>
                                  <a:lnTo>
                                    <a:pt x="6" y="4"/>
                                  </a:lnTo>
                                  <a:lnTo>
                                    <a:pt x="6" y="4"/>
                                  </a:lnTo>
                                  <a:lnTo>
                                    <a:pt x="6" y="3"/>
                                  </a:lnTo>
                                  <a:lnTo>
                                    <a:pt x="6" y="3"/>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64" name="Freeform 3564"/>
                          <wps:cNvSpPr>
                            <a:spLocks/>
                          </wps:cNvSpPr>
                          <wps:spPr bwMode="auto">
                            <a:xfrm>
                              <a:off x="355" y="22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7"/>
                                  </a:lnTo>
                                  <a:lnTo>
                                    <a:pt x="6" y="16"/>
                                  </a:lnTo>
                                  <a:lnTo>
                                    <a:pt x="5"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6" y="6"/>
                                  </a:lnTo>
                                  <a:lnTo>
                                    <a:pt x="6" y="5"/>
                                  </a:lnTo>
                                  <a:lnTo>
                                    <a:pt x="6" y="5"/>
                                  </a:lnTo>
                                  <a:lnTo>
                                    <a:pt x="6" y="4"/>
                                  </a:lnTo>
                                  <a:lnTo>
                                    <a:pt x="6" y="4"/>
                                  </a:lnTo>
                                  <a:lnTo>
                                    <a:pt x="6" y="3"/>
                                  </a:lnTo>
                                  <a:lnTo>
                                    <a:pt x="6" y="3"/>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65" name="Freeform 3565"/>
                          <wps:cNvSpPr>
                            <a:spLocks/>
                          </wps:cNvSpPr>
                          <wps:spPr bwMode="auto">
                            <a:xfrm>
                              <a:off x="361" y="229"/>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8 h 20"/>
                                <a:gd name="T98" fmla="*/ 2 w 18"/>
                                <a:gd name="T99" fmla="*/ 18 h 20"/>
                                <a:gd name="T100" fmla="*/ 1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66" name="Freeform 3566"/>
                          <wps:cNvSpPr>
                            <a:spLocks/>
                          </wps:cNvSpPr>
                          <wps:spPr bwMode="auto">
                            <a:xfrm>
                              <a:off x="361" y="229"/>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8 h 20"/>
                                <a:gd name="T98" fmla="*/ 2 w 18"/>
                                <a:gd name="T99" fmla="*/ 18 h 20"/>
                                <a:gd name="T100" fmla="*/ 1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67" name="Freeform 3567"/>
                          <wps:cNvSpPr>
                            <a:spLocks/>
                          </wps:cNvSpPr>
                          <wps:spPr bwMode="auto">
                            <a:xfrm>
                              <a:off x="359" y="230"/>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5 h 5"/>
                                <a:gd name="T32" fmla="*/ 3 w 4"/>
                                <a:gd name="T33" fmla="*/ 5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4 h 5"/>
                                <a:gd name="T58" fmla="*/ 3 w 4"/>
                                <a:gd name="T59" fmla="*/ 4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4"/>
                                  </a:lnTo>
                                  <a:lnTo>
                                    <a:pt x="4" y="4"/>
                                  </a:lnTo>
                                  <a:lnTo>
                                    <a:pt x="4" y="4"/>
                                  </a:lnTo>
                                  <a:lnTo>
                                    <a:pt x="4" y="4"/>
                                  </a:lnTo>
                                  <a:lnTo>
                                    <a:pt x="4"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68" name="Freeform 3568"/>
                          <wps:cNvSpPr>
                            <a:spLocks/>
                          </wps:cNvSpPr>
                          <wps:spPr bwMode="auto">
                            <a:xfrm>
                              <a:off x="359" y="230"/>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3 w 4"/>
                                <a:gd name="T31" fmla="*/ 5 h 5"/>
                                <a:gd name="T32" fmla="*/ 3 w 4"/>
                                <a:gd name="T33" fmla="*/ 5 h 5"/>
                                <a:gd name="T34" fmla="*/ 4 w 4"/>
                                <a:gd name="T35" fmla="*/ 4 h 5"/>
                                <a:gd name="T36" fmla="*/ 4 w 4"/>
                                <a:gd name="T37" fmla="*/ 4 h 5"/>
                                <a:gd name="T38" fmla="*/ 4 w 4"/>
                                <a:gd name="T39" fmla="*/ 4 h 5"/>
                                <a:gd name="T40" fmla="*/ 4 w 4"/>
                                <a:gd name="T41" fmla="*/ 4 h 5"/>
                                <a:gd name="T42" fmla="*/ 4 w 4"/>
                                <a:gd name="T43" fmla="*/ 4 h 5"/>
                                <a:gd name="T44" fmla="*/ 3 w 4"/>
                                <a:gd name="T45" fmla="*/ 4 h 5"/>
                                <a:gd name="T46" fmla="*/ 3 w 4"/>
                                <a:gd name="T47" fmla="*/ 4 h 5"/>
                                <a:gd name="T48" fmla="*/ 3 w 4"/>
                                <a:gd name="T49" fmla="*/ 4 h 5"/>
                                <a:gd name="T50" fmla="*/ 3 w 4"/>
                                <a:gd name="T51" fmla="*/ 4 h 5"/>
                                <a:gd name="T52" fmla="*/ 3 w 4"/>
                                <a:gd name="T53" fmla="*/ 4 h 5"/>
                                <a:gd name="T54" fmla="*/ 3 w 4"/>
                                <a:gd name="T55" fmla="*/ 4 h 5"/>
                                <a:gd name="T56" fmla="*/ 3 w 4"/>
                                <a:gd name="T57" fmla="*/ 4 h 5"/>
                                <a:gd name="T58" fmla="*/ 3 w 4"/>
                                <a:gd name="T59" fmla="*/ 4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4"/>
                                  </a:lnTo>
                                  <a:lnTo>
                                    <a:pt x="4" y="4"/>
                                  </a:lnTo>
                                  <a:lnTo>
                                    <a:pt x="4" y="4"/>
                                  </a:lnTo>
                                  <a:lnTo>
                                    <a:pt x="4" y="4"/>
                                  </a:lnTo>
                                  <a:lnTo>
                                    <a:pt x="4"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69" name="Freeform 3569"/>
                          <wps:cNvSpPr>
                            <a:spLocks/>
                          </wps:cNvSpPr>
                          <wps:spPr bwMode="auto">
                            <a:xfrm>
                              <a:off x="359" y="24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2 h 5"/>
                                <a:gd name="T44" fmla="*/ 4 w 4"/>
                                <a:gd name="T45" fmla="*/ 2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70" name="Freeform 3570"/>
                          <wps:cNvSpPr>
                            <a:spLocks/>
                          </wps:cNvSpPr>
                          <wps:spPr bwMode="auto">
                            <a:xfrm>
                              <a:off x="359" y="24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3 w 4"/>
                                <a:gd name="T35" fmla="*/ 1 h 5"/>
                                <a:gd name="T36" fmla="*/ 3 w 4"/>
                                <a:gd name="T37" fmla="*/ 1 h 5"/>
                                <a:gd name="T38" fmla="*/ 3 w 4"/>
                                <a:gd name="T39" fmla="*/ 1 h 5"/>
                                <a:gd name="T40" fmla="*/ 4 w 4"/>
                                <a:gd name="T41" fmla="*/ 1 h 5"/>
                                <a:gd name="T42" fmla="*/ 4 w 4"/>
                                <a:gd name="T43" fmla="*/ 2 h 5"/>
                                <a:gd name="T44" fmla="*/ 4 w 4"/>
                                <a:gd name="T45" fmla="*/ 2 h 5"/>
                                <a:gd name="T46" fmla="*/ 4 w 4"/>
                                <a:gd name="T47" fmla="*/ 2 h 5"/>
                                <a:gd name="T48" fmla="*/ 4 w 4"/>
                                <a:gd name="T49" fmla="*/ 2 h 5"/>
                                <a:gd name="T50" fmla="*/ 3 w 4"/>
                                <a:gd name="T51" fmla="*/ 2 h 5"/>
                                <a:gd name="T52" fmla="*/ 3 w 4"/>
                                <a:gd name="T53" fmla="*/ 2 h 5"/>
                                <a:gd name="T54" fmla="*/ 3 w 4"/>
                                <a:gd name="T55" fmla="*/ 2 h 5"/>
                                <a:gd name="T56" fmla="*/ 3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71" name="Freeform 3571"/>
                          <wps:cNvSpPr>
                            <a:spLocks/>
                          </wps:cNvSpPr>
                          <wps:spPr bwMode="auto">
                            <a:xfrm>
                              <a:off x="357" y="228"/>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6"/>
                                  </a:lnTo>
                                  <a:lnTo>
                                    <a:pt x="4" y="5"/>
                                  </a:lnTo>
                                  <a:lnTo>
                                    <a:pt x="4" y="5"/>
                                  </a:lnTo>
                                  <a:lnTo>
                                    <a:pt x="4" y="4"/>
                                  </a:lnTo>
                                  <a:lnTo>
                                    <a:pt x="4" y="3"/>
                                  </a:lnTo>
                                  <a:lnTo>
                                    <a:pt x="4" y="3"/>
                                  </a:lnTo>
                                  <a:lnTo>
                                    <a:pt x="4" y="2"/>
                                  </a:lnTo>
                                  <a:lnTo>
                                    <a:pt x="4" y="2"/>
                                  </a:lnTo>
                                  <a:lnTo>
                                    <a:pt x="4" y="2"/>
                                  </a:lnTo>
                                  <a:lnTo>
                                    <a:pt x="4" y="1"/>
                                  </a:lnTo>
                                  <a:lnTo>
                                    <a:pt x="3"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72" name="Freeform 3572"/>
                          <wps:cNvSpPr>
                            <a:spLocks/>
                          </wps:cNvSpPr>
                          <wps:spPr bwMode="auto">
                            <a:xfrm>
                              <a:off x="357" y="228"/>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6 h 22"/>
                                <a:gd name="T44" fmla="*/ 4 w 4"/>
                                <a:gd name="T45" fmla="*/ 5 h 22"/>
                                <a:gd name="T46" fmla="*/ 4 w 4"/>
                                <a:gd name="T47" fmla="*/ 3 h 22"/>
                                <a:gd name="T48" fmla="*/ 4 w 4"/>
                                <a:gd name="T49" fmla="*/ 2 h 22"/>
                                <a:gd name="T50" fmla="*/ 4 w 4"/>
                                <a:gd name="T51" fmla="*/ 2 h 22"/>
                                <a:gd name="T52" fmla="*/ 3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6"/>
                                  </a:lnTo>
                                  <a:lnTo>
                                    <a:pt x="4" y="5"/>
                                  </a:lnTo>
                                  <a:lnTo>
                                    <a:pt x="4" y="5"/>
                                  </a:lnTo>
                                  <a:lnTo>
                                    <a:pt x="4" y="4"/>
                                  </a:lnTo>
                                  <a:lnTo>
                                    <a:pt x="4" y="3"/>
                                  </a:lnTo>
                                  <a:lnTo>
                                    <a:pt x="4" y="3"/>
                                  </a:lnTo>
                                  <a:lnTo>
                                    <a:pt x="4" y="2"/>
                                  </a:lnTo>
                                  <a:lnTo>
                                    <a:pt x="4" y="2"/>
                                  </a:lnTo>
                                  <a:lnTo>
                                    <a:pt x="4" y="2"/>
                                  </a:lnTo>
                                  <a:lnTo>
                                    <a:pt x="4" y="1"/>
                                  </a:lnTo>
                                  <a:lnTo>
                                    <a:pt x="3"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573" name="Group 3573"/>
                        <wpg:cNvGrpSpPr>
                          <a:grpSpLocks/>
                        </wpg:cNvGrpSpPr>
                        <wpg:grpSpPr bwMode="auto">
                          <a:xfrm>
                            <a:off x="125" y="308"/>
                            <a:ext cx="24" cy="167"/>
                            <a:chOff x="125" y="308"/>
                            <a:chExt cx="24" cy="167"/>
                          </a:xfrm>
                        </wpg:grpSpPr>
                        <wps:wsp>
                          <wps:cNvPr id="3574" name="Freeform 3574"/>
                          <wps:cNvSpPr>
                            <a:spLocks/>
                          </wps:cNvSpPr>
                          <wps:spPr bwMode="auto">
                            <a:xfrm>
                              <a:off x="125" y="30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75" name="Freeform 3575"/>
                          <wps:cNvSpPr>
                            <a:spLocks/>
                          </wps:cNvSpPr>
                          <wps:spPr bwMode="auto">
                            <a:xfrm>
                              <a:off x="125" y="30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76" name="Freeform 3576"/>
                          <wps:cNvSpPr>
                            <a:spLocks/>
                          </wps:cNvSpPr>
                          <wps:spPr bwMode="auto">
                            <a:xfrm>
                              <a:off x="131" y="309"/>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77" name="Freeform 3577"/>
                          <wps:cNvSpPr>
                            <a:spLocks/>
                          </wps:cNvSpPr>
                          <wps:spPr bwMode="auto">
                            <a:xfrm>
                              <a:off x="131" y="309"/>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78" name="Freeform 3578"/>
                          <wps:cNvSpPr>
                            <a:spLocks/>
                          </wps:cNvSpPr>
                          <wps:spPr bwMode="auto">
                            <a:xfrm>
                              <a:off x="129" y="310"/>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79" name="Freeform 3579"/>
                          <wps:cNvSpPr>
                            <a:spLocks/>
                          </wps:cNvSpPr>
                          <wps:spPr bwMode="auto">
                            <a:xfrm>
                              <a:off x="129" y="310"/>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80" name="Freeform 3580"/>
                          <wps:cNvSpPr>
                            <a:spLocks/>
                          </wps:cNvSpPr>
                          <wps:spPr bwMode="auto">
                            <a:xfrm>
                              <a:off x="129" y="32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81" name="Freeform 3581"/>
                          <wps:cNvSpPr>
                            <a:spLocks/>
                          </wps:cNvSpPr>
                          <wps:spPr bwMode="auto">
                            <a:xfrm>
                              <a:off x="129" y="32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82" name="Freeform 3582"/>
                          <wps:cNvSpPr>
                            <a:spLocks/>
                          </wps:cNvSpPr>
                          <wps:spPr bwMode="auto">
                            <a:xfrm>
                              <a:off x="127" y="308"/>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83" name="Freeform 3583"/>
                          <wps:cNvSpPr>
                            <a:spLocks/>
                          </wps:cNvSpPr>
                          <wps:spPr bwMode="auto">
                            <a:xfrm>
                              <a:off x="127" y="308"/>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84" name="Freeform 3584"/>
                          <wps:cNvSpPr>
                            <a:spLocks/>
                          </wps:cNvSpPr>
                          <wps:spPr bwMode="auto">
                            <a:xfrm>
                              <a:off x="125" y="337"/>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8"/>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5" y="6"/>
                                  </a:lnTo>
                                  <a:lnTo>
                                    <a:pt x="6" y="5"/>
                                  </a:lnTo>
                                  <a:lnTo>
                                    <a:pt x="6" y="5"/>
                                  </a:lnTo>
                                  <a:lnTo>
                                    <a:pt x="6" y="4"/>
                                  </a:lnTo>
                                  <a:lnTo>
                                    <a:pt x="6" y="4"/>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85" name="Freeform 3585"/>
                          <wps:cNvSpPr>
                            <a:spLocks/>
                          </wps:cNvSpPr>
                          <wps:spPr bwMode="auto">
                            <a:xfrm>
                              <a:off x="125" y="337"/>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8"/>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5" y="6"/>
                                  </a:lnTo>
                                  <a:lnTo>
                                    <a:pt x="6" y="5"/>
                                  </a:lnTo>
                                  <a:lnTo>
                                    <a:pt x="6" y="5"/>
                                  </a:lnTo>
                                  <a:lnTo>
                                    <a:pt x="6" y="4"/>
                                  </a:lnTo>
                                  <a:lnTo>
                                    <a:pt x="6" y="4"/>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1"/>
                                  </a:lnTo>
                                  <a:lnTo>
                                    <a:pt x="1" y="1"/>
                                  </a:lnTo>
                                  <a:lnTo>
                                    <a:pt x="1" y="1"/>
                                  </a:lnTo>
                                  <a:lnTo>
                                    <a:pt x="1" y="2"/>
                                  </a:lnTo>
                                  <a:lnTo>
                                    <a:pt x="1" y="2"/>
                                  </a:lnTo>
                                  <a:lnTo>
                                    <a:pt x="1" y="3"/>
                                  </a:lnTo>
                                  <a:lnTo>
                                    <a:pt x="1" y="3"/>
                                  </a:lnTo>
                                  <a:lnTo>
                                    <a:pt x="1" y="4"/>
                                  </a:lnTo>
                                  <a:lnTo>
                                    <a:pt x="1"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86" name="Freeform 3586"/>
                          <wps:cNvSpPr>
                            <a:spLocks/>
                          </wps:cNvSpPr>
                          <wps:spPr bwMode="auto">
                            <a:xfrm>
                              <a:off x="131" y="338"/>
                              <a:ext cx="18" cy="20"/>
                            </a:xfrm>
                            <a:custGeom>
                              <a:avLst/>
                              <a:gdLst>
                                <a:gd name="T0" fmla="*/ 0 w 18"/>
                                <a:gd name="T1" fmla="*/ 5 h 20"/>
                                <a:gd name="T2" fmla="*/ 0 w 18"/>
                                <a:gd name="T3" fmla="*/ 4 h 20"/>
                                <a:gd name="T4" fmla="*/ 0 w 18"/>
                                <a:gd name="T5" fmla="*/ 4 h 20"/>
                                <a:gd name="T6" fmla="*/ 0 w 18"/>
                                <a:gd name="T7" fmla="*/ 4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87" name="Freeform 3587"/>
                          <wps:cNvSpPr>
                            <a:spLocks/>
                          </wps:cNvSpPr>
                          <wps:spPr bwMode="auto">
                            <a:xfrm>
                              <a:off x="131" y="338"/>
                              <a:ext cx="18" cy="20"/>
                            </a:xfrm>
                            <a:custGeom>
                              <a:avLst/>
                              <a:gdLst>
                                <a:gd name="T0" fmla="*/ 0 w 18"/>
                                <a:gd name="T1" fmla="*/ 5 h 20"/>
                                <a:gd name="T2" fmla="*/ 0 w 18"/>
                                <a:gd name="T3" fmla="*/ 4 h 20"/>
                                <a:gd name="T4" fmla="*/ 0 w 18"/>
                                <a:gd name="T5" fmla="*/ 4 h 20"/>
                                <a:gd name="T6" fmla="*/ 0 w 18"/>
                                <a:gd name="T7" fmla="*/ 4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88" name="Freeform 3588"/>
                          <wps:cNvSpPr>
                            <a:spLocks/>
                          </wps:cNvSpPr>
                          <wps:spPr bwMode="auto">
                            <a:xfrm>
                              <a:off x="129" y="339"/>
                              <a:ext cx="3" cy="5"/>
                            </a:xfrm>
                            <a:custGeom>
                              <a:avLst/>
                              <a:gdLst>
                                <a:gd name="T0" fmla="*/ 0 w 3"/>
                                <a:gd name="T1" fmla="*/ 3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4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89" name="Freeform 3589"/>
                          <wps:cNvSpPr>
                            <a:spLocks/>
                          </wps:cNvSpPr>
                          <wps:spPr bwMode="auto">
                            <a:xfrm>
                              <a:off x="129" y="339"/>
                              <a:ext cx="3" cy="5"/>
                            </a:xfrm>
                            <a:custGeom>
                              <a:avLst/>
                              <a:gdLst>
                                <a:gd name="T0" fmla="*/ 0 w 3"/>
                                <a:gd name="T1" fmla="*/ 3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4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90" name="Freeform 3590"/>
                          <wps:cNvSpPr>
                            <a:spLocks/>
                          </wps:cNvSpPr>
                          <wps:spPr bwMode="auto">
                            <a:xfrm>
                              <a:off x="129" y="352"/>
                              <a:ext cx="3" cy="5"/>
                            </a:xfrm>
                            <a:custGeom>
                              <a:avLst/>
                              <a:gdLst>
                                <a:gd name="T0" fmla="*/ 0 w 3"/>
                                <a:gd name="T1" fmla="*/ 3 h 5"/>
                                <a:gd name="T2" fmla="*/ 2 w 3"/>
                                <a:gd name="T3" fmla="*/ 0 h 5"/>
                                <a:gd name="T4" fmla="*/ 2 w 3"/>
                                <a:gd name="T5" fmla="*/ 0 h 5"/>
                                <a:gd name="T6" fmla="*/ 2 w 3"/>
                                <a:gd name="T7" fmla="*/ 0 h 5"/>
                                <a:gd name="T8" fmla="*/ 3 w 3"/>
                                <a:gd name="T9" fmla="*/ 0 h 5"/>
                                <a:gd name="T10" fmla="*/ 3 w 3"/>
                                <a:gd name="T11" fmla="*/ 0 h 5"/>
                                <a:gd name="T12" fmla="*/ 3 w 3"/>
                                <a:gd name="T13" fmla="*/ 0 h 5"/>
                                <a:gd name="T14" fmla="*/ 3 w 3"/>
                                <a:gd name="T15" fmla="*/ 0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3 h 5"/>
                                <a:gd name="T76" fmla="*/ 3 w 3"/>
                                <a:gd name="T77" fmla="*/ 2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0"/>
                                  </a:lnTo>
                                  <a:lnTo>
                                    <a:pt x="2"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91" name="Freeform 3591"/>
                          <wps:cNvSpPr>
                            <a:spLocks/>
                          </wps:cNvSpPr>
                          <wps:spPr bwMode="auto">
                            <a:xfrm>
                              <a:off x="129" y="352"/>
                              <a:ext cx="3" cy="5"/>
                            </a:xfrm>
                            <a:custGeom>
                              <a:avLst/>
                              <a:gdLst>
                                <a:gd name="T0" fmla="*/ 0 w 3"/>
                                <a:gd name="T1" fmla="*/ 3 h 5"/>
                                <a:gd name="T2" fmla="*/ 2 w 3"/>
                                <a:gd name="T3" fmla="*/ 0 h 5"/>
                                <a:gd name="T4" fmla="*/ 2 w 3"/>
                                <a:gd name="T5" fmla="*/ 0 h 5"/>
                                <a:gd name="T6" fmla="*/ 2 w 3"/>
                                <a:gd name="T7" fmla="*/ 0 h 5"/>
                                <a:gd name="T8" fmla="*/ 3 w 3"/>
                                <a:gd name="T9" fmla="*/ 0 h 5"/>
                                <a:gd name="T10" fmla="*/ 3 w 3"/>
                                <a:gd name="T11" fmla="*/ 0 h 5"/>
                                <a:gd name="T12" fmla="*/ 3 w 3"/>
                                <a:gd name="T13" fmla="*/ 0 h 5"/>
                                <a:gd name="T14" fmla="*/ 3 w 3"/>
                                <a:gd name="T15" fmla="*/ 0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3 h 5"/>
                                <a:gd name="T76" fmla="*/ 3 w 3"/>
                                <a:gd name="T77" fmla="*/ 2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0"/>
                                  </a:lnTo>
                                  <a:lnTo>
                                    <a:pt x="2"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92" name="Freeform 3592"/>
                          <wps:cNvSpPr>
                            <a:spLocks/>
                          </wps:cNvSpPr>
                          <wps:spPr bwMode="auto">
                            <a:xfrm>
                              <a:off x="127" y="337"/>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93" name="Freeform 3593"/>
                          <wps:cNvSpPr>
                            <a:spLocks/>
                          </wps:cNvSpPr>
                          <wps:spPr bwMode="auto">
                            <a:xfrm>
                              <a:off x="127" y="337"/>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94" name="Freeform 3594"/>
                          <wps:cNvSpPr>
                            <a:spLocks/>
                          </wps:cNvSpPr>
                          <wps:spPr bwMode="auto">
                            <a:xfrm>
                              <a:off x="125" y="366"/>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5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5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1 h 22"/>
                                <a:gd name="T64" fmla="*/ 0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1"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6" y="20"/>
                                  </a:lnTo>
                                  <a:lnTo>
                                    <a:pt x="6"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4"/>
                                  </a:lnTo>
                                  <a:lnTo>
                                    <a:pt x="5" y="3"/>
                                  </a:lnTo>
                                  <a:lnTo>
                                    <a:pt x="6" y="2"/>
                                  </a:lnTo>
                                  <a:lnTo>
                                    <a:pt x="6"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95" name="Freeform 3595"/>
                          <wps:cNvSpPr>
                            <a:spLocks/>
                          </wps:cNvSpPr>
                          <wps:spPr bwMode="auto">
                            <a:xfrm>
                              <a:off x="125" y="366"/>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5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5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1 h 22"/>
                                <a:gd name="T64" fmla="*/ 0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1"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6" y="20"/>
                                  </a:lnTo>
                                  <a:lnTo>
                                    <a:pt x="6"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4"/>
                                  </a:lnTo>
                                  <a:lnTo>
                                    <a:pt x="5" y="3"/>
                                  </a:lnTo>
                                  <a:lnTo>
                                    <a:pt x="6" y="2"/>
                                  </a:lnTo>
                                  <a:lnTo>
                                    <a:pt x="6"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96" name="Freeform 3596"/>
                          <wps:cNvSpPr>
                            <a:spLocks/>
                          </wps:cNvSpPr>
                          <wps:spPr bwMode="auto">
                            <a:xfrm>
                              <a:off x="131" y="367"/>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97" name="Freeform 3597"/>
                          <wps:cNvSpPr>
                            <a:spLocks/>
                          </wps:cNvSpPr>
                          <wps:spPr bwMode="auto">
                            <a:xfrm>
                              <a:off x="131" y="367"/>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598" name="Freeform 3598"/>
                          <wps:cNvSpPr>
                            <a:spLocks/>
                          </wps:cNvSpPr>
                          <wps:spPr bwMode="auto">
                            <a:xfrm>
                              <a:off x="128" y="368"/>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599" name="Freeform 3599"/>
                          <wps:cNvSpPr>
                            <a:spLocks/>
                          </wps:cNvSpPr>
                          <wps:spPr bwMode="auto">
                            <a:xfrm>
                              <a:off x="128" y="368"/>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00" name="Freeform 3600"/>
                          <wps:cNvSpPr>
                            <a:spLocks/>
                          </wps:cNvSpPr>
                          <wps:spPr bwMode="auto">
                            <a:xfrm>
                              <a:off x="128" y="381"/>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01" name="Freeform 3601"/>
                          <wps:cNvSpPr>
                            <a:spLocks/>
                          </wps:cNvSpPr>
                          <wps:spPr bwMode="auto">
                            <a:xfrm>
                              <a:off x="128" y="381"/>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02" name="Freeform 3602"/>
                          <wps:cNvSpPr>
                            <a:spLocks/>
                          </wps:cNvSpPr>
                          <wps:spPr bwMode="auto">
                            <a:xfrm>
                              <a:off x="127" y="366"/>
                              <a:ext cx="4" cy="22"/>
                            </a:xfrm>
                            <a:custGeom>
                              <a:avLst/>
                              <a:gdLst>
                                <a:gd name="T0" fmla="*/ 0 w 4"/>
                                <a:gd name="T1" fmla="*/ 20 h 22"/>
                                <a:gd name="T2" fmla="*/ 1 w 4"/>
                                <a:gd name="T3" fmla="*/ 21 h 22"/>
                                <a:gd name="T4" fmla="*/ 1 w 4"/>
                                <a:gd name="T5" fmla="*/ 21 h 22"/>
                                <a:gd name="T6" fmla="*/ 1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3 w 4"/>
                                <a:gd name="T19" fmla="*/ 19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3 w 4"/>
                                <a:gd name="T45" fmla="*/ 4 h 22"/>
                                <a:gd name="T46" fmla="*/ 3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1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0"/>
                                  </a:lnTo>
                                  <a:lnTo>
                                    <a:pt x="1" y="21"/>
                                  </a:lnTo>
                                  <a:lnTo>
                                    <a:pt x="1" y="21"/>
                                  </a:lnTo>
                                  <a:lnTo>
                                    <a:pt x="1" y="21"/>
                                  </a:lnTo>
                                  <a:lnTo>
                                    <a:pt x="1" y="22"/>
                                  </a:lnTo>
                                  <a:lnTo>
                                    <a:pt x="1" y="22"/>
                                  </a:lnTo>
                                  <a:lnTo>
                                    <a:pt x="2" y="22"/>
                                  </a:lnTo>
                                  <a:lnTo>
                                    <a:pt x="2" y="22"/>
                                  </a:lnTo>
                                  <a:lnTo>
                                    <a:pt x="2" y="22"/>
                                  </a:lnTo>
                                  <a:lnTo>
                                    <a:pt x="3" y="22"/>
                                  </a:lnTo>
                                  <a:lnTo>
                                    <a:pt x="3" y="21"/>
                                  </a:lnTo>
                                  <a:lnTo>
                                    <a:pt x="3" y="21"/>
                                  </a:lnTo>
                                  <a:lnTo>
                                    <a:pt x="3" y="21"/>
                                  </a:lnTo>
                                  <a:lnTo>
                                    <a:pt x="3" y="20"/>
                                  </a:lnTo>
                                  <a:lnTo>
                                    <a:pt x="3" y="20"/>
                                  </a:lnTo>
                                  <a:lnTo>
                                    <a:pt x="4" y="20"/>
                                  </a:lnTo>
                                  <a:lnTo>
                                    <a:pt x="4" y="19"/>
                                  </a:lnTo>
                                  <a:lnTo>
                                    <a:pt x="3" y="19"/>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4" y="3"/>
                                  </a:lnTo>
                                  <a:lnTo>
                                    <a:pt x="4"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1"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03" name="Freeform 3603"/>
                          <wps:cNvSpPr>
                            <a:spLocks/>
                          </wps:cNvSpPr>
                          <wps:spPr bwMode="auto">
                            <a:xfrm>
                              <a:off x="127" y="366"/>
                              <a:ext cx="4" cy="22"/>
                            </a:xfrm>
                            <a:custGeom>
                              <a:avLst/>
                              <a:gdLst>
                                <a:gd name="T0" fmla="*/ 0 w 4"/>
                                <a:gd name="T1" fmla="*/ 20 h 22"/>
                                <a:gd name="T2" fmla="*/ 1 w 4"/>
                                <a:gd name="T3" fmla="*/ 21 h 22"/>
                                <a:gd name="T4" fmla="*/ 1 w 4"/>
                                <a:gd name="T5" fmla="*/ 21 h 22"/>
                                <a:gd name="T6" fmla="*/ 1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3 w 4"/>
                                <a:gd name="T19" fmla="*/ 19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3 w 4"/>
                                <a:gd name="T45" fmla="*/ 4 h 22"/>
                                <a:gd name="T46" fmla="*/ 3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1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0"/>
                                  </a:lnTo>
                                  <a:lnTo>
                                    <a:pt x="1" y="21"/>
                                  </a:lnTo>
                                  <a:lnTo>
                                    <a:pt x="1" y="21"/>
                                  </a:lnTo>
                                  <a:lnTo>
                                    <a:pt x="1" y="21"/>
                                  </a:lnTo>
                                  <a:lnTo>
                                    <a:pt x="1" y="22"/>
                                  </a:lnTo>
                                  <a:lnTo>
                                    <a:pt x="1" y="22"/>
                                  </a:lnTo>
                                  <a:lnTo>
                                    <a:pt x="2" y="22"/>
                                  </a:lnTo>
                                  <a:lnTo>
                                    <a:pt x="2" y="22"/>
                                  </a:lnTo>
                                  <a:lnTo>
                                    <a:pt x="2" y="22"/>
                                  </a:lnTo>
                                  <a:lnTo>
                                    <a:pt x="3" y="22"/>
                                  </a:lnTo>
                                  <a:lnTo>
                                    <a:pt x="3" y="21"/>
                                  </a:lnTo>
                                  <a:lnTo>
                                    <a:pt x="3" y="21"/>
                                  </a:lnTo>
                                  <a:lnTo>
                                    <a:pt x="3" y="21"/>
                                  </a:lnTo>
                                  <a:lnTo>
                                    <a:pt x="3" y="20"/>
                                  </a:lnTo>
                                  <a:lnTo>
                                    <a:pt x="3" y="20"/>
                                  </a:lnTo>
                                  <a:lnTo>
                                    <a:pt x="4" y="20"/>
                                  </a:lnTo>
                                  <a:lnTo>
                                    <a:pt x="4" y="19"/>
                                  </a:lnTo>
                                  <a:lnTo>
                                    <a:pt x="3" y="19"/>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4" y="3"/>
                                  </a:lnTo>
                                  <a:lnTo>
                                    <a:pt x="4" y="2"/>
                                  </a:lnTo>
                                  <a:lnTo>
                                    <a:pt x="3" y="2"/>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1"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04" name="Freeform 3604"/>
                          <wps:cNvSpPr>
                            <a:spLocks/>
                          </wps:cNvSpPr>
                          <wps:spPr bwMode="auto">
                            <a:xfrm>
                              <a:off x="125" y="39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3"/>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05" name="Freeform 3605"/>
                          <wps:cNvSpPr>
                            <a:spLocks/>
                          </wps:cNvSpPr>
                          <wps:spPr bwMode="auto">
                            <a:xfrm>
                              <a:off x="125" y="39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3"/>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06" name="Freeform 3606"/>
                          <wps:cNvSpPr>
                            <a:spLocks/>
                          </wps:cNvSpPr>
                          <wps:spPr bwMode="auto">
                            <a:xfrm>
                              <a:off x="131" y="39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6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07" name="Freeform 3607"/>
                          <wps:cNvSpPr>
                            <a:spLocks/>
                          </wps:cNvSpPr>
                          <wps:spPr bwMode="auto">
                            <a:xfrm>
                              <a:off x="131" y="39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6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08" name="Freeform 3608"/>
                          <wps:cNvSpPr>
                            <a:spLocks/>
                          </wps:cNvSpPr>
                          <wps:spPr bwMode="auto">
                            <a:xfrm>
                              <a:off x="128" y="39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09" name="Freeform 3609"/>
                          <wps:cNvSpPr>
                            <a:spLocks/>
                          </wps:cNvSpPr>
                          <wps:spPr bwMode="auto">
                            <a:xfrm>
                              <a:off x="128" y="39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10" name="Freeform 3610"/>
                          <wps:cNvSpPr>
                            <a:spLocks/>
                          </wps:cNvSpPr>
                          <wps:spPr bwMode="auto">
                            <a:xfrm>
                              <a:off x="128" y="41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11" name="Freeform 3611"/>
                          <wps:cNvSpPr>
                            <a:spLocks/>
                          </wps:cNvSpPr>
                          <wps:spPr bwMode="auto">
                            <a:xfrm>
                              <a:off x="128" y="41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12" name="Freeform 3612"/>
                          <wps:cNvSpPr>
                            <a:spLocks/>
                          </wps:cNvSpPr>
                          <wps:spPr bwMode="auto">
                            <a:xfrm>
                              <a:off x="127" y="39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3" y="21"/>
                                  </a:lnTo>
                                  <a:lnTo>
                                    <a:pt x="4" y="20"/>
                                  </a:lnTo>
                                  <a:lnTo>
                                    <a:pt x="4" y="20"/>
                                  </a:lnTo>
                                  <a:lnTo>
                                    <a:pt x="4" y="20"/>
                                  </a:lnTo>
                                  <a:lnTo>
                                    <a:pt x="4" y="19"/>
                                  </a:lnTo>
                                  <a:lnTo>
                                    <a:pt x="4" y="18"/>
                                  </a:lnTo>
                                  <a:lnTo>
                                    <a:pt x="4" y="18"/>
                                  </a:lnTo>
                                  <a:lnTo>
                                    <a:pt x="4" y="17"/>
                                  </a:lnTo>
                                  <a:lnTo>
                                    <a:pt x="4"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13" name="Freeform 3613"/>
                          <wps:cNvSpPr>
                            <a:spLocks/>
                          </wps:cNvSpPr>
                          <wps:spPr bwMode="auto">
                            <a:xfrm>
                              <a:off x="127" y="39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3" y="21"/>
                                  </a:lnTo>
                                  <a:lnTo>
                                    <a:pt x="4" y="20"/>
                                  </a:lnTo>
                                  <a:lnTo>
                                    <a:pt x="4" y="20"/>
                                  </a:lnTo>
                                  <a:lnTo>
                                    <a:pt x="4" y="20"/>
                                  </a:lnTo>
                                  <a:lnTo>
                                    <a:pt x="4" y="19"/>
                                  </a:lnTo>
                                  <a:lnTo>
                                    <a:pt x="4" y="18"/>
                                  </a:lnTo>
                                  <a:lnTo>
                                    <a:pt x="4" y="18"/>
                                  </a:lnTo>
                                  <a:lnTo>
                                    <a:pt x="4" y="17"/>
                                  </a:lnTo>
                                  <a:lnTo>
                                    <a:pt x="4"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14" name="Freeform 3614"/>
                          <wps:cNvSpPr>
                            <a:spLocks/>
                          </wps:cNvSpPr>
                          <wps:spPr bwMode="auto">
                            <a:xfrm>
                              <a:off x="125" y="42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1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3"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5" y="0"/>
                                  </a:lnTo>
                                  <a:lnTo>
                                    <a:pt x="5" y="0"/>
                                  </a:lnTo>
                                  <a:lnTo>
                                    <a:pt x="5" y="0"/>
                                  </a:lnTo>
                                  <a:lnTo>
                                    <a:pt x="4" y="0"/>
                                  </a:lnTo>
                                  <a:lnTo>
                                    <a:pt x="4" y="0"/>
                                  </a:lnTo>
                                  <a:lnTo>
                                    <a:pt x="3" y="0"/>
                                  </a:lnTo>
                                  <a:lnTo>
                                    <a:pt x="3" y="0"/>
                                  </a:lnTo>
                                  <a:lnTo>
                                    <a:pt x="3" y="0"/>
                                  </a:lnTo>
                                  <a:lnTo>
                                    <a:pt x="2" y="0"/>
                                  </a:lnTo>
                                  <a:lnTo>
                                    <a:pt x="2" y="0"/>
                                  </a:lnTo>
                                  <a:lnTo>
                                    <a:pt x="1"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15" name="Freeform 3615"/>
                          <wps:cNvSpPr>
                            <a:spLocks/>
                          </wps:cNvSpPr>
                          <wps:spPr bwMode="auto">
                            <a:xfrm>
                              <a:off x="125" y="42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1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3"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5" y="0"/>
                                  </a:lnTo>
                                  <a:lnTo>
                                    <a:pt x="5" y="0"/>
                                  </a:lnTo>
                                  <a:lnTo>
                                    <a:pt x="5" y="0"/>
                                  </a:lnTo>
                                  <a:lnTo>
                                    <a:pt x="4" y="0"/>
                                  </a:lnTo>
                                  <a:lnTo>
                                    <a:pt x="4" y="0"/>
                                  </a:lnTo>
                                  <a:lnTo>
                                    <a:pt x="3" y="0"/>
                                  </a:lnTo>
                                  <a:lnTo>
                                    <a:pt x="3" y="0"/>
                                  </a:lnTo>
                                  <a:lnTo>
                                    <a:pt x="3" y="0"/>
                                  </a:lnTo>
                                  <a:lnTo>
                                    <a:pt x="2" y="0"/>
                                  </a:lnTo>
                                  <a:lnTo>
                                    <a:pt x="2" y="0"/>
                                  </a:lnTo>
                                  <a:lnTo>
                                    <a:pt x="1"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16" name="Freeform 3616"/>
                          <wps:cNvSpPr>
                            <a:spLocks/>
                          </wps:cNvSpPr>
                          <wps:spPr bwMode="auto">
                            <a:xfrm>
                              <a:off x="132" y="425"/>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0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6 w 17"/>
                                <a:gd name="T73" fmla="*/ 19 h 20"/>
                                <a:gd name="T74" fmla="*/ 16 w 17"/>
                                <a:gd name="T75" fmla="*/ 19 h 20"/>
                                <a:gd name="T76" fmla="*/ 16 w 17"/>
                                <a:gd name="T77" fmla="*/ 19 h 20"/>
                                <a:gd name="T78" fmla="*/ 16 w 17"/>
                                <a:gd name="T79" fmla="*/ 20 h 20"/>
                                <a:gd name="T80" fmla="*/ 15 w 17"/>
                                <a:gd name="T81" fmla="*/ 20 h 20"/>
                                <a:gd name="T82" fmla="*/ 15 w 17"/>
                                <a:gd name="T83" fmla="*/ 20 h 20"/>
                                <a:gd name="T84" fmla="*/ 14 w 17"/>
                                <a:gd name="T85" fmla="*/ 20 h 20"/>
                                <a:gd name="T86" fmla="*/ 14 w 17"/>
                                <a:gd name="T87" fmla="*/ 20 h 20"/>
                                <a:gd name="T88" fmla="*/ 14 w 17"/>
                                <a:gd name="T89" fmla="*/ 20 h 20"/>
                                <a:gd name="T90" fmla="*/ 3 w 17"/>
                                <a:gd name="T91" fmla="*/ 18 h 20"/>
                                <a:gd name="T92" fmla="*/ 2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1"/>
                                  </a:lnTo>
                                  <a:lnTo>
                                    <a:pt x="3" y="1"/>
                                  </a:lnTo>
                                  <a:lnTo>
                                    <a:pt x="3" y="1"/>
                                  </a:lnTo>
                                  <a:lnTo>
                                    <a:pt x="3" y="1"/>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6" y="19"/>
                                  </a:lnTo>
                                  <a:lnTo>
                                    <a:pt x="16" y="19"/>
                                  </a:lnTo>
                                  <a:lnTo>
                                    <a:pt x="16"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17" name="Freeform 3617"/>
                          <wps:cNvSpPr>
                            <a:spLocks/>
                          </wps:cNvSpPr>
                          <wps:spPr bwMode="auto">
                            <a:xfrm>
                              <a:off x="132" y="425"/>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0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6 w 17"/>
                                <a:gd name="T73" fmla="*/ 19 h 20"/>
                                <a:gd name="T74" fmla="*/ 16 w 17"/>
                                <a:gd name="T75" fmla="*/ 19 h 20"/>
                                <a:gd name="T76" fmla="*/ 16 w 17"/>
                                <a:gd name="T77" fmla="*/ 19 h 20"/>
                                <a:gd name="T78" fmla="*/ 16 w 17"/>
                                <a:gd name="T79" fmla="*/ 20 h 20"/>
                                <a:gd name="T80" fmla="*/ 15 w 17"/>
                                <a:gd name="T81" fmla="*/ 20 h 20"/>
                                <a:gd name="T82" fmla="*/ 15 w 17"/>
                                <a:gd name="T83" fmla="*/ 20 h 20"/>
                                <a:gd name="T84" fmla="*/ 14 w 17"/>
                                <a:gd name="T85" fmla="*/ 20 h 20"/>
                                <a:gd name="T86" fmla="*/ 14 w 17"/>
                                <a:gd name="T87" fmla="*/ 20 h 20"/>
                                <a:gd name="T88" fmla="*/ 14 w 17"/>
                                <a:gd name="T89" fmla="*/ 20 h 20"/>
                                <a:gd name="T90" fmla="*/ 3 w 17"/>
                                <a:gd name="T91" fmla="*/ 18 h 20"/>
                                <a:gd name="T92" fmla="*/ 2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1"/>
                                  </a:lnTo>
                                  <a:lnTo>
                                    <a:pt x="3" y="1"/>
                                  </a:lnTo>
                                  <a:lnTo>
                                    <a:pt x="3" y="1"/>
                                  </a:lnTo>
                                  <a:lnTo>
                                    <a:pt x="3" y="1"/>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6" y="19"/>
                                  </a:lnTo>
                                  <a:lnTo>
                                    <a:pt x="16" y="19"/>
                                  </a:lnTo>
                                  <a:lnTo>
                                    <a:pt x="16"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18" name="Freeform 3618"/>
                          <wps:cNvSpPr>
                            <a:spLocks/>
                          </wps:cNvSpPr>
                          <wps:spPr bwMode="auto">
                            <a:xfrm>
                              <a:off x="129" y="42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19" name="Freeform 3619"/>
                          <wps:cNvSpPr>
                            <a:spLocks/>
                          </wps:cNvSpPr>
                          <wps:spPr bwMode="auto">
                            <a:xfrm>
                              <a:off x="129" y="42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20" name="Freeform 3620"/>
                          <wps:cNvSpPr>
                            <a:spLocks/>
                          </wps:cNvSpPr>
                          <wps:spPr bwMode="auto">
                            <a:xfrm>
                              <a:off x="129" y="43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21" name="Freeform 3621"/>
                          <wps:cNvSpPr>
                            <a:spLocks/>
                          </wps:cNvSpPr>
                          <wps:spPr bwMode="auto">
                            <a:xfrm>
                              <a:off x="129" y="43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22" name="Freeform 3622"/>
                          <wps:cNvSpPr>
                            <a:spLocks/>
                          </wps:cNvSpPr>
                          <wps:spPr bwMode="auto">
                            <a:xfrm>
                              <a:off x="128" y="424"/>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2"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23" name="Freeform 3623"/>
                          <wps:cNvSpPr>
                            <a:spLocks/>
                          </wps:cNvSpPr>
                          <wps:spPr bwMode="auto">
                            <a:xfrm>
                              <a:off x="128" y="424"/>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2"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24" name="Freeform 3624"/>
                          <wps:cNvSpPr>
                            <a:spLocks/>
                          </wps:cNvSpPr>
                          <wps:spPr bwMode="auto">
                            <a:xfrm>
                              <a:off x="125" y="452"/>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3"/>
                                  </a:lnTo>
                                  <a:lnTo>
                                    <a:pt x="2" y="23"/>
                                  </a:lnTo>
                                  <a:lnTo>
                                    <a:pt x="3" y="23"/>
                                  </a:lnTo>
                                  <a:lnTo>
                                    <a:pt x="3" y="23"/>
                                  </a:lnTo>
                                  <a:lnTo>
                                    <a:pt x="4" y="23"/>
                                  </a:lnTo>
                                  <a:lnTo>
                                    <a:pt x="4" y="23"/>
                                  </a:lnTo>
                                  <a:lnTo>
                                    <a:pt x="4" y="23"/>
                                  </a:lnTo>
                                  <a:lnTo>
                                    <a:pt x="5" y="23"/>
                                  </a:lnTo>
                                  <a:lnTo>
                                    <a:pt x="5" y="22"/>
                                  </a:lnTo>
                                  <a:lnTo>
                                    <a:pt x="5" y="22"/>
                                  </a:lnTo>
                                  <a:lnTo>
                                    <a:pt x="6" y="21"/>
                                  </a:lnTo>
                                  <a:lnTo>
                                    <a:pt x="6" y="21"/>
                                  </a:lnTo>
                                  <a:lnTo>
                                    <a:pt x="6" y="21"/>
                                  </a:lnTo>
                                  <a:lnTo>
                                    <a:pt x="6" y="20"/>
                                  </a:lnTo>
                                  <a:lnTo>
                                    <a:pt x="6" y="20"/>
                                  </a:lnTo>
                                  <a:lnTo>
                                    <a:pt x="6" y="19"/>
                                  </a:lnTo>
                                  <a:lnTo>
                                    <a:pt x="6" y="18"/>
                                  </a:lnTo>
                                  <a:lnTo>
                                    <a:pt x="6" y="18"/>
                                  </a:lnTo>
                                  <a:lnTo>
                                    <a:pt x="6"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6" y="6"/>
                                  </a:lnTo>
                                  <a:lnTo>
                                    <a:pt x="6" y="6"/>
                                  </a:lnTo>
                                  <a:lnTo>
                                    <a:pt x="6" y="5"/>
                                  </a:lnTo>
                                  <a:lnTo>
                                    <a:pt x="6" y="4"/>
                                  </a:lnTo>
                                  <a:lnTo>
                                    <a:pt x="6" y="4"/>
                                  </a:lnTo>
                                  <a:lnTo>
                                    <a:pt x="6" y="3"/>
                                  </a:lnTo>
                                  <a:lnTo>
                                    <a:pt x="6" y="3"/>
                                  </a:lnTo>
                                  <a:lnTo>
                                    <a:pt x="6" y="2"/>
                                  </a:lnTo>
                                  <a:lnTo>
                                    <a:pt x="6" y="2"/>
                                  </a:lnTo>
                                  <a:lnTo>
                                    <a:pt x="5" y="2"/>
                                  </a:lnTo>
                                  <a:lnTo>
                                    <a:pt x="5" y="1"/>
                                  </a:lnTo>
                                  <a:lnTo>
                                    <a:pt x="5" y="1"/>
                                  </a:lnTo>
                                  <a:lnTo>
                                    <a:pt x="4" y="1"/>
                                  </a:lnTo>
                                  <a:lnTo>
                                    <a:pt x="4" y="0"/>
                                  </a:lnTo>
                                  <a:lnTo>
                                    <a:pt x="4"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1"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1" y="18"/>
                                  </a:lnTo>
                                  <a:lnTo>
                                    <a:pt x="1" y="18"/>
                                  </a:lnTo>
                                  <a:lnTo>
                                    <a:pt x="1" y="19"/>
                                  </a:lnTo>
                                  <a:lnTo>
                                    <a:pt x="1" y="20"/>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25" name="Freeform 3625"/>
                          <wps:cNvSpPr>
                            <a:spLocks/>
                          </wps:cNvSpPr>
                          <wps:spPr bwMode="auto">
                            <a:xfrm>
                              <a:off x="125" y="452"/>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0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0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1" y="22"/>
                                  </a:lnTo>
                                  <a:lnTo>
                                    <a:pt x="2" y="23"/>
                                  </a:lnTo>
                                  <a:lnTo>
                                    <a:pt x="2" y="23"/>
                                  </a:lnTo>
                                  <a:lnTo>
                                    <a:pt x="3" y="23"/>
                                  </a:lnTo>
                                  <a:lnTo>
                                    <a:pt x="3" y="23"/>
                                  </a:lnTo>
                                  <a:lnTo>
                                    <a:pt x="4" y="23"/>
                                  </a:lnTo>
                                  <a:lnTo>
                                    <a:pt x="4" y="23"/>
                                  </a:lnTo>
                                  <a:lnTo>
                                    <a:pt x="4" y="23"/>
                                  </a:lnTo>
                                  <a:lnTo>
                                    <a:pt x="5" y="23"/>
                                  </a:lnTo>
                                  <a:lnTo>
                                    <a:pt x="5" y="22"/>
                                  </a:lnTo>
                                  <a:lnTo>
                                    <a:pt x="5" y="22"/>
                                  </a:lnTo>
                                  <a:lnTo>
                                    <a:pt x="6" y="21"/>
                                  </a:lnTo>
                                  <a:lnTo>
                                    <a:pt x="6" y="21"/>
                                  </a:lnTo>
                                  <a:lnTo>
                                    <a:pt x="6" y="21"/>
                                  </a:lnTo>
                                  <a:lnTo>
                                    <a:pt x="6" y="20"/>
                                  </a:lnTo>
                                  <a:lnTo>
                                    <a:pt x="6" y="20"/>
                                  </a:lnTo>
                                  <a:lnTo>
                                    <a:pt x="6" y="19"/>
                                  </a:lnTo>
                                  <a:lnTo>
                                    <a:pt x="6" y="18"/>
                                  </a:lnTo>
                                  <a:lnTo>
                                    <a:pt x="6" y="18"/>
                                  </a:lnTo>
                                  <a:lnTo>
                                    <a:pt x="6" y="17"/>
                                  </a:lnTo>
                                  <a:lnTo>
                                    <a:pt x="5"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5" y="7"/>
                                  </a:lnTo>
                                  <a:lnTo>
                                    <a:pt x="6" y="6"/>
                                  </a:lnTo>
                                  <a:lnTo>
                                    <a:pt x="6" y="6"/>
                                  </a:lnTo>
                                  <a:lnTo>
                                    <a:pt x="6" y="5"/>
                                  </a:lnTo>
                                  <a:lnTo>
                                    <a:pt x="6" y="4"/>
                                  </a:lnTo>
                                  <a:lnTo>
                                    <a:pt x="6" y="4"/>
                                  </a:lnTo>
                                  <a:lnTo>
                                    <a:pt x="6" y="3"/>
                                  </a:lnTo>
                                  <a:lnTo>
                                    <a:pt x="6" y="3"/>
                                  </a:lnTo>
                                  <a:lnTo>
                                    <a:pt x="6" y="2"/>
                                  </a:lnTo>
                                  <a:lnTo>
                                    <a:pt x="6" y="2"/>
                                  </a:lnTo>
                                  <a:lnTo>
                                    <a:pt x="5" y="2"/>
                                  </a:lnTo>
                                  <a:lnTo>
                                    <a:pt x="5" y="1"/>
                                  </a:lnTo>
                                  <a:lnTo>
                                    <a:pt x="5" y="1"/>
                                  </a:lnTo>
                                  <a:lnTo>
                                    <a:pt x="4" y="1"/>
                                  </a:lnTo>
                                  <a:lnTo>
                                    <a:pt x="4" y="0"/>
                                  </a:lnTo>
                                  <a:lnTo>
                                    <a:pt x="4" y="0"/>
                                  </a:lnTo>
                                  <a:lnTo>
                                    <a:pt x="3" y="0"/>
                                  </a:lnTo>
                                  <a:lnTo>
                                    <a:pt x="3" y="0"/>
                                  </a:lnTo>
                                  <a:lnTo>
                                    <a:pt x="2" y="1"/>
                                  </a:lnTo>
                                  <a:lnTo>
                                    <a:pt x="2" y="1"/>
                                  </a:lnTo>
                                  <a:lnTo>
                                    <a:pt x="1" y="1"/>
                                  </a:lnTo>
                                  <a:lnTo>
                                    <a:pt x="1" y="1"/>
                                  </a:lnTo>
                                  <a:lnTo>
                                    <a:pt x="1" y="2"/>
                                  </a:lnTo>
                                  <a:lnTo>
                                    <a:pt x="1" y="2"/>
                                  </a:lnTo>
                                  <a:lnTo>
                                    <a:pt x="1" y="3"/>
                                  </a:lnTo>
                                  <a:lnTo>
                                    <a:pt x="1" y="3"/>
                                  </a:lnTo>
                                  <a:lnTo>
                                    <a:pt x="1" y="4"/>
                                  </a:lnTo>
                                  <a:lnTo>
                                    <a:pt x="1" y="4"/>
                                  </a:lnTo>
                                  <a:lnTo>
                                    <a:pt x="1" y="5"/>
                                  </a:lnTo>
                                  <a:lnTo>
                                    <a:pt x="1"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1" y="18"/>
                                  </a:lnTo>
                                  <a:lnTo>
                                    <a:pt x="1" y="18"/>
                                  </a:lnTo>
                                  <a:lnTo>
                                    <a:pt x="1" y="19"/>
                                  </a:lnTo>
                                  <a:lnTo>
                                    <a:pt x="1" y="20"/>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26" name="Freeform 3626"/>
                          <wps:cNvSpPr>
                            <a:spLocks/>
                          </wps:cNvSpPr>
                          <wps:spPr bwMode="auto">
                            <a:xfrm>
                              <a:off x="131" y="45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1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1"/>
                                  </a:lnTo>
                                  <a:lnTo>
                                    <a:pt x="3" y="1"/>
                                  </a:lnTo>
                                  <a:lnTo>
                                    <a:pt x="3" y="1"/>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27" name="Freeform 3627"/>
                          <wps:cNvSpPr>
                            <a:spLocks/>
                          </wps:cNvSpPr>
                          <wps:spPr bwMode="auto">
                            <a:xfrm>
                              <a:off x="131" y="45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1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1"/>
                                  </a:lnTo>
                                  <a:lnTo>
                                    <a:pt x="3" y="1"/>
                                  </a:lnTo>
                                  <a:lnTo>
                                    <a:pt x="3" y="1"/>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28" name="Freeform 3628"/>
                          <wps:cNvSpPr>
                            <a:spLocks/>
                          </wps:cNvSpPr>
                          <wps:spPr bwMode="auto">
                            <a:xfrm>
                              <a:off x="129" y="455"/>
                              <a:ext cx="3" cy="5"/>
                            </a:xfrm>
                            <a:custGeom>
                              <a:avLst/>
                              <a:gdLst>
                                <a:gd name="T0" fmla="*/ 0 w 3"/>
                                <a:gd name="T1" fmla="*/ 3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29" name="Freeform 3629"/>
                          <wps:cNvSpPr>
                            <a:spLocks/>
                          </wps:cNvSpPr>
                          <wps:spPr bwMode="auto">
                            <a:xfrm>
                              <a:off x="129" y="455"/>
                              <a:ext cx="3" cy="5"/>
                            </a:xfrm>
                            <a:custGeom>
                              <a:avLst/>
                              <a:gdLst>
                                <a:gd name="T0" fmla="*/ 0 w 3"/>
                                <a:gd name="T1" fmla="*/ 3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30" name="Freeform 3630"/>
                          <wps:cNvSpPr>
                            <a:spLocks/>
                          </wps:cNvSpPr>
                          <wps:spPr bwMode="auto">
                            <a:xfrm>
                              <a:off x="129" y="468"/>
                              <a:ext cx="3" cy="5"/>
                            </a:xfrm>
                            <a:custGeom>
                              <a:avLst/>
                              <a:gdLst>
                                <a:gd name="T0" fmla="*/ 0 w 3"/>
                                <a:gd name="T1" fmla="*/ 2 h 5"/>
                                <a:gd name="T2" fmla="*/ 2 w 3"/>
                                <a:gd name="T3" fmla="*/ 0 h 5"/>
                                <a:gd name="T4" fmla="*/ 2 w 3"/>
                                <a:gd name="T5" fmla="*/ 0 h 5"/>
                                <a:gd name="T6" fmla="*/ 2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0 h 5"/>
                                <a:gd name="T22" fmla="*/ 3 w 3"/>
                                <a:gd name="T23" fmla="*/ 0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2"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31" name="Freeform 3631"/>
                          <wps:cNvSpPr>
                            <a:spLocks/>
                          </wps:cNvSpPr>
                          <wps:spPr bwMode="auto">
                            <a:xfrm>
                              <a:off x="129" y="468"/>
                              <a:ext cx="3" cy="5"/>
                            </a:xfrm>
                            <a:custGeom>
                              <a:avLst/>
                              <a:gdLst>
                                <a:gd name="T0" fmla="*/ 0 w 3"/>
                                <a:gd name="T1" fmla="*/ 2 h 5"/>
                                <a:gd name="T2" fmla="*/ 2 w 3"/>
                                <a:gd name="T3" fmla="*/ 0 h 5"/>
                                <a:gd name="T4" fmla="*/ 2 w 3"/>
                                <a:gd name="T5" fmla="*/ 0 h 5"/>
                                <a:gd name="T6" fmla="*/ 2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0 h 5"/>
                                <a:gd name="T22" fmla="*/ 3 w 3"/>
                                <a:gd name="T23" fmla="*/ 0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2"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32" name="Freeform 3632"/>
                          <wps:cNvSpPr>
                            <a:spLocks/>
                          </wps:cNvSpPr>
                          <wps:spPr bwMode="auto">
                            <a:xfrm>
                              <a:off x="127" y="45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33" name="Freeform 3633"/>
                          <wps:cNvSpPr>
                            <a:spLocks/>
                          </wps:cNvSpPr>
                          <wps:spPr bwMode="auto">
                            <a:xfrm>
                              <a:off x="127" y="45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634" name="Group 3634"/>
                        <wpg:cNvGrpSpPr>
                          <a:grpSpLocks/>
                        </wpg:cNvGrpSpPr>
                        <wpg:grpSpPr bwMode="auto">
                          <a:xfrm>
                            <a:off x="183" y="308"/>
                            <a:ext cx="24" cy="167"/>
                            <a:chOff x="183" y="308"/>
                            <a:chExt cx="24" cy="167"/>
                          </a:xfrm>
                        </wpg:grpSpPr>
                        <wps:wsp>
                          <wps:cNvPr id="3635" name="Freeform 3635"/>
                          <wps:cNvSpPr>
                            <a:spLocks/>
                          </wps:cNvSpPr>
                          <wps:spPr bwMode="auto">
                            <a:xfrm>
                              <a:off x="183" y="30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36" name="Freeform 3636"/>
                          <wps:cNvSpPr>
                            <a:spLocks/>
                          </wps:cNvSpPr>
                          <wps:spPr bwMode="auto">
                            <a:xfrm>
                              <a:off x="183" y="308"/>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37" name="Freeform 3637"/>
                          <wps:cNvSpPr>
                            <a:spLocks/>
                          </wps:cNvSpPr>
                          <wps:spPr bwMode="auto">
                            <a:xfrm>
                              <a:off x="189" y="309"/>
                              <a:ext cx="18" cy="20"/>
                            </a:xfrm>
                            <a:custGeom>
                              <a:avLst/>
                              <a:gdLst>
                                <a:gd name="T0" fmla="*/ 0 w 18"/>
                                <a:gd name="T1" fmla="*/ 5 h 20"/>
                                <a:gd name="T2" fmla="*/ 0 w 18"/>
                                <a:gd name="T3" fmla="*/ 4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8 h 20"/>
                                <a:gd name="T96" fmla="*/ 3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38" name="Freeform 3638"/>
                          <wps:cNvSpPr>
                            <a:spLocks/>
                          </wps:cNvSpPr>
                          <wps:spPr bwMode="auto">
                            <a:xfrm>
                              <a:off x="189" y="309"/>
                              <a:ext cx="18" cy="20"/>
                            </a:xfrm>
                            <a:custGeom>
                              <a:avLst/>
                              <a:gdLst>
                                <a:gd name="T0" fmla="*/ 0 w 18"/>
                                <a:gd name="T1" fmla="*/ 5 h 20"/>
                                <a:gd name="T2" fmla="*/ 0 w 18"/>
                                <a:gd name="T3" fmla="*/ 4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1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8 h 20"/>
                                <a:gd name="T96" fmla="*/ 3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39" name="Freeform 3639"/>
                          <wps:cNvSpPr>
                            <a:spLocks/>
                          </wps:cNvSpPr>
                          <wps:spPr bwMode="auto">
                            <a:xfrm>
                              <a:off x="187" y="310"/>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40" name="Freeform 3640"/>
                          <wps:cNvSpPr>
                            <a:spLocks/>
                          </wps:cNvSpPr>
                          <wps:spPr bwMode="auto">
                            <a:xfrm>
                              <a:off x="187" y="310"/>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41" name="Freeform 3641"/>
                          <wps:cNvSpPr>
                            <a:spLocks/>
                          </wps:cNvSpPr>
                          <wps:spPr bwMode="auto">
                            <a:xfrm>
                              <a:off x="187" y="32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42" name="Freeform 3642"/>
                          <wps:cNvSpPr>
                            <a:spLocks/>
                          </wps:cNvSpPr>
                          <wps:spPr bwMode="auto">
                            <a:xfrm>
                              <a:off x="187" y="323"/>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43" name="Freeform 3643"/>
                          <wps:cNvSpPr>
                            <a:spLocks/>
                          </wps:cNvSpPr>
                          <wps:spPr bwMode="auto">
                            <a:xfrm>
                              <a:off x="185" y="308"/>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8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3" y="12"/>
                                  </a:lnTo>
                                  <a:lnTo>
                                    <a:pt x="3" y="12"/>
                                  </a:lnTo>
                                  <a:lnTo>
                                    <a:pt x="3" y="11"/>
                                  </a:lnTo>
                                  <a:lnTo>
                                    <a:pt x="3" y="10"/>
                                  </a:lnTo>
                                  <a:lnTo>
                                    <a:pt x="3" y="10"/>
                                  </a:lnTo>
                                  <a:lnTo>
                                    <a:pt x="4" y="9"/>
                                  </a:lnTo>
                                  <a:lnTo>
                                    <a:pt x="4" y="9"/>
                                  </a:lnTo>
                                  <a:lnTo>
                                    <a:pt x="4"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1" y="9"/>
                                  </a:lnTo>
                                  <a:lnTo>
                                    <a:pt x="1" y="10"/>
                                  </a:lnTo>
                                  <a:lnTo>
                                    <a:pt x="1" y="10"/>
                                  </a:lnTo>
                                  <a:lnTo>
                                    <a:pt x="0" y="11"/>
                                  </a:lnTo>
                                  <a:lnTo>
                                    <a:pt x="0" y="11"/>
                                  </a:lnTo>
                                  <a:lnTo>
                                    <a:pt x="0" y="12"/>
                                  </a:lnTo>
                                  <a:lnTo>
                                    <a:pt x="1" y="12"/>
                                  </a:lnTo>
                                  <a:lnTo>
                                    <a:pt x="1" y="13"/>
                                  </a:lnTo>
                                  <a:lnTo>
                                    <a:pt x="1"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44" name="Freeform 3644"/>
                          <wps:cNvSpPr>
                            <a:spLocks/>
                          </wps:cNvSpPr>
                          <wps:spPr bwMode="auto">
                            <a:xfrm>
                              <a:off x="185" y="308"/>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8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3" y="12"/>
                                  </a:lnTo>
                                  <a:lnTo>
                                    <a:pt x="3" y="12"/>
                                  </a:lnTo>
                                  <a:lnTo>
                                    <a:pt x="3" y="11"/>
                                  </a:lnTo>
                                  <a:lnTo>
                                    <a:pt x="3" y="10"/>
                                  </a:lnTo>
                                  <a:lnTo>
                                    <a:pt x="3" y="10"/>
                                  </a:lnTo>
                                  <a:lnTo>
                                    <a:pt x="4" y="9"/>
                                  </a:lnTo>
                                  <a:lnTo>
                                    <a:pt x="4" y="9"/>
                                  </a:lnTo>
                                  <a:lnTo>
                                    <a:pt x="4"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1" y="9"/>
                                  </a:lnTo>
                                  <a:lnTo>
                                    <a:pt x="1" y="10"/>
                                  </a:lnTo>
                                  <a:lnTo>
                                    <a:pt x="1" y="10"/>
                                  </a:lnTo>
                                  <a:lnTo>
                                    <a:pt x="0" y="11"/>
                                  </a:lnTo>
                                  <a:lnTo>
                                    <a:pt x="0" y="11"/>
                                  </a:lnTo>
                                  <a:lnTo>
                                    <a:pt x="0" y="12"/>
                                  </a:lnTo>
                                  <a:lnTo>
                                    <a:pt x="1" y="12"/>
                                  </a:lnTo>
                                  <a:lnTo>
                                    <a:pt x="1" y="13"/>
                                  </a:lnTo>
                                  <a:lnTo>
                                    <a:pt x="1"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45" name="Freeform 3645"/>
                          <wps:cNvSpPr>
                            <a:spLocks/>
                          </wps:cNvSpPr>
                          <wps:spPr bwMode="auto">
                            <a:xfrm>
                              <a:off x="183" y="337"/>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4"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46" name="Freeform 3646"/>
                          <wps:cNvSpPr>
                            <a:spLocks/>
                          </wps:cNvSpPr>
                          <wps:spPr bwMode="auto">
                            <a:xfrm>
                              <a:off x="183" y="337"/>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4"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4"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47" name="Freeform 3647"/>
                          <wps:cNvSpPr>
                            <a:spLocks/>
                          </wps:cNvSpPr>
                          <wps:spPr bwMode="auto">
                            <a:xfrm>
                              <a:off x="189" y="338"/>
                              <a:ext cx="18" cy="20"/>
                            </a:xfrm>
                            <a:custGeom>
                              <a:avLst/>
                              <a:gdLst>
                                <a:gd name="T0" fmla="*/ 0 w 18"/>
                                <a:gd name="T1" fmla="*/ 5 h 20"/>
                                <a:gd name="T2" fmla="*/ 0 w 18"/>
                                <a:gd name="T3" fmla="*/ 4 h 20"/>
                                <a:gd name="T4" fmla="*/ 0 w 18"/>
                                <a:gd name="T5" fmla="*/ 4 h 20"/>
                                <a:gd name="T6" fmla="*/ 0 w 18"/>
                                <a:gd name="T7" fmla="*/ 4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48" name="Freeform 3648"/>
                          <wps:cNvSpPr>
                            <a:spLocks/>
                          </wps:cNvSpPr>
                          <wps:spPr bwMode="auto">
                            <a:xfrm>
                              <a:off x="189" y="338"/>
                              <a:ext cx="18" cy="20"/>
                            </a:xfrm>
                            <a:custGeom>
                              <a:avLst/>
                              <a:gdLst>
                                <a:gd name="T0" fmla="*/ 0 w 18"/>
                                <a:gd name="T1" fmla="*/ 5 h 20"/>
                                <a:gd name="T2" fmla="*/ 0 w 18"/>
                                <a:gd name="T3" fmla="*/ 4 h 20"/>
                                <a:gd name="T4" fmla="*/ 0 w 18"/>
                                <a:gd name="T5" fmla="*/ 4 h 20"/>
                                <a:gd name="T6" fmla="*/ 0 w 18"/>
                                <a:gd name="T7" fmla="*/ 4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49" name="Freeform 3649"/>
                          <wps:cNvSpPr>
                            <a:spLocks/>
                          </wps:cNvSpPr>
                          <wps:spPr bwMode="auto">
                            <a:xfrm>
                              <a:off x="187" y="339"/>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4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50" name="Freeform 3650"/>
                          <wps:cNvSpPr>
                            <a:spLocks/>
                          </wps:cNvSpPr>
                          <wps:spPr bwMode="auto">
                            <a:xfrm>
                              <a:off x="187" y="339"/>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4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51" name="Freeform 3651"/>
                          <wps:cNvSpPr>
                            <a:spLocks/>
                          </wps:cNvSpPr>
                          <wps:spPr bwMode="auto">
                            <a:xfrm>
                              <a:off x="187" y="352"/>
                              <a:ext cx="3" cy="5"/>
                            </a:xfrm>
                            <a:custGeom>
                              <a:avLst/>
                              <a:gdLst>
                                <a:gd name="T0" fmla="*/ 0 w 3"/>
                                <a:gd name="T1" fmla="*/ 3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3 h 5"/>
                                <a:gd name="T76" fmla="*/ 3 w 3"/>
                                <a:gd name="T77" fmla="*/ 2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52" name="Freeform 3652"/>
                          <wps:cNvSpPr>
                            <a:spLocks/>
                          </wps:cNvSpPr>
                          <wps:spPr bwMode="auto">
                            <a:xfrm>
                              <a:off x="187" y="352"/>
                              <a:ext cx="3" cy="5"/>
                            </a:xfrm>
                            <a:custGeom>
                              <a:avLst/>
                              <a:gdLst>
                                <a:gd name="T0" fmla="*/ 0 w 3"/>
                                <a:gd name="T1" fmla="*/ 3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3 h 5"/>
                                <a:gd name="T76" fmla="*/ 3 w 3"/>
                                <a:gd name="T77" fmla="*/ 2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53" name="Freeform 3653"/>
                          <wps:cNvSpPr>
                            <a:spLocks/>
                          </wps:cNvSpPr>
                          <wps:spPr bwMode="auto">
                            <a:xfrm>
                              <a:off x="185" y="337"/>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54" name="Freeform 3654"/>
                          <wps:cNvSpPr>
                            <a:spLocks/>
                          </wps:cNvSpPr>
                          <wps:spPr bwMode="auto">
                            <a:xfrm>
                              <a:off x="185" y="337"/>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55" name="Freeform 3655"/>
                          <wps:cNvSpPr>
                            <a:spLocks/>
                          </wps:cNvSpPr>
                          <wps:spPr bwMode="auto">
                            <a:xfrm>
                              <a:off x="183" y="366"/>
                              <a:ext cx="6" cy="22"/>
                            </a:xfrm>
                            <a:custGeom>
                              <a:avLst/>
                              <a:gdLst>
                                <a:gd name="T0" fmla="*/ 1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1 h 22"/>
                                <a:gd name="T64" fmla="*/ 1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1" y="20"/>
                                  </a:lnTo>
                                  <a:lnTo>
                                    <a:pt x="1" y="21"/>
                                  </a:lnTo>
                                  <a:lnTo>
                                    <a:pt x="1" y="21"/>
                                  </a:lnTo>
                                  <a:lnTo>
                                    <a:pt x="1" y="21"/>
                                  </a:lnTo>
                                  <a:lnTo>
                                    <a:pt x="1" y="22"/>
                                  </a:lnTo>
                                  <a:lnTo>
                                    <a:pt x="2" y="22"/>
                                  </a:lnTo>
                                  <a:lnTo>
                                    <a:pt x="2"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6" y="4"/>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56" name="Freeform 3656"/>
                          <wps:cNvSpPr>
                            <a:spLocks/>
                          </wps:cNvSpPr>
                          <wps:spPr bwMode="auto">
                            <a:xfrm>
                              <a:off x="183" y="366"/>
                              <a:ext cx="6" cy="22"/>
                            </a:xfrm>
                            <a:custGeom>
                              <a:avLst/>
                              <a:gdLst>
                                <a:gd name="T0" fmla="*/ 1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5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5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2 w 6"/>
                                <a:gd name="T59" fmla="*/ 0 h 22"/>
                                <a:gd name="T60" fmla="*/ 1 w 6"/>
                                <a:gd name="T61" fmla="*/ 0 h 22"/>
                                <a:gd name="T62" fmla="*/ 1 w 6"/>
                                <a:gd name="T63" fmla="*/ 1 h 22"/>
                                <a:gd name="T64" fmla="*/ 1 w 6"/>
                                <a:gd name="T65" fmla="*/ 1 h 22"/>
                                <a:gd name="T66" fmla="*/ 0 w 6"/>
                                <a:gd name="T67" fmla="*/ 2 h 22"/>
                                <a:gd name="T68" fmla="*/ 0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1" y="20"/>
                                  </a:lnTo>
                                  <a:lnTo>
                                    <a:pt x="1" y="21"/>
                                  </a:lnTo>
                                  <a:lnTo>
                                    <a:pt x="1" y="21"/>
                                  </a:lnTo>
                                  <a:lnTo>
                                    <a:pt x="1" y="21"/>
                                  </a:lnTo>
                                  <a:lnTo>
                                    <a:pt x="1" y="22"/>
                                  </a:lnTo>
                                  <a:lnTo>
                                    <a:pt x="2" y="22"/>
                                  </a:lnTo>
                                  <a:lnTo>
                                    <a:pt x="2"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5"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6" y="4"/>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57" name="Freeform 3657"/>
                          <wps:cNvSpPr>
                            <a:spLocks/>
                          </wps:cNvSpPr>
                          <wps:spPr bwMode="auto">
                            <a:xfrm>
                              <a:off x="189" y="367"/>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58" name="Freeform 3658"/>
                          <wps:cNvSpPr>
                            <a:spLocks/>
                          </wps:cNvSpPr>
                          <wps:spPr bwMode="auto">
                            <a:xfrm>
                              <a:off x="189" y="367"/>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1 w 17"/>
                                <a:gd name="T11" fmla="*/ 3 h 20"/>
                                <a:gd name="T12" fmla="*/ 1 w 17"/>
                                <a:gd name="T13" fmla="*/ 2 h 20"/>
                                <a:gd name="T14" fmla="*/ 1 w 17"/>
                                <a:gd name="T15" fmla="*/ 2 h 20"/>
                                <a:gd name="T16" fmla="*/ 2 w 17"/>
                                <a:gd name="T17" fmla="*/ 2 h 20"/>
                                <a:gd name="T18" fmla="*/ 2 w 17"/>
                                <a:gd name="T19" fmla="*/ 2 h 20"/>
                                <a:gd name="T20" fmla="*/ 2 w 17"/>
                                <a:gd name="T21" fmla="*/ 2 h 20"/>
                                <a:gd name="T22" fmla="*/ 3 w 17"/>
                                <a:gd name="T23" fmla="*/ 2 h 20"/>
                                <a:gd name="T24" fmla="*/ 3 w 17"/>
                                <a:gd name="T25" fmla="*/ 1 h 20"/>
                                <a:gd name="T26" fmla="*/ 14 w 17"/>
                                <a:gd name="T27" fmla="*/ 0 h 20"/>
                                <a:gd name="T28" fmla="*/ 14 w 17"/>
                                <a:gd name="T29" fmla="*/ 0 h 20"/>
                                <a:gd name="T30" fmla="*/ 15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7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7 w 17"/>
                                <a:gd name="T73" fmla="*/ 19 h 20"/>
                                <a:gd name="T74" fmla="*/ 17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59" name="Freeform 3659"/>
                          <wps:cNvSpPr>
                            <a:spLocks/>
                          </wps:cNvSpPr>
                          <wps:spPr bwMode="auto">
                            <a:xfrm>
                              <a:off x="186" y="368"/>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60" name="Freeform 3660"/>
                          <wps:cNvSpPr>
                            <a:spLocks/>
                          </wps:cNvSpPr>
                          <wps:spPr bwMode="auto">
                            <a:xfrm>
                              <a:off x="186" y="368"/>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61" name="Freeform 3661"/>
                          <wps:cNvSpPr>
                            <a:spLocks/>
                          </wps:cNvSpPr>
                          <wps:spPr bwMode="auto">
                            <a:xfrm>
                              <a:off x="186" y="381"/>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62" name="Freeform 3662"/>
                          <wps:cNvSpPr>
                            <a:spLocks/>
                          </wps:cNvSpPr>
                          <wps:spPr bwMode="auto">
                            <a:xfrm>
                              <a:off x="186" y="381"/>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63" name="Freeform 3663"/>
                          <wps:cNvSpPr>
                            <a:spLocks/>
                          </wps:cNvSpPr>
                          <wps:spPr bwMode="auto">
                            <a:xfrm>
                              <a:off x="185" y="366"/>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9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9"/>
                                  </a:lnTo>
                                  <a:lnTo>
                                    <a:pt x="4" y="18"/>
                                  </a:lnTo>
                                  <a:lnTo>
                                    <a:pt x="3" y="17"/>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64" name="Freeform 3664"/>
                          <wps:cNvSpPr>
                            <a:spLocks/>
                          </wps:cNvSpPr>
                          <wps:spPr bwMode="auto">
                            <a:xfrm>
                              <a:off x="185" y="366"/>
                              <a:ext cx="4" cy="22"/>
                            </a:xfrm>
                            <a:custGeom>
                              <a:avLst/>
                              <a:gdLst>
                                <a:gd name="T0" fmla="*/ 0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3 w 4"/>
                                <a:gd name="T15" fmla="*/ 20 h 22"/>
                                <a:gd name="T16" fmla="*/ 4 w 4"/>
                                <a:gd name="T17" fmla="*/ 20 h 22"/>
                                <a:gd name="T18" fmla="*/ 4 w 4"/>
                                <a:gd name="T19" fmla="*/ 19 h 22"/>
                                <a:gd name="T20" fmla="*/ 3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3 w 4"/>
                                <a:gd name="T45" fmla="*/ 4 h 22"/>
                                <a:gd name="T46" fmla="*/ 4 w 4"/>
                                <a:gd name="T47" fmla="*/ 3 h 22"/>
                                <a:gd name="T48" fmla="*/ 4 w 4"/>
                                <a:gd name="T49" fmla="*/ 2 h 22"/>
                                <a:gd name="T50" fmla="*/ 3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1" y="20"/>
                                  </a:lnTo>
                                  <a:lnTo>
                                    <a:pt x="1" y="21"/>
                                  </a:lnTo>
                                  <a:lnTo>
                                    <a:pt x="1" y="21"/>
                                  </a:lnTo>
                                  <a:lnTo>
                                    <a:pt x="1" y="21"/>
                                  </a:lnTo>
                                  <a:lnTo>
                                    <a:pt x="1" y="22"/>
                                  </a:lnTo>
                                  <a:lnTo>
                                    <a:pt x="2" y="22"/>
                                  </a:lnTo>
                                  <a:lnTo>
                                    <a:pt x="2" y="22"/>
                                  </a:lnTo>
                                  <a:lnTo>
                                    <a:pt x="2" y="22"/>
                                  </a:lnTo>
                                  <a:lnTo>
                                    <a:pt x="2" y="22"/>
                                  </a:lnTo>
                                  <a:lnTo>
                                    <a:pt x="3" y="22"/>
                                  </a:lnTo>
                                  <a:lnTo>
                                    <a:pt x="3" y="21"/>
                                  </a:lnTo>
                                  <a:lnTo>
                                    <a:pt x="3" y="21"/>
                                  </a:lnTo>
                                  <a:lnTo>
                                    <a:pt x="3" y="21"/>
                                  </a:lnTo>
                                  <a:lnTo>
                                    <a:pt x="3" y="20"/>
                                  </a:lnTo>
                                  <a:lnTo>
                                    <a:pt x="4" y="20"/>
                                  </a:lnTo>
                                  <a:lnTo>
                                    <a:pt x="4" y="20"/>
                                  </a:lnTo>
                                  <a:lnTo>
                                    <a:pt x="4" y="19"/>
                                  </a:lnTo>
                                  <a:lnTo>
                                    <a:pt x="4" y="19"/>
                                  </a:lnTo>
                                  <a:lnTo>
                                    <a:pt x="4" y="18"/>
                                  </a:lnTo>
                                  <a:lnTo>
                                    <a:pt x="3" y="17"/>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4" y="4"/>
                                  </a:lnTo>
                                  <a:lnTo>
                                    <a:pt x="4" y="3"/>
                                  </a:lnTo>
                                  <a:lnTo>
                                    <a:pt x="4" y="3"/>
                                  </a:lnTo>
                                  <a:lnTo>
                                    <a:pt x="4" y="2"/>
                                  </a:lnTo>
                                  <a:lnTo>
                                    <a:pt x="4" y="2"/>
                                  </a:lnTo>
                                  <a:lnTo>
                                    <a:pt x="3" y="1"/>
                                  </a:lnTo>
                                  <a:lnTo>
                                    <a:pt x="3" y="1"/>
                                  </a:lnTo>
                                  <a:lnTo>
                                    <a:pt x="3" y="1"/>
                                  </a:lnTo>
                                  <a:lnTo>
                                    <a:pt x="3" y="0"/>
                                  </a:lnTo>
                                  <a:lnTo>
                                    <a:pt x="3" y="0"/>
                                  </a:lnTo>
                                  <a:lnTo>
                                    <a:pt x="2" y="0"/>
                                  </a:lnTo>
                                  <a:lnTo>
                                    <a:pt x="2" y="0"/>
                                  </a:lnTo>
                                  <a:lnTo>
                                    <a:pt x="2" y="0"/>
                                  </a:lnTo>
                                  <a:lnTo>
                                    <a:pt x="2" y="0"/>
                                  </a:lnTo>
                                  <a:lnTo>
                                    <a:pt x="1" y="0"/>
                                  </a:lnTo>
                                  <a:lnTo>
                                    <a:pt x="1" y="0"/>
                                  </a:lnTo>
                                  <a:lnTo>
                                    <a:pt x="1" y="1"/>
                                  </a:lnTo>
                                  <a:lnTo>
                                    <a:pt x="1" y="1"/>
                                  </a:lnTo>
                                  <a:lnTo>
                                    <a:pt x="1"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65" name="Freeform 3665"/>
                          <wps:cNvSpPr>
                            <a:spLocks/>
                          </wps:cNvSpPr>
                          <wps:spPr bwMode="auto">
                            <a:xfrm>
                              <a:off x="183" y="39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66" name="Freeform 3666"/>
                          <wps:cNvSpPr>
                            <a:spLocks/>
                          </wps:cNvSpPr>
                          <wps:spPr bwMode="auto">
                            <a:xfrm>
                              <a:off x="183" y="39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67" name="Freeform 3667"/>
                          <wps:cNvSpPr>
                            <a:spLocks/>
                          </wps:cNvSpPr>
                          <wps:spPr bwMode="auto">
                            <a:xfrm>
                              <a:off x="189" y="39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68" name="Freeform 3668"/>
                          <wps:cNvSpPr>
                            <a:spLocks/>
                          </wps:cNvSpPr>
                          <wps:spPr bwMode="auto">
                            <a:xfrm>
                              <a:off x="189" y="39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7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69" name="Freeform 3669"/>
                          <wps:cNvSpPr>
                            <a:spLocks/>
                          </wps:cNvSpPr>
                          <wps:spPr bwMode="auto">
                            <a:xfrm>
                              <a:off x="186" y="39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70" name="Freeform 3670"/>
                          <wps:cNvSpPr>
                            <a:spLocks/>
                          </wps:cNvSpPr>
                          <wps:spPr bwMode="auto">
                            <a:xfrm>
                              <a:off x="186" y="39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71" name="Freeform 3671"/>
                          <wps:cNvSpPr>
                            <a:spLocks/>
                          </wps:cNvSpPr>
                          <wps:spPr bwMode="auto">
                            <a:xfrm>
                              <a:off x="186" y="41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72" name="Freeform 3672"/>
                          <wps:cNvSpPr>
                            <a:spLocks/>
                          </wps:cNvSpPr>
                          <wps:spPr bwMode="auto">
                            <a:xfrm>
                              <a:off x="186" y="41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73" name="Freeform 3673"/>
                          <wps:cNvSpPr>
                            <a:spLocks/>
                          </wps:cNvSpPr>
                          <wps:spPr bwMode="auto">
                            <a:xfrm>
                              <a:off x="185" y="39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74" name="Freeform 3674"/>
                          <wps:cNvSpPr>
                            <a:spLocks/>
                          </wps:cNvSpPr>
                          <wps:spPr bwMode="auto">
                            <a:xfrm>
                              <a:off x="185" y="39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75" name="Freeform 3675"/>
                          <wps:cNvSpPr>
                            <a:spLocks/>
                          </wps:cNvSpPr>
                          <wps:spPr bwMode="auto">
                            <a:xfrm>
                              <a:off x="183" y="424"/>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6 w 6"/>
                                <a:gd name="T25" fmla="*/ 15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7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0 h 22"/>
                                <a:gd name="T54" fmla="*/ 5 w 6"/>
                                <a:gd name="T55" fmla="*/ 0 h 22"/>
                                <a:gd name="T56" fmla="*/ 4 w 6"/>
                                <a:gd name="T57" fmla="*/ 0 h 22"/>
                                <a:gd name="T58" fmla="*/ 3 w 6"/>
                                <a:gd name="T59" fmla="*/ 0 h 22"/>
                                <a:gd name="T60" fmla="*/ 2 w 6"/>
                                <a:gd name="T61" fmla="*/ 0 h 22"/>
                                <a:gd name="T62" fmla="*/ 2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1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6" y="14"/>
                                  </a:lnTo>
                                  <a:lnTo>
                                    <a:pt x="6" y="14"/>
                                  </a:lnTo>
                                  <a:lnTo>
                                    <a:pt x="6" y="13"/>
                                  </a:lnTo>
                                  <a:lnTo>
                                    <a:pt x="5" y="13"/>
                                  </a:lnTo>
                                  <a:lnTo>
                                    <a:pt x="5" y="12"/>
                                  </a:lnTo>
                                  <a:lnTo>
                                    <a:pt x="5" y="11"/>
                                  </a:lnTo>
                                  <a:lnTo>
                                    <a:pt x="5" y="11"/>
                                  </a:lnTo>
                                  <a:lnTo>
                                    <a:pt x="5" y="10"/>
                                  </a:lnTo>
                                  <a:lnTo>
                                    <a:pt x="5" y="10"/>
                                  </a:lnTo>
                                  <a:lnTo>
                                    <a:pt x="5" y="9"/>
                                  </a:lnTo>
                                  <a:lnTo>
                                    <a:pt x="6" y="9"/>
                                  </a:lnTo>
                                  <a:lnTo>
                                    <a:pt x="6" y="8"/>
                                  </a:lnTo>
                                  <a:lnTo>
                                    <a:pt x="6"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6" y="0"/>
                                  </a:lnTo>
                                  <a:lnTo>
                                    <a:pt x="5" y="0"/>
                                  </a:lnTo>
                                  <a:lnTo>
                                    <a:pt x="5" y="0"/>
                                  </a:lnTo>
                                  <a:lnTo>
                                    <a:pt x="4" y="0"/>
                                  </a:lnTo>
                                  <a:lnTo>
                                    <a:pt x="4" y="0"/>
                                  </a:lnTo>
                                  <a:lnTo>
                                    <a:pt x="3" y="0"/>
                                  </a:lnTo>
                                  <a:lnTo>
                                    <a:pt x="3" y="0"/>
                                  </a:lnTo>
                                  <a:lnTo>
                                    <a:pt x="3" y="0"/>
                                  </a:lnTo>
                                  <a:lnTo>
                                    <a:pt x="2" y="0"/>
                                  </a:lnTo>
                                  <a:lnTo>
                                    <a:pt x="2" y="0"/>
                                  </a:lnTo>
                                  <a:lnTo>
                                    <a:pt x="2"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76" name="Freeform 3676"/>
                          <wps:cNvSpPr>
                            <a:spLocks/>
                          </wps:cNvSpPr>
                          <wps:spPr bwMode="auto">
                            <a:xfrm>
                              <a:off x="183" y="424"/>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6 w 6"/>
                                <a:gd name="T25" fmla="*/ 15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7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0 h 22"/>
                                <a:gd name="T54" fmla="*/ 5 w 6"/>
                                <a:gd name="T55" fmla="*/ 0 h 22"/>
                                <a:gd name="T56" fmla="*/ 4 w 6"/>
                                <a:gd name="T57" fmla="*/ 0 h 22"/>
                                <a:gd name="T58" fmla="*/ 3 w 6"/>
                                <a:gd name="T59" fmla="*/ 0 h 22"/>
                                <a:gd name="T60" fmla="*/ 2 w 6"/>
                                <a:gd name="T61" fmla="*/ 0 h 22"/>
                                <a:gd name="T62" fmla="*/ 2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1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6" y="15"/>
                                  </a:lnTo>
                                  <a:lnTo>
                                    <a:pt x="6" y="14"/>
                                  </a:lnTo>
                                  <a:lnTo>
                                    <a:pt x="6" y="14"/>
                                  </a:lnTo>
                                  <a:lnTo>
                                    <a:pt x="6" y="13"/>
                                  </a:lnTo>
                                  <a:lnTo>
                                    <a:pt x="5" y="13"/>
                                  </a:lnTo>
                                  <a:lnTo>
                                    <a:pt x="5" y="12"/>
                                  </a:lnTo>
                                  <a:lnTo>
                                    <a:pt x="5" y="11"/>
                                  </a:lnTo>
                                  <a:lnTo>
                                    <a:pt x="5" y="11"/>
                                  </a:lnTo>
                                  <a:lnTo>
                                    <a:pt x="5" y="10"/>
                                  </a:lnTo>
                                  <a:lnTo>
                                    <a:pt x="5" y="10"/>
                                  </a:lnTo>
                                  <a:lnTo>
                                    <a:pt x="5" y="9"/>
                                  </a:lnTo>
                                  <a:lnTo>
                                    <a:pt x="6" y="9"/>
                                  </a:lnTo>
                                  <a:lnTo>
                                    <a:pt x="6" y="8"/>
                                  </a:lnTo>
                                  <a:lnTo>
                                    <a:pt x="6" y="7"/>
                                  </a:lnTo>
                                  <a:lnTo>
                                    <a:pt x="6" y="7"/>
                                  </a:lnTo>
                                  <a:lnTo>
                                    <a:pt x="6" y="6"/>
                                  </a:lnTo>
                                  <a:lnTo>
                                    <a:pt x="6" y="6"/>
                                  </a:lnTo>
                                  <a:lnTo>
                                    <a:pt x="6" y="5"/>
                                  </a:lnTo>
                                  <a:lnTo>
                                    <a:pt x="6" y="5"/>
                                  </a:lnTo>
                                  <a:lnTo>
                                    <a:pt x="6" y="4"/>
                                  </a:lnTo>
                                  <a:lnTo>
                                    <a:pt x="6" y="3"/>
                                  </a:lnTo>
                                  <a:lnTo>
                                    <a:pt x="6" y="3"/>
                                  </a:lnTo>
                                  <a:lnTo>
                                    <a:pt x="6" y="2"/>
                                  </a:lnTo>
                                  <a:lnTo>
                                    <a:pt x="6" y="2"/>
                                  </a:lnTo>
                                  <a:lnTo>
                                    <a:pt x="6" y="1"/>
                                  </a:lnTo>
                                  <a:lnTo>
                                    <a:pt x="6" y="1"/>
                                  </a:lnTo>
                                  <a:lnTo>
                                    <a:pt x="6" y="1"/>
                                  </a:lnTo>
                                  <a:lnTo>
                                    <a:pt x="6" y="0"/>
                                  </a:lnTo>
                                  <a:lnTo>
                                    <a:pt x="5" y="0"/>
                                  </a:lnTo>
                                  <a:lnTo>
                                    <a:pt x="5" y="0"/>
                                  </a:lnTo>
                                  <a:lnTo>
                                    <a:pt x="4" y="0"/>
                                  </a:lnTo>
                                  <a:lnTo>
                                    <a:pt x="4" y="0"/>
                                  </a:lnTo>
                                  <a:lnTo>
                                    <a:pt x="3" y="0"/>
                                  </a:lnTo>
                                  <a:lnTo>
                                    <a:pt x="3" y="0"/>
                                  </a:lnTo>
                                  <a:lnTo>
                                    <a:pt x="3" y="0"/>
                                  </a:lnTo>
                                  <a:lnTo>
                                    <a:pt x="2" y="0"/>
                                  </a:lnTo>
                                  <a:lnTo>
                                    <a:pt x="2" y="0"/>
                                  </a:lnTo>
                                  <a:lnTo>
                                    <a:pt x="2"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0" y="9"/>
                                  </a:lnTo>
                                  <a:lnTo>
                                    <a:pt x="0" y="9"/>
                                  </a:lnTo>
                                  <a:lnTo>
                                    <a:pt x="0" y="10"/>
                                  </a:lnTo>
                                  <a:lnTo>
                                    <a:pt x="0" y="10"/>
                                  </a:lnTo>
                                  <a:lnTo>
                                    <a:pt x="0" y="11"/>
                                  </a:lnTo>
                                  <a:lnTo>
                                    <a:pt x="0" y="11"/>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77" name="Freeform 3677"/>
                          <wps:cNvSpPr>
                            <a:spLocks/>
                          </wps:cNvSpPr>
                          <wps:spPr bwMode="auto">
                            <a:xfrm>
                              <a:off x="190" y="425"/>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6 w 17"/>
                                <a:gd name="T75" fmla="*/ 19 h 20"/>
                                <a:gd name="T76" fmla="*/ 16 w 17"/>
                                <a:gd name="T77" fmla="*/ 19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1"/>
                                  </a:lnTo>
                                  <a:lnTo>
                                    <a:pt x="3" y="1"/>
                                  </a:lnTo>
                                  <a:lnTo>
                                    <a:pt x="3" y="1"/>
                                  </a:lnTo>
                                  <a:lnTo>
                                    <a:pt x="3" y="1"/>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78" name="Freeform 3678"/>
                          <wps:cNvSpPr>
                            <a:spLocks/>
                          </wps:cNvSpPr>
                          <wps:spPr bwMode="auto">
                            <a:xfrm>
                              <a:off x="190" y="425"/>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6 w 17"/>
                                <a:gd name="T75" fmla="*/ 19 h 20"/>
                                <a:gd name="T76" fmla="*/ 16 w 17"/>
                                <a:gd name="T77" fmla="*/ 19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1"/>
                                  </a:lnTo>
                                  <a:lnTo>
                                    <a:pt x="3" y="1"/>
                                  </a:lnTo>
                                  <a:lnTo>
                                    <a:pt x="3" y="1"/>
                                  </a:lnTo>
                                  <a:lnTo>
                                    <a:pt x="3" y="1"/>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79" name="Freeform 3679"/>
                          <wps:cNvSpPr>
                            <a:spLocks/>
                          </wps:cNvSpPr>
                          <wps:spPr bwMode="auto">
                            <a:xfrm>
                              <a:off x="187" y="42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80" name="Freeform 3680"/>
                          <wps:cNvSpPr>
                            <a:spLocks/>
                          </wps:cNvSpPr>
                          <wps:spPr bwMode="auto">
                            <a:xfrm>
                              <a:off x="187" y="42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81" name="Freeform 3681"/>
                          <wps:cNvSpPr>
                            <a:spLocks/>
                          </wps:cNvSpPr>
                          <wps:spPr bwMode="auto">
                            <a:xfrm>
                              <a:off x="187" y="43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82" name="Freeform 3682"/>
                          <wps:cNvSpPr>
                            <a:spLocks/>
                          </wps:cNvSpPr>
                          <wps:spPr bwMode="auto">
                            <a:xfrm>
                              <a:off x="187" y="439"/>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83" name="Freeform 3683"/>
                          <wps:cNvSpPr>
                            <a:spLocks/>
                          </wps:cNvSpPr>
                          <wps:spPr bwMode="auto">
                            <a:xfrm>
                              <a:off x="186" y="424"/>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84" name="Freeform 3684"/>
                          <wps:cNvSpPr>
                            <a:spLocks/>
                          </wps:cNvSpPr>
                          <wps:spPr bwMode="auto">
                            <a:xfrm>
                              <a:off x="186" y="424"/>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85" name="Freeform 3685"/>
                          <wps:cNvSpPr>
                            <a:spLocks/>
                          </wps:cNvSpPr>
                          <wps:spPr bwMode="auto">
                            <a:xfrm>
                              <a:off x="183" y="452"/>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3"/>
                                  </a:lnTo>
                                  <a:lnTo>
                                    <a:pt x="2" y="23"/>
                                  </a:lnTo>
                                  <a:lnTo>
                                    <a:pt x="3" y="23"/>
                                  </a:lnTo>
                                  <a:lnTo>
                                    <a:pt x="3" y="23"/>
                                  </a:lnTo>
                                  <a:lnTo>
                                    <a:pt x="4" y="23"/>
                                  </a:lnTo>
                                  <a:lnTo>
                                    <a:pt x="4" y="23"/>
                                  </a:lnTo>
                                  <a:lnTo>
                                    <a:pt x="4" y="23"/>
                                  </a:lnTo>
                                  <a:lnTo>
                                    <a:pt x="5" y="23"/>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6" y="7"/>
                                  </a:lnTo>
                                  <a:lnTo>
                                    <a:pt x="6" y="6"/>
                                  </a:lnTo>
                                  <a:lnTo>
                                    <a:pt x="6" y="6"/>
                                  </a:lnTo>
                                  <a:lnTo>
                                    <a:pt x="6" y="5"/>
                                  </a:lnTo>
                                  <a:lnTo>
                                    <a:pt x="6" y="4"/>
                                  </a:lnTo>
                                  <a:lnTo>
                                    <a:pt x="6" y="4"/>
                                  </a:lnTo>
                                  <a:lnTo>
                                    <a:pt x="6" y="3"/>
                                  </a:lnTo>
                                  <a:lnTo>
                                    <a:pt x="6" y="3"/>
                                  </a:lnTo>
                                  <a:lnTo>
                                    <a:pt x="6" y="2"/>
                                  </a:lnTo>
                                  <a:lnTo>
                                    <a:pt x="6" y="2"/>
                                  </a:lnTo>
                                  <a:lnTo>
                                    <a:pt x="6" y="2"/>
                                  </a:lnTo>
                                  <a:lnTo>
                                    <a:pt x="5" y="1"/>
                                  </a:lnTo>
                                  <a:lnTo>
                                    <a:pt x="5" y="1"/>
                                  </a:lnTo>
                                  <a:lnTo>
                                    <a:pt x="4"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1" y="17"/>
                                  </a:lnTo>
                                  <a:lnTo>
                                    <a:pt x="1" y="17"/>
                                  </a:lnTo>
                                  <a:lnTo>
                                    <a:pt x="1" y="18"/>
                                  </a:lnTo>
                                  <a:lnTo>
                                    <a:pt x="1" y="18"/>
                                  </a:lnTo>
                                  <a:lnTo>
                                    <a:pt x="1" y="19"/>
                                  </a:lnTo>
                                  <a:lnTo>
                                    <a:pt x="1" y="20"/>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86" name="Freeform 3686"/>
                          <wps:cNvSpPr>
                            <a:spLocks/>
                          </wps:cNvSpPr>
                          <wps:spPr bwMode="auto">
                            <a:xfrm>
                              <a:off x="183" y="452"/>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4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4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0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3"/>
                                  </a:lnTo>
                                  <a:lnTo>
                                    <a:pt x="2" y="23"/>
                                  </a:lnTo>
                                  <a:lnTo>
                                    <a:pt x="3" y="23"/>
                                  </a:lnTo>
                                  <a:lnTo>
                                    <a:pt x="3" y="23"/>
                                  </a:lnTo>
                                  <a:lnTo>
                                    <a:pt x="4" y="23"/>
                                  </a:lnTo>
                                  <a:lnTo>
                                    <a:pt x="4" y="23"/>
                                  </a:lnTo>
                                  <a:lnTo>
                                    <a:pt x="4" y="23"/>
                                  </a:lnTo>
                                  <a:lnTo>
                                    <a:pt x="5" y="23"/>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5"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5" y="7"/>
                                  </a:lnTo>
                                  <a:lnTo>
                                    <a:pt x="6" y="7"/>
                                  </a:lnTo>
                                  <a:lnTo>
                                    <a:pt x="6" y="6"/>
                                  </a:lnTo>
                                  <a:lnTo>
                                    <a:pt x="6" y="6"/>
                                  </a:lnTo>
                                  <a:lnTo>
                                    <a:pt x="6" y="5"/>
                                  </a:lnTo>
                                  <a:lnTo>
                                    <a:pt x="6" y="4"/>
                                  </a:lnTo>
                                  <a:lnTo>
                                    <a:pt x="6" y="4"/>
                                  </a:lnTo>
                                  <a:lnTo>
                                    <a:pt x="6" y="3"/>
                                  </a:lnTo>
                                  <a:lnTo>
                                    <a:pt x="6" y="3"/>
                                  </a:lnTo>
                                  <a:lnTo>
                                    <a:pt x="6" y="2"/>
                                  </a:lnTo>
                                  <a:lnTo>
                                    <a:pt x="6" y="2"/>
                                  </a:lnTo>
                                  <a:lnTo>
                                    <a:pt x="6" y="2"/>
                                  </a:lnTo>
                                  <a:lnTo>
                                    <a:pt x="5" y="1"/>
                                  </a:lnTo>
                                  <a:lnTo>
                                    <a:pt x="5" y="1"/>
                                  </a:lnTo>
                                  <a:lnTo>
                                    <a:pt x="4"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1" y="17"/>
                                  </a:lnTo>
                                  <a:lnTo>
                                    <a:pt x="1" y="17"/>
                                  </a:lnTo>
                                  <a:lnTo>
                                    <a:pt x="1" y="18"/>
                                  </a:lnTo>
                                  <a:lnTo>
                                    <a:pt x="1" y="18"/>
                                  </a:lnTo>
                                  <a:lnTo>
                                    <a:pt x="1" y="19"/>
                                  </a:lnTo>
                                  <a:lnTo>
                                    <a:pt x="1" y="20"/>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87" name="Freeform 3687"/>
                          <wps:cNvSpPr>
                            <a:spLocks/>
                          </wps:cNvSpPr>
                          <wps:spPr bwMode="auto">
                            <a:xfrm>
                              <a:off x="189" y="45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1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88" name="Freeform 3688"/>
                          <wps:cNvSpPr>
                            <a:spLocks/>
                          </wps:cNvSpPr>
                          <wps:spPr bwMode="auto">
                            <a:xfrm>
                              <a:off x="189" y="454"/>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1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89" name="Freeform 3689"/>
                          <wps:cNvSpPr>
                            <a:spLocks/>
                          </wps:cNvSpPr>
                          <wps:spPr bwMode="auto">
                            <a:xfrm>
                              <a:off x="187" y="455"/>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90" name="Freeform 3690"/>
                          <wps:cNvSpPr>
                            <a:spLocks/>
                          </wps:cNvSpPr>
                          <wps:spPr bwMode="auto">
                            <a:xfrm>
                              <a:off x="187" y="455"/>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91" name="Freeform 3691"/>
                          <wps:cNvSpPr>
                            <a:spLocks/>
                          </wps:cNvSpPr>
                          <wps:spPr bwMode="auto">
                            <a:xfrm>
                              <a:off x="187" y="468"/>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0 h 5"/>
                                <a:gd name="T22" fmla="*/ 3 w 3"/>
                                <a:gd name="T23" fmla="*/ 0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92" name="Freeform 3692"/>
                          <wps:cNvSpPr>
                            <a:spLocks/>
                          </wps:cNvSpPr>
                          <wps:spPr bwMode="auto">
                            <a:xfrm>
                              <a:off x="187" y="468"/>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0 h 5"/>
                                <a:gd name="T22" fmla="*/ 3 w 3"/>
                                <a:gd name="T23" fmla="*/ 0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93" name="Freeform 3693"/>
                          <wps:cNvSpPr>
                            <a:spLocks/>
                          </wps:cNvSpPr>
                          <wps:spPr bwMode="auto">
                            <a:xfrm>
                              <a:off x="185" y="45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3" y="14"/>
                                  </a:lnTo>
                                  <a:lnTo>
                                    <a:pt x="3" y="13"/>
                                  </a:lnTo>
                                  <a:lnTo>
                                    <a:pt x="3" y="12"/>
                                  </a:lnTo>
                                  <a:lnTo>
                                    <a:pt x="3" y="12"/>
                                  </a:lnTo>
                                  <a:lnTo>
                                    <a:pt x="3" y="11"/>
                                  </a:lnTo>
                                  <a:lnTo>
                                    <a:pt x="3" y="11"/>
                                  </a:lnTo>
                                  <a:lnTo>
                                    <a:pt x="3" y="10"/>
                                  </a:lnTo>
                                  <a:lnTo>
                                    <a:pt x="3" y="10"/>
                                  </a:lnTo>
                                  <a:lnTo>
                                    <a:pt x="3" y="9"/>
                                  </a:lnTo>
                                  <a:lnTo>
                                    <a:pt x="3" y="9"/>
                                  </a:lnTo>
                                  <a:lnTo>
                                    <a:pt x="3"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94" name="Freeform 3694"/>
                          <wps:cNvSpPr>
                            <a:spLocks/>
                          </wps:cNvSpPr>
                          <wps:spPr bwMode="auto">
                            <a:xfrm>
                              <a:off x="185" y="453"/>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3" y="14"/>
                                  </a:lnTo>
                                  <a:lnTo>
                                    <a:pt x="3" y="13"/>
                                  </a:lnTo>
                                  <a:lnTo>
                                    <a:pt x="3" y="12"/>
                                  </a:lnTo>
                                  <a:lnTo>
                                    <a:pt x="3" y="12"/>
                                  </a:lnTo>
                                  <a:lnTo>
                                    <a:pt x="3" y="11"/>
                                  </a:lnTo>
                                  <a:lnTo>
                                    <a:pt x="3" y="11"/>
                                  </a:lnTo>
                                  <a:lnTo>
                                    <a:pt x="3" y="10"/>
                                  </a:lnTo>
                                  <a:lnTo>
                                    <a:pt x="3" y="10"/>
                                  </a:lnTo>
                                  <a:lnTo>
                                    <a:pt x="3" y="9"/>
                                  </a:lnTo>
                                  <a:lnTo>
                                    <a:pt x="3" y="9"/>
                                  </a:lnTo>
                                  <a:lnTo>
                                    <a:pt x="3"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695" name="Group 3695"/>
                        <wpg:cNvGrpSpPr>
                          <a:grpSpLocks/>
                        </wpg:cNvGrpSpPr>
                        <wpg:grpSpPr bwMode="auto">
                          <a:xfrm>
                            <a:off x="241" y="307"/>
                            <a:ext cx="24" cy="167"/>
                            <a:chOff x="241" y="307"/>
                            <a:chExt cx="24" cy="167"/>
                          </a:xfrm>
                        </wpg:grpSpPr>
                        <wps:wsp>
                          <wps:cNvPr id="3696" name="Freeform 3696"/>
                          <wps:cNvSpPr>
                            <a:spLocks/>
                          </wps:cNvSpPr>
                          <wps:spPr bwMode="auto">
                            <a:xfrm>
                              <a:off x="241" y="307"/>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6"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3" y="0"/>
                                  </a:lnTo>
                                  <a:lnTo>
                                    <a:pt x="2" y="0"/>
                                  </a:lnTo>
                                  <a:lnTo>
                                    <a:pt x="2" y="0"/>
                                  </a:lnTo>
                                  <a:lnTo>
                                    <a:pt x="2"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0" y="9"/>
                                  </a:lnTo>
                                  <a:lnTo>
                                    <a:pt x="0" y="9"/>
                                  </a:lnTo>
                                  <a:lnTo>
                                    <a:pt x="0" y="10"/>
                                  </a:lnTo>
                                  <a:lnTo>
                                    <a:pt x="0" y="10"/>
                                  </a:lnTo>
                                  <a:lnTo>
                                    <a:pt x="0" y="11"/>
                                  </a:lnTo>
                                  <a:lnTo>
                                    <a:pt x="0" y="12"/>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97" name="Freeform 3697"/>
                          <wps:cNvSpPr>
                            <a:spLocks/>
                          </wps:cNvSpPr>
                          <wps:spPr bwMode="auto">
                            <a:xfrm>
                              <a:off x="241" y="307"/>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1 h 22"/>
                                <a:gd name="T66" fmla="*/ 1 w 6"/>
                                <a:gd name="T67" fmla="*/ 2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0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6"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6" y="1"/>
                                  </a:lnTo>
                                  <a:lnTo>
                                    <a:pt x="5" y="0"/>
                                  </a:lnTo>
                                  <a:lnTo>
                                    <a:pt x="5" y="0"/>
                                  </a:lnTo>
                                  <a:lnTo>
                                    <a:pt x="5" y="0"/>
                                  </a:lnTo>
                                  <a:lnTo>
                                    <a:pt x="4" y="0"/>
                                  </a:lnTo>
                                  <a:lnTo>
                                    <a:pt x="4" y="0"/>
                                  </a:lnTo>
                                  <a:lnTo>
                                    <a:pt x="3" y="0"/>
                                  </a:lnTo>
                                  <a:lnTo>
                                    <a:pt x="3" y="0"/>
                                  </a:lnTo>
                                  <a:lnTo>
                                    <a:pt x="3" y="0"/>
                                  </a:lnTo>
                                  <a:lnTo>
                                    <a:pt x="2" y="0"/>
                                  </a:lnTo>
                                  <a:lnTo>
                                    <a:pt x="2" y="0"/>
                                  </a:lnTo>
                                  <a:lnTo>
                                    <a:pt x="2" y="1"/>
                                  </a:lnTo>
                                  <a:lnTo>
                                    <a:pt x="1" y="1"/>
                                  </a:lnTo>
                                  <a:lnTo>
                                    <a:pt x="1" y="1"/>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0" y="9"/>
                                  </a:lnTo>
                                  <a:lnTo>
                                    <a:pt x="0" y="9"/>
                                  </a:lnTo>
                                  <a:lnTo>
                                    <a:pt x="0" y="10"/>
                                  </a:lnTo>
                                  <a:lnTo>
                                    <a:pt x="0" y="10"/>
                                  </a:lnTo>
                                  <a:lnTo>
                                    <a:pt x="0" y="11"/>
                                  </a:lnTo>
                                  <a:lnTo>
                                    <a:pt x="0" y="12"/>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698" name="Freeform 3698"/>
                          <wps:cNvSpPr>
                            <a:spLocks/>
                          </wps:cNvSpPr>
                          <wps:spPr bwMode="auto">
                            <a:xfrm>
                              <a:off x="248" y="308"/>
                              <a:ext cx="17" cy="20"/>
                            </a:xfrm>
                            <a:custGeom>
                              <a:avLst/>
                              <a:gdLst>
                                <a:gd name="T0" fmla="*/ 0 w 17"/>
                                <a:gd name="T1" fmla="*/ 5 h 20"/>
                                <a:gd name="T2" fmla="*/ 0 w 17"/>
                                <a:gd name="T3" fmla="*/ 4 h 20"/>
                                <a:gd name="T4" fmla="*/ 0 w 17"/>
                                <a:gd name="T5" fmla="*/ 4 h 20"/>
                                <a:gd name="T6" fmla="*/ 0 w 17"/>
                                <a:gd name="T7" fmla="*/ 4 h 20"/>
                                <a:gd name="T8" fmla="*/ 0 w 17"/>
                                <a:gd name="T9" fmla="*/ 3 h 20"/>
                                <a:gd name="T10" fmla="*/ 0 w 17"/>
                                <a:gd name="T11" fmla="*/ 3 h 20"/>
                                <a:gd name="T12" fmla="*/ 0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1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6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4 w 17"/>
                                <a:gd name="T85" fmla="*/ 20 h 20"/>
                                <a:gd name="T86" fmla="*/ 14 w 17"/>
                                <a:gd name="T87" fmla="*/ 20 h 20"/>
                                <a:gd name="T88" fmla="*/ 14 w 17"/>
                                <a:gd name="T89" fmla="*/ 20 h 20"/>
                                <a:gd name="T90" fmla="*/ 3 w 17"/>
                                <a:gd name="T91" fmla="*/ 19 h 20"/>
                                <a:gd name="T92" fmla="*/ 2 w 17"/>
                                <a:gd name="T93" fmla="*/ 19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2"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699" name="Freeform 3699"/>
                          <wps:cNvSpPr>
                            <a:spLocks/>
                          </wps:cNvSpPr>
                          <wps:spPr bwMode="auto">
                            <a:xfrm>
                              <a:off x="248" y="308"/>
                              <a:ext cx="17" cy="20"/>
                            </a:xfrm>
                            <a:custGeom>
                              <a:avLst/>
                              <a:gdLst>
                                <a:gd name="T0" fmla="*/ 0 w 17"/>
                                <a:gd name="T1" fmla="*/ 5 h 20"/>
                                <a:gd name="T2" fmla="*/ 0 w 17"/>
                                <a:gd name="T3" fmla="*/ 4 h 20"/>
                                <a:gd name="T4" fmla="*/ 0 w 17"/>
                                <a:gd name="T5" fmla="*/ 4 h 20"/>
                                <a:gd name="T6" fmla="*/ 0 w 17"/>
                                <a:gd name="T7" fmla="*/ 4 h 20"/>
                                <a:gd name="T8" fmla="*/ 0 w 17"/>
                                <a:gd name="T9" fmla="*/ 3 h 20"/>
                                <a:gd name="T10" fmla="*/ 0 w 17"/>
                                <a:gd name="T11" fmla="*/ 3 h 20"/>
                                <a:gd name="T12" fmla="*/ 0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1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8 h 20"/>
                                <a:gd name="T72" fmla="*/ 16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4 w 17"/>
                                <a:gd name="T85" fmla="*/ 20 h 20"/>
                                <a:gd name="T86" fmla="*/ 14 w 17"/>
                                <a:gd name="T87" fmla="*/ 20 h 20"/>
                                <a:gd name="T88" fmla="*/ 14 w 17"/>
                                <a:gd name="T89" fmla="*/ 20 h 20"/>
                                <a:gd name="T90" fmla="*/ 3 w 17"/>
                                <a:gd name="T91" fmla="*/ 19 h 20"/>
                                <a:gd name="T92" fmla="*/ 2 w 17"/>
                                <a:gd name="T93" fmla="*/ 19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1"/>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2" y="19"/>
                                  </a:lnTo>
                                  <a:lnTo>
                                    <a:pt x="2" y="19"/>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00" name="Freeform 3700"/>
                          <wps:cNvSpPr>
                            <a:spLocks/>
                          </wps:cNvSpPr>
                          <wps:spPr bwMode="auto">
                            <a:xfrm>
                              <a:off x="245" y="309"/>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4 w 4"/>
                                <a:gd name="T27" fmla="*/ 5 h 5"/>
                                <a:gd name="T28" fmla="*/ 4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01" name="Freeform 3701"/>
                          <wps:cNvSpPr>
                            <a:spLocks/>
                          </wps:cNvSpPr>
                          <wps:spPr bwMode="auto">
                            <a:xfrm>
                              <a:off x="245" y="309"/>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4 w 4"/>
                                <a:gd name="T27" fmla="*/ 5 h 5"/>
                                <a:gd name="T28" fmla="*/ 4 w 4"/>
                                <a:gd name="T29" fmla="*/ 5 h 5"/>
                                <a:gd name="T30" fmla="*/ 4 w 4"/>
                                <a:gd name="T31" fmla="*/ 5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02" name="Freeform 3702"/>
                          <wps:cNvSpPr>
                            <a:spLocks/>
                          </wps:cNvSpPr>
                          <wps:spPr bwMode="auto">
                            <a:xfrm>
                              <a:off x="245" y="322"/>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03" name="Freeform 3703"/>
                          <wps:cNvSpPr>
                            <a:spLocks/>
                          </wps:cNvSpPr>
                          <wps:spPr bwMode="auto">
                            <a:xfrm>
                              <a:off x="245" y="322"/>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04" name="Freeform 3704"/>
                          <wps:cNvSpPr>
                            <a:spLocks/>
                          </wps:cNvSpPr>
                          <wps:spPr bwMode="auto">
                            <a:xfrm>
                              <a:off x="244" y="307"/>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9 h 22"/>
                                <a:gd name="T20" fmla="*/ 3 w 3"/>
                                <a:gd name="T21" fmla="*/ 18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2" y="21"/>
                                  </a:lnTo>
                                  <a:lnTo>
                                    <a:pt x="3" y="21"/>
                                  </a:lnTo>
                                  <a:lnTo>
                                    <a:pt x="3" y="21"/>
                                  </a:lnTo>
                                  <a:lnTo>
                                    <a:pt x="3" y="20"/>
                                  </a:lnTo>
                                  <a:lnTo>
                                    <a:pt x="3" y="20"/>
                                  </a:lnTo>
                                  <a:lnTo>
                                    <a:pt x="3" y="20"/>
                                  </a:lnTo>
                                  <a:lnTo>
                                    <a:pt x="3" y="19"/>
                                  </a:lnTo>
                                  <a:lnTo>
                                    <a:pt x="3" y="19"/>
                                  </a:lnTo>
                                  <a:lnTo>
                                    <a:pt x="3" y="18"/>
                                  </a:lnTo>
                                  <a:lnTo>
                                    <a:pt x="3"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05" name="Freeform 3705"/>
                          <wps:cNvSpPr>
                            <a:spLocks/>
                          </wps:cNvSpPr>
                          <wps:spPr bwMode="auto">
                            <a:xfrm>
                              <a:off x="244" y="307"/>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9 h 22"/>
                                <a:gd name="T20" fmla="*/ 3 w 3"/>
                                <a:gd name="T21" fmla="*/ 18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0" y="21"/>
                                  </a:lnTo>
                                  <a:lnTo>
                                    <a:pt x="1" y="21"/>
                                  </a:lnTo>
                                  <a:lnTo>
                                    <a:pt x="1" y="22"/>
                                  </a:lnTo>
                                  <a:lnTo>
                                    <a:pt x="1" y="22"/>
                                  </a:lnTo>
                                  <a:lnTo>
                                    <a:pt x="1" y="22"/>
                                  </a:lnTo>
                                  <a:lnTo>
                                    <a:pt x="2" y="22"/>
                                  </a:lnTo>
                                  <a:lnTo>
                                    <a:pt x="2" y="22"/>
                                  </a:lnTo>
                                  <a:lnTo>
                                    <a:pt x="2" y="22"/>
                                  </a:lnTo>
                                  <a:lnTo>
                                    <a:pt x="2" y="21"/>
                                  </a:lnTo>
                                  <a:lnTo>
                                    <a:pt x="3" y="21"/>
                                  </a:lnTo>
                                  <a:lnTo>
                                    <a:pt x="3" y="21"/>
                                  </a:lnTo>
                                  <a:lnTo>
                                    <a:pt x="3" y="20"/>
                                  </a:lnTo>
                                  <a:lnTo>
                                    <a:pt x="3" y="20"/>
                                  </a:lnTo>
                                  <a:lnTo>
                                    <a:pt x="3" y="20"/>
                                  </a:lnTo>
                                  <a:lnTo>
                                    <a:pt x="3" y="19"/>
                                  </a:lnTo>
                                  <a:lnTo>
                                    <a:pt x="3" y="19"/>
                                  </a:lnTo>
                                  <a:lnTo>
                                    <a:pt x="3" y="18"/>
                                  </a:lnTo>
                                  <a:lnTo>
                                    <a:pt x="3"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06" name="Freeform 3706"/>
                          <wps:cNvSpPr>
                            <a:spLocks/>
                          </wps:cNvSpPr>
                          <wps:spPr bwMode="auto">
                            <a:xfrm>
                              <a:off x="241" y="336"/>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07" name="Freeform 3707"/>
                          <wps:cNvSpPr>
                            <a:spLocks/>
                          </wps:cNvSpPr>
                          <wps:spPr bwMode="auto">
                            <a:xfrm>
                              <a:off x="241" y="336"/>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1 h 22"/>
                                <a:gd name="T14" fmla="*/ 6 w 6"/>
                                <a:gd name="T15" fmla="*/ 21 h 22"/>
                                <a:gd name="T16" fmla="*/ 6 w 6"/>
                                <a:gd name="T17" fmla="*/ 20 h 22"/>
                                <a:gd name="T18" fmla="*/ 6 w 6"/>
                                <a:gd name="T19" fmla="*/ 19 h 22"/>
                                <a:gd name="T20" fmla="*/ 6 w 6"/>
                                <a:gd name="T21" fmla="*/ 18 h 22"/>
                                <a:gd name="T22" fmla="*/ 6 w 6"/>
                                <a:gd name="T23" fmla="*/ 16 h 22"/>
                                <a:gd name="T24" fmla="*/ 6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1 w 6"/>
                                <a:gd name="T71" fmla="*/ 5 h 22"/>
                                <a:gd name="T72" fmla="*/ 1 w 6"/>
                                <a:gd name="T73" fmla="*/ 6 h 22"/>
                                <a:gd name="T74" fmla="*/ 1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1"/>
                                  </a:lnTo>
                                  <a:lnTo>
                                    <a:pt x="2" y="22"/>
                                  </a:lnTo>
                                  <a:lnTo>
                                    <a:pt x="2" y="22"/>
                                  </a:lnTo>
                                  <a:lnTo>
                                    <a:pt x="3" y="22"/>
                                  </a:lnTo>
                                  <a:lnTo>
                                    <a:pt x="3" y="22"/>
                                  </a:lnTo>
                                  <a:lnTo>
                                    <a:pt x="4" y="22"/>
                                  </a:lnTo>
                                  <a:lnTo>
                                    <a:pt x="4" y="22"/>
                                  </a:lnTo>
                                  <a:lnTo>
                                    <a:pt x="5" y="22"/>
                                  </a:lnTo>
                                  <a:lnTo>
                                    <a:pt x="5" y="22"/>
                                  </a:lnTo>
                                  <a:lnTo>
                                    <a:pt x="5" y="21"/>
                                  </a:lnTo>
                                  <a:lnTo>
                                    <a:pt x="6" y="21"/>
                                  </a:lnTo>
                                  <a:lnTo>
                                    <a:pt x="6" y="21"/>
                                  </a:lnTo>
                                  <a:lnTo>
                                    <a:pt x="6" y="20"/>
                                  </a:lnTo>
                                  <a:lnTo>
                                    <a:pt x="6" y="20"/>
                                  </a:lnTo>
                                  <a:lnTo>
                                    <a:pt x="6" y="19"/>
                                  </a:lnTo>
                                  <a:lnTo>
                                    <a:pt x="6" y="19"/>
                                  </a:lnTo>
                                  <a:lnTo>
                                    <a:pt x="6" y="18"/>
                                  </a:lnTo>
                                  <a:lnTo>
                                    <a:pt x="6" y="18"/>
                                  </a:lnTo>
                                  <a:lnTo>
                                    <a:pt x="6" y="17"/>
                                  </a:lnTo>
                                  <a:lnTo>
                                    <a:pt x="6" y="16"/>
                                  </a:lnTo>
                                  <a:lnTo>
                                    <a:pt x="6" y="16"/>
                                  </a:lnTo>
                                  <a:lnTo>
                                    <a:pt x="6"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1"/>
                                  </a:lnTo>
                                  <a:lnTo>
                                    <a:pt x="6" y="1"/>
                                  </a:lnTo>
                                  <a:lnTo>
                                    <a:pt x="6" y="1"/>
                                  </a:lnTo>
                                  <a:lnTo>
                                    <a:pt x="5" y="0"/>
                                  </a:lnTo>
                                  <a:lnTo>
                                    <a:pt x="5" y="0"/>
                                  </a:lnTo>
                                  <a:lnTo>
                                    <a:pt x="5" y="0"/>
                                  </a:lnTo>
                                  <a:lnTo>
                                    <a:pt x="4" y="0"/>
                                  </a:lnTo>
                                  <a:lnTo>
                                    <a:pt x="4" y="0"/>
                                  </a:lnTo>
                                  <a:lnTo>
                                    <a:pt x="3" y="0"/>
                                  </a:lnTo>
                                  <a:lnTo>
                                    <a:pt x="3" y="0"/>
                                  </a:lnTo>
                                  <a:lnTo>
                                    <a:pt x="2" y="0"/>
                                  </a:lnTo>
                                  <a:lnTo>
                                    <a:pt x="2" y="0"/>
                                  </a:lnTo>
                                  <a:lnTo>
                                    <a:pt x="2" y="0"/>
                                  </a:lnTo>
                                  <a:lnTo>
                                    <a:pt x="1"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08" name="Freeform 3708"/>
                          <wps:cNvSpPr>
                            <a:spLocks/>
                          </wps:cNvSpPr>
                          <wps:spPr bwMode="auto">
                            <a:xfrm>
                              <a:off x="247" y="337"/>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8"/>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09" name="Freeform 3709"/>
                          <wps:cNvSpPr>
                            <a:spLocks/>
                          </wps:cNvSpPr>
                          <wps:spPr bwMode="auto">
                            <a:xfrm>
                              <a:off x="247" y="337"/>
                              <a:ext cx="18" cy="20"/>
                            </a:xfrm>
                            <a:custGeom>
                              <a:avLst/>
                              <a:gdLst>
                                <a:gd name="T0" fmla="*/ 0 w 18"/>
                                <a:gd name="T1" fmla="*/ 5 h 20"/>
                                <a:gd name="T2" fmla="*/ 0 w 18"/>
                                <a:gd name="T3" fmla="*/ 4 h 20"/>
                                <a:gd name="T4" fmla="*/ 0 w 18"/>
                                <a:gd name="T5" fmla="*/ 4 h 20"/>
                                <a:gd name="T6" fmla="*/ 0 w 18"/>
                                <a:gd name="T7" fmla="*/ 4 h 20"/>
                                <a:gd name="T8" fmla="*/ 1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8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0"/>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8"/>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10" name="Freeform 3710"/>
                          <wps:cNvSpPr>
                            <a:spLocks/>
                          </wps:cNvSpPr>
                          <wps:spPr bwMode="auto">
                            <a:xfrm>
                              <a:off x="245" y="338"/>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11" name="Freeform 3711"/>
                          <wps:cNvSpPr>
                            <a:spLocks/>
                          </wps:cNvSpPr>
                          <wps:spPr bwMode="auto">
                            <a:xfrm>
                              <a:off x="245" y="338"/>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12" name="Freeform 3712"/>
                          <wps:cNvSpPr>
                            <a:spLocks/>
                          </wps:cNvSpPr>
                          <wps:spPr bwMode="auto">
                            <a:xfrm>
                              <a:off x="245" y="351"/>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13" name="Freeform 3713"/>
                          <wps:cNvSpPr>
                            <a:spLocks/>
                          </wps:cNvSpPr>
                          <wps:spPr bwMode="auto">
                            <a:xfrm>
                              <a:off x="245" y="351"/>
                              <a:ext cx="4" cy="5"/>
                            </a:xfrm>
                            <a:custGeom>
                              <a:avLst/>
                              <a:gdLst>
                                <a:gd name="T0" fmla="*/ 0 w 4"/>
                                <a:gd name="T1" fmla="*/ 3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3 h 5"/>
                                <a:gd name="T76" fmla="*/ 3 w 4"/>
                                <a:gd name="T77" fmla="*/ 2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3"/>
                                  </a:lnTo>
                                  <a:lnTo>
                                    <a:pt x="3" y="2"/>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14" name="Freeform 3714"/>
                          <wps:cNvSpPr>
                            <a:spLocks/>
                          </wps:cNvSpPr>
                          <wps:spPr bwMode="auto">
                            <a:xfrm>
                              <a:off x="243" y="336"/>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3" y="12"/>
                                  </a:lnTo>
                                  <a:lnTo>
                                    <a:pt x="3" y="12"/>
                                  </a:lnTo>
                                  <a:lnTo>
                                    <a:pt x="3" y="11"/>
                                  </a:lnTo>
                                  <a:lnTo>
                                    <a:pt x="3" y="10"/>
                                  </a:lnTo>
                                  <a:lnTo>
                                    <a:pt x="3" y="10"/>
                                  </a:lnTo>
                                  <a:lnTo>
                                    <a:pt x="4" y="9"/>
                                  </a:lnTo>
                                  <a:lnTo>
                                    <a:pt x="4" y="9"/>
                                  </a:lnTo>
                                  <a:lnTo>
                                    <a:pt x="4"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9"/>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15" name="Freeform 3715"/>
                          <wps:cNvSpPr>
                            <a:spLocks/>
                          </wps:cNvSpPr>
                          <wps:spPr bwMode="auto">
                            <a:xfrm>
                              <a:off x="243" y="336"/>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9 h 22"/>
                                <a:gd name="T20" fmla="*/ 4 w 4"/>
                                <a:gd name="T21" fmla="*/ 18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4" y="13"/>
                                  </a:lnTo>
                                  <a:lnTo>
                                    <a:pt x="4" y="13"/>
                                  </a:lnTo>
                                  <a:lnTo>
                                    <a:pt x="3" y="12"/>
                                  </a:lnTo>
                                  <a:lnTo>
                                    <a:pt x="3" y="12"/>
                                  </a:lnTo>
                                  <a:lnTo>
                                    <a:pt x="3" y="11"/>
                                  </a:lnTo>
                                  <a:lnTo>
                                    <a:pt x="3" y="10"/>
                                  </a:lnTo>
                                  <a:lnTo>
                                    <a:pt x="3" y="10"/>
                                  </a:lnTo>
                                  <a:lnTo>
                                    <a:pt x="4" y="9"/>
                                  </a:lnTo>
                                  <a:lnTo>
                                    <a:pt x="4" y="9"/>
                                  </a:lnTo>
                                  <a:lnTo>
                                    <a:pt x="4" y="8"/>
                                  </a:lnTo>
                                  <a:lnTo>
                                    <a:pt x="4"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0" y="8"/>
                                  </a:lnTo>
                                  <a:lnTo>
                                    <a:pt x="0" y="9"/>
                                  </a:lnTo>
                                  <a:lnTo>
                                    <a:pt x="0" y="9"/>
                                  </a:lnTo>
                                  <a:lnTo>
                                    <a:pt x="0" y="10"/>
                                  </a:lnTo>
                                  <a:lnTo>
                                    <a:pt x="0" y="11"/>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16" name="Freeform 3716"/>
                          <wps:cNvSpPr>
                            <a:spLocks/>
                          </wps:cNvSpPr>
                          <wps:spPr bwMode="auto">
                            <a:xfrm>
                              <a:off x="241" y="36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4"/>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3" y="0"/>
                                  </a:lnTo>
                                  <a:lnTo>
                                    <a:pt x="2" y="0"/>
                                  </a:lnTo>
                                  <a:lnTo>
                                    <a:pt x="2" y="0"/>
                                  </a:lnTo>
                                  <a:lnTo>
                                    <a:pt x="1" y="0"/>
                                  </a:lnTo>
                                  <a:lnTo>
                                    <a:pt x="1" y="1"/>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17" name="Freeform 3717"/>
                          <wps:cNvSpPr>
                            <a:spLocks/>
                          </wps:cNvSpPr>
                          <wps:spPr bwMode="auto">
                            <a:xfrm>
                              <a:off x="241" y="365"/>
                              <a:ext cx="6" cy="22"/>
                            </a:xfrm>
                            <a:custGeom>
                              <a:avLst/>
                              <a:gdLst>
                                <a:gd name="T0" fmla="*/ 1 w 6"/>
                                <a:gd name="T1" fmla="*/ 20 h 22"/>
                                <a:gd name="T2" fmla="*/ 1 w 6"/>
                                <a:gd name="T3" fmla="*/ 21 h 22"/>
                                <a:gd name="T4" fmla="*/ 2 w 6"/>
                                <a:gd name="T5" fmla="*/ 22 h 22"/>
                                <a:gd name="T6" fmla="*/ 3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6 w 6"/>
                                <a:gd name="T21" fmla="*/ 17 h 22"/>
                                <a:gd name="T22" fmla="*/ 5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5 w 6"/>
                                <a:gd name="T43" fmla="*/ 5 h 22"/>
                                <a:gd name="T44" fmla="*/ 6 w 6"/>
                                <a:gd name="T45" fmla="*/ 4 h 22"/>
                                <a:gd name="T46" fmla="*/ 6 w 6"/>
                                <a:gd name="T47" fmla="*/ 3 h 22"/>
                                <a:gd name="T48" fmla="*/ 6 w 6"/>
                                <a:gd name="T49" fmla="*/ 2 h 22"/>
                                <a:gd name="T50" fmla="*/ 5 w 6"/>
                                <a:gd name="T51" fmla="*/ 1 h 22"/>
                                <a:gd name="T52" fmla="*/ 5 w 6"/>
                                <a:gd name="T53" fmla="*/ 0 h 22"/>
                                <a:gd name="T54" fmla="*/ 4 w 6"/>
                                <a:gd name="T55" fmla="*/ 0 h 22"/>
                                <a:gd name="T56" fmla="*/ 3 w 6"/>
                                <a:gd name="T57" fmla="*/ 0 h 22"/>
                                <a:gd name="T58" fmla="*/ 3 w 6"/>
                                <a:gd name="T59" fmla="*/ 0 h 22"/>
                                <a:gd name="T60" fmla="*/ 2 w 6"/>
                                <a:gd name="T61" fmla="*/ 0 h 22"/>
                                <a:gd name="T62" fmla="*/ 1 w 6"/>
                                <a:gd name="T63" fmla="*/ 1 h 22"/>
                                <a:gd name="T64" fmla="*/ 1 w 6"/>
                                <a:gd name="T65" fmla="*/ 1 h 22"/>
                                <a:gd name="T66" fmla="*/ 1 w 6"/>
                                <a:gd name="T67" fmla="*/ 2 h 22"/>
                                <a:gd name="T68" fmla="*/ 1 w 6"/>
                                <a:gd name="T69" fmla="*/ 3 h 22"/>
                                <a:gd name="T70" fmla="*/ 0 w 6"/>
                                <a:gd name="T71" fmla="*/ 5 h 22"/>
                                <a:gd name="T72" fmla="*/ 0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3" y="22"/>
                                  </a:lnTo>
                                  <a:lnTo>
                                    <a:pt x="4" y="22"/>
                                  </a:lnTo>
                                  <a:lnTo>
                                    <a:pt x="4" y="22"/>
                                  </a:lnTo>
                                  <a:lnTo>
                                    <a:pt x="5" y="22"/>
                                  </a:lnTo>
                                  <a:lnTo>
                                    <a:pt x="5" y="21"/>
                                  </a:lnTo>
                                  <a:lnTo>
                                    <a:pt x="5" y="21"/>
                                  </a:lnTo>
                                  <a:lnTo>
                                    <a:pt x="5" y="21"/>
                                  </a:lnTo>
                                  <a:lnTo>
                                    <a:pt x="6" y="20"/>
                                  </a:lnTo>
                                  <a:lnTo>
                                    <a:pt x="6" y="20"/>
                                  </a:lnTo>
                                  <a:lnTo>
                                    <a:pt x="6" y="19"/>
                                  </a:lnTo>
                                  <a:lnTo>
                                    <a:pt x="6" y="19"/>
                                  </a:lnTo>
                                  <a:lnTo>
                                    <a:pt x="6" y="18"/>
                                  </a:lnTo>
                                  <a:lnTo>
                                    <a:pt x="6" y="17"/>
                                  </a:lnTo>
                                  <a:lnTo>
                                    <a:pt x="5"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6" y="4"/>
                                  </a:lnTo>
                                  <a:lnTo>
                                    <a:pt x="6" y="4"/>
                                  </a:lnTo>
                                  <a:lnTo>
                                    <a:pt x="6" y="3"/>
                                  </a:lnTo>
                                  <a:lnTo>
                                    <a:pt x="6" y="2"/>
                                  </a:lnTo>
                                  <a:lnTo>
                                    <a:pt x="6" y="2"/>
                                  </a:lnTo>
                                  <a:lnTo>
                                    <a:pt x="6" y="1"/>
                                  </a:lnTo>
                                  <a:lnTo>
                                    <a:pt x="5" y="1"/>
                                  </a:lnTo>
                                  <a:lnTo>
                                    <a:pt x="5" y="1"/>
                                  </a:lnTo>
                                  <a:lnTo>
                                    <a:pt x="5" y="0"/>
                                  </a:lnTo>
                                  <a:lnTo>
                                    <a:pt x="5" y="0"/>
                                  </a:lnTo>
                                  <a:lnTo>
                                    <a:pt x="4" y="0"/>
                                  </a:lnTo>
                                  <a:lnTo>
                                    <a:pt x="4" y="0"/>
                                  </a:lnTo>
                                  <a:lnTo>
                                    <a:pt x="3" y="0"/>
                                  </a:lnTo>
                                  <a:lnTo>
                                    <a:pt x="3" y="0"/>
                                  </a:lnTo>
                                  <a:lnTo>
                                    <a:pt x="3" y="0"/>
                                  </a:lnTo>
                                  <a:lnTo>
                                    <a:pt x="2" y="0"/>
                                  </a:lnTo>
                                  <a:lnTo>
                                    <a:pt x="2" y="0"/>
                                  </a:lnTo>
                                  <a:lnTo>
                                    <a:pt x="1" y="0"/>
                                  </a:lnTo>
                                  <a:lnTo>
                                    <a:pt x="1" y="1"/>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18" name="Freeform 3718"/>
                          <wps:cNvSpPr>
                            <a:spLocks/>
                          </wps:cNvSpPr>
                          <wps:spPr bwMode="auto">
                            <a:xfrm>
                              <a:off x="247" y="36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8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19" name="Freeform 3719"/>
                          <wps:cNvSpPr>
                            <a:spLocks/>
                          </wps:cNvSpPr>
                          <wps:spPr bwMode="auto">
                            <a:xfrm>
                              <a:off x="247" y="366"/>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2 w 18"/>
                                <a:gd name="T21" fmla="*/ 2 h 20"/>
                                <a:gd name="T22" fmla="*/ 3 w 18"/>
                                <a:gd name="T23" fmla="*/ 2 h 20"/>
                                <a:gd name="T24" fmla="*/ 3 w 18"/>
                                <a:gd name="T25" fmla="*/ 1 h 20"/>
                                <a:gd name="T26" fmla="*/ 14 w 18"/>
                                <a:gd name="T27" fmla="*/ 0 h 20"/>
                                <a:gd name="T28" fmla="*/ 14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7 w 18"/>
                                <a:gd name="T49" fmla="*/ 3 h 20"/>
                                <a:gd name="T50" fmla="*/ 17 w 18"/>
                                <a:gd name="T51" fmla="*/ 3 h 20"/>
                                <a:gd name="T52" fmla="*/ 17 w 18"/>
                                <a:gd name="T53" fmla="*/ 3 h 20"/>
                                <a:gd name="T54" fmla="*/ 18 w 18"/>
                                <a:gd name="T55" fmla="*/ 4 h 20"/>
                                <a:gd name="T56" fmla="*/ 18 w 18"/>
                                <a:gd name="T57" fmla="*/ 4 h 20"/>
                                <a:gd name="T58" fmla="*/ 18 w 18"/>
                                <a:gd name="T59" fmla="*/ 16 h 20"/>
                                <a:gd name="T60" fmla="*/ 18 w 18"/>
                                <a:gd name="T61" fmla="*/ 16 h 20"/>
                                <a:gd name="T62" fmla="*/ 17 w 18"/>
                                <a:gd name="T63" fmla="*/ 17 h 20"/>
                                <a:gd name="T64" fmla="*/ 17 w 18"/>
                                <a:gd name="T65" fmla="*/ 17 h 20"/>
                                <a:gd name="T66" fmla="*/ 17 w 18"/>
                                <a:gd name="T67" fmla="*/ 18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5 w 18"/>
                                <a:gd name="T83" fmla="*/ 20 h 20"/>
                                <a:gd name="T84" fmla="*/ 15 w 18"/>
                                <a:gd name="T85" fmla="*/ 20 h 20"/>
                                <a:gd name="T86" fmla="*/ 15 w 18"/>
                                <a:gd name="T87" fmla="*/ 20 h 20"/>
                                <a:gd name="T88" fmla="*/ 14 w 18"/>
                                <a:gd name="T89" fmla="*/ 20 h 20"/>
                                <a:gd name="T90" fmla="*/ 3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0 w 18"/>
                                <a:gd name="T105" fmla="*/ 17 h 20"/>
                                <a:gd name="T106" fmla="*/ 0 w 18"/>
                                <a:gd name="T107" fmla="*/ 17 h 20"/>
                                <a:gd name="T108" fmla="*/ 0 w 18"/>
                                <a:gd name="T109" fmla="*/ 16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8" y="4"/>
                                  </a:lnTo>
                                  <a:lnTo>
                                    <a:pt x="18" y="4"/>
                                  </a:lnTo>
                                  <a:lnTo>
                                    <a:pt x="18" y="4"/>
                                  </a:lnTo>
                                  <a:lnTo>
                                    <a:pt x="18" y="4"/>
                                  </a:lnTo>
                                  <a:lnTo>
                                    <a:pt x="18" y="4"/>
                                  </a:lnTo>
                                  <a:lnTo>
                                    <a:pt x="18" y="4"/>
                                  </a:lnTo>
                                  <a:lnTo>
                                    <a:pt x="18" y="4"/>
                                  </a:lnTo>
                                  <a:lnTo>
                                    <a:pt x="18" y="4"/>
                                  </a:lnTo>
                                  <a:lnTo>
                                    <a:pt x="18" y="4"/>
                                  </a:lnTo>
                                  <a:lnTo>
                                    <a:pt x="18" y="4"/>
                                  </a:lnTo>
                                  <a:lnTo>
                                    <a:pt x="18" y="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20" name="Freeform 3720"/>
                          <wps:cNvSpPr>
                            <a:spLocks/>
                          </wps:cNvSpPr>
                          <wps:spPr bwMode="auto">
                            <a:xfrm>
                              <a:off x="244" y="36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21" name="Freeform 3721"/>
                          <wps:cNvSpPr>
                            <a:spLocks/>
                          </wps:cNvSpPr>
                          <wps:spPr bwMode="auto">
                            <a:xfrm>
                              <a:off x="244" y="367"/>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4 w 4"/>
                                <a:gd name="T11" fmla="*/ 5 h 5"/>
                                <a:gd name="T12" fmla="*/ 4 w 4"/>
                                <a:gd name="T13" fmla="*/ 5 h 5"/>
                                <a:gd name="T14" fmla="*/ 4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1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1"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22" name="Freeform 3722"/>
                          <wps:cNvSpPr>
                            <a:spLocks/>
                          </wps:cNvSpPr>
                          <wps:spPr bwMode="auto">
                            <a:xfrm>
                              <a:off x="244" y="38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23" name="Freeform 3723"/>
                          <wps:cNvSpPr>
                            <a:spLocks/>
                          </wps:cNvSpPr>
                          <wps:spPr bwMode="auto">
                            <a:xfrm>
                              <a:off x="244" y="380"/>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4 w 4"/>
                                <a:gd name="T11" fmla="*/ 0 h 5"/>
                                <a:gd name="T12" fmla="*/ 4 w 4"/>
                                <a:gd name="T13" fmla="*/ 0 h 5"/>
                                <a:gd name="T14" fmla="*/ 4 w 4"/>
                                <a:gd name="T15" fmla="*/ 0 h 5"/>
                                <a:gd name="T16" fmla="*/ 4 w 4"/>
                                <a:gd name="T17" fmla="*/ 0 h 5"/>
                                <a:gd name="T18" fmla="*/ 4 w 4"/>
                                <a:gd name="T19" fmla="*/ 0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1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1"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24" name="Freeform 3724"/>
                          <wps:cNvSpPr>
                            <a:spLocks/>
                          </wps:cNvSpPr>
                          <wps:spPr bwMode="auto">
                            <a:xfrm>
                              <a:off x="243" y="36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3" y="21"/>
                                  </a:lnTo>
                                  <a:lnTo>
                                    <a:pt x="4" y="20"/>
                                  </a:lnTo>
                                  <a:lnTo>
                                    <a:pt x="4" y="20"/>
                                  </a:lnTo>
                                  <a:lnTo>
                                    <a:pt x="4" y="20"/>
                                  </a:lnTo>
                                  <a:lnTo>
                                    <a:pt x="4" y="19"/>
                                  </a:lnTo>
                                  <a:lnTo>
                                    <a:pt x="4" y="19"/>
                                  </a:lnTo>
                                  <a:lnTo>
                                    <a:pt x="4" y="18"/>
                                  </a:lnTo>
                                  <a:lnTo>
                                    <a:pt x="4" y="17"/>
                                  </a:lnTo>
                                  <a:lnTo>
                                    <a:pt x="4"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25" name="Freeform 3725"/>
                          <wps:cNvSpPr>
                            <a:spLocks/>
                          </wps:cNvSpPr>
                          <wps:spPr bwMode="auto">
                            <a:xfrm>
                              <a:off x="243" y="365"/>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9 h 22"/>
                                <a:gd name="T20" fmla="*/ 4 w 4"/>
                                <a:gd name="T21" fmla="*/ 17 h 22"/>
                                <a:gd name="T22" fmla="*/ 3 w 4"/>
                                <a:gd name="T23" fmla="*/ 16 h 22"/>
                                <a:gd name="T24" fmla="*/ 3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9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1" y="22"/>
                                  </a:lnTo>
                                  <a:lnTo>
                                    <a:pt x="2" y="22"/>
                                  </a:lnTo>
                                  <a:lnTo>
                                    <a:pt x="2" y="22"/>
                                  </a:lnTo>
                                  <a:lnTo>
                                    <a:pt x="2" y="22"/>
                                  </a:lnTo>
                                  <a:lnTo>
                                    <a:pt x="3" y="22"/>
                                  </a:lnTo>
                                  <a:lnTo>
                                    <a:pt x="3" y="22"/>
                                  </a:lnTo>
                                  <a:lnTo>
                                    <a:pt x="3" y="21"/>
                                  </a:lnTo>
                                  <a:lnTo>
                                    <a:pt x="3" y="21"/>
                                  </a:lnTo>
                                  <a:lnTo>
                                    <a:pt x="3" y="21"/>
                                  </a:lnTo>
                                  <a:lnTo>
                                    <a:pt x="4" y="20"/>
                                  </a:lnTo>
                                  <a:lnTo>
                                    <a:pt x="4" y="20"/>
                                  </a:lnTo>
                                  <a:lnTo>
                                    <a:pt x="4" y="20"/>
                                  </a:lnTo>
                                  <a:lnTo>
                                    <a:pt x="4" y="19"/>
                                  </a:lnTo>
                                  <a:lnTo>
                                    <a:pt x="4" y="19"/>
                                  </a:lnTo>
                                  <a:lnTo>
                                    <a:pt x="4" y="18"/>
                                  </a:lnTo>
                                  <a:lnTo>
                                    <a:pt x="4" y="17"/>
                                  </a:lnTo>
                                  <a:lnTo>
                                    <a:pt x="4"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3"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26" name="Freeform 3726"/>
                          <wps:cNvSpPr>
                            <a:spLocks/>
                          </wps:cNvSpPr>
                          <wps:spPr bwMode="auto">
                            <a:xfrm>
                              <a:off x="241" y="39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27" name="Freeform 3727"/>
                          <wps:cNvSpPr>
                            <a:spLocks/>
                          </wps:cNvSpPr>
                          <wps:spPr bwMode="auto">
                            <a:xfrm>
                              <a:off x="241" y="39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4 w 6"/>
                                <a:gd name="T11" fmla="*/ 22 h 22"/>
                                <a:gd name="T12" fmla="*/ 5 w 6"/>
                                <a:gd name="T13" fmla="*/ 21 h 22"/>
                                <a:gd name="T14" fmla="*/ 6 w 6"/>
                                <a:gd name="T15" fmla="*/ 21 h 22"/>
                                <a:gd name="T16" fmla="*/ 6 w 6"/>
                                <a:gd name="T17" fmla="*/ 20 h 22"/>
                                <a:gd name="T18" fmla="*/ 6 w 6"/>
                                <a:gd name="T19" fmla="*/ 19 h 22"/>
                                <a:gd name="T20" fmla="*/ 6 w 6"/>
                                <a:gd name="T21" fmla="*/ 17 h 22"/>
                                <a:gd name="T22" fmla="*/ 6 w 6"/>
                                <a:gd name="T23" fmla="*/ 16 h 22"/>
                                <a:gd name="T24" fmla="*/ 5 w 6"/>
                                <a:gd name="T25" fmla="*/ 15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7 h 22"/>
                                <a:gd name="T40" fmla="*/ 5 w 6"/>
                                <a:gd name="T41" fmla="*/ 6 h 22"/>
                                <a:gd name="T42" fmla="*/ 6 w 6"/>
                                <a:gd name="T43" fmla="*/ 5 h 22"/>
                                <a:gd name="T44" fmla="*/ 6 w 6"/>
                                <a:gd name="T45" fmla="*/ 4 h 22"/>
                                <a:gd name="T46" fmla="*/ 6 w 6"/>
                                <a:gd name="T47" fmla="*/ 3 h 22"/>
                                <a:gd name="T48" fmla="*/ 6 w 6"/>
                                <a:gd name="T49" fmla="*/ 2 h 22"/>
                                <a:gd name="T50" fmla="*/ 6 w 6"/>
                                <a:gd name="T51" fmla="*/ 1 h 22"/>
                                <a:gd name="T52" fmla="*/ 5 w 6"/>
                                <a:gd name="T53" fmla="*/ 0 h 22"/>
                                <a:gd name="T54" fmla="*/ 4 w 6"/>
                                <a:gd name="T55" fmla="*/ 0 h 22"/>
                                <a:gd name="T56" fmla="*/ 4 w 6"/>
                                <a:gd name="T57" fmla="*/ 0 h 22"/>
                                <a:gd name="T58" fmla="*/ 3 w 6"/>
                                <a:gd name="T59" fmla="*/ 0 h 22"/>
                                <a:gd name="T60" fmla="*/ 2 w 6"/>
                                <a:gd name="T61" fmla="*/ 0 h 22"/>
                                <a:gd name="T62" fmla="*/ 1 w 6"/>
                                <a:gd name="T63" fmla="*/ 0 h 22"/>
                                <a:gd name="T64" fmla="*/ 1 w 6"/>
                                <a:gd name="T65" fmla="*/ 1 h 22"/>
                                <a:gd name="T66" fmla="*/ 1 w 6"/>
                                <a:gd name="T67" fmla="*/ 2 h 22"/>
                                <a:gd name="T68" fmla="*/ 1 w 6"/>
                                <a:gd name="T69" fmla="*/ 3 h 22"/>
                                <a:gd name="T70" fmla="*/ 1 w 6"/>
                                <a:gd name="T71" fmla="*/ 5 h 22"/>
                                <a:gd name="T72" fmla="*/ 1 w 6"/>
                                <a:gd name="T73" fmla="*/ 6 h 22"/>
                                <a:gd name="T74" fmla="*/ 0 w 6"/>
                                <a:gd name="T75" fmla="*/ 7 h 22"/>
                                <a:gd name="T76" fmla="*/ 0 w 6"/>
                                <a:gd name="T77" fmla="*/ 8 h 22"/>
                                <a:gd name="T78" fmla="*/ 0 w 6"/>
                                <a:gd name="T79" fmla="*/ 9 h 22"/>
                                <a:gd name="T80" fmla="*/ 0 w 6"/>
                                <a:gd name="T81" fmla="*/ 10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1" y="21"/>
                                  </a:lnTo>
                                  <a:lnTo>
                                    <a:pt x="2" y="22"/>
                                  </a:lnTo>
                                  <a:lnTo>
                                    <a:pt x="2" y="22"/>
                                  </a:lnTo>
                                  <a:lnTo>
                                    <a:pt x="3" y="22"/>
                                  </a:lnTo>
                                  <a:lnTo>
                                    <a:pt x="3" y="22"/>
                                  </a:lnTo>
                                  <a:lnTo>
                                    <a:pt x="4" y="22"/>
                                  </a:lnTo>
                                  <a:lnTo>
                                    <a:pt x="4" y="22"/>
                                  </a:lnTo>
                                  <a:lnTo>
                                    <a:pt x="4" y="22"/>
                                  </a:lnTo>
                                  <a:lnTo>
                                    <a:pt x="5" y="22"/>
                                  </a:lnTo>
                                  <a:lnTo>
                                    <a:pt x="5" y="21"/>
                                  </a:lnTo>
                                  <a:lnTo>
                                    <a:pt x="5"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6" y="5"/>
                                  </a:lnTo>
                                  <a:lnTo>
                                    <a:pt x="6" y="5"/>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4" y="0"/>
                                  </a:lnTo>
                                  <a:lnTo>
                                    <a:pt x="3" y="0"/>
                                  </a:lnTo>
                                  <a:lnTo>
                                    <a:pt x="3" y="0"/>
                                  </a:lnTo>
                                  <a:lnTo>
                                    <a:pt x="2" y="0"/>
                                  </a:lnTo>
                                  <a:lnTo>
                                    <a:pt x="2"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28" name="Freeform 3728"/>
                          <wps:cNvSpPr>
                            <a:spLocks/>
                          </wps:cNvSpPr>
                          <wps:spPr bwMode="auto">
                            <a:xfrm>
                              <a:off x="247" y="39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29" name="Freeform 3729"/>
                          <wps:cNvSpPr>
                            <a:spLocks/>
                          </wps:cNvSpPr>
                          <wps:spPr bwMode="auto">
                            <a:xfrm>
                              <a:off x="247" y="395"/>
                              <a:ext cx="18" cy="20"/>
                            </a:xfrm>
                            <a:custGeom>
                              <a:avLst/>
                              <a:gdLst>
                                <a:gd name="T0" fmla="*/ 0 w 18"/>
                                <a:gd name="T1" fmla="*/ 5 h 20"/>
                                <a:gd name="T2" fmla="*/ 0 w 18"/>
                                <a:gd name="T3" fmla="*/ 4 h 20"/>
                                <a:gd name="T4" fmla="*/ 0 w 18"/>
                                <a:gd name="T5" fmla="*/ 4 h 20"/>
                                <a:gd name="T6" fmla="*/ 0 w 18"/>
                                <a:gd name="T7" fmla="*/ 3 h 20"/>
                                <a:gd name="T8" fmla="*/ 0 w 18"/>
                                <a:gd name="T9" fmla="*/ 3 h 20"/>
                                <a:gd name="T10" fmla="*/ 1 w 18"/>
                                <a:gd name="T11" fmla="*/ 3 h 20"/>
                                <a:gd name="T12" fmla="*/ 1 w 18"/>
                                <a:gd name="T13" fmla="*/ 2 h 20"/>
                                <a:gd name="T14" fmla="*/ 1 w 18"/>
                                <a:gd name="T15" fmla="*/ 2 h 20"/>
                                <a:gd name="T16" fmla="*/ 2 w 18"/>
                                <a:gd name="T17" fmla="*/ 2 h 20"/>
                                <a:gd name="T18" fmla="*/ 2 w 18"/>
                                <a:gd name="T19" fmla="*/ 2 h 20"/>
                                <a:gd name="T20" fmla="*/ 3 w 18"/>
                                <a:gd name="T21" fmla="*/ 2 h 20"/>
                                <a:gd name="T22" fmla="*/ 3 w 18"/>
                                <a:gd name="T23" fmla="*/ 2 h 20"/>
                                <a:gd name="T24" fmla="*/ 3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6 w 18"/>
                                <a:gd name="T39" fmla="*/ 1 h 20"/>
                                <a:gd name="T40" fmla="*/ 17 w 18"/>
                                <a:gd name="T41" fmla="*/ 1 h 20"/>
                                <a:gd name="T42" fmla="*/ 17 w 18"/>
                                <a:gd name="T43" fmla="*/ 1 h 20"/>
                                <a:gd name="T44" fmla="*/ 17 w 18"/>
                                <a:gd name="T45" fmla="*/ 2 h 20"/>
                                <a:gd name="T46" fmla="*/ 17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7 w 18"/>
                                <a:gd name="T69" fmla="*/ 18 h 20"/>
                                <a:gd name="T70" fmla="*/ 17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1 w 18"/>
                                <a:gd name="T101" fmla="*/ 18 h 20"/>
                                <a:gd name="T102" fmla="*/ 1 w 18"/>
                                <a:gd name="T103" fmla="*/ 18 h 20"/>
                                <a:gd name="T104" fmla="*/ 1 w 18"/>
                                <a:gd name="T105" fmla="*/ 17 h 20"/>
                                <a:gd name="T106" fmla="*/ 0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1"/>
                                  </a:lnTo>
                                  <a:lnTo>
                                    <a:pt x="3" y="1"/>
                                  </a:lnTo>
                                  <a:lnTo>
                                    <a:pt x="3" y="1"/>
                                  </a:lnTo>
                                  <a:lnTo>
                                    <a:pt x="3" y="1"/>
                                  </a:lnTo>
                                  <a:lnTo>
                                    <a:pt x="4" y="1"/>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30" name="Freeform 3730"/>
                          <wps:cNvSpPr>
                            <a:spLocks/>
                          </wps:cNvSpPr>
                          <wps:spPr bwMode="auto">
                            <a:xfrm>
                              <a:off x="245" y="396"/>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31" name="Freeform 3731"/>
                          <wps:cNvSpPr>
                            <a:spLocks/>
                          </wps:cNvSpPr>
                          <wps:spPr bwMode="auto">
                            <a:xfrm>
                              <a:off x="245" y="396"/>
                              <a:ext cx="3" cy="5"/>
                            </a:xfrm>
                            <a:custGeom>
                              <a:avLst/>
                              <a:gdLst>
                                <a:gd name="T0" fmla="*/ 0 w 3"/>
                                <a:gd name="T1" fmla="*/ 3 h 5"/>
                                <a:gd name="T2" fmla="*/ 2 w 3"/>
                                <a:gd name="T3" fmla="*/ 5 h 5"/>
                                <a:gd name="T4" fmla="*/ 2 w 3"/>
                                <a:gd name="T5" fmla="*/ 5 h 5"/>
                                <a:gd name="T6" fmla="*/ 3 w 3"/>
                                <a:gd name="T7" fmla="*/ 5 h 5"/>
                                <a:gd name="T8" fmla="*/ 3 w 3"/>
                                <a:gd name="T9" fmla="*/ 5 h 5"/>
                                <a:gd name="T10" fmla="*/ 3 w 3"/>
                                <a:gd name="T11" fmla="*/ 5 h 5"/>
                                <a:gd name="T12" fmla="*/ 3 w 3"/>
                                <a:gd name="T13" fmla="*/ 5 h 5"/>
                                <a:gd name="T14" fmla="*/ 3 w 3"/>
                                <a:gd name="T15" fmla="*/ 5 h 5"/>
                                <a:gd name="T16" fmla="*/ 3 w 3"/>
                                <a:gd name="T17" fmla="*/ 5 h 5"/>
                                <a:gd name="T18" fmla="*/ 3 w 3"/>
                                <a:gd name="T19" fmla="*/ 5 h 5"/>
                                <a:gd name="T20" fmla="*/ 3 w 3"/>
                                <a:gd name="T21" fmla="*/ 5 h 5"/>
                                <a:gd name="T22" fmla="*/ 3 w 3"/>
                                <a:gd name="T23" fmla="*/ 5 h 5"/>
                                <a:gd name="T24" fmla="*/ 3 w 3"/>
                                <a:gd name="T25" fmla="*/ 5 h 5"/>
                                <a:gd name="T26" fmla="*/ 3 w 3"/>
                                <a:gd name="T27" fmla="*/ 5 h 5"/>
                                <a:gd name="T28" fmla="*/ 3 w 3"/>
                                <a:gd name="T29" fmla="*/ 5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4 h 5"/>
                                <a:gd name="T48" fmla="*/ 3 w 3"/>
                                <a:gd name="T49" fmla="*/ 4 h 5"/>
                                <a:gd name="T50" fmla="*/ 3 w 3"/>
                                <a:gd name="T51" fmla="*/ 4 h 5"/>
                                <a:gd name="T52" fmla="*/ 3 w 3"/>
                                <a:gd name="T53" fmla="*/ 4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3"/>
                                  </a:moveTo>
                                  <a:lnTo>
                                    <a:pt x="2" y="5"/>
                                  </a:ln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32" name="Freeform 3732"/>
                          <wps:cNvSpPr>
                            <a:spLocks/>
                          </wps:cNvSpPr>
                          <wps:spPr bwMode="auto">
                            <a:xfrm>
                              <a:off x="245" y="409"/>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33" name="Freeform 3733"/>
                          <wps:cNvSpPr>
                            <a:spLocks/>
                          </wps:cNvSpPr>
                          <wps:spPr bwMode="auto">
                            <a:xfrm>
                              <a:off x="245" y="409"/>
                              <a:ext cx="3" cy="5"/>
                            </a:xfrm>
                            <a:custGeom>
                              <a:avLst/>
                              <a:gdLst>
                                <a:gd name="T0" fmla="*/ 0 w 3"/>
                                <a:gd name="T1" fmla="*/ 2 h 5"/>
                                <a:gd name="T2" fmla="*/ 2 w 3"/>
                                <a:gd name="T3" fmla="*/ 0 h 5"/>
                                <a:gd name="T4" fmla="*/ 2 w 3"/>
                                <a:gd name="T5" fmla="*/ 0 h 5"/>
                                <a:gd name="T6" fmla="*/ 3 w 3"/>
                                <a:gd name="T7" fmla="*/ 0 h 5"/>
                                <a:gd name="T8" fmla="*/ 3 w 3"/>
                                <a:gd name="T9" fmla="*/ 0 h 5"/>
                                <a:gd name="T10" fmla="*/ 3 w 3"/>
                                <a:gd name="T11" fmla="*/ 0 h 5"/>
                                <a:gd name="T12" fmla="*/ 3 w 3"/>
                                <a:gd name="T13" fmla="*/ 0 h 5"/>
                                <a:gd name="T14" fmla="*/ 3 w 3"/>
                                <a:gd name="T15" fmla="*/ 0 h 5"/>
                                <a:gd name="T16" fmla="*/ 3 w 3"/>
                                <a:gd name="T17" fmla="*/ 0 h 5"/>
                                <a:gd name="T18" fmla="*/ 3 w 3"/>
                                <a:gd name="T19" fmla="*/ 0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1 h 5"/>
                                <a:gd name="T42" fmla="*/ 3 w 3"/>
                                <a:gd name="T43" fmla="*/ 1 h 5"/>
                                <a:gd name="T44" fmla="*/ 3 w 3"/>
                                <a:gd name="T45" fmla="*/ 1 h 5"/>
                                <a:gd name="T46" fmla="*/ 3 w 3"/>
                                <a:gd name="T47" fmla="*/ 1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2 h 5"/>
                                <a:gd name="T70" fmla="*/ 3 w 3"/>
                                <a:gd name="T71" fmla="*/ 2 h 5"/>
                                <a:gd name="T72" fmla="*/ 3 w 3"/>
                                <a:gd name="T73" fmla="*/ 2 h 5"/>
                                <a:gd name="T74" fmla="*/ 3 w 3"/>
                                <a:gd name="T75" fmla="*/ 2 h 5"/>
                                <a:gd name="T76" fmla="*/ 3 w 3"/>
                                <a:gd name="T77" fmla="*/ 2 h 5"/>
                                <a:gd name="T78" fmla="*/ 0 w 3"/>
                                <a:gd name="T79" fmla="*/ 5 h 5"/>
                                <a:gd name="T80" fmla="*/ 0 w 3"/>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2"/>
                                  </a:moveTo>
                                  <a:lnTo>
                                    <a:pt x="2" y="0"/>
                                  </a:lnTo>
                                  <a:lnTo>
                                    <a:pt x="2"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34" name="Freeform 3734"/>
                          <wps:cNvSpPr>
                            <a:spLocks/>
                          </wps:cNvSpPr>
                          <wps:spPr bwMode="auto">
                            <a:xfrm>
                              <a:off x="243" y="39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35" name="Freeform 3735"/>
                          <wps:cNvSpPr>
                            <a:spLocks/>
                          </wps:cNvSpPr>
                          <wps:spPr bwMode="auto">
                            <a:xfrm>
                              <a:off x="243" y="394"/>
                              <a:ext cx="4" cy="22"/>
                            </a:xfrm>
                            <a:custGeom>
                              <a:avLst/>
                              <a:gdLst>
                                <a:gd name="T0" fmla="*/ 1 w 4"/>
                                <a:gd name="T1" fmla="*/ 20 h 22"/>
                                <a:gd name="T2" fmla="*/ 1 w 4"/>
                                <a:gd name="T3" fmla="*/ 21 h 22"/>
                                <a:gd name="T4" fmla="*/ 1 w 4"/>
                                <a:gd name="T5" fmla="*/ 21 h 22"/>
                                <a:gd name="T6" fmla="*/ 2 w 4"/>
                                <a:gd name="T7" fmla="*/ 22 h 22"/>
                                <a:gd name="T8" fmla="*/ 2 w 4"/>
                                <a:gd name="T9" fmla="*/ 22 h 22"/>
                                <a:gd name="T10" fmla="*/ 3 w 4"/>
                                <a:gd name="T11" fmla="*/ 22 h 22"/>
                                <a:gd name="T12" fmla="*/ 3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5 h 22"/>
                                <a:gd name="T44" fmla="*/ 4 w 4"/>
                                <a:gd name="T45" fmla="*/ 4 h 22"/>
                                <a:gd name="T46" fmla="*/ 4 w 4"/>
                                <a:gd name="T47" fmla="*/ 3 h 22"/>
                                <a:gd name="T48" fmla="*/ 4 w 4"/>
                                <a:gd name="T49" fmla="*/ 2 h 22"/>
                                <a:gd name="T50" fmla="*/ 4 w 4"/>
                                <a:gd name="T51" fmla="*/ 1 h 22"/>
                                <a:gd name="T52" fmla="*/ 3 w 4"/>
                                <a:gd name="T53" fmla="*/ 1 h 22"/>
                                <a:gd name="T54" fmla="*/ 3 w 4"/>
                                <a:gd name="T55" fmla="*/ 0 h 22"/>
                                <a:gd name="T56" fmla="*/ 2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2" y="22"/>
                                  </a:lnTo>
                                  <a:lnTo>
                                    <a:pt x="3" y="22"/>
                                  </a:lnTo>
                                  <a:lnTo>
                                    <a:pt x="3" y="22"/>
                                  </a:lnTo>
                                  <a:lnTo>
                                    <a:pt x="3" y="21"/>
                                  </a:lnTo>
                                  <a:lnTo>
                                    <a:pt x="3"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5"/>
                                  </a:lnTo>
                                  <a:lnTo>
                                    <a:pt x="4" y="5"/>
                                  </a:lnTo>
                                  <a:lnTo>
                                    <a:pt x="4" y="4"/>
                                  </a:lnTo>
                                  <a:lnTo>
                                    <a:pt x="4" y="4"/>
                                  </a:lnTo>
                                  <a:lnTo>
                                    <a:pt x="4" y="3"/>
                                  </a:lnTo>
                                  <a:lnTo>
                                    <a:pt x="4" y="3"/>
                                  </a:lnTo>
                                  <a:lnTo>
                                    <a:pt x="4" y="2"/>
                                  </a:lnTo>
                                  <a:lnTo>
                                    <a:pt x="4" y="2"/>
                                  </a:lnTo>
                                  <a:lnTo>
                                    <a:pt x="4" y="1"/>
                                  </a:lnTo>
                                  <a:lnTo>
                                    <a:pt x="4" y="1"/>
                                  </a:lnTo>
                                  <a:lnTo>
                                    <a:pt x="3" y="1"/>
                                  </a:lnTo>
                                  <a:lnTo>
                                    <a:pt x="3" y="0"/>
                                  </a:lnTo>
                                  <a:lnTo>
                                    <a:pt x="3" y="0"/>
                                  </a:lnTo>
                                  <a:lnTo>
                                    <a:pt x="3" y="0"/>
                                  </a:lnTo>
                                  <a:lnTo>
                                    <a:pt x="2"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36" name="Freeform 3736"/>
                          <wps:cNvSpPr>
                            <a:spLocks/>
                          </wps:cNvSpPr>
                          <wps:spPr bwMode="auto">
                            <a:xfrm>
                              <a:off x="242" y="423"/>
                              <a:ext cx="5" cy="22"/>
                            </a:xfrm>
                            <a:custGeom>
                              <a:avLst/>
                              <a:gdLst>
                                <a:gd name="T0" fmla="*/ 0 w 5"/>
                                <a:gd name="T1" fmla="*/ 20 h 22"/>
                                <a:gd name="T2" fmla="*/ 1 w 5"/>
                                <a:gd name="T3" fmla="*/ 21 h 22"/>
                                <a:gd name="T4" fmla="*/ 1 w 5"/>
                                <a:gd name="T5" fmla="*/ 22 h 22"/>
                                <a:gd name="T6" fmla="*/ 2 w 5"/>
                                <a:gd name="T7" fmla="*/ 22 h 22"/>
                                <a:gd name="T8" fmla="*/ 3 w 5"/>
                                <a:gd name="T9" fmla="*/ 22 h 22"/>
                                <a:gd name="T10" fmla="*/ 4 w 5"/>
                                <a:gd name="T11" fmla="*/ 22 h 22"/>
                                <a:gd name="T12" fmla="*/ 5 w 5"/>
                                <a:gd name="T13" fmla="*/ 21 h 22"/>
                                <a:gd name="T14" fmla="*/ 5 w 5"/>
                                <a:gd name="T15" fmla="*/ 21 h 22"/>
                                <a:gd name="T16" fmla="*/ 5 w 5"/>
                                <a:gd name="T17" fmla="*/ 20 h 22"/>
                                <a:gd name="T18" fmla="*/ 5 w 5"/>
                                <a:gd name="T19" fmla="*/ 19 h 22"/>
                                <a:gd name="T20" fmla="*/ 5 w 5"/>
                                <a:gd name="T21" fmla="*/ 17 h 22"/>
                                <a:gd name="T22" fmla="*/ 5 w 5"/>
                                <a:gd name="T23" fmla="*/ 16 h 22"/>
                                <a:gd name="T24" fmla="*/ 5 w 5"/>
                                <a:gd name="T25" fmla="*/ 15 h 22"/>
                                <a:gd name="T26" fmla="*/ 5 w 5"/>
                                <a:gd name="T27" fmla="*/ 14 h 22"/>
                                <a:gd name="T28" fmla="*/ 5 w 5"/>
                                <a:gd name="T29" fmla="*/ 13 h 22"/>
                                <a:gd name="T30" fmla="*/ 4 w 5"/>
                                <a:gd name="T31" fmla="*/ 12 h 22"/>
                                <a:gd name="T32" fmla="*/ 4 w 5"/>
                                <a:gd name="T33" fmla="*/ 11 h 22"/>
                                <a:gd name="T34" fmla="*/ 4 w 5"/>
                                <a:gd name="T35" fmla="*/ 10 h 22"/>
                                <a:gd name="T36" fmla="*/ 5 w 5"/>
                                <a:gd name="T37" fmla="*/ 9 h 22"/>
                                <a:gd name="T38" fmla="*/ 5 w 5"/>
                                <a:gd name="T39" fmla="*/ 7 h 22"/>
                                <a:gd name="T40" fmla="*/ 5 w 5"/>
                                <a:gd name="T41" fmla="*/ 6 h 22"/>
                                <a:gd name="T42" fmla="*/ 5 w 5"/>
                                <a:gd name="T43" fmla="*/ 5 h 22"/>
                                <a:gd name="T44" fmla="*/ 5 w 5"/>
                                <a:gd name="T45" fmla="*/ 4 h 22"/>
                                <a:gd name="T46" fmla="*/ 5 w 5"/>
                                <a:gd name="T47" fmla="*/ 3 h 22"/>
                                <a:gd name="T48" fmla="*/ 5 w 5"/>
                                <a:gd name="T49" fmla="*/ 2 h 22"/>
                                <a:gd name="T50" fmla="*/ 5 w 5"/>
                                <a:gd name="T51" fmla="*/ 1 h 22"/>
                                <a:gd name="T52" fmla="*/ 5 w 5"/>
                                <a:gd name="T53" fmla="*/ 0 h 22"/>
                                <a:gd name="T54" fmla="*/ 4 w 5"/>
                                <a:gd name="T55" fmla="*/ 0 h 22"/>
                                <a:gd name="T56" fmla="*/ 3 w 5"/>
                                <a:gd name="T57" fmla="*/ 0 h 22"/>
                                <a:gd name="T58" fmla="*/ 2 w 5"/>
                                <a:gd name="T59" fmla="*/ 0 h 22"/>
                                <a:gd name="T60" fmla="*/ 1 w 5"/>
                                <a:gd name="T61" fmla="*/ 0 h 22"/>
                                <a:gd name="T62" fmla="*/ 1 w 5"/>
                                <a:gd name="T63" fmla="*/ 0 h 22"/>
                                <a:gd name="T64" fmla="*/ 0 w 5"/>
                                <a:gd name="T65" fmla="*/ 1 h 22"/>
                                <a:gd name="T66" fmla="*/ 0 w 5"/>
                                <a:gd name="T67" fmla="*/ 2 h 22"/>
                                <a:gd name="T68" fmla="*/ 0 w 5"/>
                                <a:gd name="T69" fmla="*/ 3 h 22"/>
                                <a:gd name="T70" fmla="*/ 0 w 5"/>
                                <a:gd name="T71" fmla="*/ 5 h 22"/>
                                <a:gd name="T72" fmla="*/ 0 w 5"/>
                                <a:gd name="T73" fmla="*/ 6 h 22"/>
                                <a:gd name="T74" fmla="*/ 0 w 5"/>
                                <a:gd name="T75" fmla="*/ 7 h 22"/>
                                <a:gd name="T76" fmla="*/ 0 w 5"/>
                                <a:gd name="T77" fmla="*/ 8 h 22"/>
                                <a:gd name="T78" fmla="*/ 0 w 5"/>
                                <a:gd name="T79" fmla="*/ 9 h 22"/>
                                <a:gd name="T80" fmla="*/ 0 w 5"/>
                                <a:gd name="T81" fmla="*/ 10 h 22"/>
                                <a:gd name="T82" fmla="*/ 0 w 5"/>
                                <a:gd name="T83" fmla="*/ 11 h 22"/>
                                <a:gd name="T84" fmla="*/ 0 w 5"/>
                                <a:gd name="T85" fmla="*/ 13 h 22"/>
                                <a:gd name="T86" fmla="*/ 0 w 5"/>
                                <a:gd name="T87" fmla="*/ 14 h 22"/>
                                <a:gd name="T88" fmla="*/ 0 w 5"/>
                                <a:gd name="T89" fmla="*/ 15 h 22"/>
                                <a:gd name="T90" fmla="*/ 0 w 5"/>
                                <a:gd name="T91" fmla="*/ 16 h 22"/>
                                <a:gd name="T92" fmla="*/ 0 w 5"/>
                                <a:gd name="T93" fmla="*/ 17 h 22"/>
                                <a:gd name="T94" fmla="*/ 0 w 5"/>
                                <a:gd name="T95" fmla="*/ 18 h 22"/>
                                <a:gd name="T96" fmla="*/ 0 w 5"/>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2">
                                  <a:moveTo>
                                    <a:pt x="0" y="20"/>
                                  </a:moveTo>
                                  <a:lnTo>
                                    <a:pt x="0" y="20"/>
                                  </a:lnTo>
                                  <a:lnTo>
                                    <a:pt x="0"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5" y="20"/>
                                  </a:lnTo>
                                  <a:lnTo>
                                    <a:pt x="5"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4" y="12"/>
                                  </a:lnTo>
                                  <a:lnTo>
                                    <a:pt x="4" y="11"/>
                                  </a:lnTo>
                                  <a:lnTo>
                                    <a:pt x="4" y="11"/>
                                  </a:lnTo>
                                  <a:lnTo>
                                    <a:pt x="4" y="10"/>
                                  </a:lnTo>
                                  <a:lnTo>
                                    <a:pt x="4" y="10"/>
                                  </a:lnTo>
                                  <a:lnTo>
                                    <a:pt x="5" y="9"/>
                                  </a:lnTo>
                                  <a:lnTo>
                                    <a:pt x="5" y="9"/>
                                  </a:lnTo>
                                  <a:lnTo>
                                    <a:pt x="5" y="8"/>
                                  </a:lnTo>
                                  <a:lnTo>
                                    <a:pt x="5" y="7"/>
                                  </a:lnTo>
                                  <a:lnTo>
                                    <a:pt x="5" y="7"/>
                                  </a:lnTo>
                                  <a:lnTo>
                                    <a:pt x="5" y="6"/>
                                  </a:lnTo>
                                  <a:lnTo>
                                    <a:pt x="5" y="6"/>
                                  </a:lnTo>
                                  <a:lnTo>
                                    <a:pt x="5" y="5"/>
                                  </a:lnTo>
                                  <a:lnTo>
                                    <a:pt x="5" y="5"/>
                                  </a:lnTo>
                                  <a:lnTo>
                                    <a:pt x="5" y="4"/>
                                  </a:lnTo>
                                  <a:lnTo>
                                    <a:pt x="5" y="3"/>
                                  </a:lnTo>
                                  <a:lnTo>
                                    <a:pt x="5" y="3"/>
                                  </a:lnTo>
                                  <a:lnTo>
                                    <a:pt x="5" y="2"/>
                                  </a:lnTo>
                                  <a:lnTo>
                                    <a:pt x="5"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37" name="Freeform 3737"/>
                          <wps:cNvSpPr>
                            <a:spLocks/>
                          </wps:cNvSpPr>
                          <wps:spPr bwMode="auto">
                            <a:xfrm>
                              <a:off x="242" y="423"/>
                              <a:ext cx="5" cy="22"/>
                            </a:xfrm>
                            <a:custGeom>
                              <a:avLst/>
                              <a:gdLst>
                                <a:gd name="T0" fmla="*/ 0 w 5"/>
                                <a:gd name="T1" fmla="*/ 20 h 22"/>
                                <a:gd name="T2" fmla="*/ 1 w 5"/>
                                <a:gd name="T3" fmla="*/ 21 h 22"/>
                                <a:gd name="T4" fmla="*/ 1 w 5"/>
                                <a:gd name="T5" fmla="*/ 22 h 22"/>
                                <a:gd name="T6" fmla="*/ 2 w 5"/>
                                <a:gd name="T7" fmla="*/ 22 h 22"/>
                                <a:gd name="T8" fmla="*/ 3 w 5"/>
                                <a:gd name="T9" fmla="*/ 22 h 22"/>
                                <a:gd name="T10" fmla="*/ 4 w 5"/>
                                <a:gd name="T11" fmla="*/ 22 h 22"/>
                                <a:gd name="T12" fmla="*/ 5 w 5"/>
                                <a:gd name="T13" fmla="*/ 21 h 22"/>
                                <a:gd name="T14" fmla="*/ 5 w 5"/>
                                <a:gd name="T15" fmla="*/ 21 h 22"/>
                                <a:gd name="T16" fmla="*/ 5 w 5"/>
                                <a:gd name="T17" fmla="*/ 20 h 22"/>
                                <a:gd name="T18" fmla="*/ 5 w 5"/>
                                <a:gd name="T19" fmla="*/ 19 h 22"/>
                                <a:gd name="T20" fmla="*/ 5 w 5"/>
                                <a:gd name="T21" fmla="*/ 17 h 22"/>
                                <a:gd name="T22" fmla="*/ 5 w 5"/>
                                <a:gd name="T23" fmla="*/ 16 h 22"/>
                                <a:gd name="T24" fmla="*/ 5 w 5"/>
                                <a:gd name="T25" fmla="*/ 15 h 22"/>
                                <a:gd name="T26" fmla="*/ 5 w 5"/>
                                <a:gd name="T27" fmla="*/ 14 h 22"/>
                                <a:gd name="T28" fmla="*/ 5 w 5"/>
                                <a:gd name="T29" fmla="*/ 13 h 22"/>
                                <a:gd name="T30" fmla="*/ 4 w 5"/>
                                <a:gd name="T31" fmla="*/ 12 h 22"/>
                                <a:gd name="T32" fmla="*/ 4 w 5"/>
                                <a:gd name="T33" fmla="*/ 11 h 22"/>
                                <a:gd name="T34" fmla="*/ 4 w 5"/>
                                <a:gd name="T35" fmla="*/ 10 h 22"/>
                                <a:gd name="T36" fmla="*/ 5 w 5"/>
                                <a:gd name="T37" fmla="*/ 9 h 22"/>
                                <a:gd name="T38" fmla="*/ 5 w 5"/>
                                <a:gd name="T39" fmla="*/ 7 h 22"/>
                                <a:gd name="T40" fmla="*/ 5 w 5"/>
                                <a:gd name="T41" fmla="*/ 6 h 22"/>
                                <a:gd name="T42" fmla="*/ 5 w 5"/>
                                <a:gd name="T43" fmla="*/ 5 h 22"/>
                                <a:gd name="T44" fmla="*/ 5 w 5"/>
                                <a:gd name="T45" fmla="*/ 4 h 22"/>
                                <a:gd name="T46" fmla="*/ 5 w 5"/>
                                <a:gd name="T47" fmla="*/ 3 h 22"/>
                                <a:gd name="T48" fmla="*/ 5 w 5"/>
                                <a:gd name="T49" fmla="*/ 2 h 22"/>
                                <a:gd name="T50" fmla="*/ 5 w 5"/>
                                <a:gd name="T51" fmla="*/ 1 h 22"/>
                                <a:gd name="T52" fmla="*/ 5 w 5"/>
                                <a:gd name="T53" fmla="*/ 0 h 22"/>
                                <a:gd name="T54" fmla="*/ 4 w 5"/>
                                <a:gd name="T55" fmla="*/ 0 h 22"/>
                                <a:gd name="T56" fmla="*/ 3 w 5"/>
                                <a:gd name="T57" fmla="*/ 0 h 22"/>
                                <a:gd name="T58" fmla="*/ 2 w 5"/>
                                <a:gd name="T59" fmla="*/ 0 h 22"/>
                                <a:gd name="T60" fmla="*/ 1 w 5"/>
                                <a:gd name="T61" fmla="*/ 0 h 22"/>
                                <a:gd name="T62" fmla="*/ 1 w 5"/>
                                <a:gd name="T63" fmla="*/ 0 h 22"/>
                                <a:gd name="T64" fmla="*/ 0 w 5"/>
                                <a:gd name="T65" fmla="*/ 1 h 22"/>
                                <a:gd name="T66" fmla="*/ 0 w 5"/>
                                <a:gd name="T67" fmla="*/ 2 h 22"/>
                                <a:gd name="T68" fmla="*/ 0 w 5"/>
                                <a:gd name="T69" fmla="*/ 3 h 22"/>
                                <a:gd name="T70" fmla="*/ 0 w 5"/>
                                <a:gd name="T71" fmla="*/ 5 h 22"/>
                                <a:gd name="T72" fmla="*/ 0 w 5"/>
                                <a:gd name="T73" fmla="*/ 6 h 22"/>
                                <a:gd name="T74" fmla="*/ 0 w 5"/>
                                <a:gd name="T75" fmla="*/ 7 h 22"/>
                                <a:gd name="T76" fmla="*/ 0 w 5"/>
                                <a:gd name="T77" fmla="*/ 8 h 22"/>
                                <a:gd name="T78" fmla="*/ 0 w 5"/>
                                <a:gd name="T79" fmla="*/ 9 h 22"/>
                                <a:gd name="T80" fmla="*/ 0 w 5"/>
                                <a:gd name="T81" fmla="*/ 10 h 22"/>
                                <a:gd name="T82" fmla="*/ 0 w 5"/>
                                <a:gd name="T83" fmla="*/ 11 h 22"/>
                                <a:gd name="T84" fmla="*/ 0 w 5"/>
                                <a:gd name="T85" fmla="*/ 13 h 22"/>
                                <a:gd name="T86" fmla="*/ 0 w 5"/>
                                <a:gd name="T87" fmla="*/ 14 h 22"/>
                                <a:gd name="T88" fmla="*/ 0 w 5"/>
                                <a:gd name="T89" fmla="*/ 15 h 22"/>
                                <a:gd name="T90" fmla="*/ 0 w 5"/>
                                <a:gd name="T91" fmla="*/ 16 h 22"/>
                                <a:gd name="T92" fmla="*/ 0 w 5"/>
                                <a:gd name="T93" fmla="*/ 17 h 22"/>
                                <a:gd name="T94" fmla="*/ 0 w 5"/>
                                <a:gd name="T95" fmla="*/ 18 h 22"/>
                                <a:gd name="T96" fmla="*/ 0 w 5"/>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2">
                                  <a:moveTo>
                                    <a:pt x="0" y="20"/>
                                  </a:moveTo>
                                  <a:lnTo>
                                    <a:pt x="0" y="20"/>
                                  </a:lnTo>
                                  <a:lnTo>
                                    <a:pt x="0"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5" y="20"/>
                                  </a:lnTo>
                                  <a:lnTo>
                                    <a:pt x="5" y="20"/>
                                  </a:lnTo>
                                  <a:lnTo>
                                    <a:pt x="5" y="19"/>
                                  </a:lnTo>
                                  <a:lnTo>
                                    <a:pt x="5" y="19"/>
                                  </a:lnTo>
                                  <a:lnTo>
                                    <a:pt x="5" y="18"/>
                                  </a:lnTo>
                                  <a:lnTo>
                                    <a:pt x="5" y="17"/>
                                  </a:lnTo>
                                  <a:lnTo>
                                    <a:pt x="5" y="17"/>
                                  </a:lnTo>
                                  <a:lnTo>
                                    <a:pt x="5" y="16"/>
                                  </a:lnTo>
                                  <a:lnTo>
                                    <a:pt x="5" y="16"/>
                                  </a:lnTo>
                                  <a:lnTo>
                                    <a:pt x="5" y="15"/>
                                  </a:lnTo>
                                  <a:lnTo>
                                    <a:pt x="5" y="15"/>
                                  </a:lnTo>
                                  <a:lnTo>
                                    <a:pt x="5" y="14"/>
                                  </a:lnTo>
                                  <a:lnTo>
                                    <a:pt x="5" y="14"/>
                                  </a:lnTo>
                                  <a:lnTo>
                                    <a:pt x="5" y="13"/>
                                  </a:lnTo>
                                  <a:lnTo>
                                    <a:pt x="5" y="13"/>
                                  </a:lnTo>
                                  <a:lnTo>
                                    <a:pt x="4" y="12"/>
                                  </a:lnTo>
                                  <a:lnTo>
                                    <a:pt x="4" y="11"/>
                                  </a:lnTo>
                                  <a:lnTo>
                                    <a:pt x="4" y="11"/>
                                  </a:lnTo>
                                  <a:lnTo>
                                    <a:pt x="4" y="10"/>
                                  </a:lnTo>
                                  <a:lnTo>
                                    <a:pt x="4" y="10"/>
                                  </a:lnTo>
                                  <a:lnTo>
                                    <a:pt x="5" y="9"/>
                                  </a:lnTo>
                                  <a:lnTo>
                                    <a:pt x="5" y="9"/>
                                  </a:lnTo>
                                  <a:lnTo>
                                    <a:pt x="5" y="8"/>
                                  </a:lnTo>
                                  <a:lnTo>
                                    <a:pt x="5" y="7"/>
                                  </a:lnTo>
                                  <a:lnTo>
                                    <a:pt x="5" y="7"/>
                                  </a:lnTo>
                                  <a:lnTo>
                                    <a:pt x="5" y="6"/>
                                  </a:lnTo>
                                  <a:lnTo>
                                    <a:pt x="5" y="6"/>
                                  </a:lnTo>
                                  <a:lnTo>
                                    <a:pt x="5" y="5"/>
                                  </a:lnTo>
                                  <a:lnTo>
                                    <a:pt x="5" y="5"/>
                                  </a:lnTo>
                                  <a:lnTo>
                                    <a:pt x="5" y="4"/>
                                  </a:lnTo>
                                  <a:lnTo>
                                    <a:pt x="5" y="3"/>
                                  </a:lnTo>
                                  <a:lnTo>
                                    <a:pt x="5" y="3"/>
                                  </a:lnTo>
                                  <a:lnTo>
                                    <a:pt x="5" y="2"/>
                                  </a:lnTo>
                                  <a:lnTo>
                                    <a:pt x="5" y="2"/>
                                  </a:lnTo>
                                  <a:lnTo>
                                    <a:pt x="5" y="1"/>
                                  </a:lnTo>
                                  <a:lnTo>
                                    <a:pt x="5" y="1"/>
                                  </a:lnTo>
                                  <a:lnTo>
                                    <a:pt x="5" y="1"/>
                                  </a:lnTo>
                                  <a:lnTo>
                                    <a:pt x="5" y="0"/>
                                  </a:lnTo>
                                  <a:lnTo>
                                    <a:pt x="4" y="0"/>
                                  </a:lnTo>
                                  <a:lnTo>
                                    <a:pt x="4" y="0"/>
                                  </a:lnTo>
                                  <a:lnTo>
                                    <a:pt x="4" y="0"/>
                                  </a:lnTo>
                                  <a:lnTo>
                                    <a:pt x="3" y="0"/>
                                  </a:lnTo>
                                  <a:lnTo>
                                    <a:pt x="3" y="0"/>
                                  </a:lnTo>
                                  <a:lnTo>
                                    <a:pt x="2" y="0"/>
                                  </a:lnTo>
                                  <a:lnTo>
                                    <a:pt x="2"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38" name="Freeform 3738"/>
                          <wps:cNvSpPr>
                            <a:spLocks/>
                          </wps:cNvSpPr>
                          <wps:spPr bwMode="auto">
                            <a:xfrm>
                              <a:off x="248" y="424"/>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6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1"/>
                                  </a:lnTo>
                                  <a:lnTo>
                                    <a:pt x="3" y="1"/>
                                  </a:lnTo>
                                  <a:lnTo>
                                    <a:pt x="3" y="1"/>
                                  </a:lnTo>
                                  <a:lnTo>
                                    <a:pt x="3" y="1"/>
                                  </a:lnTo>
                                  <a:lnTo>
                                    <a:pt x="3" y="1"/>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39" name="Freeform 3739"/>
                          <wps:cNvSpPr>
                            <a:spLocks/>
                          </wps:cNvSpPr>
                          <wps:spPr bwMode="auto">
                            <a:xfrm>
                              <a:off x="248" y="424"/>
                              <a:ext cx="17" cy="20"/>
                            </a:xfrm>
                            <a:custGeom>
                              <a:avLst/>
                              <a:gdLst>
                                <a:gd name="T0" fmla="*/ 0 w 17"/>
                                <a:gd name="T1" fmla="*/ 5 h 20"/>
                                <a:gd name="T2" fmla="*/ 0 w 17"/>
                                <a:gd name="T3" fmla="*/ 4 h 20"/>
                                <a:gd name="T4" fmla="*/ 0 w 17"/>
                                <a:gd name="T5" fmla="*/ 4 h 20"/>
                                <a:gd name="T6" fmla="*/ 0 w 17"/>
                                <a:gd name="T7" fmla="*/ 3 h 20"/>
                                <a:gd name="T8" fmla="*/ 0 w 17"/>
                                <a:gd name="T9" fmla="*/ 3 h 20"/>
                                <a:gd name="T10" fmla="*/ 0 w 17"/>
                                <a:gd name="T11" fmla="*/ 3 h 20"/>
                                <a:gd name="T12" fmla="*/ 1 w 17"/>
                                <a:gd name="T13" fmla="*/ 2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1 h 20"/>
                                <a:gd name="T26" fmla="*/ 14 w 17"/>
                                <a:gd name="T27" fmla="*/ 0 h 20"/>
                                <a:gd name="T28" fmla="*/ 14 w 17"/>
                                <a:gd name="T29" fmla="*/ 0 h 20"/>
                                <a:gd name="T30" fmla="*/ 14 w 17"/>
                                <a:gd name="T31" fmla="*/ 0 h 20"/>
                                <a:gd name="T32" fmla="*/ 15 w 17"/>
                                <a:gd name="T33" fmla="*/ 0 h 20"/>
                                <a:gd name="T34" fmla="*/ 15 w 17"/>
                                <a:gd name="T35" fmla="*/ 0 h 20"/>
                                <a:gd name="T36" fmla="*/ 16 w 17"/>
                                <a:gd name="T37" fmla="*/ 0 h 20"/>
                                <a:gd name="T38" fmla="*/ 16 w 17"/>
                                <a:gd name="T39" fmla="*/ 1 h 20"/>
                                <a:gd name="T40" fmla="*/ 16 w 17"/>
                                <a:gd name="T41" fmla="*/ 1 h 20"/>
                                <a:gd name="T42" fmla="*/ 16 w 17"/>
                                <a:gd name="T43" fmla="*/ 1 h 20"/>
                                <a:gd name="T44" fmla="*/ 17 w 17"/>
                                <a:gd name="T45" fmla="*/ 2 h 20"/>
                                <a:gd name="T46" fmla="*/ 17 w 17"/>
                                <a:gd name="T47" fmla="*/ 2 h 20"/>
                                <a:gd name="T48" fmla="*/ 17 w 17"/>
                                <a:gd name="T49" fmla="*/ 3 h 20"/>
                                <a:gd name="T50" fmla="*/ 17 w 17"/>
                                <a:gd name="T51" fmla="*/ 3 h 20"/>
                                <a:gd name="T52" fmla="*/ 17 w 17"/>
                                <a:gd name="T53" fmla="*/ 3 h 20"/>
                                <a:gd name="T54" fmla="*/ 17 w 17"/>
                                <a:gd name="T55" fmla="*/ 4 h 20"/>
                                <a:gd name="T56" fmla="*/ 17 w 17"/>
                                <a:gd name="T57" fmla="*/ 4 h 20"/>
                                <a:gd name="T58" fmla="*/ 17 w 17"/>
                                <a:gd name="T59" fmla="*/ 16 h 20"/>
                                <a:gd name="T60" fmla="*/ 17 w 17"/>
                                <a:gd name="T61" fmla="*/ 16 h 20"/>
                                <a:gd name="T62" fmla="*/ 17 w 17"/>
                                <a:gd name="T63" fmla="*/ 17 h 20"/>
                                <a:gd name="T64" fmla="*/ 17 w 17"/>
                                <a:gd name="T65" fmla="*/ 17 h 20"/>
                                <a:gd name="T66" fmla="*/ 17 w 17"/>
                                <a:gd name="T67" fmla="*/ 17 h 20"/>
                                <a:gd name="T68" fmla="*/ 17 w 17"/>
                                <a:gd name="T69" fmla="*/ 18 h 20"/>
                                <a:gd name="T70" fmla="*/ 17 w 17"/>
                                <a:gd name="T71" fmla="*/ 18 h 20"/>
                                <a:gd name="T72" fmla="*/ 17 w 17"/>
                                <a:gd name="T73" fmla="*/ 19 h 20"/>
                                <a:gd name="T74" fmla="*/ 16 w 17"/>
                                <a:gd name="T75" fmla="*/ 19 h 20"/>
                                <a:gd name="T76" fmla="*/ 16 w 17"/>
                                <a:gd name="T77" fmla="*/ 19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8 h 20"/>
                                <a:gd name="T92" fmla="*/ 3 w 17"/>
                                <a:gd name="T93" fmla="*/ 18 h 20"/>
                                <a:gd name="T94" fmla="*/ 2 w 17"/>
                                <a:gd name="T95" fmla="*/ 18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6 h 20"/>
                                <a:gd name="T110" fmla="*/ 0 w 17"/>
                                <a:gd name="T111" fmla="*/ 16 h 20"/>
                                <a:gd name="T112" fmla="*/ 0 w 17"/>
                                <a:gd name="T113" fmla="*/ 15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1"/>
                                  </a:lnTo>
                                  <a:lnTo>
                                    <a:pt x="3" y="1"/>
                                  </a:lnTo>
                                  <a:lnTo>
                                    <a:pt x="3" y="1"/>
                                  </a:lnTo>
                                  <a:lnTo>
                                    <a:pt x="3" y="1"/>
                                  </a:lnTo>
                                  <a:lnTo>
                                    <a:pt x="3" y="1"/>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15"/>
                                  </a:lnTo>
                                  <a:lnTo>
                                    <a:pt x="17" y="15"/>
                                  </a:lnTo>
                                  <a:lnTo>
                                    <a:pt x="17" y="16"/>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4" y="20"/>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40" name="Freeform 3740"/>
                          <wps:cNvSpPr>
                            <a:spLocks/>
                          </wps:cNvSpPr>
                          <wps:spPr bwMode="auto">
                            <a:xfrm>
                              <a:off x="245" y="42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41" name="Freeform 3741"/>
                          <wps:cNvSpPr>
                            <a:spLocks/>
                          </wps:cNvSpPr>
                          <wps:spPr bwMode="auto">
                            <a:xfrm>
                              <a:off x="245" y="42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4 w 4"/>
                                <a:gd name="T23" fmla="*/ 5 h 5"/>
                                <a:gd name="T24" fmla="*/ 4 w 4"/>
                                <a:gd name="T25" fmla="*/ 5 h 5"/>
                                <a:gd name="T26" fmla="*/ 4 w 4"/>
                                <a:gd name="T27" fmla="*/ 5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42" name="Freeform 3742"/>
                          <wps:cNvSpPr>
                            <a:spLocks/>
                          </wps:cNvSpPr>
                          <wps:spPr bwMode="auto">
                            <a:xfrm>
                              <a:off x="245" y="43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43" name="Freeform 3743"/>
                          <wps:cNvSpPr>
                            <a:spLocks/>
                          </wps:cNvSpPr>
                          <wps:spPr bwMode="auto">
                            <a:xfrm>
                              <a:off x="245" y="438"/>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2 h 5"/>
                                <a:gd name="T70" fmla="*/ 4 w 4"/>
                                <a:gd name="T71" fmla="*/ 2 h 5"/>
                                <a:gd name="T72" fmla="*/ 4 w 4"/>
                                <a:gd name="T73" fmla="*/ 2 h 5"/>
                                <a:gd name="T74" fmla="*/ 4 w 4"/>
                                <a:gd name="T75" fmla="*/ 2 h 5"/>
                                <a:gd name="T76" fmla="*/ 4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44" name="Freeform 3744"/>
                          <wps:cNvSpPr>
                            <a:spLocks/>
                          </wps:cNvSpPr>
                          <wps:spPr bwMode="auto">
                            <a:xfrm>
                              <a:off x="244" y="423"/>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1" y="21"/>
                                  </a:lnTo>
                                  <a:lnTo>
                                    <a:pt x="1" y="21"/>
                                  </a:lnTo>
                                  <a:lnTo>
                                    <a:pt x="1" y="22"/>
                                  </a:lnTo>
                                  <a:lnTo>
                                    <a:pt x="1" y="22"/>
                                  </a:lnTo>
                                  <a:lnTo>
                                    <a:pt x="2" y="22"/>
                                  </a:lnTo>
                                  <a:lnTo>
                                    <a:pt x="2" y="22"/>
                                  </a:lnTo>
                                  <a:lnTo>
                                    <a:pt x="2" y="22"/>
                                  </a:lnTo>
                                  <a:lnTo>
                                    <a:pt x="2" y="22"/>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45" name="Freeform 3745"/>
                          <wps:cNvSpPr>
                            <a:spLocks/>
                          </wps:cNvSpPr>
                          <wps:spPr bwMode="auto">
                            <a:xfrm>
                              <a:off x="244" y="423"/>
                              <a:ext cx="3" cy="22"/>
                            </a:xfrm>
                            <a:custGeom>
                              <a:avLst/>
                              <a:gdLst>
                                <a:gd name="T0" fmla="*/ 0 w 3"/>
                                <a:gd name="T1" fmla="*/ 20 h 22"/>
                                <a:gd name="T2" fmla="*/ 0 w 3"/>
                                <a:gd name="T3" fmla="*/ 21 h 22"/>
                                <a:gd name="T4" fmla="*/ 1 w 3"/>
                                <a:gd name="T5" fmla="*/ 21 h 22"/>
                                <a:gd name="T6" fmla="*/ 1 w 3"/>
                                <a:gd name="T7" fmla="*/ 22 h 22"/>
                                <a:gd name="T8" fmla="*/ 2 w 3"/>
                                <a:gd name="T9" fmla="*/ 22 h 22"/>
                                <a:gd name="T10" fmla="*/ 2 w 3"/>
                                <a:gd name="T11" fmla="*/ 22 h 22"/>
                                <a:gd name="T12" fmla="*/ 3 w 3"/>
                                <a:gd name="T13" fmla="*/ 21 h 22"/>
                                <a:gd name="T14" fmla="*/ 3 w 3"/>
                                <a:gd name="T15" fmla="*/ 20 h 22"/>
                                <a:gd name="T16" fmla="*/ 3 w 3"/>
                                <a:gd name="T17" fmla="*/ 20 h 22"/>
                                <a:gd name="T18" fmla="*/ 3 w 3"/>
                                <a:gd name="T19" fmla="*/ 18 h 22"/>
                                <a:gd name="T20" fmla="*/ 3 w 3"/>
                                <a:gd name="T21" fmla="*/ 17 h 22"/>
                                <a:gd name="T22" fmla="*/ 3 w 3"/>
                                <a:gd name="T23" fmla="*/ 16 h 22"/>
                                <a:gd name="T24" fmla="*/ 3 w 3"/>
                                <a:gd name="T25" fmla="*/ 15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6 h 22"/>
                                <a:gd name="T42" fmla="*/ 3 w 3"/>
                                <a:gd name="T43" fmla="*/ 5 h 22"/>
                                <a:gd name="T44" fmla="*/ 3 w 3"/>
                                <a:gd name="T45" fmla="*/ 4 h 22"/>
                                <a:gd name="T46" fmla="*/ 3 w 3"/>
                                <a:gd name="T47" fmla="*/ 3 h 22"/>
                                <a:gd name="T48" fmla="*/ 3 w 3"/>
                                <a:gd name="T49" fmla="*/ 2 h 22"/>
                                <a:gd name="T50" fmla="*/ 3 w 3"/>
                                <a:gd name="T51" fmla="*/ 1 h 22"/>
                                <a:gd name="T52" fmla="*/ 3 w 3"/>
                                <a:gd name="T53" fmla="*/ 1 h 22"/>
                                <a:gd name="T54" fmla="*/ 2 w 3"/>
                                <a:gd name="T55" fmla="*/ 0 h 22"/>
                                <a:gd name="T56" fmla="*/ 2 w 3"/>
                                <a:gd name="T57" fmla="*/ 0 h 22"/>
                                <a:gd name="T58" fmla="*/ 1 w 3"/>
                                <a:gd name="T59" fmla="*/ 0 h 22"/>
                                <a:gd name="T60" fmla="*/ 1 w 3"/>
                                <a:gd name="T61" fmla="*/ 0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9 h 22"/>
                                <a:gd name="T80" fmla="*/ 0 w 3"/>
                                <a:gd name="T81" fmla="*/ 10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0"/>
                                  </a:lnTo>
                                  <a:lnTo>
                                    <a:pt x="0" y="21"/>
                                  </a:lnTo>
                                  <a:lnTo>
                                    <a:pt x="1" y="21"/>
                                  </a:lnTo>
                                  <a:lnTo>
                                    <a:pt x="1" y="21"/>
                                  </a:lnTo>
                                  <a:lnTo>
                                    <a:pt x="1" y="22"/>
                                  </a:lnTo>
                                  <a:lnTo>
                                    <a:pt x="1" y="22"/>
                                  </a:lnTo>
                                  <a:lnTo>
                                    <a:pt x="2" y="22"/>
                                  </a:lnTo>
                                  <a:lnTo>
                                    <a:pt x="2" y="22"/>
                                  </a:lnTo>
                                  <a:lnTo>
                                    <a:pt x="2" y="22"/>
                                  </a:lnTo>
                                  <a:lnTo>
                                    <a:pt x="2" y="22"/>
                                  </a:lnTo>
                                  <a:lnTo>
                                    <a:pt x="3" y="21"/>
                                  </a:lnTo>
                                  <a:lnTo>
                                    <a:pt x="3" y="21"/>
                                  </a:lnTo>
                                  <a:lnTo>
                                    <a:pt x="3" y="21"/>
                                  </a:lnTo>
                                  <a:lnTo>
                                    <a:pt x="3" y="20"/>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46" name="Freeform 3746"/>
                          <wps:cNvSpPr>
                            <a:spLocks/>
                          </wps:cNvSpPr>
                          <wps:spPr bwMode="auto">
                            <a:xfrm>
                              <a:off x="241" y="451"/>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3"/>
                                  </a:lnTo>
                                  <a:lnTo>
                                    <a:pt x="2" y="23"/>
                                  </a:lnTo>
                                  <a:lnTo>
                                    <a:pt x="3" y="23"/>
                                  </a:lnTo>
                                  <a:lnTo>
                                    <a:pt x="3" y="23"/>
                                  </a:lnTo>
                                  <a:lnTo>
                                    <a:pt x="4" y="23"/>
                                  </a:lnTo>
                                  <a:lnTo>
                                    <a:pt x="4" y="23"/>
                                  </a:lnTo>
                                  <a:lnTo>
                                    <a:pt x="5" y="23"/>
                                  </a:lnTo>
                                  <a:lnTo>
                                    <a:pt x="5" y="23"/>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6"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6" y="7"/>
                                  </a:lnTo>
                                  <a:lnTo>
                                    <a:pt x="6" y="7"/>
                                  </a:lnTo>
                                  <a:lnTo>
                                    <a:pt x="6" y="6"/>
                                  </a:lnTo>
                                  <a:lnTo>
                                    <a:pt x="6" y="6"/>
                                  </a:lnTo>
                                  <a:lnTo>
                                    <a:pt x="6" y="5"/>
                                  </a:lnTo>
                                  <a:lnTo>
                                    <a:pt x="6" y="4"/>
                                  </a:lnTo>
                                  <a:lnTo>
                                    <a:pt x="6" y="4"/>
                                  </a:lnTo>
                                  <a:lnTo>
                                    <a:pt x="6" y="3"/>
                                  </a:lnTo>
                                  <a:lnTo>
                                    <a:pt x="6" y="3"/>
                                  </a:lnTo>
                                  <a:lnTo>
                                    <a:pt x="6" y="2"/>
                                  </a:lnTo>
                                  <a:lnTo>
                                    <a:pt x="6" y="2"/>
                                  </a:lnTo>
                                  <a:lnTo>
                                    <a:pt x="6" y="2"/>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lnTo>
                                    <a:pt x="1" y="20"/>
                                  </a:lnTo>
                                  <a:lnTo>
                                    <a:pt x="1" y="21"/>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47" name="Freeform 3747"/>
                          <wps:cNvSpPr>
                            <a:spLocks/>
                          </wps:cNvSpPr>
                          <wps:spPr bwMode="auto">
                            <a:xfrm>
                              <a:off x="241" y="451"/>
                              <a:ext cx="6" cy="23"/>
                            </a:xfrm>
                            <a:custGeom>
                              <a:avLst/>
                              <a:gdLst>
                                <a:gd name="T0" fmla="*/ 1 w 6"/>
                                <a:gd name="T1" fmla="*/ 21 h 23"/>
                                <a:gd name="T2" fmla="*/ 1 w 6"/>
                                <a:gd name="T3" fmla="*/ 22 h 23"/>
                                <a:gd name="T4" fmla="*/ 2 w 6"/>
                                <a:gd name="T5" fmla="*/ 23 h 23"/>
                                <a:gd name="T6" fmla="*/ 3 w 6"/>
                                <a:gd name="T7" fmla="*/ 23 h 23"/>
                                <a:gd name="T8" fmla="*/ 4 w 6"/>
                                <a:gd name="T9" fmla="*/ 23 h 23"/>
                                <a:gd name="T10" fmla="*/ 5 w 6"/>
                                <a:gd name="T11" fmla="*/ 23 h 23"/>
                                <a:gd name="T12" fmla="*/ 5 w 6"/>
                                <a:gd name="T13" fmla="*/ 22 h 23"/>
                                <a:gd name="T14" fmla="*/ 6 w 6"/>
                                <a:gd name="T15" fmla="*/ 21 h 23"/>
                                <a:gd name="T16" fmla="*/ 6 w 6"/>
                                <a:gd name="T17" fmla="*/ 21 h 23"/>
                                <a:gd name="T18" fmla="*/ 6 w 6"/>
                                <a:gd name="T19" fmla="*/ 20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2 h 23"/>
                                <a:gd name="T34" fmla="*/ 5 w 6"/>
                                <a:gd name="T35" fmla="*/ 11 h 23"/>
                                <a:gd name="T36" fmla="*/ 5 w 6"/>
                                <a:gd name="T37" fmla="*/ 10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5 w 6"/>
                                <a:gd name="T53" fmla="*/ 1 h 23"/>
                                <a:gd name="T54" fmla="*/ 5 w 6"/>
                                <a:gd name="T55" fmla="*/ 1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6 h 23"/>
                                <a:gd name="T72" fmla="*/ 1 w 6"/>
                                <a:gd name="T73" fmla="*/ 7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4 h 23"/>
                                <a:gd name="T86" fmla="*/ 0 w 6"/>
                                <a:gd name="T87" fmla="*/ 15 h 23"/>
                                <a:gd name="T88" fmla="*/ 1 w 6"/>
                                <a:gd name="T89" fmla="*/ 16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1"/>
                                  </a:moveTo>
                                  <a:lnTo>
                                    <a:pt x="1" y="21"/>
                                  </a:lnTo>
                                  <a:lnTo>
                                    <a:pt x="1" y="21"/>
                                  </a:lnTo>
                                  <a:lnTo>
                                    <a:pt x="1" y="22"/>
                                  </a:lnTo>
                                  <a:lnTo>
                                    <a:pt x="2" y="22"/>
                                  </a:lnTo>
                                  <a:lnTo>
                                    <a:pt x="2" y="23"/>
                                  </a:lnTo>
                                  <a:lnTo>
                                    <a:pt x="2" y="23"/>
                                  </a:lnTo>
                                  <a:lnTo>
                                    <a:pt x="3" y="23"/>
                                  </a:lnTo>
                                  <a:lnTo>
                                    <a:pt x="3" y="23"/>
                                  </a:lnTo>
                                  <a:lnTo>
                                    <a:pt x="4" y="23"/>
                                  </a:lnTo>
                                  <a:lnTo>
                                    <a:pt x="4" y="23"/>
                                  </a:lnTo>
                                  <a:lnTo>
                                    <a:pt x="5" y="23"/>
                                  </a:lnTo>
                                  <a:lnTo>
                                    <a:pt x="5" y="23"/>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6" y="16"/>
                                  </a:lnTo>
                                  <a:lnTo>
                                    <a:pt x="5" y="16"/>
                                  </a:lnTo>
                                  <a:lnTo>
                                    <a:pt x="5" y="15"/>
                                  </a:lnTo>
                                  <a:lnTo>
                                    <a:pt x="5" y="15"/>
                                  </a:lnTo>
                                  <a:lnTo>
                                    <a:pt x="5" y="14"/>
                                  </a:lnTo>
                                  <a:lnTo>
                                    <a:pt x="5" y="13"/>
                                  </a:lnTo>
                                  <a:lnTo>
                                    <a:pt x="5" y="13"/>
                                  </a:lnTo>
                                  <a:lnTo>
                                    <a:pt x="5" y="12"/>
                                  </a:lnTo>
                                  <a:lnTo>
                                    <a:pt x="5" y="12"/>
                                  </a:lnTo>
                                  <a:lnTo>
                                    <a:pt x="5" y="11"/>
                                  </a:lnTo>
                                  <a:lnTo>
                                    <a:pt x="5" y="11"/>
                                  </a:lnTo>
                                  <a:lnTo>
                                    <a:pt x="5" y="10"/>
                                  </a:lnTo>
                                  <a:lnTo>
                                    <a:pt x="5" y="10"/>
                                  </a:lnTo>
                                  <a:lnTo>
                                    <a:pt x="5" y="9"/>
                                  </a:lnTo>
                                  <a:lnTo>
                                    <a:pt x="5" y="8"/>
                                  </a:lnTo>
                                  <a:lnTo>
                                    <a:pt x="5" y="8"/>
                                  </a:lnTo>
                                  <a:lnTo>
                                    <a:pt x="6" y="7"/>
                                  </a:lnTo>
                                  <a:lnTo>
                                    <a:pt x="6" y="7"/>
                                  </a:lnTo>
                                  <a:lnTo>
                                    <a:pt x="6" y="6"/>
                                  </a:lnTo>
                                  <a:lnTo>
                                    <a:pt x="6" y="6"/>
                                  </a:lnTo>
                                  <a:lnTo>
                                    <a:pt x="6" y="5"/>
                                  </a:lnTo>
                                  <a:lnTo>
                                    <a:pt x="6" y="4"/>
                                  </a:lnTo>
                                  <a:lnTo>
                                    <a:pt x="6" y="4"/>
                                  </a:lnTo>
                                  <a:lnTo>
                                    <a:pt x="6" y="3"/>
                                  </a:lnTo>
                                  <a:lnTo>
                                    <a:pt x="6" y="3"/>
                                  </a:lnTo>
                                  <a:lnTo>
                                    <a:pt x="6" y="2"/>
                                  </a:lnTo>
                                  <a:lnTo>
                                    <a:pt x="6" y="2"/>
                                  </a:lnTo>
                                  <a:lnTo>
                                    <a:pt x="6" y="2"/>
                                  </a:lnTo>
                                  <a:lnTo>
                                    <a:pt x="5" y="1"/>
                                  </a:lnTo>
                                  <a:lnTo>
                                    <a:pt x="5" y="1"/>
                                  </a:lnTo>
                                  <a:lnTo>
                                    <a:pt x="5" y="1"/>
                                  </a:lnTo>
                                  <a:lnTo>
                                    <a:pt x="4" y="0"/>
                                  </a:lnTo>
                                  <a:lnTo>
                                    <a:pt x="4" y="0"/>
                                  </a:lnTo>
                                  <a:lnTo>
                                    <a:pt x="3" y="0"/>
                                  </a:lnTo>
                                  <a:lnTo>
                                    <a:pt x="3" y="0"/>
                                  </a:lnTo>
                                  <a:lnTo>
                                    <a:pt x="2" y="1"/>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1" y="16"/>
                                  </a:lnTo>
                                  <a:lnTo>
                                    <a:pt x="1" y="16"/>
                                  </a:lnTo>
                                  <a:lnTo>
                                    <a:pt x="1" y="17"/>
                                  </a:lnTo>
                                  <a:lnTo>
                                    <a:pt x="1" y="17"/>
                                  </a:lnTo>
                                  <a:lnTo>
                                    <a:pt x="1" y="18"/>
                                  </a:lnTo>
                                  <a:lnTo>
                                    <a:pt x="1" y="18"/>
                                  </a:lnTo>
                                  <a:lnTo>
                                    <a:pt x="1" y="19"/>
                                  </a:lnTo>
                                  <a:lnTo>
                                    <a:pt x="1" y="20"/>
                                  </a:lnTo>
                                  <a:lnTo>
                                    <a:pt x="1" y="20"/>
                                  </a:lnTo>
                                  <a:lnTo>
                                    <a:pt x="1" y="2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48" name="Freeform 3748"/>
                          <wps:cNvSpPr>
                            <a:spLocks/>
                          </wps:cNvSpPr>
                          <wps:spPr bwMode="auto">
                            <a:xfrm>
                              <a:off x="247" y="453"/>
                              <a:ext cx="18" cy="20"/>
                            </a:xfrm>
                            <a:custGeom>
                              <a:avLst/>
                              <a:gdLst>
                                <a:gd name="T0" fmla="*/ 0 w 18"/>
                                <a:gd name="T1" fmla="*/ 5 h 20"/>
                                <a:gd name="T2" fmla="*/ 0 w 18"/>
                                <a:gd name="T3" fmla="*/ 4 h 20"/>
                                <a:gd name="T4" fmla="*/ 0 w 18"/>
                                <a:gd name="T5" fmla="*/ 4 h 20"/>
                                <a:gd name="T6" fmla="*/ 0 w 18"/>
                                <a:gd name="T7" fmla="*/ 3 h 20"/>
                                <a:gd name="T8" fmla="*/ 1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1 h 20"/>
                                <a:gd name="T24" fmla="*/ 4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8 w 18"/>
                                <a:gd name="T69" fmla="*/ 18 h 20"/>
                                <a:gd name="T70" fmla="*/ 18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1"/>
                                  </a:lnTo>
                                  <a:lnTo>
                                    <a:pt x="3" y="1"/>
                                  </a:lnTo>
                                  <a:lnTo>
                                    <a:pt x="3" y="1"/>
                                  </a:lnTo>
                                  <a:lnTo>
                                    <a:pt x="3" y="1"/>
                                  </a:lnTo>
                                  <a:lnTo>
                                    <a:pt x="3" y="1"/>
                                  </a:lnTo>
                                  <a:lnTo>
                                    <a:pt x="4" y="1"/>
                                  </a:lnTo>
                                  <a:lnTo>
                                    <a:pt x="4" y="1"/>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0"/>
                                  </a:lnTo>
                                  <a:lnTo>
                                    <a:pt x="16" y="0"/>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8"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8"/>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49" name="Freeform 3749"/>
                          <wps:cNvSpPr>
                            <a:spLocks/>
                          </wps:cNvSpPr>
                          <wps:spPr bwMode="auto">
                            <a:xfrm>
                              <a:off x="247" y="453"/>
                              <a:ext cx="18" cy="20"/>
                            </a:xfrm>
                            <a:custGeom>
                              <a:avLst/>
                              <a:gdLst>
                                <a:gd name="T0" fmla="*/ 0 w 18"/>
                                <a:gd name="T1" fmla="*/ 5 h 20"/>
                                <a:gd name="T2" fmla="*/ 0 w 18"/>
                                <a:gd name="T3" fmla="*/ 4 h 20"/>
                                <a:gd name="T4" fmla="*/ 0 w 18"/>
                                <a:gd name="T5" fmla="*/ 4 h 20"/>
                                <a:gd name="T6" fmla="*/ 0 w 18"/>
                                <a:gd name="T7" fmla="*/ 3 h 20"/>
                                <a:gd name="T8" fmla="*/ 1 w 18"/>
                                <a:gd name="T9" fmla="*/ 3 h 20"/>
                                <a:gd name="T10" fmla="*/ 1 w 18"/>
                                <a:gd name="T11" fmla="*/ 3 h 20"/>
                                <a:gd name="T12" fmla="*/ 1 w 18"/>
                                <a:gd name="T13" fmla="*/ 2 h 20"/>
                                <a:gd name="T14" fmla="*/ 2 w 18"/>
                                <a:gd name="T15" fmla="*/ 2 h 20"/>
                                <a:gd name="T16" fmla="*/ 2 w 18"/>
                                <a:gd name="T17" fmla="*/ 2 h 20"/>
                                <a:gd name="T18" fmla="*/ 2 w 18"/>
                                <a:gd name="T19" fmla="*/ 2 h 20"/>
                                <a:gd name="T20" fmla="*/ 3 w 18"/>
                                <a:gd name="T21" fmla="*/ 2 h 20"/>
                                <a:gd name="T22" fmla="*/ 3 w 18"/>
                                <a:gd name="T23" fmla="*/ 1 h 20"/>
                                <a:gd name="T24" fmla="*/ 4 w 18"/>
                                <a:gd name="T25" fmla="*/ 1 h 20"/>
                                <a:gd name="T26" fmla="*/ 14 w 18"/>
                                <a:gd name="T27" fmla="*/ 0 h 20"/>
                                <a:gd name="T28" fmla="*/ 15 w 18"/>
                                <a:gd name="T29" fmla="*/ 0 h 20"/>
                                <a:gd name="T30" fmla="*/ 15 w 18"/>
                                <a:gd name="T31" fmla="*/ 0 h 20"/>
                                <a:gd name="T32" fmla="*/ 15 w 18"/>
                                <a:gd name="T33" fmla="*/ 0 h 20"/>
                                <a:gd name="T34" fmla="*/ 16 w 18"/>
                                <a:gd name="T35" fmla="*/ 0 h 20"/>
                                <a:gd name="T36" fmla="*/ 16 w 18"/>
                                <a:gd name="T37" fmla="*/ 0 h 20"/>
                                <a:gd name="T38" fmla="*/ 17 w 18"/>
                                <a:gd name="T39" fmla="*/ 1 h 20"/>
                                <a:gd name="T40" fmla="*/ 17 w 18"/>
                                <a:gd name="T41" fmla="*/ 1 h 20"/>
                                <a:gd name="T42" fmla="*/ 17 w 18"/>
                                <a:gd name="T43" fmla="*/ 1 h 20"/>
                                <a:gd name="T44" fmla="*/ 17 w 18"/>
                                <a:gd name="T45" fmla="*/ 2 h 20"/>
                                <a:gd name="T46" fmla="*/ 18 w 18"/>
                                <a:gd name="T47" fmla="*/ 2 h 20"/>
                                <a:gd name="T48" fmla="*/ 18 w 18"/>
                                <a:gd name="T49" fmla="*/ 3 h 20"/>
                                <a:gd name="T50" fmla="*/ 18 w 18"/>
                                <a:gd name="T51" fmla="*/ 3 h 20"/>
                                <a:gd name="T52" fmla="*/ 18 w 18"/>
                                <a:gd name="T53" fmla="*/ 3 h 20"/>
                                <a:gd name="T54" fmla="*/ 18 w 18"/>
                                <a:gd name="T55" fmla="*/ 4 h 20"/>
                                <a:gd name="T56" fmla="*/ 18 w 18"/>
                                <a:gd name="T57" fmla="*/ 4 h 20"/>
                                <a:gd name="T58" fmla="*/ 18 w 18"/>
                                <a:gd name="T59" fmla="*/ 16 h 20"/>
                                <a:gd name="T60" fmla="*/ 18 w 18"/>
                                <a:gd name="T61" fmla="*/ 16 h 20"/>
                                <a:gd name="T62" fmla="*/ 18 w 18"/>
                                <a:gd name="T63" fmla="*/ 17 h 20"/>
                                <a:gd name="T64" fmla="*/ 18 w 18"/>
                                <a:gd name="T65" fmla="*/ 17 h 20"/>
                                <a:gd name="T66" fmla="*/ 18 w 18"/>
                                <a:gd name="T67" fmla="*/ 17 h 20"/>
                                <a:gd name="T68" fmla="*/ 18 w 18"/>
                                <a:gd name="T69" fmla="*/ 18 h 20"/>
                                <a:gd name="T70" fmla="*/ 18 w 18"/>
                                <a:gd name="T71" fmla="*/ 18 h 20"/>
                                <a:gd name="T72" fmla="*/ 17 w 18"/>
                                <a:gd name="T73" fmla="*/ 19 h 20"/>
                                <a:gd name="T74" fmla="*/ 17 w 18"/>
                                <a:gd name="T75" fmla="*/ 19 h 20"/>
                                <a:gd name="T76" fmla="*/ 17 w 18"/>
                                <a:gd name="T77" fmla="*/ 19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8 h 20"/>
                                <a:gd name="T92" fmla="*/ 3 w 18"/>
                                <a:gd name="T93" fmla="*/ 18 h 20"/>
                                <a:gd name="T94" fmla="*/ 3 w 18"/>
                                <a:gd name="T95" fmla="*/ 18 h 20"/>
                                <a:gd name="T96" fmla="*/ 2 w 18"/>
                                <a:gd name="T97" fmla="*/ 18 h 20"/>
                                <a:gd name="T98" fmla="*/ 2 w 18"/>
                                <a:gd name="T99" fmla="*/ 18 h 20"/>
                                <a:gd name="T100" fmla="*/ 2 w 18"/>
                                <a:gd name="T101" fmla="*/ 18 h 20"/>
                                <a:gd name="T102" fmla="*/ 1 w 18"/>
                                <a:gd name="T103" fmla="*/ 18 h 20"/>
                                <a:gd name="T104" fmla="*/ 1 w 18"/>
                                <a:gd name="T105" fmla="*/ 17 h 20"/>
                                <a:gd name="T106" fmla="*/ 1 w 18"/>
                                <a:gd name="T107" fmla="*/ 17 h 20"/>
                                <a:gd name="T108" fmla="*/ 0 w 18"/>
                                <a:gd name="T109" fmla="*/ 16 h 20"/>
                                <a:gd name="T110" fmla="*/ 0 w 18"/>
                                <a:gd name="T111" fmla="*/ 16 h 20"/>
                                <a:gd name="T112" fmla="*/ 0 w 18"/>
                                <a:gd name="T113" fmla="*/ 15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1"/>
                                  </a:lnTo>
                                  <a:lnTo>
                                    <a:pt x="3" y="1"/>
                                  </a:lnTo>
                                  <a:lnTo>
                                    <a:pt x="3" y="1"/>
                                  </a:lnTo>
                                  <a:lnTo>
                                    <a:pt x="3" y="1"/>
                                  </a:lnTo>
                                  <a:lnTo>
                                    <a:pt x="3" y="1"/>
                                  </a:lnTo>
                                  <a:lnTo>
                                    <a:pt x="4" y="1"/>
                                  </a:lnTo>
                                  <a:lnTo>
                                    <a:pt x="4" y="1"/>
                                  </a:lnTo>
                                  <a:lnTo>
                                    <a:pt x="4" y="1"/>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0"/>
                                  </a:lnTo>
                                  <a:lnTo>
                                    <a:pt x="16" y="0"/>
                                  </a:lnTo>
                                  <a:lnTo>
                                    <a:pt x="16" y="0"/>
                                  </a:lnTo>
                                  <a:lnTo>
                                    <a:pt x="16" y="0"/>
                                  </a:lnTo>
                                  <a:lnTo>
                                    <a:pt x="16" y="0"/>
                                  </a:lnTo>
                                  <a:lnTo>
                                    <a:pt x="16" y="0"/>
                                  </a:lnTo>
                                  <a:lnTo>
                                    <a:pt x="16" y="0"/>
                                  </a:lnTo>
                                  <a:lnTo>
                                    <a:pt x="16"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8" y="2"/>
                                  </a:lnTo>
                                  <a:lnTo>
                                    <a:pt x="18" y="2"/>
                                  </a:lnTo>
                                  <a:lnTo>
                                    <a:pt x="18" y="2"/>
                                  </a:lnTo>
                                  <a:lnTo>
                                    <a:pt x="18"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15"/>
                                  </a:lnTo>
                                  <a:lnTo>
                                    <a:pt x="18" y="15"/>
                                  </a:lnTo>
                                  <a:lnTo>
                                    <a:pt x="18" y="16"/>
                                  </a:lnTo>
                                  <a:lnTo>
                                    <a:pt x="18" y="16"/>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8"/>
                                  </a:lnTo>
                                  <a:lnTo>
                                    <a:pt x="4" y="18"/>
                                  </a:lnTo>
                                  <a:lnTo>
                                    <a:pt x="4" y="18"/>
                                  </a:lnTo>
                                  <a:lnTo>
                                    <a:pt x="4" y="18"/>
                                  </a:lnTo>
                                  <a:lnTo>
                                    <a:pt x="4" y="18"/>
                                  </a:lnTo>
                                  <a:lnTo>
                                    <a:pt x="4" y="18"/>
                                  </a:lnTo>
                                  <a:lnTo>
                                    <a:pt x="3" y="18"/>
                                  </a:lnTo>
                                  <a:lnTo>
                                    <a:pt x="3" y="18"/>
                                  </a:lnTo>
                                  <a:lnTo>
                                    <a:pt x="3" y="18"/>
                                  </a:lnTo>
                                  <a:lnTo>
                                    <a:pt x="3" y="18"/>
                                  </a:lnTo>
                                  <a:lnTo>
                                    <a:pt x="3" y="18"/>
                                  </a:lnTo>
                                  <a:lnTo>
                                    <a:pt x="3" y="18"/>
                                  </a:lnTo>
                                  <a:lnTo>
                                    <a:pt x="3" y="18"/>
                                  </a:lnTo>
                                  <a:lnTo>
                                    <a:pt x="3" y="18"/>
                                  </a:lnTo>
                                  <a:lnTo>
                                    <a:pt x="3" y="18"/>
                                  </a:lnTo>
                                  <a:lnTo>
                                    <a:pt x="3" y="18"/>
                                  </a:lnTo>
                                  <a:lnTo>
                                    <a:pt x="3" y="18"/>
                                  </a:lnTo>
                                  <a:lnTo>
                                    <a:pt x="2" y="18"/>
                                  </a:lnTo>
                                  <a:lnTo>
                                    <a:pt x="2" y="18"/>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1" y="17"/>
                                  </a:lnTo>
                                  <a:lnTo>
                                    <a:pt x="1" y="17"/>
                                  </a:lnTo>
                                  <a:lnTo>
                                    <a:pt x="1"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50" name="Freeform 3750"/>
                          <wps:cNvSpPr>
                            <a:spLocks/>
                          </wps:cNvSpPr>
                          <wps:spPr bwMode="auto">
                            <a:xfrm>
                              <a:off x="245" y="454"/>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51" name="Freeform 3751"/>
                          <wps:cNvSpPr>
                            <a:spLocks/>
                          </wps:cNvSpPr>
                          <wps:spPr bwMode="auto">
                            <a:xfrm>
                              <a:off x="245" y="454"/>
                              <a:ext cx="4" cy="5"/>
                            </a:xfrm>
                            <a:custGeom>
                              <a:avLst/>
                              <a:gdLst>
                                <a:gd name="T0" fmla="*/ 0 w 4"/>
                                <a:gd name="T1" fmla="*/ 3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2"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52" name="Freeform 3752"/>
                          <wps:cNvSpPr>
                            <a:spLocks/>
                          </wps:cNvSpPr>
                          <wps:spPr bwMode="auto">
                            <a:xfrm>
                              <a:off x="245" y="46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53" name="Freeform 3753"/>
                          <wps:cNvSpPr>
                            <a:spLocks/>
                          </wps:cNvSpPr>
                          <wps:spPr bwMode="auto">
                            <a:xfrm>
                              <a:off x="245" y="467"/>
                              <a:ext cx="4" cy="5"/>
                            </a:xfrm>
                            <a:custGeom>
                              <a:avLst/>
                              <a:gdLst>
                                <a:gd name="T0" fmla="*/ 0 w 4"/>
                                <a:gd name="T1" fmla="*/ 2 h 5"/>
                                <a:gd name="T2" fmla="*/ 3 w 4"/>
                                <a:gd name="T3" fmla="*/ 0 h 5"/>
                                <a:gd name="T4" fmla="*/ 3 w 4"/>
                                <a:gd name="T5" fmla="*/ 0 h 5"/>
                                <a:gd name="T6" fmla="*/ 3 w 4"/>
                                <a:gd name="T7" fmla="*/ 0 h 5"/>
                                <a:gd name="T8" fmla="*/ 3 w 4"/>
                                <a:gd name="T9" fmla="*/ 0 h 5"/>
                                <a:gd name="T10" fmla="*/ 3 w 4"/>
                                <a:gd name="T11" fmla="*/ 0 h 5"/>
                                <a:gd name="T12" fmla="*/ 3 w 4"/>
                                <a:gd name="T13" fmla="*/ 0 h 5"/>
                                <a:gd name="T14" fmla="*/ 3 w 4"/>
                                <a:gd name="T15" fmla="*/ 0 h 5"/>
                                <a:gd name="T16" fmla="*/ 3 w 4"/>
                                <a:gd name="T17" fmla="*/ 0 h 5"/>
                                <a:gd name="T18" fmla="*/ 3 w 4"/>
                                <a:gd name="T19" fmla="*/ 0 h 5"/>
                                <a:gd name="T20" fmla="*/ 3 w 4"/>
                                <a:gd name="T21" fmla="*/ 0 h 5"/>
                                <a:gd name="T22" fmla="*/ 3 w 4"/>
                                <a:gd name="T23" fmla="*/ 0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1 h 5"/>
                                <a:gd name="T42" fmla="*/ 4 w 4"/>
                                <a:gd name="T43" fmla="*/ 1 h 5"/>
                                <a:gd name="T44" fmla="*/ 4 w 4"/>
                                <a:gd name="T45" fmla="*/ 1 h 5"/>
                                <a:gd name="T46" fmla="*/ 4 w 4"/>
                                <a:gd name="T47" fmla="*/ 1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2 h 5"/>
                                <a:gd name="T70" fmla="*/ 3 w 4"/>
                                <a:gd name="T71" fmla="*/ 2 h 5"/>
                                <a:gd name="T72" fmla="*/ 3 w 4"/>
                                <a:gd name="T73" fmla="*/ 2 h 5"/>
                                <a:gd name="T74" fmla="*/ 3 w 4"/>
                                <a:gd name="T75" fmla="*/ 2 h 5"/>
                                <a:gd name="T76" fmla="*/ 3 w 4"/>
                                <a:gd name="T77" fmla="*/ 2 h 5"/>
                                <a:gd name="T78" fmla="*/ 0 w 4"/>
                                <a:gd name="T79" fmla="*/ 5 h 5"/>
                                <a:gd name="T80" fmla="*/ 0 w 4"/>
                                <a:gd name="T81"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3" y="2"/>
                                  </a:lnTo>
                                  <a:lnTo>
                                    <a:pt x="3" y="2"/>
                                  </a:lnTo>
                                  <a:lnTo>
                                    <a:pt x="3" y="2"/>
                                  </a:lnTo>
                                  <a:lnTo>
                                    <a:pt x="3" y="2"/>
                                  </a:lnTo>
                                  <a:lnTo>
                                    <a:pt x="3" y="2"/>
                                  </a:lnTo>
                                  <a:lnTo>
                                    <a:pt x="3" y="2"/>
                                  </a:lnTo>
                                  <a:lnTo>
                                    <a:pt x="3" y="2"/>
                                  </a:lnTo>
                                  <a:lnTo>
                                    <a:pt x="3" y="2"/>
                                  </a:lnTo>
                                  <a:lnTo>
                                    <a:pt x="3" y="2"/>
                                  </a:lnTo>
                                  <a:lnTo>
                                    <a:pt x="3" y="2"/>
                                  </a:lnTo>
                                  <a:lnTo>
                                    <a:pt x="0" y="5"/>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54" name="Freeform 3754"/>
                          <wps:cNvSpPr>
                            <a:spLocks/>
                          </wps:cNvSpPr>
                          <wps:spPr bwMode="auto">
                            <a:xfrm>
                              <a:off x="243" y="452"/>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3" y="12"/>
                                  </a:lnTo>
                                  <a:lnTo>
                                    <a:pt x="3" y="11"/>
                                  </a:lnTo>
                                  <a:lnTo>
                                    <a:pt x="3" y="11"/>
                                  </a:lnTo>
                                  <a:lnTo>
                                    <a:pt x="3" y="10"/>
                                  </a:lnTo>
                                  <a:lnTo>
                                    <a:pt x="3" y="10"/>
                                  </a:lnTo>
                                  <a:lnTo>
                                    <a:pt x="4" y="9"/>
                                  </a:lnTo>
                                  <a:lnTo>
                                    <a:pt x="4"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7"/>
                                  </a:lnTo>
                                  <a:lnTo>
                                    <a:pt x="1" y="18"/>
                                  </a:lnTo>
                                  <a:lnTo>
                                    <a:pt x="1" y="18"/>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55" name="Freeform 3755"/>
                          <wps:cNvSpPr>
                            <a:spLocks/>
                          </wps:cNvSpPr>
                          <wps:spPr bwMode="auto">
                            <a:xfrm>
                              <a:off x="243" y="452"/>
                              <a:ext cx="4" cy="22"/>
                            </a:xfrm>
                            <a:custGeom>
                              <a:avLst/>
                              <a:gdLst>
                                <a:gd name="T0" fmla="*/ 1 w 4"/>
                                <a:gd name="T1" fmla="*/ 20 h 22"/>
                                <a:gd name="T2" fmla="*/ 1 w 4"/>
                                <a:gd name="T3" fmla="*/ 21 h 22"/>
                                <a:gd name="T4" fmla="*/ 1 w 4"/>
                                <a:gd name="T5" fmla="*/ 21 h 22"/>
                                <a:gd name="T6" fmla="*/ 2 w 4"/>
                                <a:gd name="T7" fmla="*/ 22 h 22"/>
                                <a:gd name="T8" fmla="*/ 3 w 4"/>
                                <a:gd name="T9" fmla="*/ 22 h 22"/>
                                <a:gd name="T10" fmla="*/ 3 w 4"/>
                                <a:gd name="T11" fmla="*/ 22 h 22"/>
                                <a:gd name="T12" fmla="*/ 4 w 4"/>
                                <a:gd name="T13" fmla="*/ 21 h 22"/>
                                <a:gd name="T14" fmla="*/ 4 w 4"/>
                                <a:gd name="T15" fmla="*/ 20 h 22"/>
                                <a:gd name="T16" fmla="*/ 4 w 4"/>
                                <a:gd name="T17" fmla="*/ 20 h 22"/>
                                <a:gd name="T18" fmla="*/ 4 w 4"/>
                                <a:gd name="T19" fmla="*/ 18 h 22"/>
                                <a:gd name="T20" fmla="*/ 4 w 4"/>
                                <a:gd name="T21" fmla="*/ 17 h 22"/>
                                <a:gd name="T22" fmla="*/ 4 w 4"/>
                                <a:gd name="T23" fmla="*/ 16 h 22"/>
                                <a:gd name="T24" fmla="*/ 4 w 4"/>
                                <a:gd name="T25" fmla="*/ 15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6 h 22"/>
                                <a:gd name="T42" fmla="*/ 4 w 4"/>
                                <a:gd name="T43" fmla="*/ 5 h 22"/>
                                <a:gd name="T44" fmla="*/ 4 w 4"/>
                                <a:gd name="T45" fmla="*/ 4 h 22"/>
                                <a:gd name="T46" fmla="*/ 4 w 4"/>
                                <a:gd name="T47" fmla="*/ 3 h 22"/>
                                <a:gd name="T48" fmla="*/ 4 w 4"/>
                                <a:gd name="T49" fmla="*/ 2 h 22"/>
                                <a:gd name="T50" fmla="*/ 4 w 4"/>
                                <a:gd name="T51" fmla="*/ 1 h 22"/>
                                <a:gd name="T52" fmla="*/ 4 w 4"/>
                                <a:gd name="T53" fmla="*/ 1 h 22"/>
                                <a:gd name="T54" fmla="*/ 3 w 4"/>
                                <a:gd name="T55" fmla="*/ 0 h 22"/>
                                <a:gd name="T56" fmla="*/ 3 w 4"/>
                                <a:gd name="T57" fmla="*/ 0 h 22"/>
                                <a:gd name="T58" fmla="*/ 2 w 4"/>
                                <a:gd name="T59" fmla="*/ 0 h 22"/>
                                <a:gd name="T60" fmla="*/ 1 w 4"/>
                                <a:gd name="T61" fmla="*/ 0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0 w 4"/>
                                <a:gd name="T77" fmla="*/ 8 h 22"/>
                                <a:gd name="T78" fmla="*/ 0 w 4"/>
                                <a:gd name="T79" fmla="*/ 9 h 22"/>
                                <a:gd name="T80" fmla="*/ 0 w 4"/>
                                <a:gd name="T81" fmla="*/ 10 h 22"/>
                                <a:gd name="T82" fmla="*/ 0 w 4"/>
                                <a:gd name="T83" fmla="*/ 12 h 22"/>
                                <a:gd name="T84" fmla="*/ 0 w 4"/>
                                <a:gd name="T85" fmla="*/ 13 h 22"/>
                                <a:gd name="T86" fmla="*/ 0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0"/>
                                  </a:lnTo>
                                  <a:lnTo>
                                    <a:pt x="1" y="21"/>
                                  </a:lnTo>
                                  <a:lnTo>
                                    <a:pt x="1" y="21"/>
                                  </a:lnTo>
                                  <a:lnTo>
                                    <a:pt x="1" y="21"/>
                                  </a:lnTo>
                                  <a:lnTo>
                                    <a:pt x="2" y="22"/>
                                  </a:lnTo>
                                  <a:lnTo>
                                    <a:pt x="2" y="22"/>
                                  </a:lnTo>
                                  <a:lnTo>
                                    <a:pt x="2" y="22"/>
                                  </a:lnTo>
                                  <a:lnTo>
                                    <a:pt x="3" y="22"/>
                                  </a:lnTo>
                                  <a:lnTo>
                                    <a:pt x="3" y="22"/>
                                  </a:lnTo>
                                  <a:lnTo>
                                    <a:pt x="3" y="22"/>
                                  </a:lnTo>
                                  <a:lnTo>
                                    <a:pt x="3" y="21"/>
                                  </a:lnTo>
                                  <a:lnTo>
                                    <a:pt x="4" y="21"/>
                                  </a:lnTo>
                                  <a:lnTo>
                                    <a:pt x="4" y="21"/>
                                  </a:lnTo>
                                  <a:lnTo>
                                    <a:pt x="4" y="20"/>
                                  </a:lnTo>
                                  <a:lnTo>
                                    <a:pt x="4" y="20"/>
                                  </a:lnTo>
                                  <a:lnTo>
                                    <a:pt x="4" y="20"/>
                                  </a:lnTo>
                                  <a:lnTo>
                                    <a:pt x="4" y="19"/>
                                  </a:lnTo>
                                  <a:lnTo>
                                    <a:pt x="4" y="18"/>
                                  </a:lnTo>
                                  <a:lnTo>
                                    <a:pt x="4" y="18"/>
                                  </a:lnTo>
                                  <a:lnTo>
                                    <a:pt x="4" y="17"/>
                                  </a:lnTo>
                                  <a:lnTo>
                                    <a:pt x="4" y="17"/>
                                  </a:lnTo>
                                  <a:lnTo>
                                    <a:pt x="4" y="16"/>
                                  </a:lnTo>
                                  <a:lnTo>
                                    <a:pt x="4" y="16"/>
                                  </a:lnTo>
                                  <a:lnTo>
                                    <a:pt x="4" y="15"/>
                                  </a:lnTo>
                                  <a:lnTo>
                                    <a:pt x="4" y="15"/>
                                  </a:lnTo>
                                  <a:lnTo>
                                    <a:pt x="4" y="14"/>
                                  </a:lnTo>
                                  <a:lnTo>
                                    <a:pt x="4" y="14"/>
                                  </a:lnTo>
                                  <a:lnTo>
                                    <a:pt x="4" y="13"/>
                                  </a:lnTo>
                                  <a:lnTo>
                                    <a:pt x="4" y="12"/>
                                  </a:lnTo>
                                  <a:lnTo>
                                    <a:pt x="3" y="12"/>
                                  </a:lnTo>
                                  <a:lnTo>
                                    <a:pt x="3" y="11"/>
                                  </a:lnTo>
                                  <a:lnTo>
                                    <a:pt x="3" y="11"/>
                                  </a:lnTo>
                                  <a:lnTo>
                                    <a:pt x="3" y="10"/>
                                  </a:lnTo>
                                  <a:lnTo>
                                    <a:pt x="3" y="10"/>
                                  </a:lnTo>
                                  <a:lnTo>
                                    <a:pt x="4" y="9"/>
                                  </a:lnTo>
                                  <a:lnTo>
                                    <a:pt x="4" y="9"/>
                                  </a:lnTo>
                                  <a:lnTo>
                                    <a:pt x="4" y="8"/>
                                  </a:lnTo>
                                  <a:lnTo>
                                    <a:pt x="4" y="8"/>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1" y="0"/>
                                  </a:lnTo>
                                  <a:lnTo>
                                    <a:pt x="1" y="1"/>
                                  </a:lnTo>
                                  <a:lnTo>
                                    <a:pt x="1" y="1"/>
                                  </a:lnTo>
                                  <a:lnTo>
                                    <a:pt x="1" y="1"/>
                                  </a:lnTo>
                                  <a:lnTo>
                                    <a:pt x="1" y="2"/>
                                  </a:lnTo>
                                  <a:lnTo>
                                    <a:pt x="1" y="2"/>
                                  </a:lnTo>
                                  <a:lnTo>
                                    <a:pt x="1" y="3"/>
                                  </a:lnTo>
                                  <a:lnTo>
                                    <a:pt x="1" y="3"/>
                                  </a:lnTo>
                                  <a:lnTo>
                                    <a:pt x="1" y="4"/>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7"/>
                                  </a:lnTo>
                                  <a:lnTo>
                                    <a:pt x="1" y="18"/>
                                  </a:lnTo>
                                  <a:lnTo>
                                    <a:pt x="1" y="18"/>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756" name="Group 3756"/>
                        <wpg:cNvGrpSpPr>
                          <a:grpSpLocks/>
                        </wpg:cNvGrpSpPr>
                        <wpg:grpSpPr bwMode="auto">
                          <a:xfrm>
                            <a:off x="299" y="307"/>
                            <a:ext cx="24" cy="168"/>
                            <a:chOff x="299" y="307"/>
                            <a:chExt cx="24" cy="168"/>
                          </a:xfrm>
                        </wpg:grpSpPr>
                        <wps:wsp>
                          <wps:cNvPr id="3757" name="Freeform 3757"/>
                          <wps:cNvSpPr>
                            <a:spLocks/>
                          </wps:cNvSpPr>
                          <wps:spPr bwMode="auto">
                            <a:xfrm>
                              <a:off x="299" y="307"/>
                              <a:ext cx="6" cy="23"/>
                            </a:xfrm>
                            <a:custGeom>
                              <a:avLst/>
                              <a:gdLst>
                                <a:gd name="T0" fmla="*/ 1 w 6"/>
                                <a:gd name="T1" fmla="*/ 21 h 23"/>
                                <a:gd name="T2" fmla="*/ 2 w 6"/>
                                <a:gd name="T3" fmla="*/ 22 h 23"/>
                                <a:gd name="T4" fmla="*/ 2 w 6"/>
                                <a:gd name="T5" fmla="*/ 22 h 23"/>
                                <a:gd name="T6" fmla="*/ 3 w 6"/>
                                <a:gd name="T7" fmla="*/ 23 h 23"/>
                                <a:gd name="T8" fmla="*/ 4 w 6"/>
                                <a:gd name="T9" fmla="*/ 23 h 23"/>
                                <a:gd name="T10" fmla="*/ 5 w 6"/>
                                <a:gd name="T11" fmla="*/ 22 h 23"/>
                                <a:gd name="T12" fmla="*/ 6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6 w 6"/>
                                <a:gd name="T27" fmla="*/ 15 h 23"/>
                                <a:gd name="T28" fmla="*/ 6 w 6"/>
                                <a:gd name="T29" fmla="*/ 14 h 23"/>
                                <a:gd name="T30" fmla="*/ 5 w 6"/>
                                <a:gd name="T31" fmla="*/ 13 h 23"/>
                                <a:gd name="T32" fmla="*/ 5 w 6"/>
                                <a:gd name="T33" fmla="*/ 11 h 23"/>
                                <a:gd name="T34" fmla="*/ 5 w 6"/>
                                <a:gd name="T35" fmla="*/ 10 h 23"/>
                                <a:gd name="T36" fmla="*/ 6 w 6"/>
                                <a:gd name="T37" fmla="*/ 9 h 23"/>
                                <a:gd name="T38" fmla="*/ 6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6 w 6"/>
                                <a:gd name="T53" fmla="*/ 1 h 23"/>
                                <a:gd name="T54" fmla="*/ 5 w 6"/>
                                <a:gd name="T55" fmla="*/ 0 h 23"/>
                                <a:gd name="T56" fmla="*/ 4 w 6"/>
                                <a:gd name="T57" fmla="*/ 0 h 23"/>
                                <a:gd name="T58" fmla="*/ 3 w 6"/>
                                <a:gd name="T59" fmla="*/ 0 h 23"/>
                                <a:gd name="T60" fmla="*/ 2 w 6"/>
                                <a:gd name="T61" fmla="*/ 1 h 23"/>
                                <a:gd name="T62" fmla="*/ 2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1 w 6"/>
                                <a:gd name="T77" fmla="*/ 9 h 23"/>
                                <a:gd name="T78" fmla="*/ 1 w 6"/>
                                <a:gd name="T79" fmla="*/ 10 h 23"/>
                                <a:gd name="T80" fmla="*/ 0 w 6"/>
                                <a:gd name="T81" fmla="*/ 11 h 23"/>
                                <a:gd name="T82" fmla="*/ 0 w 6"/>
                                <a:gd name="T83" fmla="*/ 12 h 23"/>
                                <a:gd name="T84" fmla="*/ 1 w 6"/>
                                <a:gd name="T85" fmla="*/ 13 h 23"/>
                                <a:gd name="T86" fmla="*/ 1 w 6"/>
                                <a:gd name="T87" fmla="*/ 14 h 23"/>
                                <a:gd name="T88" fmla="*/ 1 w 6"/>
                                <a:gd name="T89" fmla="*/ 15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2" y="22"/>
                                  </a:lnTo>
                                  <a:lnTo>
                                    <a:pt x="2" y="22"/>
                                  </a:lnTo>
                                  <a:lnTo>
                                    <a:pt x="2" y="22"/>
                                  </a:lnTo>
                                  <a:lnTo>
                                    <a:pt x="3" y="22"/>
                                  </a:lnTo>
                                  <a:lnTo>
                                    <a:pt x="3" y="23"/>
                                  </a:lnTo>
                                  <a:lnTo>
                                    <a:pt x="4" y="23"/>
                                  </a:lnTo>
                                  <a:lnTo>
                                    <a:pt x="4" y="23"/>
                                  </a:lnTo>
                                  <a:lnTo>
                                    <a:pt x="4" y="23"/>
                                  </a:lnTo>
                                  <a:lnTo>
                                    <a:pt x="5" y="22"/>
                                  </a:lnTo>
                                  <a:lnTo>
                                    <a:pt x="5" y="22"/>
                                  </a:lnTo>
                                  <a:lnTo>
                                    <a:pt x="6" y="22"/>
                                  </a:lnTo>
                                  <a:lnTo>
                                    <a:pt x="6" y="22"/>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6" y="15"/>
                                  </a:lnTo>
                                  <a:lnTo>
                                    <a:pt x="6" y="14"/>
                                  </a:lnTo>
                                  <a:lnTo>
                                    <a:pt x="6" y="14"/>
                                  </a:lnTo>
                                  <a:lnTo>
                                    <a:pt x="6" y="13"/>
                                  </a:lnTo>
                                  <a:lnTo>
                                    <a:pt x="5" y="13"/>
                                  </a:lnTo>
                                  <a:lnTo>
                                    <a:pt x="5" y="12"/>
                                  </a:lnTo>
                                  <a:lnTo>
                                    <a:pt x="5" y="11"/>
                                  </a:lnTo>
                                  <a:lnTo>
                                    <a:pt x="5" y="11"/>
                                  </a:lnTo>
                                  <a:lnTo>
                                    <a:pt x="5" y="10"/>
                                  </a:lnTo>
                                  <a:lnTo>
                                    <a:pt x="6" y="10"/>
                                  </a:lnTo>
                                  <a:lnTo>
                                    <a:pt x="6" y="9"/>
                                  </a:lnTo>
                                  <a:lnTo>
                                    <a:pt x="6" y="9"/>
                                  </a:lnTo>
                                  <a:lnTo>
                                    <a:pt x="6" y="8"/>
                                  </a:lnTo>
                                  <a:lnTo>
                                    <a:pt x="6" y="8"/>
                                  </a:lnTo>
                                  <a:lnTo>
                                    <a:pt x="6" y="7"/>
                                  </a:lnTo>
                                  <a:lnTo>
                                    <a:pt x="6" y="6"/>
                                  </a:lnTo>
                                  <a:lnTo>
                                    <a:pt x="6" y="6"/>
                                  </a:lnTo>
                                  <a:lnTo>
                                    <a:pt x="6" y="5"/>
                                  </a:lnTo>
                                  <a:lnTo>
                                    <a:pt x="6" y="5"/>
                                  </a:lnTo>
                                  <a:lnTo>
                                    <a:pt x="6" y="4"/>
                                  </a:lnTo>
                                  <a:lnTo>
                                    <a:pt x="6" y="4"/>
                                  </a:lnTo>
                                  <a:lnTo>
                                    <a:pt x="6" y="3"/>
                                  </a:lnTo>
                                  <a:lnTo>
                                    <a:pt x="6" y="3"/>
                                  </a:lnTo>
                                  <a:lnTo>
                                    <a:pt x="6" y="2"/>
                                  </a:lnTo>
                                  <a:lnTo>
                                    <a:pt x="6" y="2"/>
                                  </a:lnTo>
                                  <a:lnTo>
                                    <a:pt x="6" y="1"/>
                                  </a:lnTo>
                                  <a:lnTo>
                                    <a:pt x="6" y="1"/>
                                  </a:lnTo>
                                  <a:lnTo>
                                    <a:pt x="5" y="1"/>
                                  </a:lnTo>
                                  <a:lnTo>
                                    <a:pt x="5" y="0"/>
                                  </a:lnTo>
                                  <a:lnTo>
                                    <a:pt x="4" y="0"/>
                                  </a:lnTo>
                                  <a:lnTo>
                                    <a:pt x="4" y="0"/>
                                  </a:lnTo>
                                  <a:lnTo>
                                    <a:pt x="4" y="0"/>
                                  </a:lnTo>
                                  <a:lnTo>
                                    <a:pt x="3" y="0"/>
                                  </a:lnTo>
                                  <a:lnTo>
                                    <a:pt x="3" y="0"/>
                                  </a:lnTo>
                                  <a:lnTo>
                                    <a:pt x="2" y="1"/>
                                  </a:lnTo>
                                  <a:lnTo>
                                    <a:pt x="2" y="1"/>
                                  </a:lnTo>
                                  <a:lnTo>
                                    <a:pt x="2" y="1"/>
                                  </a:lnTo>
                                  <a:lnTo>
                                    <a:pt x="1" y="2"/>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1" y="9"/>
                                  </a:lnTo>
                                  <a:lnTo>
                                    <a:pt x="1" y="9"/>
                                  </a:lnTo>
                                  <a:lnTo>
                                    <a:pt x="1" y="10"/>
                                  </a:lnTo>
                                  <a:lnTo>
                                    <a:pt x="1" y="11"/>
                                  </a:lnTo>
                                  <a:lnTo>
                                    <a:pt x="0" y="11"/>
                                  </a:lnTo>
                                  <a:lnTo>
                                    <a:pt x="0" y="12"/>
                                  </a:lnTo>
                                  <a:lnTo>
                                    <a:pt x="0" y="12"/>
                                  </a:lnTo>
                                  <a:lnTo>
                                    <a:pt x="1" y="13"/>
                                  </a:lnTo>
                                  <a:lnTo>
                                    <a:pt x="1" y="13"/>
                                  </a:lnTo>
                                  <a:lnTo>
                                    <a:pt x="1" y="14"/>
                                  </a:lnTo>
                                  <a:lnTo>
                                    <a:pt x="1" y="14"/>
                                  </a:lnTo>
                                  <a:lnTo>
                                    <a:pt x="1" y="15"/>
                                  </a:lnTo>
                                  <a:lnTo>
                                    <a:pt x="1" y="15"/>
                                  </a:lnTo>
                                  <a:lnTo>
                                    <a:pt x="1" y="16"/>
                                  </a:lnTo>
                                  <a:lnTo>
                                    <a:pt x="1" y="17"/>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58" name="Freeform 3758"/>
                          <wps:cNvSpPr>
                            <a:spLocks/>
                          </wps:cNvSpPr>
                          <wps:spPr bwMode="auto">
                            <a:xfrm>
                              <a:off x="299" y="307"/>
                              <a:ext cx="6" cy="23"/>
                            </a:xfrm>
                            <a:custGeom>
                              <a:avLst/>
                              <a:gdLst>
                                <a:gd name="T0" fmla="*/ 1 w 6"/>
                                <a:gd name="T1" fmla="*/ 21 h 23"/>
                                <a:gd name="T2" fmla="*/ 2 w 6"/>
                                <a:gd name="T3" fmla="*/ 22 h 23"/>
                                <a:gd name="T4" fmla="*/ 2 w 6"/>
                                <a:gd name="T5" fmla="*/ 22 h 23"/>
                                <a:gd name="T6" fmla="*/ 3 w 6"/>
                                <a:gd name="T7" fmla="*/ 23 h 23"/>
                                <a:gd name="T8" fmla="*/ 4 w 6"/>
                                <a:gd name="T9" fmla="*/ 23 h 23"/>
                                <a:gd name="T10" fmla="*/ 5 w 6"/>
                                <a:gd name="T11" fmla="*/ 22 h 23"/>
                                <a:gd name="T12" fmla="*/ 6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6 w 6"/>
                                <a:gd name="T27" fmla="*/ 15 h 23"/>
                                <a:gd name="T28" fmla="*/ 6 w 6"/>
                                <a:gd name="T29" fmla="*/ 14 h 23"/>
                                <a:gd name="T30" fmla="*/ 5 w 6"/>
                                <a:gd name="T31" fmla="*/ 13 h 23"/>
                                <a:gd name="T32" fmla="*/ 5 w 6"/>
                                <a:gd name="T33" fmla="*/ 11 h 23"/>
                                <a:gd name="T34" fmla="*/ 5 w 6"/>
                                <a:gd name="T35" fmla="*/ 10 h 23"/>
                                <a:gd name="T36" fmla="*/ 6 w 6"/>
                                <a:gd name="T37" fmla="*/ 9 h 23"/>
                                <a:gd name="T38" fmla="*/ 6 w 6"/>
                                <a:gd name="T39" fmla="*/ 8 h 23"/>
                                <a:gd name="T40" fmla="*/ 6 w 6"/>
                                <a:gd name="T41" fmla="*/ 7 h 23"/>
                                <a:gd name="T42" fmla="*/ 6 w 6"/>
                                <a:gd name="T43" fmla="*/ 6 h 23"/>
                                <a:gd name="T44" fmla="*/ 6 w 6"/>
                                <a:gd name="T45" fmla="*/ 5 h 23"/>
                                <a:gd name="T46" fmla="*/ 6 w 6"/>
                                <a:gd name="T47" fmla="*/ 4 h 23"/>
                                <a:gd name="T48" fmla="*/ 6 w 6"/>
                                <a:gd name="T49" fmla="*/ 3 h 23"/>
                                <a:gd name="T50" fmla="*/ 6 w 6"/>
                                <a:gd name="T51" fmla="*/ 2 h 23"/>
                                <a:gd name="T52" fmla="*/ 6 w 6"/>
                                <a:gd name="T53" fmla="*/ 1 h 23"/>
                                <a:gd name="T54" fmla="*/ 5 w 6"/>
                                <a:gd name="T55" fmla="*/ 0 h 23"/>
                                <a:gd name="T56" fmla="*/ 4 w 6"/>
                                <a:gd name="T57" fmla="*/ 0 h 23"/>
                                <a:gd name="T58" fmla="*/ 3 w 6"/>
                                <a:gd name="T59" fmla="*/ 0 h 23"/>
                                <a:gd name="T60" fmla="*/ 2 w 6"/>
                                <a:gd name="T61" fmla="*/ 1 h 23"/>
                                <a:gd name="T62" fmla="*/ 2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1 w 6"/>
                                <a:gd name="T77" fmla="*/ 9 h 23"/>
                                <a:gd name="T78" fmla="*/ 1 w 6"/>
                                <a:gd name="T79" fmla="*/ 10 h 23"/>
                                <a:gd name="T80" fmla="*/ 0 w 6"/>
                                <a:gd name="T81" fmla="*/ 11 h 23"/>
                                <a:gd name="T82" fmla="*/ 0 w 6"/>
                                <a:gd name="T83" fmla="*/ 12 h 23"/>
                                <a:gd name="T84" fmla="*/ 1 w 6"/>
                                <a:gd name="T85" fmla="*/ 13 h 23"/>
                                <a:gd name="T86" fmla="*/ 1 w 6"/>
                                <a:gd name="T87" fmla="*/ 14 h 23"/>
                                <a:gd name="T88" fmla="*/ 1 w 6"/>
                                <a:gd name="T89" fmla="*/ 15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2" y="22"/>
                                  </a:lnTo>
                                  <a:lnTo>
                                    <a:pt x="2" y="22"/>
                                  </a:lnTo>
                                  <a:lnTo>
                                    <a:pt x="2" y="22"/>
                                  </a:lnTo>
                                  <a:lnTo>
                                    <a:pt x="3" y="22"/>
                                  </a:lnTo>
                                  <a:lnTo>
                                    <a:pt x="3" y="23"/>
                                  </a:lnTo>
                                  <a:lnTo>
                                    <a:pt x="4" y="23"/>
                                  </a:lnTo>
                                  <a:lnTo>
                                    <a:pt x="4" y="23"/>
                                  </a:lnTo>
                                  <a:lnTo>
                                    <a:pt x="4" y="23"/>
                                  </a:lnTo>
                                  <a:lnTo>
                                    <a:pt x="5" y="22"/>
                                  </a:lnTo>
                                  <a:lnTo>
                                    <a:pt x="5" y="22"/>
                                  </a:lnTo>
                                  <a:lnTo>
                                    <a:pt x="6" y="22"/>
                                  </a:lnTo>
                                  <a:lnTo>
                                    <a:pt x="6" y="22"/>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6" y="15"/>
                                  </a:lnTo>
                                  <a:lnTo>
                                    <a:pt x="6" y="14"/>
                                  </a:lnTo>
                                  <a:lnTo>
                                    <a:pt x="6" y="14"/>
                                  </a:lnTo>
                                  <a:lnTo>
                                    <a:pt x="6" y="13"/>
                                  </a:lnTo>
                                  <a:lnTo>
                                    <a:pt x="5" y="13"/>
                                  </a:lnTo>
                                  <a:lnTo>
                                    <a:pt x="5" y="12"/>
                                  </a:lnTo>
                                  <a:lnTo>
                                    <a:pt x="5" y="11"/>
                                  </a:lnTo>
                                  <a:lnTo>
                                    <a:pt x="5" y="11"/>
                                  </a:lnTo>
                                  <a:lnTo>
                                    <a:pt x="5" y="10"/>
                                  </a:lnTo>
                                  <a:lnTo>
                                    <a:pt x="6" y="10"/>
                                  </a:lnTo>
                                  <a:lnTo>
                                    <a:pt x="6" y="9"/>
                                  </a:lnTo>
                                  <a:lnTo>
                                    <a:pt x="6" y="9"/>
                                  </a:lnTo>
                                  <a:lnTo>
                                    <a:pt x="6" y="8"/>
                                  </a:lnTo>
                                  <a:lnTo>
                                    <a:pt x="6" y="8"/>
                                  </a:lnTo>
                                  <a:lnTo>
                                    <a:pt x="6" y="7"/>
                                  </a:lnTo>
                                  <a:lnTo>
                                    <a:pt x="6" y="6"/>
                                  </a:lnTo>
                                  <a:lnTo>
                                    <a:pt x="6" y="6"/>
                                  </a:lnTo>
                                  <a:lnTo>
                                    <a:pt x="6" y="5"/>
                                  </a:lnTo>
                                  <a:lnTo>
                                    <a:pt x="6" y="5"/>
                                  </a:lnTo>
                                  <a:lnTo>
                                    <a:pt x="6" y="4"/>
                                  </a:lnTo>
                                  <a:lnTo>
                                    <a:pt x="6" y="4"/>
                                  </a:lnTo>
                                  <a:lnTo>
                                    <a:pt x="6" y="3"/>
                                  </a:lnTo>
                                  <a:lnTo>
                                    <a:pt x="6" y="3"/>
                                  </a:lnTo>
                                  <a:lnTo>
                                    <a:pt x="6" y="2"/>
                                  </a:lnTo>
                                  <a:lnTo>
                                    <a:pt x="6" y="2"/>
                                  </a:lnTo>
                                  <a:lnTo>
                                    <a:pt x="6" y="1"/>
                                  </a:lnTo>
                                  <a:lnTo>
                                    <a:pt x="6" y="1"/>
                                  </a:lnTo>
                                  <a:lnTo>
                                    <a:pt x="5" y="1"/>
                                  </a:lnTo>
                                  <a:lnTo>
                                    <a:pt x="5" y="0"/>
                                  </a:lnTo>
                                  <a:lnTo>
                                    <a:pt x="4" y="0"/>
                                  </a:lnTo>
                                  <a:lnTo>
                                    <a:pt x="4" y="0"/>
                                  </a:lnTo>
                                  <a:lnTo>
                                    <a:pt x="4" y="0"/>
                                  </a:lnTo>
                                  <a:lnTo>
                                    <a:pt x="3" y="0"/>
                                  </a:lnTo>
                                  <a:lnTo>
                                    <a:pt x="3" y="0"/>
                                  </a:lnTo>
                                  <a:lnTo>
                                    <a:pt x="2" y="1"/>
                                  </a:lnTo>
                                  <a:lnTo>
                                    <a:pt x="2" y="1"/>
                                  </a:lnTo>
                                  <a:lnTo>
                                    <a:pt x="2" y="1"/>
                                  </a:lnTo>
                                  <a:lnTo>
                                    <a:pt x="1" y="2"/>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1" y="9"/>
                                  </a:lnTo>
                                  <a:lnTo>
                                    <a:pt x="1" y="9"/>
                                  </a:lnTo>
                                  <a:lnTo>
                                    <a:pt x="1" y="10"/>
                                  </a:lnTo>
                                  <a:lnTo>
                                    <a:pt x="1" y="11"/>
                                  </a:lnTo>
                                  <a:lnTo>
                                    <a:pt x="0" y="11"/>
                                  </a:lnTo>
                                  <a:lnTo>
                                    <a:pt x="0" y="12"/>
                                  </a:lnTo>
                                  <a:lnTo>
                                    <a:pt x="0" y="12"/>
                                  </a:lnTo>
                                  <a:lnTo>
                                    <a:pt x="1" y="13"/>
                                  </a:lnTo>
                                  <a:lnTo>
                                    <a:pt x="1" y="13"/>
                                  </a:lnTo>
                                  <a:lnTo>
                                    <a:pt x="1" y="14"/>
                                  </a:lnTo>
                                  <a:lnTo>
                                    <a:pt x="1" y="14"/>
                                  </a:lnTo>
                                  <a:lnTo>
                                    <a:pt x="1" y="15"/>
                                  </a:lnTo>
                                  <a:lnTo>
                                    <a:pt x="1" y="15"/>
                                  </a:lnTo>
                                  <a:lnTo>
                                    <a:pt x="1" y="16"/>
                                  </a:lnTo>
                                  <a:lnTo>
                                    <a:pt x="1" y="17"/>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59" name="Freeform 3759"/>
                          <wps:cNvSpPr>
                            <a:spLocks/>
                          </wps:cNvSpPr>
                          <wps:spPr bwMode="auto">
                            <a:xfrm>
                              <a:off x="306" y="308"/>
                              <a:ext cx="17" cy="21"/>
                            </a:xfrm>
                            <a:custGeom>
                              <a:avLst/>
                              <a:gdLst>
                                <a:gd name="T0" fmla="*/ 0 w 17"/>
                                <a:gd name="T1" fmla="*/ 5 h 21"/>
                                <a:gd name="T2" fmla="*/ 0 w 17"/>
                                <a:gd name="T3" fmla="*/ 5 h 21"/>
                                <a:gd name="T4" fmla="*/ 0 w 17"/>
                                <a:gd name="T5" fmla="*/ 5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3 h 21"/>
                                <a:gd name="T20" fmla="*/ 2 w 17"/>
                                <a:gd name="T21" fmla="*/ 2 h 21"/>
                                <a:gd name="T22" fmla="*/ 2 w 17"/>
                                <a:gd name="T23" fmla="*/ 2 h 21"/>
                                <a:gd name="T24" fmla="*/ 3 w 17"/>
                                <a:gd name="T25" fmla="*/ 2 h 21"/>
                                <a:gd name="T26" fmla="*/ 14 w 17"/>
                                <a:gd name="T27" fmla="*/ 0 h 21"/>
                                <a:gd name="T28" fmla="*/ 14 w 17"/>
                                <a:gd name="T29" fmla="*/ 0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6 w 17"/>
                                <a:gd name="T75" fmla="*/ 20 h 21"/>
                                <a:gd name="T76" fmla="*/ 16 w 17"/>
                                <a:gd name="T77" fmla="*/ 20 h 21"/>
                                <a:gd name="T78" fmla="*/ 16 w 17"/>
                                <a:gd name="T79" fmla="*/ 20 h 21"/>
                                <a:gd name="T80" fmla="*/ 15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60" name="Freeform 3760"/>
                          <wps:cNvSpPr>
                            <a:spLocks/>
                          </wps:cNvSpPr>
                          <wps:spPr bwMode="auto">
                            <a:xfrm>
                              <a:off x="306" y="308"/>
                              <a:ext cx="17" cy="21"/>
                            </a:xfrm>
                            <a:custGeom>
                              <a:avLst/>
                              <a:gdLst>
                                <a:gd name="T0" fmla="*/ 0 w 17"/>
                                <a:gd name="T1" fmla="*/ 5 h 21"/>
                                <a:gd name="T2" fmla="*/ 0 w 17"/>
                                <a:gd name="T3" fmla="*/ 5 h 21"/>
                                <a:gd name="T4" fmla="*/ 0 w 17"/>
                                <a:gd name="T5" fmla="*/ 5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3 h 21"/>
                                <a:gd name="T20" fmla="*/ 2 w 17"/>
                                <a:gd name="T21" fmla="*/ 2 h 21"/>
                                <a:gd name="T22" fmla="*/ 2 w 17"/>
                                <a:gd name="T23" fmla="*/ 2 h 21"/>
                                <a:gd name="T24" fmla="*/ 3 w 17"/>
                                <a:gd name="T25" fmla="*/ 2 h 21"/>
                                <a:gd name="T26" fmla="*/ 14 w 17"/>
                                <a:gd name="T27" fmla="*/ 0 h 21"/>
                                <a:gd name="T28" fmla="*/ 14 w 17"/>
                                <a:gd name="T29" fmla="*/ 0 h 21"/>
                                <a:gd name="T30" fmla="*/ 14 w 17"/>
                                <a:gd name="T31" fmla="*/ 1 h 21"/>
                                <a:gd name="T32" fmla="*/ 15 w 17"/>
                                <a:gd name="T33" fmla="*/ 1 h 21"/>
                                <a:gd name="T34" fmla="*/ 15 w 17"/>
                                <a:gd name="T35" fmla="*/ 1 h 21"/>
                                <a:gd name="T36" fmla="*/ 16 w 17"/>
                                <a:gd name="T37" fmla="*/ 1 h 21"/>
                                <a:gd name="T38" fmla="*/ 16 w 17"/>
                                <a:gd name="T39" fmla="*/ 2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6 w 17"/>
                                <a:gd name="T75" fmla="*/ 20 h 21"/>
                                <a:gd name="T76" fmla="*/ 16 w 17"/>
                                <a:gd name="T77" fmla="*/ 20 h 21"/>
                                <a:gd name="T78" fmla="*/ 16 w 17"/>
                                <a:gd name="T79" fmla="*/ 20 h 21"/>
                                <a:gd name="T80" fmla="*/ 15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8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61" name="Freeform 3761"/>
                          <wps:cNvSpPr>
                            <a:spLocks/>
                          </wps:cNvSpPr>
                          <wps:spPr bwMode="auto">
                            <a:xfrm>
                              <a:off x="303" y="310"/>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4 h 5"/>
                                <a:gd name="T22" fmla="*/ 4 w 4"/>
                                <a:gd name="T23" fmla="*/ 4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62" name="Freeform 3762"/>
                          <wps:cNvSpPr>
                            <a:spLocks/>
                          </wps:cNvSpPr>
                          <wps:spPr bwMode="auto">
                            <a:xfrm>
                              <a:off x="303" y="310"/>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4 h 5"/>
                                <a:gd name="T22" fmla="*/ 4 w 4"/>
                                <a:gd name="T23" fmla="*/ 4 h 5"/>
                                <a:gd name="T24" fmla="*/ 4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4 w 4"/>
                                <a:gd name="T53" fmla="*/ 3 h 5"/>
                                <a:gd name="T54" fmla="*/ 4 w 4"/>
                                <a:gd name="T55" fmla="*/ 3 h 5"/>
                                <a:gd name="T56" fmla="*/ 4 w 4"/>
                                <a:gd name="T57" fmla="*/ 3 h 5"/>
                                <a:gd name="T58" fmla="*/ 4 w 4"/>
                                <a:gd name="T59" fmla="*/ 3 h 5"/>
                                <a:gd name="T60" fmla="*/ 4 w 4"/>
                                <a:gd name="T61" fmla="*/ 3 h 5"/>
                                <a:gd name="T62" fmla="*/ 4 w 4"/>
                                <a:gd name="T63" fmla="*/ 3 h 5"/>
                                <a:gd name="T64" fmla="*/ 4 w 4"/>
                                <a:gd name="T65" fmla="*/ 3 h 5"/>
                                <a:gd name="T66" fmla="*/ 4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63" name="Freeform 3763"/>
                          <wps:cNvSpPr>
                            <a:spLocks/>
                          </wps:cNvSpPr>
                          <wps:spPr bwMode="auto">
                            <a:xfrm>
                              <a:off x="303" y="323"/>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4 w 4"/>
                                <a:gd name="T23" fmla="*/ 0 h 4"/>
                                <a:gd name="T24" fmla="*/ 4 w 4"/>
                                <a:gd name="T25" fmla="*/ 0 h 4"/>
                                <a:gd name="T26" fmla="*/ 4 w 4"/>
                                <a:gd name="T27" fmla="*/ 0 h 4"/>
                                <a:gd name="T28" fmla="*/ 4 w 4"/>
                                <a:gd name="T29" fmla="*/ 1 h 4"/>
                                <a:gd name="T30" fmla="*/ 4 w 4"/>
                                <a:gd name="T31" fmla="*/ 1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2 h 4"/>
                                <a:gd name="T56" fmla="*/ 4 w 4"/>
                                <a:gd name="T57" fmla="*/ 2 h 4"/>
                                <a:gd name="T58" fmla="*/ 4 w 4"/>
                                <a:gd name="T59" fmla="*/ 2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64" name="Freeform 3764"/>
                          <wps:cNvSpPr>
                            <a:spLocks/>
                          </wps:cNvSpPr>
                          <wps:spPr bwMode="auto">
                            <a:xfrm>
                              <a:off x="303" y="323"/>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4 w 4"/>
                                <a:gd name="T23" fmla="*/ 0 h 4"/>
                                <a:gd name="T24" fmla="*/ 4 w 4"/>
                                <a:gd name="T25" fmla="*/ 0 h 4"/>
                                <a:gd name="T26" fmla="*/ 4 w 4"/>
                                <a:gd name="T27" fmla="*/ 0 h 4"/>
                                <a:gd name="T28" fmla="*/ 4 w 4"/>
                                <a:gd name="T29" fmla="*/ 1 h 4"/>
                                <a:gd name="T30" fmla="*/ 4 w 4"/>
                                <a:gd name="T31" fmla="*/ 1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2 h 4"/>
                                <a:gd name="T56" fmla="*/ 4 w 4"/>
                                <a:gd name="T57" fmla="*/ 2 h 4"/>
                                <a:gd name="T58" fmla="*/ 4 w 4"/>
                                <a:gd name="T59" fmla="*/ 2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65" name="Freeform 3765"/>
                          <wps:cNvSpPr>
                            <a:spLocks/>
                          </wps:cNvSpPr>
                          <wps:spPr bwMode="auto">
                            <a:xfrm>
                              <a:off x="302" y="308"/>
                              <a:ext cx="3" cy="21"/>
                            </a:xfrm>
                            <a:custGeom>
                              <a:avLst/>
                              <a:gdLst>
                                <a:gd name="T0" fmla="*/ 0 w 3"/>
                                <a:gd name="T1" fmla="*/ 20 h 21"/>
                                <a:gd name="T2" fmla="*/ 0 w 3"/>
                                <a:gd name="T3" fmla="*/ 20 h 21"/>
                                <a:gd name="T4" fmla="*/ 1 w 3"/>
                                <a:gd name="T5" fmla="*/ 21 h 21"/>
                                <a:gd name="T6" fmla="*/ 1 w 3"/>
                                <a:gd name="T7" fmla="*/ 21 h 21"/>
                                <a:gd name="T8" fmla="*/ 2 w 3"/>
                                <a:gd name="T9" fmla="*/ 21 h 21"/>
                                <a:gd name="T10" fmla="*/ 2 w 3"/>
                                <a:gd name="T11" fmla="*/ 21 h 21"/>
                                <a:gd name="T12" fmla="*/ 3 w 3"/>
                                <a:gd name="T13" fmla="*/ 21 h 21"/>
                                <a:gd name="T14" fmla="*/ 3 w 3"/>
                                <a:gd name="T15" fmla="*/ 20 h 21"/>
                                <a:gd name="T16" fmla="*/ 3 w 3"/>
                                <a:gd name="T17" fmla="*/ 19 h 21"/>
                                <a:gd name="T18" fmla="*/ 3 w 3"/>
                                <a:gd name="T19" fmla="*/ 18 h 21"/>
                                <a:gd name="T20" fmla="*/ 3 w 3"/>
                                <a:gd name="T21" fmla="*/ 17 h 21"/>
                                <a:gd name="T22" fmla="*/ 3 w 3"/>
                                <a:gd name="T23" fmla="*/ 16 h 21"/>
                                <a:gd name="T24" fmla="*/ 3 w 3"/>
                                <a:gd name="T25" fmla="*/ 15 h 21"/>
                                <a:gd name="T26" fmla="*/ 3 w 3"/>
                                <a:gd name="T27" fmla="*/ 14 h 21"/>
                                <a:gd name="T28" fmla="*/ 3 w 3"/>
                                <a:gd name="T29" fmla="*/ 13 h 21"/>
                                <a:gd name="T30" fmla="*/ 3 w 3"/>
                                <a:gd name="T31" fmla="*/ 12 h 21"/>
                                <a:gd name="T32" fmla="*/ 3 w 3"/>
                                <a:gd name="T33" fmla="*/ 11 h 21"/>
                                <a:gd name="T34" fmla="*/ 3 w 3"/>
                                <a:gd name="T35" fmla="*/ 10 h 21"/>
                                <a:gd name="T36" fmla="*/ 3 w 3"/>
                                <a:gd name="T37" fmla="*/ 8 h 21"/>
                                <a:gd name="T38" fmla="*/ 3 w 3"/>
                                <a:gd name="T39" fmla="*/ 7 h 21"/>
                                <a:gd name="T40" fmla="*/ 3 w 3"/>
                                <a:gd name="T41" fmla="*/ 6 h 21"/>
                                <a:gd name="T42" fmla="*/ 3 w 3"/>
                                <a:gd name="T43" fmla="*/ 5 h 21"/>
                                <a:gd name="T44" fmla="*/ 3 w 3"/>
                                <a:gd name="T45" fmla="*/ 4 h 21"/>
                                <a:gd name="T46" fmla="*/ 3 w 3"/>
                                <a:gd name="T47" fmla="*/ 3 h 21"/>
                                <a:gd name="T48" fmla="*/ 3 w 3"/>
                                <a:gd name="T49" fmla="*/ 2 h 21"/>
                                <a:gd name="T50" fmla="*/ 3 w 3"/>
                                <a:gd name="T51" fmla="*/ 1 h 21"/>
                                <a:gd name="T52" fmla="*/ 3 w 3"/>
                                <a:gd name="T53" fmla="*/ 0 h 21"/>
                                <a:gd name="T54" fmla="*/ 2 w 3"/>
                                <a:gd name="T55" fmla="*/ 0 h 21"/>
                                <a:gd name="T56" fmla="*/ 2 w 3"/>
                                <a:gd name="T57" fmla="*/ 0 h 21"/>
                                <a:gd name="T58" fmla="*/ 1 w 3"/>
                                <a:gd name="T59" fmla="*/ 0 h 21"/>
                                <a:gd name="T60" fmla="*/ 1 w 3"/>
                                <a:gd name="T61" fmla="*/ 0 h 21"/>
                                <a:gd name="T62" fmla="*/ 0 w 3"/>
                                <a:gd name="T63" fmla="*/ 1 h 21"/>
                                <a:gd name="T64" fmla="*/ 0 w 3"/>
                                <a:gd name="T65" fmla="*/ 1 h 21"/>
                                <a:gd name="T66" fmla="*/ 0 w 3"/>
                                <a:gd name="T67" fmla="*/ 2 h 21"/>
                                <a:gd name="T68" fmla="*/ 0 w 3"/>
                                <a:gd name="T69" fmla="*/ 3 h 21"/>
                                <a:gd name="T70" fmla="*/ 0 w 3"/>
                                <a:gd name="T71" fmla="*/ 5 h 21"/>
                                <a:gd name="T72" fmla="*/ 0 w 3"/>
                                <a:gd name="T73" fmla="*/ 6 h 21"/>
                                <a:gd name="T74" fmla="*/ 0 w 3"/>
                                <a:gd name="T75" fmla="*/ 7 h 21"/>
                                <a:gd name="T76" fmla="*/ 0 w 3"/>
                                <a:gd name="T77" fmla="*/ 8 h 21"/>
                                <a:gd name="T78" fmla="*/ 0 w 3"/>
                                <a:gd name="T79" fmla="*/ 9 h 21"/>
                                <a:gd name="T80" fmla="*/ 0 w 3"/>
                                <a:gd name="T81" fmla="*/ 10 h 21"/>
                                <a:gd name="T82" fmla="*/ 0 w 3"/>
                                <a:gd name="T83" fmla="*/ 11 h 21"/>
                                <a:gd name="T84" fmla="*/ 0 w 3"/>
                                <a:gd name="T85" fmla="*/ 12 h 21"/>
                                <a:gd name="T86" fmla="*/ 0 w 3"/>
                                <a:gd name="T87" fmla="*/ 13 h 21"/>
                                <a:gd name="T88" fmla="*/ 0 w 3"/>
                                <a:gd name="T89" fmla="*/ 14 h 21"/>
                                <a:gd name="T90" fmla="*/ 0 w 3"/>
                                <a:gd name="T91" fmla="*/ 16 h 21"/>
                                <a:gd name="T92" fmla="*/ 0 w 3"/>
                                <a:gd name="T93" fmla="*/ 17 h 21"/>
                                <a:gd name="T94" fmla="*/ 0 w 3"/>
                                <a:gd name="T95" fmla="*/ 18 h 21"/>
                                <a:gd name="T96" fmla="*/ 0 w 3"/>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1">
                                  <a:moveTo>
                                    <a:pt x="0" y="19"/>
                                  </a:moveTo>
                                  <a:lnTo>
                                    <a:pt x="0" y="20"/>
                                  </a:lnTo>
                                  <a:lnTo>
                                    <a:pt x="0" y="20"/>
                                  </a:lnTo>
                                  <a:lnTo>
                                    <a:pt x="0" y="20"/>
                                  </a:lnTo>
                                  <a:lnTo>
                                    <a:pt x="1" y="21"/>
                                  </a:lnTo>
                                  <a:lnTo>
                                    <a:pt x="1" y="21"/>
                                  </a:lnTo>
                                  <a:lnTo>
                                    <a:pt x="1" y="21"/>
                                  </a:lnTo>
                                  <a:lnTo>
                                    <a:pt x="1" y="21"/>
                                  </a:lnTo>
                                  <a:lnTo>
                                    <a:pt x="2" y="21"/>
                                  </a:lnTo>
                                  <a:lnTo>
                                    <a:pt x="2" y="21"/>
                                  </a:lnTo>
                                  <a:lnTo>
                                    <a:pt x="2" y="21"/>
                                  </a:lnTo>
                                  <a:lnTo>
                                    <a:pt x="2" y="21"/>
                                  </a:lnTo>
                                  <a:lnTo>
                                    <a:pt x="3" y="21"/>
                                  </a:lnTo>
                                  <a:lnTo>
                                    <a:pt x="3" y="21"/>
                                  </a:lnTo>
                                  <a:lnTo>
                                    <a:pt x="3" y="20"/>
                                  </a:lnTo>
                                  <a:lnTo>
                                    <a:pt x="3" y="20"/>
                                  </a:lnTo>
                                  <a:lnTo>
                                    <a:pt x="3" y="20"/>
                                  </a:lnTo>
                                  <a:lnTo>
                                    <a:pt x="3" y="19"/>
                                  </a:lnTo>
                                  <a:lnTo>
                                    <a:pt x="3" y="19"/>
                                  </a:lnTo>
                                  <a:lnTo>
                                    <a:pt x="3"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66" name="Freeform 3766"/>
                          <wps:cNvSpPr>
                            <a:spLocks/>
                          </wps:cNvSpPr>
                          <wps:spPr bwMode="auto">
                            <a:xfrm>
                              <a:off x="302" y="308"/>
                              <a:ext cx="3" cy="21"/>
                            </a:xfrm>
                            <a:custGeom>
                              <a:avLst/>
                              <a:gdLst>
                                <a:gd name="T0" fmla="*/ 0 w 3"/>
                                <a:gd name="T1" fmla="*/ 20 h 21"/>
                                <a:gd name="T2" fmla="*/ 0 w 3"/>
                                <a:gd name="T3" fmla="*/ 20 h 21"/>
                                <a:gd name="T4" fmla="*/ 1 w 3"/>
                                <a:gd name="T5" fmla="*/ 21 h 21"/>
                                <a:gd name="T6" fmla="*/ 1 w 3"/>
                                <a:gd name="T7" fmla="*/ 21 h 21"/>
                                <a:gd name="T8" fmla="*/ 2 w 3"/>
                                <a:gd name="T9" fmla="*/ 21 h 21"/>
                                <a:gd name="T10" fmla="*/ 2 w 3"/>
                                <a:gd name="T11" fmla="*/ 21 h 21"/>
                                <a:gd name="T12" fmla="*/ 3 w 3"/>
                                <a:gd name="T13" fmla="*/ 21 h 21"/>
                                <a:gd name="T14" fmla="*/ 3 w 3"/>
                                <a:gd name="T15" fmla="*/ 20 h 21"/>
                                <a:gd name="T16" fmla="*/ 3 w 3"/>
                                <a:gd name="T17" fmla="*/ 19 h 21"/>
                                <a:gd name="T18" fmla="*/ 3 w 3"/>
                                <a:gd name="T19" fmla="*/ 18 h 21"/>
                                <a:gd name="T20" fmla="*/ 3 w 3"/>
                                <a:gd name="T21" fmla="*/ 17 h 21"/>
                                <a:gd name="T22" fmla="*/ 3 w 3"/>
                                <a:gd name="T23" fmla="*/ 16 h 21"/>
                                <a:gd name="T24" fmla="*/ 3 w 3"/>
                                <a:gd name="T25" fmla="*/ 15 h 21"/>
                                <a:gd name="T26" fmla="*/ 3 w 3"/>
                                <a:gd name="T27" fmla="*/ 14 h 21"/>
                                <a:gd name="T28" fmla="*/ 3 w 3"/>
                                <a:gd name="T29" fmla="*/ 13 h 21"/>
                                <a:gd name="T30" fmla="*/ 3 w 3"/>
                                <a:gd name="T31" fmla="*/ 12 h 21"/>
                                <a:gd name="T32" fmla="*/ 3 w 3"/>
                                <a:gd name="T33" fmla="*/ 11 h 21"/>
                                <a:gd name="T34" fmla="*/ 3 w 3"/>
                                <a:gd name="T35" fmla="*/ 10 h 21"/>
                                <a:gd name="T36" fmla="*/ 3 w 3"/>
                                <a:gd name="T37" fmla="*/ 8 h 21"/>
                                <a:gd name="T38" fmla="*/ 3 w 3"/>
                                <a:gd name="T39" fmla="*/ 7 h 21"/>
                                <a:gd name="T40" fmla="*/ 3 w 3"/>
                                <a:gd name="T41" fmla="*/ 6 h 21"/>
                                <a:gd name="T42" fmla="*/ 3 w 3"/>
                                <a:gd name="T43" fmla="*/ 5 h 21"/>
                                <a:gd name="T44" fmla="*/ 3 w 3"/>
                                <a:gd name="T45" fmla="*/ 4 h 21"/>
                                <a:gd name="T46" fmla="*/ 3 w 3"/>
                                <a:gd name="T47" fmla="*/ 3 h 21"/>
                                <a:gd name="T48" fmla="*/ 3 w 3"/>
                                <a:gd name="T49" fmla="*/ 2 h 21"/>
                                <a:gd name="T50" fmla="*/ 3 w 3"/>
                                <a:gd name="T51" fmla="*/ 1 h 21"/>
                                <a:gd name="T52" fmla="*/ 3 w 3"/>
                                <a:gd name="T53" fmla="*/ 0 h 21"/>
                                <a:gd name="T54" fmla="*/ 2 w 3"/>
                                <a:gd name="T55" fmla="*/ 0 h 21"/>
                                <a:gd name="T56" fmla="*/ 2 w 3"/>
                                <a:gd name="T57" fmla="*/ 0 h 21"/>
                                <a:gd name="T58" fmla="*/ 1 w 3"/>
                                <a:gd name="T59" fmla="*/ 0 h 21"/>
                                <a:gd name="T60" fmla="*/ 1 w 3"/>
                                <a:gd name="T61" fmla="*/ 0 h 21"/>
                                <a:gd name="T62" fmla="*/ 0 w 3"/>
                                <a:gd name="T63" fmla="*/ 1 h 21"/>
                                <a:gd name="T64" fmla="*/ 0 w 3"/>
                                <a:gd name="T65" fmla="*/ 1 h 21"/>
                                <a:gd name="T66" fmla="*/ 0 w 3"/>
                                <a:gd name="T67" fmla="*/ 2 h 21"/>
                                <a:gd name="T68" fmla="*/ 0 w 3"/>
                                <a:gd name="T69" fmla="*/ 3 h 21"/>
                                <a:gd name="T70" fmla="*/ 0 w 3"/>
                                <a:gd name="T71" fmla="*/ 5 h 21"/>
                                <a:gd name="T72" fmla="*/ 0 w 3"/>
                                <a:gd name="T73" fmla="*/ 6 h 21"/>
                                <a:gd name="T74" fmla="*/ 0 w 3"/>
                                <a:gd name="T75" fmla="*/ 7 h 21"/>
                                <a:gd name="T76" fmla="*/ 0 w 3"/>
                                <a:gd name="T77" fmla="*/ 8 h 21"/>
                                <a:gd name="T78" fmla="*/ 0 w 3"/>
                                <a:gd name="T79" fmla="*/ 9 h 21"/>
                                <a:gd name="T80" fmla="*/ 0 w 3"/>
                                <a:gd name="T81" fmla="*/ 10 h 21"/>
                                <a:gd name="T82" fmla="*/ 0 w 3"/>
                                <a:gd name="T83" fmla="*/ 11 h 21"/>
                                <a:gd name="T84" fmla="*/ 0 w 3"/>
                                <a:gd name="T85" fmla="*/ 12 h 21"/>
                                <a:gd name="T86" fmla="*/ 0 w 3"/>
                                <a:gd name="T87" fmla="*/ 13 h 21"/>
                                <a:gd name="T88" fmla="*/ 0 w 3"/>
                                <a:gd name="T89" fmla="*/ 14 h 21"/>
                                <a:gd name="T90" fmla="*/ 0 w 3"/>
                                <a:gd name="T91" fmla="*/ 16 h 21"/>
                                <a:gd name="T92" fmla="*/ 0 w 3"/>
                                <a:gd name="T93" fmla="*/ 17 h 21"/>
                                <a:gd name="T94" fmla="*/ 0 w 3"/>
                                <a:gd name="T95" fmla="*/ 18 h 21"/>
                                <a:gd name="T96" fmla="*/ 0 w 3"/>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1">
                                  <a:moveTo>
                                    <a:pt x="0" y="19"/>
                                  </a:moveTo>
                                  <a:lnTo>
                                    <a:pt x="0" y="20"/>
                                  </a:lnTo>
                                  <a:lnTo>
                                    <a:pt x="0" y="20"/>
                                  </a:lnTo>
                                  <a:lnTo>
                                    <a:pt x="0" y="20"/>
                                  </a:lnTo>
                                  <a:lnTo>
                                    <a:pt x="1" y="21"/>
                                  </a:lnTo>
                                  <a:lnTo>
                                    <a:pt x="1" y="21"/>
                                  </a:lnTo>
                                  <a:lnTo>
                                    <a:pt x="1" y="21"/>
                                  </a:lnTo>
                                  <a:lnTo>
                                    <a:pt x="1" y="21"/>
                                  </a:lnTo>
                                  <a:lnTo>
                                    <a:pt x="2" y="21"/>
                                  </a:lnTo>
                                  <a:lnTo>
                                    <a:pt x="2" y="21"/>
                                  </a:lnTo>
                                  <a:lnTo>
                                    <a:pt x="2" y="21"/>
                                  </a:lnTo>
                                  <a:lnTo>
                                    <a:pt x="2" y="21"/>
                                  </a:lnTo>
                                  <a:lnTo>
                                    <a:pt x="3" y="21"/>
                                  </a:lnTo>
                                  <a:lnTo>
                                    <a:pt x="3" y="21"/>
                                  </a:lnTo>
                                  <a:lnTo>
                                    <a:pt x="3" y="20"/>
                                  </a:lnTo>
                                  <a:lnTo>
                                    <a:pt x="3" y="20"/>
                                  </a:lnTo>
                                  <a:lnTo>
                                    <a:pt x="3" y="20"/>
                                  </a:lnTo>
                                  <a:lnTo>
                                    <a:pt x="3" y="19"/>
                                  </a:lnTo>
                                  <a:lnTo>
                                    <a:pt x="3" y="19"/>
                                  </a:lnTo>
                                  <a:lnTo>
                                    <a:pt x="3"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1"/>
                                  </a:lnTo>
                                  <a:lnTo>
                                    <a:pt x="3" y="1"/>
                                  </a:lnTo>
                                  <a:lnTo>
                                    <a:pt x="3" y="1"/>
                                  </a:lnTo>
                                  <a:lnTo>
                                    <a:pt x="3" y="0"/>
                                  </a:lnTo>
                                  <a:lnTo>
                                    <a:pt x="3" y="0"/>
                                  </a:lnTo>
                                  <a:lnTo>
                                    <a:pt x="2" y="0"/>
                                  </a:lnTo>
                                  <a:lnTo>
                                    <a:pt x="2" y="0"/>
                                  </a:lnTo>
                                  <a:lnTo>
                                    <a:pt x="2" y="0"/>
                                  </a:lnTo>
                                  <a:lnTo>
                                    <a:pt x="2" y="0"/>
                                  </a:lnTo>
                                  <a:lnTo>
                                    <a:pt x="1" y="0"/>
                                  </a:lnTo>
                                  <a:lnTo>
                                    <a:pt x="1" y="0"/>
                                  </a:lnTo>
                                  <a:lnTo>
                                    <a:pt x="1" y="0"/>
                                  </a:lnTo>
                                  <a:lnTo>
                                    <a:pt x="1" y="0"/>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67" name="Freeform 3767"/>
                          <wps:cNvSpPr>
                            <a:spLocks/>
                          </wps:cNvSpPr>
                          <wps:spPr bwMode="auto">
                            <a:xfrm>
                              <a:off x="299" y="336"/>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1 w 6"/>
                                <a:gd name="T77" fmla="*/ 9 h 23"/>
                                <a:gd name="T78" fmla="*/ 0 w 6"/>
                                <a:gd name="T79" fmla="*/ 10 h 23"/>
                                <a:gd name="T80" fmla="*/ 0 w 6"/>
                                <a:gd name="T81" fmla="*/ 11 h 23"/>
                                <a:gd name="T82" fmla="*/ 0 w 6"/>
                                <a:gd name="T83" fmla="*/ 12 h 23"/>
                                <a:gd name="T84" fmla="*/ 0 w 6"/>
                                <a:gd name="T85" fmla="*/ 13 h 23"/>
                                <a:gd name="T86" fmla="*/ 1 w 6"/>
                                <a:gd name="T87" fmla="*/ 14 h 23"/>
                                <a:gd name="T88" fmla="*/ 1 w 6"/>
                                <a:gd name="T89" fmla="*/ 15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3"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6"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3" y="0"/>
                                  </a:lnTo>
                                  <a:lnTo>
                                    <a:pt x="2" y="1"/>
                                  </a:lnTo>
                                  <a:lnTo>
                                    <a:pt x="2" y="1"/>
                                  </a:lnTo>
                                  <a:lnTo>
                                    <a:pt x="1" y="1"/>
                                  </a:lnTo>
                                  <a:lnTo>
                                    <a:pt x="1" y="2"/>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1"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7"/>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68" name="Freeform 3768"/>
                          <wps:cNvSpPr>
                            <a:spLocks/>
                          </wps:cNvSpPr>
                          <wps:spPr bwMode="auto">
                            <a:xfrm>
                              <a:off x="299" y="336"/>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1 w 6"/>
                                <a:gd name="T77" fmla="*/ 9 h 23"/>
                                <a:gd name="T78" fmla="*/ 0 w 6"/>
                                <a:gd name="T79" fmla="*/ 10 h 23"/>
                                <a:gd name="T80" fmla="*/ 0 w 6"/>
                                <a:gd name="T81" fmla="*/ 11 h 23"/>
                                <a:gd name="T82" fmla="*/ 0 w 6"/>
                                <a:gd name="T83" fmla="*/ 12 h 23"/>
                                <a:gd name="T84" fmla="*/ 0 w 6"/>
                                <a:gd name="T85" fmla="*/ 13 h 23"/>
                                <a:gd name="T86" fmla="*/ 1 w 6"/>
                                <a:gd name="T87" fmla="*/ 14 h 23"/>
                                <a:gd name="T88" fmla="*/ 1 w 6"/>
                                <a:gd name="T89" fmla="*/ 15 h 23"/>
                                <a:gd name="T90" fmla="*/ 1 w 6"/>
                                <a:gd name="T91" fmla="*/ 17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3"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8"/>
                                  </a:lnTo>
                                  <a:lnTo>
                                    <a:pt x="6" y="17"/>
                                  </a:lnTo>
                                  <a:lnTo>
                                    <a:pt x="6" y="17"/>
                                  </a:lnTo>
                                  <a:lnTo>
                                    <a:pt x="6" y="16"/>
                                  </a:lnTo>
                                  <a:lnTo>
                                    <a:pt x="6"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6" y="8"/>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3" y="0"/>
                                  </a:lnTo>
                                  <a:lnTo>
                                    <a:pt x="2" y="1"/>
                                  </a:lnTo>
                                  <a:lnTo>
                                    <a:pt x="2" y="1"/>
                                  </a:lnTo>
                                  <a:lnTo>
                                    <a:pt x="1" y="1"/>
                                  </a:lnTo>
                                  <a:lnTo>
                                    <a:pt x="1" y="2"/>
                                  </a:lnTo>
                                  <a:lnTo>
                                    <a:pt x="1" y="2"/>
                                  </a:lnTo>
                                  <a:lnTo>
                                    <a:pt x="1" y="2"/>
                                  </a:lnTo>
                                  <a:lnTo>
                                    <a:pt x="1" y="3"/>
                                  </a:lnTo>
                                  <a:lnTo>
                                    <a:pt x="1" y="4"/>
                                  </a:lnTo>
                                  <a:lnTo>
                                    <a:pt x="1" y="4"/>
                                  </a:lnTo>
                                  <a:lnTo>
                                    <a:pt x="1" y="5"/>
                                  </a:lnTo>
                                  <a:lnTo>
                                    <a:pt x="1" y="5"/>
                                  </a:lnTo>
                                  <a:lnTo>
                                    <a:pt x="1" y="6"/>
                                  </a:lnTo>
                                  <a:lnTo>
                                    <a:pt x="1" y="6"/>
                                  </a:lnTo>
                                  <a:lnTo>
                                    <a:pt x="1" y="7"/>
                                  </a:lnTo>
                                  <a:lnTo>
                                    <a:pt x="1" y="8"/>
                                  </a:lnTo>
                                  <a:lnTo>
                                    <a:pt x="1" y="8"/>
                                  </a:lnTo>
                                  <a:lnTo>
                                    <a:pt x="1"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7"/>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69" name="Freeform 3769"/>
                          <wps:cNvSpPr>
                            <a:spLocks/>
                          </wps:cNvSpPr>
                          <wps:spPr bwMode="auto">
                            <a:xfrm>
                              <a:off x="306" y="337"/>
                              <a:ext cx="17" cy="21"/>
                            </a:xfrm>
                            <a:custGeom>
                              <a:avLst/>
                              <a:gdLst>
                                <a:gd name="T0" fmla="*/ 0 w 17"/>
                                <a:gd name="T1" fmla="*/ 5 h 21"/>
                                <a:gd name="T2" fmla="*/ 0 w 17"/>
                                <a:gd name="T3" fmla="*/ 5 h 21"/>
                                <a:gd name="T4" fmla="*/ 0 w 17"/>
                                <a:gd name="T5" fmla="*/ 5 h 21"/>
                                <a:gd name="T6" fmla="*/ 0 w 17"/>
                                <a:gd name="T7" fmla="*/ 4 h 21"/>
                                <a:gd name="T8" fmla="*/ 0 w 17"/>
                                <a:gd name="T9" fmla="*/ 4 h 21"/>
                                <a:gd name="T10" fmla="*/ 0 w 17"/>
                                <a:gd name="T11" fmla="*/ 3 h 21"/>
                                <a:gd name="T12" fmla="*/ 0 w 17"/>
                                <a:gd name="T13" fmla="*/ 3 h 21"/>
                                <a:gd name="T14" fmla="*/ 1 w 17"/>
                                <a:gd name="T15" fmla="*/ 3 h 21"/>
                                <a:gd name="T16" fmla="*/ 1 w 17"/>
                                <a:gd name="T17" fmla="*/ 3 h 21"/>
                                <a:gd name="T18" fmla="*/ 2 w 17"/>
                                <a:gd name="T19" fmla="*/ 3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1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6 w 17"/>
                                <a:gd name="T73" fmla="*/ 19 h 21"/>
                                <a:gd name="T74" fmla="*/ 16 w 17"/>
                                <a:gd name="T75" fmla="*/ 20 h 21"/>
                                <a:gd name="T76" fmla="*/ 16 w 17"/>
                                <a:gd name="T77" fmla="*/ 20 h 21"/>
                                <a:gd name="T78" fmla="*/ 16 w 17"/>
                                <a:gd name="T79" fmla="*/ 20 h 21"/>
                                <a:gd name="T80" fmla="*/ 15 w 17"/>
                                <a:gd name="T81" fmla="*/ 21 h 21"/>
                                <a:gd name="T82" fmla="*/ 15 w 17"/>
                                <a:gd name="T83" fmla="*/ 21 h 21"/>
                                <a:gd name="T84" fmla="*/ 14 w 17"/>
                                <a:gd name="T85" fmla="*/ 21 h 21"/>
                                <a:gd name="T86" fmla="*/ 14 w 17"/>
                                <a:gd name="T87" fmla="*/ 21 h 21"/>
                                <a:gd name="T88" fmla="*/ 13 w 17"/>
                                <a:gd name="T89" fmla="*/ 21 h 21"/>
                                <a:gd name="T90" fmla="*/ 3 w 17"/>
                                <a:gd name="T91" fmla="*/ 19 h 21"/>
                                <a:gd name="T92" fmla="*/ 2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13" y="0"/>
                                  </a:lnTo>
                                  <a:lnTo>
                                    <a:pt x="13" y="0"/>
                                  </a:lnTo>
                                  <a:lnTo>
                                    <a:pt x="13" y="0"/>
                                  </a:lnTo>
                                  <a:lnTo>
                                    <a:pt x="13" y="0"/>
                                  </a:lnTo>
                                  <a:lnTo>
                                    <a:pt x="13" y="0"/>
                                  </a:lnTo>
                                  <a:lnTo>
                                    <a:pt x="14" y="0"/>
                                  </a:lnTo>
                                  <a:lnTo>
                                    <a:pt x="14" y="0"/>
                                  </a:lnTo>
                                  <a:lnTo>
                                    <a:pt x="14" y="0"/>
                                  </a:lnTo>
                                  <a:lnTo>
                                    <a:pt x="14" y="0"/>
                                  </a:lnTo>
                                  <a:lnTo>
                                    <a:pt x="14" y="0"/>
                                  </a:lnTo>
                                  <a:lnTo>
                                    <a:pt x="14" y="0"/>
                                  </a:lnTo>
                                  <a:lnTo>
                                    <a:pt x="14" y="0"/>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13" y="21"/>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70" name="Freeform 3770"/>
                          <wps:cNvSpPr>
                            <a:spLocks/>
                          </wps:cNvSpPr>
                          <wps:spPr bwMode="auto">
                            <a:xfrm>
                              <a:off x="306" y="337"/>
                              <a:ext cx="17" cy="21"/>
                            </a:xfrm>
                            <a:custGeom>
                              <a:avLst/>
                              <a:gdLst>
                                <a:gd name="T0" fmla="*/ 0 w 17"/>
                                <a:gd name="T1" fmla="*/ 5 h 21"/>
                                <a:gd name="T2" fmla="*/ 0 w 17"/>
                                <a:gd name="T3" fmla="*/ 5 h 21"/>
                                <a:gd name="T4" fmla="*/ 0 w 17"/>
                                <a:gd name="T5" fmla="*/ 5 h 21"/>
                                <a:gd name="T6" fmla="*/ 0 w 17"/>
                                <a:gd name="T7" fmla="*/ 4 h 21"/>
                                <a:gd name="T8" fmla="*/ 0 w 17"/>
                                <a:gd name="T9" fmla="*/ 4 h 21"/>
                                <a:gd name="T10" fmla="*/ 0 w 17"/>
                                <a:gd name="T11" fmla="*/ 3 h 21"/>
                                <a:gd name="T12" fmla="*/ 0 w 17"/>
                                <a:gd name="T13" fmla="*/ 3 h 21"/>
                                <a:gd name="T14" fmla="*/ 1 w 17"/>
                                <a:gd name="T15" fmla="*/ 3 h 21"/>
                                <a:gd name="T16" fmla="*/ 1 w 17"/>
                                <a:gd name="T17" fmla="*/ 3 h 21"/>
                                <a:gd name="T18" fmla="*/ 2 w 17"/>
                                <a:gd name="T19" fmla="*/ 3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1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6 w 17"/>
                                <a:gd name="T73" fmla="*/ 19 h 21"/>
                                <a:gd name="T74" fmla="*/ 16 w 17"/>
                                <a:gd name="T75" fmla="*/ 20 h 21"/>
                                <a:gd name="T76" fmla="*/ 16 w 17"/>
                                <a:gd name="T77" fmla="*/ 20 h 21"/>
                                <a:gd name="T78" fmla="*/ 16 w 17"/>
                                <a:gd name="T79" fmla="*/ 20 h 21"/>
                                <a:gd name="T80" fmla="*/ 15 w 17"/>
                                <a:gd name="T81" fmla="*/ 21 h 21"/>
                                <a:gd name="T82" fmla="*/ 15 w 17"/>
                                <a:gd name="T83" fmla="*/ 21 h 21"/>
                                <a:gd name="T84" fmla="*/ 14 w 17"/>
                                <a:gd name="T85" fmla="*/ 21 h 21"/>
                                <a:gd name="T86" fmla="*/ 14 w 17"/>
                                <a:gd name="T87" fmla="*/ 21 h 21"/>
                                <a:gd name="T88" fmla="*/ 13 w 17"/>
                                <a:gd name="T89" fmla="*/ 21 h 21"/>
                                <a:gd name="T90" fmla="*/ 3 w 17"/>
                                <a:gd name="T91" fmla="*/ 19 h 21"/>
                                <a:gd name="T92" fmla="*/ 2 w 17"/>
                                <a:gd name="T93" fmla="*/ 19 h 21"/>
                                <a:gd name="T94" fmla="*/ 2 w 17"/>
                                <a:gd name="T95" fmla="*/ 19 h 21"/>
                                <a:gd name="T96" fmla="*/ 2 w 17"/>
                                <a:gd name="T97" fmla="*/ 19 h 21"/>
                                <a:gd name="T98" fmla="*/ 1 w 17"/>
                                <a:gd name="T99" fmla="*/ 19 h 21"/>
                                <a:gd name="T100" fmla="*/ 1 w 17"/>
                                <a:gd name="T101" fmla="*/ 19 h 21"/>
                                <a:gd name="T102" fmla="*/ 0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13" y="0"/>
                                  </a:lnTo>
                                  <a:lnTo>
                                    <a:pt x="13" y="0"/>
                                  </a:lnTo>
                                  <a:lnTo>
                                    <a:pt x="13" y="0"/>
                                  </a:lnTo>
                                  <a:lnTo>
                                    <a:pt x="13" y="0"/>
                                  </a:lnTo>
                                  <a:lnTo>
                                    <a:pt x="13" y="0"/>
                                  </a:lnTo>
                                  <a:lnTo>
                                    <a:pt x="14" y="0"/>
                                  </a:lnTo>
                                  <a:lnTo>
                                    <a:pt x="14" y="0"/>
                                  </a:lnTo>
                                  <a:lnTo>
                                    <a:pt x="14" y="0"/>
                                  </a:lnTo>
                                  <a:lnTo>
                                    <a:pt x="14" y="0"/>
                                  </a:lnTo>
                                  <a:lnTo>
                                    <a:pt x="14" y="0"/>
                                  </a:lnTo>
                                  <a:lnTo>
                                    <a:pt x="14" y="0"/>
                                  </a:lnTo>
                                  <a:lnTo>
                                    <a:pt x="14" y="0"/>
                                  </a:lnTo>
                                  <a:lnTo>
                                    <a:pt x="14" y="1"/>
                                  </a:lnTo>
                                  <a:lnTo>
                                    <a:pt x="14" y="1"/>
                                  </a:lnTo>
                                  <a:lnTo>
                                    <a:pt x="14" y="1"/>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13" y="21"/>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9"/>
                                  </a:lnTo>
                                  <a:lnTo>
                                    <a:pt x="1" y="19"/>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71" name="Freeform 3771"/>
                          <wps:cNvSpPr>
                            <a:spLocks/>
                          </wps:cNvSpPr>
                          <wps:spPr bwMode="auto">
                            <a:xfrm>
                              <a:off x="303" y="339"/>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4 w 4"/>
                                <a:gd name="T53" fmla="*/ 3 h 5"/>
                                <a:gd name="T54" fmla="*/ 4 w 4"/>
                                <a:gd name="T55" fmla="*/ 3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72" name="Freeform 3772"/>
                          <wps:cNvSpPr>
                            <a:spLocks/>
                          </wps:cNvSpPr>
                          <wps:spPr bwMode="auto">
                            <a:xfrm>
                              <a:off x="303" y="339"/>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4 w 4"/>
                                <a:gd name="T27" fmla="*/ 4 h 5"/>
                                <a:gd name="T28" fmla="*/ 4 w 4"/>
                                <a:gd name="T29" fmla="*/ 4 h 5"/>
                                <a:gd name="T30" fmla="*/ 4 w 4"/>
                                <a:gd name="T31" fmla="*/ 4 h 5"/>
                                <a:gd name="T32" fmla="*/ 4 w 4"/>
                                <a:gd name="T33" fmla="*/ 4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3 h 5"/>
                                <a:gd name="T48" fmla="*/ 4 w 4"/>
                                <a:gd name="T49" fmla="*/ 3 h 5"/>
                                <a:gd name="T50" fmla="*/ 4 w 4"/>
                                <a:gd name="T51" fmla="*/ 3 h 5"/>
                                <a:gd name="T52" fmla="*/ 4 w 4"/>
                                <a:gd name="T53" fmla="*/ 3 h 5"/>
                                <a:gd name="T54" fmla="*/ 4 w 4"/>
                                <a:gd name="T55" fmla="*/ 3 h 5"/>
                                <a:gd name="T56" fmla="*/ 4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73" name="Freeform 3773"/>
                          <wps:cNvSpPr>
                            <a:spLocks/>
                          </wps:cNvSpPr>
                          <wps:spPr bwMode="auto">
                            <a:xfrm>
                              <a:off x="303" y="352"/>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1 h 4"/>
                                <a:gd name="T30" fmla="*/ 4 w 4"/>
                                <a:gd name="T31" fmla="*/ 1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2 h 4"/>
                                <a:gd name="T58" fmla="*/ 4 w 4"/>
                                <a:gd name="T59" fmla="*/ 2 h 4"/>
                                <a:gd name="T60" fmla="*/ 4 w 4"/>
                                <a:gd name="T61" fmla="*/ 2 h 4"/>
                                <a:gd name="T62" fmla="*/ 4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74" name="Freeform 3774"/>
                          <wps:cNvSpPr>
                            <a:spLocks/>
                          </wps:cNvSpPr>
                          <wps:spPr bwMode="auto">
                            <a:xfrm>
                              <a:off x="303" y="352"/>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1 h 4"/>
                                <a:gd name="T30" fmla="*/ 4 w 4"/>
                                <a:gd name="T31" fmla="*/ 1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2 h 4"/>
                                <a:gd name="T58" fmla="*/ 4 w 4"/>
                                <a:gd name="T59" fmla="*/ 2 h 4"/>
                                <a:gd name="T60" fmla="*/ 4 w 4"/>
                                <a:gd name="T61" fmla="*/ 2 h 4"/>
                                <a:gd name="T62" fmla="*/ 4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75" name="Freeform 3775"/>
                          <wps:cNvSpPr>
                            <a:spLocks/>
                          </wps:cNvSpPr>
                          <wps:spPr bwMode="auto">
                            <a:xfrm>
                              <a:off x="302" y="337"/>
                              <a:ext cx="3" cy="21"/>
                            </a:xfrm>
                            <a:custGeom>
                              <a:avLst/>
                              <a:gdLst>
                                <a:gd name="T0" fmla="*/ 0 w 3"/>
                                <a:gd name="T1" fmla="*/ 20 h 21"/>
                                <a:gd name="T2" fmla="*/ 0 w 3"/>
                                <a:gd name="T3" fmla="*/ 20 h 21"/>
                                <a:gd name="T4" fmla="*/ 1 w 3"/>
                                <a:gd name="T5" fmla="*/ 21 h 21"/>
                                <a:gd name="T6" fmla="*/ 1 w 3"/>
                                <a:gd name="T7" fmla="*/ 21 h 21"/>
                                <a:gd name="T8" fmla="*/ 2 w 3"/>
                                <a:gd name="T9" fmla="*/ 21 h 21"/>
                                <a:gd name="T10" fmla="*/ 2 w 3"/>
                                <a:gd name="T11" fmla="*/ 21 h 21"/>
                                <a:gd name="T12" fmla="*/ 3 w 3"/>
                                <a:gd name="T13" fmla="*/ 21 h 21"/>
                                <a:gd name="T14" fmla="*/ 3 w 3"/>
                                <a:gd name="T15" fmla="*/ 20 h 21"/>
                                <a:gd name="T16" fmla="*/ 3 w 3"/>
                                <a:gd name="T17" fmla="*/ 19 h 21"/>
                                <a:gd name="T18" fmla="*/ 3 w 3"/>
                                <a:gd name="T19" fmla="*/ 18 h 21"/>
                                <a:gd name="T20" fmla="*/ 3 w 3"/>
                                <a:gd name="T21" fmla="*/ 17 h 21"/>
                                <a:gd name="T22" fmla="*/ 3 w 3"/>
                                <a:gd name="T23" fmla="*/ 16 h 21"/>
                                <a:gd name="T24" fmla="*/ 3 w 3"/>
                                <a:gd name="T25" fmla="*/ 15 h 21"/>
                                <a:gd name="T26" fmla="*/ 3 w 3"/>
                                <a:gd name="T27" fmla="*/ 14 h 21"/>
                                <a:gd name="T28" fmla="*/ 3 w 3"/>
                                <a:gd name="T29" fmla="*/ 13 h 21"/>
                                <a:gd name="T30" fmla="*/ 3 w 3"/>
                                <a:gd name="T31" fmla="*/ 12 h 21"/>
                                <a:gd name="T32" fmla="*/ 3 w 3"/>
                                <a:gd name="T33" fmla="*/ 11 h 21"/>
                                <a:gd name="T34" fmla="*/ 3 w 3"/>
                                <a:gd name="T35" fmla="*/ 9 h 21"/>
                                <a:gd name="T36" fmla="*/ 3 w 3"/>
                                <a:gd name="T37" fmla="*/ 8 h 21"/>
                                <a:gd name="T38" fmla="*/ 3 w 3"/>
                                <a:gd name="T39" fmla="*/ 7 h 21"/>
                                <a:gd name="T40" fmla="*/ 3 w 3"/>
                                <a:gd name="T41" fmla="*/ 6 h 21"/>
                                <a:gd name="T42" fmla="*/ 3 w 3"/>
                                <a:gd name="T43" fmla="*/ 5 h 21"/>
                                <a:gd name="T44" fmla="*/ 3 w 3"/>
                                <a:gd name="T45" fmla="*/ 4 h 21"/>
                                <a:gd name="T46" fmla="*/ 3 w 3"/>
                                <a:gd name="T47" fmla="*/ 3 h 21"/>
                                <a:gd name="T48" fmla="*/ 3 w 3"/>
                                <a:gd name="T49" fmla="*/ 2 h 21"/>
                                <a:gd name="T50" fmla="*/ 3 w 3"/>
                                <a:gd name="T51" fmla="*/ 1 h 21"/>
                                <a:gd name="T52" fmla="*/ 3 w 3"/>
                                <a:gd name="T53" fmla="*/ 0 h 21"/>
                                <a:gd name="T54" fmla="*/ 2 w 3"/>
                                <a:gd name="T55" fmla="*/ 0 h 21"/>
                                <a:gd name="T56" fmla="*/ 2 w 3"/>
                                <a:gd name="T57" fmla="*/ 0 h 21"/>
                                <a:gd name="T58" fmla="*/ 1 w 3"/>
                                <a:gd name="T59" fmla="*/ 0 h 21"/>
                                <a:gd name="T60" fmla="*/ 1 w 3"/>
                                <a:gd name="T61" fmla="*/ 0 h 21"/>
                                <a:gd name="T62" fmla="*/ 0 w 3"/>
                                <a:gd name="T63" fmla="*/ 1 h 21"/>
                                <a:gd name="T64" fmla="*/ 0 w 3"/>
                                <a:gd name="T65" fmla="*/ 1 h 21"/>
                                <a:gd name="T66" fmla="*/ 0 w 3"/>
                                <a:gd name="T67" fmla="*/ 2 h 21"/>
                                <a:gd name="T68" fmla="*/ 0 w 3"/>
                                <a:gd name="T69" fmla="*/ 3 h 21"/>
                                <a:gd name="T70" fmla="*/ 0 w 3"/>
                                <a:gd name="T71" fmla="*/ 5 h 21"/>
                                <a:gd name="T72" fmla="*/ 0 w 3"/>
                                <a:gd name="T73" fmla="*/ 6 h 21"/>
                                <a:gd name="T74" fmla="*/ 0 w 3"/>
                                <a:gd name="T75" fmla="*/ 7 h 21"/>
                                <a:gd name="T76" fmla="*/ 0 w 3"/>
                                <a:gd name="T77" fmla="*/ 8 h 21"/>
                                <a:gd name="T78" fmla="*/ 0 w 3"/>
                                <a:gd name="T79" fmla="*/ 9 h 21"/>
                                <a:gd name="T80" fmla="*/ 0 w 3"/>
                                <a:gd name="T81" fmla="*/ 10 h 21"/>
                                <a:gd name="T82" fmla="*/ 0 w 3"/>
                                <a:gd name="T83" fmla="*/ 11 h 21"/>
                                <a:gd name="T84" fmla="*/ 0 w 3"/>
                                <a:gd name="T85" fmla="*/ 12 h 21"/>
                                <a:gd name="T86" fmla="*/ 0 w 3"/>
                                <a:gd name="T87" fmla="*/ 13 h 21"/>
                                <a:gd name="T88" fmla="*/ 0 w 3"/>
                                <a:gd name="T89" fmla="*/ 14 h 21"/>
                                <a:gd name="T90" fmla="*/ 0 w 3"/>
                                <a:gd name="T91" fmla="*/ 16 h 21"/>
                                <a:gd name="T92" fmla="*/ 0 w 3"/>
                                <a:gd name="T93" fmla="*/ 17 h 21"/>
                                <a:gd name="T94" fmla="*/ 0 w 3"/>
                                <a:gd name="T95" fmla="*/ 18 h 21"/>
                                <a:gd name="T96" fmla="*/ 0 w 3"/>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1">
                                  <a:moveTo>
                                    <a:pt x="0" y="19"/>
                                  </a:moveTo>
                                  <a:lnTo>
                                    <a:pt x="0" y="20"/>
                                  </a:lnTo>
                                  <a:lnTo>
                                    <a:pt x="0" y="20"/>
                                  </a:lnTo>
                                  <a:lnTo>
                                    <a:pt x="0" y="20"/>
                                  </a:lnTo>
                                  <a:lnTo>
                                    <a:pt x="0" y="21"/>
                                  </a:lnTo>
                                  <a:lnTo>
                                    <a:pt x="1" y="21"/>
                                  </a:lnTo>
                                  <a:lnTo>
                                    <a:pt x="1" y="21"/>
                                  </a:lnTo>
                                  <a:lnTo>
                                    <a:pt x="1" y="21"/>
                                  </a:lnTo>
                                  <a:lnTo>
                                    <a:pt x="1" y="21"/>
                                  </a:lnTo>
                                  <a:lnTo>
                                    <a:pt x="2" y="21"/>
                                  </a:lnTo>
                                  <a:lnTo>
                                    <a:pt x="2" y="21"/>
                                  </a:lnTo>
                                  <a:lnTo>
                                    <a:pt x="2" y="21"/>
                                  </a:lnTo>
                                  <a:lnTo>
                                    <a:pt x="2" y="21"/>
                                  </a:lnTo>
                                  <a:lnTo>
                                    <a:pt x="3" y="21"/>
                                  </a:lnTo>
                                  <a:lnTo>
                                    <a:pt x="3" y="20"/>
                                  </a:lnTo>
                                  <a:lnTo>
                                    <a:pt x="3" y="20"/>
                                  </a:lnTo>
                                  <a:lnTo>
                                    <a:pt x="3" y="20"/>
                                  </a:lnTo>
                                  <a:lnTo>
                                    <a:pt x="3" y="19"/>
                                  </a:lnTo>
                                  <a:lnTo>
                                    <a:pt x="3" y="19"/>
                                  </a:lnTo>
                                  <a:lnTo>
                                    <a:pt x="3" y="18"/>
                                  </a:lnTo>
                                  <a:lnTo>
                                    <a:pt x="3" y="18"/>
                                  </a:lnTo>
                                  <a:lnTo>
                                    <a:pt x="3" y="17"/>
                                  </a:lnTo>
                                  <a:lnTo>
                                    <a:pt x="3" y="16"/>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1" y="0"/>
                                  </a:lnTo>
                                  <a:lnTo>
                                    <a:pt x="0" y="0"/>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76" name="Freeform 3776"/>
                          <wps:cNvSpPr>
                            <a:spLocks/>
                          </wps:cNvSpPr>
                          <wps:spPr bwMode="auto">
                            <a:xfrm>
                              <a:off x="302" y="337"/>
                              <a:ext cx="3" cy="21"/>
                            </a:xfrm>
                            <a:custGeom>
                              <a:avLst/>
                              <a:gdLst>
                                <a:gd name="T0" fmla="*/ 0 w 3"/>
                                <a:gd name="T1" fmla="*/ 20 h 21"/>
                                <a:gd name="T2" fmla="*/ 0 w 3"/>
                                <a:gd name="T3" fmla="*/ 20 h 21"/>
                                <a:gd name="T4" fmla="*/ 1 w 3"/>
                                <a:gd name="T5" fmla="*/ 21 h 21"/>
                                <a:gd name="T6" fmla="*/ 1 w 3"/>
                                <a:gd name="T7" fmla="*/ 21 h 21"/>
                                <a:gd name="T8" fmla="*/ 2 w 3"/>
                                <a:gd name="T9" fmla="*/ 21 h 21"/>
                                <a:gd name="T10" fmla="*/ 2 w 3"/>
                                <a:gd name="T11" fmla="*/ 21 h 21"/>
                                <a:gd name="T12" fmla="*/ 3 w 3"/>
                                <a:gd name="T13" fmla="*/ 21 h 21"/>
                                <a:gd name="T14" fmla="*/ 3 w 3"/>
                                <a:gd name="T15" fmla="*/ 20 h 21"/>
                                <a:gd name="T16" fmla="*/ 3 w 3"/>
                                <a:gd name="T17" fmla="*/ 19 h 21"/>
                                <a:gd name="T18" fmla="*/ 3 w 3"/>
                                <a:gd name="T19" fmla="*/ 18 h 21"/>
                                <a:gd name="T20" fmla="*/ 3 w 3"/>
                                <a:gd name="T21" fmla="*/ 17 h 21"/>
                                <a:gd name="T22" fmla="*/ 3 w 3"/>
                                <a:gd name="T23" fmla="*/ 16 h 21"/>
                                <a:gd name="T24" fmla="*/ 3 w 3"/>
                                <a:gd name="T25" fmla="*/ 15 h 21"/>
                                <a:gd name="T26" fmla="*/ 3 w 3"/>
                                <a:gd name="T27" fmla="*/ 14 h 21"/>
                                <a:gd name="T28" fmla="*/ 3 w 3"/>
                                <a:gd name="T29" fmla="*/ 13 h 21"/>
                                <a:gd name="T30" fmla="*/ 3 w 3"/>
                                <a:gd name="T31" fmla="*/ 12 h 21"/>
                                <a:gd name="T32" fmla="*/ 3 w 3"/>
                                <a:gd name="T33" fmla="*/ 11 h 21"/>
                                <a:gd name="T34" fmla="*/ 3 w 3"/>
                                <a:gd name="T35" fmla="*/ 9 h 21"/>
                                <a:gd name="T36" fmla="*/ 3 w 3"/>
                                <a:gd name="T37" fmla="*/ 8 h 21"/>
                                <a:gd name="T38" fmla="*/ 3 w 3"/>
                                <a:gd name="T39" fmla="*/ 7 h 21"/>
                                <a:gd name="T40" fmla="*/ 3 w 3"/>
                                <a:gd name="T41" fmla="*/ 6 h 21"/>
                                <a:gd name="T42" fmla="*/ 3 w 3"/>
                                <a:gd name="T43" fmla="*/ 5 h 21"/>
                                <a:gd name="T44" fmla="*/ 3 w 3"/>
                                <a:gd name="T45" fmla="*/ 4 h 21"/>
                                <a:gd name="T46" fmla="*/ 3 w 3"/>
                                <a:gd name="T47" fmla="*/ 3 h 21"/>
                                <a:gd name="T48" fmla="*/ 3 w 3"/>
                                <a:gd name="T49" fmla="*/ 2 h 21"/>
                                <a:gd name="T50" fmla="*/ 3 w 3"/>
                                <a:gd name="T51" fmla="*/ 1 h 21"/>
                                <a:gd name="T52" fmla="*/ 3 w 3"/>
                                <a:gd name="T53" fmla="*/ 0 h 21"/>
                                <a:gd name="T54" fmla="*/ 2 w 3"/>
                                <a:gd name="T55" fmla="*/ 0 h 21"/>
                                <a:gd name="T56" fmla="*/ 2 w 3"/>
                                <a:gd name="T57" fmla="*/ 0 h 21"/>
                                <a:gd name="T58" fmla="*/ 1 w 3"/>
                                <a:gd name="T59" fmla="*/ 0 h 21"/>
                                <a:gd name="T60" fmla="*/ 1 w 3"/>
                                <a:gd name="T61" fmla="*/ 0 h 21"/>
                                <a:gd name="T62" fmla="*/ 0 w 3"/>
                                <a:gd name="T63" fmla="*/ 1 h 21"/>
                                <a:gd name="T64" fmla="*/ 0 w 3"/>
                                <a:gd name="T65" fmla="*/ 1 h 21"/>
                                <a:gd name="T66" fmla="*/ 0 w 3"/>
                                <a:gd name="T67" fmla="*/ 2 h 21"/>
                                <a:gd name="T68" fmla="*/ 0 w 3"/>
                                <a:gd name="T69" fmla="*/ 3 h 21"/>
                                <a:gd name="T70" fmla="*/ 0 w 3"/>
                                <a:gd name="T71" fmla="*/ 5 h 21"/>
                                <a:gd name="T72" fmla="*/ 0 w 3"/>
                                <a:gd name="T73" fmla="*/ 6 h 21"/>
                                <a:gd name="T74" fmla="*/ 0 w 3"/>
                                <a:gd name="T75" fmla="*/ 7 h 21"/>
                                <a:gd name="T76" fmla="*/ 0 w 3"/>
                                <a:gd name="T77" fmla="*/ 8 h 21"/>
                                <a:gd name="T78" fmla="*/ 0 w 3"/>
                                <a:gd name="T79" fmla="*/ 9 h 21"/>
                                <a:gd name="T80" fmla="*/ 0 w 3"/>
                                <a:gd name="T81" fmla="*/ 10 h 21"/>
                                <a:gd name="T82" fmla="*/ 0 w 3"/>
                                <a:gd name="T83" fmla="*/ 11 h 21"/>
                                <a:gd name="T84" fmla="*/ 0 w 3"/>
                                <a:gd name="T85" fmla="*/ 12 h 21"/>
                                <a:gd name="T86" fmla="*/ 0 w 3"/>
                                <a:gd name="T87" fmla="*/ 13 h 21"/>
                                <a:gd name="T88" fmla="*/ 0 w 3"/>
                                <a:gd name="T89" fmla="*/ 14 h 21"/>
                                <a:gd name="T90" fmla="*/ 0 w 3"/>
                                <a:gd name="T91" fmla="*/ 16 h 21"/>
                                <a:gd name="T92" fmla="*/ 0 w 3"/>
                                <a:gd name="T93" fmla="*/ 17 h 21"/>
                                <a:gd name="T94" fmla="*/ 0 w 3"/>
                                <a:gd name="T95" fmla="*/ 18 h 21"/>
                                <a:gd name="T96" fmla="*/ 0 w 3"/>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1">
                                  <a:moveTo>
                                    <a:pt x="0" y="19"/>
                                  </a:moveTo>
                                  <a:lnTo>
                                    <a:pt x="0" y="20"/>
                                  </a:lnTo>
                                  <a:lnTo>
                                    <a:pt x="0" y="20"/>
                                  </a:lnTo>
                                  <a:lnTo>
                                    <a:pt x="0" y="20"/>
                                  </a:lnTo>
                                  <a:lnTo>
                                    <a:pt x="0" y="21"/>
                                  </a:lnTo>
                                  <a:lnTo>
                                    <a:pt x="1" y="21"/>
                                  </a:lnTo>
                                  <a:lnTo>
                                    <a:pt x="1" y="21"/>
                                  </a:lnTo>
                                  <a:lnTo>
                                    <a:pt x="1" y="21"/>
                                  </a:lnTo>
                                  <a:lnTo>
                                    <a:pt x="1" y="21"/>
                                  </a:lnTo>
                                  <a:lnTo>
                                    <a:pt x="2" y="21"/>
                                  </a:lnTo>
                                  <a:lnTo>
                                    <a:pt x="2" y="21"/>
                                  </a:lnTo>
                                  <a:lnTo>
                                    <a:pt x="2" y="21"/>
                                  </a:lnTo>
                                  <a:lnTo>
                                    <a:pt x="2" y="21"/>
                                  </a:lnTo>
                                  <a:lnTo>
                                    <a:pt x="3" y="21"/>
                                  </a:lnTo>
                                  <a:lnTo>
                                    <a:pt x="3" y="20"/>
                                  </a:lnTo>
                                  <a:lnTo>
                                    <a:pt x="3" y="20"/>
                                  </a:lnTo>
                                  <a:lnTo>
                                    <a:pt x="3" y="20"/>
                                  </a:lnTo>
                                  <a:lnTo>
                                    <a:pt x="3" y="19"/>
                                  </a:lnTo>
                                  <a:lnTo>
                                    <a:pt x="3" y="19"/>
                                  </a:lnTo>
                                  <a:lnTo>
                                    <a:pt x="3" y="18"/>
                                  </a:lnTo>
                                  <a:lnTo>
                                    <a:pt x="3" y="18"/>
                                  </a:lnTo>
                                  <a:lnTo>
                                    <a:pt x="3" y="17"/>
                                  </a:lnTo>
                                  <a:lnTo>
                                    <a:pt x="3" y="16"/>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1"/>
                                  </a:lnTo>
                                  <a:lnTo>
                                    <a:pt x="3" y="1"/>
                                  </a:lnTo>
                                  <a:lnTo>
                                    <a:pt x="3" y="1"/>
                                  </a:lnTo>
                                  <a:lnTo>
                                    <a:pt x="3" y="0"/>
                                  </a:lnTo>
                                  <a:lnTo>
                                    <a:pt x="2" y="0"/>
                                  </a:lnTo>
                                  <a:lnTo>
                                    <a:pt x="2" y="0"/>
                                  </a:lnTo>
                                  <a:lnTo>
                                    <a:pt x="2" y="0"/>
                                  </a:lnTo>
                                  <a:lnTo>
                                    <a:pt x="2" y="0"/>
                                  </a:lnTo>
                                  <a:lnTo>
                                    <a:pt x="1" y="0"/>
                                  </a:lnTo>
                                  <a:lnTo>
                                    <a:pt x="1" y="0"/>
                                  </a:lnTo>
                                  <a:lnTo>
                                    <a:pt x="1" y="0"/>
                                  </a:lnTo>
                                  <a:lnTo>
                                    <a:pt x="1" y="0"/>
                                  </a:lnTo>
                                  <a:lnTo>
                                    <a:pt x="0" y="0"/>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77" name="Freeform 3777"/>
                          <wps:cNvSpPr>
                            <a:spLocks/>
                          </wps:cNvSpPr>
                          <wps:spPr bwMode="auto">
                            <a:xfrm>
                              <a:off x="299" y="365"/>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0 w 6"/>
                                <a:gd name="T73" fmla="*/ 6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1" y="22"/>
                                  </a:lnTo>
                                  <a:lnTo>
                                    <a:pt x="2" y="22"/>
                                  </a:lnTo>
                                  <a:lnTo>
                                    <a:pt x="2" y="22"/>
                                  </a:lnTo>
                                  <a:lnTo>
                                    <a:pt x="3" y="23"/>
                                  </a:lnTo>
                                  <a:lnTo>
                                    <a:pt x="3" y="23"/>
                                  </a:lnTo>
                                  <a:lnTo>
                                    <a:pt x="4" y="23"/>
                                  </a:lnTo>
                                  <a:lnTo>
                                    <a:pt x="4" y="23"/>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2"/>
                                  </a:lnTo>
                                  <a:lnTo>
                                    <a:pt x="5" y="1"/>
                                  </a:lnTo>
                                  <a:lnTo>
                                    <a:pt x="5" y="1"/>
                                  </a:lnTo>
                                  <a:lnTo>
                                    <a:pt x="5" y="1"/>
                                  </a:lnTo>
                                  <a:lnTo>
                                    <a:pt x="4" y="0"/>
                                  </a:lnTo>
                                  <a:lnTo>
                                    <a:pt x="4" y="0"/>
                                  </a:lnTo>
                                  <a:lnTo>
                                    <a:pt x="4" y="0"/>
                                  </a:lnTo>
                                  <a:lnTo>
                                    <a:pt x="3" y="0"/>
                                  </a:lnTo>
                                  <a:lnTo>
                                    <a:pt x="3" y="0"/>
                                  </a:lnTo>
                                  <a:lnTo>
                                    <a:pt x="2" y="0"/>
                                  </a:lnTo>
                                  <a:lnTo>
                                    <a:pt x="2" y="1"/>
                                  </a:lnTo>
                                  <a:lnTo>
                                    <a:pt x="1" y="1"/>
                                  </a:lnTo>
                                  <a:lnTo>
                                    <a:pt x="1" y="1"/>
                                  </a:lnTo>
                                  <a:lnTo>
                                    <a:pt x="1" y="2"/>
                                  </a:lnTo>
                                  <a:lnTo>
                                    <a:pt x="1" y="2"/>
                                  </a:lnTo>
                                  <a:lnTo>
                                    <a:pt x="1" y="2"/>
                                  </a:lnTo>
                                  <a:lnTo>
                                    <a:pt x="1" y="3"/>
                                  </a:lnTo>
                                  <a:lnTo>
                                    <a:pt x="1" y="3"/>
                                  </a:lnTo>
                                  <a:lnTo>
                                    <a:pt x="1" y="4"/>
                                  </a:lnTo>
                                  <a:lnTo>
                                    <a:pt x="1" y="5"/>
                                  </a:lnTo>
                                  <a:lnTo>
                                    <a:pt x="1"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78" name="Freeform 3778"/>
                          <wps:cNvSpPr>
                            <a:spLocks/>
                          </wps:cNvSpPr>
                          <wps:spPr bwMode="auto">
                            <a:xfrm>
                              <a:off x="299" y="365"/>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4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4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0 w 6"/>
                                <a:gd name="T73" fmla="*/ 6 h 23"/>
                                <a:gd name="T74" fmla="*/ 0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1" y="22"/>
                                  </a:lnTo>
                                  <a:lnTo>
                                    <a:pt x="2" y="22"/>
                                  </a:lnTo>
                                  <a:lnTo>
                                    <a:pt x="2" y="22"/>
                                  </a:lnTo>
                                  <a:lnTo>
                                    <a:pt x="3" y="23"/>
                                  </a:lnTo>
                                  <a:lnTo>
                                    <a:pt x="3" y="23"/>
                                  </a:lnTo>
                                  <a:lnTo>
                                    <a:pt x="4" y="23"/>
                                  </a:lnTo>
                                  <a:lnTo>
                                    <a:pt x="4" y="23"/>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5"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5" y="6"/>
                                  </a:lnTo>
                                  <a:lnTo>
                                    <a:pt x="6" y="6"/>
                                  </a:lnTo>
                                  <a:lnTo>
                                    <a:pt x="6" y="5"/>
                                  </a:lnTo>
                                  <a:lnTo>
                                    <a:pt x="6" y="5"/>
                                  </a:lnTo>
                                  <a:lnTo>
                                    <a:pt x="6" y="4"/>
                                  </a:lnTo>
                                  <a:lnTo>
                                    <a:pt x="6" y="4"/>
                                  </a:lnTo>
                                  <a:lnTo>
                                    <a:pt x="6" y="3"/>
                                  </a:lnTo>
                                  <a:lnTo>
                                    <a:pt x="6" y="2"/>
                                  </a:lnTo>
                                  <a:lnTo>
                                    <a:pt x="6" y="2"/>
                                  </a:lnTo>
                                  <a:lnTo>
                                    <a:pt x="6" y="2"/>
                                  </a:lnTo>
                                  <a:lnTo>
                                    <a:pt x="5" y="1"/>
                                  </a:lnTo>
                                  <a:lnTo>
                                    <a:pt x="5" y="1"/>
                                  </a:lnTo>
                                  <a:lnTo>
                                    <a:pt x="5" y="1"/>
                                  </a:lnTo>
                                  <a:lnTo>
                                    <a:pt x="4" y="0"/>
                                  </a:lnTo>
                                  <a:lnTo>
                                    <a:pt x="4" y="0"/>
                                  </a:lnTo>
                                  <a:lnTo>
                                    <a:pt x="4" y="0"/>
                                  </a:lnTo>
                                  <a:lnTo>
                                    <a:pt x="3" y="0"/>
                                  </a:lnTo>
                                  <a:lnTo>
                                    <a:pt x="3" y="0"/>
                                  </a:lnTo>
                                  <a:lnTo>
                                    <a:pt x="2" y="0"/>
                                  </a:lnTo>
                                  <a:lnTo>
                                    <a:pt x="2" y="1"/>
                                  </a:lnTo>
                                  <a:lnTo>
                                    <a:pt x="1" y="1"/>
                                  </a:lnTo>
                                  <a:lnTo>
                                    <a:pt x="1" y="1"/>
                                  </a:lnTo>
                                  <a:lnTo>
                                    <a:pt x="1" y="2"/>
                                  </a:lnTo>
                                  <a:lnTo>
                                    <a:pt x="1" y="2"/>
                                  </a:lnTo>
                                  <a:lnTo>
                                    <a:pt x="1" y="2"/>
                                  </a:lnTo>
                                  <a:lnTo>
                                    <a:pt x="1" y="3"/>
                                  </a:lnTo>
                                  <a:lnTo>
                                    <a:pt x="1" y="3"/>
                                  </a:lnTo>
                                  <a:lnTo>
                                    <a:pt x="1" y="4"/>
                                  </a:lnTo>
                                  <a:lnTo>
                                    <a:pt x="1" y="5"/>
                                  </a:lnTo>
                                  <a:lnTo>
                                    <a:pt x="1" y="5"/>
                                  </a:lnTo>
                                  <a:lnTo>
                                    <a:pt x="0" y="6"/>
                                  </a:lnTo>
                                  <a:lnTo>
                                    <a:pt x="0" y="6"/>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79" name="Freeform 3779"/>
                          <wps:cNvSpPr>
                            <a:spLocks/>
                          </wps:cNvSpPr>
                          <wps:spPr bwMode="auto">
                            <a:xfrm>
                              <a:off x="305" y="366"/>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4 w 18"/>
                                <a:gd name="T29" fmla="*/ 0 h 21"/>
                                <a:gd name="T30" fmla="*/ 15 w 18"/>
                                <a:gd name="T31" fmla="*/ 1 h 21"/>
                                <a:gd name="T32" fmla="*/ 15 w 18"/>
                                <a:gd name="T33" fmla="*/ 1 h 21"/>
                                <a:gd name="T34" fmla="*/ 16 w 18"/>
                                <a:gd name="T35" fmla="*/ 1 h 21"/>
                                <a:gd name="T36" fmla="*/ 16 w 18"/>
                                <a:gd name="T37" fmla="*/ 1 h 21"/>
                                <a:gd name="T38" fmla="*/ 16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80" name="Freeform 3780"/>
                          <wps:cNvSpPr>
                            <a:spLocks/>
                          </wps:cNvSpPr>
                          <wps:spPr bwMode="auto">
                            <a:xfrm>
                              <a:off x="305" y="366"/>
                              <a:ext cx="18" cy="21"/>
                            </a:xfrm>
                            <a:custGeom>
                              <a:avLst/>
                              <a:gdLst>
                                <a:gd name="T0" fmla="*/ 0 w 18"/>
                                <a:gd name="T1" fmla="*/ 5 h 21"/>
                                <a:gd name="T2" fmla="*/ 0 w 18"/>
                                <a:gd name="T3" fmla="*/ 5 h 21"/>
                                <a:gd name="T4" fmla="*/ 0 w 18"/>
                                <a:gd name="T5" fmla="*/ 4 h 21"/>
                                <a:gd name="T6" fmla="*/ 0 w 18"/>
                                <a:gd name="T7" fmla="*/ 4 h 21"/>
                                <a:gd name="T8" fmla="*/ 0 w 18"/>
                                <a:gd name="T9" fmla="*/ 4 h 21"/>
                                <a:gd name="T10" fmla="*/ 1 w 18"/>
                                <a:gd name="T11" fmla="*/ 3 h 21"/>
                                <a:gd name="T12" fmla="*/ 1 w 18"/>
                                <a:gd name="T13" fmla="*/ 3 h 21"/>
                                <a:gd name="T14" fmla="*/ 1 w 18"/>
                                <a:gd name="T15" fmla="*/ 3 h 21"/>
                                <a:gd name="T16" fmla="*/ 2 w 18"/>
                                <a:gd name="T17" fmla="*/ 3 h 21"/>
                                <a:gd name="T18" fmla="*/ 2 w 18"/>
                                <a:gd name="T19" fmla="*/ 2 h 21"/>
                                <a:gd name="T20" fmla="*/ 3 w 18"/>
                                <a:gd name="T21" fmla="*/ 2 h 21"/>
                                <a:gd name="T22" fmla="*/ 3 w 18"/>
                                <a:gd name="T23" fmla="*/ 2 h 21"/>
                                <a:gd name="T24" fmla="*/ 3 w 18"/>
                                <a:gd name="T25" fmla="*/ 2 h 21"/>
                                <a:gd name="T26" fmla="*/ 14 w 18"/>
                                <a:gd name="T27" fmla="*/ 0 h 21"/>
                                <a:gd name="T28" fmla="*/ 14 w 18"/>
                                <a:gd name="T29" fmla="*/ 0 h 21"/>
                                <a:gd name="T30" fmla="*/ 15 w 18"/>
                                <a:gd name="T31" fmla="*/ 1 h 21"/>
                                <a:gd name="T32" fmla="*/ 15 w 18"/>
                                <a:gd name="T33" fmla="*/ 1 h 21"/>
                                <a:gd name="T34" fmla="*/ 16 w 18"/>
                                <a:gd name="T35" fmla="*/ 1 h 21"/>
                                <a:gd name="T36" fmla="*/ 16 w 18"/>
                                <a:gd name="T37" fmla="*/ 1 h 21"/>
                                <a:gd name="T38" fmla="*/ 16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7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9 h 21"/>
                                <a:gd name="T102" fmla="*/ 1 w 18"/>
                                <a:gd name="T103" fmla="*/ 18 h 21"/>
                                <a:gd name="T104" fmla="*/ 1 w 18"/>
                                <a:gd name="T105" fmla="*/ 18 h 21"/>
                                <a:gd name="T106" fmla="*/ 0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81" name="Freeform 3781"/>
                          <wps:cNvSpPr>
                            <a:spLocks/>
                          </wps:cNvSpPr>
                          <wps:spPr bwMode="auto">
                            <a:xfrm>
                              <a:off x="303" y="368"/>
                              <a:ext cx="3" cy="5"/>
                            </a:xfrm>
                            <a:custGeom>
                              <a:avLst/>
                              <a:gdLst>
                                <a:gd name="T0" fmla="*/ 0 w 3"/>
                                <a:gd name="T1" fmla="*/ 2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4 h 5"/>
                                <a:gd name="T16" fmla="*/ 3 w 3"/>
                                <a:gd name="T17" fmla="*/ 4 h 5"/>
                                <a:gd name="T18" fmla="*/ 3 w 3"/>
                                <a:gd name="T19" fmla="*/ 4 h 5"/>
                                <a:gd name="T20" fmla="*/ 3 w 3"/>
                                <a:gd name="T21" fmla="*/ 4 h 5"/>
                                <a:gd name="T22" fmla="*/ 3 w 3"/>
                                <a:gd name="T23" fmla="*/ 4 h 5"/>
                                <a:gd name="T24" fmla="*/ 3 w 3"/>
                                <a:gd name="T25" fmla="*/ 4 h 5"/>
                                <a:gd name="T26" fmla="*/ 3 w 3"/>
                                <a:gd name="T27" fmla="*/ 4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3 h 5"/>
                                <a:gd name="T48" fmla="*/ 3 w 3"/>
                                <a:gd name="T49" fmla="*/ 3 h 5"/>
                                <a:gd name="T50" fmla="*/ 3 w 3"/>
                                <a:gd name="T51" fmla="*/ 3 h 5"/>
                                <a:gd name="T52" fmla="*/ 3 w 3"/>
                                <a:gd name="T53" fmla="*/ 3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2"/>
                                  </a:moveTo>
                                  <a:lnTo>
                                    <a:pt x="2" y="5"/>
                                  </a:lnTo>
                                  <a:lnTo>
                                    <a:pt x="2" y="5"/>
                                  </a:lnTo>
                                  <a:lnTo>
                                    <a:pt x="2"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82" name="Freeform 3782"/>
                          <wps:cNvSpPr>
                            <a:spLocks/>
                          </wps:cNvSpPr>
                          <wps:spPr bwMode="auto">
                            <a:xfrm>
                              <a:off x="303" y="368"/>
                              <a:ext cx="3" cy="5"/>
                            </a:xfrm>
                            <a:custGeom>
                              <a:avLst/>
                              <a:gdLst>
                                <a:gd name="T0" fmla="*/ 0 w 3"/>
                                <a:gd name="T1" fmla="*/ 2 h 5"/>
                                <a:gd name="T2" fmla="*/ 2 w 3"/>
                                <a:gd name="T3" fmla="*/ 5 h 5"/>
                                <a:gd name="T4" fmla="*/ 2 w 3"/>
                                <a:gd name="T5" fmla="*/ 5 h 5"/>
                                <a:gd name="T6" fmla="*/ 2 w 3"/>
                                <a:gd name="T7" fmla="*/ 5 h 5"/>
                                <a:gd name="T8" fmla="*/ 3 w 3"/>
                                <a:gd name="T9" fmla="*/ 5 h 5"/>
                                <a:gd name="T10" fmla="*/ 3 w 3"/>
                                <a:gd name="T11" fmla="*/ 5 h 5"/>
                                <a:gd name="T12" fmla="*/ 3 w 3"/>
                                <a:gd name="T13" fmla="*/ 5 h 5"/>
                                <a:gd name="T14" fmla="*/ 3 w 3"/>
                                <a:gd name="T15" fmla="*/ 4 h 5"/>
                                <a:gd name="T16" fmla="*/ 3 w 3"/>
                                <a:gd name="T17" fmla="*/ 4 h 5"/>
                                <a:gd name="T18" fmla="*/ 3 w 3"/>
                                <a:gd name="T19" fmla="*/ 4 h 5"/>
                                <a:gd name="T20" fmla="*/ 3 w 3"/>
                                <a:gd name="T21" fmla="*/ 4 h 5"/>
                                <a:gd name="T22" fmla="*/ 3 w 3"/>
                                <a:gd name="T23" fmla="*/ 4 h 5"/>
                                <a:gd name="T24" fmla="*/ 3 w 3"/>
                                <a:gd name="T25" fmla="*/ 4 h 5"/>
                                <a:gd name="T26" fmla="*/ 3 w 3"/>
                                <a:gd name="T27" fmla="*/ 4 h 5"/>
                                <a:gd name="T28" fmla="*/ 3 w 3"/>
                                <a:gd name="T29" fmla="*/ 4 h 5"/>
                                <a:gd name="T30" fmla="*/ 3 w 3"/>
                                <a:gd name="T31" fmla="*/ 4 h 5"/>
                                <a:gd name="T32" fmla="*/ 3 w 3"/>
                                <a:gd name="T33" fmla="*/ 4 h 5"/>
                                <a:gd name="T34" fmla="*/ 3 w 3"/>
                                <a:gd name="T35" fmla="*/ 4 h 5"/>
                                <a:gd name="T36" fmla="*/ 3 w 3"/>
                                <a:gd name="T37" fmla="*/ 4 h 5"/>
                                <a:gd name="T38" fmla="*/ 3 w 3"/>
                                <a:gd name="T39" fmla="*/ 4 h 5"/>
                                <a:gd name="T40" fmla="*/ 3 w 3"/>
                                <a:gd name="T41" fmla="*/ 4 h 5"/>
                                <a:gd name="T42" fmla="*/ 3 w 3"/>
                                <a:gd name="T43" fmla="*/ 4 h 5"/>
                                <a:gd name="T44" fmla="*/ 3 w 3"/>
                                <a:gd name="T45" fmla="*/ 4 h 5"/>
                                <a:gd name="T46" fmla="*/ 3 w 3"/>
                                <a:gd name="T47" fmla="*/ 3 h 5"/>
                                <a:gd name="T48" fmla="*/ 3 w 3"/>
                                <a:gd name="T49" fmla="*/ 3 h 5"/>
                                <a:gd name="T50" fmla="*/ 3 w 3"/>
                                <a:gd name="T51" fmla="*/ 3 h 5"/>
                                <a:gd name="T52" fmla="*/ 3 w 3"/>
                                <a:gd name="T53" fmla="*/ 3 h 5"/>
                                <a:gd name="T54" fmla="*/ 3 w 3"/>
                                <a:gd name="T55" fmla="*/ 3 h 5"/>
                                <a:gd name="T56" fmla="*/ 3 w 3"/>
                                <a:gd name="T57" fmla="*/ 3 h 5"/>
                                <a:gd name="T58" fmla="*/ 3 w 3"/>
                                <a:gd name="T59" fmla="*/ 3 h 5"/>
                                <a:gd name="T60" fmla="*/ 3 w 3"/>
                                <a:gd name="T61" fmla="*/ 3 h 5"/>
                                <a:gd name="T62" fmla="*/ 3 w 3"/>
                                <a:gd name="T63" fmla="*/ 3 h 5"/>
                                <a:gd name="T64" fmla="*/ 3 w 3"/>
                                <a:gd name="T65" fmla="*/ 3 h 5"/>
                                <a:gd name="T66" fmla="*/ 3 w 3"/>
                                <a:gd name="T67" fmla="*/ 3 h 5"/>
                                <a:gd name="T68" fmla="*/ 3 w 3"/>
                                <a:gd name="T69" fmla="*/ 3 h 5"/>
                                <a:gd name="T70" fmla="*/ 3 w 3"/>
                                <a:gd name="T71" fmla="*/ 3 h 5"/>
                                <a:gd name="T72" fmla="*/ 3 w 3"/>
                                <a:gd name="T73" fmla="*/ 3 h 5"/>
                                <a:gd name="T74" fmla="*/ 3 w 3"/>
                                <a:gd name="T75" fmla="*/ 3 h 5"/>
                                <a:gd name="T76" fmla="*/ 0 w 3"/>
                                <a:gd name="T77" fmla="*/ 0 h 5"/>
                                <a:gd name="T78" fmla="*/ 0 w 3"/>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5">
                                  <a:moveTo>
                                    <a:pt x="0" y="2"/>
                                  </a:moveTo>
                                  <a:lnTo>
                                    <a:pt x="2" y="5"/>
                                  </a:lnTo>
                                  <a:lnTo>
                                    <a:pt x="2" y="5"/>
                                  </a:lnTo>
                                  <a:lnTo>
                                    <a:pt x="2"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83" name="Freeform 3783"/>
                          <wps:cNvSpPr>
                            <a:spLocks/>
                          </wps:cNvSpPr>
                          <wps:spPr bwMode="auto">
                            <a:xfrm>
                              <a:off x="303" y="381"/>
                              <a:ext cx="3" cy="4"/>
                            </a:xfrm>
                            <a:custGeom>
                              <a:avLst/>
                              <a:gdLst>
                                <a:gd name="T0" fmla="*/ 0 w 3"/>
                                <a:gd name="T1" fmla="*/ 2 h 4"/>
                                <a:gd name="T2" fmla="*/ 2 w 3"/>
                                <a:gd name="T3" fmla="*/ 0 h 4"/>
                                <a:gd name="T4" fmla="*/ 2 w 3"/>
                                <a:gd name="T5" fmla="*/ 0 h 4"/>
                                <a:gd name="T6" fmla="*/ 2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1 h 4"/>
                                <a:gd name="T34" fmla="*/ 3 w 3"/>
                                <a:gd name="T35" fmla="*/ 1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2 h 4"/>
                                <a:gd name="T58" fmla="*/ 3 w 3"/>
                                <a:gd name="T59" fmla="*/ 2 h 4"/>
                                <a:gd name="T60" fmla="*/ 3 w 3"/>
                                <a:gd name="T61" fmla="*/ 2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84" name="Freeform 3784"/>
                          <wps:cNvSpPr>
                            <a:spLocks/>
                          </wps:cNvSpPr>
                          <wps:spPr bwMode="auto">
                            <a:xfrm>
                              <a:off x="303" y="381"/>
                              <a:ext cx="3" cy="4"/>
                            </a:xfrm>
                            <a:custGeom>
                              <a:avLst/>
                              <a:gdLst>
                                <a:gd name="T0" fmla="*/ 0 w 3"/>
                                <a:gd name="T1" fmla="*/ 2 h 4"/>
                                <a:gd name="T2" fmla="*/ 2 w 3"/>
                                <a:gd name="T3" fmla="*/ 0 h 4"/>
                                <a:gd name="T4" fmla="*/ 2 w 3"/>
                                <a:gd name="T5" fmla="*/ 0 h 4"/>
                                <a:gd name="T6" fmla="*/ 2 w 3"/>
                                <a:gd name="T7" fmla="*/ 0 h 4"/>
                                <a:gd name="T8" fmla="*/ 3 w 3"/>
                                <a:gd name="T9" fmla="*/ 0 h 4"/>
                                <a:gd name="T10" fmla="*/ 3 w 3"/>
                                <a:gd name="T11" fmla="*/ 0 h 4"/>
                                <a:gd name="T12" fmla="*/ 3 w 3"/>
                                <a:gd name="T13" fmla="*/ 0 h 4"/>
                                <a:gd name="T14" fmla="*/ 3 w 3"/>
                                <a:gd name="T15" fmla="*/ 0 h 4"/>
                                <a:gd name="T16" fmla="*/ 3 w 3"/>
                                <a:gd name="T17" fmla="*/ 0 h 4"/>
                                <a:gd name="T18" fmla="*/ 3 w 3"/>
                                <a:gd name="T19" fmla="*/ 0 h 4"/>
                                <a:gd name="T20" fmla="*/ 3 w 3"/>
                                <a:gd name="T21" fmla="*/ 0 h 4"/>
                                <a:gd name="T22" fmla="*/ 3 w 3"/>
                                <a:gd name="T23" fmla="*/ 0 h 4"/>
                                <a:gd name="T24" fmla="*/ 3 w 3"/>
                                <a:gd name="T25" fmla="*/ 0 h 4"/>
                                <a:gd name="T26" fmla="*/ 3 w 3"/>
                                <a:gd name="T27" fmla="*/ 0 h 4"/>
                                <a:gd name="T28" fmla="*/ 3 w 3"/>
                                <a:gd name="T29" fmla="*/ 0 h 4"/>
                                <a:gd name="T30" fmla="*/ 3 w 3"/>
                                <a:gd name="T31" fmla="*/ 0 h 4"/>
                                <a:gd name="T32" fmla="*/ 3 w 3"/>
                                <a:gd name="T33" fmla="*/ 1 h 4"/>
                                <a:gd name="T34" fmla="*/ 3 w 3"/>
                                <a:gd name="T35" fmla="*/ 1 h 4"/>
                                <a:gd name="T36" fmla="*/ 3 w 3"/>
                                <a:gd name="T37" fmla="*/ 1 h 4"/>
                                <a:gd name="T38" fmla="*/ 3 w 3"/>
                                <a:gd name="T39" fmla="*/ 1 h 4"/>
                                <a:gd name="T40" fmla="*/ 3 w 3"/>
                                <a:gd name="T41" fmla="*/ 1 h 4"/>
                                <a:gd name="T42" fmla="*/ 3 w 3"/>
                                <a:gd name="T43" fmla="*/ 1 h 4"/>
                                <a:gd name="T44" fmla="*/ 3 w 3"/>
                                <a:gd name="T45" fmla="*/ 1 h 4"/>
                                <a:gd name="T46" fmla="*/ 3 w 3"/>
                                <a:gd name="T47" fmla="*/ 1 h 4"/>
                                <a:gd name="T48" fmla="*/ 3 w 3"/>
                                <a:gd name="T49" fmla="*/ 1 h 4"/>
                                <a:gd name="T50" fmla="*/ 3 w 3"/>
                                <a:gd name="T51" fmla="*/ 1 h 4"/>
                                <a:gd name="T52" fmla="*/ 3 w 3"/>
                                <a:gd name="T53" fmla="*/ 1 h 4"/>
                                <a:gd name="T54" fmla="*/ 3 w 3"/>
                                <a:gd name="T55" fmla="*/ 1 h 4"/>
                                <a:gd name="T56" fmla="*/ 3 w 3"/>
                                <a:gd name="T57" fmla="*/ 2 h 4"/>
                                <a:gd name="T58" fmla="*/ 3 w 3"/>
                                <a:gd name="T59" fmla="*/ 2 h 4"/>
                                <a:gd name="T60" fmla="*/ 3 w 3"/>
                                <a:gd name="T61" fmla="*/ 2 h 4"/>
                                <a:gd name="T62" fmla="*/ 3 w 3"/>
                                <a:gd name="T63" fmla="*/ 2 h 4"/>
                                <a:gd name="T64" fmla="*/ 3 w 3"/>
                                <a:gd name="T65" fmla="*/ 2 h 4"/>
                                <a:gd name="T66" fmla="*/ 3 w 3"/>
                                <a:gd name="T67" fmla="*/ 2 h 4"/>
                                <a:gd name="T68" fmla="*/ 3 w 3"/>
                                <a:gd name="T69" fmla="*/ 2 h 4"/>
                                <a:gd name="T70" fmla="*/ 3 w 3"/>
                                <a:gd name="T71" fmla="*/ 2 h 4"/>
                                <a:gd name="T72" fmla="*/ 3 w 3"/>
                                <a:gd name="T73" fmla="*/ 2 h 4"/>
                                <a:gd name="T74" fmla="*/ 3 w 3"/>
                                <a:gd name="T75" fmla="*/ 2 h 4"/>
                                <a:gd name="T76" fmla="*/ 3 w 3"/>
                                <a:gd name="T77" fmla="*/ 2 h 4"/>
                                <a:gd name="T78" fmla="*/ 0 w 3"/>
                                <a:gd name="T79" fmla="*/ 4 h 4"/>
                                <a:gd name="T80" fmla="*/ 0 w 3"/>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4">
                                  <a:moveTo>
                                    <a:pt x="0" y="2"/>
                                  </a:move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85" name="Freeform 3785"/>
                          <wps:cNvSpPr>
                            <a:spLocks/>
                          </wps:cNvSpPr>
                          <wps:spPr bwMode="auto">
                            <a:xfrm>
                              <a:off x="301" y="366"/>
                              <a:ext cx="4" cy="21"/>
                            </a:xfrm>
                            <a:custGeom>
                              <a:avLst/>
                              <a:gdLst>
                                <a:gd name="T0" fmla="*/ 1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1 h 21"/>
                                <a:gd name="T64" fmla="*/ 1 w 4"/>
                                <a:gd name="T65" fmla="*/ 1 h 21"/>
                                <a:gd name="T66" fmla="*/ 1 w 4"/>
                                <a:gd name="T67" fmla="*/ 2 h 21"/>
                                <a:gd name="T68" fmla="*/ 1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7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2"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7"/>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86" name="Freeform 3786"/>
                          <wps:cNvSpPr>
                            <a:spLocks/>
                          </wps:cNvSpPr>
                          <wps:spPr bwMode="auto">
                            <a:xfrm>
                              <a:off x="301" y="366"/>
                              <a:ext cx="4" cy="21"/>
                            </a:xfrm>
                            <a:custGeom>
                              <a:avLst/>
                              <a:gdLst>
                                <a:gd name="T0" fmla="*/ 1 w 4"/>
                                <a:gd name="T1" fmla="*/ 20 h 21"/>
                                <a:gd name="T2" fmla="*/ 1 w 4"/>
                                <a:gd name="T3" fmla="*/ 20 h 21"/>
                                <a:gd name="T4" fmla="*/ 1 w 4"/>
                                <a:gd name="T5" fmla="*/ 21 h 21"/>
                                <a:gd name="T6" fmla="*/ 2 w 4"/>
                                <a:gd name="T7" fmla="*/ 21 h 21"/>
                                <a:gd name="T8" fmla="*/ 2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2 w 4"/>
                                <a:gd name="T57" fmla="*/ 0 h 21"/>
                                <a:gd name="T58" fmla="*/ 2 w 4"/>
                                <a:gd name="T59" fmla="*/ 0 h 21"/>
                                <a:gd name="T60" fmla="*/ 1 w 4"/>
                                <a:gd name="T61" fmla="*/ 0 h 21"/>
                                <a:gd name="T62" fmla="*/ 1 w 4"/>
                                <a:gd name="T63" fmla="*/ 1 h 21"/>
                                <a:gd name="T64" fmla="*/ 1 w 4"/>
                                <a:gd name="T65" fmla="*/ 1 h 21"/>
                                <a:gd name="T66" fmla="*/ 1 w 4"/>
                                <a:gd name="T67" fmla="*/ 2 h 21"/>
                                <a:gd name="T68" fmla="*/ 1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7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2"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2" y="0"/>
                                  </a:lnTo>
                                  <a:lnTo>
                                    <a:pt x="2" y="0"/>
                                  </a:lnTo>
                                  <a:lnTo>
                                    <a:pt x="2" y="0"/>
                                  </a:lnTo>
                                  <a:lnTo>
                                    <a:pt x="2" y="0"/>
                                  </a:lnTo>
                                  <a:lnTo>
                                    <a:pt x="1" y="0"/>
                                  </a:lnTo>
                                  <a:lnTo>
                                    <a:pt x="1" y="0"/>
                                  </a:lnTo>
                                  <a:lnTo>
                                    <a:pt x="1" y="1"/>
                                  </a:lnTo>
                                  <a:lnTo>
                                    <a:pt x="1" y="1"/>
                                  </a:lnTo>
                                  <a:lnTo>
                                    <a:pt x="1" y="1"/>
                                  </a:lnTo>
                                  <a:lnTo>
                                    <a:pt x="1" y="2"/>
                                  </a:lnTo>
                                  <a:lnTo>
                                    <a:pt x="1" y="2"/>
                                  </a:lnTo>
                                  <a:lnTo>
                                    <a:pt x="1" y="3"/>
                                  </a:lnTo>
                                  <a:lnTo>
                                    <a:pt x="1" y="3"/>
                                  </a:lnTo>
                                  <a:lnTo>
                                    <a:pt x="1"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7"/>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87" name="Freeform 3787"/>
                          <wps:cNvSpPr>
                            <a:spLocks/>
                          </wps:cNvSpPr>
                          <wps:spPr bwMode="auto">
                            <a:xfrm>
                              <a:off x="299" y="394"/>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2" y="0"/>
                                  </a:lnTo>
                                  <a:lnTo>
                                    <a:pt x="2" y="1"/>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1" y="15"/>
                                  </a:lnTo>
                                  <a:lnTo>
                                    <a:pt x="1" y="16"/>
                                  </a:lnTo>
                                  <a:lnTo>
                                    <a:pt x="1" y="16"/>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88" name="Freeform 3788"/>
                          <wps:cNvSpPr>
                            <a:spLocks/>
                          </wps:cNvSpPr>
                          <wps:spPr bwMode="auto">
                            <a:xfrm>
                              <a:off x="299" y="394"/>
                              <a:ext cx="6" cy="23"/>
                            </a:xfrm>
                            <a:custGeom>
                              <a:avLst/>
                              <a:gdLst>
                                <a:gd name="T0" fmla="*/ 1 w 6"/>
                                <a:gd name="T1" fmla="*/ 21 h 23"/>
                                <a:gd name="T2" fmla="*/ 1 w 6"/>
                                <a:gd name="T3" fmla="*/ 22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5 w 6"/>
                                <a:gd name="T25" fmla="*/ 16 h 23"/>
                                <a:gd name="T26" fmla="*/ 5 w 6"/>
                                <a:gd name="T27" fmla="*/ 15 h 23"/>
                                <a:gd name="T28" fmla="*/ 5 w 6"/>
                                <a:gd name="T29" fmla="*/ 14 h 23"/>
                                <a:gd name="T30" fmla="*/ 5 w 6"/>
                                <a:gd name="T31" fmla="*/ 13 h 23"/>
                                <a:gd name="T32" fmla="*/ 5 w 6"/>
                                <a:gd name="T33" fmla="*/ 11 h 23"/>
                                <a:gd name="T34" fmla="*/ 5 w 6"/>
                                <a:gd name="T35" fmla="*/ 10 h 23"/>
                                <a:gd name="T36" fmla="*/ 5 w 6"/>
                                <a:gd name="T37" fmla="*/ 9 h 23"/>
                                <a:gd name="T38" fmla="*/ 5 w 6"/>
                                <a:gd name="T39" fmla="*/ 8 h 23"/>
                                <a:gd name="T40" fmla="*/ 5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1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8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2"/>
                                  </a:lnTo>
                                  <a:lnTo>
                                    <a:pt x="2" y="22"/>
                                  </a:lnTo>
                                  <a:lnTo>
                                    <a:pt x="2" y="22"/>
                                  </a:lnTo>
                                  <a:lnTo>
                                    <a:pt x="2" y="22"/>
                                  </a:lnTo>
                                  <a:lnTo>
                                    <a:pt x="3" y="23"/>
                                  </a:lnTo>
                                  <a:lnTo>
                                    <a:pt x="3" y="23"/>
                                  </a:lnTo>
                                  <a:lnTo>
                                    <a:pt x="4" y="23"/>
                                  </a:lnTo>
                                  <a:lnTo>
                                    <a:pt x="4" y="23"/>
                                  </a:lnTo>
                                  <a:lnTo>
                                    <a:pt x="5" y="22"/>
                                  </a:lnTo>
                                  <a:lnTo>
                                    <a:pt x="5" y="22"/>
                                  </a:lnTo>
                                  <a:lnTo>
                                    <a:pt x="5" y="22"/>
                                  </a:lnTo>
                                  <a:lnTo>
                                    <a:pt x="6" y="22"/>
                                  </a:lnTo>
                                  <a:lnTo>
                                    <a:pt x="6" y="21"/>
                                  </a:lnTo>
                                  <a:lnTo>
                                    <a:pt x="6" y="21"/>
                                  </a:lnTo>
                                  <a:lnTo>
                                    <a:pt x="6" y="20"/>
                                  </a:lnTo>
                                  <a:lnTo>
                                    <a:pt x="6" y="20"/>
                                  </a:lnTo>
                                  <a:lnTo>
                                    <a:pt x="6" y="19"/>
                                  </a:lnTo>
                                  <a:lnTo>
                                    <a:pt x="6" y="19"/>
                                  </a:lnTo>
                                  <a:lnTo>
                                    <a:pt x="6" y="18"/>
                                  </a:lnTo>
                                  <a:lnTo>
                                    <a:pt x="6" y="17"/>
                                  </a:lnTo>
                                  <a:lnTo>
                                    <a:pt x="6" y="17"/>
                                  </a:lnTo>
                                  <a:lnTo>
                                    <a:pt x="6" y="16"/>
                                  </a:lnTo>
                                  <a:lnTo>
                                    <a:pt x="5" y="16"/>
                                  </a:lnTo>
                                  <a:lnTo>
                                    <a:pt x="5" y="15"/>
                                  </a:lnTo>
                                  <a:lnTo>
                                    <a:pt x="5" y="15"/>
                                  </a:lnTo>
                                  <a:lnTo>
                                    <a:pt x="5" y="14"/>
                                  </a:lnTo>
                                  <a:lnTo>
                                    <a:pt x="5" y="14"/>
                                  </a:lnTo>
                                  <a:lnTo>
                                    <a:pt x="5" y="13"/>
                                  </a:lnTo>
                                  <a:lnTo>
                                    <a:pt x="5" y="13"/>
                                  </a:lnTo>
                                  <a:lnTo>
                                    <a:pt x="5" y="12"/>
                                  </a:lnTo>
                                  <a:lnTo>
                                    <a:pt x="5" y="11"/>
                                  </a:lnTo>
                                  <a:lnTo>
                                    <a:pt x="5" y="11"/>
                                  </a:lnTo>
                                  <a:lnTo>
                                    <a:pt x="5" y="10"/>
                                  </a:lnTo>
                                  <a:lnTo>
                                    <a:pt x="5" y="10"/>
                                  </a:lnTo>
                                  <a:lnTo>
                                    <a:pt x="5" y="9"/>
                                  </a:lnTo>
                                  <a:lnTo>
                                    <a:pt x="5" y="9"/>
                                  </a:lnTo>
                                  <a:lnTo>
                                    <a:pt x="5" y="8"/>
                                  </a:lnTo>
                                  <a:lnTo>
                                    <a:pt x="5" y="8"/>
                                  </a:lnTo>
                                  <a:lnTo>
                                    <a:pt x="5"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1"/>
                                  </a:lnTo>
                                  <a:lnTo>
                                    <a:pt x="5" y="0"/>
                                  </a:lnTo>
                                  <a:lnTo>
                                    <a:pt x="4" y="0"/>
                                  </a:lnTo>
                                  <a:lnTo>
                                    <a:pt x="4" y="0"/>
                                  </a:lnTo>
                                  <a:lnTo>
                                    <a:pt x="3" y="0"/>
                                  </a:lnTo>
                                  <a:lnTo>
                                    <a:pt x="3" y="0"/>
                                  </a:lnTo>
                                  <a:lnTo>
                                    <a:pt x="2" y="0"/>
                                  </a:lnTo>
                                  <a:lnTo>
                                    <a:pt x="2" y="1"/>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1" y="15"/>
                                  </a:lnTo>
                                  <a:lnTo>
                                    <a:pt x="1" y="16"/>
                                  </a:lnTo>
                                  <a:lnTo>
                                    <a:pt x="1" y="16"/>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89" name="Freeform 3789"/>
                          <wps:cNvSpPr>
                            <a:spLocks/>
                          </wps:cNvSpPr>
                          <wps:spPr bwMode="auto">
                            <a:xfrm>
                              <a:off x="305" y="395"/>
                              <a:ext cx="18" cy="21"/>
                            </a:xfrm>
                            <a:custGeom>
                              <a:avLst/>
                              <a:gdLst>
                                <a:gd name="T0" fmla="*/ 0 w 18"/>
                                <a:gd name="T1" fmla="*/ 5 h 21"/>
                                <a:gd name="T2" fmla="*/ 0 w 18"/>
                                <a:gd name="T3" fmla="*/ 5 h 21"/>
                                <a:gd name="T4" fmla="*/ 0 w 18"/>
                                <a:gd name="T5" fmla="*/ 4 h 21"/>
                                <a:gd name="T6" fmla="*/ 0 w 18"/>
                                <a:gd name="T7" fmla="*/ 4 h 21"/>
                                <a:gd name="T8" fmla="*/ 1 w 18"/>
                                <a:gd name="T9" fmla="*/ 4 h 21"/>
                                <a:gd name="T10" fmla="*/ 1 w 18"/>
                                <a:gd name="T11" fmla="*/ 3 h 21"/>
                                <a:gd name="T12" fmla="*/ 1 w 18"/>
                                <a:gd name="T13" fmla="*/ 3 h 21"/>
                                <a:gd name="T14" fmla="*/ 2 w 18"/>
                                <a:gd name="T15" fmla="*/ 3 h 21"/>
                                <a:gd name="T16" fmla="*/ 2 w 18"/>
                                <a:gd name="T17" fmla="*/ 3 h 21"/>
                                <a:gd name="T18" fmla="*/ 2 w 18"/>
                                <a:gd name="T19" fmla="*/ 2 h 21"/>
                                <a:gd name="T20" fmla="*/ 3 w 18"/>
                                <a:gd name="T21" fmla="*/ 2 h 21"/>
                                <a:gd name="T22" fmla="*/ 3 w 18"/>
                                <a:gd name="T23" fmla="*/ 2 h 21"/>
                                <a:gd name="T24" fmla="*/ 4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8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1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90" name="Freeform 3790"/>
                          <wps:cNvSpPr>
                            <a:spLocks/>
                          </wps:cNvSpPr>
                          <wps:spPr bwMode="auto">
                            <a:xfrm>
                              <a:off x="305" y="395"/>
                              <a:ext cx="18" cy="21"/>
                            </a:xfrm>
                            <a:custGeom>
                              <a:avLst/>
                              <a:gdLst>
                                <a:gd name="T0" fmla="*/ 0 w 18"/>
                                <a:gd name="T1" fmla="*/ 5 h 21"/>
                                <a:gd name="T2" fmla="*/ 0 w 18"/>
                                <a:gd name="T3" fmla="*/ 5 h 21"/>
                                <a:gd name="T4" fmla="*/ 0 w 18"/>
                                <a:gd name="T5" fmla="*/ 4 h 21"/>
                                <a:gd name="T6" fmla="*/ 0 w 18"/>
                                <a:gd name="T7" fmla="*/ 4 h 21"/>
                                <a:gd name="T8" fmla="*/ 1 w 18"/>
                                <a:gd name="T9" fmla="*/ 4 h 21"/>
                                <a:gd name="T10" fmla="*/ 1 w 18"/>
                                <a:gd name="T11" fmla="*/ 3 h 21"/>
                                <a:gd name="T12" fmla="*/ 1 w 18"/>
                                <a:gd name="T13" fmla="*/ 3 h 21"/>
                                <a:gd name="T14" fmla="*/ 2 w 18"/>
                                <a:gd name="T15" fmla="*/ 3 h 21"/>
                                <a:gd name="T16" fmla="*/ 2 w 18"/>
                                <a:gd name="T17" fmla="*/ 3 h 21"/>
                                <a:gd name="T18" fmla="*/ 2 w 18"/>
                                <a:gd name="T19" fmla="*/ 2 h 21"/>
                                <a:gd name="T20" fmla="*/ 3 w 18"/>
                                <a:gd name="T21" fmla="*/ 2 h 21"/>
                                <a:gd name="T22" fmla="*/ 3 w 18"/>
                                <a:gd name="T23" fmla="*/ 2 h 21"/>
                                <a:gd name="T24" fmla="*/ 4 w 18"/>
                                <a:gd name="T25" fmla="*/ 2 h 21"/>
                                <a:gd name="T26" fmla="*/ 14 w 18"/>
                                <a:gd name="T27" fmla="*/ 0 h 21"/>
                                <a:gd name="T28" fmla="*/ 15 w 18"/>
                                <a:gd name="T29" fmla="*/ 0 h 21"/>
                                <a:gd name="T30" fmla="*/ 15 w 18"/>
                                <a:gd name="T31" fmla="*/ 0 h 21"/>
                                <a:gd name="T32" fmla="*/ 15 w 18"/>
                                <a:gd name="T33" fmla="*/ 1 h 21"/>
                                <a:gd name="T34" fmla="*/ 16 w 18"/>
                                <a:gd name="T35" fmla="*/ 1 h 21"/>
                                <a:gd name="T36" fmla="*/ 16 w 18"/>
                                <a:gd name="T37" fmla="*/ 1 h 21"/>
                                <a:gd name="T38" fmla="*/ 17 w 18"/>
                                <a:gd name="T39" fmla="*/ 1 h 21"/>
                                <a:gd name="T40" fmla="*/ 17 w 18"/>
                                <a:gd name="T41" fmla="*/ 2 h 21"/>
                                <a:gd name="T42" fmla="*/ 17 w 18"/>
                                <a:gd name="T43" fmla="*/ 2 h 21"/>
                                <a:gd name="T44" fmla="*/ 17 w 18"/>
                                <a:gd name="T45" fmla="*/ 2 h 21"/>
                                <a:gd name="T46" fmla="*/ 17 w 18"/>
                                <a:gd name="T47" fmla="*/ 3 h 21"/>
                                <a:gd name="T48" fmla="*/ 18 w 18"/>
                                <a:gd name="T49" fmla="*/ 3 h 21"/>
                                <a:gd name="T50" fmla="*/ 18 w 18"/>
                                <a:gd name="T51" fmla="*/ 4 h 21"/>
                                <a:gd name="T52" fmla="*/ 18 w 18"/>
                                <a:gd name="T53" fmla="*/ 4 h 21"/>
                                <a:gd name="T54" fmla="*/ 18 w 18"/>
                                <a:gd name="T55" fmla="*/ 5 h 21"/>
                                <a:gd name="T56" fmla="*/ 18 w 18"/>
                                <a:gd name="T57" fmla="*/ 5 h 21"/>
                                <a:gd name="T58" fmla="*/ 18 w 18"/>
                                <a:gd name="T59" fmla="*/ 16 h 21"/>
                                <a:gd name="T60" fmla="*/ 18 w 18"/>
                                <a:gd name="T61" fmla="*/ 17 h 21"/>
                                <a:gd name="T62" fmla="*/ 18 w 18"/>
                                <a:gd name="T63" fmla="*/ 17 h 21"/>
                                <a:gd name="T64" fmla="*/ 18 w 18"/>
                                <a:gd name="T65" fmla="*/ 18 h 21"/>
                                <a:gd name="T66" fmla="*/ 18 w 18"/>
                                <a:gd name="T67" fmla="*/ 18 h 21"/>
                                <a:gd name="T68" fmla="*/ 18 w 18"/>
                                <a:gd name="T69" fmla="*/ 19 h 21"/>
                                <a:gd name="T70" fmla="*/ 17 w 18"/>
                                <a:gd name="T71" fmla="*/ 19 h 21"/>
                                <a:gd name="T72" fmla="*/ 17 w 18"/>
                                <a:gd name="T73" fmla="*/ 19 h 21"/>
                                <a:gd name="T74" fmla="*/ 17 w 18"/>
                                <a:gd name="T75" fmla="*/ 20 h 21"/>
                                <a:gd name="T76" fmla="*/ 17 w 18"/>
                                <a:gd name="T77" fmla="*/ 20 h 21"/>
                                <a:gd name="T78" fmla="*/ 16 w 18"/>
                                <a:gd name="T79" fmla="*/ 20 h 21"/>
                                <a:gd name="T80" fmla="*/ 16 w 18"/>
                                <a:gd name="T81" fmla="*/ 21 h 21"/>
                                <a:gd name="T82" fmla="*/ 16 w 18"/>
                                <a:gd name="T83" fmla="*/ 21 h 21"/>
                                <a:gd name="T84" fmla="*/ 15 w 18"/>
                                <a:gd name="T85" fmla="*/ 21 h 21"/>
                                <a:gd name="T86" fmla="*/ 15 w 18"/>
                                <a:gd name="T87" fmla="*/ 21 h 21"/>
                                <a:gd name="T88" fmla="*/ 14 w 18"/>
                                <a:gd name="T89" fmla="*/ 21 h 21"/>
                                <a:gd name="T90" fmla="*/ 4 w 18"/>
                                <a:gd name="T91" fmla="*/ 19 h 21"/>
                                <a:gd name="T92" fmla="*/ 3 w 18"/>
                                <a:gd name="T93" fmla="*/ 19 h 21"/>
                                <a:gd name="T94" fmla="*/ 3 w 18"/>
                                <a:gd name="T95" fmla="*/ 19 h 21"/>
                                <a:gd name="T96" fmla="*/ 2 w 18"/>
                                <a:gd name="T97" fmla="*/ 19 h 21"/>
                                <a:gd name="T98" fmla="*/ 2 w 18"/>
                                <a:gd name="T99" fmla="*/ 19 h 21"/>
                                <a:gd name="T100" fmla="*/ 1 w 18"/>
                                <a:gd name="T101" fmla="*/ 18 h 21"/>
                                <a:gd name="T102" fmla="*/ 1 w 18"/>
                                <a:gd name="T103" fmla="*/ 18 h 21"/>
                                <a:gd name="T104" fmla="*/ 1 w 18"/>
                                <a:gd name="T105" fmla="*/ 18 h 21"/>
                                <a:gd name="T106" fmla="*/ 1 w 18"/>
                                <a:gd name="T107" fmla="*/ 17 h 21"/>
                                <a:gd name="T108" fmla="*/ 0 w 18"/>
                                <a:gd name="T109" fmla="*/ 17 h 21"/>
                                <a:gd name="T110" fmla="*/ 0 w 18"/>
                                <a:gd name="T111" fmla="*/ 17 h 21"/>
                                <a:gd name="T112" fmla="*/ 0 w 18"/>
                                <a:gd name="T113" fmla="*/ 16 h 21"/>
                                <a:gd name="T114" fmla="*/ 0 w 18"/>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5"/>
                                  </a:lnTo>
                                  <a:lnTo>
                                    <a:pt x="18" y="5"/>
                                  </a:lnTo>
                                  <a:lnTo>
                                    <a:pt x="18" y="5"/>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1"/>
                                  </a:lnTo>
                                  <a:lnTo>
                                    <a:pt x="16" y="21"/>
                                  </a:lnTo>
                                  <a:lnTo>
                                    <a:pt x="16" y="21"/>
                                  </a:lnTo>
                                  <a:lnTo>
                                    <a:pt x="16" y="21"/>
                                  </a:lnTo>
                                  <a:lnTo>
                                    <a:pt x="16" y="21"/>
                                  </a:lnTo>
                                  <a:lnTo>
                                    <a:pt x="16" y="21"/>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91" name="Freeform 3791"/>
                          <wps:cNvSpPr>
                            <a:spLocks/>
                          </wps:cNvSpPr>
                          <wps:spPr bwMode="auto">
                            <a:xfrm>
                              <a:off x="303" y="397"/>
                              <a:ext cx="4" cy="5"/>
                            </a:xfrm>
                            <a:custGeom>
                              <a:avLst/>
                              <a:gdLst>
                                <a:gd name="T0" fmla="*/ 0 w 4"/>
                                <a:gd name="T1" fmla="*/ 2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3 w 4"/>
                                <a:gd name="T27" fmla="*/ 4 h 5"/>
                                <a:gd name="T28" fmla="*/ 3 w 4"/>
                                <a:gd name="T29" fmla="*/ 4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3 h 5"/>
                                <a:gd name="T44" fmla="*/ 3 w 4"/>
                                <a:gd name="T45" fmla="*/ 3 h 5"/>
                                <a:gd name="T46" fmla="*/ 3 w 4"/>
                                <a:gd name="T47" fmla="*/ 3 h 5"/>
                                <a:gd name="T48" fmla="*/ 3 w 4"/>
                                <a:gd name="T49" fmla="*/ 3 h 5"/>
                                <a:gd name="T50" fmla="*/ 3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2"/>
                                  </a:moveTo>
                                  <a:lnTo>
                                    <a:pt x="2"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92" name="Freeform 3792"/>
                          <wps:cNvSpPr>
                            <a:spLocks/>
                          </wps:cNvSpPr>
                          <wps:spPr bwMode="auto">
                            <a:xfrm>
                              <a:off x="303" y="397"/>
                              <a:ext cx="4" cy="5"/>
                            </a:xfrm>
                            <a:custGeom>
                              <a:avLst/>
                              <a:gdLst>
                                <a:gd name="T0" fmla="*/ 0 w 4"/>
                                <a:gd name="T1" fmla="*/ 2 h 5"/>
                                <a:gd name="T2" fmla="*/ 2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4 h 5"/>
                                <a:gd name="T16" fmla="*/ 3 w 4"/>
                                <a:gd name="T17" fmla="*/ 4 h 5"/>
                                <a:gd name="T18" fmla="*/ 3 w 4"/>
                                <a:gd name="T19" fmla="*/ 4 h 5"/>
                                <a:gd name="T20" fmla="*/ 3 w 4"/>
                                <a:gd name="T21" fmla="*/ 4 h 5"/>
                                <a:gd name="T22" fmla="*/ 3 w 4"/>
                                <a:gd name="T23" fmla="*/ 4 h 5"/>
                                <a:gd name="T24" fmla="*/ 3 w 4"/>
                                <a:gd name="T25" fmla="*/ 4 h 5"/>
                                <a:gd name="T26" fmla="*/ 3 w 4"/>
                                <a:gd name="T27" fmla="*/ 4 h 5"/>
                                <a:gd name="T28" fmla="*/ 3 w 4"/>
                                <a:gd name="T29" fmla="*/ 4 h 5"/>
                                <a:gd name="T30" fmla="*/ 3 w 4"/>
                                <a:gd name="T31" fmla="*/ 4 h 5"/>
                                <a:gd name="T32" fmla="*/ 3 w 4"/>
                                <a:gd name="T33" fmla="*/ 4 h 5"/>
                                <a:gd name="T34" fmla="*/ 4 w 4"/>
                                <a:gd name="T35" fmla="*/ 4 h 5"/>
                                <a:gd name="T36" fmla="*/ 4 w 4"/>
                                <a:gd name="T37" fmla="*/ 4 h 5"/>
                                <a:gd name="T38" fmla="*/ 4 w 4"/>
                                <a:gd name="T39" fmla="*/ 4 h 5"/>
                                <a:gd name="T40" fmla="*/ 4 w 4"/>
                                <a:gd name="T41" fmla="*/ 4 h 5"/>
                                <a:gd name="T42" fmla="*/ 4 w 4"/>
                                <a:gd name="T43" fmla="*/ 3 h 5"/>
                                <a:gd name="T44" fmla="*/ 3 w 4"/>
                                <a:gd name="T45" fmla="*/ 3 h 5"/>
                                <a:gd name="T46" fmla="*/ 3 w 4"/>
                                <a:gd name="T47" fmla="*/ 3 h 5"/>
                                <a:gd name="T48" fmla="*/ 3 w 4"/>
                                <a:gd name="T49" fmla="*/ 3 h 5"/>
                                <a:gd name="T50" fmla="*/ 3 w 4"/>
                                <a:gd name="T51" fmla="*/ 3 h 5"/>
                                <a:gd name="T52" fmla="*/ 3 w 4"/>
                                <a:gd name="T53" fmla="*/ 3 h 5"/>
                                <a:gd name="T54" fmla="*/ 3 w 4"/>
                                <a:gd name="T55" fmla="*/ 3 h 5"/>
                                <a:gd name="T56" fmla="*/ 3 w 4"/>
                                <a:gd name="T57" fmla="*/ 3 h 5"/>
                                <a:gd name="T58" fmla="*/ 3 w 4"/>
                                <a:gd name="T59" fmla="*/ 3 h 5"/>
                                <a:gd name="T60" fmla="*/ 3 w 4"/>
                                <a:gd name="T61" fmla="*/ 3 h 5"/>
                                <a:gd name="T62" fmla="*/ 3 w 4"/>
                                <a:gd name="T63" fmla="*/ 3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2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2"/>
                                  </a:moveTo>
                                  <a:lnTo>
                                    <a:pt x="2" y="5"/>
                                  </a:lnTo>
                                  <a:lnTo>
                                    <a:pt x="3" y="5"/>
                                  </a:lnTo>
                                  <a:lnTo>
                                    <a:pt x="3" y="5"/>
                                  </a:lnTo>
                                  <a:lnTo>
                                    <a:pt x="3" y="5"/>
                                  </a:lnTo>
                                  <a:lnTo>
                                    <a:pt x="3" y="5"/>
                                  </a:lnTo>
                                  <a:lnTo>
                                    <a:pt x="3" y="5"/>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93" name="Freeform 3793"/>
                          <wps:cNvSpPr>
                            <a:spLocks/>
                          </wps:cNvSpPr>
                          <wps:spPr bwMode="auto">
                            <a:xfrm>
                              <a:off x="303" y="410"/>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3 w 4"/>
                                <a:gd name="T31" fmla="*/ 0 h 4"/>
                                <a:gd name="T32" fmla="*/ 3 w 4"/>
                                <a:gd name="T33" fmla="*/ 1 h 4"/>
                                <a:gd name="T34" fmla="*/ 3 w 4"/>
                                <a:gd name="T35" fmla="*/ 1 h 4"/>
                                <a:gd name="T36" fmla="*/ 3 w 4"/>
                                <a:gd name="T37" fmla="*/ 1 h 4"/>
                                <a:gd name="T38" fmla="*/ 3 w 4"/>
                                <a:gd name="T39" fmla="*/ 1 h 4"/>
                                <a:gd name="T40" fmla="*/ 4 w 4"/>
                                <a:gd name="T41" fmla="*/ 1 h 4"/>
                                <a:gd name="T42" fmla="*/ 4 w 4"/>
                                <a:gd name="T43" fmla="*/ 1 h 4"/>
                                <a:gd name="T44" fmla="*/ 4 w 4"/>
                                <a:gd name="T45" fmla="*/ 1 h 4"/>
                                <a:gd name="T46" fmla="*/ 4 w 4"/>
                                <a:gd name="T47" fmla="*/ 1 h 4"/>
                                <a:gd name="T48" fmla="*/ 4 w 4"/>
                                <a:gd name="T49" fmla="*/ 1 h 4"/>
                                <a:gd name="T50" fmla="*/ 3 w 4"/>
                                <a:gd name="T51" fmla="*/ 1 h 4"/>
                                <a:gd name="T52" fmla="*/ 3 w 4"/>
                                <a:gd name="T53" fmla="*/ 1 h 4"/>
                                <a:gd name="T54" fmla="*/ 3 w 4"/>
                                <a:gd name="T55" fmla="*/ 1 h 4"/>
                                <a:gd name="T56" fmla="*/ 3 w 4"/>
                                <a:gd name="T57" fmla="*/ 1 h 4"/>
                                <a:gd name="T58" fmla="*/ 3 w 4"/>
                                <a:gd name="T59" fmla="*/ 1 h 4"/>
                                <a:gd name="T60" fmla="*/ 3 w 4"/>
                                <a:gd name="T61" fmla="*/ 2 h 4"/>
                                <a:gd name="T62" fmla="*/ 3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4" y="1"/>
                                  </a:lnTo>
                                  <a:lnTo>
                                    <a:pt x="4" y="1"/>
                                  </a:lnTo>
                                  <a:lnTo>
                                    <a:pt x="4" y="1"/>
                                  </a:lnTo>
                                  <a:lnTo>
                                    <a:pt x="4" y="1"/>
                                  </a:lnTo>
                                  <a:lnTo>
                                    <a:pt x="4"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94" name="Freeform 3794"/>
                          <wps:cNvSpPr>
                            <a:spLocks/>
                          </wps:cNvSpPr>
                          <wps:spPr bwMode="auto">
                            <a:xfrm>
                              <a:off x="303" y="410"/>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3 w 4"/>
                                <a:gd name="T31" fmla="*/ 0 h 4"/>
                                <a:gd name="T32" fmla="*/ 3 w 4"/>
                                <a:gd name="T33" fmla="*/ 1 h 4"/>
                                <a:gd name="T34" fmla="*/ 3 w 4"/>
                                <a:gd name="T35" fmla="*/ 1 h 4"/>
                                <a:gd name="T36" fmla="*/ 3 w 4"/>
                                <a:gd name="T37" fmla="*/ 1 h 4"/>
                                <a:gd name="T38" fmla="*/ 3 w 4"/>
                                <a:gd name="T39" fmla="*/ 1 h 4"/>
                                <a:gd name="T40" fmla="*/ 4 w 4"/>
                                <a:gd name="T41" fmla="*/ 1 h 4"/>
                                <a:gd name="T42" fmla="*/ 4 w 4"/>
                                <a:gd name="T43" fmla="*/ 1 h 4"/>
                                <a:gd name="T44" fmla="*/ 4 w 4"/>
                                <a:gd name="T45" fmla="*/ 1 h 4"/>
                                <a:gd name="T46" fmla="*/ 4 w 4"/>
                                <a:gd name="T47" fmla="*/ 1 h 4"/>
                                <a:gd name="T48" fmla="*/ 4 w 4"/>
                                <a:gd name="T49" fmla="*/ 1 h 4"/>
                                <a:gd name="T50" fmla="*/ 3 w 4"/>
                                <a:gd name="T51" fmla="*/ 1 h 4"/>
                                <a:gd name="T52" fmla="*/ 3 w 4"/>
                                <a:gd name="T53" fmla="*/ 1 h 4"/>
                                <a:gd name="T54" fmla="*/ 3 w 4"/>
                                <a:gd name="T55" fmla="*/ 1 h 4"/>
                                <a:gd name="T56" fmla="*/ 3 w 4"/>
                                <a:gd name="T57" fmla="*/ 1 h 4"/>
                                <a:gd name="T58" fmla="*/ 3 w 4"/>
                                <a:gd name="T59" fmla="*/ 1 h 4"/>
                                <a:gd name="T60" fmla="*/ 3 w 4"/>
                                <a:gd name="T61" fmla="*/ 2 h 4"/>
                                <a:gd name="T62" fmla="*/ 3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1"/>
                                  </a:lnTo>
                                  <a:lnTo>
                                    <a:pt x="3" y="1"/>
                                  </a:lnTo>
                                  <a:lnTo>
                                    <a:pt x="3" y="1"/>
                                  </a:lnTo>
                                  <a:lnTo>
                                    <a:pt x="3" y="1"/>
                                  </a:lnTo>
                                  <a:lnTo>
                                    <a:pt x="4" y="1"/>
                                  </a:lnTo>
                                  <a:lnTo>
                                    <a:pt x="4" y="1"/>
                                  </a:lnTo>
                                  <a:lnTo>
                                    <a:pt x="4" y="1"/>
                                  </a:lnTo>
                                  <a:lnTo>
                                    <a:pt x="4" y="1"/>
                                  </a:lnTo>
                                  <a:lnTo>
                                    <a:pt x="4"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95" name="Freeform 3795"/>
                          <wps:cNvSpPr>
                            <a:spLocks/>
                          </wps:cNvSpPr>
                          <wps:spPr bwMode="auto">
                            <a:xfrm>
                              <a:off x="301" y="395"/>
                              <a:ext cx="4" cy="21"/>
                            </a:xfrm>
                            <a:custGeom>
                              <a:avLst/>
                              <a:gdLst>
                                <a:gd name="T0" fmla="*/ 1 w 4"/>
                                <a:gd name="T1" fmla="*/ 20 h 21"/>
                                <a:gd name="T2" fmla="*/ 1 w 4"/>
                                <a:gd name="T3" fmla="*/ 20 h 21"/>
                                <a:gd name="T4" fmla="*/ 1 w 4"/>
                                <a:gd name="T5" fmla="*/ 21 h 21"/>
                                <a:gd name="T6" fmla="*/ 2 w 4"/>
                                <a:gd name="T7" fmla="*/ 21 h 21"/>
                                <a:gd name="T8" fmla="*/ 3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3 w 4"/>
                                <a:gd name="T57" fmla="*/ 0 h 21"/>
                                <a:gd name="T58" fmla="*/ 2 w 4"/>
                                <a:gd name="T59" fmla="*/ 0 h 21"/>
                                <a:gd name="T60" fmla="*/ 1 w 4"/>
                                <a:gd name="T61" fmla="*/ 0 h 21"/>
                                <a:gd name="T62" fmla="*/ 1 w 4"/>
                                <a:gd name="T63" fmla="*/ 0 h 21"/>
                                <a:gd name="T64" fmla="*/ 1 w 4"/>
                                <a:gd name="T65" fmla="*/ 1 h 21"/>
                                <a:gd name="T66" fmla="*/ 1 w 4"/>
                                <a:gd name="T67" fmla="*/ 2 h 21"/>
                                <a:gd name="T68" fmla="*/ 1 w 4"/>
                                <a:gd name="T69" fmla="*/ 3 h 21"/>
                                <a:gd name="T70" fmla="*/ 1 w 4"/>
                                <a:gd name="T71" fmla="*/ 5 h 21"/>
                                <a:gd name="T72" fmla="*/ 1 w 4"/>
                                <a:gd name="T73" fmla="*/ 6 h 21"/>
                                <a:gd name="T74" fmla="*/ 1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1 w 4"/>
                                <a:gd name="T89" fmla="*/ 14 h 21"/>
                                <a:gd name="T90" fmla="*/ 1 w 4"/>
                                <a:gd name="T91" fmla="*/ 15 h 21"/>
                                <a:gd name="T92" fmla="*/ 1 w 4"/>
                                <a:gd name="T93" fmla="*/ 16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3"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3" y="0"/>
                                  </a:lnTo>
                                  <a:lnTo>
                                    <a:pt x="2" y="0"/>
                                  </a:lnTo>
                                  <a:lnTo>
                                    <a:pt x="2" y="0"/>
                                  </a:lnTo>
                                  <a:lnTo>
                                    <a:pt x="2" y="0"/>
                                  </a:lnTo>
                                  <a:lnTo>
                                    <a:pt x="1"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0" y="8"/>
                                  </a:lnTo>
                                  <a:lnTo>
                                    <a:pt x="0" y="8"/>
                                  </a:lnTo>
                                  <a:lnTo>
                                    <a:pt x="0" y="9"/>
                                  </a:lnTo>
                                  <a:lnTo>
                                    <a:pt x="0" y="10"/>
                                  </a:lnTo>
                                  <a:lnTo>
                                    <a:pt x="0" y="10"/>
                                  </a:lnTo>
                                  <a:lnTo>
                                    <a:pt x="0" y="11"/>
                                  </a:lnTo>
                                  <a:lnTo>
                                    <a:pt x="0" y="11"/>
                                  </a:lnTo>
                                  <a:lnTo>
                                    <a:pt x="0" y="12"/>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96" name="Freeform 3796"/>
                          <wps:cNvSpPr>
                            <a:spLocks/>
                          </wps:cNvSpPr>
                          <wps:spPr bwMode="auto">
                            <a:xfrm>
                              <a:off x="301" y="395"/>
                              <a:ext cx="4" cy="21"/>
                            </a:xfrm>
                            <a:custGeom>
                              <a:avLst/>
                              <a:gdLst>
                                <a:gd name="T0" fmla="*/ 1 w 4"/>
                                <a:gd name="T1" fmla="*/ 20 h 21"/>
                                <a:gd name="T2" fmla="*/ 1 w 4"/>
                                <a:gd name="T3" fmla="*/ 20 h 21"/>
                                <a:gd name="T4" fmla="*/ 1 w 4"/>
                                <a:gd name="T5" fmla="*/ 21 h 21"/>
                                <a:gd name="T6" fmla="*/ 2 w 4"/>
                                <a:gd name="T7" fmla="*/ 21 h 21"/>
                                <a:gd name="T8" fmla="*/ 3 w 4"/>
                                <a:gd name="T9" fmla="*/ 21 h 21"/>
                                <a:gd name="T10" fmla="*/ 3 w 4"/>
                                <a:gd name="T11" fmla="*/ 21 h 21"/>
                                <a:gd name="T12" fmla="*/ 3 w 4"/>
                                <a:gd name="T13" fmla="*/ 21 h 21"/>
                                <a:gd name="T14" fmla="*/ 4 w 4"/>
                                <a:gd name="T15" fmla="*/ 20 h 21"/>
                                <a:gd name="T16" fmla="*/ 4 w 4"/>
                                <a:gd name="T17" fmla="*/ 19 h 21"/>
                                <a:gd name="T18" fmla="*/ 4 w 4"/>
                                <a:gd name="T19" fmla="*/ 18 h 21"/>
                                <a:gd name="T20" fmla="*/ 4 w 4"/>
                                <a:gd name="T21" fmla="*/ 17 h 21"/>
                                <a:gd name="T22" fmla="*/ 4 w 4"/>
                                <a:gd name="T23" fmla="*/ 16 h 21"/>
                                <a:gd name="T24" fmla="*/ 4 w 4"/>
                                <a:gd name="T25" fmla="*/ 15 h 21"/>
                                <a:gd name="T26" fmla="*/ 4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4 w 4"/>
                                <a:gd name="T39" fmla="*/ 7 h 21"/>
                                <a:gd name="T40" fmla="*/ 4 w 4"/>
                                <a:gd name="T41" fmla="*/ 6 h 21"/>
                                <a:gd name="T42" fmla="*/ 4 w 4"/>
                                <a:gd name="T43" fmla="*/ 5 h 21"/>
                                <a:gd name="T44" fmla="*/ 4 w 4"/>
                                <a:gd name="T45" fmla="*/ 4 h 21"/>
                                <a:gd name="T46" fmla="*/ 4 w 4"/>
                                <a:gd name="T47" fmla="*/ 3 h 21"/>
                                <a:gd name="T48" fmla="*/ 4 w 4"/>
                                <a:gd name="T49" fmla="*/ 2 h 21"/>
                                <a:gd name="T50" fmla="*/ 4 w 4"/>
                                <a:gd name="T51" fmla="*/ 1 h 21"/>
                                <a:gd name="T52" fmla="*/ 3 w 4"/>
                                <a:gd name="T53" fmla="*/ 0 h 21"/>
                                <a:gd name="T54" fmla="*/ 3 w 4"/>
                                <a:gd name="T55" fmla="*/ 0 h 21"/>
                                <a:gd name="T56" fmla="*/ 3 w 4"/>
                                <a:gd name="T57" fmla="*/ 0 h 21"/>
                                <a:gd name="T58" fmla="*/ 2 w 4"/>
                                <a:gd name="T59" fmla="*/ 0 h 21"/>
                                <a:gd name="T60" fmla="*/ 1 w 4"/>
                                <a:gd name="T61" fmla="*/ 0 h 21"/>
                                <a:gd name="T62" fmla="*/ 1 w 4"/>
                                <a:gd name="T63" fmla="*/ 0 h 21"/>
                                <a:gd name="T64" fmla="*/ 1 w 4"/>
                                <a:gd name="T65" fmla="*/ 1 h 21"/>
                                <a:gd name="T66" fmla="*/ 1 w 4"/>
                                <a:gd name="T67" fmla="*/ 2 h 21"/>
                                <a:gd name="T68" fmla="*/ 1 w 4"/>
                                <a:gd name="T69" fmla="*/ 3 h 21"/>
                                <a:gd name="T70" fmla="*/ 1 w 4"/>
                                <a:gd name="T71" fmla="*/ 5 h 21"/>
                                <a:gd name="T72" fmla="*/ 1 w 4"/>
                                <a:gd name="T73" fmla="*/ 6 h 21"/>
                                <a:gd name="T74" fmla="*/ 1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1 w 4"/>
                                <a:gd name="T89" fmla="*/ 14 h 21"/>
                                <a:gd name="T90" fmla="*/ 1 w 4"/>
                                <a:gd name="T91" fmla="*/ 15 h 21"/>
                                <a:gd name="T92" fmla="*/ 1 w 4"/>
                                <a:gd name="T93" fmla="*/ 16 h 21"/>
                                <a:gd name="T94" fmla="*/ 1 w 4"/>
                                <a:gd name="T95" fmla="*/ 18 h 21"/>
                                <a:gd name="T96" fmla="*/ 1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1" y="19"/>
                                  </a:moveTo>
                                  <a:lnTo>
                                    <a:pt x="1" y="20"/>
                                  </a:lnTo>
                                  <a:lnTo>
                                    <a:pt x="1" y="20"/>
                                  </a:lnTo>
                                  <a:lnTo>
                                    <a:pt x="1" y="20"/>
                                  </a:lnTo>
                                  <a:lnTo>
                                    <a:pt x="1" y="21"/>
                                  </a:lnTo>
                                  <a:lnTo>
                                    <a:pt x="1" y="21"/>
                                  </a:lnTo>
                                  <a:lnTo>
                                    <a:pt x="2" y="21"/>
                                  </a:lnTo>
                                  <a:lnTo>
                                    <a:pt x="2" y="21"/>
                                  </a:lnTo>
                                  <a:lnTo>
                                    <a:pt x="2" y="21"/>
                                  </a:lnTo>
                                  <a:lnTo>
                                    <a:pt x="3" y="21"/>
                                  </a:lnTo>
                                  <a:lnTo>
                                    <a:pt x="3" y="21"/>
                                  </a:lnTo>
                                  <a:lnTo>
                                    <a:pt x="3" y="21"/>
                                  </a:lnTo>
                                  <a:lnTo>
                                    <a:pt x="3" y="21"/>
                                  </a:lnTo>
                                  <a:lnTo>
                                    <a:pt x="3" y="21"/>
                                  </a:lnTo>
                                  <a:lnTo>
                                    <a:pt x="4" y="20"/>
                                  </a:lnTo>
                                  <a:lnTo>
                                    <a:pt x="4" y="20"/>
                                  </a:lnTo>
                                  <a:lnTo>
                                    <a:pt x="4" y="20"/>
                                  </a:lnTo>
                                  <a:lnTo>
                                    <a:pt x="4" y="19"/>
                                  </a:lnTo>
                                  <a:lnTo>
                                    <a:pt x="4" y="19"/>
                                  </a:lnTo>
                                  <a:lnTo>
                                    <a:pt x="4" y="18"/>
                                  </a:lnTo>
                                  <a:lnTo>
                                    <a:pt x="4" y="18"/>
                                  </a:lnTo>
                                  <a:lnTo>
                                    <a:pt x="4" y="17"/>
                                  </a:lnTo>
                                  <a:lnTo>
                                    <a:pt x="4" y="16"/>
                                  </a:lnTo>
                                  <a:lnTo>
                                    <a:pt x="4" y="16"/>
                                  </a:lnTo>
                                  <a:lnTo>
                                    <a:pt x="4" y="15"/>
                                  </a:lnTo>
                                  <a:lnTo>
                                    <a:pt x="4" y="15"/>
                                  </a:lnTo>
                                  <a:lnTo>
                                    <a:pt x="4" y="14"/>
                                  </a:lnTo>
                                  <a:lnTo>
                                    <a:pt x="4" y="14"/>
                                  </a:lnTo>
                                  <a:lnTo>
                                    <a:pt x="3" y="13"/>
                                  </a:lnTo>
                                  <a:lnTo>
                                    <a:pt x="3" y="13"/>
                                  </a:lnTo>
                                  <a:lnTo>
                                    <a:pt x="3" y="12"/>
                                  </a:lnTo>
                                  <a:lnTo>
                                    <a:pt x="3" y="12"/>
                                  </a:lnTo>
                                  <a:lnTo>
                                    <a:pt x="3" y="11"/>
                                  </a:lnTo>
                                  <a:lnTo>
                                    <a:pt x="3" y="10"/>
                                  </a:lnTo>
                                  <a:lnTo>
                                    <a:pt x="3" y="10"/>
                                  </a:lnTo>
                                  <a:lnTo>
                                    <a:pt x="3" y="9"/>
                                  </a:lnTo>
                                  <a:lnTo>
                                    <a:pt x="3" y="9"/>
                                  </a:lnTo>
                                  <a:lnTo>
                                    <a:pt x="3" y="8"/>
                                  </a:lnTo>
                                  <a:lnTo>
                                    <a:pt x="3" y="8"/>
                                  </a:lnTo>
                                  <a:lnTo>
                                    <a:pt x="4" y="7"/>
                                  </a:lnTo>
                                  <a:lnTo>
                                    <a:pt x="4" y="7"/>
                                  </a:lnTo>
                                  <a:lnTo>
                                    <a:pt x="4" y="6"/>
                                  </a:lnTo>
                                  <a:lnTo>
                                    <a:pt x="4" y="6"/>
                                  </a:lnTo>
                                  <a:lnTo>
                                    <a:pt x="4" y="5"/>
                                  </a:lnTo>
                                  <a:lnTo>
                                    <a:pt x="4" y="5"/>
                                  </a:lnTo>
                                  <a:lnTo>
                                    <a:pt x="4" y="4"/>
                                  </a:lnTo>
                                  <a:lnTo>
                                    <a:pt x="4" y="3"/>
                                  </a:lnTo>
                                  <a:lnTo>
                                    <a:pt x="4" y="3"/>
                                  </a:lnTo>
                                  <a:lnTo>
                                    <a:pt x="4" y="2"/>
                                  </a:lnTo>
                                  <a:lnTo>
                                    <a:pt x="4" y="2"/>
                                  </a:lnTo>
                                  <a:lnTo>
                                    <a:pt x="4" y="1"/>
                                  </a:lnTo>
                                  <a:lnTo>
                                    <a:pt x="4" y="1"/>
                                  </a:lnTo>
                                  <a:lnTo>
                                    <a:pt x="4" y="1"/>
                                  </a:lnTo>
                                  <a:lnTo>
                                    <a:pt x="3" y="0"/>
                                  </a:lnTo>
                                  <a:lnTo>
                                    <a:pt x="3" y="0"/>
                                  </a:lnTo>
                                  <a:lnTo>
                                    <a:pt x="3" y="0"/>
                                  </a:lnTo>
                                  <a:lnTo>
                                    <a:pt x="3" y="0"/>
                                  </a:lnTo>
                                  <a:lnTo>
                                    <a:pt x="3" y="0"/>
                                  </a:lnTo>
                                  <a:lnTo>
                                    <a:pt x="2" y="0"/>
                                  </a:lnTo>
                                  <a:lnTo>
                                    <a:pt x="2" y="0"/>
                                  </a:lnTo>
                                  <a:lnTo>
                                    <a:pt x="2" y="0"/>
                                  </a:lnTo>
                                  <a:lnTo>
                                    <a:pt x="1" y="0"/>
                                  </a:lnTo>
                                  <a:lnTo>
                                    <a:pt x="1" y="0"/>
                                  </a:lnTo>
                                  <a:lnTo>
                                    <a:pt x="1" y="0"/>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0" y="8"/>
                                  </a:lnTo>
                                  <a:lnTo>
                                    <a:pt x="0" y="8"/>
                                  </a:lnTo>
                                  <a:lnTo>
                                    <a:pt x="0" y="9"/>
                                  </a:lnTo>
                                  <a:lnTo>
                                    <a:pt x="0" y="10"/>
                                  </a:lnTo>
                                  <a:lnTo>
                                    <a:pt x="0" y="10"/>
                                  </a:lnTo>
                                  <a:lnTo>
                                    <a:pt x="0" y="11"/>
                                  </a:lnTo>
                                  <a:lnTo>
                                    <a:pt x="0" y="11"/>
                                  </a:lnTo>
                                  <a:lnTo>
                                    <a:pt x="0" y="12"/>
                                  </a:lnTo>
                                  <a:lnTo>
                                    <a:pt x="0" y="12"/>
                                  </a:lnTo>
                                  <a:lnTo>
                                    <a:pt x="0" y="13"/>
                                  </a:lnTo>
                                  <a:lnTo>
                                    <a:pt x="0" y="13"/>
                                  </a:lnTo>
                                  <a:lnTo>
                                    <a:pt x="1" y="14"/>
                                  </a:lnTo>
                                  <a:lnTo>
                                    <a:pt x="1" y="14"/>
                                  </a:lnTo>
                                  <a:lnTo>
                                    <a:pt x="1" y="15"/>
                                  </a:lnTo>
                                  <a:lnTo>
                                    <a:pt x="1" y="15"/>
                                  </a:lnTo>
                                  <a:lnTo>
                                    <a:pt x="1" y="16"/>
                                  </a:lnTo>
                                  <a:lnTo>
                                    <a:pt x="1" y="16"/>
                                  </a:lnTo>
                                  <a:lnTo>
                                    <a:pt x="1" y="17"/>
                                  </a:lnTo>
                                  <a:lnTo>
                                    <a:pt x="1" y="18"/>
                                  </a:lnTo>
                                  <a:lnTo>
                                    <a:pt x="1" y="18"/>
                                  </a:lnTo>
                                  <a:lnTo>
                                    <a:pt x="1" y="19"/>
                                  </a:lnTo>
                                  <a:lnTo>
                                    <a:pt x="1"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97" name="Freeform 3797"/>
                          <wps:cNvSpPr>
                            <a:spLocks/>
                          </wps:cNvSpPr>
                          <wps:spPr bwMode="auto">
                            <a:xfrm>
                              <a:off x="300" y="423"/>
                              <a:ext cx="6" cy="23"/>
                            </a:xfrm>
                            <a:custGeom>
                              <a:avLst/>
                              <a:gdLst>
                                <a:gd name="T0" fmla="*/ 0 w 6"/>
                                <a:gd name="T1" fmla="*/ 21 h 23"/>
                                <a:gd name="T2" fmla="*/ 1 w 6"/>
                                <a:gd name="T3" fmla="*/ 22 h 23"/>
                                <a:gd name="T4" fmla="*/ 1 w 6"/>
                                <a:gd name="T5" fmla="*/ 22 h 23"/>
                                <a:gd name="T6" fmla="*/ 2 w 6"/>
                                <a:gd name="T7" fmla="*/ 23 h 23"/>
                                <a:gd name="T8" fmla="*/ 3 w 6"/>
                                <a:gd name="T9" fmla="*/ 23 h 23"/>
                                <a:gd name="T10" fmla="*/ 4 w 6"/>
                                <a:gd name="T11" fmla="*/ 22 h 23"/>
                                <a:gd name="T12" fmla="*/ 5 w 6"/>
                                <a:gd name="T13" fmla="*/ 22 h 23"/>
                                <a:gd name="T14" fmla="*/ 5 w 6"/>
                                <a:gd name="T15" fmla="*/ 21 h 23"/>
                                <a:gd name="T16" fmla="*/ 6 w 6"/>
                                <a:gd name="T17" fmla="*/ 20 h 23"/>
                                <a:gd name="T18" fmla="*/ 5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5 w 6"/>
                                <a:gd name="T45" fmla="*/ 5 h 23"/>
                                <a:gd name="T46" fmla="*/ 5 w 6"/>
                                <a:gd name="T47" fmla="*/ 4 h 23"/>
                                <a:gd name="T48" fmla="*/ 6 w 6"/>
                                <a:gd name="T49" fmla="*/ 2 h 23"/>
                                <a:gd name="T50" fmla="*/ 5 w 6"/>
                                <a:gd name="T51" fmla="*/ 2 h 23"/>
                                <a:gd name="T52" fmla="*/ 5 w 6"/>
                                <a:gd name="T53" fmla="*/ 1 h 23"/>
                                <a:gd name="T54" fmla="*/ 4 w 6"/>
                                <a:gd name="T55" fmla="*/ 0 h 23"/>
                                <a:gd name="T56" fmla="*/ 3 w 6"/>
                                <a:gd name="T57" fmla="*/ 0 h 23"/>
                                <a:gd name="T58" fmla="*/ 2 w 6"/>
                                <a:gd name="T59" fmla="*/ 0 h 23"/>
                                <a:gd name="T60" fmla="*/ 1 w 6"/>
                                <a:gd name="T61" fmla="*/ 1 h 23"/>
                                <a:gd name="T62" fmla="*/ 1 w 6"/>
                                <a:gd name="T63" fmla="*/ 1 h 23"/>
                                <a:gd name="T64" fmla="*/ 0 w 6"/>
                                <a:gd name="T65" fmla="*/ 2 h 23"/>
                                <a:gd name="T66" fmla="*/ 0 w 6"/>
                                <a:gd name="T67" fmla="*/ 3 h 23"/>
                                <a:gd name="T68" fmla="*/ 0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0"/>
                                  </a:moveTo>
                                  <a:lnTo>
                                    <a:pt x="0" y="21"/>
                                  </a:lnTo>
                                  <a:lnTo>
                                    <a:pt x="1" y="21"/>
                                  </a:lnTo>
                                  <a:lnTo>
                                    <a:pt x="1" y="22"/>
                                  </a:lnTo>
                                  <a:lnTo>
                                    <a:pt x="1" y="22"/>
                                  </a:lnTo>
                                  <a:lnTo>
                                    <a:pt x="1" y="22"/>
                                  </a:lnTo>
                                  <a:lnTo>
                                    <a:pt x="2" y="22"/>
                                  </a:lnTo>
                                  <a:lnTo>
                                    <a:pt x="2" y="23"/>
                                  </a:lnTo>
                                  <a:lnTo>
                                    <a:pt x="3" y="23"/>
                                  </a:lnTo>
                                  <a:lnTo>
                                    <a:pt x="3" y="23"/>
                                  </a:lnTo>
                                  <a:lnTo>
                                    <a:pt x="4" y="23"/>
                                  </a:lnTo>
                                  <a:lnTo>
                                    <a:pt x="4" y="22"/>
                                  </a:lnTo>
                                  <a:lnTo>
                                    <a:pt x="4" y="22"/>
                                  </a:lnTo>
                                  <a:lnTo>
                                    <a:pt x="5" y="22"/>
                                  </a:lnTo>
                                  <a:lnTo>
                                    <a:pt x="5" y="22"/>
                                  </a:lnTo>
                                  <a:lnTo>
                                    <a:pt x="5" y="21"/>
                                  </a:lnTo>
                                  <a:lnTo>
                                    <a:pt x="5" y="21"/>
                                  </a:lnTo>
                                  <a:lnTo>
                                    <a:pt x="6" y="20"/>
                                  </a:lnTo>
                                  <a:lnTo>
                                    <a:pt x="6" y="20"/>
                                  </a:lnTo>
                                  <a:lnTo>
                                    <a:pt x="5" y="19"/>
                                  </a:lnTo>
                                  <a:lnTo>
                                    <a:pt x="5" y="19"/>
                                  </a:lnTo>
                                  <a:lnTo>
                                    <a:pt x="5" y="18"/>
                                  </a:lnTo>
                                  <a:lnTo>
                                    <a:pt x="5"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4"/>
                                  </a:lnTo>
                                  <a:lnTo>
                                    <a:pt x="6" y="3"/>
                                  </a:lnTo>
                                  <a:lnTo>
                                    <a:pt x="6" y="2"/>
                                  </a:lnTo>
                                  <a:lnTo>
                                    <a:pt x="5" y="2"/>
                                  </a:lnTo>
                                  <a:lnTo>
                                    <a:pt x="5" y="2"/>
                                  </a:lnTo>
                                  <a:lnTo>
                                    <a:pt x="5" y="1"/>
                                  </a:lnTo>
                                  <a:lnTo>
                                    <a:pt x="5" y="1"/>
                                  </a:lnTo>
                                  <a:lnTo>
                                    <a:pt x="4" y="1"/>
                                  </a:lnTo>
                                  <a:lnTo>
                                    <a:pt x="4" y="0"/>
                                  </a:lnTo>
                                  <a:lnTo>
                                    <a:pt x="4" y="0"/>
                                  </a:lnTo>
                                  <a:lnTo>
                                    <a:pt x="3" y="0"/>
                                  </a:lnTo>
                                  <a:lnTo>
                                    <a:pt x="3" y="0"/>
                                  </a:lnTo>
                                  <a:lnTo>
                                    <a:pt x="2" y="0"/>
                                  </a:lnTo>
                                  <a:lnTo>
                                    <a:pt x="2" y="0"/>
                                  </a:lnTo>
                                  <a:lnTo>
                                    <a:pt x="1" y="1"/>
                                  </a:lnTo>
                                  <a:lnTo>
                                    <a:pt x="1" y="1"/>
                                  </a:lnTo>
                                  <a:lnTo>
                                    <a:pt x="1" y="1"/>
                                  </a:lnTo>
                                  <a:lnTo>
                                    <a:pt x="1"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798" name="Freeform 3798"/>
                          <wps:cNvSpPr>
                            <a:spLocks/>
                          </wps:cNvSpPr>
                          <wps:spPr bwMode="auto">
                            <a:xfrm>
                              <a:off x="300" y="423"/>
                              <a:ext cx="6" cy="23"/>
                            </a:xfrm>
                            <a:custGeom>
                              <a:avLst/>
                              <a:gdLst>
                                <a:gd name="T0" fmla="*/ 0 w 6"/>
                                <a:gd name="T1" fmla="*/ 21 h 23"/>
                                <a:gd name="T2" fmla="*/ 1 w 6"/>
                                <a:gd name="T3" fmla="*/ 22 h 23"/>
                                <a:gd name="T4" fmla="*/ 1 w 6"/>
                                <a:gd name="T5" fmla="*/ 22 h 23"/>
                                <a:gd name="T6" fmla="*/ 2 w 6"/>
                                <a:gd name="T7" fmla="*/ 23 h 23"/>
                                <a:gd name="T8" fmla="*/ 3 w 6"/>
                                <a:gd name="T9" fmla="*/ 23 h 23"/>
                                <a:gd name="T10" fmla="*/ 4 w 6"/>
                                <a:gd name="T11" fmla="*/ 22 h 23"/>
                                <a:gd name="T12" fmla="*/ 5 w 6"/>
                                <a:gd name="T13" fmla="*/ 22 h 23"/>
                                <a:gd name="T14" fmla="*/ 5 w 6"/>
                                <a:gd name="T15" fmla="*/ 21 h 23"/>
                                <a:gd name="T16" fmla="*/ 6 w 6"/>
                                <a:gd name="T17" fmla="*/ 20 h 23"/>
                                <a:gd name="T18" fmla="*/ 5 w 6"/>
                                <a:gd name="T19" fmla="*/ 19 h 23"/>
                                <a:gd name="T20" fmla="*/ 5 w 6"/>
                                <a:gd name="T21" fmla="*/ 18 h 23"/>
                                <a:gd name="T22" fmla="*/ 5 w 6"/>
                                <a:gd name="T23" fmla="*/ 17 h 23"/>
                                <a:gd name="T24" fmla="*/ 5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5 w 6"/>
                                <a:gd name="T41" fmla="*/ 7 h 23"/>
                                <a:gd name="T42" fmla="*/ 5 w 6"/>
                                <a:gd name="T43" fmla="*/ 6 h 23"/>
                                <a:gd name="T44" fmla="*/ 5 w 6"/>
                                <a:gd name="T45" fmla="*/ 5 h 23"/>
                                <a:gd name="T46" fmla="*/ 5 w 6"/>
                                <a:gd name="T47" fmla="*/ 4 h 23"/>
                                <a:gd name="T48" fmla="*/ 6 w 6"/>
                                <a:gd name="T49" fmla="*/ 2 h 23"/>
                                <a:gd name="T50" fmla="*/ 5 w 6"/>
                                <a:gd name="T51" fmla="*/ 2 h 23"/>
                                <a:gd name="T52" fmla="*/ 5 w 6"/>
                                <a:gd name="T53" fmla="*/ 1 h 23"/>
                                <a:gd name="T54" fmla="*/ 4 w 6"/>
                                <a:gd name="T55" fmla="*/ 0 h 23"/>
                                <a:gd name="T56" fmla="*/ 3 w 6"/>
                                <a:gd name="T57" fmla="*/ 0 h 23"/>
                                <a:gd name="T58" fmla="*/ 2 w 6"/>
                                <a:gd name="T59" fmla="*/ 0 h 23"/>
                                <a:gd name="T60" fmla="*/ 1 w 6"/>
                                <a:gd name="T61" fmla="*/ 1 h 23"/>
                                <a:gd name="T62" fmla="*/ 1 w 6"/>
                                <a:gd name="T63" fmla="*/ 1 h 23"/>
                                <a:gd name="T64" fmla="*/ 0 w 6"/>
                                <a:gd name="T65" fmla="*/ 2 h 23"/>
                                <a:gd name="T66" fmla="*/ 0 w 6"/>
                                <a:gd name="T67" fmla="*/ 3 h 23"/>
                                <a:gd name="T68" fmla="*/ 0 w 6"/>
                                <a:gd name="T69" fmla="*/ 4 h 23"/>
                                <a:gd name="T70" fmla="*/ 0 w 6"/>
                                <a:gd name="T71" fmla="*/ 5 h 23"/>
                                <a:gd name="T72" fmla="*/ 0 w 6"/>
                                <a:gd name="T73" fmla="*/ 6 h 23"/>
                                <a:gd name="T74" fmla="*/ 0 w 6"/>
                                <a:gd name="T75" fmla="*/ 7 h 23"/>
                                <a:gd name="T76" fmla="*/ 0 w 6"/>
                                <a:gd name="T77" fmla="*/ 9 h 23"/>
                                <a:gd name="T78" fmla="*/ 0 w 6"/>
                                <a:gd name="T79" fmla="*/ 10 h 23"/>
                                <a:gd name="T80" fmla="*/ 0 w 6"/>
                                <a:gd name="T81" fmla="*/ 11 h 23"/>
                                <a:gd name="T82" fmla="*/ 0 w 6"/>
                                <a:gd name="T83" fmla="*/ 12 h 23"/>
                                <a:gd name="T84" fmla="*/ 0 w 6"/>
                                <a:gd name="T85" fmla="*/ 13 h 23"/>
                                <a:gd name="T86" fmla="*/ 0 w 6"/>
                                <a:gd name="T87" fmla="*/ 14 h 23"/>
                                <a:gd name="T88" fmla="*/ 0 w 6"/>
                                <a:gd name="T89" fmla="*/ 15 h 23"/>
                                <a:gd name="T90" fmla="*/ 0 w 6"/>
                                <a:gd name="T91" fmla="*/ 16 h 23"/>
                                <a:gd name="T92" fmla="*/ 0 w 6"/>
                                <a:gd name="T93" fmla="*/ 18 h 23"/>
                                <a:gd name="T94" fmla="*/ 0 w 6"/>
                                <a:gd name="T95" fmla="*/ 19 h 23"/>
                                <a:gd name="T96" fmla="*/ 0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0" y="20"/>
                                  </a:moveTo>
                                  <a:lnTo>
                                    <a:pt x="0" y="21"/>
                                  </a:lnTo>
                                  <a:lnTo>
                                    <a:pt x="1" y="21"/>
                                  </a:lnTo>
                                  <a:lnTo>
                                    <a:pt x="1" y="22"/>
                                  </a:lnTo>
                                  <a:lnTo>
                                    <a:pt x="1" y="22"/>
                                  </a:lnTo>
                                  <a:lnTo>
                                    <a:pt x="1" y="22"/>
                                  </a:lnTo>
                                  <a:lnTo>
                                    <a:pt x="2" y="22"/>
                                  </a:lnTo>
                                  <a:lnTo>
                                    <a:pt x="2" y="23"/>
                                  </a:lnTo>
                                  <a:lnTo>
                                    <a:pt x="3" y="23"/>
                                  </a:lnTo>
                                  <a:lnTo>
                                    <a:pt x="3" y="23"/>
                                  </a:lnTo>
                                  <a:lnTo>
                                    <a:pt x="4" y="23"/>
                                  </a:lnTo>
                                  <a:lnTo>
                                    <a:pt x="4" y="22"/>
                                  </a:lnTo>
                                  <a:lnTo>
                                    <a:pt x="4" y="22"/>
                                  </a:lnTo>
                                  <a:lnTo>
                                    <a:pt x="5" y="22"/>
                                  </a:lnTo>
                                  <a:lnTo>
                                    <a:pt x="5" y="22"/>
                                  </a:lnTo>
                                  <a:lnTo>
                                    <a:pt x="5" y="21"/>
                                  </a:lnTo>
                                  <a:lnTo>
                                    <a:pt x="5" y="21"/>
                                  </a:lnTo>
                                  <a:lnTo>
                                    <a:pt x="6" y="20"/>
                                  </a:lnTo>
                                  <a:lnTo>
                                    <a:pt x="6" y="20"/>
                                  </a:lnTo>
                                  <a:lnTo>
                                    <a:pt x="5" y="19"/>
                                  </a:lnTo>
                                  <a:lnTo>
                                    <a:pt x="5" y="19"/>
                                  </a:lnTo>
                                  <a:lnTo>
                                    <a:pt x="5" y="18"/>
                                  </a:lnTo>
                                  <a:lnTo>
                                    <a:pt x="5" y="17"/>
                                  </a:lnTo>
                                  <a:lnTo>
                                    <a:pt x="5" y="17"/>
                                  </a:lnTo>
                                  <a:lnTo>
                                    <a:pt x="5" y="16"/>
                                  </a:lnTo>
                                  <a:lnTo>
                                    <a:pt x="5" y="16"/>
                                  </a:lnTo>
                                  <a:lnTo>
                                    <a:pt x="5"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5" y="7"/>
                                  </a:lnTo>
                                  <a:lnTo>
                                    <a:pt x="5" y="7"/>
                                  </a:lnTo>
                                  <a:lnTo>
                                    <a:pt x="5" y="6"/>
                                  </a:lnTo>
                                  <a:lnTo>
                                    <a:pt x="5" y="6"/>
                                  </a:lnTo>
                                  <a:lnTo>
                                    <a:pt x="5" y="5"/>
                                  </a:lnTo>
                                  <a:lnTo>
                                    <a:pt x="5" y="5"/>
                                  </a:lnTo>
                                  <a:lnTo>
                                    <a:pt x="5" y="4"/>
                                  </a:lnTo>
                                  <a:lnTo>
                                    <a:pt x="5" y="4"/>
                                  </a:lnTo>
                                  <a:lnTo>
                                    <a:pt x="6" y="3"/>
                                  </a:lnTo>
                                  <a:lnTo>
                                    <a:pt x="6" y="2"/>
                                  </a:lnTo>
                                  <a:lnTo>
                                    <a:pt x="5" y="2"/>
                                  </a:lnTo>
                                  <a:lnTo>
                                    <a:pt x="5" y="2"/>
                                  </a:lnTo>
                                  <a:lnTo>
                                    <a:pt x="5" y="1"/>
                                  </a:lnTo>
                                  <a:lnTo>
                                    <a:pt x="5" y="1"/>
                                  </a:lnTo>
                                  <a:lnTo>
                                    <a:pt x="4" y="1"/>
                                  </a:lnTo>
                                  <a:lnTo>
                                    <a:pt x="4" y="0"/>
                                  </a:lnTo>
                                  <a:lnTo>
                                    <a:pt x="4" y="0"/>
                                  </a:lnTo>
                                  <a:lnTo>
                                    <a:pt x="3" y="0"/>
                                  </a:lnTo>
                                  <a:lnTo>
                                    <a:pt x="3" y="0"/>
                                  </a:lnTo>
                                  <a:lnTo>
                                    <a:pt x="2" y="0"/>
                                  </a:lnTo>
                                  <a:lnTo>
                                    <a:pt x="2" y="0"/>
                                  </a:lnTo>
                                  <a:lnTo>
                                    <a:pt x="1" y="1"/>
                                  </a:lnTo>
                                  <a:lnTo>
                                    <a:pt x="1" y="1"/>
                                  </a:lnTo>
                                  <a:lnTo>
                                    <a:pt x="1" y="1"/>
                                  </a:lnTo>
                                  <a:lnTo>
                                    <a:pt x="1"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lnTo>
                                    <a:pt x="0" y="20"/>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799" name="Freeform 3799"/>
                          <wps:cNvSpPr>
                            <a:spLocks/>
                          </wps:cNvSpPr>
                          <wps:spPr bwMode="auto">
                            <a:xfrm>
                              <a:off x="306" y="424"/>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2 h 21"/>
                                <a:gd name="T20" fmla="*/ 2 w 17"/>
                                <a:gd name="T21" fmla="*/ 2 h 21"/>
                                <a:gd name="T22" fmla="*/ 3 w 17"/>
                                <a:gd name="T23" fmla="*/ 2 h 21"/>
                                <a:gd name="T24" fmla="*/ 3 w 17"/>
                                <a:gd name="T25" fmla="*/ 2 h 21"/>
                                <a:gd name="T26" fmla="*/ 14 w 17"/>
                                <a:gd name="T27" fmla="*/ 0 h 21"/>
                                <a:gd name="T28" fmla="*/ 14 w 17"/>
                                <a:gd name="T29" fmla="*/ 0 h 21"/>
                                <a:gd name="T30" fmla="*/ 14 w 17"/>
                                <a:gd name="T31" fmla="*/ 0 h 21"/>
                                <a:gd name="T32" fmla="*/ 15 w 17"/>
                                <a:gd name="T33" fmla="*/ 1 h 21"/>
                                <a:gd name="T34" fmla="*/ 15 w 17"/>
                                <a:gd name="T35" fmla="*/ 1 h 21"/>
                                <a:gd name="T36" fmla="*/ 16 w 17"/>
                                <a:gd name="T37" fmla="*/ 1 h 21"/>
                                <a:gd name="T38" fmla="*/ 16 w 17"/>
                                <a:gd name="T39" fmla="*/ 1 h 21"/>
                                <a:gd name="T40" fmla="*/ 16 w 17"/>
                                <a:gd name="T41" fmla="*/ 2 h 21"/>
                                <a:gd name="T42" fmla="*/ 17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0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8 h 21"/>
                                <a:gd name="T102" fmla="*/ 1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00" name="Freeform 3800"/>
                          <wps:cNvSpPr>
                            <a:spLocks/>
                          </wps:cNvSpPr>
                          <wps:spPr bwMode="auto">
                            <a:xfrm>
                              <a:off x="306" y="424"/>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1 w 17"/>
                                <a:gd name="T13" fmla="*/ 3 h 21"/>
                                <a:gd name="T14" fmla="*/ 1 w 17"/>
                                <a:gd name="T15" fmla="*/ 3 h 21"/>
                                <a:gd name="T16" fmla="*/ 1 w 17"/>
                                <a:gd name="T17" fmla="*/ 3 h 21"/>
                                <a:gd name="T18" fmla="*/ 2 w 17"/>
                                <a:gd name="T19" fmla="*/ 2 h 21"/>
                                <a:gd name="T20" fmla="*/ 2 w 17"/>
                                <a:gd name="T21" fmla="*/ 2 h 21"/>
                                <a:gd name="T22" fmla="*/ 3 w 17"/>
                                <a:gd name="T23" fmla="*/ 2 h 21"/>
                                <a:gd name="T24" fmla="*/ 3 w 17"/>
                                <a:gd name="T25" fmla="*/ 2 h 21"/>
                                <a:gd name="T26" fmla="*/ 14 w 17"/>
                                <a:gd name="T27" fmla="*/ 0 h 21"/>
                                <a:gd name="T28" fmla="*/ 14 w 17"/>
                                <a:gd name="T29" fmla="*/ 0 h 21"/>
                                <a:gd name="T30" fmla="*/ 14 w 17"/>
                                <a:gd name="T31" fmla="*/ 0 h 21"/>
                                <a:gd name="T32" fmla="*/ 15 w 17"/>
                                <a:gd name="T33" fmla="*/ 1 h 21"/>
                                <a:gd name="T34" fmla="*/ 15 w 17"/>
                                <a:gd name="T35" fmla="*/ 1 h 21"/>
                                <a:gd name="T36" fmla="*/ 16 w 17"/>
                                <a:gd name="T37" fmla="*/ 1 h 21"/>
                                <a:gd name="T38" fmla="*/ 16 w 17"/>
                                <a:gd name="T39" fmla="*/ 1 h 21"/>
                                <a:gd name="T40" fmla="*/ 16 w 17"/>
                                <a:gd name="T41" fmla="*/ 2 h 21"/>
                                <a:gd name="T42" fmla="*/ 17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5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7 w 17"/>
                                <a:gd name="T73" fmla="*/ 19 h 21"/>
                                <a:gd name="T74" fmla="*/ 17 w 17"/>
                                <a:gd name="T75" fmla="*/ 20 h 21"/>
                                <a:gd name="T76" fmla="*/ 16 w 17"/>
                                <a:gd name="T77" fmla="*/ 20 h 21"/>
                                <a:gd name="T78" fmla="*/ 16 w 17"/>
                                <a:gd name="T79" fmla="*/ 20 h 21"/>
                                <a:gd name="T80" fmla="*/ 16 w 17"/>
                                <a:gd name="T81" fmla="*/ 21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9 h 21"/>
                                <a:gd name="T100" fmla="*/ 1 w 17"/>
                                <a:gd name="T101" fmla="*/ 18 h 21"/>
                                <a:gd name="T102" fmla="*/ 1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1"/>
                                  </a:lnTo>
                                  <a:lnTo>
                                    <a:pt x="16" y="21"/>
                                  </a:lnTo>
                                  <a:lnTo>
                                    <a:pt x="15" y="21"/>
                                  </a:lnTo>
                                  <a:lnTo>
                                    <a:pt x="15" y="21"/>
                                  </a:lnTo>
                                  <a:lnTo>
                                    <a:pt x="15" y="21"/>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01" name="Freeform 3801"/>
                          <wps:cNvSpPr>
                            <a:spLocks/>
                          </wps:cNvSpPr>
                          <wps:spPr bwMode="auto">
                            <a:xfrm>
                              <a:off x="303" y="426"/>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3 w 4"/>
                                <a:gd name="T73" fmla="*/ 3 h 4"/>
                                <a:gd name="T74" fmla="*/ 3 w 4"/>
                                <a:gd name="T75" fmla="*/ 3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02" name="Freeform 3802"/>
                          <wps:cNvSpPr>
                            <a:spLocks/>
                          </wps:cNvSpPr>
                          <wps:spPr bwMode="auto">
                            <a:xfrm>
                              <a:off x="303" y="426"/>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4 w 4"/>
                                <a:gd name="T19" fmla="*/ 4 h 4"/>
                                <a:gd name="T20" fmla="*/ 4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4 w 4"/>
                                <a:gd name="T69" fmla="*/ 3 h 4"/>
                                <a:gd name="T70" fmla="*/ 4 w 4"/>
                                <a:gd name="T71" fmla="*/ 3 h 4"/>
                                <a:gd name="T72" fmla="*/ 3 w 4"/>
                                <a:gd name="T73" fmla="*/ 3 h 4"/>
                                <a:gd name="T74" fmla="*/ 3 w 4"/>
                                <a:gd name="T75" fmla="*/ 3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03" name="Freeform 3803"/>
                          <wps:cNvSpPr>
                            <a:spLocks/>
                          </wps:cNvSpPr>
                          <wps:spPr bwMode="auto">
                            <a:xfrm>
                              <a:off x="303" y="439"/>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04" name="Freeform 3804"/>
                          <wps:cNvSpPr>
                            <a:spLocks/>
                          </wps:cNvSpPr>
                          <wps:spPr bwMode="auto">
                            <a:xfrm>
                              <a:off x="303" y="439"/>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4 w 4"/>
                                <a:gd name="T19" fmla="*/ 0 h 4"/>
                                <a:gd name="T20" fmla="*/ 4 w 4"/>
                                <a:gd name="T21" fmla="*/ 0 h 4"/>
                                <a:gd name="T22" fmla="*/ 4 w 4"/>
                                <a:gd name="T23" fmla="*/ 0 h 4"/>
                                <a:gd name="T24" fmla="*/ 4 w 4"/>
                                <a:gd name="T25" fmla="*/ 0 h 4"/>
                                <a:gd name="T26" fmla="*/ 4 w 4"/>
                                <a:gd name="T27" fmla="*/ 0 h 4"/>
                                <a:gd name="T28" fmla="*/ 4 w 4"/>
                                <a:gd name="T29" fmla="*/ 0 h 4"/>
                                <a:gd name="T30" fmla="*/ 4 w 4"/>
                                <a:gd name="T31" fmla="*/ 0 h 4"/>
                                <a:gd name="T32" fmla="*/ 4 w 4"/>
                                <a:gd name="T33" fmla="*/ 1 h 4"/>
                                <a:gd name="T34" fmla="*/ 4 w 4"/>
                                <a:gd name="T35" fmla="*/ 1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4 w 4"/>
                                <a:gd name="T65" fmla="*/ 2 h 4"/>
                                <a:gd name="T66" fmla="*/ 4 w 4"/>
                                <a:gd name="T67" fmla="*/ 2 h 4"/>
                                <a:gd name="T68" fmla="*/ 4 w 4"/>
                                <a:gd name="T69" fmla="*/ 2 h 4"/>
                                <a:gd name="T70" fmla="*/ 4 w 4"/>
                                <a:gd name="T71" fmla="*/ 2 h 4"/>
                                <a:gd name="T72" fmla="*/ 4 w 4"/>
                                <a:gd name="T73" fmla="*/ 2 h 4"/>
                                <a:gd name="T74" fmla="*/ 4 w 4"/>
                                <a:gd name="T75" fmla="*/ 2 h 4"/>
                                <a:gd name="T76" fmla="*/ 4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05" name="Freeform 3805"/>
                          <wps:cNvSpPr>
                            <a:spLocks/>
                          </wps:cNvSpPr>
                          <wps:spPr bwMode="auto">
                            <a:xfrm>
                              <a:off x="302" y="424"/>
                              <a:ext cx="4" cy="21"/>
                            </a:xfrm>
                            <a:custGeom>
                              <a:avLst/>
                              <a:gdLst>
                                <a:gd name="T0" fmla="*/ 0 w 4"/>
                                <a:gd name="T1" fmla="*/ 20 h 21"/>
                                <a:gd name="T2" fmla="*/ 1 w 4"/>
                                <a:gd name="T3" fmla="*/ 20 h 21"/>
                                <a:gd name="T4" fmla="*/ 1 w 4"/>
                                <a:gd name="T5" fmla="*/ 21 h 21"/>
                                <a:gd name="T6" fmla="*/ 1 w 4"/>
                                <a:gd name="T7" fmla="*/ 21 h 21"/>
                                <a:gd name="T8" fmla="*/ 2 w 4"/>
                                <a:gd name="T9" fmla="*/ 21 h 21"/>
                                <a:gd name="T10" fmla="*/ 3 w 4"/>
                                <a:gd name="T11" fmla="*/ 21 h 21"/>
                                <a:gd name="T12" fmla="*/ 3 w 4"/>
                                <a:gd name="T13" fmla="*/ 21 h 21"/>
                                <a:gd name="T14" fmla="*/ 3 w 4"/>
                                <a:gd name="T15" fmla="*/ 20 h 21"/>
                                <a:gd name="T16" fmla="*/ 4 w 4"/>
                                <a:gd name="T17" fmla="*/ 19 h 21"/>
                                <a:gd name="T18" fmla="*/ 3 w 4"/>
                                <a:gd name="T19" fmla="*/ 18 h 21"/>
                                <a:gd name="T20" fmla="*/ 3 w 4"/>
                                <a:gd name="T21" fmla="*/ 17 h 21"/>
                                <a:gd name="T22" fmla="*/ 3 w 4"/>
                                <a:gd name="T23" fmla="*/ 16 h 21"/>
                                <a:gd name="T24" fmla="*/ 3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3 w 4"/>
                                <a:gd name="T41" fmla="*/ 6 h 21"/>
                                <a:gd name="T42" fmla="*/ 3 w 4"/>
                                <a:gd name="T43" fmla="*/ 5 h 21"/>
                                <a:gd name="T44" fmla="*/ 3 w 4"/>
                                <a:gd name="T45" fmla="*/ 4 h 21"/>
                                <a:gd name="T46" fmla="*/ 3 w 4"/>
                                <a:gd name="T47" fmla="*/ 3 h 21"/>
                                <a:gd name="T48" fmla="*/ 4 w 4"/>
                                <a:gd name="T49" fmla="*/ 2 h 21"/>
                                <a:gd name="T50" fmla="*/ 3 w 4"/>
                                <a:gd name="T51" fmla="*/ 1 h 21"/>
                                <a:gd name="T52" fmla="*/ 3 w 4"/>
                                <a:gd name="T53" fmla="*/ 0 h 21"/>
                                <a:gd name="T54" fmla="*/ 3 w 4"/>
                                <a:gd name="T55" fmla="*/ 0 h 21"/>
                                <a:gd name="T56" fmla="*/ 2 w 4"/>
                                <a:gd name="T57" fmla="*/ 0 h 21"/>
                                <a:gd name="T58" fmla="*/ 1 w 4"/>
                                <a:gd name="T59" fmla="*/ 0 h 21"/>
                                <a:gd name="T60" fmla="*/ 1 w 4"/>
                                <a:gd name="T61" fmla="*/ 0 h 21"/>
                                <a:gd name="T62" fmla="*/ 1 w 4"/>
                                <a:gd name="T63" fmla="*/ 0 h 21"/>
                                <a:gd name="T64" fmla="*/ 0 w 4"/>
                                <a:gd name="T65" fmla="*/ 1 h 21"/>
                                <a:gd name="T66" fmla="*/ 0 w 4"/>
                                <a:gd name="T67" fmla="*/ 2 h 21"/>
                                <a:gd name="T68" fmla="*/ 0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6 h 21"/>
                                <a:gd name="T94" fmla="*/ 0 w 4"/>
                                <a:gd name="T95" fmla="*/ 18 h 21"/>
                                <a:gd name="T96" fmla="*/ 0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0" y="19"/>
                                  </a:moveTo>
                                  <a:lnTo>
                                    <a:pt x="0" y="20"/>
                                  </a:lnTo>
                                  <a:lnTo>
                                    <a:pt x="0" y="20"/>
                                  </a:lnTo>
                                  <a:lnTo>
                                    <a:pt x="1" y="20"/>
                                  </a:lnTo>
                                  <a:lnTo>
                                    <a:pt x="1" y="21"/>
                                  </a:lnTo>
                                  <a:lnTo>
                                    <a:pt x="1" y="21"/>
                                  </a:lnTo>
                                  <a:lnTo>
                                    <a:pt x="1" y="21"/>
                                  </a:lnTo>
                                  <a:lnTo>
                                    <a:pt x="1" y="21"/>
                                  </a:lnTo>
                                  <a:lnTo>
                                    <a:pt x="2" y="21"/>
                                  </a:lnTo>
                                  <a:lnTo>
                                    <a:pt x="2" y="21"/>
                                  </a:lnTo>
                                  <a:lnTo>
                                    <a:pt x="2" y="21"/>
                                  </a:lnTo>
                                  <a:lnTo>
                                    <a:pt x="3" y="21"/>
                                  </a:lnTo>
                                  <a:lnTo>
                                    <a:pt x="3" y="21"/>
                                  </a:lnTo>
                                  <a:lnTo>
                                    <a:pt x="3" y="21"/>
                                  </a:lnTo>
                                  <a:lnTo>
                                    <a:pt x="3" y="20"/>
                                  </a:lnTo>
                                  <a:lnTo>
                                    <a:pt x="3" y="20"/>
                                  </a:lnTo>
                                  <a:lnTo>
                                    <a:pt x="3" y="20"/>
                                  </a:lnTo>
                                  <a:lnTo>
                                    <a:pt x="4" y="19"/>
                                  </a:lnTo>
                                  <a:lnTo>
                                    <a:pt x="4" y="19"/>
                                  </a:lnTo>
                                  <a:lnTo>
                                    <a:pt x="3" y="18"/>
                                  </a:lnTo>
                                  <a:lnTo>
                                    <a:pt x="3"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4" y="2"/>
                                  </a:lnTo>
                                  <a:lnTo>
                                    <a:pt x="4" y="2"/>
                                  </a:lnTo>
                                  <a:lnTo>
                                    <a:pt x="3" y="1"/>
                                  </a:lnTo>
                                  <a:lnTo>
                                    <a:pt x="3" y="1"/>
                                  </a:lnTo>
                                  <a:lnTo>
                                    <a:pt x="3" y="1"/>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06" name="Freeform 3806"/>
                          <wps:cNvSpPr>
                            <a:spLocks/>
                          </wps:cNvSpPr>
                          <wps:spPr bwMode="auto">
                            <a:xfrm>
                              <a:off x="302" y="424"/>
                              <a:ext cx="4" cy="21"/>
                            </a:xfrm>
                            <a:custGeom>
                              <a:avLst/>
                              <a:gdLst>
                                <a:gd name="T0" fmla="*/ 0 w 4"/>
                                <a:gd name="T1" fmla="*/ 20 h 21"/>
                                <a:gd name="T2" fmla="*/ 1 w 4"/>
                                <a:gd name="T3" fmla="*/ 20 h 21"/>
                                <a:gd name="T4" fmla="*/ 1 w 4"/>
                                <a:gd name="T5" fmla="*/ 21 h 21"/>
                                <a:gd name="T6" fmla="*/ 1 w 4"/>
                                <a:gd name="T7" fmla="*/ 21 h 21"/>
                                <a:gd name="T8" fmla="*/ 2 w 4"/>
                                <a:gd name="T9" fmla="*/ 21 h 21"/>
                                <a:gd name="T10" fmla="*/ 3 w 4"/>
                                <a:gd name="T11" fmla="*/ 21 h 21"/>
                                <a:gd name="T12" fmla="*/ 3 w 4"/>
                                <a:gd name="T13" fmla="*/ 21 h 21"/>
                                <a:gd name="T14" fmla="*/ 3 w 4"/>
                                <a:gd name="T15" fmla="*/ 20 h 21"/>
                                <a:gd name="T16" fmla="*/ 4 w 4"/>
                                <a:gd name="T17" fmla="*/ 19 h 21"/>
                                <a:gd name="T18" fmla="*/ 3 w 4"/>
                                <a:gd name="T19" fmla="*/ 18 h 21"/>
                                <a:gd name="T20" fmla="*/ 3 w 4"/>
                                <a:gd name="T21" fmla="*/ 17 h 21"/>
                                <a:gd name="T22" fmla="*/ 3 w 4"/>
                                <a:gd name="T23" fmla="*/ 16 h 21"/>
                                <a:gd name="T24" fmla="*/ 3 w 4"/>
                                <a:gd name="T25" fmla="*/ 15 h 21"/>
                                <a:gd name="T26" fmla="*/ 3 w 4"/>
                                <a:gd name="T27" fmla="*/ 14 h 21"/>
                                <a:gd name="T28" fmla="*/ 3 w 4"/>
                                <a:gd name="T29" fmla="*/ 13 h 21"/>
                                <a:gd name="T30" fmla="*/ 3 w 4"/>
                                <a:gd name="T31" fmla="*/ 12 h 21"/>
                                <a:gd name="T32" fmla="*/ 3 w 4"/>
                                <a:gd name="T33" fmla="*/ 10 h 21"/>
                                <a:gd name="T34" fmla="*/ 3 w 4"/>
                                <a:gd name="T35" fmla="*/ 9 h 21"/>
                                <a:gd name="T36" fmla="*/ 3 w 4"/>
                                <a:gd name="T37" fmla="*/ 8 h 21"/>
                                <a:gd name="T38" fmla="*/ 3 w 4"/>
                                <a:gd name="T39" fmla="*/ 7 h 21"/>
                                <a:gd name="T40" fmla="*/ 3 w 4"/>
                                <a:gd name="T41" fmla="*/ 6 h 21"/>
                                <a:gd name="T42" fmla="*/ 3 w 4"/>
                                <a:gd name="T43" fmla="*/ 5 h 21"/>
                                <a:gd name="T44" fmla="*/ 3 w 4"/>
                                <a:gd name="T45" fmla="*/ 4 h 21"/>
                                <a:gd name="T46" fmla="*/ 3 w 4"/>
                                <a:gd name="T47" fmla="*/ 3 h 21"/>
                                <a:gd name="T48" fmla="*/ 4 w 4"/>
                                <a:gd name="T49" fmla="*/ 2 h 21"/>
                                <a:gd name="T50" fmla="*/ 3 w 4"/>
                                <a:gd name="T51" fmla="*/ 1 h 21"/>
                                <a:gd name="T52" fmla="*/ 3 w 4"/>
                                <a:gd name="T53" fmla="*/ 0 h 21"/>
                                <a:gd name="T54" fmla="*/ 3 w 4"/>
                                <a:gd name="T55" fmla="*/ 0 h 21"/>
                                <a:gd name="T56" fmla="*/ 2 w 4"/>
                                <a:gd name="T57" fmla="*/ 0 h 21"/>
                                <a:gd name="T58" fmla="*/ 1 w 4"/>
                                <a:gd name="T59" fmla="*/ 0 h 21"/>
                                <a:gd name="T60" fmla="*/ 1 w 4"/>
                                <a:gd name="T61" fmla="*/ 0 h 21"/>
                                <a:gd name="T62" fmla="*/ 1 w 4"/>
                                <a:gd name="T63" fmla="*/ 0 h 21"/>
                                <a:gd name="T64" fmla="*/ 0 w 4"/>
                                <a:gd name="T65" fmla="*/ 1 h 21"/>
                                <a:gd name="T66" fmla="*/ 0 w 4"/>
                                <a:gd name="T67" fmla="*/ 2 h 21"/>
                                <a:gd name="T68" fmla="*/ 0 w 4"/>
                                <a:gd name="T69" fmla="*/ 3 h 21"/>
                                <a:gd name="T70" fmla="*/ 0 w 4"/>
                                <a:gd name="T71" fmla="*/ 5 h 21"/>
                                <a:gd name="T72" fmla="*/ 0 w 4"/>
                                <a:gd name="T73" fmla="*/ 6 h 21"/>
                                <a:gd name="T74" fmla="*/ 0 w 4"/>
                                <a:gd name="T75" fmla="*/ 7 h 21"/>
                                <a:gd name="T76" fmla="*/ 0 w 4"/>
                                <a:gd name="T77" fmla="*/ 8 h 21"/>
                                <a:gd name="T78" fmla="*/ 0 w 4"/>
                                <a:gd name="T79" fmla="*/ 9 h 21"/>
                                <a:gd name="T80" fmla="*/ 0 w 4"/>
                                <a:gd name="T81" fmla="*/ 10 h 21"/>
                                <a:gd name="T82" fmla="*/ 0 w 4"/>
                                <a:gd name="T83" fmla="*/ 11 h 21"/>
                                <a:gd name="T84" fmla="*/ 0 w 4"/>
                                <a:gd name="T85" fmla="*/ 12 h 21"/>
                                <a:gd name="T86" fmla="*/ 0 w 4"/>
                                <a:gd name="T87" fmla="*/ 13 h 21"/>
                                <a:gd name="T88" fmla="*/ 0 w 4"/>
                                <a:gd name="T89" fmla="*/ 14 h 21"/>
                                <a:gd name="T90" fmla="*/ 0 w 4"/>
                                <a:gd name="T91" fmla="*/ 15 h 21"/>
                                <a:gd name="T92" fmla="*/ 0 w 4"/>
                                <a:gd name="T93" fmla="*/ 16 h 21"/>
                                <a:gd name="T94" fmla="*/ 0 w 4"/>
                                <a:gd name="T95" fmla="*/ 18 h 21"/>
                                <a:gd name="T96" fmla="*/ 0 w 4"/>
                                <a:gd name="T97" fmla="*/ 19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1">
                                  <a:moveTo>
                                    <a:pt x="0" y="19"/>
                                  </a:moveTo>
                                  <a:lnTo>
                                    <a:pt x="0" y="20"/>
                                  </a:lnTo>
                                  <a:lnTo>
                                    <a:pt x="0" y="20"/>
                                  </a:lnTo>
                                  <a:lnTo>
                                    <a:pt x="1" y="20"/>
                                  </a:lnTo>
                                  <a:lnTo>
                                    <a:pt x="1" y="21"/>
                                  </a:lnTo>
                                  <a:lnTo>
                                    <a:pt x="1" y="21"/>
                                  </a:lnTo>
                                  <a:lnTo>
                                    <a:pt x="1" y="21"/>
                                  </a:lnTo>
                                  <a:lnTo>
                                    <a:pt x="1" y="21"/>
                                  </a:lnTo>
                                  <a:lnTo>
                                    <a:pt x="2" y="21"/>
                                  </a:lnTo>
                                  <a:lnTo>
                                    <a:pt x="2" y="21"/>
                                  </a:lnTo>
                                  <a:lnTo>
                                    <a:pt x="2" y="21"/>
                                  </a:lnTo>
                                  <a:lnTo>
                                    <a:pt x="3" y="21"/>
                                  </a:lnTo>
                                  <a:lnTo>
                                    <a:pt x="3" y="21"/>
                                  </a:lnTo>
                                  <a:lnTo>
                                    <a:pt x="3" y="21"/>
                                  </a:lnTo>
                                  <a:lnTo>
                                    <a:pt x="3" y="20"/>
                                  </a:lnTo>
                                  <a:lnTo>
                                    <a:pt x="3" y="20"/>
                                  </a:lnTo>
                                  <a:lnTo>
                                    <a:pt x="3" y="20"/>
                                  </a:lnTo>
                                  <a:lnTo>
                                    <a:pt x="4" y="19"/>
                                  </a:lnTo>
                                  <a:lnTo>
                                    <a:pt x="4" y="19"/>
                                  </a:lnTo>
                                  <a:lnTo>
                                    <a:pt x="3" y="18"/>
                                  </a:lnTo>
                                  <a:lnTo>
                                    <a:pt x="3" y="18"/>
                                  </a:lnTo>
                                  <a:lnTo>
                                    <a:pt x="3" y="17"/>
                                  </a:lnTo>
                                  <a:lnTo>
                                    <a:pt x="3" y="16"/>
                                  </a:lnTo>
                                  <a:lnTo>
                                    <a:pt x="3" y="16"/>
                                  </a:lnTo>
                                  <a:lnTo>
                                    <a:pt x="3" y="15"/>
                                  </a:lnTo>
                                  <a:lnTo>
                                    <a:pt x="3" y="15"/>
                                  </a:lnTo>
                                  <a:lnTo>
                                    <a:pt x="3" y="14"/>
                                  </a:lnTo>
                                  <a:lnTo>
                                    <a:pt x="3" y="14"/>
                                  </a:lnTo>
                                  <a:lnTo>
                                    <a:pt x="3" y="13"/>
                                  </a:lnTo>
                                  <a:lnTo>
                                    <a:pt x="3" y="13"/>
                                  </a:lnTo>
                                  <a:lnTo>
                                    <a:pt x="3" y="12"/>
                                  </a:lnTo>
                                  <a:lnTo>
                                    <a:pt x="3" y="12"/>
                                  </a:lnTo>
                                  <a:lnTo>
                                    <a:pt x="3" y="11"/>
                                  </a:lnTo>
                                  <a:lnTo>
                                    <a:pt x="3" y="10"/>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4" y="2"/>
                                  </a:lnTo>
                                  <a:lnTo>
                                    <a:pt x="4" y="2"/>
                                  </a:lnTo>
                                  <a:lnTo>
                                    <a:pt x="3" y="1"/>
                                  </a:lnTo>
                                  <a:lnTo>
                                    <a:pt x="3" y="1"/>
                                  </a:lnTo>
                                  <a:lnTo>
                                    <a:pt x="3" y="1"/>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9"/>
                                  </a:lnTo>
                                  <a:lnTo>
                                    <a:pt x="0" y="10"/>
                                  </a:lnTo>
                                  <a:lnTo>
                                    <a:pt x="0" y="11"/>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8"/>
                                  </a:lnTo>
                                  <a:lnTo>
                                    <a:pt x="0" y="18"/>
                                  </a:lnTo>
                                  <a:lnTo>
                                    <a:pt x="0" y="19"/>
                                  </a:lnTo>
                                  <a:lnTo>
                                    <a:pt x="0" y="1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07" name="Freeform 3807"/>
                          <wps:cNvSpPr>
                            <a:spLocks/>
                          </wps:cNvSpPr>
                          <wps:spPr bwMode="auto">
                            <a:xfrm>
                              <a:off x="299" y="452"/>
                              <a:ext cx="6" cy="23"/>
                            </a:xfrm>
                            <a:custGeom>
                              <a:avLst/>
                              <a:gdLst>
                                <a:gd name="T0" fmla="*/ 1 w 6"/>
                                <a:gd name="T1" fmla="*/ 21 h 23"/>
                                <a:gd name="T2" fmla="*/ 1 w 6"/>
                                <a:gd name="T3" fmla="*/ 21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0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7 h 23"/>
                                <a:gd name="T76" fmla="*/ 1 w 6"/>
                                <a:gd name="T77" fmla="*/ 9 h 23"/>
                                <a:gd name="T78" fmla="*/ 0 w 6"/>
                                <a:gd name="T79" fmla="*/ 10 h 23"/>
                                <a:gd name="T80" fmla="*/ 0 w 6"/>
                                <a:gd name="T81" fmla="*/ 11 h 23"/>
                                <a:gd name="T82" fmla="*/ 0 w 6"/>
                                <a:gd name="T83" fmla="*/ 12 h 23"/>
                                <a:gd name="T84" fmla="*/ 0 w 6"/>
                                <a:gd name="T85" fmla="*/ 13 h 23"/>
                                <a:gd name="T86" fmla="*/ 1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1"/>
                                  </a:lnTo>
                                  <a:lnTo>
                                    <a:pt x="2" y="22"/>
                                  </a:lnTo>
                                  <a:lnTo>
                                    <a:pt x="2" y="22"/>
                                  </a:lnTo>
                                  <a:lnTo>
                                    <a:pt x="3" y="22"/>
                                  </a:lnTo>
                                  <a:lnTo>
                                    <a:pt x="3" y="23"/>
                                  </a:lnTo>
                                  <a:lnTo>
                                    <a:pt x="3" y="23"/>
                                  </a:lnTo>
                                  <a:lnTo>
                                    <a:pt x="4" y="23"/>
                                  </a:lnTo>
                                  <a:lnTo>
                                    <a:pt x="4" y="23"/>
                                  </a:lnTo>
                                  <a:lnTo>
                                    <a:pt x="5"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6" y="7"/>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0"/>
                                  </a:lnTo>
                                  <a:lnTo>
                                    <a:pt x="5" y="0"/>
                                  </a:lnTo>
                                  <a:lnTo>
                                    <a:pt x="4" y="0"/>
                                  </a:lnTo>
                                  <a:lnTo>
                                    <a:pt x="4" y="0"/>
                                  </a:lnTo>
                                  <a:lnTo>
                                    <a:pt x="3" y="0"/>
                                  </a:lnTo>
                                  <a:lnTo>
                                    <a:pt x="3" y="0"/>
                                  </a:lnTo>
                                  <a:lnTo>
                                    <a:pt x="3" y="0"/>
                                  </a:lnTo>
                                  <a:lnTo>
                                    <a:pt x="2" y="0"/>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08" name="Freeform 3808"/>
                          <wps:cNvSpPr>
                            <a:spLocks/>
                          </wps:cNvSpPr>
                          <wps:spPr bwMode="auto">
                            <a:xfrm>
                              <a:off x="299" y="452"/>
                              <a:ext cx="6" cy="23"/>
                            </a:xfrm>
                            <a:custGeom>
                              <a:avLst/>
                              <a:gdLst>
                                <a:gd name="T0" fmla="*/ 1 w 6"/>
                                <a:gd name="T1" fmla="*/ 21 h 23"/>
                                <a:gd name="T2" fmla="*/ 1 w 6"/>
                                <a:gd name="T3" fmla="*/ 21 h 23"/>
                                <a:gd name="T4" fmla="*/ 2 w 6"/>
                                <a:gd name="T5" fmla="*/ 22 h 23"/>
                                <a:gd name="T6" fmla="*/ 3 w 6"/>
                                <a:gd name="T7" fmla="*/ 23 h 23"/>
                                <a:gd name="T8" fmla="*/ 4 w 6"/>
                                <a:gd name="T9" fmla="*/ 23 h 23"/>
                                <a:gd name="T10" fmla="*/ 5 w 6"/>
                                <a:gd name="T11" fmla="*/ 22 h 23"/>
                                <a:gd name="T12" fmla="*/ 5 w 6"/>
                                <a:gd name="T13" fmla="*/ 22 h 23"/>
                                <a:gd name="T14" fmla="*/ 6 w 6"/>
                                <a:gd name="T15" fmla="*/ 21 h 23"/>
                                <a:gd name="T16" fmla="*/ 6 w 6"/>
                                <a:gd name="T17" fmla="*/ 20 h 23"/>
                                <a:gd name="T18" fmla="*/ 6 w 6"/>
                                <a:gd name="T19" fmla="*/ 19 h 23"/>
                                <a:gd name="T20" fmla="*/ 6 w 6"/>
                                <a:gd name="T21" fmla="*/ 18 h 23"/>
                                <a:gd name="T22" fmla="*/ 6 w 6"/>
                                <a:gd name="T23" fmla="*/ 17 h 23"/>
                                <a:gd name="T24" fmla="*/ 6 w 6"/>
                                <a:gd name="T25" fmla="*/ 16 h 23"/>
                                <a:gd name="T26" fmla="*/ 5 w 6"/>
                                <a:gd name="T27" fmla="*/ 15 h 23"/>
                                <a:gd name="T28" fmla="*/ 5 w 6"/>
                                <a:gd name="T29" fmla="*/ 14 h 23"/>
                                <a:gd name="T30" fmla="*/ 5 w 6"/>
                                <a:gd name="T31" fmla="*/ 12 h 23"/>
                                <a:gd name="T32" fmla="*/ 5 w 6"/>
                                <a:gd name="T33" fmla="*/ 11 h 23"/>
                                <a:gd name="T34" fmla="*/ 5 w 6"/>
                                <a:gd name="T35" fmla="*/ 10 h 23"/>
                                <a:gd name="T36" fmla="*/ 5 w 6"/>
                                <a:gd name="T37" fmla="*/ 9 h 23"/>
                                <a:gd name="T38" fmla="*/ 5 w 6"/>
                                <a:gd name="T39" fmla="*/ 8 h 23"/>
                                <a:gd name="T40" fmla="*/ 6 w 6"/>
                                <a:gd name="T41" fmla="*/ 7 h 23"/>
                                <a:gd name="T42" fmla="*/ 6 w 6"/>
                                <a:gd name="T43" fmla="*/ 6 h 23"/>
                                <a:gd name="T44" fmla="*/ 6 w 6"/>
                                <a:gd name="T45" fmla="*/ 5 h 23"/>
                                <a:gd name="T46" fmla="*/ 6 w 6"/>
                                <a:gd name="T47" fmla="*/ 4 h 23"/>
                                <a:gd name="T48" fmla="*/ 6 w 6"/>
                                <a:gd name="T49" fmla="*/ 2 h 23"/>
                                <a:gd name="T50" fmla="*/ 6 w 6"/>
                                <a:gd name="T51" fmla="*/ 2 h 23"/>
                                <a:gd name="T52" fmla="*/ 5 w 6"/>
                                <a:gd name="T53" fmla="*/ 1 h 23"/>
                                <a:gd name="T54" fmla="*/ 5 w 6"/>
                                <a:gd name="T55" fmla="*/ 0 h 23"/>
                                <a:gd name="T56" fmla="*/ 4 w 6"/>
                                <a:gd name="T57" fmla="*/ 0 h 23"/>
                                <a:gd name="T58" fmla="*/ 3 w 6"/>
                                <a:gd name="T59" fmla="*/ 0 h 23"/>
                                <a:gd name="T60" fmla="*/ 2 w 6"/>
                                <a:gd name="T61" fmla="*/ 0 h 23"/>
                                <a:gd name="T62" fmla="*/ 1 w 6"/>
                                <a:gd name="T63" fmla="*/ 1 h 23"/>
                                <a:gd name="T64" fmla="*/ 1 w 6"/>
                                <a:gd name="T65" fmla="*/ 2 h 23"/>
                                <a:gd name="T66" fmla="*/ 1 w 6"/>
                                <a:gd name="T67" fmla="*/ 3 h 23"/>
                                <a:gd name="T68" fmla="*/ 1 w 6"/>
                                <a:gd name="T69" fmla="*/ 4 h 23"/>
                                <a:gd name="T70" fmla="*/ 1 w 6"/>
                                <a:gd name="T71" fmla="*/ 5 h 23"/>
                                <a:gd name="T72" fmla="*/ 1 w 6"/>
                                <a:gd name="T73" fmla="*/ 6 h 23"/>
                                <a:gd name="T74" fmla="*/ 1 w 6"/>
                                <a:gd name="T75" fmla="*/ 7 h 23"/>
                                <a:gd name="T76" fmla="*/ 1 w 6"/>
                                <a:gd name="T77" fmla="*/ 9 h 23"/>
                                <a:gd name="T78" fmla="*/ 0 w 6"/>
                                <a:gd name="T79" fmla="*/ 10 h 23"/>
                                <a:gd name="T80" fmla="*/ 0 w 6"/>
                                <a:gd name="T81" fmla="*/ 11 h 23"/>
                                <a:gd name="T82" fmla="*/ 0 w 6"/>
                                <a:gd name="T83" fmla="*/ 12 h 23"/>
                                <a:gd name="T84" fmla="*/ 0 w 6"/>
                                <a:gd name="T85" fmla="*/ 13 h 23"/>
                                <a:gd name="T86" fmla="*/ 1 w 6"/>
                                <a:gd name="T87" fmla="*/ 14 h 23"/>
                                <a:gd name="T88" fmla="*/ 1 w 6"/>
                                <a:gd name="T89" fmla="*/ 15 h 23"/>
                                <a:gd name="T90" fmla="*/ 1 w 6"/>
                                <a:gd name="T91" fmla="*/ 16 h 23"/>
                                <a:gd name="T92" fmla="*/ 1 w 6"/>
                                <a:gd name="T93" fmla="*/ 18 h 23"/>
                                <a:gd name="T94" fmla="*/ 1 w 6"/>
                                <a:gd name="T95" fmla="*/ 19 h 23"/>
                                <a:gd name="T96" fmla="*/ 1 w 6"/>
                                <a:gd name="T97" fmla="*/ 2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3">
                                  <a:moveTo>
                                    <a:pt x="1" y="20"/>
                                  </a:moveTo>
                                  <a:lnTo>
                                    <a:pt x="1" y="21"/>
                                  </a:lnTo>
                                  <a:lnTo>
                                    <a:pt x="1" y="21"/>
                                  </a:lnTo>
                                  <a:lnTo>
                                    <a:pt x="1" y="21"/>
                                  </a:lnTo>
                                  <a:lnTo>
                                    <a:pt x="2" y="22"/>
                                  </a:lnTo>
                                  <a:lnTo>
                                    <a:pt x="2" y="22"/>
                                  </a:lnTo>
                                  <a:lnTo>
                                    <a:pt x="3" y="22"/>
                                  </a:lnTo>
                                  <a:lnTo>
                                    <a:pt x="3" y="23"/>
                                  </a:lnTo>
                                  <a:lnTo>
                                    <a:pt x="3" y="23"/>
                                  </a:lnTo>
                                  <a:lnTo>
                                    <a:pt x="4" y="23"/>
                                  </a:lnTo>
                                  <a:lnTo>
                                    <a:pt x="4" y="23"/>
                                  </a:lnTo>
                                  <a:lnTo>
                                    <a:pt x="5" y="22"/>
                                  </a:lnTo>
                                  <a:lnTo>
                                    <a:pt x="5" y="22"/>
                                  </a:lnTo>
                                  <a:lnTo>
                                    <a:pt x="5" y="22"/>
                                  </a:lnTo>
                                  <a:lnTo>
                                    <a:pt x="6" y="21"/>
                                  </a:lnTo>
                                  <a:lnTo>
                                    <a:pt x="6" y="21"/>
                                  </a:lnTo>
                                  <a:lnTo>
                                    <a:pt x="6" y="21"/>
                                  </a:lnTo>
                                  <a:lnTo>
                                    <a:pt x="6" y="20"/>
                                  </a:lnTo>
                                  <a:lnTo>
                                    <a:pt x="6" y="20"/>
                                  </a:lnTo>
                                  <a:lnTo>
                                    <a:pt x="6" y="19"/>
                                  </a:lnTo>
                                  <a:lnTo>
                                    <a:pt x="6" y="19"/>
                                  </a:lnTo>
                                  <a:lnTo>
                                    <a:pt x="6" y="18"/>
                                  </a:lnTo>
                                  <a:lnTo>
                                    <a:pt x="6" y="17"/>
                                  </a:lnTo>
                                  <a:lnTo>
                                    <a:pt x="6" y="17"/>
                                  </a:lnTo>
                                  <a:lnTo>
                                    <a:pt x="6" y="16"/>
                                  </a:lnTo>
                                  <a:lnTo>
                                    <a:pt x="6" y="16"/>
                                  </a:lnTo>
                                  <a:lnTo>
                                    <a:pt x="6" y="15"/>
                                  </a:lnTo>
                                  <a:lnTo>
                                    <a:pt x="5" y="15"/>
                                  </a:lnTo>
                                  <a:lnTo>
                                    <a:pt x="5" y="14"/>
                                  </a:lnTo>
                                  <a:lnTo>
                                    <a:pt x="5" y="14"/>
                                  </a:lnTo>
                                  <a:lnTo>
                                    <a:pt x="5" y="13"/>
                                  </a:lnTo>
                                  <a:lnTo>
                                    <a:pt x="5" y="12"/>
                                  </a:lnTo>
                                  <a:lnTo>
                                    <a:pt x="5" y="12"/>
                                  </a:lnTo>
                                  <a:lnTo>
                                    <a:pt x="5" y="11"/>
                                  </a:lnTo>
                                  <a:lnTo>
                                    <a:pt x="5" y="11"/>
                                  </a:lnTo>
                                  <a:lnTo>
                                    <a:pt x="5" y="10"/>
                                  </a:lnTo>
                                  <a:lnTo>
                                    <a:pt x="5" y="10"/>
                                  </a:lnTo>
                                  <a:lnTo>
                                    <a:pt x="5" y="9"/>
                                  </a:lnTo>
                                  <a:lnTo>
                                    <a:pt x="5" y="9"/>
                                  </a:lnTo>
                                  <a:lnTo>
                                    <a:pt x="5" y="8"/>
                                  </a:lnTo>
                                  <a:lnTo>
                                    <a:pt x="6" y="7"/>
                                  </a:lnTo>
                                  <a:lnTo>
                                    <a:pt x="6" y="7"/>
                                  </a:lnTo>
                                  <a:lnTo>
                                    <a:pt x="6" y="6"/>
                                  </a:lnTo>
                                  <a:lnTo>
                                    <a:pt x="6" y="6"/>
                                  </a:lnTo>
                                  <a:lnTo>
                                    <a:pt x="6" y="5"/>
                                  </a:lnTo>
                                  <a:lnTo>
                                    <a:pt x="6" y="5"/>
                                  </a:lnTo>
                                  <a:lnTo>
                                    <a:pt x="6" y="4"/>
                                  </a:lnTo>
                                  <a:lnTo>
                                    <a:pt x="6" y="4"/>
                                  </a:lnTo>
                                  <a:lnTo>
                                    <a:pt x="6" y="3"/>
                                  </a:lnTo>
                                  <a:lnTo>
                                    <a:pt x="6" y="2"/>
                                  </a:lnTo>
                                  <a:lnTo>
                                    <a:pt x="6" y="2"/>
                                  </a:lnTo>
                                  <a:lnTo>
                                    <a:pt x="6" y="2"/>
                                  </a:lnTo>
                                  <a:lnTo>
                                    <a:pt x="6" y="1"/>
                                  </a:lnTo>
                                  <a:lnTo>
                                    <a:pt x="5" y="1"/>
                                  </a:lnTo>
                                  <a:lnTo>
                                    <a:pt x="5" y="0"/>
                                  </a:lnTo>
                                  <a:lnTo>
                                    <a:pt x="5" y="0"/>
                                  </a:lnTo>
                                  <a:lnTo>
                                    <a:pt x="4" y="0"/>
                                  </a:lnTo>
                                  <a:lnTo>
                                    <a:pt x="4" y="0"/>
                                  </a:lnTo>
                                  <a:lnTo>
                                    <a:pt x="3" y="0"/>
                                  </a:lnTo>
                                  <a:lnTo>
                                    <a:pt x="3" y="0"/>
                                  </a:lnTo>
                                  <a:lnTo>
                                    <a:pt x="3" y="0"/>
                                  </a:lnTo>
                                  <a:lnTo>
                                    <a:pt x="2" y="0"/>
                                  </a:lnTo>
                                  <a:lnTo>
                                    <a:pt x="2" y="1"/>
                                  </a:lnTo>
                                  <a:lnTo>
                                    <a:pt x="1" y="1"/>
                                  </a:lnTo>
                                  <a:lnTo>
                                    <a:pt x="1" y="1"/>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0" y="9"/>
                                  </a:lnTo>
                                  <a:lnTo>
                                    <a:pt x="0" y="10"/>
                                  </a:lnTo>
                                  <a:lnTo>
                                    <a:pt x="0" y="10"/>
                                  </a:lnTo>
                                  <a:lnTo>
                                    <a:pt x="0" y="11"/>
                                  </a:lnTo>
                                  <a:lnTo>
                                    <a:pt x="0" y="12"/>
                                  </a:lnTo>
                                  <a:lnTo>
                                    <a:pt x="0" y="12"/>
                                  </a:lnTo>
                                  <a:lnTo>
                                    <a:pt x="0" y="13"/>
                                  </a:lnTo>
                                  <a:lnTo>
                                    <a:pt x="0" y="13"/>
                                  </a:lnTo>
                                  <a:lnTo>
                                    <a:pt x="0" y="14"/>
                                  </a:lnTo>
                                  <a:lnTo>
                                    <a:pt x="1" y="14"/>
                                  </a:lnTo>
                                  <a:lnTo>
                                    <a:pt x="1" y="15"/>
                                  </a:lnTo>
                                  <a:lnTo>
                                    <a:pt x="1" y="15"/>
                                  </a:lnTo>
                                  <a:lnTo>
                                    <a:pt x="1" y="16"/>
                                  </a:lnTo>
                                  <a:lnTo>
                                    <a:pt x="1" y="16"/>
                                  </a:lnTo>
                                  <a:lnTo>
                                    <a:pt x="1" y="17"/>
                                  </a:lnTo>
                                  <a:lnTo>
                                    <a:pt x="1" y="18"/>
                                  </a:lnTo>
                                  <a:lnTo>
                                    <a:pt x="1" y="18"/>
                                  </a:lnTo>
                                  <a:lnTo>
                                    <a:pt x="1" y="19"/>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09" name="Freeform 3809"/>
                          <wps:cNvSpPr>
                            <a:spLocks/>
                          </wps:cNvSpPr>
                          <wps:spPr bwMode="auto">
                            <a:xfrm>
                              <a:off x="306" y="453"/>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0 w 17"/>
                                <a:gd name="T13" fmla="*/ 3 h 21"/>
                                <a:gd name="T14" fmla="*/ 1 w 17"/>
                                <a:gd name="T15" fmla="*/ 3 h 21"/>
                                <a:gd name="T16" fmla="*/ 1 w 17"/>
                                <a:gd name="T17" fmla="*/ 3 h 21"/>
                                <a:gd name="T18" fmla="*/ 2 w 17"/>
                                <a:gd name="T19" fmla="*/ 2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0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6 w 17"/>
                                <a:gd name="T73" fmla="*/ 19 h 21"/>
                                <a:gd name="T74" fmla="*/ 16 w 17"/>
                                <a:gd name="T75" fmla="*/ 20 h 21"/>
                                <a:gd name="T76" fmla="*/ 16 w 17"/>
                                <a:gd name="T77" fmla="*/ 20 h 21"/>
                                <a:gd name="T78" fmla="*/ 16 w 17"/>
                                <a:gd name="T79" fmla="*/ 20 h 21"/>
                                <a:gd name="T80" fmla="*/ 15 w 17"/>
                                <a:gd name="T81" fmla="*/ 20 h 21"/>
                                <a:gd name="T82" fmla="*/ 15 w 17"/>
                                <a:gd name="T83" fmla="*/ 21 h 21"/>
                                <a:gd name="T84" fmla="*/ 14 w 17"/>
                                <a:gd name="T85" fmla="*/ 21 h 21"/>
                                <a:gd name="T86" fmla="*/ 14 w 17"/>
                                <a:gd name="T87" fmla="*/ 21 h 21"/>
                                <a:gd name="T88" fmla="*/ 13 w 17"/>
                                <a:gd name="T89" fmla="*/ 21 h 21"/>
                                <a:gd name="T90" fmla="*/ 3 w 17"/>
                                <a:gd name="T91" fmla="*/ 19 h 21"/>
                                <a:gd name="T92" fmla="*/ 2 w 17"/>
                                <a:gd name="T93" fmla="*/ 19 h 21"/>
                                <a:gd name="T94" fmla="*/ 2 w 17"/>
                                <a:gd name="T95" fmla="*/ 19 h 21"/>
                                <a:gd name="T96" fmla="*/ 2 w 17"/>
                                <a:gd name="T97" fmla="*/ 19 h 21"/>
                                <a:gd name="T98" fmla="*/ 1 w 17"/>
                                <a:gd name="T99" fmla="*/ 19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13" y="0"/>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13" y="21"/>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10" name="Freeform 3810"/>
                          <wps:cNvSpPr>
                            <a:spLocks/>
                          </wps:cNvSpPr>
                          <wps:spPr bwMode="auto">
                            <a:xfrm>
                              <a:off x="306" y="453"/>
                              <a:ext cx="17" cy="21"/>
                            </a:xfrm>
                            <a:custGeom>
                              <a:avLst/>
                              <a:gdLst>
                                <a:gd name="T0" fmla="*/ 0 w 17"/>
                                <a:gd name="T1" fmla="*/ 5 h 21"/>
                                <a:gd name="T2" fmla="*/ 0 w 17"/>
                                <a:gd name="T3" fmla="*/ 5 h 21"/>
                                <a:gd name="T4" fmla="*/ 0 w 17"/>
                                <a:gd name="T5" fmla="*/ 4 h 21"/>
                                <a:gd name="T6" fmla="*/ 0 w 17"/>
                                <a:gd name="T7" fmla="*/ 4 h 21"/>
                                <a:gd name="T8" fmla="*/ 0 w 17"/>
                                <a:gd name="T9" fmla="*/ 4 h 21"/>
                                <a:gd name="T10" fmla="*/ 0 w 17"/>
                                <a:gd name="T11" fmla="*/ 3 h 21"/>
                                <a:gd name="T12" fmla="*/ 0 w 17"/>
                                <a:gd name="T13" fmla="*/ 3 h 21"/>
                                <a:gd name="T14" fmla="*/ 1 w 17"/>
                                <a:gd name="T15" fmla="*/ 3 h 21"/>
                                <a:gd name="T16" fmla="*/ 1 w 17"/>
                                <a:gd name="T17" fmla="*/ 3 h 21"/>
                                <a:gd name="T18" fmla="*/ 2 w 17"/>
                                <a:gd name="T19" fmla="*/ 2 h 21"/>
                                <a:gd name="T20" fmla="*/ 2 w 17"/>
                                <a:gd name="T21" fmla="*/ 2 h 21"/>
                                <a:gd name="T22" fmla="*/ 2 w 17"/>
                                <a:gd name="T23" fmla="*/ 2 h 21"/>
                                <a:gd name="T24" fmla="*/ 3 w 17"/>
                                <a:gd name="T25" fmla="*/ 2 h 21"/>
                                <a:gd name="T26" fmla="*/ 13 w 17"/>
                                <a:gd name="T27" fmla="*/ 0 h 21"/>
                                <a:gd name="T28" fmla="*/ 14 w 17"/>
                                <a:gd name="T29" fmla="*/ 0 h 21"/>
                                <a:gd name="T30" fmla="*/ 14 w 17"/>
                                <a:gd name="T31" fmla="*/ 0 h 21"/>
                                <a:gd name="T32" fmla="*/ 15 w 17"/>
                                <a:gd name="T33" fmla="*/ 1 h 21"/>
                                <a:gd name="T34" fmla="*/ 15 w 17"/>
                                <a:gd name="T35" fmla="*/ 1 h 21"/>
                                <a:gd name="T36" fmla="*/ 15 w 17"/>
                                <a:gd name="T37" fmla="*/ 1 h 21"/>
                                <a:gd name="T38" fmla="*/ 16 w 17"/>
                                <a:gd name="T39" fmla="*/ 1 h 21"/>
                                <a:gd name="T40" fmla="*/ 16 w 17"/>
                                <a:gd name="T41" fmla="*/ 2 h 21"/>
                                <a:gd name="T42" fmla="*/ 16 w 17"/>
                                <a:gd name="T43" fmla="*/ 2 h 21"/>
                                <a:gd name="T44" fmla="*/ 17 w 17"/>
                                <a:gd name="T45" fmla="*/ 2 h 21"/>
                                <a:gd name="T46" fmla="*/ 17 w 17"/>
                                <a:gd name="T47" fmla="*/ 3 h 21"/>
                                <a:gd name="T48" fmla="*/ 17 w 17"/>
                                <a:gd name="T49" fmla="*/ 3 h 21"/>
                                <a:gd name="T50" fmla="*/ 17 w 17"/>
                                <a:gd name="T51" fmla="*/ 4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8 h 21"/>
                                <a:gd name="T66" fmla="*/ 17 w 17"/>
                                <a:gd name="T67" fmla="*/ 18 h 21"/>
                                <a:gd name="T68" fmla="*/ 17 w 17"/>
                                <a:gd name="T69" fmla="*/ 19 h 21"/>
                                <a:gd name="T70" fmla="*/ 17 w 17"/>
                                <a:gd name="T71" fmla="*/ 19 h 21"/>
                                <a:gd name="T72" fmla="*/ 16 w 17"/>
                                <a:gd name="T73" fmla="*/ 19 h 21"/>
                                <a:gd name="T74" fmla="*/ 16 w 17"/>
                                <a:gd name="T75" fmla="*/ 20 h 21"/>
                                <a:gd name="T76" fmla="*/ 16 w 17"/>
                                <a:gd name="T77" fmla="*/ 20 h 21"/>
                                <a:gd name="T78" fmla="*/ 16 w 17"/>
                                <a:gd name="T79" fmla="*/ 20 h 21"/>
                                <a:gd name="T80" fmla="*/ 15 w 17"/>
                                <a:gd name="T81" fmla="*/ 20 h 21"/>
                                <a:gd name="T82" fmla="*/ 15 w 17"/>
                                <a:gd name="T83" fmla="*/ 21 h 21"/>
                                <a:gd name="T84" fmla="*/ 14 w 17"/>
                                <a:gd name="T85" fmla="*/ 21 h 21"/>
                                <a:gd name="T86" fmla="*/ 14 w 17"/>
                                <a:gd name="T87" fmla="*/ 21 h 21"/>
                                <a:gd name="T88" fmla="*/ 13 w 17"/>
                                <a:gd name="T89" fmla="*/ 21 h 21"/>
                                <a:gd name="T90" fmla="*/ 3 w 17"/>
                                <a:gd name="T91" fmla="*/ 19 h 21"/>
                                <a:gd name="T92" fmla="*/ 2 w 17"/>
                                <a:gd name="T93" fmla="*/ 19 h 21"/>
                                <a:gd name="T94" fmla="*/ 2 w 17"/>
                                <a:gd name="T95" fmla="*/ 19 h 21"/>
                                <a:gd name="T96" fmla="*/ 2 w 17"/>
                                <a:gd name="T97" fmla="*/ 19 h 21"/>
                                <a:gd name="T98" fmla="*/ 1 w 17"/>
                                <a:gd name="T99" fmla="*/ 19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7 h 21"/>
                                <a:gd name="T112" fmla="*/ 0 w 17"/>
                                <a:gd name="T113" fmla="*/ 16 h 21"/>
                                <a:gd name="T114" fmla="*/ 0 w 17"/>
                                <a:gd name="T115" fmla="*/ 16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6"/>
                                  </a:move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13" y="0"/>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1"/>
                                  </a:lnTo>
                                  <a:lnTo>
                                    <a:pt x="14"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6" y="2"/>
                                  </a:lnTo>
                                  <a:lnTo>
                                    <a:pt x="16" y="2"/>
                                  </a:lnTo>
                                  <a:lnTo>
                                    <a:pt x="16" y="2"/>
                                  </a:lnTo>
                                  <a:lnTo>
                                    <a:pt x="16" y="2"/>
                                  </a:lnTo>
                                  <a:lnTo>
                                    <a:pt x="16" y="2"/>
                                  </a:lnTo>
                                  <a:lnTo>
                                    <a:pt x="16"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3" y="21"/>
                                  </a:lnTo>
                                  <a:lnTo>
                                    <a:pt x="13" y="21"/>
                                  </a:lnTo>
                                  <a:lnTo>
                                    <a:pt x="13" y="21"/>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9"/>
                                  </a:lnTo>
                                  <a:lnTo>
                                    <a:pt x="1" y="19"/>
                                  </a:lnTo>
                                  <a:lnTo>
                                    <a:pt x="1" y="19"/>
                                  </a:lnTo>
                                  <a:lnTo>
                                    <a:pt x="1" y="19"/>
                                  </a:lnTo>
                                  <a:lnTo>
                                    <a:pt x="1" y="18"/>
                                  </a:lnTo>
                                  <a:lnTo>
                                    <a:pt x="1" y="18"/>
                                  </a:lnTo>
                                  <a:lnTo>
                                    <a:pt x="1" y="18"/>
                                  </a:lnTo>
                                  <a:lnTo>
                                    <a:pt x="0" y="18"/>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11" name="Freeform 3811"/>
                          <wps:cNvSpPr>
                            <a:spLocks/>
                          </wps:cNvSpPr>
                          <wps:spPr bwMode="auto">
                            <a:xfrm>
                              <a:off x="303" y="455"/>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3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3 w 4"/>
                                <a:gd name="T59" fmla="*/ 3 h 4"/>
                                <a:gd name="T60" fmla="*/ 3 w 4"/>
                                <a:gd name="T61" fmla="*/ 3 h 4"/>
                                <a:gd name="T62" fmla="*/ 3 w 4"/>
                                <a:gd name="T63" fmla="*/ 3 h 4"/>
                                <a:gd name="T64" fmla="*/ 3 w 4"/>
                                <a:gd name="T65" fmla="*/ 3 h 4"/>
                                <a:gd name="T66" fmla="*/ 3 w 4"/>
                                <a:gd name="T67" fmla="*/ 3 h 4"/>
                                <a:gd name="T68" fmla="*/ 3 w 4"/>
                                <a:gd name="T69" fmla="*/ 3 h 4"/>
                                <a:gd name="T70" fmla="*/ 3 w 4"/>
                                <a:gd name="T71" fmla="*/ 3 h 4"/>
                                <a:gd name="T72" fmla="*/ 3 w 4"/>
                                <a:gd name="T73" fmla="*/ 3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3" y="3"/>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12" name="Freeform 3812"/>
                          <wps:cNvSpPr>
                            <a:spLocks/>
                          </wps:cNvSpPr>
                          <wps:spPr bwMode="auto">
                            <a:xfrm>
                              <a:off x="303" y="455"/>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3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4 h 4"/>
                                <a:gd name="T40" fmla="*/ 4 w 4"/>
                                <a:gd name="T41" fmla="*/ 4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3 w 4"/>
                                <a:gd name="T59" fmla="*/ 3 h 4"/>
                                <a:gd name="T60" fmla="*/ 3 w 4"/>
                                <a:gd name="T61" fmla="*/ 3 h 4"/>
                                <a:gd name="T62" fmla="*/ 3 w 4"/>
                                <a:gd name="T63" fmla="*/ 3 h 4"/>
                                <a:gd name="T64" fmla="*/ 3 w 4"/>
                                <a:gd name="T65" fmla="*/ 3 h 4"/>
                                <a:gd name="T66" fmla="*/ 3 w 4"/>
                                <a:gd name="T67" fmla="*/ 3 h 4"/>
                                <a:gd name="T68" fmla="*/ 3 w 4"/>
                                <a:gd name="T69" fmla="*/ 3 h 4"/>
                                <a:gd name="T70" fmla="*/ 3 w 4"/>
                                <a:gd name="T71" fmla="*/ 3 h 4"/>
                                <a:gd name="T72" fmla="*/ 3 w 4"/>
                                <a:gd name="T73" fmla="*/ 3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3" y="3"/>
                                  </a:lnTo>
                                  <a:lnTo>
                                    <a:pt x="3" y="3"/>
                                  </a:lnTo>
                                  <a:lnTo>
                                    <a:pt x="3" y="3"/>
                                  </a:lnTo>
                                  <a:lnTo>
                                    <a:pt x="3" y="3"/>
                                  </a:lnTo>
                                  <a:lnTo>
                                    <a:pt x="3" y="3"/>
                                  </a:lnTo>
                                  <a:lnTo>
                                    <a:pt x="3" y="3"/>
                                  </a:lnTo>
                                  <a:lnTo>
                                    <a:pt x="3" y="3"/>
                                  </a:lnTo>
                                  <a:lnTo>
                                    <a:pt x="3" y="3"/>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13" name="Freeform 3813"/>
                          <wps:cNvSpPr>
                            <a:spLocks/>
                          </wps:cNvSpPr>
                          <wps:spPr bwMode="auto">
                            <a:xfrm>
                              <a:off x="303" y="468"/>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3" y="2"/>
                                  </a:lnTo>
                                  <a:lnTo>
                                    <a:pt x="3" y="2"/>
                                  </a:lnTo>
                                  <a:lnTo>
                                    <a:pt x="3" y="2"/>
                                  </a:lnTo>
                                  <a:lnTo>
                                    <a:pt x="3" y="2"/>
                                  </a:lnTo>
                                  <a:lnTo>
                                    <a:pt x="3" y="2"/>
                                  </a:lnTo>
                                  <a:lnTo>
                                    <a:pt x="3" y="2"/>
                                  </a:lnTo>
                                  <a:lnTo>
                                    <a:pt x="3" y="2"/>
                                  </a:lnTo>
                                  <a:lnTo>
                                    <a:pt x="0" y="4"/>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14" name="Freeform 3814"/>
                          <wps:cNvSpPr>
                            <a:spLocks/>
                          </wps:cNvSpPr>
                          <wps:spPr bwMode="auto">
                            <a:xfrm>
                              <a:off x="303" y="468"/>
                              <a:ext cx="4" cy="4"/>
                            </a:xfrm>
                            <a:custGeom>
                              <a:avLst/>
                              <a:gdLst>
                                <a:gd name="T0" fmla="*/ 0 w 4"/>
                                <a:gd name="T1" fmla="*/ 2 h 4"/>
                                <a:gd name="T2" fmla="*/ 3 w 4"/>
                                <a:gd name="T3" fmla="*/ 0 h 4"/>
                                <a:gd name="T4" fmla="*/ 3 w 4"/>
                                <a:gd name="T5" fmla="*/ 0 h 4"/>
                                <a:gd name="T6" fmla="*/ 3 w 4"/>
                                <a:gd name="T7" fmla="*/ 0 h 4"/>
                                <a:gd name="T8" fmla="*/ 3 w 4"/>
                                <a:gd name="T9" fmla="*/ 0 h 4"/>
                                <a:gd name="T10" fmla="*/ 3 w 4"/>
                                <a:gd name="T11" fmla="*/ 0 h 4"/>
                                <a:gd name="T12" fmla="*/ 3 w 4"/>
                                <a:gd name="T13" fmla="*/ 0 h 4"/>
                                <a:gd name="T14" fmla="*/ 3 w 4"/>
                                <a:gd name="T15" fmla="*/ 0 h 4"/>
                                <a:gd name="T16" fmla="*/ 3 w 4"/>
                                <a:gd name="T17" fmla="*/ 0 h 4"/>
                                <a:gd name="T18" fmla="*/ 3 w 4"/>
                                <a:gd name="T19" fmla="*/ 0 h 4"/>
                                <a:gd name="T20" fmla="*/ 3 w 4"/>
                                <a:gd name="T21" fmla="*/ 0 h 4"/>
                                <a:gd name="T22" fmla="*/ 3 w 4"/>
                                <a:gd name="T23" fmla="*/ 0 h 4"/>
                                <a:gd name="T24" fmla="*/ 3 w 4"/>
                                <a:gd name="T25" fmla="*/ 0 h 4"/>
                                <a:gd name="T26" fmla="*/ 3 w 4"/>
                                <a:gd name="T27" fmla="*/ 0 h 4"/>
                                <a:gd name="T28" fmla="*/ 3 w 4"/>
                                <a:gd name="T29" fmla="*/ 0 h 4"/>
                                <a:gd name="T30" fmla="*/ 4 w 4"/>
                                <a:gd name="T31" fmla="*/ 0 h 4"/>
                                <a:gd name="T32" fmla="*/ 4 w 4"/>
                                <a:gd name="T33" fmla="*/ 0 h 4"/>
                                <a:gd name="T34" fmla="*/ 4 w 4"/>
                                <a:gd name="T35" fmla="*/ 0 h 4"/>
                                <a:gd name="T36" fmla="*/ 4 w 4"/>
                                <a:gd name="T37" fmla="*/ 1 h 4"/>
                                <a:gd name="T38" fmla="*/ 4 w 4"/>
                                <a:gd name="T39" fmla="*/ 1 h 4"/>
                                <a:gd name="T40" fmla="*/ 4 w 4"/>
                                <a:gd name="T41" fmla="*/ 1 h 4"/>
                                <a:gd name="T42" fmla="*/ 4 w 4"/>
                                <a:gd name="T43" fmla="*/ 1 h 4"/>
                                <a:gd name="T44" fmla="*/ 4 w 4"/>
                                <a:gd name="T45" fmla="*/ 1 h 4"/>
                                <a:gd name="T46" fmla="*/ 4 w 4"/>
                                <a:gd name="T47" fmla="*/ 1 h 4"/>
                                <a:gd name="T48" fmla="*/ 4 w 4"/>
                                <a:gd name="T49" fmla="*/ 1 h 4"/>
                                <a:gd name="T50" fmla="*/ 4 w 4"/>
                                <a:gd name="T51" fmla="*/ 1 h 4"/>
                                <a:gd name="T52" fmla="*/ 4 w 4"/>
                                <a:gd name="T53" fmla="*/ 1 h 4"/>
                                <a:gd name="T54" fmla="*/ 4 w 4"/>
                                <a:gd name="T55" fmla="*/ 1 h 4"/>
                                <a:gd name="T56" fmla="*/ 4 w 4"/>
                                <a:gd name="T57" fmla="*/ 1 h 4"/>
                                <a:gd name="T58" fmla="*/ 4 w 4"/>
                                <a:gd name="T59" fmla="*/ 1 h 4"/>
                                <a:gd name="T60" fmla="*/ 4 w 4"/>
                                <a:gd name="T61" fmla="*/ 2 h 4"/>
                                <a:gd name="T62" fmla="*/ 4 w 4"/>
                                <a:gd name="T63" fmla="*/ 2 h 4"/>
                                <a:gd name="T64" fmla="*/ 3 w 4"/>
                                <a:gd name="T65" fmla="*/ 2 h 4"/>
                                <a:gd name="T66" fmla="*/ 3 w 4"/>
                                <a:gd name="T67" fmla="*/ 2 h 4"/>
                                <a:gd name="T68" fmla="*/ 3 w 4"/>
                                <a:gd name="T69" fmla="*/ 2 h 4"/>
                                <a:gd name="T70" fmla="*/ 3 w 4"/>
                                <a:gd name="T71" fmla="*/ 2 h 4"/>
                                <a:gd name="T72" fmla="*/ 3 w 4"/>
                                <a:gd name="T73" fmla="*/ 2 h 4"/>
                                <a:gd name="T74" fmla="*/ 3 w 4"/>
                                <a:gd name="T75" fmla="*/ 2 h 4"/>
                                <a:gd name="T76" fmla="*/ 3 w 4"/>
                                <a:gd name="T77" fmla="*/ 2 h 4"/>
                                <a:gd name="T78" fmla="*/ 0 w 4"/>
                                <a:gd name="T79" fmla="*/ 4 h 4"/>
                                <a:gd name="T80" fmla="*/ 0 w 4"/>
                                <a:gd name="T81"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4">
                                  <a:moveTo>
                                    <a:pt x="0"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3" y="2"/>
                                  </a:lnTo>
                                  <a:lnTo>
                                    <a:pt x="3" y="2"/>
                                  </a:lnTo>
                                  <a:lnTo>
                                    <a:pt x="3" y="2"/>
                                  </a:lnTo>
                                  <a:lnTo>
                                    <a:pt x="3" y="2"/>
                                  </a:lnTo>
                                  <a:lnTo>
                                    <a:pt x="3" y="2"/>
                                  </a:lnTo>
                                  <a:lnTo>
                                    <a:pt x="3" y="2"/>
                                  </a:lnTo>
                                  <a:lnTo>
                                    <a:pt x="3" y="2"/>
                                  </a:lnTo>
                                  <a:lnTo>
                                    <a:pt x="0" y="4"/>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15" name="Freeform 3815"/>
                          <wps:cNvSpPr>
                            <a:spLocks/>
                          </wps:cNvSpPr>
                          <wps:spPr bwMode="auto">
                            <a:xfrm>
                              <a:off x="302" y="452"/>
                              <a:ext cx="3" cy="22"/>
                            </a:xfrm>
                            <a:custGeom>
                              <a:avLst/>
                              <a:gdLst>
                                <a:gd name="T0" fmla="*/ 0 w 3"/>
                                <a:gd name="T1" fmla="*/ 21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3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7 h 22"/>
                                <a:gd name="T74" fmla="*/ 0 w 3"/>
                                <a:gd name="T75" fmla="*/ 8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1"/>
                                  </a:lnTo>
                                  <a:lnTo>
                                    <a:pt x="0" y="21"/>
                                  </a:lnTo>
                                  <a:lnTo>
                                    <a:pt x="0" y="21"/>
                                  </a:lnTo>
                                  <a:lnTo>
                                    <a:pt x="0" y="22"/>
                                  </a:lnTo>
                                  <a:lnTo>
                                    <a:pt x="1" y="22"/>
                                  </a:lnTo>
                                  <a:lnTo>
                                    <a:pt x="1" y="22"/>
                                  </a:lnTo>
                                  <a:lnTo>
                                    <a:pt x="1" y="22"/>
                                  </a:lnTo>
                                  <a:lnTo>
                                    <a:pt x="1" y="22"/>
                                  </a:lnTo>
                                  <a:lnTo>
                                    <a:pt x="2" y="22"/>
                                  </a:lnTo>
                                  <a:lnTo>
                                    <a:pt x="2" y="22"/>
                                  </a:lnTo>
                                  <a:lnTo>
                                    <a:pt x="2" y="22"/>
                                  </a:lnTo>
                                  <a:lnTo>
                                    <a:pt x="2" y="22"/>
                                  </a:lnTo>
                                  <a:lnTo>
                                    <a:pt x="3" y="22"/>
                                  </a:lnTo>
                                  <a:lnTo>
                                    <a:pt x="3" y="21"/>
                                  </a:lnTo>
                                  <a:lnTo>
                                    <a:pt x="3" y="21"/>
                                  </a:lnTo>
                                  <a:lnTo>
                                    <a:pt x="3" y="21"/>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3" y="3"/>
                                  </a:lnTo>
                                  <a:lnTo>
                                    <a:pt x="3" y="2"/>
                                  </a:lnTo>
                                  <a:lnTo>
                                    <a:pt x="3" y="2"/>
                                  </a:lnTo>
                                  <a:lnTo>
                                    <a:pt x="3" y="2"/>
                                  </a:lnTo>
                                  <a:lnTo>
                                    <a:pt x="3" y="1"/>
                                  </a:lnTo>
                                  <a:lnTo>
                                    <a:pt x="2" y="1"/>
                                  </a:lnTo>
                                  <a:lnTo>
                                    <a:pt x="2" y="1"/>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16" name="Freeform 3816"/>
                          <wps:cNvSpPr>
                            <a:spLocks/>
                          </wps:cNvSpPr>
                          <wps:spPr bwMode="auto">
                            <a:xfrm>
                              <a:off x="302" y="452"/>
                              <a:ext cx="3" cy="22"/>
                            </a:xfrm>
                            <a:custGeom>
                              <a:avLst/>
                              <a:gdLst>
                                <a:gd name="T0" fmla="*/ 0 w 3"/>
                                <a:gd name="T1" fmla="*/ 21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3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7 h 22"/>
                                <a:gd name="T74" fmla="*/ 0 w 3"/>
                                <a:gd name="T75" fmla="*/ 8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1"/>
                                  </a:lnTo>
                                  <a:lnTo>
                                    <a:pt x="0" y="21"/>
                                  </a:lnTo>
                                  <a:lnTo>
                                    <a:pt x="0" y="21"/>
                                  </a:lnTo>
                                  <a:lnTo>
                                    <a:pt x="0" y="22"/>
                                  </a:lnTo>
                                  <a:lnTo>
                                    <a:pt x="1" y="22"/>
                                  </a:lnTo>
                                  <a:lnTo>
                                    <a:pt x="1" y="22"/>
                                  </a:lnTo>
                                  <a:lnTo>
                                    <a:pt x="1" y="22"/>
                                  </a:lnTo>
                                  <a:lnTo>
                                    <a:pt x="1" y="22"/>
                                  </a:lnTo>
                                  <a:lnTo>
                                    <a:pt x="2" y="22"/>
                                  </a:lnTo>
                                  <a:lnTo>
                                    <a:pt x="2" y="22"/>
                                  </a:lnTo>
                                  <a:lnTo>
                                    <a:pt x="2" y="22"/>
                                  </a:lnTo>
                                  <a:lnTo>
                                    <a:pt x="2" y="22"/>
                                  </a:lnTo>
                                  <a:lnTo>
                                    <a:pt x="3" y="22"/>
                                  </a:lnTo>
                                  <a:lnTo>
                                    <a:pt x="3" y="21"/>
                                  </a:lnTo>
                                  <a:lnTo>
                                    <a:pt x="3" y="21"/>
                                  </a:lnTo>
                                  <a:lnTo>
                                    <a:pt x="3" y="21"/>
                                  </a:lnTo>
                                  <a:lnTo>
                                    <a:pt x="3" y="20"/>
                                  </a:lnTo>
                                  <a:lnTo>
                                    <a:pt x="3" y="20"/>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3"/>
                                  </a:lnTo>
                                  <a:lnTo>
                                    <a:pt x="3" y="12"/>
                                  </a:lnTo>
                                  <a:lnTo>
                                    <a:pt x="3" y="11"/>
                                  </a:lnTo>
                                  <a:lnTo>
                                    <a:pt x="3" y="11"/>
                                  </a:lnTo>
                                  <a:lnTo>
                                    <a:pt x="3" y="10"/>
                                  </a:lnTo>
                                  <a:lnTo>
                                    <a:pt x="3" y="10"/>
                                  </a:lnTo>
                                  <a:lnTo>
                                    <a:pt x="3" y="9"/>
                                  </a:lnTo>
                                  <a:lnTo>
                                    <a:pt x="3" y="9"/>
                                  </a:lnTo>
                                  <a:lnTo>
                                    <a:pt x="3" y="8"/>
                                  </a:lnTo>
                                  <a:lnTo>
                                    <a:pt x="3" y="8"/>
                                  </a:lnTo>
                                  <a:lnTo>
                                    <a:pt x="3" y="7"/>
                                  </a:lnTo>
                                  <a:lnTo>
                                    <a:pt x="3" y="7"/>
                                  </a:lnTo>
                                  <a:lnTo>
                                    <a:pt x="3" y="6"/>
                                  </a:lnTo>
                                  <a:lnTo>
                                    <a:pt x="3" y="5"/>
                                  </a:lnTo>
                                  <a:lnTo>
                                    <a:pt x="3" y="5"/>
                                  </a:lnTo>
                                  <a:lnTo>
                                    <a:pt x="3" y="4"/>
                                  </a:lnTo>
                                  <a:lnTo>
                                    <a:pt x="3" y="4"/>
                                  </a:lnTo>
                                  <a:lnTo>
                                    <a:pt x="3" y="3"/>
                                  </a:lnTo>
                                  <a:lnTo>
                                    <a:pt x="3" y="3"/>
                                  </a:lnTo>
                                  <a:lnTo>
                                    <a:pt x="3" y="2"/>
                                  </a:lnTo>
                                  <a:lnTo>
                                    <a:pt x="3" y="2"/>
                                  </a:lnTo>
                                  <a:lnTo>
                                    <a:pt x="3" y="2"/>
                                  </a:lnTo>
                                  <a:lnTo>
                                    <a:pt x="3" y="1"/>
                                  </a:lnTo>
                                  <a:lnTo>
                                    <a:pt x="2" y="1"/>
                                  </a:lnTo>
                                  <a:lnTo>
                                    <a:pt x="2" y="1"/>
                                  </a:lnTo>
                                  <a:lnTo>
                                    <a:pt x="2" y="0"/>
                                  </a:lnTo>
                                  <a:lnTo>
                                    <a:pt x="2" y="0"/>
                                  </a:lnTo>
                                  <a:lnTo>
                                    <a:pt x="1" y="0"/>
                                  </a:lnTo>
                                  <a:lnTo>
                                    <a:pt x="1" y="0"/>
                                  </a:lnTo>
                                  <a:lnTo>
                                    <a:pt x="1" y="1"/>
                                  </a:lnTo>
                                  <a:lnTo>
                                    <a:pt x="1" y="1"/>
                                  </a:lnTo>
                                  <a:lnTo>
                                    <a:pt x="0" y="1"/>
                                  </a:lnTo>
                                  <a:lnTo>
                                    <a:pt x="0"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9"/>
                                  </a:lnTo>
                                  <a:lnTo>
                                    <a:pt x="0" y="10"/>
                                  </a:lnTo>
                                  <a:lnTo>
                                    <a:pt x="0" y="10"/>
                                  </a:lnTo>
                                  <a:lnTo>
                                    <a:pt x="0" y="11"/>
                                  </a:lnTo>
                                  <a:lnTo>
                                    <a:pt x="0" y="12"/>
                                  </a:lnTo>
                                  <a:lnTo>
                                    <a:pt x="0" y="12"/>
                                  </a:lnTo>
                                  <a:lnTo>
                                    <a:pt x="0" y="13"/>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817" name="Group 3817"/>
                        <wpg:cNvGrpSpPr>
                          <a:grpSpLocks/>
                        </wpg:cNvGrpSpPr>
                        <wpg:grpSpPr bwMode="auto">
                          <a:xfrm>
                            <a:off x="357" y="307"/>
                            <a:ext cx="24" cy="167"/>
                            <a:chOff x="357" y="307"/>
                            <a:chExt cx="24" cy="167"/>
                          </a:xfrm>
                        </wpg:grpSpPr>
                        <wps:wsp>
                          <wps:cNvPr id="3818" name="Freeform 3818"/>
                          <wps:cNvSpPr>
                            <a:spLocks/>
                          </wps:cNvSpPr>
                          <wps:spPr bwMode="auto">
                            <a:xfrm>
                              <a:off x="358" y="307"/>
                              <a:ext cx="5" cy="22"/>
                            </a:xfrm>
                            <a:custGeom>
                              <a:avLst/>
                              <a:gdLst>
                                <a:gd name="T0" fmla="*/ 0 w 5"/>
                                <a:gd name="T1" fmla="*/ 21 h 22"/>
                                <a:gd name="T2" fmla="*/ 1 w 5"/>
                                <a:gd name="T3" fmla="*/ 21 h 22"/>
                                <a:gd name="T4" fmla="*/ 1 w 5"/>
                                <a:gd name="T5" fmla="*/ 22 h 22"/>
                                <a:gd name="T6" fmla="*/ 2 w 5"/>
                                <a:gd name="T7" fmla="*/ 22 h 22"/>
                                <a:gd name="T8" fmla="*/ 3 w 5"/>
                                <a:gd name="T9" fmla="*/ 22 h 22"/>
                                <a:gd name="T10" fmla="*/ 4 w 5"/>
                                <a:gd name="T11" fmla="*/ 22 h 22"/>
                                <a:gd name="T12" fmla="*/ 5 w 5"/>
                                <a:gd name="T13" fmla="*/ 22 h 22"/>
                                <a:gd name="T14" fmla="*/ 5 w 5"/>
                                <a:gd name="T15" fmla="*/ 21 h 22"/>
                                <a:gd name="T16" fmla="*/ 5 w 5"/>
                                <a:gd name="T17" fmla="*/ 20 h 22"/>
                                <a:gd name="T18" fmla="*/ 5 w 5"/>
                                <a:gd name="T19" fmla="*/ 19 h 22"/>
                                <a:gd name="T20" fmla="*/ 5 w 5"/>
                                <a:gd name="T21" fmla="*/ 18 h 22"/>
                                <a:gd name="T22" fmla="*/ 5 w 5"/>
                                <a:gd name="T23" fmla="*/ 17 h 22"/>
                                <a:gd name="T24" fmla="*/ 5 w 5"/>
                                <a:gd name="T25" fmla="*/ 16 h 22"/>
                                <a:gd name="T26" fmla="*/ 5 w 5"/>
                                <a:gd name="T27" fmla="*/ 15 h 22"/>
                                <a:gd name="T28" fmla="*/ 5 w 5"/>
                                <a:gd name="T29" fmla="*/ 13 h 22"/>
                                <a:gd name="T30" fmla="*/ 4 w 5"/>
                                <a:gd name="T31" fmla="*/ 12 h 22"/>
                                <a:gd name="T32" fmla="*/ 4 w 5"/>
                                <a:gd name="T33" fmla="*/ 11 h 22"/>
                                <a:gd name="T34" fmla="*/ 4 w 5"/>
                                <a:gd name="T35" fmla="*/ 10 h 22"/>
                                <a:gd name="T36" fmla="*/ 5 w 5"/>
                                <a:gd name="T37" fmla="*/ 9 h 22"/>
                                <a:gd name="T38" fmla="*/ 5 w 5"/>
                                <a:gd name="T39" fmla="*/ 8 h 22"/>
                                <a:gd name="T40" fmla="*/ 5 w 5"/>
                                <a:gd name="T41" fmla="*/ 7 h 22"/>
                                <a:gd name="T42" fmla="*/ 5 w 5"/>
                                <a:gd name="T43" fmla="*/ 6 h 22"/>
                                <a:gd name="T44" fmla="*/ 5 w 5"/>
                                <a:gd name="T45" fmla="*/ 4 h 22"/>
                                <a:gd name="T46" fmla="*/ 5 w 5"/>
                                <a:gd name="T47" fmla="*/ 3 h 22"/>
                                <a:gd name="T48" fmla="*/ 5 w 5"/>
                                <a:gd name="T49" fmla="*/ 2 h 22"/>
                                <a:gd name="T50" fmla="*/ 5 w 5"/>
                                <a:gd name="T51" fmla="*/ 1 h 22"/>
                                <a:gd name="T52" fmla="*/ 5 w 5"/>
                                <a:gd name="T53" fmla="*/ 1 h 22"/>
                                <a:gd name="T54" fmla="*/ 4 w 5"/>
                                <a:gd name="T55" fmla="*/ 0 h 22"/>
                                <a:gd name="T56" fmla="*/ 3 w 5"/>
                                <a:gd name="T57" fmla="*/ 0 h 22"/>
                                <a:gd name="T58" fmla="*/ 2 w 5"/>
                                <a:gd name="T59" fmla="*/ 0 h 22"/>
                                <a:gd name="T60" fmla="*/ 1 w 5"/>
                                <a:gd name="T61" fmla="*/ 0 h 22"/>
                                <a:gd name="T62" fmla="*/ 1 w 5"/>
                                <a:gd name="T63" fmla="*/ 1 h 22"/>
                                <a:gd name="T64" fmla="*/ 0 w 5"/>
                                <a:gd name="T65" fmla="*/ 2 h 22"/>
                                <a:gd name="T66" fmla="*/ 0 w 5"/>
                                <a:gd name="T67" fmla="*/ 3 h 22"/>
                                <a:gd name="T68" fmla="*/ 0 w 5"/>
                                <a:gd name="T69" fmla="*/ 4 h 22"/>
                                <a:gd name="T70" fmla="*/ 0 w 5"/>
                                <a:gd name="T71" fmla="*/ 5 h 22"/>
                                <a:gd name="T72" fmla="*/ 0 w 5"/>
                                <a:gd name="T73" fmla="*/ 6 h 22"/>
                                <a:gd name="T74" fmla="*/ 0 w 5"/>
                                <a:gd name="T75" fmla="*/ 7 h 22"/>
                                <a:gd name="T76" fmla="*/ 0 w 5"/>
                                <a:gd name="T77" fmla="*/ 8 h 22"/>
                                <a:gd name="T78" fmla="*/ 0 w 5"/>
                                <a:gd name="T79" fmla="*/ 10 h 22"/>
                                <a:gd name="T80" fmla="*/ 0 w 5"/>
                                <a:gd name="T81" fmla="*/ 11 h 22"/>
                                <a:gd name="T82" fmla="*/ 0 w 5"/>
                                <a:gd name="T83" fmla="*/ 12 h 22"/>
                                <a:gd name="T84" fmla="*/ 0 w 5"/>
                                <a:gd name="T85" fmla="*/ 13 h 22"/>
                                <a:gd name="T86" fmla="*/ 0 w 5"/>
                                <a:gd name="T87" fmla="*/ 14 h 22"/>
                                <a:gd name="T88" fmla="*/ 0 w 5"/>
                                <a:gd name="T89" fmla="*/ 15 h 22"/>
                                <a:gd name="T90" fmla="*/ 0 w 5"/>
                                <a:gd name="T91" fmla="*/ 16 h 22"/>
                                <a:gd name="T92" fmla="*/ 0 w 5"/>
                                <a:gd name="T93" fmla="*/ 17 h 22"/>
                                <a:gd name="T94" fmla="*/ 0 w 5"/>
                                <a:gd name="T95" fmla="*/ 18 h 22"/>
                                <a:gd name="T96" fmla="*/ 0 w 5"/>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2">
                                  <a:moveTo>
                                    <a:pt x="0" y="20"/>
                                  </a:moveTo>
                                  <a:lnTo>
                                    <a:pt x="0" y="21"/>
                                  </a:lnTo>
                                  <a:lnTo>
                                    <a:pt x="0" y="21"/>
                                  </a:lnTo>
                                  <a:lnTo>
                                    <a:pt x="1" y="21"/>
                                  </a:lnTo>
                                  <a:lnTo>
                                    <a:pt x="1" y="22"/>
                                  </a:lnTo>
                                  <a:lnTo>
                                    <a:pt x="1" y="22"/>
                                  </a:lnTo>
                                  <a:lnTo>
                                    <a:pt x="2" y="22"/>
                                  </a:lnTo>
                                  <a:lnTo>
                                    <a:pt x="2" y="22"/>
                                  </a:lnTo>
                                  <a:lnTo>
                                    <a:pt x="3" y="22"/>
                                  </a:lnTo>
                                  <a:lnTo>
                                    <a:pt x="3" y="22"/>
                                  </a:lnTo>
                                  <a:lnTo>
                                    <a:pt x="4" y="22"/>
                                  </a:lnTo>
                                  <a:lnTo>
                                    <a:pt x="4" y="22"/>
                                  </a:lnTo>
                                  <a:lnTo>
                                    <a:pt x="4" y="22"/>
                                  </a:lnTo>
                                  <a:lnTo>
                                    <a:pt x="5" y="22"/>
                                  </a:lnTo>
                                  <a:lnTo>
                                    <a:pt x="5" y="21"/>
                                  </a:lnTo>
                                  <a:lnTo>
                                    <a:pt x="5" y="21"/>
                                  </a:lnTo>
                                  <a:lnTo>
                                    <a:pt x="5" y="21"/>
                                  </a:lnTo>
                                  <a:lnTo>
                                    <a:pt x="5" y="20"/>
                                  </a:lnTo>
                                  <a:lnTo>
                                    <a:pt x="5" y="20"/>
                                  </a:lnTo>
                                  <a:lnTo>
                                    <a:pt x="5" y="19"/>
                                  </a:lnTo>
                                  <a:lnTo>
                                    <a:pt x="5" y="18"/>
                                  </a:lnTo>
                                  <a:lnTo>
                                    <a:pt x="5" y="18"/>
                                  </a:lnTo>
                                  <a:lnTo>
                                    <a:pt x="5" y="17"/>
                                  </a:lnTo>
                                  <a:lnTo>
                                    <a:pt x="5" y="17"/>
                                  </a:lnTo>
                                  <a:lnTo>
                                    <a:pt x="5" y="16"/>
                                  </a:lnTo>
                                  <a:lnTo>
                                    <a:pt x="5" y="16"/>
                                  </a:lnTo>
                                  <a:lnTo>
                                    <a:pt x="5" y="15"/>
                                  </a:lnTo>
                                  <a:lnTo>
                                    <a:pt x="5" y="15"/>
                                  </a:lnTo>
                                  <a:lnTo>
                                    <a:pt x="5" y="14"/>
                                  </a:lnTo>
                                  <a:lnTo>
                                    <a:pt x="5" y="13"/>
                                  </a:lnTo>
                                  <a:lnTo>
                                    <a:pt x="5" y="13"/>
                                  </a:lnTo>
                                  <a:lnTo>
                                    <a:pt x="4" y="12"/>
                                  </a:lnTo>
                                  <a:lnTo>
                                    <a:pt x="4" y="12"/>
                                  </a:lnTo>
                                  <a:lnTo>
                                    <a:pt x="4" y="11"/>
                                  </a:lnTo>
                                  <a:lnTo>
                                    <a:pt x="4" y="11"/>
                                  </a:lnTo>
                                  <a:lnTo>
                                    <a:pt x="4"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5" y="1"/>
                                  </a:lnTo>
                                  <a:lnTo>
                                    <a:pt x="4" y="0"/>
                                  </a:lnTo>
                                  <a:lnTo>
                                    <a:pt x="4" y="0"/>
                                  </a:lnTo>
                                  <a:lnTo>
                                    <a:pt x="4" y="0"/>
                                  </a:lnTo>
                                  <a:lnTo>
                                    <a:pt x="3" y="0"/>
                                  </a:lnTo>
                                  <a:lnTo>
                                    <a:pt x="3" y="0"/>
                                  </a:lnTo>
                                  <a:lnTo>
                                    <a:pt x="2" y="0"/>
                                  </a:lnTo>
                                  <a:lnTo>
                                    <a:pt x="2" y="0"/>
                                  </a:lnTo>
                                  <a:lnTo>
                                    <a:pt x="1" y="0"/>
                                  </a:lnTo>
                                  <a:lnTo>
                                    <a:pt x="1" y="1"/>
                                  </a:lnTo>
                                  <a:lnTo>
                                    <a:pt x="1" y="1"/>
                                  </a:lnTo>
                                  <a:lnTo>
                                    <a:pt x="0"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19" name="Freeform 3819"/>
                          <wps:cNvSpPr>
                            <a:spLocks/>
                          </wps:cNvSpPr>
                          <wps:spPr bwMode="auto">
                            <a:xfrm>
                              <a:off x="358" y="307"/>
                              <a:ext cx="5" cy="22"/>
                            </a:xfrm>
                            <a:custGeom>
                              <a:avLst/>
                              <a:gdLst>
                                <a:gd name="T0" fmla="*/ 0 w 5"/>
                                <a:gd name="T1" fmla="*/ 21 h 22"/>
                                <a:gd name="T2" fmla="*/ 1 w 5"/>
                                <a:gd name="T3" fmla="*/ 21 h 22"/>
                                <a:gd name="T4" fmla="*/ 1 w 5"/>
                                <a:gd name="T5" fmla="*/ 22 h 22"/>
                                <a:gd name="T6" fmla="*/ 2 w 5"/>
                                <a:gd name="T7" fmla="*/ 22 h 22"/>
                                <a:gd name="T8" fmla="*/ 3 w 5"/>
                                <a:gd name="T9" fmla="*/ 22 h 22"/>
                                <a:gd name="T10" fmla="*/ 4 w 5"/>
                                <a:gd name="T11" fmla="*/ 22 h 22"/>
                                <a:gd name="T12" fmla="*/ 5 w 5"/>
                                <a:gd name="T13" fmla="*/ 22 h 22"/>
                                <a:gd name="T14" fmla="*/ 5 w 5"/>
                                <a:gd name="T15" fmla="*/ 21 h 22"/>
                                <a:gd name="T16" fmla="*/ 5 w 5"/>
                                <a:gd name="T17" fmla="*/ 20 h 22"/>
                                <a:gd name="T18" fmla="*/ 5 w 5"/>
                                <a:gd name="T19" fmla="*/ 19 h 22"/>
                                <a:gd name="T20" fmla="*/ 5 w 5"/>
                                <a:gd name="T21" fmla="*/ 18 h 22"/>
                                <a:gd name="T22" fmla="*/ 5 w 5"/>
                                <a:gd name="T23" fmla="*/ 17 h 22"/>
                                <a:gd name="T24" fmla="*/ 5 w 5"/>
                                <a:gd name="T25" fmla="*/ 16 h 22"/>
                                <a:gd name="T26" fmla="*/ 5 w 5"/>
                                <a:gd name="T27" fmla="*/ 15 h 22"/>
                                <a:gd name="T28" fmla="*/ 5 w 5"/>
                                <a:gd name="T29" fmla="*/ 13 h 22"/>
                                <a:gd name="T30" fmla="*/ 4 w 5"/>
                                <a:gd name="T31" fmla="*/ 12 h 22"/>
                                <a:gd name="T32" fmla="*/ 4 w 5"/>
                                <a:gd name="T33" fmla="*/ 11 h 22"/>
                                <a:gd name="T34" fmla="*/ 4 w 5"/>
                                <a:gd name="T35" fmla="*/ 10 h 22"/>
                                <a:gd name="T36" fmla="*/ 5 w 5"/>
                                <a:gd name="T37" fmla="*/ 9 h 22"/>
                                <a:gd name="T38" fmla="*/ 5 w 5"/>
                                <a:gd name="T39" fmla="*/ 8 h 22"/>
                                <a:gd name="T40" fmla="*/ 5 w 5"/>
                                <a:gd name="T41" fmla="*/ 7 h 22"/>
                                <a:gd name="T42" fmla="*/ 5 w 5"/>
                                <a:gd name="T43" fmla="*/ 6 h 22"/>
                                <a:gd name="T44" fmla="*/ 5 w 5"/>
                                <a:gd name="T45" fmla="*/ 4 h 22"/>
                                <a:gd name="T46" fmla="*/ 5 w 5"/>
                                <a:gd name="T47" fmla="*/ 3 h 22"/>
                                <a:gd name="T48" fmla="*/ 5 w 5"/>
                                <a:gd name="T49" fmla="*/ 2 h 22"/>
                                <a:gd name="T50" fmla="*/ 5 w 5"/>
                                <a:gd name="T51" fmla="*/ 1 h 22"/>
                                <a:gd name="T52" fmla="*/ 5 w 5"/>
                                <a:gd name="T53" fmla="*/ 1 h 22"/>
                                <a:gd name="T54" fmla="*/ 4 w 5"/>
                                <a:gd name="T55" fmla="*/ 0 h 22"/>
                                <a:gd name="T56" fmla="*/ 3 w 5"/>
                                <a:gd name="T57" fmla="*/ 0 h 22"/>
                                <a:gd name="T58" fmla="*/ 2 w 5"/>
                                <a:gd name="T59" fmla="*/ 0 h 22"/>
                                <a:gd name="T60" fmla="*/ 1 w 5"/>
                                <a:gd name="T61" fmla="*/ 0 h 22"/>
                                <a:gd name="T62" fmla="*/ 1 w 5"/>
                                <a:gd name="T63" fmla="*/ 1 h 22"/>
                                <a:gd name="T64" fmla="*/ 0 w 5"/>
                                <a:gd name="T65" fmla="*/ 2 h 22"/>
                                <a:gd name="T66" fmla="*/ 0 w 5"/>
                                <a:gd name="T67" fmla="*/ 3 h 22"/>
                                <a:gd name="T68" fmla="*/ 0 w 5"/>
                                <a:gd name="T69" fmla="*/ 4 h 22"/>
                                <a:gd name="T70" fmla="*/ 0 w 5"/>
                                <a:gd name="T71" fmla="*/ 5 h 22"/>
                                <a:gd name="T72" fmla="*/ 0 w 5"/>
                                <a:gd name="T73" fmla="*/ 6 h 22"/>
                                <a:gd name="T74" fmla="*/ 0 w 5"/>
                                <a:gd name="T75" fmla="*/ 7 h 22"/>
                                <a:gd name="T76" fmla="*/ 0 w 5"/>
                                <a:gd name="T77" fmla="*/ 8 h 22"/>
                                <a:gd name="T78" fmla="*/ 0 w 5"/>
                                <a:gd name="T79" fmla="*/ 10 h 22"/>
                                <a:gd name="T80" fmla="*/ 0 w 5"/>
                                <a:gd name="T81" fmla="*/ 11 h 22"/>
                                <a:gd name="T82" fmla="*/ 0 w 5"/>
                                <a:gd name="T83" fmla="*/ 12 h 22"/>
                                <a:gd name="T84" fmla="*/ 0 w 5"/>
                                <a:gd name="T85" fmla="*/ 13 h 22"/>
                                <a:gd name="T86" fmla="*/ 0 w 5"/>
                                <a:gd name="T87" fmla="*/ 14 h 22"/>
                                <a:gd name="T88" fmla="*/ 0 w 5"/>
                                <a:gd name="T89" fmla="*/ 15 h 22"/>
                                <a:gd name="T90" fmla="*/ 0 w 5"/>
                                <a:gd name="T91" fmla="*/ 16 h 22"/>
                                <a:gd name="T92" fmla="*/ 0 w 5"/>
                                <a:gd name="T93" fmla="*/ 17 h 22"/>
                                <a:gd name="T94" fmla="*/ 0 w 5"/>
                                <a:gd name="T95" fmla="*/ 18 h 22"/>
                                <a:gd name="T96" fmla="*/ 0 w 5"/>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 h="22">
                                  <a:moveTo>
                                    <a:pt x="0" y="20"/>
                                  </a:moveTo>
                                  <a:lnTo>
                                    <a:pt x="0" y="21"/>
                                  </a:lnTo>
                                  <a:lnTo>
                                    <a:pt x="0" y="21"/>
                                  </a:lnTo>
                                  <a:lnTo>
                                    <a:pt x="1" y="21"/>
                                  </a:lnTo>
                                  <a:lnTo>
                                    <a:pt x="1" y="22"/>
                                  </a:lnTo>
                                  <a:lnTo>
                                    <a:pt x="1" y="22"/>
                                  </a:lnTo>
                                  <a:lnTo>
                                    <a:pt x="2" y="22"/>
                                  </a:lnTo>
                                  <a:lnTo>
                                    <a:pt x="2" y="22"/>
                                  </a:lnTo>
                                  <a:lnTo>
                                    <a:pt x="3" y="22"/>
                                  </a:lnTo>
                                  <a:lnTo>
                                    <a:pt x="3" y="22"/>
                                  </a:lnTo>
                                  <a:lnTo>
                                    <a:pt x="4" y="22"/>
                                  </a:lnTo>
                                  <a:lnTo>
                                    <a:pt x="4" y="22"/>
                                  </a:lnTo>
                                  <a:lnTo>
                                    <a:pt x="4" y="22"/>
                                  </a:lnTo>
                                  <a:lnTo>
                                    <a:pt x="5" y="22"/>
                                  </a:lnTo>
                                  <a:lnTo>
                                    <a:pt x="5" y="21"/>
                                  </a:lnTo>
                                  <a:lnTo>
                                    <a:pt x="5" y="21"/>
                                  </a:lnTo>
                                  <a:lnTo>
                                    <a:pt x="5" y="21"/>
                                  </a:lnTo>
                                  <a:lnTo>
                                    <a:pt x="5" y="20"/>
                                  </a:lnTo>
                                  <a:lnTo>
                                    <a:pt x="5" y="20"/>
                                  </a:lnTo>
                                  <a:lnTo>
                                    <a:pt x="5" y="19"/>
                                  </a:lnTo>
                                  <a:lnTo>
                                    <a:pt x="5" y="18"/>
                                  </a:lnTo>
                                  <a:lnTo>
                                    <a:pt x="5" y="18"/>
                                  </a:lnTo>
                                  <a:lnTo>
                                    <a:pt x="5" y="17"/>
                                  </a:lnTo>
                                  <a:lnTo>
                                    <a:pt x="5" y="17"/>
                                  </a:lnTo>
                                  <a:lnTo>
                                    <a:pt x="5" y="16"/>
                                  </a:lnTo>
                                  <a:lnTo>
                                    <a:pt x="5" y="16"/>
                                  </a:lnTo>
                                  <a:lnTo>
                                    <a:pt x="5" y="15"/>
                                  </a:lnTo>
                                  <a:lnTo>
                                    <a:pt x="5" y="15"/>
                                  </a:lnTo>
                                  <a:lnTo>
                                    <a:pt x="5" y="14"/>
                                  </a:lnTo>
                                  <a:lnTo>
                                    <a:pt x="5" y="13"/>
                                  </a:lnTo>
                                  <a:lnTo>
                                    <a:pt x="5" y="13"/>
                                  </a:lnTo>
                                  <a:lnTo>
                                    <a:pt x="4" y="12"/>
                                  </a:lnTo>
                                  <a:lnTo>
                                    <a:pt x="4" y="12"/>
                                  </a:lnTo>
                                  <a:lnTo>
                                    <a:pt x="4" y="11"/>
                                  </a:lnTo>
                                  <a:lnTo>
                                    <a:pt x="4" y="11"/>
                                  </a:lnTo>
                                  <a:lnTo>
                                    <a:pt x="4" y="10"/>
                                  </a:lnTo>
                                  <a:lnTo>
                                    <a:pt x="5" y="9"/>
                                  </a:lnTo>
                                  <a:lnTo>
                                    <a:pt x="5" y="9"/>
                                  </a:lnTo>
                                  <a:lnTo>
                                    <a:pt x="5" y="8"/>
                                  </a:lnTo>
                                  <a:lnTo>
                                    <a:pt x="5" y="8"/>
                                  </a:lnTo>
                                  <a:lnTo>
                                    <a:pt x="5" y="7"/>
                                  </a:lnTo>
                                  <a:lnTo>
                                    <a:pt x="5" y="7"/>
                                  </a:lnTo>
                                  <a:lnTo>
                                    <a:pt x="5" y="6"/>
                                  </a:lnTo>
                                  <a:lnTo>
                                    <a:pt x="5" y="6"/>
                                  </a:lnTo>
                                  <a:lnTo>
                                    <a:pt x="5" y="5"/>
                                  </a:lnTo>
                                  <a:lnTo>
                                    <a:pt x="5" y="4"/>
                                  </a:lnTo>
                                  <a:lnTo>
                                    <a:pt x="5" y="4"/>
                                  </a:lnTo>
                                  <a:lnTo>
                                    <a:pt x="5" y="3"/>
                                  </a:lnTo>
                                  <a:lnTo>
                                    <a:pt x="5" y="3"/>
                                  </a:lnTo>
                                  <a:lnTo>
                                    <a:pt x="5" y="2"/>
                                  </a:lnTo>
                                  <a:lnTo>
                                    <a:pt x="5" y="2"/>
                                  </a:lnTo>
                                  <a:lnTo>
                                    <a:pt x="5" y="1"/>
                                  </a:lnTo>
                                  <a:lnTo>
                                    <a:pt x="5" y="1"/>
                                  </a:lnTo>
                                  <a:lnTo>
                                    <a:pt x="5" y="1"/>
                                  </a:lnTo>
                                  <a:lnTo>
                                    <a:pt x="4" y="0"/>
                                  </a:lnTo>
                                  <a:lnTo>
                                    <a:pt x="4" y="0"/>
                                  </a:lnTo>
                                  <a:lnTo>
                                    <a:pt x="4" y="0"/>
                                  </a:lnTo>
                                  <a:lnTo>
                                    <a:pt x="3" y="0"/>
                                  </a:lnTo>
                                  <a:lnTo>
                                    <a:pt x="3" y="0"/>
                                  </a:lnTo>
                                  <a:lnTo>
                                    <a:pt x="2" y="0"/>
                                  </a:lnTo>
                                  <a:lnTo>
                                    <a:pt x="2" y="0"/>
                                  </a:lnTo>
                                  <a:lnTo>
                                    <a:pt x="1" y="0"/>
                                  </a:lnTo>
                                  <a:lnTo>
                                    <a:pt x="1" y="1"/>
                                  </a:lnTo>
                                  <a:lnTo>
                                    <a:pt x="1" y="1"/>
                                  </a:lnTo>
                                  <a:lnTo>
                                    <a:pt x="0" y="1"/>
                                  </a:lnTo>
                                  <a:lnTo>
                                    <a:pt x="0" y="2"/>
                                  </a:lnTo>
                                  <a:lnTo>
                                    <a:pt x="0" y="2"/>
                                  </a:lnTo>
                                  <a:lnTo>
                                    <a:pt x="0" y="3"/>
                                  </a:lnTo>
                                  <a:lnTo>
                                    <a:pt x="0" y="3"/>
                                  </a:lnTo>
                                  <a:lnTo>
                                    <a:pt x="0" y="4"/>
                                  </a:lnTo>
                                  <a:lnTo>
                                    <a:pt x="0" y="4"/>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20"/>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20" name="Freeform 3820"/>
                          <wps:cNvSpPr>
                            <a:spLocks/>
                          </wps:cNvSpPr>
                          <wps:spPr bwMode="auto">
                            <a:xfrm>
                              <a:off x="364" y="308"/>
                              <a:ext cx="17" cy="21"/>
                            </a:xfrm>
                            <a:custGeom>
                              <a:avLst/>
                              <a:gdLst>
                                <a:gd name="T0" fmla="*/ 0 w 17"/>
                                <a:gd name="T1" fmla="*/ 5 h 21"/>
                                <a:gd name="T2" fmla="*/ 0 w 17"/>
                                <a:gd name="T3" fmla="*/ 5 h 21"/>
                                <a:gd name="T4" fmla="*/ 0 w 17"/>
                                <a:gd name="T5" fmla="*/ 4 h 21"/>
                                <a:gd name="T6" fmla="*/ 0 w 17"/>
                                <a:gd name="T7" fmla="*/ 4 h 21"/>
                                <a:gd name="T8" fmla="*/ 0 w 17"/>
                                <a:gd name="T9" fmla="*/ 3 h 21"/>
                                <a:gd name="T10" fmla="*/ 0 w 17"/>
                                <a:gd name="T11" fmla="*/ 3 h 21"/>
                                <a:gd name="T12" fmla="*/ 1 w 17"/>
                                <a:gd name="T13" fmla="*/ 3 h 21"/>
                                <a:gd name="T14" fmla="*/ 1 w 17"/>
                                <a:gd name="T15" fmla="*/ 3 h 21"/>
                                <a:gd name="T16" fmla="*/ 1 w 17"/>
                                <a:gd name="T17" fmla="*/ 2 h 21"/>
                                <a:gd name="T18" fmla="*/ 2 w 17"/>
                                <a:gd name="T19" fmla="*/ 2 h 21"/>
                                <a:gd name="T20" fmla="*/ 2 w 17"/>
                                <a:gd name="T21" fmla="*/ 2 h 21"/>
                                <a:gd name="T22" fmla="*/ 2 w 17"/>
                                <a:gd name="T23" fmla="*/ 2 h 21"/>
                                <a:gd name="T24" fmla="*/ 3 w 17"/>
                                <a:gd name="T25" fmla="*/ 2 h 21"/>
                                <a:gd name="T26" fmla="*/ 14 w 17"/>
                                <a:gd name="T27" fmla="*/ 0 h 21"/>
                                <a:gd name="T28" fmla="*/ 14 w 17"/>
                                <a:gd name="T29" fmla="*/ 0 h 21"/>
                                <a:gd name="T30" fmla="*/ 14 w 17"/>
                                <a:gd name="T31" fmla="*/ 0 h 21"/>
                                <a:gd name="T32" fmla="*/ 15 w 17"/>
                                <a:gd name="T33" fmla="*/ 0 h 21"/>
                                <a:gd name="T34" fmla="*/ 15 w 17"/>
                                <a:gd name="T35" fmla="*/ 1 h 21"/>
                                <a:gd name="T36" fmla="*/ 16 w 17"/>
                                <a:gd name="T37" fmla="*/ 1 h 21"/>
                                <a:gd name="T38" fmla="*/ 16 w 17"/>
                                <a:gd name="T39" fmla="*/ 1 h 21"/>
                                <a:gd name="T40" fmla="*/ 16 w 17"/>
                                <a:gd name="T41" fmla="*/ 1 h 21"/>
                                <a:gd name="T42" fmla="*/ 16 w 17"/>
                                <a:gd name="T43" fmla="*/ 2 h 21"/>
                                <a:gd name="T44" fmla="*/ 17 w 17"/>
                                <a:gd name="T45" fmla="*/ 2 h 21"/>
                                <a:gd name="T46" fmla="*/ 17 w 17"/>
                                <a:gd name="T47" fmla="*/ 3 h 21"/>
                                <a:gd name="T48" fmla="*/ 17 w 17"/>
                                <a:gd name="T49" fmla="*/ 3 h 21"/>
                                <a:gd name="T50" fmla="*/ 17 w 17"/>
                                <a:gd name="T51" fmla="*/ 3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7 h 21"/>
                                <a:gd name="T66" fmla="*/ 17 w 17"/>
                                <a:gd name="T67" fmla="*/ 18 h 21"/>
                                <a:gd name="T68" fmla="*/ 17 w 17"/>
                                <a:gd name="T69" fmla="*/ 18 h 21"/>
                                <a:gd name="T70" fmla="*/ 17 w 17"/>
                                <a:gd name="T71" fmla="*/ 19 h 21"/>
                                <a:gd name="T72" fmla="*/ 17 w 17"/>
                                <a:gd name="T73" fmla="*/ 19 h 21"/>
                                <a:gd name="T74" fmla="*/ 16 w 17"/>
                                <a:gd name="T75" fmla="*/ 19 h 21"/>
                                <a:gd name="T76" fmla="*/ 16 w 17"/>
                                <a:gd name="T77" fmla="*/ 20 h 21"/>
                                <a:gd name="T78" fmla="*/ 16 w 17"/>
                                <a:gd name="T79" fmla="*/ 20 h 21"/>
                                <a:gd name="T80" fmla="*/ 16 w 17"/>
                                <a:gd name="T81" fmla="*/ 20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8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6 h 21"/>
                                <a:gd name="T112" fmla="*/ 0 w 17"/>
                                <a:gd name="T113" fmla="*/ 16 h 21"/>
                                <a:gd name="T114" fmla="*/ 0 w 17"/>
                                <a:gd name="T115" fmla="*/ 15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5"/>
                                  </a:move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21" name="Freeform 3821"/>
                          <wps:cNvSpPr>
                            <a:spLocks/>
                          </wps:cNvSpPr>
                          <wps:spPr bwMode="auto">
                            <a:xfrm>
                              <a:off x="364" y="308"/>
                              <a:ext cx="17" cy="21"/>
                            </a:xfrm>
                            <a:custGeom>
                              <a:avLst/>
                              <a:gdLst>
                                <a:gd name="T0" fmla="*/ 0 w 17"/>
                                <a:gd name="T1" fmla="*/ 5 h 21"/>
                                <a:gd name="T2" fmla="*/ 0 w 17"/>
                                <a:gd name="T3" fmla="*/ 5 h 21"/>
                                <a:gd name="T4" fmla="*/ 0 w 17"/>
                                <a:gd name="T5" fmla="*/ 4 h 21"/>
                                <a:gd name="T6" fmla="*/ 0 w 17"/>
                                <a:gd name="T7" fmla="*/ 4 h 21"/>
                                <a:gd name="T8" fmla="*/ 0 w 17"/>
                                <a:gd name="T9" fmla="*/ 3 h 21"/>
                                <a:gd name="T10" fmla="*/ 0 w 17"/>
                                <a:gd name="T11" fmla="*/ 3 h 21"/>
                                <a:gd name="T12" fmla="*/ 1 w 17"/>
                                <a:gd name="T13" fmla="*/ 3 h 21"/>
                                <a:gd name="T14" fmla="*/ 1 w 17"/>
                                <a:gd name="T15" fmla="*/ 3 h 21"/>
                                <a:gd name="T16" fmla="*/ 1 w 17"/>
                                <a:gd name="T17" fmla="*/ 2 h 21"/>
                                <a:gd name="T18" fmla="*/ 2 w 17"/>
                                <a:gd name="T19" fmla="*/ 2 h 21"/>
                                <a:gd name="T20" fmla="*/ 2 w 17"/>
                                <a:gd name="T21" fmla="*/ 2 h 21"/>
                                <a:gd name="T22" fmla="*/ 2 w 17"/>
                                <a:gd name="T23" fmla="*/ 2 h 21"/>
                                <a:gd name="T24" fmla="*/ 3 w 17"/>
                                <a:gd name="T25" fmla="*/ 2 h 21"/>
                                <a:gd name="T26" fmla="*/ 14 w 17"/>
                                <a:gd name="T27" fmla="*/ 0 h 21"/>
                                <a:gd name="T28" fmla="*/ 14 w 17"/>
                                <a:gd name="T29" fmla="*/ 0 h 21"/>
                                <a:gd name="T30" fmla="*/ 14 w 17"/>
                                <a:gd name="T31" fmla="*/ 0 h 21"/>
                                <a:gd name="T32" fmla="*/ 15 w 17"/>
                                <a:gd name="T33" fmla="*/ 0 h 21"/>
                                <a:gd name="T34" fmla="*/ 15 w 17"/>
                                <a:gd name="T35" fmla="*/ 1 h 21"/>
                                <a:gd name="T36" fmla="*/ 16 w 17"/>
                                <a:gd name="T37" fmla="*/ 1 h 21"/>
                                <a:gd name="T38" fmla="*/ 16 w 17"/>
                                <a:gd name="T39" fmla="*/ 1 h 21"/>
                                <a:gd name="T40" fmla="*/ 16 w 17"/>
                                <a:gd name="T41" fmla="*/ 1 h 21"/>
                                <a:gd name="T42" fmla="*/ 16 w 17"/>
                                <a:gd name="T43" fmla="*/ 2 h 21"/>
                                <a:gd name="T44" fmla="*/ 17 w 17"/>
                                <a:gd name="T45" fmla="*/ 2 h 21"/>
                                <a:gd name="T46" fmla="*/ 17 w 17"/>
                                <a:gd name="T47" fmla="*/ 3 h 21"/>
                                <a:gd name="T48" fmla="*/ 17 w 17"/>
                                <a:gd name="T49" fmla="*/ 3 h 21"/>
                                <a:gd name="T50" fmla="*/ 17 w 17"/>
                                <a:gd name="T51" fmla="*/ 3 h 21"/>
                                <a:gd name="T52" fmla="*/ 17 w 17"/>
                                <a:gd name="T53" fmla="*/ 4 h 21"/>
                                <a:gd name="T54" fmla="*/ 17 w 17"/>
                                <a:gd name="T55" fmla="*/ 4 h 21"/>
                                <a:gd name="T56" fmla="*/ 17 w 17"/>
                                <a:gd name="T57" fmla="*/ 5 h 21"/>
                                <a:gd name="T58" fmla="*/ 17 w 17"/>
                                <a:gd name="T59" fmla="*/ 16 h 21"/>
                                <a:gd name="T60" fmla="*/ 17 w 17"/>
                                <a:gd name="T61" fmla="*/ 17 h 21"/>
                                <a:gd name="T62" fmla="*/ 17 w 17"/>
                                <a:gd name="T63" fmla="*/ 17 h 21"/>
                                <a:gd name="T64" fmla="*/ 17 w 17"/>
                                <a:gd name="T65" fmla="*/ 17 h 21"/>
                                <a:gd name="T66" fmla="*/ 17 w 17"/>
                                <a:gd name="T67" fmla="*/ 18 h 21"/>
                                <a:gd name="T68" fmla="*/ 17 w 17"/>
                                <a:gd name="T69" fmla="*/ 18 h 21"/>
                                <a:gd name="T70" fmla="*/ 17 w 17"/>
                                <a:gd name="T71" fmla="*/ 19 h 21"/>
                                <a:gd name="T72" fmla="*/ 17 w 17"/>
                                <a:gd name="T73" fmla="*/ 19 h 21"/>
                                <a:gd name="T74" fmla="*/ 16 w 17"/>
                                <a:gd name="T75" fmla="*/ 19 h 21"/>
                                <a:gd name="T76" fmla="*/ 16 w 17"/>
                                <a:gd name="T77" fmla="*/ 20 h 21"/>
                                <a:gd name="T78" fmla="*/ 16 w 17"/>
                                <a:gd name="T79" fmla="*/ 20 h 21"/>
                                <a:gd name="T80" fmla="*/ 16 w 17"/>
                                <a:gd name="T81" fmla="*/ 20 h 21"/>
                                <a:gd name="T82" fmla="*/ 15 w 17"/>
                                <a:gd name="T83" fmla="*/ 21 h 21"/>
                                <a:gd name="T84" fmla="*/ 15 w 17"/>
                                <a:gd name="T85" fmla="*/ 21 h 21"/>
                                <a:gd name="T86" fmla="*/ 14 w 17"/>
                                <a:gd name="T87" fmla="*/ 21 h 21"/>
                                <a:gd name="T88" fmla="*/ 14 w 17"/>
                                <a:gd name="T89" fmla="*/ 21 h 21"/>
                                <a:gd name="T90" fmla="*/ 3 w 17"/>
                                <a:gd name="T91" fmla="*/ 19 h 21"/>
                                <a:gd name="T92" fmla="*/ 3 w 17"/>
                                <a:gd name="T93" fmla="*/ 19 h 21"/>
                                <a:gd name="T94" fmla="*/ 2 w 17"/>
                                <a:gd name="T95" fmla="*/ 19 h 21"/>
                                <a:gd name="T96" fmla="*/ 2 w 17"/>
                                <a:gd name="T97" fmla="*/ 19 h 21"/>
                                <a:gd name="T98" fmla="*/ 1 w 17"/>
                                <a:gd name="T99" fmla="*/ 18 h 21"/>
                                <a:gd name="T100" fmla="*/ 1 w 17"/>
                                <a:gd name="T101" fmla="*/ 18 h 21"/>
                                <a:gd name="T102" fmla="*/ 0 w 17"/>
                                <a:gd name="T103" fmla="*/ 18 h 21"/>
                                <a:gd name="T104" fmla="*/ 0 w 17"/>
                                <a:gd name="T105" fmla="*/ 18 h 21"/>
                                <a:gd name="T106" fmla="*/ 0 w 17"/>
                                <a:gd name="T107" fmla="*/ 17 h 21"/>
                                <a:gd name="T108" fmla="*/ 0 w 17"/>
                                <a:gd name="T109" fmla="*/ 17 h 21"/>
                                <a:gd name="T110" fmla="*/ 0 w 17"/>
                                <a:gd name="T111" fmla="*/ 16 h 21"/>
                                <a:gd name="T112" fmla="*/ 0 w 17"/>
                                <a:gd name="T113" fmla="*/ 16 h 21"/>
                                <a:gd name="T114" fmla="*/ 0 w 17"/>
                                <a:gd name="T115" fmla="*/ 15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1">
                                  <a:moveTo>
                                    <a:pt x="0" y="15"/>
                                  </a:move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1"/>
                                  </a:lnTo>
                                  <a:lnTo>
                                    <a:pt x="15" y="21"/>
                                  </a:lnTo>
                                  <a:lnTo>
                                    <a:pt x="15" y="21"/>
                                  </a:lnTo>
                                  <a:lnTo>
                                    <a:pt x="15" y="21"/>
                                  </a:lnTo>
                                  <a:lnTo>
                                    <a:pt x="15" y="21"/>
                                  </a:lnTo>
                                  <a:lnTo>
                                    <a:pt x="15" y="21"/>
                                  </a:lnTo>
                                  <a:lnTo>
                                    <a:pt x="15" y="21"/>
                                  </a:lnTo>
                                  <a:lnTo>
                                    <a:pt x="14" y="21"/>
                                  </a:lnTo>
                                  <a:lnTo>
                                    <a:pt x="14" y="21"/>
                                  </a:lnTo>
                                  <a:lnTo>
                                    <a:pt x="14" y="21"/>
                                  </a:lnTo>
                                  <a:lnTo>
                                    <a:pt x="14" y="21"/>
                                  </a:lnTo>
                                  <a:lnTo>
                                    <a:pt x="14" y="21"/>
                                  </a:lnTo>
                                  <a:lnTo>
                                    <a:pt x="14" y="21"/>
                                  </a:lnTo>
                                  <a:lnTo>
                                    <a:pt x="14" y="21"/>
                                  </a:lnTo>
                                  <a:lnTo>
                                    <a:pt x="14" y="21"/>
                                  </a:lnTo>
                                  <a:lnTo>
                                    <a:pt x="14" y="21"/>
                                  </a:lnTo>
                                  <a:lnTo>
                                    <a:pt x="14" y="21"/>
                                  </a:lnTo>
                                  <a:lnTo>
                                    <a:pt x="14" y="21"/>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22" name="Freeform 3822"/>
                          <wps:cNvSpPr>
                            <a:spLocks/>
                          </wps:cNvSpPr>
                          <wps:spPr bwMode="auto">
                            <a:xfrm>
                              <a:off x="361" y="310"/>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3 w 4"/>
                                <a:gd name="T69" fmla="*/ 3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2"/>
                                  </a:lnTo>
                                  <a:lnTo>
                                    <a:pt x="3" y="2"/>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23" name="Freeform 3823"/>
                          <wps:cNvSpPr>
                            <a:spLocks/>
                          </wps:cNvSpPr>
                          <wps:spPr bwMode="auto">
                            <a:xfrm>
                              <a:off x="361" y="310"/>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4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4 w 4"/>
                                <a:gd name="T63" fmla="*/ 3 h 4"/>
                                <a:gd name="T64" fmla="*/ 4 w 4"/>
                                <a:gd name="T65" fmla="*/ 3 h 4"/>
                                <a:gd name="T66" fmla="*/ 4 w 4"/>
                                <a:gd name="T67" fmla="*/ 3 h 4"/>
                                <a:gd name="T68" fmla="*/ 3 w 4"/>
                                <a:gd name="T69" fmla="*/ 3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2"/>
                                  </a:lnTo>
                                  <a:lnTo>
                                    <a:pt x="3" y="2"/>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24" name="Freeform 3824"/>
                          <wps:cNvSpPr>
                            <a:spLocks/>
                          </wps:cNvSpPr>
                          <wps:spPr bwMode="auto">
                            <a:xfrm>
                              <a:off x="361" y="322"/>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2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3 h 5"/>
                                <a:gd name="T68" fmla="*/ 4 w 4"/>
                                <a:gd name="T69" fmla="*/ 3 h 5"/>
                                <a:gd name="T70" fmla="*/ 4 w 4"/>
                                <a:gd name="T71" fmla="*/ 3 h 5"/>
                                <a:gd name="T72" fmla="*/ 4 w 4"/>
                                <a:gd name="T73" fmla="*/ 3 h 5"/>
                                <a:gd name="T74" fmla="*/ 4 w 4"/>
                                <a:gd name="T75" fmla="*/ 3 h 5"/>
                                <a:gd name="T76" fmla="*/ 4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4"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25" name="Freeform 3825"/>
                          <wps:cNvSpPr>
                            <a:spLocks/>
                          </wps:cNvSpPr>
                          <wps:spPr bwMode="auto">
                            <a:xfrm>
                              <a:off x="361" y="322"/>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2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3 h 5"/>
                                <a:gd name="T68" fmla="*/ 4 w 4"/>
                                <a:gd name="T69" fmla="*/ 3 h 5"/>
                                <a:gd name="T70" fmla="*/ 4 w 4"/>
                                <a:gd name="T71" fmla="*/ 3 h 5"/>
                                <a:gd name="T72" fmla="*/ 4 w 4"/>
                                <a:gd name="T73" fmla="*/ 3 h 5"/>
                                <a:gd name="T74" fmla="*/ 4 w 4"/>
                                <a:gd name="T75" fmla="*/ 3 h 5"/>
                                <a:gd name="T76" fmla="*/ 4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4"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26" name="Freeform 3826"/>
                          <wps:cNvSpPr>
                            <a:spLocks/>
                          </wps:cNvSpPr>
                          <wps:spPr bwMode="auto">
                            <a:xfrm>
                              <a:off x="360" y="307"/>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1" y="22"/>
                                  </a:lnTo>
                                  <a:lnTo>
                                    <a:pt x="1" y="22"/>
                                  </a:lnTo>
                                  <a:lnTo>
                                    <a:pt x="1" y="22"/>
                                  </a:lnTo>
                                  <a:lnTo>
                                    <a:pt x="1" y="22"/>
                                  </a:lnTo>
                                  <a:lnTo>
                                    <a:pt x="2" y="22"/>
                                  </a:lnTo>
                                  <a:lnTo>
                                    <a:pt x="2" y="22"/>
                                  </a:lnTo>
                                  <a:lnTo>
                                    <a:pt x="2" y="22"/>
                                  </a:lnTo>
                                  <a:lnTo>
                                    <a:pt x="2" y="22"/>
                                  </a:lnTo>
                                  <a:lnTo>
                                    <a:pt x="3" y="22"/>
                                  </a:lnTo>
                                  <a:lnTo>
                                    <a:pt x="3" y="22"/>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7"/>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1"/>
                                  </a:lnTo>
                                  <a:lnTo>
                                    <a:pt x="2" y="0"/>
                                  </a:lnTo>
                                  <a:lnTo>
                                    <a:pt x="2" y="0"/>
                                  </a:lnTo>
                                  <a:lnTo>
                                    <a:pt x="2" y="0"/>
                                  </a:lnTo>
                                  <a:lnTo>
                                    <a:pt x="1" y="0"/>
                                  </a:lnTo>
                                  <a:lnTo>
                                    <a:pt x="1" y="1"/>
                                  </a:lnTo>
                                  <a:lnTo>
                                    <a:pt x="1" y="1"/>
                                  </a:lnTo>
                                  <a:lnTo>
                                    <a:pt x="1" y="1"/>
                                  </a:lnTo>
                                  <a:lnTo>
                                    <a:pt x="0" y="1"/>
                                  </a:lnTo>
                                  <a:lnTo>
                                    <a:pt x="0" y="2"/>
                                  </a:lnTo>
                                  <a:lnTo>
                                    <a:pt x="0" y="2"/>
                                  </a:lnTo>
                                  <a:lnTo>
                                    <a:pt x="0" y="2"/>
                                  </a:lnTo>
                                  <a:lnTo>
                                    <a:pt x="0" y="3"/>
                                  </a:lnTo>
                                  <a:lnTo>
                                    <a:pt x="0" y="4"/>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27" name="Freeform 3827"/>
                          <wps:cNvSpPr>
                            <a:spLocks/>
                          </wps:cNvSpPr>
                          <wps:spPr bwMode="auto">
                            <a:xfrm>
                              <a:off x="360" y="307"/>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2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4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1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1" y="22"/>
                                  </a:lnTo>
                                  <a:lnTo>
                                    <a:pt x="1" y="22"/>
                                  </a:lnTo>
                                  <a:lnTo>
                                    <a:pt x="1" y="22"/>
                                  </a:lnTo>
                                  <a:lnTo>
                                    <a:pt x="1" y="22"/>
                                  </a:lnTo>
                                  <a:lnTo>
                                    <a:pt x="2" y="22"/>
                                  </a:lnTo>
                                  <a:lnTo>
                                    <a:pt x="2" y="22"/>
                                  </a:lnTo>
                                  <a:lnTo>
                                    <a:pt x="2" y="22"/>
                                  </a:lnTo>
                                  <a:lnTo>
                                    <a:pt x="2" y="22"/>
                                  </a:lnTo>
                                  <a:lnTo>
                                    <a:pt x="3" y="22"/>
                                  </a:lnTo>
                                  <a:lnTo>
                                    <a:pt x="3" y="22"/>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4"/>
                                  </a:lnTo>
                                  <a:lnTo>
                                    <a:pt x="3" y="13"/>
                                  </a:lnTo>
                                  <a:lnTo>
                                    <a:pt x="3" y="12"/>
                                  </a:lnTo>
                                  <a:lnTo>
                                    <a:pt x="3" y="12"/>
                                  </a:lnTo>
                                  <a:lnTo>
                                    <a:pt x="3" y="11"/>
                                  </a:lnTo>
                                  <a:lnTo>
                                    <a:pt x="3" y="11"/>
                                  </a:lnTo>
                                  <a:lnTo>
                                    <a:pt x="3" y="10"/>
                                  </a:lnTo>
                                  <a:lnTo>
                                    <a:pt x="3" y="10"/>
                                  </a:lnTo>
                                  <a:lnTo>
                                    <a:pt x="3" y="9"/>
                                  </a:lnTo>
                                  <a:lnTo>
                                    <a:pt x="3" y="9"/>
                                  </a:lnTo>
                                  <a:lnTo>
                                    <a:pt x="3" y="8"/>
                                  </a:lnTo>
                                  <a:lnTo>
                                    <a:pt x="3" y="7"/>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1"/>
                                  </a:lnTo>
                                  <a:lnTo>
                                    <a:pt x="2" y="0"/>
                                  </a:lnTo>
                                  <a:lnTo>
                                    <a:pt x="2" y="0"/>
                                  </a:lnTo>
                                  <a:lnTo>
                                    <a:pt x="2" y="0"/>
                                  </a:lnTo>
                                  <a:lnTo>
                                    <a:pt x="1" y="0"/>
                                  </a:lnTo>
                                  <a:lnTo>
                                    <a:pt x="1" y="1"/>
                                  </a:lnTo>
                                  <a:lnTo>
                                    <a:pt x="1" y="1"/>
                                  </a:lnTo>
                                  <a:lnTo>
                                    <a:pt x="1" y="1"/>
                                  </a:lnTo>
                                  <a:lnTo>
                                    <a:pt x="0" y="1"/>
                                  </a:lnTo>
                                  <a:lnTo>
                                    <a:pt x="0" y="2"/>
                                  </a:lnTo>
                                  <a:lnTo>
                                    <a:pt x="0" y="2"/>
                                  </a:lnTo>
                                  <a:lnTo>
                                    <a:pt x="0" y="2"/>
                                  </a:lnTo>
                                  <a:lnTo>
                                    <a:pt x="0" y="3"/>
                                  </a:lnTo>
                                  <a:lnTo>
                                    <a:pt x="0" y="4"/>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4"/>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28" name="Freeform 3828"/>
                          <wps:cNvSpPr>
                            <a:spLocks/>
                          </wps:cNvSpPr>
                          <wps:spPr bwMode="auto">
                            <a:xfrm>
                              <a:off x="357" y="336"/>
                              <a:ext cx="6" cy="22"/>
                            </a:xfrm>
                            <a:custGeom>
                              <a:avLst/>
                              <a:gdLst>
                                <a:gd name="T0" fmla="*/ 1 w 6"/>
                                <a:gd name="T1" fmla="*/ 21 h 22"/>
                                <a:gd name="T2" fmla="*/ 2 w 6"/>
                                <a:gd name="T3" fmla="*/ 21 h 22"/>
                                <a:gd name="T4" fmla="*/ 2 w 6"/>
                                <a:gd name="T5" fmla="*/ 22 h 22"/>
                                <a:gd name="T6" fmla="*/ 3 w 6"/>
                                <a:gd name="T7" fmla="*/ 22 h 22"/>
                                <a:gd name="T8" fmla="*/ 4 w 6"/>
                                <a:gd name="T9" fmla="*/ 22 h 22"/>
                                <a:gd name="T10" fmla="*/ 5 w 6"/>
                                <a:gd name="T11" fmla="*/ 22 h 22"/>
                                <a:gd name="T12" fmla="*/ 6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5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10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2" y="21"/>
                                  </a:lnTo>
                                  <a:lnTo>
                                    <a:pt x="2" y="22"/>
                                  </a:lnTo>
                                  <a:lnTo>
                                    <a:pt x="2" y="22"/>
                                  </a:lnTo>
                                  <a:lnTo>
                                    <a:pt x="3" y="22"/>
                                  </a:lnTo>
                                  <a:lnTo>
                                    <a:pt x="3" y="22"/>
                                  </a:lnTo>
                                  <a:lnTo>
                                    <a:pt x="3" y="22"/>
                                  </a:lnTo>
                                  <a:lnTo>
                                    <a:pt x="4" y="22"/>
                                  </a:lnTo>
                                  <a:lnTo>
                                    <a:pt x="4" y="22"/>
                                  </a:lnTo>
                                  <a:lnTo>
                                    <a:pt x="5" y="22"/>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6" y="16"/>
                                  </a:lnTo>
                                  <a:lnTo>
                                    <a:pt x="6" y="16"/>
                                  </a:lnTo>
                                  <a:lnTo>
                                    <a:pt x="6" y="15"/>
                                  </a:lnTo>
                                  <a:lnTo>
                                    <a:pt x="6" y="15"/>
                                  </a:lnTo>
                                  <a:lnTo>
                                    <a:pt x="6" y="14"/>
                                  </a:lnTo>
                                  <a:lnTo>
                                    <a:pt x="6" y="13"/>
                                  </a:lnTo>
                                  <a:lnTo>
                                    <a:pt x="5" y="13"/>
                                  </a:lnTo>
                                  <a:lnTo>
                                    <a:pt x="5" y="12"/>
                                  </a:lnTo>
                                  <a:lnTo>
                                    <a:pt x="5" y="12"/>
                                  </a:lnTo>
                                  <a:lnTo>
                                    <a:pt x="5" y="11"/>
                                  </a:lnTo>
                                  <a:lnTo>
                                    <a:pt x="5" y="11"/>
                                  </a:lnTo>
                                  <a:lnTo>
                                    <a:pt x="5" y="10"/>
                                  </a:lnTo>
                                  <a:lnTo>
                                    <a:pt x="5" y="9"/>
                                  </a:lnTo>
                                  <a:lnTo>
                                    <a:pt x="6" y="9"/>
                                  </a:lnTo>
                                  <a:lnTo>
                                    <a:pt x="6"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0" y="9"/>
                                  </a:lnTo>
                                  <a:lnTo>
                                    <a:pt x="0" y="10"/>
                                  </a:lnTo>
                                  <a:lnTo>
                                    <a:pt x="0" y="10"/>
                                  </a:lnTo>
                                  <a:lnTo>
                                    <a:pt x="0" y="11"/>
                                  </a:lnTo>
                                  <a:lnTo>
                                    <a:pt x="0" y="11"/>
                                  </a:lnTo>
                                  <a:lnTo>
                                    <a:pt x="0" y="12"/>
                                  </a:lnTo>
                                  <a:lnTo>
                                    <a:pt x="0" y="12"/>
                                  </a:lnTo>
                                  <a:lnTo>
                                    <a:pt x="0" y="13"/>
                                  </a:lnTo>
                                  <a:lnTo>
                                    <a:pt x="0" y="13"/>
                                  </a:lnTo>
                                  <a:lnTo>
                                    <a:pt x="1" y="14"/>
                                  </a:lnTo>
                                  <a:lnTo>
                                    <a:pt x="1" y="15"/>
                                  </a:lnTo>
                                  <a:lnTo>
                                    <a:pt x="1" y="15"/>
                                  </a:lnTo>
                                  <a:lnTo>
                                    <a:pt x="1" y="16"/>
                                  </a:lnTo>
                                  <a:lnTo>
                                    <a:pt x="1" y="16"/>
                                  </a:lnTo>
                                  <a:lnTo>
                                    <a:pt x="1" y="17"/>
                                  </a:lnTo>
                                  <a:lnTo>
                                    <a:pt x="1" y="17"/>
                                  </a:lnTo>
                                  <a:lnTo>
                                    <a:pt x="1" y="18"/>
                                  </a:lnTo>
                                  <a:lnTo>
                                    <a:pt x="1" y="18"/>
                                  </a:lnTo>
                                  <a:lnTo>
                                    <a:pt x="1" y="19"/>
                                  </a:lnTo>
                                  <a:lnTo>
                                    <a:pt x="1" y="20"/>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29" name="Freeform 3829"/>
                          <wps:cNvSpPr>
                            <a:spLocks/>
                          </wps:cNvSpPr>
                          <wps:spPr bwMode="auto">
                            <a:xfrm>
                              <a:off x="357" y="336"/>
                              <a:ext cx="6" cy="22"/>
                            </a:xfrm>
                            <a:custGeom>
                              <a:avLst/>
                              <a:gdLst>
                                <a:gd name="T0" fmla="*/ 1 w 6"/>
                                <a:gd name="T1" fmla="*/ 21 h 22"/>
                                <a:gd name="T2" fmla="*/ 2 w 6"/>
                                <a:gd name="T3" fmla="*/ 21 h 22"/>
                                <a:gd name="T4" fmla="*/ 2 w 6"/>
                                <a:gd name="T5" fmla="*/ 22 h 22"/>
                                <a:gd name="T6" fmla="*/ 3 w 6"/>
                                <a:gd name="T7" fmla="*/ 22 h 22"/>
                                <a:gd name="T8" fmla="*/ 4 w 6"/>
                                <a:gd name="T9" fmla="*/ 22 h 22"/>
                                <a:gd name="T10" fmla="*/ 5 w 6"/>
                                <a:gd name="T11" fmla="*/ 22 h 22"/>
                                <a:gd name="T12" fmla="*/ 6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5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10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2" y="21"/>
                                  </a:lnTo>
                                  <a:lnTo>
                                    <a:pt x="2" y="22"/>
                                  </a:lnTo>
                                  <a:lnTo>
                                    <a:pt x="2" y="22"/>
                                  </a:lnTo>
                                  <a:lnTo>
                                    <a:pt x="3" y="22"/>
                                  </a:lnTo>
                                  <a:lnTo>
                                    <a:pt x="3" y="22"/>
                                  </a:lnTo>
                                  <a:lnTo>
                                    <a:pt x="3" y="22"/>
                                  </a:lnTo>
                                  <a:lnTo>
                                    <a:pt x="4" y="22"/>
                                  </a:lnTo>
                                  <a:lnTo>
                                    <a:pt x="4" y="22"/>
                                  </a:lnTo>
                                  <a:lnTo>
                                    <a:pt x="5" y="22"/>
                                  </a:lnTo>
                                  <a:lnTo>
                                    <a:pt x="5" y="22"/>
                                  </a:lnTo>
                                  <a:lnTo>
                                    <a:pt x="6" y="22"/>
                                  </a:lnTo>
                                  <a:lnTo>
                                    <a:pt x="6" y="21"/>
                                  </a:lnTo>
                                  <a:lnTo>
                                    <a:pt x="6" y="21"/>
                                  </a:lnTo>
                                  <a:lnTo>
                                    <a:pt x="6" y="21"/>
                                  </a:lnTo>
                                  <a:lnTo>
                                    <a:pt x="6" y="20"/>
                                  </a:lnTo>
                                  <a:lnTo>
                                    <a:pt x="6" y="20"/>
                                  </a:lnTo>
                                  <a:lnTo>
                                    <a:pt x="6" y="19"/>
                                  </a:lnTo>
                                  <a:lnTo>
                                    <a:pt x="6" y="18"/>
                                  </a:lnTo>
                                  <a:lnTo>
                                    <a:pt x="6" y="18"/>
                                  </a:lnTo>
                                  <a:lnTo>
                                    <a:pt x="6" y="17"/>
                                  </a:lnTo>
                                  <a:lnTo>
                                    <a:pt x="6" y="17"/>
                                  </a:lnTo>
                                  <a:lnTo>
                                    <a:pt x="6" y="16"/>
                                  </a:lnTo>
                                  <a:lnTo>
                                    <a:pt x="6" y="16"/>
                                  </a:lnTo>
                                  <a:lnTo>
                                    <a:pt x="6" y="15"/>
                                  </a:lnTo>
                                  <a:lnTo>
                                    <a:pt x="6" y="15"/>
                                  </a:lnTo>
                                  <a:lnTo>
                                    <a:pt x="6" y="14"/>
                                  </a:lnTo>
                                  <a:lnTo>
                                    <a:pt x="6" y="13"/>
                                  </a:lnTo>
                                  <a:lnTo>
                                    <a:pt x="5" y="13"/>
                                  </a:lnTo>
                                  <a:lnTo>
                                    <a:pt x="5" y="12"/>
                                  </a:lnTo>
                                  <a:lnTo>
                                    <a:pt x="5" y="12"/>
                                  </a:lnTo>
                                  <a:lnTo>
                                    <a:pt x="5" y="11"/>
                                  </a:lnTo>
                                  <a:lnTo>
                                    <a:pt x="5" y="11"/>
                                  </a:lnTo>
                                  <a:lnTo>
                                    <a:pt x="5" y="10"/>
                                  </a:lnTo>
                                  <a:lnTo>
                                    <a:pt x="5" y="9"/>
                                  </a:lnTo>
                                  <a:lnTo>
                                    <a:pt x="6" y="9"/>
                                  </a:lnTo>
                                  <a:lnTo>
                                    <a:pt x="6" y="8"/>
                                  </a:lnTo>
                                  <a:lnTo>
                                    <a:pt x="6" y="8"/>
                                  </a:lnTo>
                                  <a:lnTo>
                                    <a:pt x="6"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1"/>
                                  </a:lnTo>
                                  <a:lnTo>
                                    <a:pt x="2"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1" y="8"/>
                                  </a:lnTo>
                                  <a:lnTo>
                                    <a:pt x="0" y="9"/>
                                  </a:lnTo>
                                  <a:lnTo>
                                    <a:pt x="0" y="10"/>
                                  </a:lnTo>
                                  <a:lnTo>
                                    <a:pt x="0" y="10"/>
                                  </a:lnTo>
                                  <a:lnTo>
                                    <a:pt x="0" y="11"/>
                                  </a:lnTo>
                                  <a:lnTo>
                                    <a:pt x="0" y="11"/>
                                  </a:lnTo>
                                  <a:lnTo>
                                    <a:pt x="0" y="12"/>
                                  </a:lnTo>
                                  <a:lnTo>
                                    <a:pt x="0" y="12"/>
                                  </a:lnTo>
                                  <a:lnTo>
                                    <a:pt x="0" y="13"/>
                                  </a:lnTo>
                                  <a:lnTo>
                                    <a:pt x="0" y="13"/>
                                  </a:lnTo>
                                  <a:lnTo>
                                    <a:pt x="1" y="14"/>
                                  </a:lnTo>
                                  <a:lnTo>
                                    <a:pt x="1" y="15"/>
                                  </a:lnTo>
                                  <a:lnTo>
                                    <a:pt x="1" y="15"/>
                                  </a:lnTo>
                                  <a:lnTo>
                                    <a:pt x="1" y="16"/>
                                  </a:lnTo>
                                  <a:lnTo>
                                    <a:pt x="1" y="16"/>
                                  </a:lnTo>
                                  <a:lnTo>
                                    <a:pt x="1" y="17"/>
                                  </a:lnTo>
                                  <a:lnTo>
                                    <a:pt x="1" y="17"/>
                                  </a:lnTo>
                                  <a:lnTo>
                                    <a:pt x="1" y="18"/>
                                  </a:lnTo>
                                  <a:lnTo>
                                    <a:pt x="1" y="18"/>
                                  </a:lnTo>
                                  <a:lnTo>
                                    <a:pt x="1" y="19"/>
                                  </a:lnTo>
                                  <a:lnTo>
                                    <a:pt x="1" y="20"/>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30" name="Freeform 3830"/>
                          <wps:cNvSpPr>
                            <a:spLocks/>
                          </wps:cNvSpPr>
                          <wps:spPr bwMode="auto">
                            <a:xfrm>
                              <a:off x="364" y="337"/>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3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1 h 20"/>
                                <a:gd name="T36" fmla="*/ 15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7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9 h 20"/>
                                <a:gd name="T98" fmla="*/ 1 w 17"/>
                                <a:gd name="T99" fmla="*/ 18 h 20"/>
                                <a:gd name="T100" fmla="*/ 1 w 17"/>
                                <a:gd name="T101" fmla="*/ 18 h 20"/>
                                <a:gd name="T102" fmla="*/ 0 w 17"/>
                                <a:gd name="T103" fmla="*/ 18 h 20"/>
                                <a:gd name="T104" fmla="*/ 0 w 17"/>
                                <a:gd name="T105" fmla="*/ 18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31" name="Freeform 3831"/>
                          <wps:cNvSpPr>
                            <a:spLocks/>
                          </wps:cNvSpPr>
                          <wps:spPr bwMode="auto">
                            <a:xfrm>
                              <a:off x="364" y="337"/>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3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1 h 20"/>
                                <a:gd name="T36" fmla="*/ 15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7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9 h 20"/>
                                <a:gd name="T98" fmla="*/ 1 w 17"/>
                                <a:gd name="T99" fmla="*/ 18 h 20"/>
                                <a:gd name="T100" fmla="*/ 1 w 17"/>
                                <a:gd name="T101" fmla="*/ 18 h 20"/>
                                <a:gd name="T102" fmla="*/ 0 w 17"/>
                                <a:gd name="T103" fmla="*/ 18 h 20"/>
                                <a:gd name="T104" fmla="*/ 0 w 17"/>
                                <a:gd name="T105" fmla="*/ 18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1"/>
                                  </a:lnTo>
                                  <a:lnTo>
                                    <a:pt x="15" y="1"/>
                                  </a:lnTo>
                                  <a:lnTo>
                                    <a:pt x="15" y="1"/>
                                  </a:lnTo>
                                  <a:lnTo>
                                    <a:pt x="15" y="1"/>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9"/>
                                  </a:lnTo>
                                  <a:lnTo>
                                    <a:pt x="2" y="19"/>
                                  </a:lnTo>
                                  <a:lnTo>
                                    <a:pt x="2" y="19"/>
                                  </a:lnTo>
                                  <a:lnTo>
                                    <a:pt x="1" y="19"/>
                                  </a:lnTo>
                                  <a:lnTo>
                                    <a:pt x="1" y="19"/>
                                  </a:lnTo>
                                  <a:lnTo>
                                    <a:pt x="1" y="19"/>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32" name="Freeform 3832"/>
                          <wps:cNvSpPr>
                            <a:spLocks/>
                          </wps:cNvSpPr>
                          <wps:spPr bwMode="auto">
                            <a:xfrm>
                              <a:off x="361" y="339"/>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3 w 4"/>
                                <a:gd name="T63" fmla="*/ 3 h 4"/>
                                <a:gd name="T64" fmla="*/ 3 w 4"/>
                                <a:gd name="T65" fmla="*/ 3 h 4"/>
                                <a:gd name="T66" fmla="*/ 3 w 4"/>
                                <a:gd name="T67" fmla="*/ 2 h 4"/>
                                <a:gd name="T68" fmla="*/ 3 w 4"/>
                                <a:gd name="T69" fmla="*/ 2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2"/>
                                  </a:lnTo>
                                  <a:lnTo>
                                    <a:pt x="3" y="2"/>
                                  </a:lnTo>
                                  <a:lnTo>
                                    <a:pt x="3" y="2"/>
                                  </a:lnTo>
                                  <a:lnTo>
                                    <a:pt x="3" y="2"/>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33" name="Freeform 3833"/>
                          <wps:cNvSpPr>
                            <a:spLocks/>
                          </wps:cNvSpPr>
                          <wps:spPr bwMode="auto">
                            <a:xfrm>
                              <a:off x="361" y="339"/>
                              <a:ext cx="4" cy="4"/>
                            </a:xfrm>
                            <a:custGeom>
                              <a:avLst/>
                              <a:gdLst>
                                <a:gd name="T0" fmla="*/ 0 w 4"/>
                                <a:gd name="T1" fmla="*/ 2 h 4"/>
                                <a:gd name="T2" fmla="*/ 3 w 4"/>
                                <a:gd name="T3" fmla="*/ 4 h 4"/>
                                <a:gd name="T4" fmla="*/ 3 w 4"/>
                                <a:gd name="T5" fmla="*/ 4 h 4"/>
                                <a:gd name="T6" fmla="*/ 3 w 4"/>
                                <a:gd name="T7" fmla="*/ 4 h 4"/>
                                <a:gd name="T8" fmla="*/ 3 w 4"/>
                                <a:gd name="T9" fmla="*/ 4 h 4"/>
                                <a:gd name="T10" fmla="*/ 3 w 4"/>
                                <a:gd name="T11" fmla="*/ 4 h 4"/>
                                <a:gd name="T12" fmla="*/ 3 w 4"/>
                                <a:gd name="T13" fmla="*/ 4 h 4"/>
                                <a:gd name="T14" fmla="*/ 3 w 4"/>
                                <a:gd name="T15" fmla="*/ 4 h 4"/>
                                <a:gd name="T16" fmla="*/ 3 w 4"/>
                                <a:gd name="T17" fmla="*/ 4 h 4"/>
                                <a:gd name="T18" fmla="*/ 3 w 4"/>
                                <a:gd name="T19" fmla="*/ 4 h 4"/>
                                <a:gd name="T20" fmla="*/ 3 w 4"/>
                                <a:gd name="T21" fmla="*/ 4 h 4"/>
                                <a:gd name="T22" fmla="*/ 3 w 4"/>
                                <a:gd name="T23" fmla="*/ 4 h 4"/>
                                <a:gd name="T24" fmla="*/ 4 w 4"/>
                                <a:gd name="T25" fmla="*/ 4 h 4"/>
                                <a:gd name="T26" fmla="*/ 4 w 4"/>
                                <a:gd name="T27" fmla="*/ 4 h 4"/>
                                <a:gd name="T28" fmla="*/ 4 w 4"/>
                                <a:gd name="T29" fmla="*/ 4 h 4"/>
                                <a:gd name="T30" fmla="*/ 4 w 4"/>
                                <a:gd name="T31" fmla="*/ 4 h 4"/>
                                <a:gd name="T32" fmla="*/ 4 w 4"/>
                                <a:gd name="T33" fmla="*/ 4 h 4"/>
                                <a:gd name="T34" fmla="*/ 4 w 4"/>
                                <a:gd name="T35" fmla="*/ 4 h 4"/>
                                <a:gd name="T36" fmla="*/ 4 w 4"/>
                                <a:gd name="T37" fmla="*/ 4 h 4"/>
                                <a:gd name="T38" fmla="*/ 4 w 4"/>
                                <a:gd name="T39" fmla="*/ 3 h 4"/>
                                <a:gd name="T40" fmla="*/ 4 w 4"/>
                                <a:gd name="T41" fmla="*/ 3 h 4"/>
                                <a:gd name="T42" fmla="*/ 4 w 4"/>
                                <a:gd name="T43" fmla="*/ 3 h 4"/>
                                <a:gd name="T44" fmla="*/ 4 w 4"/>
                                <a:gd name="T45" fmla="*/ 3 h 4"/>
                                <a:gd name="T46" fmla="*/ 4 w 4"/>
                                <a:gd name="T47" fmla="*/ 3 h 4"/>
                                <a:gd name="T48" fmla="*/ 4 w 4"/>
                                <a:gd name="T49" fmla="*/ 3 h 4"/>
                                <a:gd name="T50" fmla="*/ 4 w 4"/>
                                <a:gd name="T51" fmla="*/ 3 h 4"/>
                                <a:gd name="T52" fmla="*/ 4 w 4"/>
                                <a:gd name="T53" fmla="*/ 3 h 4"/>
                                <a:gd name="T54" fmla="*/ 4 w 4"/>
                                <a:gd name="T55" fmla="*/ 3 h 4"/>
                                <a:gd name="T56" fmla="*/ 4 w 4"/>
                                <a:gd name="T57" fmla="*/ 3 h 4"/>
                                <a:gd name="T58" fmla="*/ 4 w 4"/>
                                <a:gd name="T59" fmla="*/ 3 h 4"/>
                                <a:gd name="T60" fmla="*/ 4 w 4"/>
                                <a:gd name="T61" fmla="*/ 3 h 4"/>
                                <a:gd name="T62" fmla="*/ 3 w 4"/>
                                <a:gd name="T63" fmla="*/ 3 h 4"/>
                                <a:gd name="T64" fmla="*/ 3 w 4"/>
                                <a:gd name="T65" fmla="*/ 3 h 4"/>
                                <a:gd name="T66" fmla="*/ 3 w 4"/>
                                <a:gd name="T67" fmla="*/ 2 h 4"/>
                                <a:gd name="T68" fmla="*/ 3 w 4"/>
                                <a:gd name="T69" fmla="*/ 2 h 4"/>
                                <a:gd name="T70" fmla="*/ 3 w 4"/>
                                <a:gd name="T71" fmla="*/ 2 h 4"/>
                                <a:gd name="T72" fmla="*/ 3 w 4"/>
                                <a:gd name="T73" fmla="*/ 2 h 4"/>
                                <a:gd name="T74" fmla="*/ 3 w 4"/>
                                <a:gd name="T75" fmla="*/ 2 h 4"/>
                                <a:gd name="T76" fmla="*/ 0 w 4"/>
                                <a:gd name="T77" fmla="*/ 0 h 4"/>
                                <a:gd name="T78" fmla="*/ 0 w 4"/>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4">
                                  <a:moveTo>
                                    <a:pt x="0" y="2"/>
                                  </a:moveTo>
                                  <a:lnTo>
                                    <a:pt x="3" y="4"/>
                                  </a:lnTo>
                                  <a:lnTo>
                                    <a:pt x="3" y="4"/>
                                  </a:lnTo>
                                  <a:lnTo>
                                    <a:pt x="3" y="4"/>
                                  </a:lnTo>
                                  <a:lnTo>
                                    <a:pt x="3" y="4"/>
                                  </a:lnTo>
                                  <a:lnTo>
                                    <a:pt x="3" y="4"/>
                                  </a:lnTo>
                                  <a:lnTo>
                                    <a:pt x="3" y="4"/>
                                  </a:lnTo>
                                  <a:lnTo>
                                    <a:pt x="3" y="4"/>
                                  </a:lnTo>
                                  <a:lnTo>
                                    <a:pt x="3" y="4"/>
                                  </a:lnTo>
                                  <a:lnTo>
                                    <a:pt x="3" y="4"/>
                                  </a:lnTo>
                                  <a:lnTo>
                                    <a:pt x="3" y="4"/>
                                  </a:lnTo>
                                  <a:lnTo>
                                    <a:pt x="3"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4" y="3"/>
                                  </a:lnTo>
                                  <a:lnTo>
                                    <a:pt x="4" y="3"/>
                                  </a:lnTo>
                                  <a:lnTo>
                                    <a:pt x="4" y="3"/>
                                  </a:lnTo>
                                  <a:lnTo>
                                    <a:pt x="4" y="3"/>
                                  </a:lnTo>
                                  <a:lnTo>
                                    <a:pt x="4" y="3"/>
                                  </a:lnTo>
                                  <a:lnTo>
                                    <a:pt x="4" y="3"/>
                                  </a:lnTo>
                                  <a:lnTo>
                                    <a:pt x="3" y="3"/>
                                  </a:lnTo>
                                  <a:lnTo>
                                    <a:pt x="3" y="3"/>
                                  </a:lnTo>
                                  <a:lnTo>
                                    <a:pt x="3" y="2"/>
                                  </a:lnTo>
                                  <a:lnTo>
                                    <a:pt x="3" y="2"/>
                                  </a:lnTo>
                                  <a:lnTo>
                                    <a:pt x="3" y="2"/>
                                  </a:lnTo>
                                  <a:lnTo>
                                    <a:pt x="3" y="2"/>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34" name="Freeform 3834"/>
                          <wps:cNvSpPr>
                            <a:spLocks/>
                          </wps:cNvSpPr>
                          <wps:spPr bwMode="auto">
                            <a:xfrm>
                              <a:off x="361" y="351"/>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3 h 5"/>
                                <a:gd name="T68" fmla="*/ 4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35" name="Freeform 3835"/>
                          <wps:cNvSpPr>
                            <a:spLocks/>
                          </wps:cNvSpPr>
                          <wps:spPr bwMode="auto">
                            <a:xfrm>
                              <a:off x="361" y="351"/>
                              <a:ext cx="4" cy="5"/>
                            </a:xfrm>
                            <a:custGeom>
                              <a:avLst/>
                              <a:gdLst>
                                <a:gd name="T0" fmla="*/ 0 w 4"/>
                                <a:gd name="T1" fmla="*/ 3 h 5"/>
                                <a:gd name="T2" fmla="*/ 3 w 4"/>
                                <a:gd name="T3" fmla="*/ 0 h 5"/>
                                <a:gd name="T4" fmla="*/ 3 w 4"/>
                                <a:gd name="T5" fmla="*/ 1 h 5"/>
                                <a:gd name="T6" fmla="*/ 3 w 4"/>
                                <a:gd name="T7" fmla="*/ 1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3 h 5"/>
                                <a:gd name="T68" fmla="*/ 4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36" name="Freeform 3836"/>
                          <wps:cNvSpPr>
                            <a:spLocks/>
                          </wps:cNvSpPr>
                          <wps:spPr bwMode="auto">
                            <a:xfrm>
                              <a:off x="360" y="336"/>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0" y="21"/>
                                  </a:lnTo>
                                  <a:lnTo>
                                    <a:pt x="1" y="22"/>
                                  </a:lnTo>
                                  <a:lnTo>
                                    <a:pt x="1" y="22"/>
                                  </a:lnTo>
                                  <a:lnTo>
                                    <a:pt x="1" y="22"/>
                                  </a:lnTo>
                                  <a:lnTo>
                                    <a:pt x="1"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1" y="0"/>
                                  </a:lnTo>
                                  <a:lnTo>
                                    <a:pt x="1" y="0"/>
                                  </a:lnTo>
                                  <a:lnTo>
                                    <a:pt x="1" y="0"/>
                                  </a:lnTo>
                                  <a:lnTo>
                                    <a:pt x="1" y="1"/>
                                  </a:lnTo>
                                  <a:lnTo>
                                    <a:pt x="0" y="1"/>
                                  </a:lnTo>
                                  <a:lnTo>
                                    <a:pt x="0" y="1"/>
                                  </a:lnTo>
                                  <a:lnTo>
                                    <a:pt x="0"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37" name="Freeform 3837"/>
                          <wps:cNvSpPr>
                            <a:spLocks/>
                          </wps:cNvSpPr>
                          <wps:spPr bwMode="auto">
                            <a:xfrm>
                              <a:off x="360" y="336"/>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5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4 h 22"/>
                                <a:gd name="T48" fmla="*/ 3 w 3"/>
                                <a:gd name="T49" fmla="*/ 3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9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0" y="21"/>
                                  </a:lnTo>
                                  <a:lnTo>
                                    <a:pt x="1" y="22"/>
                                  </a:lnTo>
                                  <a:lnTo>
                                    <a:pt x="1" y="22"/>
                                  </a:lnTo>
                                  <a:lnTo>
                                    <a:pt x="1" y="22"/>
                                  </a:lnTo>
                                  <a:lnTo>
                                    <a:pt x="1"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5"/>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3" y="4"/>
                                  </a:lnTo>
                                  <a:lnTo>
                                    <a:pt x="3" y="4"/>
                                  </a:lnTo>
                                  <a:lnTo>
                                    <a:pt x="3" y="3"/>
                                  </a:lnTo>
                                  <a:lnTo>
                                    <a:pt x="3" y="3"/>
                                  </a:lnTo>
                                  <a:lnTo>
                                    <a:pt x="3" y="2"/>
                                  </a:lnTo>
                                  <a:lnTo>
                                    <a:pt x="3" y="2"/>
                                  </a:lnTo>
                                  <a:lnTo>
                                    <a:pt x="3" y="1"/>
                                  </a:lnTo>
                                  <a:lnTo>
                                    <a:pt x="3" y="1"/>
                                  </a:lnTo>
                                  <a:lnTo>
                                    <a:pt x="3" y="1"/>
                                  </a:lnTo>
                                  <a:lnTo>
                                    <a:pt x="2" y="0"/>
                                  </a:lnTo>
                                  <a:lnTo>
                                    <a:pt x="2" y="0"/>
                                  </a:lnTo>
                                  <a:lnTo>
                                    <a:pt x="2" y="0"/>
                                  </a:lnTo>
                                  <a:lnTo>
                                    <a:pt x="1" y="0"/>
                                  </a:lnTo>
                                  <a:lnTo>
                                    <a:pt x="1" y="0"/>
                                  </a:lnTo>
                                  <a:lnTo>
                                    <a:pt x="1" y="0"/>
                                  </a:lnTo>
                                  <a:lnTo>
                                    <a:pt x="1" y="1"/>
                                  </a:lnTo>
                                  <a:lnTo>
                                    <a:pt x="0" y="1"/>
                                  </a:lnTo>
                                  <a:lnTo>
                                    <a:pt x="0" y="1"/>
                                  </a:lnTo>
                                  <a:lnTo>
                                    <a:pt x="0"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38" name="Freeform 3838"/>
                          <wps:cNvSpPr>
                            <a:spLocks/>
                          </wps:cNvSpPr>
                          <wps:spPr bwMode="auto">
                            <a:xfrm>
                              <a:off x="357" y="365"/>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4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1" y="22"/>
                                  </a:lnTo>
                                  <a:lnTo>
                                    <a:pt x="2" y="22"/>
                                  </a:lnTo>
                                  <a:lnTo>
                                    <a:pt x="2" y="22"/>
                                  </a:lnTo>
                                  <a:lnTo>
                                    <a:pt x="3" y="22"/>
                                  </a:lnTo>
                                  <a:lnTo>
                                    <a:pt x="3" y="22"/>
                                  </a:lnTo>
                                  <a:lnTo>
                                    <a:pt x="4" y="22"/>
                                  </a:lnTo>
                                  <a:lnTo>
                                    <a:pt x="4" y="22"/>
                                  </a:lnTo>
                                  <a:lnTo>
                                    <a:pt x="4" y="22"/>
                                  </a:lnTo>
                                  <a:lnTo>
                                    <a:pt x="5" y="22"/>
                                  </a:lnTo>
                                  <a:lnTo>
                                    <a:pt x="5" y="22"/>
                                  </a:lnTo>
                                  <a:lnTo>
                                    <a:pt x="5" y="21"/>
                                  </a:lnTo>
                                  <a:lnTo>
                                    <a:pt x="6" y="21"/>
                                  </a:lnTo>
                                  <a:lnTo>
                                    <a:pt x="6" y="21"/>
                                  </a:lnTo>
                                  <a:lnTo>
                                    <a:pt x="6" y="20"/>
                                  </a:lnTo>
                                  <a:lnTo>
                                    <a:pt x="6" y="19"/>
                                  </a:lnTo>
                                  <a:lnTo>
                                    <a:pt x="6" y="19"/>
                                  </a:lnTo>
                                  <a:lnTo>
                                    <a:pt x="6" y="18"/>
                                  </a:lnTo>
                                  <a:lnTo>
                                    <a:pt x="6" y="18"/>
                                  </a:lnTo>
                                  <a:lnTo>
                                    <a:pt x="6" y="17"/>
                                  </a:lnTo>
                                  <a:lnTo>
                                    <a:pt x="6"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6" y="1"/>
                                  </a:lnTo>
                                  <a:lnTo>
                                    <a:pt x="5" y="1"/>
                                  </a:lnTo>
                                  <a:lnTo>
                                    <a:pt x="5" y="1"/>
                                  </a:lnTo>
                                  <a:lnTo>
                                    <a:pt x="5" y="0"/>
                                  </a:lnTo>
                                  <a:lnTo>
                                    <a:pt x="4" y="0"/>
                                  </a:lnTo>
                                  <a:lnTo>
                                    <a:pt x="4" y="0"/>
                                  </a:lnTo>
                                  <a:lnTo>
                                    <a:pt x="4" y="0"/>
                                  </a:lnTo>
                                  <a:lnTo>
                                    <a:pt x="3" y="0"/>
                                  </a:lnTo>
                                  <a:lnTo>
                                    <a:pt x="3" y="0"/>
                                  </a:lnTo>
                                  <a:lnTo>
                                    <a:pt x="2" y="0"/>
                                  </a:lnTo>
                                  <a:lnTo>
                                    <a:pt x="2" y="0"/>
                                  </a:lnTo>
                                  <a:lnTo>
                                    <a:pt x="1" y="1"/>
                                  </a:lnTo>
                                  <a:lnTo>
                                    <a:pt x="1" y="1"/>
                                  </a:lnTo>
                                  <a:lnTo>
                                    <a:pt x="1" y="1"/>
                                  </a:lnTo>
                                  <a:lnTo>
                                    <a:pt x="1" y="2"/>
                                  </a:lnTo>
                                  <a:lnTo>
                                    <a:pt x="1" y="2"/>
                                  </a:lnTo>
                                  <a:lnTo>
                                    <a:pt x="1" y="3"/>
                                  </a:lnTo>
                                  <a:lnTo>
                                    <a:pt x="1" y="3"/>
                                  </a:lnTo>
                                  <a:lnTo>
                                    <a:pt x="1" y="4"/>
                                  </a:lnTo>
                                  <a:lnTo>
                                    <a:pt x="1" y="4"/>
                                  </a:lnTo>
                                  <a:lnTo>
                                    <a:pt x="1" y="5"/>
                                  </a:lnTo>
                                  <a:lnTo>
                                    <a:pt x="1" y="6"/>
                                  </a:lnTo>
                                  <a:lnTo>
                                    <a:pt x="1"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39" name="Freeform 3839"/>
                          <wps:cNvSpPr>
                            <a:spLocks/>
                          </wps:cNvSpPr>
                          <wps:spPr bwMode="auto">
                            <a:xfrm>
                              <a:off x="357" y="365"/>
                              <a:ext cx="6" cy="22"/>
                            </a:xfrm>
                            <a:custGeom>
                              <a:avLst/>
                              <a:gdLst>
                                <a:gd name="T0" fmla="*/ 1 w 6"/>
                                <a:gd name="T1" fmla="*/ 21 h 22"/>
                                <a:gd name="T2" fmla="*/ 1 w 6"/>
                                <a:gd name="T3" fmla="*/ 21 h 22"/>
                                <a:gd name="T4" fmla="*/ 2 w 6"/>
                                <a:gd name="T5" fmla="*/ 22 h 22"/>
                                <a:gd name="T6" fmla="*/ 3 w 6"/>
                                <a:gd name="T7" fmla="*/ 22 h 22"/>
                                <a:gd name="T8" fmla="*/ 4 w 6"/>
                                <a:gd name="T9" fmla="*/ 22 h 22"/>
                                <a:gd name="T10" fmla="*/ 4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4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1"/>
                                  </a:lnTo>
                                  <a:lnTo>
                                    <a:pt x="1" y="21"/>
                                  </a:lnTo>
                                  <a:lnTo>
                                    <a:pt x="1" y="21"/>
                                  </a:lnTo>
                                  <a:lnTo>
                                    <a:pt x="1" y="22"/>
                                  </a:lnTo>
                                  <a:lnTo>
                                    <a:pt x="2" y="22"/>
                                  </a:lnTo>
                                  <a:lnTo>
                                    <a:pt x="2" y="22"/>
                                  </a:lnTo>
                                  <a:lnTo>
                                    <a:pt x="3" y="22"/>
                                  </a:lnTo>
                                  <a:lnTo>
                                    <a:pt x="3" y="22"/>
                                  </a:lnTo>
                                  <a:lnTo>
                                    <a:pt x="4" y="22"/>
                                  </a:lnTo>
                                  <a:lnTo>
                                    <a:pt x="4" y="22"/>
                                  </a:lnTo>
                                  <a:lnTo>
                                    <a:pt x="4" y="22"/>
                                  </a:lnTo>
                                  <a:lnTo>
                                    <a:pt x="5" y="22"/>
                                  </a:lnTo>
                                  <a:lnTo>
                                    <a:pt x="5" y="22"/>
                                  </a:lnTo>
                                  <a:lnTo>
                                    <a:pt x="5" y="21"/>
                                  </a:lnTo>
                                  <a:lnTo>
                                    <a:pt x="6" y="21"/>
                                  </a:lnTo>
                                  <a:lnTo>
                                    <a:pt x="6" y="21"/>
                                  </a:lnTo>
                                  <a:lnTo>
                                    <a:pt x="6" y="20"/>
                                  </a:lnTo>
                                  <a:lnTo>
                                    <a:pt x="6" y="19"/>
                                  </a:lnTo>
                                  <a:lnTo>
                                    <a:pt x="6" y="19"/>
                                  </a:lnTo>
                                  <a:lnTo>
                                    <a:pt x="6" y="18"/>
                                  </a:lnTo>
                                  <a:lnTo>
                                    <a:pt x="6" y="18"/>
                                  </a:lnTo>
                                  <a:lnTo>
                                    <a:pt x="6" y="17"/>
                                  </a:lnTo>
                                  <a:lnTo>
                                    <a:pt x="6" y="17"/>
                                  </a:lnTo>
                                  <a:lnTo>
                                    <a:pt x="5" y="16"/>
                                  </a:lnTo>
                                  <a:lnTo>
                                    <a:pt x="5"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5" y="7"/>
                                  </a:lnTo>
                                  <a:lnTo>
                                    <a:pt x="5" y="6"/>
                                  </a:lnTo>
                                  <a:lnTo>
                                    <a:pt x="6" y="6"/>
                                  </a:lnTo>
                                  <a:lnTo>
                                    <a:pt x="6" y="5"/>
                                  </a:lnTo>
                                  <a:lnTo>
                                    <a:pt x="6" y="4"/>
                                  </a:lnTo>
                                  <a:lnTo>
                                    <a:pt x="6" y="4"/>
                                  </a:lnTo>
                                  <a:lnTo>
                                    <a:pt x="6" y="3"/>
                                  </a:lnTo>
                                  <a:lnTo>
                                    <a:pt x="6" y="3"/>
                                  </a:lnTo>
                                  <a:lnTo>
                                    <a:pt x="6" y="2"/>
                                  </a:lnTo>
                                  <a:lnTo>
                                    <a:pt x="6" y="2"/>
                                  </a:lnTo>
                                  <a:lnTo>
                                    <a:pt x="6" y="1"/>
                                  </a:lnTo>
                                  <a:lnTo>
                                    <a:pt x="5" y="1"/>
                                  </a:lnTo>
                                  <a:lnTo>
                                    <a:pt x="5" y="1"/>
                                  </a:lnTo>
                                  <a:lnTo>
                                    <a:pt x="5" y="0"/>
                                  </a:lnTo>
                                  <a:lnTo>
                                    <a:pt x="4" y="0"/>
                                  </a:lnTo>
                                  <a:lnTo>
                                    <a:pt x="4" y="0"/>
                                  </a:lnTo>
                                  <a:lnTo>
                                    <a:pt x="4" y="0"/>
                                  </a:lnTo>
                                  <a:lnTo>
                                    <a:pt x="3" y="0"/>
                                  </a:lnTo>
                                  <a:lnTo>
                                    <a:pt x="3" y="0"/>
                                  </a:lnTo>
                                  <a:lnTo>
                                    <a:pt x="2" y="0"/>
                                  </a:lnTo>
                                  <a:lnTo>
                                    <a:pt x="2" y="0"/>
                                  </a:lnTo>
                                  <a:lnTo>
                                    <a:pt x="1" y="1"/>
                                  </a:lnTo>
                                  <a:lnTo>
                                    <a:pt x="1" y="1"/>
                                  </a:lnTo>
                                  <a:lnTo>
                                    <a:pt x="1" y="1"/>
                                  </a:lnTo>
                                  <a:lnTo>
                                    <a:pt x="1" y="2"/>
                                  </a:lnTo>
                                  <a:lnTo>
                                    <a:pt x="1" y="2"/>
                                  </a:lnTo>
                                  <a:lnTo>
                                    <a:pt x="1" y="3"/>
                                  </a:lnTo>
                                  <a:lnTo>
                                    <a:pt x="1" y="3"/>
                                  </a:lnTo>
                                  <a:lnTo>
                                    <a:pt x="1" y="4"/>
                                  </a:lnTo>
                                  <a:lnTo>
                                    <a:pt x="1" y="4"/>
                                  </a:lnTo>
                                  <a:lnTo>
                                    <a:pt x="1" y="5"/>
                                  </a:lnTo>
                                  <a:lnTo>
                                    <a:pt x="1" y="6"/>
                                  </a:lnTo>
                                  <a:lnTo>
                                    <a:pt x="1"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40" name="Freeform 3840"/>
                          <wps:cNvSpPr>
                            <a:spLocks/>
                          </wps:cNvSpPr>
                          <wps:spPr bwMode="auto">
                            <a:xfrm>
                              <a:off x="363" y="366"/>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3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9 h 20"/>
                                <a:gd name="T98" fmla="*/ 2 w 18"/>
                                <a:gd name="T99" fmla="*/ 18 h 20"/>
                                <a:gd name="T100" fmla="*/ 1 w 18"/>
                                <a:gd name="T101" fmla="*/ 18 h 20"/>
                                <a:gd name="T102" fmla="*/ 1 w 18"/>
                                <a:gd name="T103" fmla="*/ 18 h 20"/>
                                <a:gd name="T104" fmla="*/ 1 w 18"/>
                                <a:gd name="T105" fmla="*/ 18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41" name="Freeform 3841"/>
                          <wps:cNvSpPr>
                            <a:spLocks/>
                          </wps:cNvSpPr>
                          <wps:spPr bwMode="auto">
                            <a:xfrm>
                              <a:off x="363" y="366"/>
                              <a:ext cx="18" cy="20"/>
                            </a:xfrm>
                            <a:custGeom>
                              <a:avLst/>
                              <a:gdLst>
                                <a:gd name="T0" fmla="*/ 0 w 18"/>
                                <a:gd name="T1" fmla="*/ 5 h 20"/>
                                <a:gd name="T2" fmla="*/ 0 w 18"/>
                                <a:gd name="T3" fmla="*/ 5 h 20"/>
                                <a:gd name="T4" fmla="*/ 0 w 18"/>
                                <a:gd name="T5" fmla="*/ 4 h 20"/>
                                <a:gd name="T6" fmla="*/ 0 w 18"/>
                                <a:gd name="T7" fmla="*/ 4 h 20"/>
                                <a:gd name="T8" fmla="*/ 0 w 18"/>
                                <a:gd name="T9" fmla="*/ 3 h 20"/>
                                <a:gd name="T10" fmla="*/ 1 w 18"/>
                                <a:gd name="T11" fmla="*/ 3 h 20"/>
                                <a:gd name="T12" fmla="*/ 1 w 18"/>
                                <a:gd name="T13" fmla="*/ 3 h 20"/>
                                <a:gd name="T14" fmla="*/ 1 w 18"/>
                                <a:gd name="T15" fmla="*/ 3 h 20"/>
                                <a:gd name="T16" fmla="*/ 2 w 18"/>
                                <a:gd name="T17" fmla="*/ 2 h 20"/>
                                <a:gd name="T18" fmla="*/ 2 w 18"/>
                                <a:gd name="T19" fmla="*/ 2 h 20"/>
                                <a:gd name="T20" fmla="*/ 3 w 18"/>
                                <a:gd name="T21" fmla="*/ 2 h 20"/>
                                <a:gd name="T22" fmla="*/ 3 w 18"/>
                                <a:gd name="T23" fmla="*/ 2 h 20"/>
                                <a:gd name="T24" fmla="*/ 3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7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7 w 18"/>
                                <a:gd name="T69" fmla="*/ 18 h 20"/>
                                <a:gd name="T70" fmla="*/ 17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2 w 18"/>
                                <a:gd name="T97" fmla="*/ 19 h 20"/>
                                <a:gd name="T98" fmla="*/ 2 w 18"/>
                                <a:gd name="T99" fmla="*/ 18 h 20"/>
                                <a:gd name="T100" fmla="*/ 1 w 18"/>
                                <a:gd name="T101" fmla="*/ 18 h 20"/>
                                <a:gd name="T102" fmla="*/ 1 w 18"/>
                                <a:gd name="T103" fmla="*/ 18 h 20"/>
                                <a:gd name="T104" fmla="*/ 1 w 18"/>
                                <a:gd name="T105" fmla="*/ 18 h 20"/>
                                <a:gd name="T106" fmla="*/ 0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1"/>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42" name="Freeform 3842"/>
                          <wps:cNvSpPr>
                            <a:spLocks/>
                          </wps:cNvSpPr>
                          <wps:spPr bwMode="auto">
                            <a:xfrm>
                              <a:off x="361" y="368"/>
                              <a:ext cx="3" cy="4"/>
                            </a:xfrm>
                            <a:custGeom>
                              <a:avLst/>
                              <a:gdLst>
                                <a:gd name="T0" fmla="*/ 0 w 3"/>
                                <a:gd name="T1" fmla="*/ 2 h 4"/>
                                <a:gd name="T2" fmla="*/ 2 w 3"/>
                                <a:gd name="T3" fmla="*/ 4 h 4"/>
                                <a:gd name="T4" fmla="*/ 2 w 3"/>
                                <a:gd name="T5" fmla="*/ 4 h 4"/>
                                <a:gd name="T6" fmla="*/ 3 w 3"/>
                                <a:gd name="T7" fmla="*/ 4 h 4"/>
                                <a:gd name="T8" fmla="*/ 3 w 3"/>
                                <a:gd name="T9" fmla="*/ 4 h 4"/>
                                <a:gd name="T10" fmla="*/ 3 w 3"/>
                                <a:gd name="T11" fmla="*/ 4 h 4"/>
                                <a:gd name="T12" fmla="*/ 3 w 3"/>
                                <a:gd name="T13" fmla="*/ 4 h 4"/>
                                <a:gd name="T14" fmla="*/ 3 w 3"/>
                                <a:gd name="T15" fmla="*/ 4 h 4"/>
                                <a:gd name="T16" fmla="*/ 3 w 3"/>
                                <a:gd name="T17" fmla="*/ 4 h 4"/>
                                <a:gd name="T18" fmla="*/ 3 w 3"/>
                                <a:gd name="T19" fmla="*/ 4 h 4"/>
                                <a:gd name="T20" fmla="*/ 3 w 3"/>
                                <a:gd name="T21" fmla="*/ 4 h 4"/>
                                <a:gd name="T22" fmla="*/ 3 w 3"/>
                                <a:gd name="T23" fmla="*/ 4 h 4"/>
                                <a:gd name="T24" fmla="*/ 3 w 3"/>
                                <a:gd name="T25" fmla="*/ 4 h 4"/>
                                <a:gd name="T26" fmla="*/ 3 w 3"/>
                                <a:gd name="T27" fmla="*/ 4 h 4"/>
                                <a:gd name="T28" fmla="*/ 3 w 3"/>
                                <a:gd name="T29" fmla="*/ 4 h 4"/>
                                <a:gd name="T30" fmla="*/ 3 w 3"/>
                                <a:gd name="T31" fmla="*/ 4 h 4"/>
                                <a:gd name="T32" fmla="*/ 3 w 3"/>
                                <a:gd name="T33" fmla="*/ 4 h 4"/>
                                <a:gd name="T34" fmla="*/ 3 w 3"/>
                                <a:gd name="T35" fmla="*/ 4 h 4"/>
                                <a:gd name="T36" fmla="*/ 3 w 3"/>
                                <a:gd name="T37" fmla="*/ 3 h 4"/>
                                <a:gd name="T38" fmla="*/ 3 w 3"/>
                                <a:gd name="T39" fmla="*/ 3 h 4"/>
                                <a:gd name="T40" fmla="*/ 3 w 3"/>
                                <a:gd name="T41" fmla="*/ 3 h 4"/>
                                <a:gd name="T42" fmla="*/ 3 w 3"/>
                                <a:gd name="T43" fmla="*/ 3 h 4"/>
                                <a:gd name="T44" fmla="*/ 3 w 3"/>
                                <a:gd name="T45" fmla="*/ 3 h 4"/>
                                <a:gd name="T46" fmla="*/ 3 w 3"/>
                                <a:gd name="T47" fmla="*/ 3 h 4"/>
                                <a:gd name="T48" fmla="*/ 3 w 3"/>
                                <a:gd name="T49" fmla="*/ 3 h 4"/>
                                <a:gd name="T50" fmla="*/ 3 w 3"/>
                                <a:gd name="T51" fmla="*/ 3 h 4"/>
                                <a:gd name="T52" fmla="*/ 3 w 3"/>
                                <a:gd name="T53" fmla="*/ 3 h 4"/>
                                <a:gd name="T54" fmla="*/ 3 w 3"/>
                                <a:gd name="T55" fmla="*/ 3 h 4"/>
                                <a:gd name="T56" fmla="*/ 3 w 3"/>
                                <a:gd name="T57" fmla="*/ 3 h 4"/>
                                <a:gd name="T58" fmla="*/ 3 w 3"/>
                                <a:gd name="T59" fmla="*/ 3 h 4"/>
                                <a:gd name="T60" fmla="*/ 3 w 3"/>
                                <a:gd name="T61" fmla="*/ 3 h 4"/>
                                <a:gd name="T62" fmla="*/ 3 w 3"/>
                                <a:gd name="T63" fmla="*/ 3 h 4"/>
                                <a:gd name="T64" fmla="*/ 3 w 3"/>
                                <a:gd name="T65" fmla="*/ 3 h 4"/>
                                <a:gd name="T66" fmla="*/ 3 w 3"/>
                                <a:gd name="T67" fmla="*/ 2 h 4"/>
                                <a:gd name="T68" fmla="*/ 3 w 3"/>
                                <a:gd name="T69" fmla="*/ 2 h 4"/>
                                <a:gd name="T70" fmla="*/ 3 w 3"/>
                                <a:gd name="T71" fmla="*/ 2 h 4"/>
                                <a:gd name="T72" fmla="*/ 3 w 3"/>
                                <a:gd name="T73" fmla="*/ 2 h 4"/>
                                <a:gd name="T74" fmla="*/ 3 w 3"/>
                                <a:gd name="T75" fmla="*/ 2 h 4"/>
                                <a:gd name="T76" fmla="*/ 0 w 3"/>
                                <a:gd name="T77" fmla="*/ 0 h 4"/>
                                <a:gd name="T78" fmla="*/ 0 w 3"/>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4">
                                  <a:moveTo>
                                    <a:pt x="0" y="2"/>
                                  </a:moveTo>
                                  <a:lnTo>
                                    <a:pt x="2" y="4"/>
                                  </a:lnTo>
                                  <a:lnTo>
                                    <a:pt x="2"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3" y="2"/>
                                  </a:lnTo>
                                  <a:lnTo>
                                    <a:pt x="0" y="0"/>
                                  </a:lnTo>
                                  <a:lnTo>
                                    <a:pt x="0" y="2"/>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43" name="Freeform 3843"/>
                          <wps:cNvSpPr>
                            <a:spLocks/>
                          </wps:cNvSpPr>
                          <wps:spPr bwMode="auto">
                            <a:xfrm>
                              <a:off x="361" y="368"/>
                              <a:ext cx="3" cy="4"/>
                            </a:xfrm>
                            <a:custGeom>
                              <a:avLst/>
                              <a:gdLst>
                                <a:gd name="T0" fmla="*/ 0 w 3"/>
                                <a:gd name="T1" fmla="*/ 2 h 4"/>
                                <a:gd name="T2" fmla="*/ 2 w 3"/>
                                <a:gd name="T3" fmla="*/ 4 h 4"/>
                                <a:gd name="T4" fmla="*/ 2 w 3"/>
                                <a:gd name="T5" fmla="*/ 4 h 4"/>
                                <a:gd name="T6" fmla="*/ 3 w 3"/>
                                <a:gd name="T7" fmla="*/ 4 h 4"/>
                                <a:gd name="T8" fmla="*/ 3 w 3"/>
                                <a:gd name="T9" fmla="*/ 4 h 4"/>
                                <a:gd name="T10" fmla="*/ 3 w 3"/>
                                <a:gd name="T11" fmla="*/ 4 h 4"/>
                                <a:gd name="T12" fmla="*/ 3 w 3"/>
                                <a:gd name="T13" fmla="*/ 4 h 4"/>
                                <a:gd name="T14" fmla="*/ 3 w 3"/>
                                <a:gd name="T15" fmla="*/ 4 h 4"/>
                                <a:gd name="T16" fmla="*/ 3 w 3"/>
                                <a:gd name="T17" fmla="*/ 4 h 4"/>
                                <a:gd name="T18" fmla="*/ 3 w 3"/>
                                <a:gd name="T19" fmla="*/ 4 h 4"/>
                                <a:gd name="T20" fmla="*/ 3 w 3"/>
                                <a:gd name="T21" fmla="*/ 4 h 4"/>
                                <a:gd name="T22" fmla="*/ 3 w 3"/>
                                <a:gd name="T23" fmla="*/ 4 h 4"/>
                                <a:gd name="T24" fmla="*/ 3 w 3"/>
                                <a:gd name="T25" fmla="*/ 4 h 4"/>
                                <a:gd name="T26" fmla="*/ 3 w 3"/>
                                <a:gd name="T27" fmla="*/ 4 h 4"/>
                                <a:gd name="T28" fmla="*/ 3 w 3"/>
                                <a:gd name="T29" fmla="*/ 4 h 4"/>
                                <a:gd name="T30" fmla="*/ 3 w 3"/>
                                <a:gd name="T31" fmla="*/ 4 h 4"/>
                                <a:gd name="T32" fmla="*/ 3 w 3"/>
                                <a:gd name="T33" fmla="*/ 4 h 4"/>
                                <a:gd name="T34" fmla="*/ 3 w 3"/>
                                <a:gd name="T35" fmla="*/ 4 h 4"/>
                                <a:gd name="T36" fmla="*/ 3 w 3"/>
                                <a:gd name="T37" fmla="*/ 3 h 4"/>
                                <a:gd name="T38" fmla="*/ 3 w 3"/>
                                <a:gd name="T39" fmla="*/ 3 h 4"/>
                                <a:gd name="T40" fmla="*/ 3 w 3"/>
                                <a:gd name="T41" fmla="*/ 3 h 4"/>
                                <a:gd name="T42" fmla="*/ 3 w 3"/>
                                <a:gd name="T43" fmla="*/ 3 h 4"/>
                                <a:gd name="T44" fmla="*/ 3 w 3"/>
                                <a:gd name="T45" fmla="*/ 3 h 4"/>
                                <a:gd name="T46" fmla="*/ 3 w 3"/>
                                <a:gd name="T47" fmla="*/ 3 h 4"/>
                                <a:gd name="T48" fmla="*/ 3 w 3"/>
                                <a:gd name="T49" fmla="*/ 3 h 4"/>
                                <a:gd name="T50" fmla="*/ 3 w 3"/>
                                <a:gd name="T51" fmla="*/ 3 h 4"/>
                                <a:gd name="T52" fmla="*/ 3 w 3"/>
                                <a:gd name="T53" fmla="*/ 3 h 4"/>
                                <a:gd name="T54" fmla="*/ 3 w 3"/>
                                <a:gd name="T55" fmla="*/ 3 h 4"/>
                                <a:gd name="T56" fmla="*/ 3 w 3"/>
                                <a:gd name="T57" fmla="*/ 3 h 4"/>
                                <a:gd name="T58" fmla="*/ 3 w 3"/>
                                <a:gd name="T59" fmla="*/ 3 h 4"/>
                                <a:gd name="T60" fmla="*/ 3 w 3"/>
                                <a:gd name="T61" fmla="*/ 3 h 4"/>
                                <a:gd name="T62" fmla="*/ 3 w 3"/>
                                <a:gd name="T63" fmla="*/ 3 h 4"/>
                                <a:gd name="T64" fmla="*/ 3 w 3"/>
                                <a:gd name="T65" fmla="*/ 3 h 4"/>
                                <a:gd name="T66" fmla="*/ 3 w 3"/>
                                <a:gd name="T67" fmla="*/ 2 h 4"/>
                                <a:gd name="T68" fmla="*/ 3 w 3"/>
                                <a:gd name="T69" fmla="*/ 2 h 4"/>
                                <a:gd name="T70" fmla="*/ 3 w 3"/>
                                <a:gd name="T71" fmla="*/ 2 h 4"/>
                                <a:gd name="T72" fmla="*/ 3 w 3"/>
                                <a:gd name="T73" fmla="*/ 2 h 4"/>
                                <a:gd name="T74" fmla="*/ 3 w 3"/>
                                <a:gd name="T75" fmla="*/ 2 h 4"/>
                                <a:gd name="T76" fmla="*/ 0 w 3"/>
                                <a:gd name="T77" fmla="*/ 0 h 4"/>
                                <a:gd name="T78" fmla="*/ 0 w 3"/>
                                <a:gd name="T79" fmla="*/ 2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 h="4">
                                  <a:moveTo>
                                    <a:pt x="0" y="2"/>
                                  </a:moveTo>
                                  <a:lnTo>
                                    <a:pt x="2" y="4"/>
                                  </a:lnTo>
                                  <a:lnTo>
                                    <a:pt x="2"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3"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44" name="Freeform 3844"/>
                          <wps:cNvSpPr>
                            <a:spLocks/>
                          </wps:cNvSpPr>
                          <wps:spPr bwMode="auto">
                            <a:xfrm>
                              <a:off x="361" y="380"/>
                              <a:ext cx="3" cy="5"/>
                            </a:xfrm>
                            <a:custGeom>
                              <a:avLst/>
                              <a:gdLst>
                                <a:gd name="T0" fmla="*/ 0 w 3"/>
                                <a:gd name="T1" fmla="*/ 3 h 5"/>
                                <a:gd name="T2" fmla="*/ 2 w 3"/>
                                <a:gd name="T3" fmla="*/ 0 h 5"/>
                                <a:gd name="T4" fmla="*/ 2 w 3"/>
                                <a:gd name="T5" fmla="*/ 1 h 5"/>
                                <a:gd name="T6" fmla="*/ 3 w 3"/>
                                <a:gd name="T7" fmla="*/ 1 h 5"/>
                                <a:gd name="T8" fmla="*/ 3 w 3"/>
                                <a:gd name="T9" fmla="*/ 1 h 5"/>
                                <a:gd name="T10" fmla="*/ 3 w 3"/>
                                <a:gd name="T11" fmla="*/ 1 h 5"/>
                                <a:gd name="T12" fmla="*/ 3 w 3"/>
                                <a:gd name="T13" fmla="*/ 1 h 5"/>
                                <a:gd name="T14" fmla="*/ 3 w 3"/>
                                <a:gd name="T15" fmla="*/ 1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2 h 5"/>
                                <a:gd name="T42" fmla="*/ 3 w 3"/>
                                <a:gd name="T43" fmla="*/ 2 h 5"/>
                                <a:gd name="T44" fmla="*/ 3 w 3"/>
                                <a:gd name="T45" fmla="*/ 2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3 h 5"/>
                                <a:gd name="T70" fmla="*/ 3 w 3"/>
                                <a:gd name="T71" fmla="*/ 3 h 5"/>
                                <a:gd name="T72" fmla="*/ 3 w 3"/>
                                <a:gd name="T73" fmla="*/ 3 h 5"/>
                                <a:gd name="T74" fmla="*/ 3 w 3"/>
                                <a:gd name="T75" fmla="*/ 3 h 5"/>
                                <a:gd name="T76" fmla="*/ 3 w 3"/>
                                <a:gd name="T77" fmla="*/ 3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45" name="Freeform 3845"/>
                          <wps:cNvSpPr>
                            <a:spLocks/>
                          </wps:cNvSpPr>
                          <wps:spPr bwMode="auto">
                            <a:xfrm>
                              <a:off x="361" y="380"/>
                              <a:ext cx="3" cy="5"/>
                            </a:xfrm>
                            <a:custGeom>
                              <a:avLst/>
                              <a:gdLst>
                                <a:gd name="T0" fmla="*/ 0 w 3"/>
                                <a:gd name="T1" fmla="*/ 3 h 5"/>
                                <a:gd name="T2" fmla="*/ 2 w 3"/>
                                <a:gd name="T3" fmla="*/ 0 h 5"/>
                                <a:gd name="T4" fmla="*/ 2 w 3"/>
                                <a:gd name="T5" fmla="*/ 1 h 5"/>
                                <a:gd name="T6" fmla="*/ 3 w 3"/>
                                <a:gd name="T7" fmla="*/ 1 h 5"/>
                                <a:gd name="T8" fmla="*/ 3 w 3"/>
                                <a:gd name="T9" fmla="*/ 1 h 5"/>
                                <a:gd name="T10" fmla="*/ 3 w 3"/>
                                <a:gd name="T11" fmla="*/ 1 h 5"/>
                                <a:gd name="T12" fmla="*/ 3 w 3"/>
                                <a:gd name="T13" fmla="*/ 1 h 5"/>
                                <a:gd name="T14" fmla="*/ 3 w 3"/>
                                <a:gd name="T15" fmla="*/ 1 h 5"/>
                                <a:gd name="T16" fmla="*/ 3 w 3"/>
                                <a:gd name="T17" fmla="*/ 1 h 5"/>
                                <a:gd name="T18" fmla="*/ 3 w 3"/>
                                <a:gd name="T19" fmla="*/ 1 h 5"/>
                                <a:gd name="T20" fmla="*/ 3 w 3"/>
                                <a:gd name="T21" fmla="*/ 1 h 5"/>
                                <a:gd name="T22" fmla="*/ 3 w 3"/>
                                <a:gd name="T23" fmla="*/ 1 h 5"/>
                                <a:gd name="T24" fmla="*/ 3 w 3"/>
                                <a:gd name="T25" fmla="*/ 1 h 5"/>
                                <a:gd name="T26" fmla="*/ 3 w 3"/>
                                <a:gd name="T27" fmla="*/ 1 h 5"/>
                                <a:gd name="T28" fmla="*/ 3 w 3"/>
                                <a:gd name="T29" fmla="*/ 1 h 5"/>
                                <a:gd name="T30" fmla="*/ 3 w 3"/>
                                <a:gd name="T31" fmla="*/ 1 h 5"/>
                                <a:gd name="T32" fmla="*/ 3 w 3"/>
                                <a:gd name="T33" fmla="*/ 1 h 5"/>
                                <a:gd name="T34" fmla="*/ 3 w 3"/>
                                <a:gd name="T35" fmla="*/ 1 h 5"/>
                                <a:gd name="T36" fmla="*/ 3 w 3"/>
                                <a:gd name="T37" fmla="*/ 1 h 5"/>
                                <a:gd name="T38" fmla="*/ 3 w 3"/>
                                <a:gd name="T39" fmla="*/ 1 h 5"/>
                                <a:gd name="T40" fmla="*/ 3 w 3"/>
                                <a:gd name="T41" fmla="*/ 2 h 5"/>
                                <a:gd name="T42" fmla="*/ 3 w 3"/>
                                <a:gd name="T43" fmla="*/ 2 h 5"/>
                                <a:gd name="T44" fmla="*/ 3 w 3"/>
                                <a:gd name="T45" fmla="*/ 2 h 5"/>
                                <a:gd name="T46" fmla="*/ 3 w 3"/>
                                <a:gd name="T47" fmla="*/ 2 h 5"/>
                                <a:gd name="T48" fmla="*/ 3 w 3"/>
                                <a:gd name="T49" fmla="*/ 2 h 5"/>
                                <a:gd name="T50" fmla="*/ 3 w 3"/>
                                <a:gd name="T51" fmla="*/ 2 h 5"/>
                                <a:gd name="T52" fmla="*/ 3 w 3"/>
                                <a:gd name="T53" fmla="*/ 2 h 5"/>
                                <a:gd name="T54" fmla="*/ 3 w 3"/>
                                <a:gd name="T55" fmla="*/ 2 h 5"/>
                                <a:gd name="T56" fmla="*/ 3 w 3"/>
                                <a:gd name="T57" fmla="*/ 2 h 5"/>
                                <a:gd name="T58" fmla="*/ 3 w 3"/>
                                <a:gd name="T59" fmla="*/ 2 h 5"/>
                                <a:gd name="T60" fmla="*/ 3 w 3"/>
                                <a:gd name="T61" fmla="*/ 2 h 5"/>
                                <a:gd name="T62" fmla="*/ 3 w 3"/>
                                <a:gd name="T63" fmla="*/ 2 h 5"/>
                                <a:gd name="T64" fmla="*/ 3 w 3"/>
                                <a:gd name="T65" fmla="*/ 2 h 5"/>
                                <a:gd name="T66" fmla="*/ 3 w 3"/>
                                <a:gd name="T67" fmla="*/ 2 h 5"/>
                                <a:gd name="T68" fmla="*/ 3 w 3"/>
                                <a:gd name="T69" fmla="*/ 3 h 5"/>
                                <a:gd name="T70" fmla="*/ 3 w 3"/>
                                <a:gd name="T71" fmla="*/ 3 h 5"/>
                                <a:gd name="T72" fmla="*/ 3 w 3"/>
                                <a:gd name="T73" fmla="*/ 3 h 5"/>
                                <a:gd name="T74" fmla="*/ 3 w 3"/>
                                <a:gd name="T75" fmla="*/ 3 h 5"/>
                                <a:gd name="T76" fmla="*/ 3 w 3"/>
                                <a:gd name="T77" fmla="*/ 3 h 5"/>
                                <a:gd name="T78" fmla="*/ 0 w 3"/>
                                <a:gd name="T79" fmla="*/ 5 h 5"/>
                                <a:gd name="T80" fmla="*/ 0 w 3"/>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5">
                                  <a:moveTo>
                                    <a:pt x="0" y="3"/>
                                  </a:moveTo>
                                  <a:lnTo>
                                    <a:pt x="2" y="0"/>
                                  </a:lnTo>
                                  <a:lnTo>
                                    <a:pt x="2"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46" name="Freeform 3846"/>
                          <wps:cNvSpPr>
                            <a:spLocks/>
                          </wps:cNvSpPr>
                          <wps:spPr bwMode="auto">
                            <a:xfrm>
                              <a:off x="359" y="365"/>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2"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2"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47" name="Freeform 3847"/>
                          <wps:cNvSpPr>
                            <a:spLocks/>
                          </wps:cNvSpPr>
                          <wps:spPr bwMode="auto">
                            <a:xfrm>
                              <a:off x="359" y="365"/>
                              <a:ext cx="4" cy="22"/>
                            </a:xfrm>
                            <a:custGeom>
                              <a:avLst/>
                              <a:gdLst>
                                <a:gd name="T0" fmla="*/ 1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4 w 4"/>
                                <a:gd name="T41" fmla="*/ 7 h 22"/>
                                <a:gd name="T42" fmla="*/ 4 w 4"/>
                                <a:gd name="T43" fmla="*/ 6 h 22"/>
                                <a:gd name="T44" fmla="*/ 4 w 4"/>
                                <a:gd name="T45" fmla="*/ 5 h 22"/>
                                <a:gd name="T46" fmla="*/ 4 w 4"/>
                                <a:gd name="T47" fmla="*/ 4 h 22"/>
                                <a:gd name="T48" fmla="*/ 4 w 4"/>
                                <a:gd name="T49" fmla="*/ 3 h 22"/>
                                <a:gd name="T50" fmla="*/ 4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0 w 4"/>
                                <a:gd name="T75" fmla="*/ 7 h 22"/>
                                <a:gd name="T76" fmla="*/ 0 w 4"/>
                                <a:gd name="T77" fmla="*/ 9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2" y="22"/>
                                  </a:lnTo>
                                  <a:lnTo>
                                    <a:pt x="3" y="22"/>
                                  </a:lnTo>
                                  <a:lnTo>
                                    <a:pt x="3" y="22"/>
                                  </a:lnTo>
                                  <a:lnTo>
                                    <a:pt x="3" y="22"/>
                                  </a:lnTo>
                                  <a:lnTo>
                                    <a:pt x="3"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4" y="7"/>
                                  </a:lnTo>
                                  <a:lnTo>
                                    <a:pt x="4" y="7"/>
                                  </a:lnTo>
                                  <a:lnTo>
                                    <a:pt x="4" y="6"/>
                                  </a:lnTo>
                                  <a:lnTo>
                                    <a:pt x="4" y="6"/>
                                  </a:lnTo>
                                  <a:lnTo>
                                    <a:pt x="4" y="5"/>
                                  </a:lnTo>
                                  <a:lnTo>
                                    <a:pt x="4" y="5"/>
                                  </a:lnTo>
                                  <a:lnTo>
                                    <a:pt x="4" y="4"/>
                                  </a:lnTo>
                                  <a:lnTo>
                                    <a:pt x="4" y="4"/>
                                  </a:lnTo>
                                  <a:lnTo>
                                    <a:pt x="4" y="3"/>
                                  </a:lnTo>
                                  <a:lnTo>
                                    <a:pt x="4" y="3"/>
                                  </a:lnTo>
                                  <a:lnTo>
                                    <a:pt x="4" y="2"/>
                                  </a:lnTo>
                                  <a:lnTo>
                                    <a:pt x="4" y="2"/>
                                  </a:lnTo>
                                  <a:lnTo>
                                    <a:pt x="4" y="1"/>
                                  </a:lnTo>
                                  <a:lnTo>
                                    <a:pt x="3" y="1"/>
                                  </a:lnTo>
                                  <a:lnTo>
                                    <a:pt x="3" y="1"/>
                                  </a:lnTo>
                                  <a:lnTo>
                                    <a:pt x="3" y="0"/>
                                  </a:lnTo>
                                  <a:lnTo>
                                    <a:pt x="3" y="0"/>
                                  </a:lnTo>
                                  <a:lnTo>
                                    <a:pt x="2"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0" y="7"/>
                                  </a:lnTo>
                                  <a:lnTo>
                                    <a:pt x="0" y="7"/>
                                  </a:lnTo>
                                  <a:lnTo>
                                    <a:pt x="0" y="8"/>
                                  </a:lnTo>
                                  <a:lnTo>
                                    <a:pt x="0" y="9"/>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48" name="Freeform 3848"/>
                          <wps:cNvSpPr>
                            <a:spLocks/>
                          </wps:cNvSpPr>
                          <wps:spPr bwMode="auto">
                            <a:xfrm>
                              <a:off x="357" y="39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6" y="17"/>
                                  </a:lnTo>
                                  <a:lnTo>
                                    <a:pt x="6" y="16"/>
                                  </a:lnTo>
                                  <a:lnTo>
                                    <a:pt x="6"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49" name="Freeform 3849"/>
                          <wps:cNvSpPr>
                            <a:spLocks/>
                          </wps:cNvSpPr>
                          <wps:spPr bwMode="auto">
                            <a:xfrm>
                              <a:off x="357" y="394"/>
                              <a:ext cx="6" cy="22"/>
                            </a:xfrm>
                            <a:custGeom>
                              <a:avLst/>
                              <a:gdLst>
                                <a:gd name="T0" fmla="*/ 1 w 6"/>
                                <a:gd name="T1" fmla="*/ 20 h 22"/>
                                <a:gd name="T2" fmla="*/ 1 w 6"/>
                                <a:gd name="T3" fmla="*/ 21 h 22"/>
                                <a:gd name="T4" fmla="*/ 2 w 6"/>
                                <a:gd name="T5" fmla="*/ 22 h 22"/>
                                <a:gd name="T6" fmla="*/ 3 w 6"/>
                                <a:gd name="T7" fmla="*/ 22 h 22"/>
                                <a:gd name="T8" fmla="*/ 4 w 6"/>
                                <a:gd name="T9" fmla="*/ 22 h 22"/>
                                <a:gd name="T10" fmla="*/ 5 w 6"/>
                                <a:gd name="T11" fmla="*/ 22 h 22"/>
                                <a:gd name="T12" fmla="*/ 5 w 6"/>
                                <a:gd name="T13" fmla="*/ 22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6 w 6"/>
                                <a:gd name="T41" fmla="*/ 7 h 22"/>
                                <a:gd name="T42" fmla="*/ 6 w 6"/>
                                <a:gd name="T43" fmla="*/ 6 h 22"/>
                                <a:gd name="T44" fmla="*/ 6 w 6"/>
                                <a:gd name="T45" fmla="*/ 4 h 22"/>
                                <a:gd name="T46" fmla="*/ 6 w 6"/>
                                <a:gd name="T47" fmla="*/ 3 h 22"/>
                                <a:gd name="T48" fmla="*/ 6 w 6"/>
                                <a:gd name="T49" fmla="*/ 2 h 22"/>
                                <a:gd name="T50" fmla="*/ 6 w 6"/>
                                <a:gd name="T51" fmla="*/ 1 h 22"/>
                                <a:gd name="T52" fmla="*/ 5 w 6"/>
                                <a:gd name="T53" fmla="*/ 1 h 22"/>
                                <a:gd name="T54" fmla="*/ 5 w 6"/>
                                <a:gd name="T55" fmla="*/ 0 h 22"/>
                                <a:gd name="T56" fmla="*/ 4 w 6"/>
                                <a:gd name="T57" fmla="*/ 0 h 22"/>
                                <a:gd name="T58" fmla="*/ 3 w 6"/>
                                <a:gd name="T59" fmla="*/ 0 h 22"/>
                                <a:gd name="T60" fmla="*/ 2 w 6"/>
                                <a:gd name="T61" fmla="*/ 0 h 22"/>
                                <a:gd name="T62" fmla="*/ 1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1" y="21"/>
                                  </a:lnTo>
                                  <a:lnTo>
                                    <a:pt x="2" y="22"/>
                                  </a:lnTo>
                                  <a:lnTo>
                                    <a:pt x="2" y="22"/>
                                  </a:lnTo>
                                  <a:lnTo>
                                    <a:pt x="2" y="22"/>
                                  </a:lnTo>
                                  <a:lnTo>
                                    <a:pt x="3" y="22"/>
                                  </a:lnTo>
                                  <a:lnTo>
                                    <a:pt x="3" y="22"/>
                                  </a:lnTo>
                                  <a:lnTo>
                                    <a:pt x="4" y="22"/>
                                  </a:lnTo>
                                  <a:lnTo>
                                    <a:pt x="4" y="22"/>
                                  </a:lnTo>
                                  <a:lnTo>
                                    <a:pt x="5" y="22"/>
                                  </a:lnTo>
                                  <a:lnTo>
                                    <a:pt x="5" y="22"/>
                                  </a:lnTo>
                                  <a:lnTo>
                                    <a:pt x="5" y="22"/>
                                  </a:lnTo>
                                  <a:lnTo>
                                    <a:pt x="6" y="21"/>
                                  </a:lnTo>
                                  <a:lnTo>
                                    <a:pt x="6" y="21"/>
                                  </a:lnTo>
                                  <a:lnTo>
                                    <a:pt x="6" y="20"/>
                                  </a:lnTo>
                                  <a:lnTo>
                                    <a:pt x="6" y="20"/>
                                  </a:lnTo>
                                  <a:lnTo>
                                    <a:pt x="6" y="19"/>
                                  </a:lnTo>
                                  <a:lnTo>
                                    <a:pt x="6" y="19"/>
                                  </a:lnTo>
                                  <a:lnTo>
                                    <a:pt x="6" y="18"/>
                                  </a:lnTo>
                                  <a:lnTo>
                                    <a:pt x="6" y="18"/>
                                  </a:lnTo>
                                  <a:lnTo>
                                    <a:pt x="6" y="17"/>
                                  </a:lnTo>
                                  <a:lnTo>
                                    <a:pt x="6" y="17"/>
                                  </a:lnTo>
                                  <a:lnTo>
                                    <a:pt x="6" y="16"/>
                                  </a:lnTo>
                                  <a:lnTo>
                                    <a:pt x="6" y="16"/>
                                  </a:lnTo>
                                  <a:lnTo>
                                    <a:pt x="5" y="15"/>
                                  </a:lnTo>
                                  <a:lnTo>
                                    <a:pt x="5" y="14"/>
                                  </a:lnTo>
                                  <a:lnTo>
                                    <a:pt x="5" y="14"/>
                                  </a:lnTo>
                                  <a:lnTo>
                                    <a:pt x="5" y="13"/>
                                  </a:lnTo>
                                  <a:lnTo>
                                    <a:pt x="5" y="13"/>
                                  </a:lnTo>
                                  <a:lnTo>
                                    <a:pt x="5" y="12"/>
                                  </a:lnTo>
                                  <a:lnTo>
                                    <a:pt x="5" y="12"/>
                                  </a:lnTo>
                                  <a:lnTo>
                                    <a:pt x="5" y="11"/>
                                  </a:lnTo>
                                  <a:lnTo>
                                    <a:pt x="5" y="11"/>
                                  </a:lnTo>
                                  <a:lnTo>
                                    <a:pt x="5" y="10"/>
                                  </a:lnTo>
                                  <a:lnTo>
                                    <a:pt x="5" y="9"/>
                                  </a:lnTo>
                                  <a:lnTo>
                                    <a:pt x="5" y="9"/>
                                  </a:lnTo>
                                  <a:lnTo>
                                    <a:pt x="5" y="8"/>
                                  </a:lnTo>
                                  <a:lnTo>
                                    <a:pt x="5" y="8"/>
                                  </a:lnTo>
                                  <a:lnTo>
                                    <a:pt x="5" y="7"/>
                                  </a:lnTo>
                                  <a:lnTo>
                                    <a:pt x="6" y="7"/>
                                  </a:lnTo>
                                  <a:lnTo>
                                    <a:pt x="6" y="6"/>
                                  </a:lnTo>
                                  <a:lnTo>
                                    <a:pt x="6" y="6"/>
                                  </a:lnTo>
                                  <a:lnTo>
                                    <a:pt x="6" y="5"/>
                                  </a:lnTo>
                                  <a:lnTo>
                                    <a:pt x="6" y="4"/>
                                  </a:lnTo>
                                  <a:lnTo>
                                    <a:pt x="6" y="4"/>
                                  </a:lnTo>
                                  <a:lnTo>
                                    <a:pt x="6" y="3"/>
                                  </a:lnTo>
                                  <a:lnTo>
                                    <a:pt x="6" y="3"/>
                                  </a:lnTo>
                                  <a:lnTo>
                                    <a:pt x="6" y="2"/>
                                  </a:lnTo>
                                  <a:lnTo>
                                    <a:pt x="6" y="2"/>
                                  </a:lnTo>
                                  <a:lnTo>
                                    <a:pt x="6" y="1"/>
                                  </a:lnTo>
                                  <a:lnTo>
                                    <a:pt x="6" y="1"/>
                                  </a:lnTo>
                                  <a:lnTo>
                                    <a:pt x="5" y="1"/>
                                  </a:lnTo>
                                  <a:lnTo>
                                    <a:pt x="5" y="0"/>
                                  </a:lnTo>
                                  <a:lnTo>
                                    <a:pt x="5" y="0"/>
                                  </a:lnTo>
                                  <a:lnTo>
                                    <a:pt x="4" y="0"/>
                                  </a:lnTo>
                                  <a:lnTo>
                                    <a:pt x="4" y="0"/>
                                  </a:lnTo>
                                  <a:lnTo>
                                    <a:pt x="3" y="0"/>
                                  </a:lnTo>
                                  <a:lnTo>
                                    <a:pt x="3" y="0"/>
                                  </a:lnTo>
                                  <a:lnTo>
                                    <a:pt x="2" y="0"/>
                                  </a:lnTo>
                                  <a:lnTo>
                                    <a:pt x="2" y="0"/>
                                  </a:lnTo>
                                  <a:lnTo>
                                    <a:pt x="2" y="1"/>
                                  </a:lnTo>
                                  <a:lnTo>
                                    <a:pt x="1" y="1"/>
                                  </a:lnTo>
                                  <a:lnTo>
                                    <a:pt x="1" y="1"/>
                                  </a:lnTo>
                                  <a:lnTo>
                                    <a:pt x="1" y="2"/>
                                  </a:lnTo>
                                  <a:lnTo>
                                    <a:pt x="1" y="2"/>
                                  </a:lnTo>
                                  <a:lnTo>
                                    <a:pt x="1" y="3"/>
                                  </a:lnTo>
                                  <a:lnTo>
                                    <a:pt x="1" y="3"/>
                                  </a:lnTo>
                                  <a:lnTo>
                                    <a:pt x="1" y="4"/>
                                  </a:lnTo>
                                  <a:lnTo>
                                    <a:pt x="1" y="4"/>
                                  </a:lnTo>
                                  <a:lnTo>
                                    <a:pt x="1" y="5"/>
                                  </a:lnTo>
                                  <a:lnTo>
                                    <a:pt x="1" y="6"/>
                                  </a:lnTo>
                                  <a:lnTo>
                                    <a:pt x="1" y="6"/>
                                  </a:lnTo>
                                  <a:lnTo>
                                    <a:pt x="1" y="7"/>
                                  </a:lnTo>
                                  <a:lnTo>
                                    <a:pt x="1" y="7"/>
                                  </a:lnTo>
                                  <a:lnTo>
                                    <a:pt x="1" y="8"/>
                                  </a:lnTo>
                                  <a:lnTo>
                                    <a:pt x="0" y="8"/>
                                  </a:lnTo>
                                  <a:lnTo>
                                    <a:pt x="0" y="9"/>
                                  </a:lnTo>
                                  <a:lnTo>
                                    <a:pt x="0" y="10"/>
                                  </a:lnTo>
                                  <a:lnTo>
                                    <a:pt x="0" y="10"/>
                                  </a:lnTo>
                                  <a:lnTo>
                                    <a:pt x="0" y="11"/>
                                  </a:lnTo>
                                  <a:lnTo>
                                    <a:pt x="0" y="11"/>
                                  </a:lnTo>
                                  <a:lnTo>
                                    <a:pt x="0" y="12"/>
                                  </a:lnTo>
                                  <a:lnTo>
                                    <a:pt x="0" y="12"/>
                                  </a:lnTo>
                                  <a:lnTo>
                                    <a:pt x="0" y="13"/>
                                  </a:lnTo>
                                  <a:lnTo>
                                    <a:pt x="0" y="13"/>
                                  </a:lnTo>
                                  <a:lnTo>
                                    <a:pt x="0"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50" name="Freeform 3850"/>
                          <wps:cNvSpPr>
                            <a:spLocks/>
                          </wps:cNvSpPr>
                          <wps:spPr bwMode="auto">
                            <a:xfrm>
                              <a:off x="363" y="395"/>
                              <a:ext cx="18" cy="20"/>
                            </a:xfrm>
                            <a:custGeom>
                              <a:avLst/>
                              <a:gdLst>
                                <a:gd name="T0" fmla="*/ 0 w 18"/>
                                <a:gd name="T1" fmla="*/ 5 h 20"/>
                                <a:gd name="T2" fmla="*/ 0 w 18"/>
                                <a:gd name="T3" fmla="*/ 5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3 w 18"/>
                                <a:gd name="T97" fmla="*/ 19 h 20"/>
                                <a:gd name="T98" fmla="*/ 2 w 18"/>
                                <a:gd name="T99" fmla="*/ 18 h 20"/>
                                <a:gd name="T100" fmla="*/ 2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51" name="Freeform 3851"/>
                          <wps:cNvSpPr>
                            <a:spLocks/>
                          </wps:cNvSpPr>
                          <wps:spPr bwMode="auto">
                            <a:xfrm>
                              <a:off x="363" y="395"/>
                              <a:ext cx="18" cy="20"/>
                            </a:xfrm>
                            <a:custGeom>
                              <a:avLst/>
                              <a:gdLst>
                                <a:gd name="T0" fmla="*/ 0 w 18"/>
                                <a:gd name="T1" fmla="*/ 5 h 20"/>
                                <a:gd name="T2" fmla="*/ 0 w 18"/>
                                <a:gd name="T3" fmla="*/ 5 h 20"/>
                                <a:gd name="T4" fmla="*/ 0 w 18"/>
                                <a:gd name="T5" fmla="*/ 4 h 20"/>
                                <a:gd name="T6" fmla="*/ 1 w 18"/>
                                <a:gd name="T7" fmla="*/ 4 h 20"/>
                                <a:gd name="T8" fmla="*/ 1 w 18"/>
                                <a:gd name="T9" fmla="*/ 3 h 20"/>
                                <a:gd name="T10" fmla="*/ 1 w 18"/>
                                <a:gd name="T11" fmla="*/ 3 h 20"/>
                                <a:gd name="T12" fmla="*/ 1 w 18"/>
                                <a:gd name="T13" fmla="*/ 3 h 20"/>
                                <a:gd name="T14" fmla="*/ 2 w 18"/>
                                <a:gd name="T15" fmla="*/ 3 h 20"/>
                                <a:gd name="T16" fmla="*/ 2 w 18"/>
                                <a:gd name="T17" fmla="*/ 2 h 20"/>
                                <a:gd name="T18" fmla="*/ 2 w 18"/>
                                <a:gd name="T19" fmla="*/ 2 h 20"/>
                                <a:gd name="T20" fmla="*/ 3 w 18"/>
                                <a:gd name="T21" fmla="*/ 2 h 20"/>
                                <a:gd name="T22" fmla="*/ 3 w 18"/>
                                <a:gd name="T23" fmla="*/ 2 h 20"/>
                                <a:gd name="T24" fmla="*/ 4 w 18"/>
                                <a:gd name="T25" fmla="*/ 2 h 20"/>
                                <a:gd name="T26" fmla="*/ 14 w 18"/>
                                <a:gd name="T27" fmla="*/ 0 h 20"/>
                                <a:gd name="T28" fmla="*/ 15 w 18"/>
                                <a:gd name="T29" fmla="*/ 0 h 20"/>
                                <a:gd name="T30" fmla="*/ 15 w 18"/>
                                <a:gd name="T31" fmla="*/ 0 h 20"/>
                                <a:gd name="T32" fmla="*/ 15 w 18"/>
                                <a:gd name="T33" fmla="*/ 0 h 20"/>
                                <a:gd name="T34" fmla="*/ 16 w 18"/>
                                <a:gd name="T35" fmla="*/ 1 h 20"/>
                                <a:gd name="T36" fmla="*/ 16 w 18"/>
                                <a:gd name="T37" fmla="*/ 1 h 20"/>
                                <a:gd name="T38" fmla="*/ 17 w 18"/>
                                <a:gd name="T39" fmla="*/ 1 h 20"/>
                                <a:gd name="T40" fmla="*/ 17 w 18"/>
                                <a:gd name="T41" fmla="*/ 1 h 20"/>
                                <a:gd name="T42" fmla="*/ 17 w 18"/>
                                <a:gd name="T43" fmla="*/ 2 h 20"/>
                                <a:gd name="T44" fmla="*/ 17 w 18"/>
                                <a:gd name="T45" fmla="*/ 2 h 20"/>
                                <a:gd name="T46" fmla="*/ 18 w 18"/>
                                <a:gd name="T47" fmla="*/ 2 h 20"/>
                                <a:gd name="T48" fmla="*/ 18 w 18"/>
                                <a:gd name="T49" fmla="*/ 3 h 20"/>
                                <a:gd name="T50" fmla="*/ 18 w 18"/>
                                <a:gd name="T51" fmla="*/ 3 h 20"/>
                                <a:gd name="T52" fmla="*/ 18 w 18"/>
                                <a:gd name="T53" fmla="*/ 4 h 20"/>
                                <a:gd name="T54" fmla="*/ 18 w 18"/>
                                <a:gd name="T55" fmla="*/ 4 h 20"/>
                                <a:gd name="T56" fmla="*/ 18 w 18"/>
                                <a:gd name="T57" fmla="*/ 5 h 20"/>
                                <a:gd name="T58" fmla="*/ 18 w 18"/>
                                <a:gd name="T59" fmla="*/ 16 h 20"/>
                                <a:gd name="T60" fmla="*/ 18 w 18"/>
                                <a:gd name="T61" fmla="*/ 16 h 20"/>
                                <a:gd name="T62" fmla="*/ 18 w 18"/>
                                <a:gd name="T63" fmla="*/ 17 h 20"/>
                                <a:gd name="T64" fmla="*/ 18 w 18"/>
                                <a:gd name="T65" fmla="*/ 17 h 20"/>
                                <a:gd name="T66" fmla="*/ 18 w 18"/>
                                <a:gd name="T67" fmla="*/ 18 h 20"/>
                                <a:gd name="T68" fmla="*/ 18 w 18"/>
                                <a:gd name="T69" fmla="*/ 18 h 20"/>
                                <a:gd name="T70" fmla="*/ 18 w 18"/>
                                <a:gd name="T71" fmla="*/ 19 h 20"/>
                                <a:gd name="T72" fmla="*/ 17 w 18"/>
                                <a:gd name="T73" fmla="*/ 19 h 20"/>
                                <a:gd name="T74" fmla="*/ 17 w 18"/>
                                <a:gd name="T75" fmla="*/ 19 h 20"/>
                                <a:gd name="T76" fmla="*/ 17 w 18"/>
                                <a:gd name="T77" fmla="*/ 20 h 20"/>
                                <a:gd name="T78" fmla="*/ 16 w 18"/>
                                <a:gd name="T79" fmla="*/ 20 h 20"/>
                                <a:gd name="T80" fmla="*/ 16 w 18"/>
                                <a:gd name="T81" fmla="*/ 20 h 20"/>
                                <a:gd name="T82" fmla="*/ 16 w 18"/>
                                <a:gd name="T83" fmla="*/ 20 h 20"/>
                                <a:gd name="T84" fmla="*/ 15 w 18"/>
                                <a:gd name="T85" fmla="*/ 20 h 20"/>
                                <a:gd name="T86" fmla="*/ 15 w 18"/>
                                <a:gd name="T87" fmla="*/ 20 h 20"/>
                                <a:gd name="T88" fmla="*/ 14 w 18"/>
                                <a:gd name="T89" fmla="*/ 20 h 20"/>
                                <a:gd name="T90" fmla="*/ 4 w 18"/>
                                <a:gd name="T91" fmla="*/ 19 h 20"/>
                                <a:gd name="T92" fmla="*/ 3 w 18"/>
                                <a:gd name="T93" fmla="*/ 19 h 20"/>
                                <a:gd name="T94" fmla="*/ 3 w 18"/>
                                <a:gd name="T95" fmla="*/ 19 h 20"/>
                                <a:gd name="T96" fmla="*/ 3 w 18"/>
                                <a:gd name="T97" fmla="*/ 19 h 20"/>
                                <a:gd name="T98" fmla="*/ 2 w 18"/>
                                <a:gd name="T99" fmla="*/ 18 h 20"/>
                                <a:gd name="T100" fmla="*/ 2 w 18"/>
                                <a:gd name="T101" fmla="*/ 18 h 20"/>
                                <a:gd name="T102" fmla="*/ 1 w 18"/>
                                <a:gd name="T103" fmla="*/ 18 h 20"/>
                                <a:gd name="T104" fmla="*/ 1 w 18"/>
                                <a:gd name="T105" fmla="*/ 18 h 20"/>
                                <a:gd name="T106" fmla="*/ 1 w 18"/>
                                <a:gd name="T107" fmla="*/ 17 h 20"/>
                                <a:gd name="T108" fmla="*/ 0 w 18"/>
                                <a:gd name="T109" fmla="*/ 17 h 20"/>
                                <a:gd name="T110" fmla="*/ 0 w 18"/>
                                <a:gd name="T111" fmla="*/ 16 h 20"/>
                                <a:gd name="T112" fmla="*/ 0 w 18"/>
                                <a:gd name="T113" fmla="*/ 16 h 20"/>
                                <a:gd name="T114" fmla="*/ 0 w 18"/>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8" h="20">
                                  <a:moveTo>
                                    <a:pt x="0" y="15"/>
                                  </a:move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1"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3" y="2"/>
                                  </a:lnTo>
                                  <a:lnTo>
                                    <a:pt x="4" y="2"/>
                                  </a:lnTo>
                                  <a:lnTo>
                                    <a:pt x="4" y="2"/>
                                  </a:lnTo>
                                  <a:lnTo>
                                    <a:pt x="4" y="2"/>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5" y="0"/>
                                  </a:lnTo>
                                  <a:lnTo>
                                    <a:pt x="16" y="0"/>
                                  </a:lnTo>
                                  <a:lnTo>
                                    <a:pt x="16" y="0"/>
                                  </a:lnTo>
                                  <a:lnTo>
                                    <a:pt x="16" y="0"/>
                                  </a:lnTo>
                                  <a:lnTo>
                                    <a:pt x="16" y="0"/>
                                  </a:lnTo>
                                  <a:lnTo>
                                    <a:pt x="16" y="1"/>
                                  </a:lnTo>
                                  <a:lnTo>
                                    <a:pt x="16" y="1"/>
                                  </a:lnTo>
                                  <a:lnTo>
                                    <a:pt x="16" y="1"/>
                                  </a:lnTo>
                                  <a:lnTo>
                                    <a:pt x="16" y="1"/>
                                  </a:lnTo>
                                  <a:lnTo>
                                    <a:pt x="16" y="1"/>
                                  </a:lnTo>
                                  <a:lnTo>
                                    <a:pt x="16" y="1"/>
                                  </a:lnTo>
                                  <a:lnTo>
                                    <a:pt x="16" y="1"/>
                                  </a:lnTo>
                                  <a:lnTo>
                                    <a:pt x="16" y="1"/>
                                  </a:lnTo>
                                  <a:lnTo>
                                    <a:pt x="17" y="1"/>
                                  </a:lnTo>
                                  <a:lnTo>
                                    <a:pt x="17" y="1"/>
                                  </a:lnTo>
                                  <a:lnTo>
                                    <a:pt x="17" y="1"/>
                                  </a:lnTo>
                                  <a:lnTo>
                                    <a:pt x="17" y="1"/>
                                  </a:lnTo>
                                  <a:lnTo>
                                    <a:pt x="17" y="1"/>
                                  </a:lnTo>
                                  <a:lnTo>
                                    <a:pt x="17" y="1"/>
                                  </a:lnTo>
                                  <a:lnTo>
                                    <a:pt x="17" y="1"/>
                                  </a:lnTo>
                                  <a:lnTo>
                                    <a:pt x="17" y="1"/>
                                  </a:lnTo>
                                  <a:lnTo>
                                    <a:pt x="17" y="1"/>
                                  </a:lnTo>
                                  <a:lnTo>
                                    <a:pt x="17" y="1"/>
                                  </a:lnTo>
                                  <a:lnTo>
                                    <a:pt x="17" y="2"/>
                                  </a:lnTo>
                                  <a:lnTo>
                                    <a:pt x="17" y="2"/>
                                  </a:lnTo>
                                  <a:lnTo>
                                    <a:pt x="17" y="2"/>
                                  </a:lnTo>
                                  <a:lnTo>
                                    <a:pt x="17" y="2"/>
                                  </a:lnTo>
                                  <a:lnTo>
                                    <a:pt x="17" y="2"/>
                                  </a:lnTo>
                                  <a:lnTo>
                                    <a:pt x="17" y="2"/>
                                  </a:lnTo>
                                  <a:lnTo>
                                    <a:pt x="17" y="2"/>
                                  </a:lnTo>
                                  <a:lnTo>
                                    <a:pt x="17" y="2"/>
                                  </a:lnTo>
                                  <a:lnTo>
                                    <a:pt x="17" y="2"/>
                                  </a:lnTo>
                                  <a:lnTo>
                                    <a:pt x="17" y="2"/>
                                  </a:lnTo>
                                  <a:lnTo>
                                    <a:pt x="18" y="2"/>
                                  </a:lnTo>
                                  <a:lnTo>
                                    <a:pt x="18" y="2"/>
                                  </a:lnTo>
                                  <a:lnTo>
                                    <a:pt x="18" y="2"/>
                                  </a:lnTo>
                                  <a:lnTo>
                                    <a:pt x="18" y="3"/>
                                  </a:lnTo>
                                  <a:lnTo>
                                    <a:pt x="18" y="3"/>
                                  </a:lnTo>
                                  <a:lnTo>
                                    <a:pt x="18" y="3"/>
                                  </a:lnTo>
                                  <a:lnTo>
                                    <a:pt x="18" y="3"/>
                                  </a:lnTo>
                                  <a:lnTo>
                                    <a:pt x="18" y="3"/>
                                  </a:lnTo>
                                  <a:lnTo>
                                    <a:pt x="18" y="3"/>
                                  </a:lnTo>
                                  <a:lnTo>
                                    <a:pt x="18" y="3"/>
                                  </a:lnTo>
                                  <a:lnTo>
                                    <a:pt x="18" y="3"/>
                                  </a:lnTo>
                                  <a:lnTo>
                                    <a:pt x="18" y="3"/>
                                  </a:lnTo>
                                  <a:lnTo>
                                    <a:pt x="18" y="3"/>
                                  </a:lnTo>
                                  <a:lnTo>
                                    <a:pt x="18" y="3"/>
                                  </a:lnTo>
                                  <a:lnTo>
                                    <a:pt x="18" y="3"/>
                                  </a:lnTo>
                                  <a:lnTo>
                                    <a:pt x="18" y="4"/>
                                  </a:lnTo>
                                  <a:lnTo>
                                    <a:pt x="18" y="4"/>
                                  </a:lnTo>
                                  <a:lnTo>
                                    <a:pt x="18" y="4"/>
                                  </a:lnTo>
                                  <a:lnTo>
                                    <a:pt x="18" y="4"/>
                                  </a:lnTo>
                                  <a:lnTo>
                                    <a:pt x="18" y="4"/>
                                  </a:lnTo>
                                  <a:lnTo>
                                    <a:pt x="18" y="4"/>
                                  </a:lnTo>
                                  <a:lnTo>
                                    <a:pt x="18" y="4"/>
                                  </a:lnTo>
                                  <a:lnTo>
                                    <a:pt x="18" y="4"/>
                                  </a:lnTo>
                                  <a:lnTo>
                                    <a:pt x="18" y="4"/>
                                  </a:lnTo>
                                  <a:lnTo>
                                    <a:pt x="18" y="4"/>
                                  </a:lnTo>
                                  <a:lnTo>
                                    <a:pt x="18" y="5"/>
                                  </a:lnTo>
                                  <a:lnTo>
                                    <a:pt x="18" y="5"/>
                                  </a:lnTo>
                                  <a:lnTo>
                                    <a:pt x="18" y="5"/>
                                  </a:lnTo>
                                  <a:lnTo>
                                    <a:pt x="18" y="5"/>
                                  </a:lnTo>
                                  <a:lnTo>
                                    <a:pt x="18" y="16"/>
                                  </a:lnTo>
                                  <a:lnTo>
                                    <a:pt x="18" y="16"/>
                                  </a:lnTo>
                                  <a:lnTo>
                                    <a:pt x="18" y="16"/>
                                  </a:lnTo>
                                  <a:lnTo>
                                    <a:pt x="18" y="16"/>
                                  </a:lnTo>
                                  <a:lnTo>
                                    <a:pt x="18" y="16"/>
                                  </a:lnTo>
                                  <a:lnTo>
                                    <a:pt x="18" y="16"/>
                                  </a:lnTo>
                                  <a:lnTo>
                                    <a:pt x="18" y="16"/>
                                  </a:lnTo>
                                  <a:lnTo>
                                    <a:pt x="18" y="16"/>
                                  </a:lnTo>
                                  <a:lnTo>
                                    <a:pt x="18" y="16"/>
                                  </a:lnTo>
                                  <a:lnTo>
                                    <a:pt x="18" y="17"/>
                                  </a:lnTo>
                                  <a:lnTo>
                                    <a:pt x="18" y="17"/>
                                  </a:lnTo>
                                  <a:lnTo>
                                    <a:pt x="18" y="17"/>
                                  </a:lnTo>
                                  <a:lnTo>
                                    <a:pt x="18" y="17"/>
                                  </a:lnTo>
                                  <a:lnTo>
                                    <a:pt x="18" y="17"/>
                                  </a:lnTo>
                                  <a:lnTo>
                                    <a:pt x="18" y="17"/>
                                  </a:lnTo>
                                  <a:lnTo>
                                    <a:pt x="18" y="17"/>
                                  </a:lnTo>
                                  <a:lnTo>
                                    <a:pt x="18" y="17"/>
                                  </a:lnTo>
                                  <a:lnTo>
                                    <a:pt x="18" y="17"/>
                                  </a:lnTo>
                                  <a:lnTo>
                                    <a:pt x="18" y="17"/>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8"/>
                                  </a:lnTo>
                                  <a:lnTo>
                                    <a:pt x="18" y="19"/>
                                  </a:lnTo>
                                  <a:lnTo>
                                    <a:pt x="18" y="19"/>
                                  </a:lnTo>
                                  <a:lnTo>
                                    <a:pt x="18"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20"/>
                                  </a:lnTo>
                                  <a:lnTo>
                                    <a:pt x="17" y="20"/>
                                  </a:lnTo>
                                  <a:lnTo>
                                    <a:pt x="17" y="20"/>
                                  </a:lnTo>
                                  <a:lnTo>
                                    <a:pt x="17" y="20"/>
                                  </a:lnTo>
                                  <a:lnTo>
                                    <a:pt x="17" y="20"/>
                                  </a:lnTo>
                                  <a:lnTo>
                                    <a:pt x="17" y="20"/>
                                  </a:lnTo>
                                  <a:lnTo>
                                    <a:pt x="17"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4" y="19"/>
                                  </a:lnTo>
                                  <a:lnTo>
                                    <a:pt x="4" y="19"/>
                                  </a:lnTo>
                                  <a:lnTo>
                                    <a:pt x="4" y="19"/>
                                  </a:lnTo>
                                  <a:lnTo>
                                    <a:pt x="4" y="19"/>
                                  </a:lnTo>
                                  <a:lnTo>
                                    <a:pt x="4" y="19"/>
                                  </a:lnTo>
                                  <a:lnTo>
                                    <a:pt x="4" y="19"/>
                                  </a:lnTo>
                                  <a:lnTo>
                                    <a:pt x="3" y="19"/>
                                  </a:lnTo>
                                  <a:lnTo>
                                    <a:pt x="3" y="19"/>
                                  </a:lnTo>
                                  <a:lnTo>
                                    <a:pt x="3" y="19"/>
                                  </a:lnTo>
                                  <a:lnTo>
                                    <a:pt x="3" y="19"/>
                                  </a:lnTo>
                                  <a:lnTo>
                                    <a:pt x="3" y="19"/>
                                  </a:lnTo>
                                  <a:lnTo>
                                    <a:pt x="3" y="19"/>
                                  </a:lnTo>
                                  <a:lnTo>
                                    <a:pt x="3" y="19"/>
                                  </a:lnTo>
                                  <a:lnTo>
                                    <a:pt x="3" y="19"/>
                                  </a:lnTo>
                                  <a:lnTo>
                                    <a:pt x="3" y="19"/>
                                  </a:lnTo>
                                  <a:lnTo>
                                    <a:pt x="3" y="19"/>
                                  </a:lnTo>
                                  <a:lnTo>
                                    <a:pt x="3" y="19"/>
                                  </a:lnTo>
                                  <a:lnTo>
                                    <a:pt x="3" y="19"/>
                                  </a:lnTo>
                                  <a:lnTo>
                                    <a:pt x="2" y="19"/>
                                  </a:lnTo>
                                  <a:lnTo>
                                    <a:pt x="2" y="18"/>
                                  </a:lnTo>
                                  <a:lnTo>
                                    <a:pt x="2" y="18"/>
                                  </a:lnTo>
                                  <a:lnTo>
                                    <a:pt x="2" y="18"/>
                                  </a:lnTo>
                                  <a:lnTo>
                                    <a:pt x="2" y="18"/>
                                  </a:lnTo>
                                  <a:lnTo>
                                    <a:pt x="2" y="18"/>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7"/>
                                  </a:lnTo>
                                  <a:lnTo>
                                    <a:pt x="1" y="17"/>
                                  </a:lnTo>
                                  <a:lnTo>
                                    <a:pt x="1" y="17"/>
                                  </a:lnTo>
                                  <a:lnTo>
                                    <a:pt x="1" y="17"/>
                                  </a:lnTo>
                                  <a:lnTo>
                                    <a:pt x="1" y="17"/>
                                  </a:lnTo>
                                  <a:lnTo>
                                    <a:pt x="1" y="17"/>
                                  </a:lnTo>
                                  <a:lnTo>
                                    <a:pt x="1"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52" name="Freeform 3852"/>
                          <wps:cNvSpPr>
                            <a:spLocks/>
                          </wps:cNvSpPr>
                          <wps:spPr bwMode="auto">
                            <a:xfrm>
                              <a:off x="361" y="39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4 h 5"/>
                                <a:gd name="T58" fmla="*/ 3 w 4"/>
                                <a:gd name="T59" fmla="*/ 4 h 5"/>
                                <a:gd name="T60" fmla="*/ 3 w 4"/>
                                <a:gd name="T61" fmla="*/ 4 h 5"/>
                                <a:gd name="T62" fmla="*/ 3 w 4"/>
                                <a:gd name="T63" fmla="*/ 4 h 5"/>
                                <a:gd name="T64" fmla="*/ 3 w 4"/>
                                <a:gd name="T65" fmla="*/ 4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53" name="Freeform 3853"/>
                          <wps:cNvSpPr>
                            <a:spLocks/>
                          </wps:cNvSpPr>
                          <wps:spPr bwMode="auto">
                            <a:xfrm>
                              <a:off x="361" y="396"/>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3 w 4"/>
                                <a:gd name="T25" fmla="*/ 5 h 5"/>
                                <a:gd name="T26" fmla="*/ 3 w 4"/>
                                <a:gd name="T27" fmla="*/ 5 h 5"/>
                                <a:gd name="T28" fmla="*/ 3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3 w 4"/>
                                <a:gd name="T53" fmla="*/ 4 h 5"/>
                                <a:gd name="T54" fmla="*/ 3 w 4"/>
                                <a:gd name="T55" fmla="*/ 4 h 5"/>
                                <a:gd name="T56" fmla="*/ 3 w 4"/>
                                <a:gd name="T57" fmla="*/ 4 h 5"/>
                                <a:gd name="T58" fmla="*/ 3 w 4"/>
                                <a:gd name="T59" fmla="*/ 4 h 5"/>
                                <a:gd name="T60" fmla="*/ 3 w 4"/>
                                <a:gd name="T61" fmla="*/ 4 h 5"/>
                                <a:gd name="T62" fmla="*/ 3 w 4"/>
                                <a:gd name="T63" fmla="*/ 4 h 5"/>
                                <a:gd name="T64" fmla="*/ 3 w 4"/>
                                <a:gd name="T65" fmla="*/ 4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4"/>
                                  </a:lnTo>
                                  <a:lnTo>
                                    <a:pt x="4" y="4"/>
                                  </a:lnTo>
                                  <a:lnTo>
                                    <a:pt x="4" y="4"/>
                                  </a:lnTo>
                                  <a:lnTo>
                                    <a:pt x="4" y="4"/>
                                  </a:lnTo>
                                  <a:lnTo>
                                    <a:pt x="4" y="4"/>
                                  </a:lnTo>
                                  <a:lnTo>
                                    <a:pt x="4" y="4"/>
                                  </a:lnTo>
                                  <a:lnTo>
                                    <a:pt x="4" y="4"/>
                                  </a:lnTo>
                                  <a:lnTo>
                                    <a:pt x="4" y="4"/>
                                  </a:lnTo>
                                  <a:lnTo>
                                    <a:pt x="3" y="4"/>
                                  </a:lnTo>
                                  <a:lnTo>
                                    <a:pt x="3" y="4"/>
                                  </a:lnTo>
                                  <a:lnTo>
                                    <a:pt x="3" y="4"/>
                                  </a:lnTo>
                                  <a:lnTo>
                                    <a:pt x="3" y="4"/>
                                  </a:lnTo>
                                  <a:lnTo>
                                    <a:pt x="3" y="4"/>
                                  </a:lnTo>
                                  <a:lnTo>
                                    <a:pt x="3" y="4"/>
                                  </a:lnTo>
                                  <a:lnTo>
                                    <a:pt x="3" y="4"/>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54" name="Freeform 3854"/>
                          <wps:cNvSpPr>
                            <a:spLocks/>
                          </wps:cNvSpPr>
                          <wps:spPr bwMode="auto">
                            <a:xfrm>
                              <a:off x="361" y="409"/>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55" name="Freeform 3855"/>
                          <wps:cNvSpPr>
                            <a:spLocks/>
                          </wps:cNvSpPr>
                          <wps:spPr bwMode="auto">
                            <a:xfrm>
                              <a:off x="361" y="409"/>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3 w 4"/>
                                <a:gd name="T27" fmla="*/ 1 h 5"/>
                                <a:gd name="T28" fmla="*/ 3 w 4"/>
                                <a:gd name="T29" fmla="*/ 1 h 5"/>
                                <a:gd name="T30" fmla="*/ 3 w 4"/>
                                <a:gd name="T31" fmla="*/ 1 h 5"/>
                                <a:gd name="T32" fmla="*/ 3 w 4"/>
                                <a:gd name="T33" fmla="*/ 1 h 5"/>
                                <a:gd name="T34" fmla="*/ 4 w 4"/>
                                <a:gd name="T35" fmla="*/ 1 h 5"/>
                                <a:gd name="T36" fmla="*/ 4 w 4"/>
                                <a:gd name="T37" fmla="*/ 1 h 5"/>
                                <a:gd name="T38" fmla="*/ 4 w 4"/>
                                <a:gd name="T39" fmla="*/ 1 h 5"/>
                                <a:gd name="T40" fmla="*/ 4 w 4"/>
                                <a:gd name="T41" fmla="*/ 2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3 w 4"/>
                                <a:gd name="T59" fmla="*/ 2 h 5"/>
                                <a:gd name="T60" fmla="*/ 3 w 4"/>
                                <a:gd name="T61" fmla="*/ 2 h 5"/>
                                <a:gd name="T62" fmla="*/ 3 w 4"/>
                                <a:gd name="T63" fmla="*/ 2 h 5"/>
                                <a:gd name="T64" fmla="*/ 3 w 4"/>
                                <a:gd name="T65" fmla="*/ 2 h 5"/>
                                <a:gd name="T66" fmla="*/ 3 w 4"/>
                                <a:gd name="T67" fmla="*/ 2 h 5"/>
                                <a:gd name="T68" fmla="*/ 3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3" y="2"/>
                                  </a:lnTo>
                                  <a:lnTo>
                                    <a:pt x="3" y="2"/>
                                  </a:lnTo>
                                  <a:lnTo>
                                    <a:pt x="3" y="2"/>
                                  </a:lnTo>
                                  <a:lnTo>
                                    <a:pt x="3" y="2"/>
                                  </a:lnTo>
                                  <a:lnTo>
                                    <a:pt x="3" y="2"/>
                                  </a:lnTo>
                                  <a:lnTo>
                                    <a:pt x="3"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56" name="Freeform 3856"/>
                          <wps:cNvSpPr>
                            <a:spLocks/>
                          </wps:cNvSpPr>
                          <wps:spPr bwMode="auto">
                            <a:xfrm>
                              <a:off x="359" y="394"/>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4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2 h 22"/>
                                <a:gd name="T50" fmla="*/ 4 w 4"/>
                                <a:gd name="T51" fmla="*/ 2 h 22"/>
                                <a:gd name="T52" fmla="*/ 4 w 4"/>
                                <a:gd name="T53" fmla="*/ 1 h 22"/>
                                <a:gd name="T54" fmla="*/ 3 w 4"/>
                                <a:gd name="T55" fmla="*/ 0 h 22"/>
                                <a:gd name="T56" fmla="*/ 3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9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4" y="14"/>
                                  </a:lnTo>
                                  <a:lnTo>
                                    <a:pt x="4" y="13"/>
                                  </a:lnTo>
                                  <a:lnTo>
                                    <a:pt x="4" y="13"/>
                                  </a:lnTo>
                                  <a:lnTo>
                                    <a:pt x="3" y="12"/>
                                  </a:lnTo>
                                  <a:lnTo>
                                    <a:pt x="3" y="12"/>
                                  </a:lnTo>
                                  <a:lnTo>
                                    <a:pt x="3" y="11"/>
                                  </a:lnTo>
                                  <a:lnTo>
                                    <a:pt x="3" y="11"/>
                                  </a:lnTo>
                                  <a:lnTo>
                                    <a:pt x="3" y="10"/>
                                  </a:lnTo>
                                  <a:lnTo>
                                    <a:pt x="4" y="10"/>
                                  </a:lnTo>
                                  <a:lnTo>
                                    <a:pt x="4" y="9"/>
                                  </a:lnTo>
                                  <a:lnTo>
                                    <a:pt x="4" y="8"/>
                                  </a:lnTo>
                                  <a:lnTo>
                                    <a:pt x="4" y="8"/>
                                  </a:lnTo>
                                  <a:lnTo>
                                    <a:pt x="4" y="7"/>
                                  </a:lnTo>
                                  <a:lnTo>
                                    <a:pt x="4" y="7"/>
                                  </a:lnTo>
                                  <a:lnTo>
                                    <a:pt x="4" y="6"/>
                                  </a:lnTo>
                                  <a:lnTo>
                                    <a:pt x="4" y="6"/>
                                  </a:lnTo>
                                  <a:lnTo>
                                    <a:pt x="4" y="5"/>
                                  </a:lnTo>
                                  <a:lnTo>
                                    <a:pt x="4" y="5"/>
                                  </a:lnTo>
                                  <a:lnTo>
                                    <a:pt x="4" y="4"/>
                                  </a:lnTo>
                                  <a:lnTo>
                                    <a:pt x="4" y="4"/>
                                  </a:lnTo>
                                  <a:lnTo>
                                    <a:pt x="4" y="3"/>
                                  </a:lnTo>
                                  <a:lnTo>
                                    <a:pt x="4" y="2"/>
                                  </a:lnTo>
                                  <a:lnTo>
                                    <a:pt x="4" y="2"/>
                                  </a:lnTo>
                                  <a:lnTo>
                                    <a:pt x="4" y="2"/>
                                  </a:lnTo>
                                  <a:lnTo>
                                    <a:pt x="4" y="1"/>
                                  </a:lnTo>
                                  <a:lnTo>
                                    <a:pt x="4" y="1"/>
                                  </a:lnTo>
                                  <a:lnTo>
                                    <a:pt x="3" y="1"/>
                                  </a:lnTo>
                                  <a:lnTo>
                                    <a:pt x="3" y="0"/>
                                  </a:lnTo>
                                  <a:lnTo>
                                    <a:pt x="3" y="0"/>
                                  </a:lnTo>
                                  <a:lnTo>
                                    <a:pt x="3"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1" y="9"/>
                                  </a:lnTo>
                                  <a:lnTo>
                                    <a:pt x="1" y="10"/>
                                  </a:lnTo>
                                  <a:lnTo>
                                    <a:pt x="1" y="10"/>
                                  </a:lnTo>
                                  <a:lnTo>
                                    <a:pt x="0" y="11"/>
                                  </a:lnTo>
                                  <a:lnTo>
                                    <a:pt x="0" y="11"/>
                                  </a:lnTo>
                                  <a:lnTo>
                                    <a:pt x="0" y="12"/>
                                  </a:lnTo>
                                  <a:lnTo>
                                    <a:pt x="1" y="12"/>
                                  </a:lnTo>
                                  <a:lnTo>
                                    <a:pt x="1" y="13"/>
                                  </a:lnTo>
                                  <a:lnTo>
                                    <a:pt x="1" y="13"/>
                                  </a:lnTo>
                                  <a:lnTo>
                                    <a:pt x="1"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57" name="Freeform 3857"/>
                          <wps:cNvSpPr>
                            <a:spLocks/>
                          </wps:cNvSpPr>
                          <wps:spPr bwMode="auto">
                            <a:xfrm>
                              <a:off x="359" y="394"/>
                              <a:ext cx="4" cy="22"/>
                            </a:xfrm>
                            <a:custGeom>
                              <a:avLst/>
                              <a:gdLst>
                                <a:gd name="T0" fmla="*/ 1 w 4"/>
                                <a:gd name="T1" fmla="*/ 20 h 22"/>
                                <a:gd name="T2" fmla="*/ 1 w 4"/>
                                <a:gd name="T3" fmla="*/ 21 h 22"/>
                                <a:gd name="T4" fmla="*/ 1 w 4"/>
                                <a:gd name="T5" fmla="*/ 22 h 22"/>
                                <a:gd name="T6" fmla="*/ 2 w 4"/>
                                <a:gd name="T7" fmla="*/ 22 h 22"/>
                                <a:gd name="T8" fmla="*/ 3 w 4"/>
                                <a:gd name="T9" fmla="*/ 22 h 22"/>
                                <a:gd name="T10" fmla="*/ 3 w 4"/>
                                <a:gd name="T11" fmla="*/ 22 h 22"/>
                                <a:gd name="T12" fmla="*/ 4 w 4"/>
                                <a:gd name="T13" fmla="*/ 21 h 22"/>
                                <a:gd name="T14" fmla="*/ 4 w 4"/>
                                <a:gd name="T15" fmla="*/ 21 h 22"/>
                                <a:gd name="T16" fmla="*/ 4 w 4"/>
                                <a:gd name="T17" fmla="*/ 20 h 22"/>
                                <a:gd name="T18" fmla="*/ 4 w 4"/>
                                <a:gd name="T19" fmla="*/ 19 h 22"/>
                                <a:gd name="T20" fmla="*/ 4 w 4"/>
                                <a:gd name="T21" fmla="*/ 18 h 22"/>
                                <a:gd name="T22" fmla="*/ 4 w 4"/>
                                <a:gd name="T23" fmla="*/ 17 h 22"/>
                                <a:gd name="T24" fmla="*/ 4 w 4"/>
                                <a:gd name="T25" fmla="*/ 16 h 22"/>
                                <a:gd name="T26" fmla="*/ 4 w 4"/>
                                <a:gd name="T27" fmla="*/ 14 h 22"/>
                                <a:gd name="T28" fmla="*/ 4 w 4"/>
                                <a:gd name="T29" fmla="*/ 13 h 22"/>
                                <a:gd name="T30" fmla="*/ 3 w 4"/>
                                <a:gd name="T31" fmla="*/ 12 h 22"/>
                                <a:gd name="T32" fmla="*/ 3 w 4"/>
                                <a:gd name="T33" fmla="*/ 11 h 22"/>
                                <a:gd name="T34" fmla="*/ 3 w 4"/>
                                <a:gd name="T35" fmla="*/ 10 h 22"/>
                                <a:gd name="T36" fmla="*/ 4 w 4"/>
                                <a:gd name="T37" fmla="*/ 9 h 22"/>
                                <a:gd name="T38" fmla="*/ 4 w 4"/>
                                <a:gd name="T39" fmla="*/ 8 h 22"/>
                                <a:gd name="T40" fmla="*/ 4 w 4"/>
                                <a:gd name="T41" fmla="*/ 7 h 22"/>
                                <a:gd name="T42" fmla="*/ 4 w 4"/>
                                <a:gd name="T43" fmla="*/ 6 h 22"/>
                                <a:gd name="T44" fmla="*/ 4 w 4"/>
                                <a:gd name="T45" fmla="*/ 5 h 22"/>
                                <a:gd name="T46" fmla="*/ 4 w 4"/>
                                <a:gd name="T47" fmla="*/ 4 h 22"/>
                                <a:gd name="T48" fmla="*/ 4 w 4"/>
                                <a:gd name="T49" fmla="*/ 2 h 22"/>
                                <a:gd name="T50" fmla="*/ 4 w 4"/>
                                <a:gd name="T51" fmla="*/ 2 h 22"/>
                                <a:gd name="T52" fmla="*/ 4 w 4"/>
                                <a:gd name="T53" fmla="*/ 1 h 22"/>
                                <a:gd name="T54" fmla="*/ 3 w 4"/>
                                <a:gd name="T55" fmla="*/ 0 h 22"/>
                                <a:gd name="T56" fmla="*/ 3 w 4"/>
                                <a:gd name="T57" fmla="*/ 0 h 22"/>
                                <a:gd name="T58" fmla="*/ 2 w 4"/>
                                <a:gd name="T59" fmla="*/ 0 h 22"/>
                                <a:gd name="T60" fmla="*/ 1 w 4"/>
                                <a:gd name="T61" fmla="*/ 1 h 22"/>
                                <a:gd name="T62" fmla="*/ 1 w 4"/>
                                <a:gd name="T63" fmla="*/ 1 h 22"/>
                                <a:gd name="T64" fmla="*/ 1 w 4"/>
                                <a:gd name="T65" fmla="*/ 2 h 22"/>
                                <a:gd name="T66" fmla="*/ 1 w 4"/>
                                <a:gd name="T67" fmla="*/ 3 h 22"/>
                                <a:gd name="T68" fmla="*/ 1 w 4"/>
                                <a:gd name="T69" fmla="*/ 4 h 22"/>
                                <a:gd name="T70" fmla="*/ 1 w 4"/>
                                <a:gd name="T71" fmla="*/ 5 h 22"/>
                                <a:gd name="T72" fmla="*/ 1 w 4"/>
                                <a:gd name="T73" fmla="*/ 6 h 22"/>
                                <a:gd name="T74" fmla="*/ 1 w 4"/>
                                <a:gd name="T75" fmla="*/ 7 h 22"/>
                                <a:gd name="T76" fmla="*/ 1 w 4"/>
                                <a:gd name="T77" fmla="*/ 9 h 22"/>
                                <a:gd name="T78" fmla="*/ 1 w 4"/>
                                <a:gd name="T79" fmla="*/ 10 h 22"/>
                                <a:gd name="T80" fmla="*/ 0 w 4"/>
                                <a:gd name="T81" fmla="*/ 11 h 22"/>
                                <a:gd name="T82" fmla="*/ 0 w 4"/>
                                <a:gd name="T83" fmla="*/ 12 h 22"/>
                                <a:gd name="T84" fmla="*/ 1 w 4"/>
                                <a:gd name="T85" fmla="*/ 13 h 22"/>
                                <a:gd name="T86" fmla="*/ 1 w 4"/>
                                <a:gd name="T87" fmla="*/ 14 h 22"/>
                                <a:gd name="T88" fmla="*/ 1 w 4"/>
                                <a:gd name="T89" fmla="*/ 15 h 22"/>
                                <a:gd name="T90" fmla="*/ 1 w 4"/>
                                <a:gd name="T91" fmla="*/ 16 h 22"/>
                                <a:gd name="T92" fmla="*/ 1 w 4"/>
                                <a:gd name="T93" fmla="*/ 17 h 22"/>
                                <a:gd name="T94" fmla="*/ 1 w 4"/>
                                <a:gd name="T95" fmla="*/ 18 h 22"/>
                                <a:gd name="T96" fmla="*/ 1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1" y="20"/>
                                  </a:moveTo>
                                  <a:lnTo>
                                    <a:pt x="1" y="20"/>
                                  </a:lnTo>
                                  <a:lnTo>
                                    <a:pt x="1" y="21"/>
                                  </a:lnTo>
                                  <a:lnTo>
                                    <a:pt x="1" y="21"/>
                                  </a:lnTo>
                                  <a:lnTo>
                                    <a:pt x="1" y="21"/>
                                  </a:lnTo>
                                  <a:lnTo>
                                    <a:pt x="1" y="22"/>
                                  </a:lnTo>
                                  <a:lnTo>
                                    <a:pt x="2" y="22"/>
                                  </a:lnTo>
                                  <a:lnTo>
                                    <a:pt x="2" y="22"/>
                                  </a:lnTo>
                                  <a:lnTo>
                                    <a:pt x="2" y="22"/>
                                  </a:lnTo>
                                  <a:lnTo>
                                    <a:pt x="3" y="22"/>
                                  </a:lnTo>
                                  <a:lnTo>
                                    <a:pt x="3" y="22"/>
                                  </a:lnTo>
                                  <a:lnTo>
                                    <a:pt x="3" y="22"/>
                                  </a:lnTo>
                                  <a:lnTo>
                                    <a:pt x="3" y="22"/>
                                  </a:lnTo>
                                  <a:lnTo>
                                    <a:pt x="4" y="21"/>
                                  </a:lnTo>
                                  <a:lnTo>
                                    <a:pt x="4" y="21"/>
                                  </a:lnTo>
                                  <a:lnTo>
                                    <a:pt x="4" y="21"/>
                                  </a:lnTo>
                                  <a:lnTo>
                                    <a:pt x="4" y="20"/>
                                  </a:lnTo>
                                  <a:lnTo>
                                    <a:pt x="4" y="20"/>
                                  </a:lnTo>
                                  <a:lnTo>
                                    <a:pt x="4" y="19"/>
                                  </a:lnTo>
                                  <a:lnTo>
                                    <a:pt x="4" y="19"/>
                                  </a:lnTo>
                                  <a:lnTo>
                                    <a:pt x="4" y="18"/>
                                  </a:lnTo>
                                  <a:lnTo>
                                    <a:pt x="4" y="18"/>
                                  </a:lnTo>
                                  <a:lnTo>
                                    <a:pt x="4" y="17"/>
                                  </a:lnTo>
                                  <a:lnTo>
                                    <a:pt x="4" y="17"/>
                                  </a:lnTo>
                                  <a:lnTo>
                                    <a:pt x="4" y="16"/>
                                  </a:lnTo>
                                  <a:lnTo>
                                    <a:pt x="4" y="16"/>
                                  </a:lnTo>
                                  <a:lnTo>
                                    <a:pt x="4" y="15"/>
                                  </a:lnTo>
                                  <a:lnTo>
                                    <a:pt x="4" y="14"/>
                                  </a:lnTo>
                                  <a:lnTo>
                                    <a:pt x="4" y="14"/>
                                  </a:lnTo>
                                  <a:lnTo>
                                    <a:pt x="4" y="13"/>
                                  </a:lnTo>
                                  <a:lnTo>
                                    <a:pt x="4" y="13"/>
                                  </a:lnTo>
                                  <a:lnTo>
                                    <a:pt x="3" y="12"/>
                                  </a:lnTo>
                                  <a:lnTo>
                                    <a:pt x="3" y="12"/>
                                  </a:lnTo>
                                  <a:lnTo>
                                    <a:pt x="3" y="11"/>
                                  </a:lnTo>
                                  <a:lnTo>
                                    <a:pt x="3" y="11"/>
                                  </a:lnTo>
                                  <a:lnTo>
                                    <a:pt x="3" y="10"/>
                                  </a:lnTo>
                                  <a:lnTo>
                                    <a:pt x="4" y="10"/>
                                  </a:lnTo>
                                  <a:lnTo>
                                    <a:pt x="4" y="9"/>
                                  </a:lnTo>
                                  <a:lnTo>
                                    <a:pt x="4" y="8"/>
                                  </a:lnTo>
                                  <a:lnTo>
                                    <a:pt x="4" y="8"/>
                                  </a:lnTo>
                                  <a:lnTo>
                                    <a:pt x="4" y="7"/>
                                  </a:lnTo>
                                  <a:lnTo>
                                    <a:pt x="4" y="7"/>
                                  </a:lnTo>
                                  <a:lnTo>
                                    <a:pt x="4" y="6"/>
                                  </a:lnTo>
                                  <a:lnTo>
                                    <a:pt x="4" y="6"/>
                                  </a:lnTo>
                                  <a:lnTo>
                                    <a:pt x="4" y="5"/>
                                  </a:lnTo>
                                  <a:lnTo>
                                    <a:pt x="4" y="5"/>
                                  </a:lnTo>
                                  <a:lnTo>
                                    <a:pt x="4" y="4"/>
                                  </a:lnTo>
                                  <a:lnTo>
                                    <a:pt x="4" y="4"/>
                                  </a:lnTo>
                                  <a:lnTo>
                                    <a:pt x="4" y="3"/>
                                  </a:lnTo>
                                  <a:lnTo>
                                    <a:pt x="4" y="2"/>
                                  </a:lnTo>
                                  <a:lnTo>
                                    <a:pt x="4" y="2"/>
                                  </a:lnTo>
                                  <a:lnTo>
                                    <a:pt x="4" y="2"/>
                                  </a:lnTo>
                                  <a:lnTo>
                                    <a:pt x="4" y="1"/>
                                  </a:lnTo>
                                  <a:lnTo>
                                    <a:pt x="4" y="1"/>
                                  </a:lnTo>
                                  <a:lnTo>
                                    <a:pt x="3" y="1"/>
                                  </a:lnTo>
                                  <a:lnTo>
                                    <a:pt x="3" y="0"/>
                                  </a:lnTo>
                                  <a:lnTo>
                                    <a:pt x="3" y="0"/>
                                  </a:lnTo>
                                  <a:lnTo>
                                    <a:pt x="3" y="0"/>
                                  </a:lnTo>
                                  <a:lnTo>
                                    <a:pt x="2" y="0"/>
                                  </a:lnTo>
                                  <a:lnTo>
                                    <a:pt x="2" y="0"/>
                                  </a:lnTo>
                                  <a:lnTo>
                                    <a:pt x="2" y="0"/>
                                  </a:lnTo>
                                  <a:lnTo>
                                    <a:pt x="1" y="1"/>
                                  </a:lnTo>
                                  <a:lnTo>
                                    <a:pt x="1" y="1"/>
                                  </a:lnTo>
                                  <a:lnTo>
                                    <a:pt x="1" y="1"/>
                                  </a:lnTo>
                                  <a:lnTo>
                                    <a:pt x="1" y="2"/>
                                  </a:lnTo>
                                  <a:lnTo>
                                    <a:pt x="1" y="2"/>
                                  </a:lnTo>
                                  <a:lnTo>
                                    <a:pt x="1" y="2"/>
                                  </a:lnTo>
                                  <a:lnTo>
                                    <a:pt x="1" y="3"/>
                                  </a:lnTo>
                                  <a:lnTo>
                                    <a:pt x="1" y="3"/>
                                  </a:lnTo>
                                  <a:lnTo>
                                    <a:pt x="1" y="4"/>
                                  </a:lnTo>
                                  <a:lnTo>
                                    <a:pt x="1" y="5"/>
                                  </a:lnTo>
                                  <a:lnTo>
                                    <a:pt x="1" y="5"/>
                                  </a:lnTo>
                                  <a:lnTo>
                                    <a:pt x="1" y="6"/>
                                  </a:lnTo>
                                  <a:lnTo>
                                    <a:pt x="1" y="6"/>
                                  </a:lnTo>
                                  <a:lnTo>
                                    <a:pt x="1" y="7"/>
                                  </a:lnTo>
                                  <a:lnTo>
                                    <a:pt x="1" y="7"/>
                                  </a:lnTo>
                                  <a:lnTo>
                                    <a:pt x="1" y="8"/>
                                  </a:lnTo>
                                  <a:lnTo>
                                    <a:pt x="1" y="9"/>
                                  </a:lnTo>
                                  <a:lnTo>
                                    <a:pt x="1" y="9"/>
                                  </a:lnTo>
                                  <a:lnTo>
                                    <a:pt x="1" y="10"/>
                                  </a:lnTo>
                                  <a:lnTo>
                                    <a:pt x="1" y="10"/>
                                  </a:lnTo>
                                  <a:lnTo>
                                    <a:pt x="0" y="11"/>
                                  </a:lnTo>
                                  <a:lnTo>
                                    <a:pt x="0" y="11"/>
                                  </a:lnTo>
                                  <a:lnTo>
                                    <a:pt x="0" y="12"/>
                                  </a:lnTo>
                                  <a:lnTo>
                                    <a:pt x="1" y="12"/>
                                  </a:lnTo>
                                  <a:lnTo>
                                    <a:pt x="1" y="13"/>
                                  </a:lnTo>
                                  <a:lnTo>
                                    <a:pt x="1" y="13"/>
                                  </a:lnTo>
                                  <a:lnTo>
                                    <a:pt x="1" y="14"/>
                                  </a:lnTo>
                                  <a:lnTo>
                                    <a:pt x="1" y="15"/>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58" name="Freeform 3858"/>
                          <wps:cNvSpPr>
                            <a:spLocks/>
                          </wps:cNvSpPr>
                          <wps:spPr bwMode="auto">
                            <a:xfrm>
                              <a:off x="358" y="423"/>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5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5 w 6"/>
                                <a:gd name="T45" fmla="*/ 4 h 22"/>
                                <a:gd name="T46" fmla="*/ 6 w 6"/>
                                <a:gd name="T47" fmla="*/ 3 h 22"/>
                                <a:gd name="T48" fmla="*/ 6 w 6"/>
                                <a:gd name="T49" fmla="*/ 2 h 22"/>
                                <a:gd name="T50" fmla="*/ 5 w 6"/>
                                <a:gd name="T51" fmla="*/ 1 h 22"/>
                                <a:gd name="T52" fmla="*/ 5 w 6"/>
                                <a:gd name="T53" fmla="*/ 1 h 22"/>
                                <a:gd name="T54" fmla="*/ 4 w 6"/>
                                <a:gd name="T55" fmla="*/ 0 h 22"/>
                                <a:gd name="T56" fmla="*/ 3 w 6"/>
                                <a:gd name="T57" fmla="*/ 0 h 22"/>
                                <a:gd name="T58" fmla="*/ 2 w 6"/>
                                <a:gd name="T59" fmla="*/ 0 h 22"/>
                                <a:gd name="T60" fmla="*/ 1 w 6"/>
                                <a:gd name="T61" fmla="*/ 0 h 22"/>
                                <a:gd name="T62" fmla="*/ 1 w 6"/>
                                <a:gd name="T63" fmla="*/ 1 h 22"/>
                                <a:gd name="T64" fmla="*/ 0 w 6"/>
                                <a:gd name="T65" fmla="*/ 2 h 22"/>
                                <a:gd name="T66" fmla="*/ 0 w 6"/>
                                <a:gd name="T67" fmla="*/ 3 h 22"/>
                                <a:gd name="T68" fmla="*/ 0 w 6"/>
                                <a:gd name="T69" fmla="*/ 4 h 22"/>
                                <a:gd name="T70" fmla="*/ 0 w 6"/>
                                <a:gd name="T71" fmla="*/ 5 h 22"/>
                                <a:gd name="T72" fmla="*/ 0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1"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6" y="20"/>
                                  </a:lnTo>
                                  <a:lnTo>
                                    <a:pt x="6" y="20"/>
                                  </a:lnTo>
                                  <a:lnTo>
                                    <a:pt x="6" y="19"/>
                                  </a:lnTo>
                                  <a:lnTo>
                                    <a:pt x="6" y="19"/>
                                  </a:lnTo>
                                  <a:lnTo>
                                    <a:pt x="6"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5" y="5"/>
                                  </a:lnTo>
                                  <a:lnTo>
                                    <a:pt x="5" y="4"/>
                                  </a:lnTo>
                                  <a:lnTo>
                                    <a:pt x="6" y="4"/>
                                  </a:lnTo>
                                  <a:lnTo>
                                    <a:pt x="6" y="3"/>
                                  </a:lnTo>
                                  <a:lnTo>
                                    <a:pt x="6" y="3"/>
                                  </a:lnTo>
                                  <a:lnTo>
                                    <a:pt x="6" y="2"/>
                                  </a:lnTo>
                                  <a:lnTo>
                                    <a:pt x="6" y="2"/>
                                  </a:lnTo>
                                  <a:lnTo>
                                    <a:pt x="5" y="1"/>
                                  </a:lnTo>
                                  <a:lnTo>
                                    <a:pt x="5" y="1"/>
                                  </a:lnTo>
                                  <a:lnTo>
                                    <a:pt x="5" y="1"/>
                                  </a:lnTo>
                                  <a:lnTo>
                                    <a:pt x="4" y="0"/>
                                  </a:lnTo>
                                  <a:lnTo>
                                    <a:pt x="4" y="0"/>
                                  </a:lnTo>
                                  <a:lnTo>
                                    <a:pt x="4" y="0"/>
                                  </a:lnTo>
                                  <a:lnTo>
                                    <a:pt x="3" y="0"/>
                                  </a:lnTo>
                                  <a:lnTo>
                                    <a:pt x="3" y="0"/>
                                  </a:lnTo>
                                  <a:lnTo>
                                    <a:pt x="2" y="0"/>
                                  </a:lnTo>
                                  <a:lnTo>
                                    <a:pt x="2" y="0"/>
                                  </a:lnTo>
                                  <a:lnTo>
                                    <a:pt x="1" y="0"/>
                                  </a:lnTo>
                                  <a:lnTo>
                                    <a:pt x="1" y="0"/>
                                  </a:lnTo>
                                  <a:lnTo>
                                    <a:pt x="1" y="1"/>
                                  </a:lnTo>
                                  <a:lnTo>
                                    <a:pt x="1"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59" name="Freeform 3859"/>
                          <wps:cNvSpPr>
                            <a:spLocks/>
                          </wps:cNvSpPr>
                          <wps:spPr bwMode="auto">
                            <a:xfrm>
                              <a:off x="358" y="423"/>
                              <a:ext cx="6" cy="22"/>
                            </a:xfrm>
                            <a:custGeom>
                              <a:avLst/>
                              <a:gdLst>
                                <a:gd name="T0" fmla="*/ 0 w 6"/>
                                <a:gd name="T1" fmla="*/ 20 h 22"/>
                                <a:gd name="T2" fmla="*/ 1 w 6"/>
                                <a:gd name="T3" fmla="*/ 21 h 22"/>
                                <a:gd name="T4" fmla="*/ 1 w 6"/>
                                <a:gd name="T5" fmla="*/ 22 h 22"/>
                                <a:gd name="T6" fmla="*/ 2 w 6"/>
                                <a:gd name="T7" fmla="*/ 22 h 22"/>
                                <a:gd name="T8" fmla="*/ 3 w 6"/>
                                <a:gd name="T9" fmla="*/ 22 h 22"/>
                                <a:gd name="T10" fmla="*/ 4 w 6"/>
                                <a:gd name="T11" fmla="*/ 22 h 22"/>
                                <a:gd name="T12" fmla="*/ 5 w 6"/>
                                <a:gd name="T13" fmla="*/ 21 h 22"/>
                                <a:gd name="T14" fmla="*/ 5 w 6"/>
                                <a:gd name="T15" fmla="*/ 21 h 22"/>
                                <a:gd name="T16" fmla="*/ 6 w 6"/>
                                <a:gd name="T17" fmla="*/ 20 h 22"/>
                                <a:gd name="T18" fmla="*/ 6 w 6"/>
                                <a:gd name="T19" fmla="*/ 19 h 22"/>
                                <a:gd name="T20" fmla="*/ 5 w 6"/>
                                <a:gd name="T21" fmla="*/ 18 h 22"/>
                                <a:gd name="T22" fmla="*/ 5 w 6"/>
                                <a:gd name="T23" fmla="*/ 17 h 22"/>
                                <a:gd name="T24" fmla="*/ 5 w 6"/>
                                <a:gd name="T25" fmla="*/ 16 h 22"/>
                                <a:gd name="T26" fmla="*/ 5 w 6"/>
                                <a:gd name="T27" fmla="*/ 14 h 22"/>
                                <a:gd name="T28" fmla="*/ 5 w 6"/>
                                <a:gd name="T29" fmla="*/ 13 h 22"/>
                                <a:gd name="T30" fmla="*/ 5 w 6"/>
                                <a:gd name="T31" fmla="*/ 12 h 22"/>
                                <a:gd name="T32" fmla="*/ 5 w 6"/>
                                <a:gd name="T33" fmla="*/ 11 h 22"/>
                                <a:gd name="T34" fmla="*/ 5 w 6"/>
                                <a:gd name="T35" fmla="*/ 10 h 22"/>
                                <a:gd name="T36" fmla="*/ 5 w 6"/>
                                <a:gd name="T37" fmla="*/ 9 h 22"/>
                                <a:gd name="T38" fmla="*/ 5 w 6"/>
                                <a:gd name="T39" fmla="*/ 8 h 22"/>
                                <a:gd name="T40" fmla="*/ 5 w 6"/>
                                <a:gd name="T41" fmla="*/ 7 h 22"/>
                                <a:gd name="T42" fmla="*/ 5 w 6"/>
                                <a:gd name="T43" fmla="*/ 5 h 22"/>
                                <a:gd name="T44" fmla="*/ 5 w 6"/>
                                <a:gd name="T45" fmla="*/ 4 h 22"/>
                                <a:gd name="T46" fmla="*/ 6 w 6"/>
                                <a:gd name="T47" fmla="*/ 3 h 22"/>
                                <a:gd name="T48" fmla="*/ 6 w 6"/>
                                <a:gd name="T49" fmla="*/ 2 h 22"/>
                                <a:gd name="T50" fmla="*/ 5 w 6"/>
                                <a:gd name="T51" fmla="*/ 1 h 22"/>
                                <a:gd name="T52" fmla="*/ 5 w 6"/>
                                <a:gd name="T53" fmla="*/ 1 h 22"/>
                                <a:gd name="T54" fmla="*/ 4 w 6"/>
                                <a:gd name="T55" fmla="*/ 0 h 22"/>
                                <a:gd name="T56" fmla="*/ 3 w 6"/>
                                <a:gd name="T57" fmla="*/ 0 h 22"/>
                                <a:gd name="T58" fmla="*/ 2 w 6"/>
                                <a:gd name="T59" fmla="*/ 0 h 22"/>
                                <a:gd name="T60" fmla="*/ 1 w 6"/>
                                <a:gd name="T61" fmla="*/ 0 h 22"/>
                                <a:gd name="T62" fmla="*/ 1 w 6"/>
                                <a:gd name="T63" fmla="*/ 1 h 22"/>
                                <a:gd name="T64" fmla="*/ 0 w 6"/>
                                <a:gd name="T65" fmla="*/ 2 h 22"/>
                                <a:gd name="T66" fmla="*/ 0 w 6"/>
                                <a:gd name="T67" fmla="*/ 3 h 22"/>
                                <a:gd name="T68" fmla="*/ 0 w 6"/>
                                <a:gd name="T69" fmla="*/ 4 h 22"/>
                                <a:gd name="T70" fmla="*/ 0 w 6"/>
                                <a:gd name="T71" fmla="*/ 5 h 22"/>
                                <a:gd name="T72" fmla="*/ 0 w 6"/>
                                <a:gd name="T73" fmla="*/ 6 h 22"/>
                                <a:gd name="T74" fmla="*/ 0 w 6"/>
                                <a:gd name="T75" fmla="*/ 7 h 22"/>
                                <a:gd name="T76" fmla="*/ 0 w 6"/>
                                <a:gd name="T77" fmla="*/ 8 h 22"/>
                                <a:gd name="T78" fmla="*/ 0 w 6"/>
                                <a:gd name="T79" fmla="*/ 10 h 22"/>
                                <a:gd name="T80" fmla="*/ 0 w 6"/>
                                <a:gd name="T81" fmla="*/ 11 h 22"/>
                                <a:gd name="T82" fmla="*/ 0 w 6"/>
                                <a:gd name="T83" fmla="*/ 12 h 22"/>
                                <a:gd name="T84" fmla="*/ 0 w 6"/>
                                <a:gd name="T85" fmla="*/ 13 h 22"/>
                                <a:gd name="T86" fmla="*/ 0 w 6"/>
                                <a:gd name="T87" fmla="*/ 14 h 22"/>
                                <a:gd name="T88" fmla="*/ 0 w 6"/>
                                <a:gd name="T89" fmla="*/ 15 h 22"/>
                                <a:gd name="T90" fmla="*/ 0 w 6"/>
                                <a:gd name="T91" fmla="*/ 16 h 22"/>
                                <a:gd name="T92" fmla="*/ 0 w 6"/>
                                <a:gd name="T93" fmla="*/ 17 h 22"/>
                                <a:gd name="T94" fmla="*/ 0 w 6"/>
                                <a:gd name="T95" fmla="*/ 18 h 22"/>
                                <a:gd name="T96" fmla="*/ 0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0" y="20"/>
                                  </a:moveTo>
                                  <a:lnTo>
                                    <a:pt x="0" y="20"/>
                                  </a:lnTo>
                                  <a:lnTo>
                                    <a:pt x="1" y="21"/>
                                  </a:lnTo>
                                  <a:lnTo>
                                    <a:pt x="1" y="21"/>
                                  </a:lnTo>
                                  <a:lnTo>
                                    <a:pt x="1" y="21"/>
                                  </a:lnTo>
                                  <a:lnTo>
                                    <a:pt x="1" y="22"/>
                                  </a:lnTo>
                                  <a:lnTo>
                                    <a:pt x="2" y="22"/>
                                  </a:lnTo>
                                  <a:lnTo>
                                    <a:pt x="2" y="22"/>
                                  </a:lnTo>
                                  <a:lnTo>
                                    <a:pt x="3" y="22"/>
                                  </a:lnTo>
                                  <a:lnTo>
                                    <a:pt x="3" y="22"/>
                                  </a:lnTo>
                                  <a:lnTo>
                                    <a:pt x="4" y="22"/>
                                  </a:lnTo>
                                  <a:lnTo>
                                    <a:pt x="4" y="22"/>
                                  </a:lnTo>
                                  <a:lnTo>
                                    <a:pt x="4" y="22"/>
                                  </a:lnTo>
                                  <a:lnTo>
                                    <a:pt x="5" y="21"/>
                                  </a:lnTo>
                                  <a:lnTo>
                                    <a:pt x="5" y="21"/>
                                  </a:lnTo>
                                  <a:lnTo>
                                    <a:pt x="5" y="21"/>
                                  </a:lnTo>
                                  <a:lnTo>
                                    <a:pt x="6" y="20"/>
                                  </a:lnTo>
                                  <a:lnTo>
                                    <a:pt x="6" y="20"/>
                                  </a:lnTo>
                                  <a:lnTo>
                                    <a:pt x="6" y="19"/>
                                  </a:lnTo>
                                  <a:lnTo>
                                    <a:pt x="6" y="19"/>
                                  </a:lnTo>
                                  <a:lnTo>
                                    <a:pt x="6" y="18"/>
                                  </a:lnTo>
                                  <a:lnTo>
                                    <a:pt x="5" y="18"/>
                                  </a:lnTo>
                                  <a:lnTo>
                                    <a:pt x="5" y="17"/>
                                  </a:lnTo>
                                  <a:lnTo>
                                    <a:pt x="5" y="17"/>
                                  </a:lnTo>
                                  <a:lnTo>
                                    <a:pt x="5" y="16"/>
                                  </a:lnTo>
                                  <a:lnTo>
                                    <a:pt x="5" y="16"/>
                                  </a:lnTo>
                                  <a:lnTo>
                                    <a:pt x="5" y="15"/>
                                  </a:lnTo>
                                  <a:lnTo>
                                    <a:pt x="5" y="14"/>
                                  </a:lnTo>
                                  <a:lnTo>
                                    <a:pt x="5" y="14"/>
                                  </a:lnTo>
                                  <a:lnTo>
                                    <a:pt x="5" y="13"/>
                                  </a:lnTo>
                                  <a:lnTo>
                                    <a:pt x="5" y="13"/>
                                  </a:lnTo>
                                  <a:lnTo>
                                    <a:pt x="5" y="12"/>
                                  </a:lnTo>
                                  <a:lnTo>
                                    <a:pt x="5" y="12"/>
                                  </a:lnTo>
                                  <a:lnTo>
                                    <a:pt x="5" y="11"/>
                                  </a:lnTo>
                                  <a:lnTo>
                                    <a:pt x="5" y="10"/>
                                  </a:lnTo>
                                  <a:lnTo>
                                    <a:pt x="5" y="10"/>
                                  </a:lnTo>
                                  <a:lnTo>
                                    <a:pt x="5" y="9"/>
                                  </a:lnTo>
                                  <a:lnTo>
                                    <a:pt x="5" y="9"/>
                                  </a:lnTo>
                                  <a:lnTo>
                                    <a:pt x="5" y="8"/>
                                  </a:lnTo>
                                  <a:lnTo>
                                    <a:pt x="5" y="8"/>
                                  </a:lnTo>
                                  <a:lnTo>
                                    <a:pt x="5" y="7"/>
                                  </a:lnTo>
                                  <a:lnTo>
                                    <a:pt x="5" y="7"/>
                                  </a:lnTo>
                                  <a:lnTo>
                                    <a:pt x="5" y="6"/>
                                  </a:lnTo>
                                  <a:lnTo>
                                    <a:pt x="5" y="5"/>
                                  </a:lnTo>
                                  <a:lnTo>
                                    <a:pt x="5" y="5"/>
                                  </a:lnTo>
                                  <a:lnTo>
                                    <a:pt x="5" y="4"/>
                                  </a:lnTo>
                                  <a:lnTo>
                                    <a:pt x="6" y="4"/>
                                  </a:lnTo>
                                  <a:lnTo>
                                    <a:pt x="6" y="3"/>
                                  </a:lnTo>
                                  <a:lnTo>
                                    <a:pt x="6" y="3"/>
                                  </a:lnTo>
                                  <a:lnTo>
                                    <a:pt x="6" y="2"/>
                                  </a:lnTo>
                                  <a:lnTo>
                                    <a:pt x="6" y="2"/>
                                  </a:lnTo>
                                  <a:lnTo>
                                    <a:pt x="5" y="1"/>
                                  </a:lnTo>
                                  <a:lnTo>
                                    <a:pt x="5" y="1"/>
                                  </a:lnTo>
                                  <a:lnTo>
                                    <a:pt x="5" y="1"/>
                                  </a:lnTo>
                                  <a:lnTo>
                                    <a:pt x="4" y="0"/>
                                  </a:lnTo>
                                  <a:lnTo>
                                    <a:pt x="4" y="0"/>
                                  </a:lnTo>
                                  <a:lnTo>
                                    <a:pt x="4" y="0"/>
                                  </a:lnTo>
                                  <a:lnTo>
                                    <a:pt x="3" y="0"/>
                                  </a:lnTo>
                                  <a:lnTo>
                                    <a:pt x="3" y="0"/>
                                  </a:lnTo>
                                  <a:lnTo>
                                    <a:pt x="2" y="0"/>
                                  </a:lnTo>
                                  <a:lnTo>
                                    <a:pt x="2" y="0"/>
                                  </a:lnTo>
                                  <a:lnTo>
                                    <a:pt x="1" y="0"/>
                                  </a:lnTo>
                                  <a:lnTo>
                                    <a:pt x="1" y="0"/>
                                  </a:lnTo>
                                  <a:lnTo>
                                    <a:pt x="1" y="1"/>
                                  </a:lnTo>
                                  <a:lnTo>
                                    <a:pt x="1" y="1"/>
                                  </a:lnTo>
                                  <a:lnTo>
                                    <a:pt x="0" y="2"/>
                                  </a:lnTo>
                                  <a:lnTo>
                                    <a:pt x="0" y="2"/>
                                  </a:lnTo>
                                  <a:lnTo>
                                    <a:pt x="0" y="3"/>
                                  </a:lnTo>
                                  <a:lnTo>
                                    <a:pt x="0" y="3"/>
                                  </a:lnTo>
                                  <a:lnTo>
                                    <a:pt x="0" y="4"/>
                                  </a:lnTo>
                                  <a:lnTo>
                                    <a:pt x="0" y="4"/>
                                  </a:lnTo>
                                  <a:lnTo>
                                    <a:pt x="0" y="5"/>
                                  </a:lnTo>
                                  <a:lnTo>
                                    <a:pt x="0" y="5"/>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60" name="Freeform 3860"/>
                          <wps:cNvSpPr>
                            <a:spLocks/>
                          </wps:cNvSpPr>
                          <wps:spPr bwMode="auto">
                            <a:xfrm>
                              <a:off x="364" y="424"/>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2 w 17"/>
                                <a:gd name="T17" fmla="*/ 2 h 20"/>
                                <a:gd name="T18" fmla="*/ 2 w 17"/>
                                <a:gd name="T19" fmla="*/ 2 h 20"/>
                                <a:gd name="T20" fmla="*/ 2 w 17"/>
                                <a:gd name="T21" fmla="*/ 2 h 20"/>
                                <a:gd name="T22" fmla="*/ 3 w 17"/>
                                <a:gd name="T23" fmla="*/ 2 h 20"/>
                                <a:gd name="T24" fmla="*/ 3 w 17"/>
                                <a:gd name="T25" fmla="*/ 2 h 20"/>
                                <a:gd name="T26" fmla="*/ 14 w 17"/>
                                <a:gd name="T27" fmla="*/ 0 h 20"/>
                                <a:gd name="T28" fmla="*/ 14 w 17"/>
                                <a:gd name="T29" fmla="*/ 0 h 20"/>
                                <a:gd name="T30" fmla="*/ 15 w 17"/>
                                <a:gd name="T31" fmla="*/ 0 h 20"/>
                                <a:gd name="T32" fmla="*/ 15 w 17"/>
                                <a:gd name="T33" fmla="*/ 0 h 20"/>
                                <a:gd name="T34" fmla="*/ 15 w 17"/>
                                <a:gd name="T35" fmla="*/ 1 h 20"/>
                                <a:gd name="T36" fmla="*/ 16 w 17"/>
                                <a:gd name="T37" fmla="*/ 1 h 20"/>
                                <a:gd name="T38" fmla="*/ 16 w 17"/>
                                <a:gd name="T39" fmla="*/ 1 h 20"/>
                                <a:gd name="T40" fmla="*/ 16 w 17"/>
                                <a:gd name="T41" fmla="*/ 1 h 20"/>
                                <a:gd name="T42" fmla="*/ 17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7 w 17"/>
                                <a:gd name="T75" fmla="*/ 19 h 20"/>
                                <a:gd name="T76" fmla="*/ 16 w 17"/>
                                <a:gd name="T77" fmla="*/ 20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9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61" name="Freeform 3861"/>
                          <wps:cNvSpPr>
                            <a:spLocks/>
                          </wps:cNvSpPr>
                          <wps:spPr bwMode="auto">
                            <a:xfrm>
                              <a:off x="364" y="424"/>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2 w 17"/>
                                <a:gd name="T17" fmla="*/ 2 h 20"/>
                                <a:gd name="T18" fmla="*/ 2 w 17"/>
                                <a:gd name="T19" fmla="*/ 2 h 20"/>
                                <a:gd name="T20" fmla="*/ 2 w 17"/>
                                <a:gd name="T21" fmla="*/ 2 h 20"/>
                                <a:gd name="T22" fmla="*/ 3 w 17"/>
                                <a:gd name="T23" fmla="*/ 2 h 20"/>
                                <a:gd name="T24" fmla="*/ 3 w 17"/>
                                <a:gd name="T25" fmla="*/ 2 h 20"/>
                                <a:gd name="T26" fmla="*/ 14 w 17"/>
                                <a:gd name="T27" fmla="*/ 0 h 20"/>
                                <a:gd name="T28" fmla="*/ 14 w 17"/>
                                <a:gd name="T29" fmla="*/ 0 h 20"/>
                                <a:gd name="T30" fmla="*/ 15 w 17"/>
                                <a:gd name="T31" fmla="*/ 0 h 20"/>
                                <a:gd name="T32" fmla="*/ 15 w 17"/>
                                <a:gd name="T33" fmla="*/ 0 h 20"/>
                                <a:gd name="T34" fmla="*/ 15 w 17"/>
                                <a:gd name="T35" fmla="*/ 1 h 20"/>
                                <a:gd name="T36" fmla="*/ 16 w 17"/>
                                <a:gd name="T37" fmla="*/ 1 h 20"/>
                                <a:gd name="T38" fmla="*/ 16 w 17"/>
                                <a:gd name="T39" fmla="*/ 1 h 20"/>
                                <a:gd name="T40" fmla="*/ 16 w 17"/>
                                <a:gd name="T41" fmla="*/ 1 h 20"/>
                                <a:gd name="T42" fmla="*/ 17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7 w 17"/>
                                <a:gd name="T75" fmla="*/ 19 h 20"/>
                                <a:gd name="T76" fmla="*/ 16 w 17"/>
                                <a:gd name="T77" fmla="*/ 20 h 20"/>
                                <a:gd name="T78" fmla="*/ 16 w 17"/>
                                <a:gd name="T79" fmla="*/ 20 h 20"/>
                                <a:gd name="T80" fmla="*/ 16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9 h 20"/>
                                <a:gd name="T98" fmla="*/ 2 w 17"/>
                                <a:gd name="T99" fmla="*/ 18 h 20"/>
                                <a:gd name="T100" fmla="*/ 1 w 17"/>
                                <a:gd name="T101" fmla="*/ 18 h 20"/>
                                <a:gd name="T102" fmla="*/ 1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3" y="2"/>
                                  </a:lnTo>
                                  <a:lnTo>
                                    <a:pt x="3" y="2"/>
                                  </a:lnTo>
                                  <a:lnTo>
                                    <a:pt x="3" y="2"/>
                                  </a:lnTo>
                                  <a:lnTo>
                                    <a:pt x="3" y="2"/>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7" y="1"/>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7" y="19"/>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4" y="19"/>
                                  </a:lnTo>
                                  <a:lnTo>
                                    <a:pt x="3" y="19"/>
                                  </a:lnTo>
                                  <a:lnTo>
                                    <a:pt x="3" y="19"/>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9"/>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62" name="Freeform 3862"/>
                          <wps:cNvSpPr>
                            <a:spLocks/>
                          </wps:cNvSpPr>
                          <wps:spPr bwMode="auto">
                            <a:xfrm>
                              <a:off x="361" y="42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63" name="Freeform 3863"/>
                          <wps:cNvSpPr>
                            <a:spLocks/>
                          </wps:cNvSpPr>
                          <wps:spPr bwMode="auto">
                            <a:xfrm>
                              <a:off x="361" y="425"/>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4 w 4"/>
                                <a:gd name="T17" fmla="*/ 5 h 5"/>
                                <a:gd name="T18" fmla="*/ 4 w 4"/>
                                <a:gd name="T19" fmla="*/ 5 h 5"/>
                                <a:gd name="T20" fmla="*/ 4 w 4"/>
                                <a:gd name="T21" fmla="*/ 5 h 5"/>
                                <a:gd name="T22" fmla="*/ 4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5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4 w 4"/>
                                <a:gd name="T63" fmla="*/ 4 h 5"/>
                                <a:gd name="T64" fmla="*/ 4 w 4"/>
                                <a:gd name="T65" fmla="*/ 3 h 5"/>
                                <a:gd name="T66" fmla="*/ 4 w 4"/>
                                <a:gd name="T67" fmla="*/ 3 h 5"/>
                                <a:gd name="T68" fmla="*/ 4 w 4"/>
                                <a:gd name="T69" fmla="*/ 3 h 5"/>
                                <a:gd name="T70" fmla="*/ 4 w 4"/>
                                <a:gd name="T71" fmla="*/ 3 h 5"/>
                                <a:gd name="T72" fmla="*/ 4 w 4"/>
                                <a:gd name="T73" fmla="*/ 3 h 5"/>
                                <a:gd name="T74" fmla="*/ 4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3"/>
                                  </a:lnTo>
                                  <a:lnTo>
                                    <a:pt x="4" y="3"/>
                                  </a:lnTo>
                                  <a:lnTo>
                                    <a:pt x="4" y="3"/>
                                  </a:lnTo>
                                  <a:lnTo>
                                    <a:pt x="4" y="3"/>
                                  </a:lnTo>
                                  <a:lnTo>
                                    <a:pt x="4" y="3"/>
                                  </a:lnTo>
                                  <a:lnTo>
                                    <a:pt x="4"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64" name="Freeform 3864"/>
                          <wps:cNvSpPr>
                            <a:spLocks/>
                          </wps:cNvSpPr>
                          <wps:spPr bwMode="auto">
                            <a:xfrm>
                              <a:off x="361" y="438"/>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65" name="Freeform 3865"/>
                          <wps:cNvSpPr>
                            <a:spLocks/>
                          </wps:cNvSpPr>
                          <wps:spPr bwMode="auto">
                            <a:xfrm>
                              <a:off x="361" y="438"/>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4 w 4"/>
                                <a:gd name="T17" fmla="*/ 1 h 5"/>
                                <a:gd name="T18" fmla="*/ 4 w 4"/>
                                <a:gd name="T19" fmla="*/ 1 h 5"/>
                                <a:gd name="T20" fmla="*/ 4 w 4"/>
                                <a:gd name="T21" fmla="*/ 1 h 5"/>
                                <a:gd name="T22" fmla="*/ 4 w 4"/>
                                <a:gd name="T23" fmla="*/ 1 h 5"/>
                                <a:gd name="T24" fmla="*/ 4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4 w 4"/>
                                <a:gd name="T71" fmla="*/ 3 h 5"/>
                                <a:gd name="T72" fmla="*/ 4 w 4"/>
                                <a:gd name="T73" fmla="*/ 3 h 5"/>
                                <a:gd name="T74" fmla="*/ 4 w 4"/>
                                <a:gd name="T75" fmla="*/ 3 h 5"/>
                                <a:gd name="T76" fmla="*/ 4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4" y="3"/>
                                  </a:lnTo>
                                  <a:lnTo>
                                    <a:pt x="4" y="3"/>
                                  </a:lnTo>
                                  <a:lnTo>
                                    <a:pt x="4" y="3"/>
                                  </a:lnTo>
                                  <a:lnTo>
                                    <a:pt x="4"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66" name="Freeform 3866"/>
                          <wps:cNvSpPr>
                            <a:spLocks/>
                          </wps:cNvSpPr>
                          <wps:spPr bwMode="auto">
                            <a:xfrm>
                              <a:off x="360" y="423"/>
                              <a:ext cx="4" cy="22"/>
                            </a:xfrm>
                            <a:custGeom>
                              <a:avLst/>
                              <a:gdLst>
                                <a:gd name="T0" fmla="*/ 0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3 w 4"/>
                                <a:gd name="T15" fmla="*/ 21 h 22"/>
                                <a:gd name="T16" fmla="*/ 4 w 4"/>
                                <a:gd name="T17" fmla="*/ 20 h 22"/>
                                <a:gd name="T18" fmla="*/ 4 w 4"/>
                                <a:gd name="T19" fmla="*/ 19 h 22"/>
                                <a:gd name="T20" fmla="*/ 3 w 4"/>
                                <a:gd name="T21" fmla="*/ 18 h 22"/>
                                <a:gd name="T22" fmla="*/ 3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6 h 22"/>
                                <a:gd name="T44" fmla="*/ 3 w 4"/>
                                <a:gd name="T45" fmla="*/ 5 h 22"/>
                                <a:gd name="T46" fmla="*/ 4 w 4"/>
                                <a:gd name="T47" fmla="*/ 3 h 22"/>
                                <a:gd name="T48" fmla="*/ 4 w 4"/>
                                <a:gd name="T49" fmla="*/ 2 h 22"/>
                                <a:gd name="T50" fmla="*/ 3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1"/>
                                  </a:lnTo>
                                  <a:lnTo>
                                    <a:pt x="1" y="21"/>
                                  </a:lnTo>
                                  <a:lnTo>
                                    <a:pt x="1" y="21"/>
                                  </a:lnTo>
                                  <a:lnTo>
                                    <a:pt x="1" y="22"/>
                                  </a:lnTo>
                                  <a:lnTo>
                                    <a:pt x="1" y="22"/>
                                  </a:lnTo>
                                  <a:lnTo>
                                    <a:pt x="2" y="22"/>
                                  </a:lnTo>
                                  <a:lnTo>
                                    <a:pt x="2" y="22"/>
                                  </a:lnTo>
                                  <a:lnTo>
                                    <a:pt x="2" y="22"/>
                                  </a:lnTo>
                                  <a:lnTo>
                                    <a:pt x="2" y="22"/>
                                  </a:lnTo>
                                  <a:lnTo>
                                    <a:pt x="3" y="22"/>
                                  </a:lnTo>
                                  <a:lnTo>
                                    <a:pt x="3" y="22"/>
                                  </a:lnTo>
                                  <a:lnTo>
                                    <a:pt x="3" y="21"/>
                                  </a:lnTo>
                                  <a:lnTo>
                                    <a:pt x="3" y="21"/>
                                  </a:lnTo>
                                  <a:lnTo>
                                    <a:pt x="3" y="21"/>
                                  </a:lnTo>
                                  <a:lnTo>
                                    <a:pt x="4" y="20"/>
                                  </a:lnTo>
                                  <a:lnTo>
                                    <a:pt x="4" y="20"/>
                                  </a:lnTo>
                                  <a:lnTo>
                                    <a:pt x="4" y="19"/>
                                  </a:lnTo>
                                  <a:lnTo>
                                    <a:pt x="4" y="19"/>
                                  </a:lnTo>
                                  <a:lnTo>
                                    <a:pt x="4"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4" y="4"/>
                                  </a:lnTo>
                                  <a:lnTo>
                                    <a:pt x="4" y="3"/>
                                  </a:lnTo>
                                  <a:lnTo>
                                    <a:pt x="4" y="3"/>
                                  </a:lnTo>
                                  <a:lnTo>
                                    <a:pt x="4" y="2"/>
                                  </a:lnTo>
                                  <a:lnTo>
                                    <a:pt x="4" y="2"/>
                                  </a:lnTo>
                                  <a:lnTo>
                                    <a:pt x="3" y="2"/>
                                  </a:lnTo>
                                  <a:lnTo>
                                    <a:pt x="3" y="1"/>
                                  </a:lnTo>
                                  <a:lnTo>
                                    <a:pt x="3" y="1"/>
                                  </a:lnTo>
                                  <a:lnTo>
                                    <a:pt x="3" y="1"/>
                                  </a:lnTo>
                                  <a:lnTo>
                                    <a:pt x="3" y="0"/>
                                  </a:lnTo>
                                  <a:lnTo>
                                    <a:pt x="2" y="0"/>
                                  </a:lnTo>
                                  <a:lnTo>
                                    <a:pt x="2" y="0"/>
                                  </a:lnTo>
                                  <a:lnTo>
                                    <a:pt x="2" y="0"/>
                                  </a:lnTo>
                                  <a:lnTo>
                                    <a:pt x="2" y="0"/>
                                  </a:lnTo>
                                  <a:lnTo>
                                    <a:pt x="1" y="0"/>
                                  </a:lnTo>
                                  <a:lnTo>
                                    <a:pt x="1" y="1"/>
                                  </a:lnTo>
                                  <a:lnTo>
                                    <a:pt x="1" y="1"/>
                                  </a:lnTo>
                                  <a:lnTo>
                                    <a:pt x="1" y="1"/>
                                  </a:lnTo>
                                  <a:lnTo>
                                    <a:pt x="0"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67" name="Freeform 3867"/>
                          <wps:cNvSpPr>
                            <a:spLocks/>
                          </wps:cNvSpPr>
                          <wps:spPr bwMode="auto">
                            <a:xfrm>
                              <a:off x="360" y="423"/>
                              <a:ext cx="4" cy="22"/>
                            </a:xfrm>
                            <a:custGeom>
                              <a:avLst/>
                              <a:gdLst>
                                <a:gd name="T0" fmla="*/ 0 w 4"/>
                                <a:gd name="T1" fmla="*/ 20 h 22"/>
                                <a:gd name="T2" fmla="*/ 1 w 4"/>
                                <a:gd name="T3" fmla="*/ 21 h 22"/>
                                <a:gd name="T4" fmla="*/ 1 w 4"/>
                                <a:gd name="T5" fmla="*/ 22 h 22"/>
                                <a:gd name="T6" fmla="*/ 2 w 4"/>
                                <a:gd name="T7" fmla="*/ 22 h 22"/>
                                <a:gd name="T8" fmla="*/ 2 w 4"/>
                                <a:gd name="T9" fmla="*/ 22 h 22"/>
                                <a:gd name="T10" fmla="*/ 3 w 4"/>
                                <a:gd name="T11" fmla="*/ 22 h 22"/>
                                <a:gd name="T12" fmla="*/ 3 w 4"/>
                                <a:gd name="T13" fmla="*/ 21 h 22"/>
                                <a:gd name="T14" fmla="*/ 3 w 4"/>
                                <a:gd name="T15" fmla="*/ 21 h 22"/>
                                <a:gd name="T16" fmla="*/ 4 w 4"/>
                                <a:gd name="T17" fmla="*/ 20 h 22"/>
                                <a:gd name="T18" fmla="*/ 4 w 4"/>
                                <a:gd name="T19" fmla="*/ 19 h 22"/>
                                <a:gd name="T20" fmla="*/ 3 w 4"/>
                                <a:gd name="T21" fmla="*/ 18 h 22"/>
                                <a:gd name="T22" fmla="*/ 3 w 4"/>
                                <a:gd name="T23" fmla="*/ 17 h 22"/>
                                <a:gd name="T24" fmla="*/ 3 w 4"/>
                                <a:gd name="T25" fmla="*/ 16 h 22"/>
                                <a:gd name="T26" fmla="*/ 3 w 4"/>
                                <a:gd name="T27" fmla="*/ 14 h 22"/>
                                <a:gd name="T28" fmla="*/ 3 w 4"/>
                                <a:gd name="T29" fmla="*/ 13 h 22"/>
                                <a:gd name="T30" fmla="*/ 3 w 4"/>
                                <a:gd name="T31" fmla="*/ 12 h 22"/>
                                <a:gd name="T32" fmla="*/ 3 w 4"/>
                                <a:gd name="T33" fmla="*/ 11 h 22"/>
                                <a:gd name="T34" fmla="*/ 3 w 4"/>
                                <a:gd name="T35" fmla="*/ 10 h 22"/>
                                <a:gd name="T36" fmla="*/ 3 w 4"/>
                                <a:gd name="T37" fmla="*/ 9 h 22"/>
                                <a:gd name="T38" fmla="*/ 3 w 4"/>
                                <a:gd name="T39" fmla="*/ 8 h 22"/>
                                <a:gd name="T40" fmla="*/ 3 w 4"/>
                                <a:gd name="T41" fmla="*/ 7 h 22"/>
                                <a:gd name="T42" fmla="*/ 3 w 4"/>
                                <a:gd name="T43" fmla="*/ 6 h 22"/>
                                <a:gd name="T44" fmla="*/ 3 w 4"/>
                                <a:gd name="T45" fmla="*/ 5 h 22"/>
                                <a:gd name="T46" fmla="*/ 4 w 4"/>
                                <a:gd name="T47" fmla="*/ 3 h 22"/>
                                <a:gd name="T48" fmla="*/ 4 w 4"/>
                                <a:gd name="T49" fmla="*/ 2 h 22"/>
                                <a:gd name="T50" fmla="*/ 3 w 4"/>
                                <a:gd name="T51" fmla="*/ 2 h 22"/>
                                <a:gd name="T52" fmla="*/ 3 w 4"/>
                                <a:gd name="T53" fmla="*/ 1 h 22"/>
                                <a:gd name="T54" fmla="*/ 3 w 4"/>
                                <a:gd name="T55" fmla="*/ 0 h 22"/>
                                <a:gd name="T56" fmla="*/ 2 w 4"/>
                                <a:gd name="T57" fmla="*/ 0 h 22"/>
                                <a:gd name="T58" fmla="*/ 2 w 4"/>
                                <a:gd name="T59" fmla="*/ 0 h 22"/>
                                <a:gd name="T60" fmla="*/ 1 w 4"/>
                                <a:gd name="T61" fmla="*/ 1 h 22"/>
                                <a:gd name="T62" fmla="*/ 1 w 4"/>
                                <a:gd name="T63" fmla="*/ 1 h 22"/>
                                <a:gd name="T64" fmla="*/ 0 w 4"/>
                                <a:gd name="T65" fmla="*/ 2 h 22"/>
                                <a:gd name="T66" fmla="*/ 0 w 4"/>
                                <a:gd name="T67" fmla="*/ 3 h 22"/>
                                <a:gd name="T68" fmla="*/ 0 w 4"/>
                                <a:gd name="T69" fmla="*/ 4 h 22"/>
                                <a:gd name="T70" fmla="*/ 0 w 4"/>
                                <a:gd name="T71" fmla="*/ 5 h 22"/>
                                <a:gd name="T72" fmla="*/ 0 w 4"/>
                                <a:gd name="T73" fmla="*/ 6 h 22"/>
                                <a:gd name="T74" fmla="*/ 0 w 4"/>
                                <a:gd name="T75" fmla="*/ 7 h 22"/>
                                <a:gd name="T76" fmla="*/ 0 w 4"/>
                                <a:gd name="T77" fmla="*/ 8 h 22"/>
                                <a:gd name="T78" fmla="*/ 0 w 4"/>
                                <a:gd name="T79" fmla="*/ 10 h 22"/>
                                <a:gd name="T80" fmla="*/ 0 w 4"/>
                                <a:gd name="T81" fmla="*/ 11 h 22"/>
                                <a:gd name="T82" fmla="*/ 0 w 4"/>
                                <a:gd name="T83" fmla="*/ 12 h 22"/>
                                <a:gd name="T84" fmla="*/ 0 w 4"/>
                                <a:gd name="T85" fmla="*/ 13 h 22"/>
                                <a:gd name="T86" fmla="*/ 0 w 4"/>
                                <a:gd name="T87" fmla="*/ 14 h 22"/>
                                <a:gd name="T88" fmla="*/ 0 w 4"/>
                                <a:gd name="T89" fmla="*/ 15 h 22"/>
                                <a:gd name="T90" fmla="*/ 0 w 4"/>
                                <a:gd name="T91" fmla="*/ 16 h 22"/>
                                <a:gd name="T92" fmla="*/ 0 w 4"/>
                                <a:gd name="T93" fmla="*/ 17 h 22"/>
                                <a:gd name="T94" fmla="*/ 0 w 4"/>
                                <a:gd name="T95" fmla="*/ 18 h 22"/>
                                <a:gd name="T96" fmla="*/ 0 w 4"/>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22">
                                  <a:moveTo>
                                    <a:pt x="0" y="20"/>
                                  </a:moveTo>
                                  <a:lnTo>
                                    <a:pt x="0" y="20"/>
                                  </a:lnTo>
                                  <a:lnTo>
                                    <a:pt x="0" y="21"/>
                                  </a:lnTo>
                                  <a:lnTo>
                                    <a:pt x="1" y="21"/>
                                  </a:lnTo>
                                  <a:lnTo>
                                    <a:pt x="1" y="21"/>
                                  </a:lnTo>
                                  <a:lnTo>
                                    <a:pt x="1" y="22"/>
                                  </a:lnTo>
                                  <a:lnTo>
                                    <a:pt x="1" y="22"/>
                                  </a:lnTo>
                                  <a:lnTo>
                                    <a:pt x="2" y="22"/>
                                  </a:lnTo>
                                  <a:lnTo>
                                    <a:pt x="2" y="22"/>
                                  </a:lnTo>
                                  <a:lnTo>
                                    <a:pt x="2" y="22"/>
                                  </a:lnTo>
                                  <a:lnTo>
                                    <a:pt x="2" y="22"/>
                                  </a:lnTo>
                                  <a:lnTo>
                                    <a:pt x="3" y="22"/>
                                  </a:lnTo>
                                  <a:lnTo>
                                    <a:pt x="3" y="22"/>
                                  </a:lnTo>
                                  <a:lnTo>
                                    <a:pt x="3" y="21"/>
                                  </a:lnTo>
                                  <a:lnTo>
                                    <a:pt x="3" y="21"/>
                                  </a:lnTo>
                                  <a:lnTo>
                                    <a:pt x="3" y="21"/>
                                  </a:lnTo>
                                  <a:lnTo>
                                    <a:pt x="4" y="20"/>
                                  </a:lnTo>
                                  <a:lnTo>
                                    <a:pt x="4" y="20"/>
                                  </a:lnTo>
                                  <a:lnTo>
                                    <a:pt x="4" y="19"/>
                                  </a:lnTo>
                                  <a:lnTo>
                                    <a:pt x="4" y="19"/>
                                  </a:lnTo>
                                  <a:lnTo>
                                    <a:pt x="4"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10"/>
                                  </a:lnTo>
                                  <a:lnTo>
                                    <a:pt x="3" y="9"/>
                                  </a:lnTo>
                                  <a:lnTo>
                                    <a:pt x="3" y="8"/>
                                  </a:lnTo>
                                  <a:lnTo>
                                    <a:pt x="3" y="8"/>
                                  </a:lnTo>
                                  <a:lnTo>
                                    <a:pt x="3" y="7"/>
                                  </a:lnTo>
                                  <a:lnTo>
                                    <a:pt x="3" y="7"/>
                                  </a:lnTo>
                                  <a:lnTo>
                                    <a:pt x="3" y="6"/>
                                  </a:lnTo>
                                  <a:lnTo>
                                    <a:pt x="3" y="6"/>
                                  </a:lnTo>
                                  <a:lnTo>
                                    <a:pt x="3" y="5"/>
                                  </a:lnTo>
                                  <a:lnTo>
                                    <a:pt x="3" y="5"/>
                                  </a:lnTo>
                                  <a:lnTo>
                                    <a:pt x="4" y="4"/>
                                  </a:lnTo>
                                  <a:lnTo>
                                    <a:pt x="4" y="3"/>
                                  </a:lnTo>
                                  <a:lnTo>
                                    <a:pt x="4" y="3"/>
                                  </a:lnTo>
                                  <a:lnTo>
                                    <a:pt x="4" y="2"/>
                                  </a:lnTo>
                                  <a:lnTo>
                                    <a:pt x="4" y="2"/>
                                  </a:lnTo>
                                  <a:lnTo>
                                    <a:pt x="3" y="2"/>
                                  </a:lnTo>
                                  <a:lnTo>
                                    <a:pt x="3" y="1"/>
                                  </a:lnTo>
                                  <a:lnTo>
                                    <a:pt x="3" y="1"/>
                                  </a:lnTo>
                                  <a:lnTo>
                                    <a:pt x="3" y="1"/>
                                  </a:lnTo>
                                  <a:lnTo>
                                    <a:pt x="3" y="0"/>
                                  </a:lnTo>
                                  <a:lnTo>
                                    <a:pt x="2" y="0"/>
                                  </a:lnTo>
                                  <a:lnTo>
                                    <a:pt x="2" y="0"/>
                                  </a:lnTo>
                                  <a:lnTo>
                                    <a:pt x="2" y="0"/>
                                  </a:lnTo>
                                  <a:lnTo>
                                    <a:pt x="2" y="0"/>
                                  </a:lnTo>
                                  <a:lnTo>
                                    <a:pt x="1" y="0"/>
                                  </a:lnTo>
                                  <a:lnTo>
                                    <a:pt x="1" y="1"/>
                                  </a:lnTo>
                                  <a:lnTo>
                                    <a:pt x="1" y="1"/>
                                  </a:lnTo>
                                  <a:lnTo>
                                    <a:pt x="1" y="1"/>
                                  </a:lnTo>
                                  <a:lnTo>
                                    <a:pt x="0" y="2"/>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5"/>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68" name="Freeform 3868"/>
                          <wps:cNvSpPr>
                            <a:spLocks/>
                          </wps:cNvSpPr>
                          <wps:spPr bwMode="auto">
                            <a:xfrm>
                              <a:off x="357" y="452"/>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8"/>
                                  </a:lnTo>
                                  <a:lnTo>
                                    <a:pt x="6" y="17"/>
                                  </a:lnTo>
                                  <a:lnTo>
                                    <a:pt x="6" y="17"/>
                                  </a:lnTo>
                                  <a:lnTo>
                                    <a:pt x="6" y="16"/>
                                  </a:lnTo>
                                  <a:lnTo>
                                    <a:pt x="6" y="16"/>
                                  </a:lnTo>
                                  <a:lnTo>
                                    <a:pt x="6" y="15"/>
                                  </a:lnTo>
                                  <a:lnTo>
                                    <a:pt x="6" y="14"/>
                                  </a:lnTo>
                                  <a:lnTo>
                                    <a:pt x="6" y="14"/>
                                  </a:lnTo>
                                  <a:lnTo>
                                    <a:pt x="6" y="13"/>
                                  </a:lnTo>
                                  <a:lnTo>
                                    <a:pt x="5" y="13"/>
                                  </a:lnTo>
                                  <a:lnTo>
                                    <a:pt x="5" y="12"/>
                                  </a:lnTo>
                                  <a:lnTo>
                                    <a:pt x="5" y="12"/>
                                  </a:lnTo>
                                  <a:lnTo>
                                    <a:pt x="5" y="11"/>
                                  </a:lnTo>
                                  <a:lnTo>
                                    <a:pt x="5" y="10"/>
                                  </a:lnTo>
                                  <a:lnTo>
                                    <a:pt x="5" y="10"/>
                                  </a:lnTo>
                                  <a:lnTo>
                                    <a:pt x="5" y="9"/>
                                  </a:lnTo>
                                  <a:lnTo>
                                    <a:pt x="6" y="9"/>
                                  </a:lnTo>
                                  <a:lnTo>
                                    <a:pt x="6" y="8"/>
                                  </a:lnTo>
                                  <a:lnTo>
                                    <a:pt x="6"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0"/>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0" y="9"/>
                                  </a:lnTo>
                                  <a:lnTo>
                                    <a:pt x="0" y="9"/>
                                  </a:lnTo>
                                  <a:lnTo>
                                    <a:pt x="0" y="10"/>
                                  </a:lnTo>
                                  <a:lnTo>
                                    <a:pt x="0" y="11"/>
                                  </a:lnTo>
                                  <a:lnTo>
                                    <a:pt x="0" y="11"/>
                                  </a:lnTo>
                                  <a:lnTo>
                                    <a:pt x="0" y="12"/>
                                  </a:lnTo>
                                  <a:lnTo>
                                    <a:pt x="0" y="12"/>
                                  </a:lnTo>
                                  <a:lnTo>
                                    <a:pt x="0" y="13"/>
                                  </a:lnTo>
                                  <a:lnTo>
                                    <a:pt x="0" y="13"/>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69" name="Freeform 3869"/>
                          <wps:cNvSpPr>
                            <a:spLocks/>
                          </wps:cNvSpPr>
                          <wps:spPr bwMode="auto">
                            <a:xfrm>
                              <a:off x="357" y="452"/>
                              <a:ext cx="6" cy="22"/>
                            </a:xfrm>
                            <a:custGeom>
                              <a:avLst/>
                              <a:gdLst>
                                <a:gd name="T0" fmla="*/ 1 w 6"/>
                                <a:gd name="T1" fmla="*/ 20 h 22"/>
                                <a:gd name="T2" fmla="*/ 2 w 6"/>
                                <a:gd name="T3" fmla="*/ 21 h 22"/>
                                <a:gd name="T4" fmla="*/ 2 w 6"/>
                                <a:gd name="T5" fmla="*/ 22 h 22"/>
                                <a:gd name="T6" fmla="*/ 3 w 6"/>
                                <a:gd name="T7" fmla="*/ 22 h 22"/>
                                <a:gd name="T8" fmla="*/ 4 w 6"/>
                                <a:gd name="T9" fmla="*/ 22 h 22"/>
                                <a:gd name="T10" fmla="*/ 5 w 6"/>
                                <a:gd name="T11" fmla="*/ 22 h 22"/>
                                <a:gd name="T12" fmla="*/ 6 w 6"/>
                                <a:gd name="T13" fmla="*/ 21 h 22"/>
                                <a:gd name="T14" fmla="*/ 6 w 6"/>
                                <a:gd name="T15" fmla="*/ 21 h 22"/>
                                <a:gd name="T16" fmla="*/ 6 w 6"/>
                                <a:gd name="T17" fmla="*/ 20 h 22"/>
                                <a:gd name="T18" fmla="*/ 6 w 6"/>
                                <a:gd name="T19" fmla="*/ 19 h 22"/>
                                <a:gd name="T20" fmla="*/ 6 w 6"/>
                                <a:gd name="T21" fmla="*/ 18 h 22"/>
                                <a:gd name="T22" fmla="*/ 6 w 6"/>
                                <a:gd name="T23" fmla="*/ 17 h 22"/>
                                <a:gd name="T24" fmla="*/ 6 w 6"/>
                                <a:gd name="T25" fmla="*/ 16 h 22"/>
                                <a:gd name="T26" fmla="*/ 6 w 6"/>
                                <a:gd name="T27" fmla="*/ 14 h 22"/>
                                <a:gd name="T28" fmla="*/ 6 w 6"/>
                                <a:gd name="T29" fmla="*/ 13 h 22"/>
                                <a:gd name="T30" fmla="*/ 5 w 6"/>
                                <a:gd name="T31" fmla="*/ 12 h 22"/>
                                <a:gd name="T32" fmla="*/ 5 w 6"/>
                                <a:gd name="T33" fmla="*/ 11 h 22"/>
                                <a:gd name="T34" fmla="*/ 5 w 6"/>
                                <a:gd name="T35" fmla="*/ 10 h 22"/>
                                <a:gd name="T36" fmla="*/ 6 w 6"/>
                                <a:gd name="T37" fmla="*/ 9 h 22"/>
                                <a:gd name="T38" fmla="*/ 6 w 6"/>
                                <a:gd name="T39" fmla="*/ 8 h 22"/>
                                <a:gd name="T40" fmla="*/ 6 w 6"/>
                                <a:gd name="T41" fmla="*/ 7 h 22"/>
                                <a:gd name="T42" fmla="*/ 6 w 6"/>
                                <a:gd name="T43" fmla="*/ 5 h 22"/>
                                <a:gd name="T44" fmla="*/ 6 w 6"/>
                                <a:gd name="T45" fmla="*/ 4 h 22"/>
                                <a:gd name="T46" fmla="*/ 6 w 6"/>
                                <a:gd name="T47" fmla="*/ 3 h 22"/>
                                <a:gd name="T48" fmla="*/ 6 w 6"/>
                                <a:gd name="T49" fmla="*/ 2 h 22"/>
                                <a:gd name="T50" fmla="*/ 6 w 6"/>
                                <a:gd name="T51" fmla="*/ 1 h 22"/>
                                <a:gd name="T52" fmla="*/ 6 w 6"/>
                                <a:gd name="T53" fmla="*/ 1 h 22"/>
                                <a:gd name="T54" fmla="*/ 5 w 6"/>
                                <a:gd name="T55" fmla="*/ 0 h 22"/>
                                <a:gd name="T56" fmla="*/ 4 w 6"/>
                                <a:gd name="T57" fmla="*/ 0 h 22"/>
                                <a:gd name="T58" fmla="*/ 3 w 6"/>
                                <a:gd name="T59" fmla="*/ 0 h 22"/>
                                <a:gd name="T60" fmla="*/ 2 w 6"/>
                                <a:gd name="T61" fmla="*/ 0 h 22"/>
                                <a:gd name="T62" fmla="*/ 2 w 6"/>
                                <a:gd name="T63" fmla="*/ 1 h 22"/>
                                <a:gd name="T64" fmla="*/ 1 w 6"/>
                                <a:gd name="T65" fmla="*/ 2 h 22"/>
                                <a:gd name="T66" fmla="*/ 1 w 6"/>
                                <a:gd name="T67" fmla="*/ 3 h 22"/>
                                <a:gd name="T68" fmla="*/ 1 w 6"/>
                                <a:gd name="T69" fmla="*/ 4 h 22"/>
                                <a:gd name="T70" fmla="*/ 1 w 6"/>
                                <a:gd name="T71" fmla="*/ 5 h 22"/>
                                <a:gd name="T72" fmla="*/ 1 w 6"/>
                                <a:gd name="T73" fmla="*/ 6 h 22"/>
                                <a:gd name="T74" fmla="*/ 1 w 6"/>
                                <a:gd name="T75" fmla="*/ 7 h 22"/>
                                <a:gd name="T76" fmla="*/ 1 w 6"/>
                                <a:gd name="T77" fmla="*/ 8 h 22"/>
                                <a:gd name="T78" fmla="*/ 0 w 6"/>
                                <a:gd name="T79" fmla="*/ 9 h 22"/>
                                <a:gd name="T80" fmla="*/ 0 w 6"/>
                                <a:gd name="T81" fmla="*/ 11 h 22"/>
                                <a:gd name="T82" fmla="*/ 0 w 6"/>
                                <a:gd name="T83" fmla="*/ 12 h 22"/>
                                <a:gd name="T84" fmla="*/ 0 w 6"/>
                                <a:gd name="T85" fmla="*/ 13 h 22"/>
                                <a:gd name="T86" fmla="*/ 1 w 6"/>
                                <a:gd name="T87" fmla="*/ 14 h 22"/>
                                <a:gd name="T88" fmla="*/ 1 w 6"/>
                                <a:gd name="T89" fmla="*/ 15 h 22"/>
                                <a:gd name="T90" fmla="*/ 1 w 6"/>
                                <a:gd name="T91" fmla="*/ 16 h 22"/>
                                <a:gd name="T92" fmla="*/ 1 w 6"/>
                                <a:gd name="T93" fmla="*/ 17 h 22"/>
                                <a:gd name="T94" fmla="*/ 1 w 6"/>
                                <a:gd name="T95" fmla="*/ 18 h 22"/>
                                <a:gd name="T96" fmla="*/ 1 w 6"/>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6" h="22">
                                  <a:moveTo>
                                    <a:pt x="1" y="20"/>
                                  </a:moveTo>
                                  <a:lnTo>
                                    <a:pt x="1" y="20"/>
                                  </a:lnTo>
                                  <a:lnTo>
                                    <a:pt x="1" y="21"/>
                                  </a:lnTo>
                                  <a:lnTo>
                                    <a:pt x="2" y="21"/>
                                  </a:lnTo>
                                  <a:lnTo>
                                    <a:pt x="2" y="21"/>
                                  </a:lnTo>
                                  <a:lnTo>
                                    <a:pt x="2" y="22"/>
                                  </a:lnTo>
                                  <a:lnTo>
                                    <a:pt x="3" y="22"/>
                                  </a:lnTo>
                                  <a:lnTo>
                                    <a:pt x="3" y="22"/>
                                  </a:lnTo>
                                  <a:lnTo>
                                    <a:pt x="3" y="22"/>
                                  </a:lnTo>
                                  <a:lnTo>
                                    <a:pt x="4" y="22"/>
                                  </a:lnTo>
                                  <a:lnTo>
                                    <a:pt x="4" y="22"/>
                                  </a:lnTo>
                                  <a:lnTo>
                                    <a:pt x="5" y="22"/>
                                  </a:lnTo>
                                  <a:lnTo>
                                    <a:pt x="5" y="22"/>
                                  </a:lnTo>
                                  <a:lnTo>
                                    <a:pt x="6" y="21"/>
                                  </a:lnTo>
                                  <a:lnTo>
                                    <a:pt x="6" y="21"/>
                                  </a:lnTo>
                                  <a:lnTo>
                                    <a:pt x="6" y="21"/>
                                  </a:lnTo>
                                  <a:lnTo>
                                    <a:pt x="6" y="20"/>
                                  </a:lnTo>
                                  <a:lnTo>
                                    <a:pt x="6" y="20"/>
                                  </a:lnTo>
                                  <a:lnTo>
                                    <a:pt x="6" y="19"/>
                                  </a:lnTo>
                                  <a:lnTo>
                                    <a:pt x="6" y="19"/>
                                  </a:lnTo>
                                  <a:lnTo>
                                    <a:pt x="6" y="18"/>
                                  </a:lnTo>
                                  <a:lnTo>
                                    <a:pt x="6" y="18"/>
                                  </a:lnTo>
                                  <a:lnTo>
                                    <a:pt x="6" y="17"/>
                                  </a:lnTo>
                                  <a:lnTo>
                                    <a:pt x="6" y="17"/>
                                  </a:lnTo>
                                  <a:lnTo>
                                    <a:pt x="6" y="16"/>
                                  </a:lnTo>
                                  <a:lnTo>
                                    <a:pt x="6" y="16"/>
                                  </a:lnTo>
                                  <a:lnTo>
                                    <a:pt x="6" y="15"/>
                                  </a:lnTo>
                                  <a:lnTo>
                                    <a:pt x="6" y="14"/>
                                  </a:lnTo>
                                  <a:lnTo>
                                    <a:pt x="6" y="14"/>
                                  </a:lnTo>
                                  <a:lnTo>
                                    <a:pt x="6" y="13"/>
                                  </a:lnTo>
                                  <a:lnTo>
                                    <a:pt x="5" y="13"/>
                                  </a:lnTo>
                                  <a:lnTo>
                                    <a:pt x="5" y="12"/>
                                  </a:lnTo>
                                  <a:lnTo>
                                    <a:pt x="5" y="12"/>
                                  </a:lnTo>
                                  <a:lnTo>
                                    <a:pt x="5" y="11"/>
                                  </a:lnTo>
                                  <a:lnTo>
                                    <a:pt x="5" y="10"/>
                                  </a:lnTo>
                                  <a:lnTo>
                                    <a:pt x="5" y="10"/>
                                  </a:lnTo>
                                  <a:lnTo>
                                    <a:pt x="5" y="9"/>
                                  </a:lnTo>
                                  <a:lnTo>
                                    <a:pt x="6" y="9"/>
                                  </a:lnTo>
                                  <a:lnTo>
                                    <a:pt x="6" y="8"/>
                                  </a:lnTo>
                                  <a:lnTo>
                                    <a:pt x="6" y="8"/>
                                  </a:lnTo>
                                  <a:lnTo>
                                    <a:pt x="6" y="7"/>
                                  </a:lnTo>
                                  <a:lnTo>
                                    <a:pt x="6" y="7"/>
                                  </a:lnTo>
                                  <a:lnTo>
                                    <a:pt x="6" y="6"/>
                                  </a:lnTo>
                                  <a:lnTo>
                                    <a:pt x="6" y="5"/>
                                  </a:lnTo>
                                  <a:lnTo>
                                    <a:pt x="6" y="5"/>
                                  </a:lnTo>
                                  <a:lnTo>
                                    <a:pt x="6" y="4"/>
                                  </a:lnTo>
                                  <a:lnTo>
                                    <a:pt x="6" y="4"/>
                                  </a:lnTo>
                                  <a:lnTo>
                                    <a:pt x="6" y="3"/>
                                  </a:lnTo>
                                  <a:lnTo>
                                    <a:pt x="6" y="3"/>
                                  </a:lnTo>
                                  <a:lnTo>
                                    <a:pt x="6" y="2"/>
                                  </a:lnTo>
                                  <a:lnTo>
                                    <a:pt x="6" y="2"/>
                                  </a:lnTo>
                                  <a:lnTo>
                                    <a:pt x="6" y="1"/>
                                  </a:lnTo>
                                  <a:lnTo>
                                    <a:pt x="6" y="1"/>
                                  </a:lnTo>
                                  <a:lnTo>
                                    <a:pt x="6" y="1"/>
                                  </a:lnTo>
                                  <a:lnTo>
                                    <a:pt x="5" y="0"/>
                                  </a:lnTo>
                                  <a:lnTo>
                                    <a:pt x="5" y="0"/>
                                  </a:lnTo>
                                  <a:lnTo>
                                    <a:pt x="4" y="0"/>
                                  </a:lnTo>
                                  <a:lnTo>
                                    <a:pt x="4" y="0"/>
                                  </a:lnTo>
                                  <a:lnTo>
                                    <a:pt x="3" y="0"/>
                                  </a:lnTo>
                                  <a:lnTo>
                                    <a:pt x="3" y="0"/>
                                  </a:lnTo>
                                  <a:lnTo>
                                    <a:pt x="3" y="0"/>
                                  </a:lnTo>
                                  <a:lnTo>
                                    <a:pt x="2" y="0"/>
                                  </a:lnTo>
                                  <a:lnTo>
                                    <a:pt x="2" y="0"/>
                                  </a:lnTo>
                                  <a:lnTo>
                                    <a:pt x="2" y="1"/>
                                  </a:lnTo>
                                  <a:lnTo>
                                    <a:pt x="1" y="1"/>
                                  </a:lnTo>
                                  <a:lnTo>
                                    <a:pt x="1" y="2"/>
                                  </a:lnTo>
                                  <a:lnTo>
                                    <a:pt x="1" y="2"/>
                                  </a:lnTo>
                                  <a:lnTo>
                                    <a:pt x="1" y="3"/>
                                  </a:lnTo>
                                  <a:lnTo>
                                    <a:pt x="1" y="3"/>
                                  </a:lnTo>
                                  <a:lnTo>
                                    <a:pt x="1" y="4"/>
                                  </a:lnTo>
                                  <a:lnTo>
                                    <a:pt x="1" y="4"/>
                                  </a:lnTo>
                                  <a:lnTo>
                                    <a:pt x="1" y="5"/>
                                  </a:lnTo>
                                  <a:lnTo>
                                    <a:pt x="1" y="5"/>
                                  </a:lnTo>
                                  <a:lnTo>
                                    <a:pt x="1" y="6"/>
                                  </a:lnTo>
                                  <a:lnTo>
                                    <a:pt x="1" y="7"/>
                                  </a:lnTo>
                                  <a:lnTo>
                                    <a:pt x="1" y="7"/>
                                  </a:lnTo>
                                  <a:lnTo>
                                    <a:pt x="1" y="8"/>
                                  </a:lnTo>
                                  <a:lnTo>
                                    <a:pt x="1" y="8"/>
                                  </a:lnTo>
                                  <a:lnTo>
                                    <a:pt x="0" y="9"/>
                                  </a:lnTo>
                                  <a:lnTo>
                                    <a:pt x="0" y="9"/>
                                  </a:lnTo>
                                  <a:lnTo>
                                    <a:pt x="0" y="10"/>
                                  </a:lnTo>
                                  <a:lnTo>
                                    <a:pt x="0" y="11"/>
                                  </a:lnTo>
                                  <a:lnTo>
                                    <a:pt x="0" y="11"/>
                                  </a:lnTo>
                                  <a:lnTo>
                                    <a:pt x="0" y="12"/>
                                  </a:lnTo>
                                  <a:lnTo>
                                    <a:pt x="0" y="12"/>
                                  </a:lnTo>
                                  <a:lnTo>
                                    <a:pt x="0" y="13"/>
                                  </a:lnTo>
                                  <a:lnTo>
                                    <a:pt x="0" y="13"/>
                                  </a:lnTo>
                                  <a:lnTo>
                                    <a:pt x="1" y="14"/>
                                  </a:lnTo>
                                  <a:lnTo>
                                    <a:pt x="1" y="14"/>
                                  </a:lnTo>
                                  <a:lnTo>
                                    <a:pt x="1" y="15"/>
                                  </a:lnTo>
                                  <a:lnTo>
                                    <a:pt x="1" y="16"/>
                                  </a:lnTo>
                                  <a:lnTo>
                                    <a:pt x="1" y="16"/>
                                  </a:lnTo>
                                  <a:lnTo>
                                    <a:pt x="1" y="17"/>
                                  </a:lnTo>
                                  <a:lnTo>
                                    <a:pt x="1" y="17"/>
                                  </a:lnTo>
                                  <a:lnTo>
                                    <a:pt x="1" y="18"/>
                                  </a:lnTo>
                                  <a:lnTo>
                                    <a:pt x="1" y="18"/>
                                  </a:lnTo>
                                  <a:lnTo>
                                    <a:pt x="1" y="19"/>
                                  </a:lnTo>
                                  <a:lnTo>
                                    <a:pt x="1" y="19"/>
                                  </a:lnTo>
                                  <a:lnTo>
                                    <a:pt x="1"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70" name="Freeform 3870"/>
                          <wps:cNvSpPr>
                            <a:spLocks/>
                          </wps:cNvSpPr>
                          <wps:spPr bwMode="auto">
                            <a:xfrm>
                              <a:off x="364" y="453"/>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71" name="Freeform 3871"/>
                          <wps:cNvSpPr>
                            <a:spLocks/>
                          </wps:cNvSpPr>
                          <wps:spPr bwMode="auto">
                            <a:xfrm>
                              <a:off x="364" y="453"/>
                              <a:ext cx="17" cy="20"/>
                            </a:xfrm>
                            <a:custGeom>
                              <a:avLst/>
                              <a:gdLst>
                                <a:gd name="T0" fmla="*/ 0 w 17"/>
                                <a:gd name="T1" fmla="*/ 5 h 20"/>
                                <a:gd name="T2" fmla="*/ 0 w 17"/>
                                <a:gd name="T3" fmla="*/ 5 h 20"/>
                                <a:gd name="T4" fmla="*/ 0 w 17"/>
                                <a:gd name="T5" fmla="*/ 4 h 20"/>
                                <a:gd name="T6" fmla="*/ 0 w 17"/>
                                <a:gd name="T7" fmla="*/ 4 h 20"/>
                                <a:gd name="T8" fmla="*/ 0 w 17"/>
                                <a:gd name="T9" fmla="*/ 3 h 20"/>
                                <a:gd name="T10" fmla="*/ 0 w 17"/>
                                <a:gd name="T11" fmla="*/ 3 h 20"/>
                                <a:gd name="T12" fmla="*/ 1 w 17"/>
                                <a:gd name="T13" fmla="*/ 3 h 20"/>
                                <a:gd name="T14" fmla="*/ 1 w 17"/>
                                <a:gd name="T15" fmla="*/ 2 h 20"/>
                                <a:gd name="T16" fmla="*/ 1 w 17"/>
                                <a:gd name="T17" fmla="*/ 2 h 20"/>
                                <a:gd name="T18" fmla="*/ 2 w 17"/>
                                <a:gd name="T19" fmla="*/ 2 h 20"/>
                                <a:gd name="T20" fmla="*/ 2 w 17"/>
                                <a:gd name="T21" fmla="*/ 2 h 20"/>
                                <a:gd name="T22" fmla="*/ 2 w 17"/>
                                <a:gd name="T23" fmla="*/ 2 h 20"/>
                                <a:gd name="T24" fmla="*/ 3 w 17"/>
                                <a:gd name="T25" fmla="*/ 2 h 20"/>
                                <a:gd name="T26" fmla="*/ 13 w 17"/>
                                <a:gd name="T27" fmla="*/ 0 h 20"/>
                                <a:gd name="T28" fmla="*/ 14 w 17"/>
                                <a:gd name="T29" fmla="*/ 0 h 20"/>
                                <a:gd name="T30" fmla="*/ 14 w 17"/>
                                <a:gd name="T31" fmla="*/ 0 h 20"/>
                                <a:gd name="T32" fmla="*/ 15 w 17"/>
                                <a:gd name="T33" fmla="*/ 0 h 20"/>
                                <a:gd name="T34" fmla="*/ 15 w 17"/>
                                <a:gd name="T35" fmla="*/ 0 h 20"/>
                                <a:gd name="T36" fmla="*/ 15 w 17"/>
                                <a:gd name="T37" fmla="*/ 1 h 20"/>
                                <a:gd name="T38" fmla="*/ 16 w 17"/>
                                <a:gd name="T39" fmla="*/ 1 h 20"/>
                                <a:gd name="T40" fmla="*/ 16 w 17"/>
                                <a:gd name="T41" fmla="*/ 1 h 20"/>
                                <a:gd name="T42" fmla="*/ 16 w 17"/>
                                <a:gd name="T43" fmla="*/ 2 h 20"/>
                                <a:gd name="T44" fmla="*/ 17 w 17"/>
                                <a:gd name="T45" fmla="*/ 2 h 20"/>
                                <a:gd name="T46" fmla="*/ 17 w 17"/>
                                <a:gd name="T47" fmla="*/ 2 h 20"/>
                                <a:gd name="T48" fmla="*/ 17 w 17"/>
                                <a:gd name="T49" fmla="*/ 3 h 20"/>
                                <a:gd name="T50" fmla="*/ 17 w 17"/>
                                <a:gd name="T51" fmla="*/ 3 h 20"/>
                                <a:gd name="T52" fmla="*/ 17 w 17"/>
                                <a:gd name="T53" fmla="*/ 4 h 20"/>
                                <a:gd name="T54" fmla="*/ 17 w 17"/>
                                <a:gd name="T55" fmla="*/ 4 h 20"/>
                                <a:gd name="T56" fmla="*/ 17 w 17"/>
                                <a:gd name="T57" fmla="*/ 5 h 20"/>
                                <a:gd name="T58" fmla="*/ 17 w 17"/>
                                <a:gd name="T59" fmla="*/ 16 h 20"/>
                                <a:gd name="T60" fmla="*/ 17 w 17"/>
                                <a:gd name="T61" fmla="*/ 16 h 20"/>
                                <a:gd name="T62" fmla="*/ 17 w 17"/>
                                <a:gd name="T63" fmla="*/ 17 h 20"/>
                                <a:gd name="T64" fmla="*/ 17 w 17"/>
                                <a:gd name="T65" fmla="*/ 17 h 20"/>
                                <a:gd name="T66" fmla="*/ 17 w 17"/>
                                <a:gd name="T67" fmla="*/ 18 h 20"/>
                                <a:gd name="T68" fmla="*/ 17 w 17"/>
                                <a:gd name="T69" fmla="*/ 18 h 20"/>
                                <a:gd name="T70" fmla="*/ 17 w 17"/>
                                <a:gd name="T71" fmla="*/ 19 h 20"/>
                                <a:gd name="T72" fmla="*/ 17 w 17"/>
                                <a:gd name="T73" fmla="*/ 19 h 20"/>
                                <a:gd name="T74" fmla="*/ 16 w 17"/>
                                <a:gd name="T75" fmla="*/ 19 h 20"/>
                                <a:gd name="T76" fmla="*/ 16 w 17"/>
                                <a:gd name="T77" fmla="*/ 20 h 20"/>
                                <a:gd name="T78" fmla="*/ 16 w 17"/>
                                <a:gd name="T79" fmla="*/ 20 h 20"/>
                                <a:gd name="T80" fmla="*/ 15 w 17"/>
                                <a:gd name="T81" fmla="*/ 20 h 20"/>
                                <a:gd name="T82" fmla="*/ 15 w 17"/>
                                <a:gd name="T83" fmla="*/ 20 h 20"/>
                                <a:gd name="T84" fmla="*/ 15 w 17"/>
                                <a:gd name="T85" fmla="*/ 20 h 20"/>
                                <a:gd name="T86" fmla="*/ 14 w 17"/>
                                <a:gd name="T87" fmla="*/ 20 h 20"/>
                                <a:gd name="T88" fmla="*/ 14 w 17"/>
                                <a:gd name="T89" fmla="*/ 20 h 20"/>
                                <a:gd name="T90" fmla="*/ 3 w 17"/>
                                <a:gd name="T91" fmla="*/ 19 h 20"/>
                                <a:gd name="T92" fmla="*/ 3 w 17"/>
                                <a:gd name="T93" fmla="*/ 19 h 20"/>
                                <a:gd name="T94" fmla="*/ 2 w 17"/>
                                <a:gd name="T95" fmla="*/ 19 h 20"/>
                                <a:gd name="T96" fmla="*/ 2 w 17"/>
                                <a:gd name="T97" fmla="*/ 18 h 20"/>
                                <a:gd name="T98" fmla="*/ 1 w 17"/>
                                <a:gd name="T99" fmla="*/ 18 h 20"/>
                                <a:gd name="T100" fmla="*/ 1 w 17"/>
                                <a:gd name="T101" fmla="*/ 18 h 20"/>
                                <a:gd name="T102" fmla="*/ 0 w 17"/>
                                <a:gd name="T103" fmla="*/ 18 h 20"/>
                                <a:gd name="T104" fmla="*/ 0 w 17"/>
                                <a:gd name="T105" fmla="*/ 17 h 20"/>
                                <a:gd name="T106" fmla="*/ 0 w 17"/>
                                <a:gd name="T107" fmla="*/ 17 h 20"/>
                                <a:gd name="T108" fmla="*/ 0 w 17"/>
                                <a:gd name="T109" fmla="*/ 17 h 20"/>
                                <a:gd name="T110" fmla="*/ 0 w 17"/>
                                <a:gd name="T111" fmla="*/ 16 h 20"/>
                                <a:gd name="T112" fmla="*/ 0 w 17"/>
                                <a:gd name="T113" fmla="*/ 16 h 20"/>
                                <a:gd name="T114" fmla="*/ 0 w 17"/>
                                <a:gd name="T115" fmla="*/ 15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7" h="20">
                                  <a:moveTo>
                                    <a:pt x="0" y="15"/>
                                  </a:move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2"/>
                                  </a:lnTo>
                                  <a:lnTo>
                                    <a:pt x="3" y="2"/>
                                  </a:lnTo>
                                  <a:lnTo>
                                    <a:pt x="3" y="2"/>
                                  </a:lnTo>
                                  <a:lnTo>
                                    <a:pt x="13" y="0"/>
                                  </a:lnTo>
                                  <a:lnTo>
                                    <a:pt x="13" y="0"/>
                                  </a:lnTo>
                                  <a:lnTo>
                                    <a:pt x="13" y="0"/>
                                  </a:lnTo>
                                  <a:lnTo>
                                    <a:pt x="13" y="0"/>
                                  </a:lnTo>
                                  <a:lnTo>
                                    <a:pt x="14" y="0"/>
                                  </a:lnTo>
                                  <a:lnTo>
                                    <a:pt x="14" y="0"/>
                                  </a:lnTo>
                                  <a:lnTo>
                                    <a:pt x="14" y="0"/>
                                  </a:lnTo>
                                  <a:lnTo>
                                    <a:pt x="14" y="0"/>
                                  </a:lnTo>
                                  <a:lnTo>
                                    <a:pt x="14" y="0"/>
                                  </a:lnTo>
                                  <a:lnTo>
                                    <a:pt x="14" y="0"/>
                                  </a:lnTo>
                                  <a:lnTo>
                                    <a:pt x="14" y="0"/>
                                  </a:lnTo>
                                  <a:lnTo>
                                    <a:pt x="14" y="0"/>
                                  </a:lnTo>
                                  <a:lnTo>
                                    <a:pt x="14" y="0"/>
                                  </a:lnTo>
                                  <a:lnTo>
                                    <a:pt x="14" y="0"/>
                                  </a:lnTo>
                                  <a:lnTo>
                                    <a:pt x="14" y="0"/>
                                  </a:lnTo>
                                  <a:lnTo>
                                    <a:pt x="14" y="0"/>
                                  </a:lnTo>
                                  <a:lnTo>
                                    <a:pt x="15" y="0"/>
                                  </a:lnTo>
                                  <a:lnTo>
                                    <a:pt x="15" y="0"/>
                                  </a:lnTo>
                                  <a:lnTo>
                                    <a:pt x="15" y="0"/>
                                  </a:lnTo>
                                  <a:lnTo>
                                    <a:pt x="15" y="0"/>
                                  </a:lnTo>
                                  <a:lnTo>
                                    <a:pt x="15" y="0"/>
                                  </a:lnTo>
                                  <a:lnTo>
                                    <a:pt x="15" y="0"/>
                                  </a:lnTo>
                                  <a:lnTo>
                                    <a:pt x="15" y="0"/>
                                  </a:lnTo>
                                  <a:lnTo>
                                    <a:pt x="15" y="0"/>
                                  </a:lnTo>
                                  <a:lnTo>
                                    <a:pt x="15" y="0"/>
                                  </a:lnTo>
                                  <a:lnTo>
                                    <a:pt x="15" y="1"/>
                                  </a:lnTo>
                                  <a:lnTo>
                                    <a:pt x="15" y="1"/>
                                  </a:lnTo>
                                  <a:lnTo>
                                    <a:pt x="15" y="1"/>
                                  </a:lnTo>
                                  <a:lnTo>
                                    <a:pt x="15" y="1"/>
                                  </a:lnTo>
                                  <a:lnTo>
                                    <a:pt x="16" y="1"/>
                                  </a:lnTo>
                                  <a:lnTo>
                                    <a:pt x="16" y="1"/>
                                  </a:lnTo>
                                  <a:lnTo>
                                    <a:pt x="16" y="1"/>
                                  </a:lnTo>
                                  <a:lnTo>
                                    <a:pt x="16" y="1"/>
                                  </a:lnTo>
                                  <a:lnTo>
                                    <a:pt x="16" y="1"/>
                                  </a:lnTo>
                                  <a:lnTo>
                                    <a:pt x="16" y="1"/>
                                  </a:lnTo>
                                  <a:lnTo>
                                    <a:pt x="16" y="1"/>
                                  </a:lnTo>
                                  <a:lnTo>
                                    <a:pt x="16" y="1"/>
                                  </a:lnTo>
                                  <a:lnTo>
                                    <a:pt x="16" y="1"/>
                                  </a:lnTo>
                                  <a:lnTo>
                                    <a:pt x="16" y="1"/>
                                  </a:lnTo>
                                  <a:lnTo>
                                    <a:pt x="16" y="1"/>
                                  </a:lnTo>
                                  <a:lnTo>
                                    <a:pt x="16" y="1"/>
                                  </a:lnTo>
                                  <a:lnTo>
                                    <a:pt x="16" y="2"/>
                                  </a:lnTo>
                                  <a:lnTo>
                                    <a:pt x="16" y="2"/>
                                  </a:lnTo>
                                  <a:lnTo>
                                    <a:pt x="16" y="2"/>
                                  </a:lnTo>
                                  <a:lnTo>
                                    <a:pt x="16" y="2"/>
                                  </a:lnTo>
                                  <a:lnTo>
                                    <a:pt x="17" y="2"/>
                                  </a:lnTo>
                                  <a:lnTo>
                                    <a:pt x="17" y="2"/>
                                  </a:lnTo>
                                  <a:lnTo>
                                    <a:pt x="17" y="2"/>
                                  </a:lnTo>
                                  <a:lnTo>
                                    <a:pt x="17" y="2"/>
                                  </a:lnTo>
                                  <a:lnTo>
                                    <a:pt x="17" y="2"/>
                                  </a:lnTo>
                                  <a:lnTo>
                                    <a:pt x="17" y="2"/>
                                  </a:lnTo>
                                  <a:lnTo>
                                    <a:pt x="17" y="2"/>
                                  </a:lnTo>
                                  <a:lnTo>
                                    <a:pt x="17" y="2"/>
                                  </a:lnTo>
                                  <a:lnTo>
                                    <a:pt x="17" y="2"/>
                                  </a:lnTo>
                                  <a:lnTo>
                                    <a:pt x="17" y="2"/>
                                  </a:lnTo>
                                  <a:lnTo>
                                    <a:pt x="17" y="3"/>
                                  </a:lnTo>
                                  <a:lnTo>
                                    <a:pt x="17" y="3"/>
                                  </a:lnTo>
                                  <a:lnTo>
                                    <a:pt x="17" y="3"/>
                                  </a:lnTo>
                                  <a:lnTo>
                                    <a:pt x="17" y="3"/>
                                  </a:lnTo>
                                  <a:lnTo>
                                    <a:pt x="17" y="3"/>
                                  </a:lnTo>
                                  <a:lnTo>
                                    <a:pt x="17" y="3"/>
                                  </a:lnTo>
                                  <a:lnTo>
                                    <a:pt x="17" y="3"/>
                                  </a:lnTo>
                                  <a:lnTo>
                                    <a:pt x="17" y="3"/>
                                  </a:lnTo>
                                  <a:lnTo>
                                    <a:pt x="17" y="3"/>
                                  </a:lnTo>
                                  <a:lnTo>
                                    <a:pt x="17" y="3"/>
                                  </a:lnTo>
                                  <a:lnTo>
                                    <a:pt x="17" y="3"/>
                                  </a:lnTo>
                                  <a:lnTo>
                                    <a:pt x="17" y="3"/>
                                  </a:lnTo>
                                  <a:lnTo>
                                    <a:pt x="17" y="4"/>
                                  </a:lnTo>
                                  <a:lnTo>
                                    <a:pt x="17" y="4"/>
                                  </a:lnTo>
                                  <a:lnTo>
                                    <a:pt x="17" y="4"/>
                                  </a:lnTo>
                                  <a:lnTo>
                                    <a:pt x="17" y="4"/>
                                  </a:lnTo>
                                  <a:lnTo>
                                    <a:pt x="17" y="4"/>
                                  </a:lnTo>
                                  <a:lnTo>
                                    <a:pt x="17" y="4"/>
                                  </a:lnTo>
                                  <a:lnTo>
                                    <a:pt x="17" y="4"/>
                                  </a:lnTo>
                                  <a:lnTo>
                                    <a:pt x="17" y="4"/>
                                  </a:lnTo>
                                  <a:lnTo>
                                    <a:pt x="17" y="4"/>
                                  </a:lnTo>
                                  <a:lnTo>
                                    <a:pt x="17" y="4"/>
                                  </a:lnTo>
                                  <a:lnTo>
                                    <a:pt x="17" y="5"/>
                                  </a:lnTo>
                                  <a:lnTo>
                                    <a:pt x="17" y="5"/>
                                  </a:lnTo>
                                  <a:lnTo>
                                    <a:pt x="17" y="5"/>
                                  </a:lnTo>
                                  <a:lnTo>
                                    <a:pt x="17" y="16"/>
                                  </a:lnTo>
                                  <a:lnTo>
                                    <a:pt x="17" y="16"/>
                                  </a:lnTo>
                                  <a:lnTo>
                                    <a:pt x="17" y="16"/>
                                  </a:lnTo>
                                  <a:lnTo>
                                    <a:pt x="17" y="16"/>
                                  </a:lnTo>
                                  <a:lnTo>
                                    <a:pt x="17" y="16"/>
                                  </a:lnTo>
                                  <a:lnTo>
                                    <a:pt x="17" y="16"/>
                                  </a:lnTo>
                                  <a:lnTo>
                                    <a:pt x="17" y="16"/>
                                  </a:lnTo>
                                  <a:lnTo>
                                    <a:pt x="17" y="16"/>
                                  </a:lnTo>
                                  <a:lnTo>
                                    <a:pt x="17" y="16"/>
                                  </a:lnTo>
                                  <a:lnTo>
                                    <a:pt x="17" y="17"/>
                                  </a:lnTo>
                                  <a:lnTo>
                                    <a:pt x="17" y="17"/>
                                  </a:lnTo>
                                  <a:lnTo>
                                    <a:pt x="17" y="17"/>
                                  </a:lnTo>
                                  <a:lnTo>
                                    <a:pt x="17" y="17"/>
                                  </a:lnTo>
                                  <a:lnTo>
                                    <a:pt x="17" y="17"/>
                                  </a:lnTo>
                                  <a:lnTo>
                                    <a:pt x="17" y="17"/>
                                  </a:lnTo>
                                  <a:lnTo>
                                    <a:pt x="17" y="17"/>
                                  </a:lnTo>
                                  <a:lnTo>
                                    <a:pt x="17" y="17"/>
                                  </a:lnTo>
                                  <a:lnTo>
                                    <a:pt x="17" y="17"/>
                                  </a:lnTo>
                                  <a:lnTo>
                                    <a:pt x="17" y="17"/>
                                  </a:lnTo>
                                  <a:lnTo>
                                    <a:pt x="17" y="17"/>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8"/>
                                  </a:lnTo>
                                  <a:lnTo>
                                    <a:pt x="17" y="19"/>
                                  </a:lnTo>
                                  <a:lnTo>
                                    <a:pt x="17" y="19"/>
                                  </a:lnTo>
                                  <a:lnTo>
                                    <a:pt x="17" y="19"/>
                                  </a:lnTo>
                                  <a:lnTo>
                                    <a:pt x="17" y="19"/>
                                  </a:lnTo>
                                  <a:lnTo>
                                    <a:pt x="17" y="19"/>
                                  </a:lnTo>
                                  <a:lnTo>
                                    <a:pt x="17" y="19"/>
                                  </a:lnTo>
                                  <a:lnTo>
                                    <a:pt x="17" y="19"/>
                                  </a:lnTo>
                                  <a:lnTo>
                                    <a:pt x="17" y="19"/>
                                  </a:lnTo>
                                  <a:lnTo>
                                    <a:pt x="16" y="19"/>
                                  </a:lnTo>
                                  <a:lnTo>
                                    <a:pt x="16" y="19"/>
                                  </a:lnTo>
                                  <a:lnTo>
                                    <a:pt x="16" y="19"/>
                                  </a:lnTo>
                                  <a:lnTo>
                                    <a:pt x="16" y="19"/>
                                  </a:lnTo>
                                  <a:lnTo>
                                    <a:pt x="16" y="19"/>
                                  </a:lnTo>
                                  <a:lnTo>
                                    <a:pt x="16" y="20"/>
                                  </a:lnTo>
                                  <a:lnTo>
                                    <a:pt x="16" y="20"/>
                                  </a:lnTo>
                                  <a:lnTo>
                                    <a:pt x="16" y="20"/>
                                  </a:lnTo>
                                  <a:lnTo>
                                    <a:pt x="16" y="20"/>
                                  </a:lnTo>
                                  <a:lnTo>
                                    <a:pt x="16" y="20"/>
                                  </a:lnTo>
                                  <a:lnTo>
                                    <a:pt x="16" y="20"/>
                                  </a:lnTo>
                                  <a:lnTo>
                                    <a:pt x="16" y="20"/>
                                  </a:lnTo>
                                  <a:lnTo>
                                    <a:pt x="16" y="20"/>
                                  </a:lnTo>
                                  <a:lnTo>
                                    <a:pt x="16" y="20"/>
                                  </a:lnTo>
                                  <a:lnTo>
                                    <a:pt x="16"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5" y="20"/>
                                  </a:lnTo>
                                  <a:lnTo>
                                    <a:pt x="14" y="20"/>
                                  </a:lnTo>
                                  <a:lnTo>
                                    <a:pt x="14" y="20"/>
                                  </a:lnTo>
                                  <a:lnTo>
                                    <a:pt x="14" y="20"/>
                                  </a:lnTo>
                                  <a:lnTo>
                                    <a:pt x="14" y="20"/>
                                  </a:lnTo>
                                  <a:lnTo>
                                    <a:pt x="14" y="20"/>
                                  </a:lnTo>
                                  <a:lnTo>
                                    <a:pt x="14" y="20"/>
                                  </a:lnTo>
                                  <a:lnTo>
                                    <a:pt x="14" y="20"/>
                                  </a:lnTo>
                                  <a:lnTo>
                                    <a:pt x="14" y="20"/>
                                  </a:lnTo>
                                  <a:lnTo>
                                    <a:pt x="14" y="20"/>
                                  </a:lnTo>
                                  <a:lnTo>
                                    <a:pt x="14" y="20"/>
                                  </a:lnTo>
                                  <a:lnTo>
                                    <a:pt x="13" y="20"/>
                                  </a:lnTo>
                                  <a:lnTo>
                                    <a:pt x="13" y="20"/>
                                  </a:lnTo>
                                  <a:lnTo>
                                    <a:pt x="3" y="19"/>
                                  </a:lnTo>
                                  <a:lnTo>
                                    <a:pt x="3" y="19"/>
                                  </a:lnTo>
                                  <a:lnTo>
                                    <a:pt x="3" y="19"/>
                                  </a:lnTo>
                                  <a:lnTo>
                                    <a:pt x="3" y="19"/>
                                  </a:lnTo>
                                  <a:lnTo>
                                    <a:pt x="3" y="19"/>
                                  </a:lnTo>
                                  <a:lnTo>
                                    <a:pt x="3" y="19"/>
                                  </a:lnTo>
                                  <a:lnTo>
                                    <a:pt x="3" y="19"/>
                                  </a:lnTo>
                                  <a:lnTo>
                                    <a:pt x="3" y="19"/>
                                  </a:lnTo>
                                  <a:lnTo>
                                    <a:pt x="2" y="19"/>
                                  </a:lnTo>
                                  <a:lnTo>
                                    <a:pt x="2" y="19"/>
                                  </a:lnTo>
                                  <a:lnTo>
                                    <a:pt x="2" y="19"/>
                                  </a:lnTo>
                                  <a:lnTo>
                                    <a:pt x="2" y="19"/>
                                  </a:lnTo>
                                  <a:lnTo>
                                    <a:pt x="2" y="19"/>
                                  </a:lnTo>
                                  <a:lnTo>
                                    <a:pt x="2" y="19"/>
                                  </a:lnTo>
                                  <a:lnTo>
                                    <a:pt x="2" y="19"/>
                                  </a:lnTo>
                                  <a:lnTo>
                                    <a:pt x="2" y="18"/>
                                  </a:lnTo>
                                  <a:lnTo>
                                    <a:pt x="2" y="18"/>
                                  </a:lnTo>
                                  <a:lnTo>
                                    <a:pt x="2" y="18"/>
                                  </a:lnTo>
                                  <a:lnTo>
                                    <a:pt x="2" y="18"/>
                                  </a:lnTo>
                                  <a:lnTo>
                                    <a:pt x="1" y="18"/>
                                  </a:lnTo>
                                  <a:lnTo>
                                    <a:pt x="1" y="18"/>
                                  </a:lnTo>
                                  <a:lnTo>
                                    <a:pt x="1" y="18"/>
                                  </a:lnTo>
                                  <a:lnTo>
                                    <a:pt x="1" y="18"/>
                                  </a:lnTo>
                                  <a:lnTo>
                                    <a:pt x="1" y="18"/>
                                  </a:lnTo>
                                  <a:lnTo>
                                    <a:pt x="1" y="18"/>
                                  </a:lnTo>
                                  <a:lnTo>
                                    <a:pt x="1" y="18"/>
                                  </a:lnTo>
                                  <a:lnTo>
                                    <a:pt x="1" y="18"/>
                                  </a:lnTo>
                                  <a:lnTo>
                                    <a:pt x="1" y="18"/>
                                  </a:lnTo>
                                  <a:lnTo>
                                    <a:pt x="1" y="18"/>
                                  </a:lnTo>
                                  <a:lnTo>
                                    <a:pt x="1" y="18"/>
                                  </a:lnTo>
                                  <a:lnTo>
                                    <a:pt x="1" y="18"/>
                                  </a:lnTo>
                                  <a:lnTo>
                                    <a:pt x="0" y="18"/>
                                  </a:lnTo>
                                  <a:lnTo>
                                    <a:pt x="0" y="18"/>
                                  </a:lnTo>
                                  <a:lnTo>
                                    <a:pt x="0" y="18"/>
                                  </a:lnTo>
                                  <a:lnTo>
                                    <a:pt x="0" y="18"/>
                                  </a:lnTo>
                                  <a:lnTo>
                                    <a:pt x="0" y="18"/>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7"/>
                                  </a:lnTo>
                                  <a:lnTo>
                                    <a:pt x="0" y="16"/>
                                  </a:lnTo>
                                  <a:lnTo>
                                    <a:pt x="0" y="16"/>
                                  </a:lnTo>
                                  <a:lnTo>
                                    <a:pt x="0" y="16"/>
                                  </a:lnTo>
                                  <a:lnTo>
                                    <a:pt x="0" y="16"/>
                                  </a:lnTo>
                                  <a:lnTo>
                                    <a:pt x="0" y="16"/>
                                  </a:lnTo>
                                  <a:lnTo>
                                    <a:pt x="0" y="16"/>
                                  </a:lnTo>
                                  <a:lnTo>
                                    <a:pt x="0" y="16"/>
                                  </a:lnTo>
                                  <a:lnTo>
                                    <a:pt x="0" y="16"/>
                                  </a:lnTo>
                                  <a:lnTo>
                                    <a:pt x="0" y="16"/>
                                  </a:lnTo>
                                  <a:lnTo>
                                    <a:pt x="0" y="16"/>
                                  </a:lnTo>
                                  <a:lnTo>
                                    <a:pt x="0" y="15"/>
                                  </a:lnTo>
                                  <a:lnTo>
                                    <a:pt x="0" y="15"/>
                                  </a:lnTo>
                                  <a:lnTo>
                                    <a:pt x="0" y="15"/>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72" name="Freeform 3872"/>
                          <wps:cNvSpPr>
                            <a:spLocks/>
                          </wps:cNvSpPr>
                          <wps:spPr bwMode="auto">
                            <a:xfrm>
                              <a:off x="361" y="45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3 w 4"/>
                                <a:gd name="T63" fmla="*/ 4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0" y="0"/>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73" name="Freeform 3873"/>
                          <wps:cNvSpPr>
                            <a:spLocks/>
                          </wps:cNvSpPr>
                          <wps:spPr bwMode="auto">
                            <a:xfrm>
                              <a:off x="361" y="454"/>
                              <a:ext cx="4" cy="5"/>
                            </a:xfrm>
                            <a:custGeom>
                              <a:avLst/>
                              <a:gdLst>
                                <a:gd name="T0" fmla="*/ 0 w 4"/>
                                <a:gd name="T1" fmla="*/ 3 h 5"/>
                                <a:gd name="T2" fmla="*/ 3 w 4"/>
                                <a:gd name="T3" fmla="*/ 5 h 5"/>
                                <a:gd name="T4" fmla="*/ 3 w 4"/>
                                <a:gd name="T5" fmla="*/ 5 h 5"/>
                                <a:gd name="T6" fmla="*/ 3 w 4"/>
                                <a:gd name="T7" fmla="*/ 5 h 5"/>
                                <a:gd name="T8" fmla="*/ 3 w 4"/>
                                <a:gd name="T9" fmla="*/ 5 h 5"/>
                                <a:gd name="T10" fmla="*/ 3 w 4"/>
                                <a:gd name="T11" fmla="*/ 5 h 5"/>
                                <a:gd name="T12" fmla="*/ 3 w 4"/>
                                <a:gd name="T13" fmla="*/ 5 h 5"/>
                                <a:gd name="T14" fmla="*/ 3 w 4"/>
                                <a:gd name="T15" fmla="*/ 5 h 5"/>
                                <a:gd name="T16" fmla="*/ 3 w 4"/>
                                <a:gd name="T17" fmla="*/ 5 h 5"/>
                                <a:gd name="T18" fmla="*/ 3 w 4"/>
                                <a:gd name="T19" fmla="*/ 5 h 5"/>
                                <a:gd name="T20" fmla="*/ 3 w 4"/>
                                <a:gd name="T21" fmla="*/ 5 h 5"/>
                                <a:gd name="T22" fmla="*/ 3 w 4"/>
                                <a:gd name="T23" fmla="*/ 5 h 5"/>
                                <a:gd name="T24" fmla="*/ 4 w 4"/>
                                <a:gd name="T25" fmla="*/ 5 h 5"/>
                                <a:gd name="T26" fmla="*/ 4 w 4"/>
                                <a:gd name="T27" fmla="*/ 5 h 5"/>
                                <a:gd name="T28" fmla="*/ 4 w 4"/>
                                <a:gd name="T29" fmla="*/ 5 h 5"/>
                                <a:gd name="T30" fmla="*/ 4 w 4"/>
                                <a:gd name="T31" fmla="*/ 5 h 5"/>
                                <a:gd name="T32" fmla="*/ 4 w 4"/>
                                <a:gd name="T33" fmla="*/ 5 h 5"/>
                                <a:gd name="T34" fmla="*/ 4 w 4"/>
                                <a:gd name="T35" fmla="*/ 4 h 5"/>
                                <a:gd name="T36" fmla="*/ 4 w 4"/>
                                <a:gd name="T37" fmla="*/ 4 h 5"/>
                                <a:gd name="T38" fmla="*/ 4 w 4"/>
                                <a:gd name="T39" fmla="*/ 4 h 5"/>
                                <a:gd name="T40" fmla="*/ 4 w 4"/>
                                <a:gd name="T41" fmla="*/ 4 h 5"/>
                                <a:gd name="T42" fmla="*/ 4 w 4"/>
                                <a:gd name="T43" fmla="*/ 4 h 5"/>
                                <a:gd name="T44" fmla="*/ 4 w 4"/>
                                <a:gd name="T45" fmla="*/ 4 h 5"/>
                                <a:gd name="T46" fmla="*/ 4 w 4"/>
                                <a:gd name="T47" fmla="*/ 4 h 5"/>
                                <a:gd name="T48" fmla="*/ 4 w 4"/>
                                <a:gd name="T49" fmla="*/ 4 h 5"/>
                                <a:gd name="T50" fmla="*/ 4 w 4"/>
                                <a:gd name="T51" fmla="*/ 4 h 5"/>
                                <a:gd name="T52" fmla="*/ 4 w 4"/>
                                <a:gd name="T53" fmla="*/ 4 h 5"/>
                                <a:gd name="T54" fmla="*/ 4 w 4"/>
                                <a:gd name="T55" fmla="*/ 4 h 5"/>
                                <a:gd name="T56" fmla="*/ 4 w 4"/>
                                <a:gd name="T57" fmla="*/ 4 h 5"/>
                                <a:gd name="T58" fmla="*/ 4 w 4"/>
                                <a:gd name="T59" fmla="*/ 4 h 5"/>
                                <a:gd name="T60" fmla="*/ 4 w 4"/>
                                <a:gd name="T61" fmla="*/ 4 h 5"/>
                                <a:gd name="T62" fmla="*/ 3 w 4"/>
                                <a:gd name="T63" fmla="*/ 4 h 5"/>
                                <a:gd name="T64" fmla="*/ 3 w 4"/>
                                <a:gd name="T65" fmla="*/ 3 h 5"/>
                                <a:gd name="T66" fmla="*/ 3 w 4"/>
                                <a:gd name="T67" fmla="*/ 3 h 5"/>
                                <a:gd name="T68" fmla="*/ 3 w 4"/>
                                <a:gd name="T69" fmla="*/ 3 h 5"/>
                                <a:gd name="T70" fmla="*/ 3 w 4"/>
                                <a:gd name="T71" fmla="*/ 3 h 5"/>
                                <a:gd name="T72" fmla="*/ 3 w 4"/>
                                <a:gd name="T73" fmla="*/ 3 h 5"/>
                                <a:gd name="T74" fmla="*/ 3 w 4"/>
                                <a:gd name="T75" fmla="*/ 3 h 5"/>
                                <a:gd name="T76" fmla="*/ 0 w 4"/>
                                <a:gd name="T77" fmla="*/ 0 h 5"/>
                                <a:gd name="T78" fmla="*/ 0 w 4"/>
                                <a:gd name="T79"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 h="5">
                                  <a:moveTo>
                                    <a:pt x="0" y="3"/>
                                  </a:moveTo>
                                  <a:lnTo>
                                    <a:pt x="3" y="5"/>
                                  </a:lnTo>
                                  <a:lnTo>
                                    <a:pt x="3" y="5"/>
                                  </a:lnTo>
                                  <a:lnTo>
                                    <a:pt x="3" y="5"/>
                                  </a:lnTo>
                                  <a:lnTo>
                                    <a:pt x="3" y="5"/>
                                  </a:lnTo>
                                  <a:lnTo>
                                    <a:pt x="3" y="5"/>
                                  </a:lnTo>
                                  <a:lnTo>
                                    <a:pt x="3" y="5"/>
                                  </a:lnTo>
                                  <a:lnTo>
                                    <a:pt x="3" y="5"/>
                                  </a:lnTo>
                                  <a:lnTo>
                                    <a:pt x="3" y="5"/>
                                  </a:lnTo>
                                  <a:lnTo>
                                    <a:pt x="3" y="5"/>
                                  </a:lnTo>
                                  <a:lnTo>
                                    <a:pt x="3" y="5"/>
                                  </a:lnTo>
                                  <a:lnTo>
                                    <a:pt x="3" y="5"/>
                                  </a:lnTo>
                                  <a:lnTo>
                                    <a:pt x="4" y="5"/>
                                  </a:lnTo>
                                  <a:lnTo>
                                    <a:pt x="4" y="5"/>
                                  </a:lnTo>
                                  <a:lnTo>
                                    <a:pt x="4" y="5"/>
                                  </a:lnTo>
                                  <a:lnTo>
                                    <a:pt x="4" y="5"/>
                                  </a:lnTo>
                                  <a:lnTo>
                                    <a:pt x="4" y="5"/>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4" y="4"/>
                                  </a:lnTo>
                                  <a:lnTo>
                                    <a:pt x="3" y="4"/>
                                  </a:lnTo>
                                  <a:lnTo>
                                    <a:pt x="3" y="3"/>
                                  </a:lnTo>
                                  <a:lnTo>
                                    <a:pt x="3" y="3"/>
                                  </a:lnTo>
                                  <a:lnTo>
                                    <a:pt x="3" y="3"/>
                                  </a:lnTo>
                                  <a:lnTo>
                                    <a:pt x="3" y="3"/>
                                  </a:lnTo>
                                  <a:lnTo>
                                    <a:pt x="3" y="3"/>
                                  </a:lnTo>
                                  <a:lnTo>
                                    <a:pt x="3" y="3"/>
                                  </a:lnTo>
                                  <a:lnTo>
                                    <a:pt x="0" y="0"/>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74" name="Freeform 3874"/>
                          <wps:cNvSpPr>
                            <a:spLocks/>
                          </wps:cNvSpPr>
                          <wps:spPr bwMode="auto">
                            <a:xfrm>
                              <a:off x="361" y="467"/>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3" y="3"/>
                                  </a:lnTo>
                                  <a:lnTo>
                                    <a:pt x="3" y="3"/>
                                  </a:lnTo>
                                  <a:lnTo>
                                    <a:pt x="3" y="3"/>
                                  </a:lnTo>
                                  <a:lnTo>
                                    <a:pt x="3" y="3"/>
                                  </a:lnTo>
                                  <a:lnTo>
                                    <a:pt x="0" y="5"/>
                                  </a:lnTo>
                                  <a:lnTo>
                                    <a:pt x="0" y="3"/>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75" name="Freeform 3875"/>
                          <wps:cNvSpPr>
                            <a:spLocks/>
                          </wps:cNvSpPr>
                          <wps:spPr bwMode="auto">
                            <a:xfrm>
                              <a:off x="361" y="467"/>
                              <a:ext cx="4" cy="5"/>
                            </a:xfrm>
                            <a:custGeom>
                              <a:avLst/>
                              <a:gdLst>
                                <a:gd name="T0" fmla="*/ 0 w 4"/>
                                <a:gd name="T1" fmla="*/ 3 h 5"/>
                                <a:gd name="T2" fmla="*/ 3 w 4"/>
                                <a:gd name="T3" fmla="*/ 0 h 5"/>
                                <a:gd name="T4" fmla="*/ 3 w 4"/>
                                <a:gd name="T5" fmla="*/ 0 h 5"/>
                                <a:gd name="T6" fmla="*/ 3 w 4"/>
                                <a:gd name="T7" fmla="*/ 0 h 5"/>
                                <a:gd name="T8" fmla="*/ 3 w 4"/>
                                <a:gd name="T9" fmla="*/ 1 h 5"/>
                                <a:gd name="T10" fmla="*/ 3 w 4"/>
                                <a:gd name="T11" fmla="*/ 1 h 5"/>
                                <a:gd name="T12" fmla="*/ 3 w 4"/>
                                <a:gd name="T13" fmla="*/ 1 h 5"/>
                                <a:gd name="T14" fmla="*/ 3 w 4"/>
                                <a:gd name="T15" fmla="*/ 1 h 5"/>
                                <a:gd name="T16" fmla="*/ 3 w 4"/>
                                <a:gd name="T17" fmla="*/ 1 h 5"/>
                                <a:gd name="T18" fmla="*/ 3 w 4"/>
                                <a:gd name="T19" fmla="*/ 1 h 5"/>
                                <a:gd name="T20" fmla="*/ 3 w 4"/>
                                <a:gd name="T21" fmla="*/ 1 h 5"/>
                                <a:gd name="T22" fmla="*/ 3 w 4"/>
                                <a:gd name="T23" fmla="*/ 1 h 5"/>
                                <a:gd name="T24" fmla="*/ 3 w 4"/>
                                <a:gd name="T25" fmla="*/ 1 h 5"/>
                                <a:gd name="T26" fmla="*/ 4 w 4"/>
                                <a:gd name="T27" fmla="*/ 1 h 5"/>
                                <a:gd name="T28" fmla="*/ 4 w 4"/>
                                <a:gd name="T29" fmla="*/ 1 h 5"/>
                                <a:gd name="T30" fmla="*/ 4 w 4"/>
                                <a:gd name="T31" fmla="*/ 1 h 5"/>
                                <a:gd name="T32" fmla="*/ 4 w 4"/>
                                <a:gd name="T33" fmla="*/ 1 h 5"/>
                                <a:gd name="T34" fmla="*/ 4 w 4"/>
                                <a:gd name="T35" fmla="*/ 1 h 5"/>
                                <a:gd name="T36" fmla="*/ 4 w 4"/>
                                <a:gd name="T37" fmla="*/ 1 h 5"/>
                                <a:gd name="T38" fmla="*/ 4 w 4"/>
                                <a:gd name="T39" fmla="*/ 1 h 5"/>
                                <a:gd name="T40" fmla="*/ 4 w 4"/>
                                <a:gd name="T41" fmla="*/ 1 h 5"/>
                                <a:gd name="T42" fmla="*/ 4 w 4"/>
                                <a:gd name="T43" fmla="*/ 2 h 5"/>
                                <a:gd name="T44" fmla="*/ 4 w 4"/>
                                <a:gd name="T45" fmla="*/ 2 h 5"/>
                                <a:gd name="T46" fmla="*/ 4 w 4"/>
                                <a:gd name="T47" fmla="*/ 2 h 5"/>
                                <a:gd name="T48" fmla="*/ 4 w 4"/>
                                <a:gd name="T49" fmla="*/ 2 h 5"/>
                                <a:gd name="T50" fmla="*/ 4 w 4"/>
                                <a:gd name="T51" fmla="*/ 2 h 5"/>
                                <a:gd name="T52" fmla="*/ 4 w 4"/>
                                <a:gd name="T53" fmla="*/ 2 h 5"/>
                                <a:gd name="T54" fmla="*/ 4 w 4"/>
                                <a:gd name="T55" fmla="*/ 2 h 5"/>
                                <a:gd name="T56" fmla="*/ 4 w 4"/>
                                <a:gd name="T57" fmla="*/ 2 h 5"/>
                                <a:gd name="T58" fmla="*/ 4 w 4"/>
                                <a:gd name="T59" fmla="*/ 2 h 5"/>
                                <a:gd name="T60" fmla="*/ 4 w 4"/>
                                <a:gd name="T61" fmla="*/ 2 h 5"/>
                                <a:gd name="T62" fmla="*/ 4 w 4"/>
                                <a:gd name="T63" fmla="*/ 2 h 5"/>
                                <a:gd name="T64" fmla="*/ 4 w 4"/>
                                <a:gd name="T65" fmla="*/ 2 h 5"/>
                                <a:gd name="T66" fmla="*/ 4 w 4"/>
                                <a:gd name="T67" fmla="*/ 2 h 5"/>
                                <a:gd name="T68" fmla="*/ 4 w 4"/>
                                <a:gd name="T69" fmla="*/ 3 h 5"/>
                                <a:gd name="T70" fmla="*/ 3 w 4"/>
                                <a:gd name="T71" fmla="*/ 3 h 5"/>
                                <a:gd name="T72" fmla="*/ 3 w 4"/>
                                <a:gd name="T73" fmla="*/ 3 h 5"/>
                                <a:gd name="T74" fmla="*/ 3 w 4"/>
                                <a:gd name="T75" fmla="*/ 3 h 5"/>
                                <a:gd name="T76" fmla="*/ 3 w 4"/>
                                <a:gd name="T77" fmla="*/ 3 h 5"/>
                                <a:gd name="T78" fmla="*/ 0 w 4"/>
                                <a:gd name="T79" fmla="*/ 5 h 5"/>
                                <a:gd name="T80" fmla="*/ 0 w 4"/>
                                <a:gd name="T81" fmla="*/ 3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4" h="5">
                                  <a:moveTo>
                                    <a:pt x="0" y="3"/>
                                  </a:moveTo>
                                  <a:lnTo>
                                    <a:pt x="3" y="0"/>
                                  </a:lnTo>
                                  <a:lnTo>
                                    <a:pt x="3" y="0"/>
                                  </a:lnTo>
                                  <a:lnTo>
                                    <a:pt x="3" y="0"/>
                                  </a:lnTo>
                                  <a:lnTo>
                                    <a:pt x="3" y="1"/>
                                  </a:lnTo>
                                  <a:lnTo>
                                    <a:pt x="3" y="1"/>
                                  </a:lnTo>
                                  <a:lnTo>
                                    <a:pt x="3" y="1"/>
                                  </a:lnTo>
                                  <a:lnTo>
                                    <a:pt x="3" y="1"/>
                                  </a:lnTo>
                                  <a:lnTo>
                                    <a:pt x="3" y="1"/>
                                  </a:lnTo>
                                  <a:lnTo>
                                    <a:pt x="3" y="1"/>
                                  </a:lnTo>
                                  <a:lnTo>
                                    <a:pt x="3" y="1"/>
                                  </a:lnTo>
                                  <a:lnTo>
                                    <a:pt x="3" y="1"/>
                                  </a:lnTo>
                                  <a:lnTo>
                                    <a:pt x="3" y="1"/>
                                  </a:lnTo>
                                  <a:lnTo>
                                    <a:pt x="4" y="1"/>
                                  </a:lnTo>
                                  <a:lnTo>
                                    <a:pt x="4" y="1"/>
                                  </a:lnTo>
                                  <a:lnTo>
                                    <a:pt x="4" y="1"/>
                                  </a:lnTo>
                                  <a:lnTo>
                                    <a:pt x="4" y="1"/>
                                  </a:lnTo>
                                  <a:lnTo>
                                    <a:pt x="4" y="1"/>
                                  </a:lnTo>
                                  <a:lnTo>
                                    <a:pt x="4" y="1"/>
                                  </a:lnTo>
                                  <a:lnTo>
                                    <a:pt x="4" y="1"/>
                                  </a:lnTo>
                                  <a:lnTo>
                                    <a:pt x="4" y="1"/>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2"/>
                                  </a:lnTo>
                                  <a:lnTo>
                                    <a:pt x="4" y="3"/>
                                  </a:lnTo>
                                  <a:lnTo>
                                    <a:pt x="3" y="3"/>
                                  </a:lnTo>
                                  <a:lnTo>
                                    <a:pt x="3" y="3"/>
                                  </a:lnTo>
                                  <a:lnTo>
                                    <a:pt x="3" y="3"/>
                                  </a:lnTo>
                                  <a:lnTo>
                                    <a:pt x="3" y="3"/>
                                  </a:lnTo>
                                  <a:lnTo>
                                    <a:pt x="0" y="5"/>
                                  </a:lnTo>
                                  <a:lnTo>
                                    <a:pt x="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76" name="Freeform 3876"/>
                          <wps:cNvSpPr>
                            <a:spLocks/>
                          </wps:cNvSpPr>
                          <wps:spPr bwMode="auto">
                            <a:xfrm>
                              <a:off x="360" y="452"/>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3 h 22"/>
                                <a:gd name="T48" fmla="*/ 3 w 3"/>
                                <a:gd name="T49" fmla="*/ 2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0" y="21"/>
                                  </a:lnTo>
                                  <a:lnTo>
                                    <a:pt x="1" y="22"/>
                                  </a:lnTo>
                                  <a:lnTo>
                                    <a:pt x="1" y="22"/>
                                  </a:lnTo>
                                  <a:lnTo>
                                    <a:pt x="1" y="22"/>
                                  </a:lnTo>
                                  <a:lnTo>
                                    <a:pt x="1"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2"/>
                                  </a:lnTo>
                                  <a:lnTo>
                                    <a:pt x="3" y="1"/>
                                  </a:lnTo>
                                  <a:lnTo>
                                    <a:pt x="3" y="1"/>
                                  </a:lnTo>
                                  <a:lnTo>
                                    <a:pt x="3" y="1"/>
                                  </a:lnTo>
                                  <a:lnTo>
                                    <a:pt x="2" y="0"/>
                                  </a:lnTo>
                                  <a:lnTo>
                                    <a:pt x="2" y="0"/>
                                  </a:lnTo>
                                  <a:lnTo>
                                    <a:pt x="2" y="0"/>
                                  </a:lnTo>
                                  <a:lnTo>
                                    <a:pt x="1" y="0"/>
                                  </a:lnTo>
                                  <a:lnTo>
                                    <a:pt x="1" y="0"/>
                                  </a:lnTo>
                                  <a:lnTo>
                                    <a:pt x="1" y="0"/>
                                  </a:lnTo>
                                  <a:lnTo>
                                    <a:pt x="1" y="1"/>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close/>
                                </a:path>
                              </a:pathLst>
                            </a:cu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77" name="Freeform 3877"/>
                          <wps:cNvSpPr>
                            <a:spLocks/>
                          </wps:cNvSpPr>
                          <wps:spPr bwMode="auto">
                            <a:xfrm>
                              <a:off x="360" y="452"/>
                              <a:ext cx="3" cy="22"/>
                            </a:xfrm>
                            <a:custGeom>
                              <a:avLst/>
                              <a:gdLst>
                                <a:gd name="T0" fmla="*/ 0 w 3"/>
                                <a:gd name="T1" fmla="*/ 20 h 22"/>
                                <a:gd name="T2" fmla="*/ 0 w 3"/>
                                <a:gd name="T3" fmla="*/ 21 h 22"/>
                                <a:gd name="T4" fmla="*/ 1 w 3"/>
                                <a:gd name="T5" fmla="*/ 22 h 22"/>
                                <a:gd name="T6" fmla="*/ 1 w 3"/>
                                <a:gd name="T7" fmla="*/ 22 h 22"/>
                                <a:gd name="T8" fmla="*/ 2 w 3"/>
                                <a:gd name="T9" fmla="*/ 22 h 22"/>
                                <a:gd name="T10" fmla="*/ 2 w 3"/>
                                <a:gd name="T11" fmla="*/ 22 h 22"/>
                                <a:gd name="T12" fmla="*/ 3 w 3"/>
                                <a:gd name="T13" fmla="*/ 21 h 22"/>
                                <a:gd name="T14" fmla="*/ 3 w 3"/>
                                <a:gd name="T15" fmla="*/ 21 h 22"/>
                                <a:gd name="T16" fmla="*/ 3 w 3"/>
                                <a:gd name="T17" fmla="*/ 20 h 22"/>
                                <a:gd name="T18" fmla="*/ 3 w 3"/>
                                <a:gd name="T19" fmla="*/ 19 h 22"/>
                                <a:gd name="T20" fmla="*/ 3 w 3"/>
                                <a:gd name="T21" fmla="*/ 18 h 22"/>
                                <a:gd name="T22" fmla="*/ 3 w 3"/>
                                <a:gd name="T23" fmla="*/ 17 h 22"/>
                                <a:gd name="T24" fmla="*/ 3 w 3"/>
                                <a:gd name="T25" fmla="*/ 16 h 22"/>
                                <a:gd name="T26" fmla="*/ 3 w 3"/>
                                <a:gd name="T27" fmla="*/ 14 h 22"/>
                                <a:gd name="T28" fmla="*/ 3 w 3"/>
                                <a:gd name="T29" fmla="*/ 13 h 22"/>
                                <a:gd name="T30" fmla="*/ 3 w 3"/>
                                <a:gd name="T31" fmla="*/ 12 h 22"/>
                                <a:gd name="T32" fmla="*/ 3 w 3"/>
                                <a:gd name="T33" fmla="*/ 11 h 22"/>
                                <a:gd name="T34" fmla="*/ 3 w 3"/>
                                <a:gd name="T35" fmla="*/ 10 h 22"/>
                                <a:gd name="T36" fmla="*/ 3 w 3"/>
                                <a:gd name="T37" fmla="*/ 9 h 22"/>
                                <a:gd name="T38" fmla="*/ 3 w 3"/>
                                <a:gd name="T39" fmla="*/ 8 h 22"/>
                                <a:gd name="T40" fmla="*/ 3 w 3"/>
                                <a:gd name="T41" fmla="*/ 7 h 22"/>
                                <a:gd name="T42" fmla="*/ 3 w 3"/>
                                <a:gd name="T43" fmla="*/ 6 h 22"/>
                                <a:gd name="T44" fmla="*/ 3 w 3"/>
                                <a:gd name="T45" fmla="*/ 5 h 22"/>
                                <a:gd name="T46" fmla="*/ 3 w 3"/>
                                <a:gd name="T47" fmla="*/ 3 h 22"/>
                                <a:gd name="T48" fmla="*/ 3 w 3"/>
                                <a:gd name="T49" fmla="*/ 2 h 22"/>
                                <a:gd name="T50" fmla="*/ 3 w 3"/>
                                <a:gd name="T51" fmla="*/ 2 h 22"/>
                                <a:gd name="T52" fmla="*/ 3 w 3"/>
                                <a:gd name="T53" fmla="*/ 1 h 22"/>
                                <a:gd name="T54" fmla="*/ 2 w 3"/>
                                <a:gd name="T55" fmla="*/ 0 h 22"/>
                                <a:gd name="T56" fmla="*/ 2 w 3"/>
                                <a:gd name="T57" fmla="*/ 0 h 22"/>
                                <a:gd name="T58" fmla="*/ 1 w 3"/>
                                <a:gd name="T59" fmla="*/ 0 h 22"/>
                                <a:gd name="T60" fmla="*/ 1 w 3"/>
                                <a:gd name="T61" fmla="*/ 1 h 22"/>
                                <a:gd name="T62" fmla="*/ 0 w 3"/>
                                <a:gd name="T63" fmla="*/ 1 h 22"/>
                                <a:gd name="T64" fmla="*/ 0 w 3"/>
                                <a:gd name="T65" fmla="*/ 2 h 22"/>
                                <a:gd name="T66" fmla="*/ 0 w 3"/>
                                <a:gd name="T67" fmla="*/ 3 h 22"/>
                                <a:gd name="T68" fmla="*/ 0 w 3"/>
                                <a:gd name="T69" fmla="*/ 4 h 22"/>
                                <a:gd name="T70" fmla="*/ 0 w 3"/>
                                <a:gd name="T71" fmla="*/ 5 h 22"/>
                                <a:gd name="T72" fmla="*/ 0 w 3"/>
                                <a:gd name="T73" fmla="*/ 6 h 22"/>
                                <a:gd name="T74" fmla="*/ 0 w 3"/>
                                <a:gd name="T75" fmla="*/ 7 h 22"/>
                                <a:gd name="T76" fmla="*/ 0 w 3"/>
                                <a:gd name="T77" fmla="*/ 8 h 22"/>
                                <a:gd name="T78" fmla="*/ 0 w 3"/>
                                <a:gd name="T79" fmla="*/ 10 h 22"/>
                                <a:gd name="T80" fmla="*/ 0 w 3"/>
                                <a:gd name="T81" fmla="*/ 11 h 22"/>
                                <a:gd name="T82" fmla="*/ 0 w 3"/>
                                <a:gd name="T83" fmla="*/ 12 h 22"/>
                                <a:gd name="T84" fmla="*/ 0 w 3"/>
                                <a:gd name="T85" fmla="*/ 13 h 22"/>
                                <a:gd name="T86" fmla="*/ 0 w 3"/>
                                <a:gd name="T87" fmla="*/ 14 h 22"/>
                                <a:gd name="T88" fmla="*/ 0 w 3"/>
                                <a:gd name="T89" fmla="*/ 15 h 22"/>
                                <a:gd name="T90" fmla="*/ 0 w 3"/>
                                <a:gd name="T91" fmla="*/ 16 h 22"/>
                                <a:gd name="T92" fmla="*/ 0 w 3"/>
                                <a:gd name="T93" fmla="*/ 17 h 22"/>
                                <a:gd name="T94" fmla="*/ 0 w 3"/>
                                <a:gd name="T95" fmla="*/ 18 h 22"/>
                                <a:gd name="T96" fmla="*/ 0 w 3"/>
                                <a:gd name="T97" fmla="*/ 19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22">
                                  <a:moveTo>
                                    <a:pt x="0" y="20"/>
                                  </a:moveTo>
                                  <a:lnTo>
                                    <a:pt x="0" y="20"/>
                                  </a:lnTo>
                                  <a:lnTo>
                                    <a:pt x="0" y="21"/>
                                  </a:lnTo>
                                  <a:lnTo>
                                    <a:pt x="0" y="21"/>
                                  </a:lnTo>
                                  <a:lnTo>
                                    <a:pt x="0" y="21"/>
                                  </a:lnTo>
                                  <a:lnTo>
                                    <a:pt x="1" y="22"/>
                                  </a:lnTo>
                                  <a:lnTo>
                                    <a:pt x="1" y="22"/>
                                  </a:lnTo>
                                  <a:lnTo>
                                    <a:pt x="1" y="22"/>
                                  </a:lnTo>
                                  <a:lnTo>
                                    <a:pt x="1" y="22"/>
                                  </a:lnTo>
                                  <a:lnTo>
                                    <a:pt x="2" y="22"/>
                                  </a:lnTo>
                                  <a:lnTo>
                                    <a:pt x="2" y="22"/>
                                  </a:lnTo>
                                  <a:lnTo>
                                    <a:pt x="2" y="22"/>
                                  </a:lnTo>
                                  <a:lnTo>
                                    <a:pt x="3" y="22"/>
                                  </a:lnTo>
                                  <a:lnTo>
                                    <a:pt x="3" y="21"/>
                                  </a:lnTo>
                                  <a:lnTo>
                                    <a:pt x="3" y="21"/>
                                  </a:lnTo>
                                  <a:lnTo>
                                    <a:pt x="3" y="21"/>
                                  </a:lnTo>
                                  <a:lnTo>
                                    <a:pt x="3" y="20"/>
                                  </a:lnTo>
                                  <a:lnTo>
                                    <a:pt x="3" y="20"/>
                                  </a:lnTo>
                                  <a:lnTo>
                                    <a:pt x="3" y="19"/>
                                  </a:lnTo>
                                  <a:lnTo>
                                    <a:pt x="3" y="19"/>
                                  </a:lnTo>
                                  <a:lnTo>
                                    <a:pt x="3" y="18"/>
                                  </a:lnTo>
                                  <a:lnTo>
                                    <a:pt x="3" y="18"/>
                                  </a:lnTo>
                                  <a:lnTo>
                                    <a:pt x="3" y="17"/>
                                  </a:lnTo>
                                  <a:lnTo>
                                    <a:pt x="3" y="17"/>
                                  </a:lnTo>
                                  <a:lnTo>
                                    <a:pt x="3" y="16"/>
                                  </a:lnTo>
                                  <a:lnTo>
                                    <a:pt x="3" y="16"/>
                                  </a:lnTo>
                                  <a:lnTo>
                                    <a:pt x="3" y="15"/>
                                  </a:lnTo>
                                  <a:lnTo>
                                    <a:pt x="3" y="14"/>
                                  </a:lnTo>
                                  <a:lnTo>
                                    <a:pt x="3" y="14"/>
                                  </a:lnTo>
                                  <a:lnTo>
                                    <a:pt x="3" y="13"/>
                                  </a:lnTo>
                                  <a:lnTo>
                                    <a:pt x="3" y="13"/>
                                  </a:lnTo>
                                  <a:lnTo>
                                    <a:pt x="3" y="12"/>
                                  </a:lnTo>
                                  <a:lnTo>
                                    <a:pt x="3" y="12"/>
                                  </a:lnTo>
                                  <a:lnTo>
                                    <a:pt x="3" y="11"/>
                                  </a:lnTo>
                                  <a:lnTo>
                                    <a:pt x="3" y="11"/>
                                  </a:lnTo>
                                  <a:lnTo>
                                    <a:pt x="3" y="10"/>
                                  </a:lnTo>
                                  <a:lnTo>
                                    <a:pt x="3" y="9"/>
                                  </a:lnTo>
                                  <a:lnTo>
                                    <a:pt x="3" y="9"/>
                                  </a:lnTo>
                                  <a:lnTo>
                                    <a:pt x="3" y="8"/>
                                  </a:lnTo>
                                  <a:lnTo>
                                    <a:pt x="3" y="8"/>
                                  </a:lnTo>
                                  <a:lnTo>
                                    <a:pt x="3" y="7"/>
                                  </a:lnTo>
                                  <a:lnTo>
                                    <a:pt x="3" y="7"/>
                                  </a:lnTo>
                                  <a:lnTo>
                                    <a:pt x="3" y="6"/>
                                  </a:lnTo>
                                  <a:lnTo>
                                    <a:pt x="3" y="6"/>
                                  </a:lnTo>
                                  <a:lnTo>
                                    <a:pt x="3" y="5"/>
                                  </a:lnTo>
                                  <a:lnTo>
                                    <a:pt x="3" y="5"/>
                                  </a:lnTo>
                                  <a:lnTo>
                                    <a:pt x="3" y="4"/>
                                  </a:lnTo>
                                  <a:lnTo>
                                    <a:pt x="3" y="3"/>
                                  </a:lnTo>
                                  <a:lnTo>
                                    <a:pt x="3" y="3"/>
                                  </a:lnTo>
                                  <a:lnTo>
                                    <a:pt x="3" y="2"/>
                                  </a:lnTo>
                                  <a:lnTo>
                                    <a:pt x="3" y="2"/>
                                  </a:lnTo>
                                  <a:lnTo>
                                    <a:pt x="3" y="2"/>
                                  </a:lnTo>
                                  <a:lnTo>
                                    <a:pt x="3" y="1"/>
                                  </a:lnTo>
                                  <a:lnTo>
                                    <a:pt x="3" y="1"/>
                                  </a:lnTo>
                                  <a:lnTo>
                                    <a:pt x="3" y="1"/>
                                  </a:lnTo>
                                  <a:lnTo>
                                    <a:pt x="2" y="0"/>
                                  </a:lnTo>
                                  <a:lnTo>
                                    <a:pt x="2" y="0"/>
                                  </a:lnTo>
                                  <a:lnTo>
                                    <a:pt x="2" y="0"/>
                                  </a:lnTo>
                                  <a:lnTo>
                                    <a:pt x="1" y="0"/>
                                  </a:lnTo>
                                  <a:lnTo>
                                    <a:pt x="1" y="0"/>
                                  </a:lnTo>
                                  <a:lnTo>
                                    <a:pt x="1" y="0"/>
                                  </a:lnTo>
                                  <a:lnTo>
                                    <a:pt x="1" y="1"/>
                                  </a:lnTo>
                                  <a:lnTo>
                                    <a:pt x="0" y="1"/>
                                  </a:lnTo>
                                  <a:lnTo>
                                    <a:pt x="0" y="1"/>
                                  </a:lnTo>
                                  <a:lnTo>
                                    <a:pt x="0" y="1"/>
                                  </a:lnTo>
                                  <a:lnTo>
                                    <a:pt x="0" y="2"/>
                                  </a:lnTo>
                                  <a:lnTo>
                                    <a:pt x="0" y="2"/>
                                  </a:lnTo>
                                  <a:lnTo>
                                    <a:pt x="0" y="3"/>
                                  </a:lnTo>
                                  <a:lnTo>
                                    <a:pt x="0" y="3"/>
                                  </a:lnTo>
                                  <a:lnTo>
                                    <a:pt x="0" y="4"/>
                                  </a:lnTo>
                                  <a:lnTo>
                                    <a:pt x="0" y="5"/>
                                  </a:lnTo>
                                  <a:lnTo>
                                    <a:pt x="0" y="5"/>
                                  </a:lnTo>
                                  <a:lnTo>
                                    <a:pt x="0" y="6"/>
                                  </a:lnTo>
                                  <a:lnTo>
                                    <a:pt x="0" y="6"/>
                                  </a:lnTo>
                                  <a:lnTo>
                                    <a:pt x="0" y="7"/>
                                  </a:lnTo>
                                  <a:lnTo>
                                    <a:pt x="0" y="7"/>
                                  </a:lnTo>
                                  <a:lnTo>
                                    <a:pt x="0" y="8"/>
                                  </a:lnTo>
                                  <a:lnTo>
                                    <a:pt x="0" y="8"/>
                                  </a:lnTo>
                                  <a:lnTo>
                                    <a:pt x="0" y="9"/>
                                  </a:lnTo>
                                  <a:lnTo>
                                    <a:pt x="0" y="10"/>
                                  </a:lnTo>
                                  <a:lnTo>
                                    <a:pt x="0" y="10"/>
                                  </a:lnTo>
                                  <a:lnTo>
                                    <a:pt x="0" y="11"/>
                                  </a:lnTo>
                                  <a:lnTo>
                                    <a:pt x="0" y="11"/>
                                  </a:lnTo>
                                  <a:lnTo>
                                    <a:pt x="0" y="12"/>
                                  </a:lnTo>
                                  <a:lnTo>
                                    <a:pt x="0" y="12"/>
                                  </a:lnTo>
                                  <a:lnTo>
                                    <a:pt x="0" y="13"/>
                                  </a:lnTo>
                                  <a:lnTo>
                                    <a:pt x="0" y="13"/>
                                  </a:lnTo>
                                  <a:lnTo>
                                    <a:pt x="0" y="14"/>
                                  </a:lnTo>
                                  <a:lnTo>
                                    <a:pt x="0" y="14"/>
                                  </a:lnTo>
                                  <a:lnTo>
                                    <a:pt x="0" y="15"/>
                                  </a:lnTo>
                                  <a:lnTo>
                                    <a:pt x="0" y="16"/>
                                  </a:lnTo>
                                  <a:lnTo>
                                    <a:pt x="0" y="16"/>
                                  </a:lnTo>
                                  <a:lnTo>
                                    <a:pt x="0" y="17"/>
                                  </a:lnTo>
                                  <a:lnTo>
                                    <a:pt x="0" y="17"/>
                                  </a:lnTo>
                                  <a:lnTo>
                                    <a:pt x="0" y="18"/>
                                  </a:lnTo>
                                  <a:lnTo>
                                    <a:pt x="0" y="18"/>
                                  </a:lnTo>
                                  <a:lnTo>
                                    <a:pt x="0" y="19"/>
                                  </a:lnTo>
                                  <a:lnTo>
                                    <a:pt x="0" y="19"/>
                                  </a:lnTo>
                                  <a:lnTo>
                                    <a:pt x="0"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3878" name="Group 3878"/>
                        <wpg:cNvGrpSpPr>
                          <a:grpSpLocks/>
                        </wpg:cNvGrpSpPr>
                        <wpg:grpSpPr bwMode="auto">
                          <a:xfrm>
                            <a:off x="595" y="587"/>
                            <a:ext cx="46" cy="55"/>
                            <a:chOff x="595" y="587"/>
                            <a:chExt cx="46" cy="55"/>
                          </a:xfrm>
                        </wpg:grpSpPr>
                        <wps:wsp>
                          <wps:cNvPr id="3879" name="Freeform 3879"/>
                          <wps:cNvSpPr>
                            <a:spLocks/>
                          </wps:cNvSpPr>
                          <wps:spPr bwMode="auto">
                            <a:xfrm>
                              <a:off x="602" y="587"/>
                              <a:ext cx="33" cy="6"/>
                            </a:xfrm>
                            <a:custGeom>
                              <a:avLst/>
                              <a:gdLst>
                                <a:gd name="T0" fmla="*/ 13 w 33"/>
                                <a:gd name="T1" fmla="*/ 0 h 6"/>
                                <a:gd name="T2" fmla="*/ 19 w 33"/>
                                <a:gd name="T3" fmla="*/ 0 h 6"/>
                                <a:gd name="T4" fmla="*/ 33 w 33"/>
                                <a:gd name="T5" fmla="*/ 6 h 6"/>
                                <a:gd name="T6" fmla="*/ 0 w 33"/>
                                <a:gd name="T7" fmla="*/ 6 h 6"/>
                                <a:gd name="T8" fmla="*/ 13 w 33"/>
                                <a:gd name="T9" fmla="*/ 0 h 6"/>
                              </a:gdLst>
                              <a:ahLst/>
                              <a:cxnLst>
                                <a:cxn ang="0">
                                  <a:pos x="T0" y="T1"/>
                                </a:cxn>
                                <a:cxn ang="0">
                                  <a:pos x="T2" y="T3"/>
                                </a:cxn>
                                <a:cxn ang="0">
                                  <a:pos x="T4" y="T5"/>
                                </a:cxn>
                                <a:cxn ang="0">
                                  <a:pos x="T6" y="T7"/>
                                </a:cxn>
                                <a:cxn ang="0">
                                  <a:pos x="T8" y="T9"/>
                                </a:cxn>
                              </a:cxnLst>
                              <a:rect l="0" t="0" r="r" b="b"/>
                              <a:pathLst>
                                <a:path w="33" h="6">
                                  <a:moveTo>
                                    <a:pt x="13" y="0"/>
                                  </a:moveTo>
                                  <a:lnTo>
                                    <a:pt x="19" y="0"/>
                                  </a:lnTo>
                                  <a:lnTo>
                                    <a:pt x="33" y="6"/>
                                  </a:lnTo>
                                  <a:lnTo>
                                    <a:pt x="0" y="6"/>
                                  </a:lnTo>
                                  <a:lnTo>
                                    <a:pt x="13"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80" name="Freeform 3880"/>
                          <wps:cNvSpPr>
                            <a:spLocks/>
                          </wps:cNvSpPr>
                          <wps:spPr bwMode="auto">
                            <a:xfrm>
                              <a:off x="602" y="587"/>
                              <a:ext cx="33" cy="6"/>
                            </a:xfrm>
                            <a:custGeom>
                              <a:avLst/>
                              <a:gdLst>
                                <a:gd name="T0" fmla="*/ 13 w 33"/>
                                <a:gd name="T1" fmla="*/ 0 h 6"/>
                                <a:gd name="T2" fmla="*/ 19 w 33"/>
                                <a:gd name="T3" fmla="*/ 0 h 6"/>
                                <a:gd name="T4" fmla="*/ 33 w 33"/>
                                <a:gd name="T5" fmla="*/ 6 h 6"/>
                                <a:gd name="T6" fmla="*/ 0 w 33"/>
                                <a:gd name="T7" fmla="*/ 6 h 6"/>
                                <a:gd name="T8" fmla="*/ 13 w 33"/>
                                <a:gd name="T9" fmla="*/ 0 h 6"/>
                              </a:gdLst>
                              <a:ahLst/>
                              <a:cxnLst>
                                <a:cxn ang="0">
                                  <a:pos x="T0" y="T1"/>
                                </a:cxn>
                                <a:cxn ang="0">
                                  <a:pos x="T2" y="T3"/>
                                </a:cxn>
                                <a:cxn ang="0">
                                  <a:pos x="T4" y="T5"/>
                                </a:cxn>
                                <a:cxn ang="0">
                                  <a:pos x="T6" y="T7"/>
                                </a:cxn>
                                <a:cxn ang="0">
                                  <a:pos x="T8" y="T9"/>
                                </a:cxn>
                              </a:cxnLst>
                              <a:rect l="0" t="0" r="r" b="b"/>
                              <a:pathLst>
                                <a:path w="33" h="6">
                                  <a:moveTo>
                                    <a:pt x="13" y="0"/>
                                  </a:moveTo>
                                  <a:lnTo>
                                    <a:pt x="19" y="0"/>
                                  </a:lnTo>
                                  <a:lnTo>
                                    <a:pt x="33" y="6"/>
                                  </a:lnTo>
                                  <a:lnTo>
                                    <a:pt x="0" y="6"/>
                                  </a:lnTo>
                                  <a:lnTo>
                                    <a:pt x="1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81" name="Rectangle 3881"/>
                          <wps:cNvSpPr>
                            <a:spLocks noChangeArrowheads="1"/>
                          </wps:cNvSpPr>
                          <wps:spPr bwMode="auto">
                            <a:xfrm>
                              <a:off x="595" y="591"/>
                              <a:ext cx="46" cy="51"/>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82" name="Rectangle 3882"/>
                          <wps:cNvSpPr>
                            <a:spLocks noChangeArrowheads="1"/>
                          </wps:cNvSpPr>
                          <wps:spPr bwMode="auto">
                            <a:xfrm>
                              <a:off x="595" y="591"/>
                              <a:ext cx="46" cy="5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83" name="Rectangle 3883"/>
                          <wps:cNvSpPr>
                            <a:spLocks noChangeArrowheads="1"/>
                          </wps:cNvSpPr>
                          <wps:spPr bwMode="auto">
                            <a:xfrm>
                              <a:off x="600" y="595"/>
                              <a:ext cx="37" cy="4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84" name="Rectangle 3884"/>
                          <wps:cNvSpPr>
                            <a:spLocks noChangeArrowheads="1"/>
                          </wps:cNvSpPr>
                          <wps:spPr bwMode="auto">
                            <a:xfrm>
                              <a:off x="600" y="595"/>
                              <a:ext cx="37" cy="4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2A09D9B7" id="Group 31" o:spid="_x0000_s1026" style="position:absolute;margin-left:0;margin-top:0;width:468pt;height:561.45pt;z-index:251679744;mso-position-horizontal:center;mso-position-horizontal-relative:margin;mso-position-vertical:center;mso-position-vertical-relative:margin;mso-width-relative:margin;mso-height-relative:margin" coordsize="689,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">
                <o:lock v:ext="edit" aspectratio="t"/>
                <v:rect id="AutoShape 3" o:spid="_x0000_s1027" style="position:absolute;width:689;height: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kb1sQA&#10;AADdAAAADwAAAGRycy9kb3ducmV2LnhtbERPTWvCQBC9F/wPyxS8FN0oUkt0FRHEUAQxVs9DdkxC&#10;s7Mxu03iv3cLhd7m8T5nue5NJVpqXGlZwWQcgSDOrC45V/B13o0+QDiPrLGyTAoe5GC9GrwsMda2&#10;4xO1qc9FCGEXo4LC+zqW0mUFGXRjWxMH7mYbgz7AJpe6wS6Em0pOo+hdGiw5NBRY07ag7Dv9MQq6&#10;7Nhez4e9PL5dE8v35L5NL59KDV/7zQKEp97/i//ciQ7zZ/Mp/H4TTp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ZG9bEAAAA3QAAAA8AAAAAAAAAAAAAAAAAmAIAAGRycy9k&#10;b3ducmV2LnhtbFBLBQYAAAAABAAEAPUAAACJAwAAAAA=&#10;" filled="f" stroked="f">
                  <o:lock v:ext="edit" aspectratio="t" text="t"/>
                </v:rect>
                <v:shape id="Freeform 1473" o:spid="_x0000_s1028" style="position:absolute;left:35;top:35;width:616;height:616;visibility:visible;mso-wrap-style:square;v-text-anchor:top" coordsize="616,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GTPL8A&#10;AADdAAAADwAAAGRycy9kb3ducmV2LnhtbERPy6rCMBDdC/5DGMGNXFMf9Eo1igiK2+trPTRjW0wm&#10;pYla/94Iwt3N4TxnsWqtEQ9qfOVYwWiYgCDOna64UHA6bn9mIHxA1mgck4IXeVgtu50FZto9+Y8e&#10;h1CIGMI+QwVlCHUmpc9LsuiHriaO3NU1FkOETSF1g88Ybo0cJ0kqLVYcG0qsaVNSfjvcrYL2XDhp&#10;zW5Q7Si9HDfjgUlHpFS/167nIAK14V/8de91nD/9ncDnm3iCX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UZM8vwAAAN0AAAAPAAAAAAAAAAAAAAAAAJgCAABkcnMvZG93bnJl&#10;di54bWxQSwUGAAAAAAQABAD1AAAAhAMAAAAA&#10;" path="m,l616,r,616l,616,,xm8,8r,600l608,608,608,8,8,8xe" fillcolor="black" stroked="f">
                  <v:path arrowok="t" o:connecttype="custom" o:connectlocs="0,0;616,0;616,616;0,616;0,0;8,8;8,608;608,608;608,8;8,8" o:connectangles="0,0,0,0,0,0,0,0,0,0"/>
                  <o:lock v:ext="edit" verticies="t"/>
                </v:shape>
                <v:rect id="Rectangle 1474" o:spid="_x0000_s1029" style="position:absolute;left:311;top:640;width:118;height: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reLMMA&#10;AADdAAAADwAAAGRycy9kb3ducmV2LnhtbERPTWvCQBC9F/wPywjedFdNYxtdRQRBaD2ohV6H7JgE&#10;s7Mxu2r677sFobd5vM9ZrDpbizu1vnKsYTxSIIhzZyouNHydtsM3ED4gG6wdk4Yf8rBa9l4WmBn3&#10;4APdj6EQMYR9hhrKEJpMSp+XZNGPXEMcubNrLYYI20KaFh8x3NZyolQqLVYcG0psaFNSfjnerAZM&#10;E3Pdn6efp49biu9Fp7av30rrQb9bz0EE6sK/+OnemTg/mSXw9008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reLMMAAADdAAAADwAAAAAAAAAAAAAAAACYAgAAZHJzL2Rv&#10;d25yZXYueG1sUEsFBgAAAAAEAAQA9QAAAIgDAAAAAA==&#10;" stroked="f"/>
                <v:shape id="Freeform 1475" o:spid="_x0000_s1030" style="position:absolute;left:371;top:587;width:58;height:53;visibility:visible;mso-wrap-style:square;v-text-anchor:top" coordsize="58,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by1sMA&#10;AADdAAAADwAAAGRycy9kb3ducmV2LnhtbERPS2vCQBC+F/oflin0VjcGrRKzSimUlNqLUfA6ZCcP&#10;kp0N2a1J/n1XKPQ2H99z0sNkOnGjwTWWFSwXEQjiwuqGKwWX88fLFoTzyBo7y6RgJgeH/eNDiom2&#10;I5/olvtKhBB2CSqove8TKV1Rk0G3sD1x4Eo7GPQBDpXUA44h3HQyjqJXabDh0FBjT+81FW3+YxR8&#10;Z+srt7I8nmW8yqnKyvnLlUo9P01vOxCeJv8v/nN/6jB/tVnD/Ztwgt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wby1sMAAADdAAAADwAAAAAAAAAAAAAAAACYAgAAZHJzL2Rv&#10;d25yZXYueG1sUEsFBgAAAAAEAAQA9QAAAIgDAAAAAA==&#10;" path="m58,53l58,,57,r,l56,,55,1r-1,l53,1r-1,l51,1r-1,l49,1,48,2r-1,l46,2r-1,l45,2,44,3r-1,l42,3r-1,l40,4r,l39,4,38,5r-1,l36,5r,1l35,6r-1,l33,7r,l32,8r-1,l31,8,30,9r-1,l28,10r,l27,11r,l26,11r-1,1l24,12r,1l23,13r,1l22,14r-1,1l21,15r-1,1l19,16r,1l18,17r,1l17,19r,l16,20r,l15,21r,l14,22r-1,1l13,23r-1,1l12,24r-1,1l11,26r,1l10,27r,1l9,28r,1l8,30r,1l7,31r,1l7,33,6,34r,l5,35r,1l5,37r-1,l4,38,3,39r,1l3,41r,l2,42r,1l2,44,1,45r,1l1,47r,1l,49r,1l,51r,1l,53e" filled="f">
                  <v:stroke joinstyle="miter"/>
                  <v:path arrowok="t" o:connecttype="custom" o:connectlocs="58,0;57,0;55,1;53,1;51,1;49,1;47,2;45,2;44,3;42,3;40,4;39,4;37,5;36,6;34,6;33,7;31,8;30,9;28,10;27,11;26,11;24,12;23,13;22,14;21,15;19,16;18,17;17,19;16,20;15,21;14,22;13,23;12,24;11,26;10,27;9,28;8,30;7,31;7,33;6,34;5,36;4,37;3,39;3,41;2,42;2,44;1,46;1,48;0,50;0,52" o:connectangles="0,0,0,0,0,0,0,0,0,0,0,0,0,0,0,0,0,0,0,0,0,0,0,0,0,0,0,0,0,0,0,0,0,0,0,0,0,0,0,0,0,0,0,0,0,0,0,0,0,0"/>
                </v:shape>
                <v:shape id="Freeform 1476" o:spid="_x0000_s1031" style="position:absolute;left:311;top:587;width:59;height:53;visibility:visible;mso-wrap-style:square;v-text-anchor:top" coordsize="59,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2BKMIA&#10;AADdAAAADwAAAGRycy9kb3ducmV2LnhtbERPS4vCMBC+L/gfwgh7W9O6YqUaRYTFPQiuz/PQjG2x&#10;mZQmavXXG2HB23x8z5nMWlOJKzWutKwg7kUgiDOrS84V7Hc/XyMQziNrrCyTgjs5mE07HxNMtb3x&#10;hq5bn4sQwi5FBYX3dSqlywoy6Hq2Jg7cyTYGfYBNLnWDtxBuKtmPoqE0WHJoKLCmRUHZeXsxCpaP&#10;PymX7XcySPxqzcf4cDnsY6U+u+18DMJT69/if/evDvMHyRBe34QT5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rYEowgAAAN0AAAAPAAAAAAAAAAAAAAAAAJgCAABkcnMvZG93&#10;bnJldi54bWxQSwUGAAAAAAQABAD1AAAAhwMAAAAA&#10;" path="m,53l,,1,,2,,3,,4,1r1,l6,1r1,l8,1r1,l10,1r1,1l12,2r1,l13,2r1,l15,3r1,l17,3r1,1l18,4r1,l20,4r1,1l22,5r,l23,6r1,l25,6r,1l26,7r1,1l28,8r,l29,9r1,l30,10r1,l32,11r,l33,11r1,1l34,12r1,1l36,13r,1l37,14r,1l38,15r1,1l39,16r1,1l41,17r,1l42,19r,l43,20r,l44,21r,l45,22r1,1l46,23r,1l47,24r,1l48,26r,1l49,27r,1l50,28r,1l51,30r,1l52,31r,1l52,33r1,1l53,34r1,1l54,36r,1l55,37r,1l55,39r1,1l56,41r,l57,42r,1l57,44r1,1l58,46r,1l58,48r1,1l59,50r,1l59,52r,1e" filled="f">
                  <v:stroke joinstyle="miter"/>
                  <v:path arrowok="t" o:connecttype="custom" o:connectlocs="0,0;2,0;4,1;6,1;8,1;10,1;12,2;13,2;15,3;17,3;18,4;20,4;22,5;23,6;25,6;26,7;28,8;29,9;30,10;32,11;33,11;34,12;36,13;37,14;38,15;39,16;41,17;42,19;43,20;44,21;45,22;46,23;47,24;48,26;49,27;50,28;51,30;52,31;52,33;53,34;54,36;55,37;55,39;56,41;57,42;57,44;58,46;58,48;59,50;59,52" o:connectangles="0,0,0,0,0,0,0,0,0,0,0,0,0,0,0,0,0,0,0,0,0,0,0,0,0,0,0,0,0,0,0,0,0,0,0,0,0,0,0,0,0,0,0,0,0,0,0,0,0,0"/>
                </v:shape>
                <v:shape id="Freeform 256" o:spid="_x0000_s1032" style="position:absolute;left:500;top:131;width:142;height:294;visibility:visible;mso-wrap-style:square;v-text-anchor:top" coordsize="14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4pF8UA&#10;AADcAAAADwAAAGRycy9kb3ducmV2LnhtbESPQWsCMRSE70L/Q3iF3jRbQS1b49IKgocedLXS4+vm&#10;dbN087Ikcd3++0YQPA4z8w2zLAbbip58aBwreJ5kIIgrpxuuFRwPm/ELiBCRNbaOScEfBShWD6Ml&#10;5tpdeE99GWuRIBxyVGBi7HIpQ2XIYpi4jjh5P85bjEn6WmqPlwS3rZxm2VxabDgtGOxobaj6Lc9W&#10;AX+Yr+/tqbHvu3LwZGnxuTstlHp6HN5eQUQa4j18a2+1gulsDtcz6Qj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ikXxQAAANwAAAAPAAAAAAAAAAAAAAAAAJgCAABkcnMv&#10;ZG93bnJldi54bWxQSwUGAAAAAAQABAD1AAAAigMAAAAA&#10;" path="m33,294r-2,-3l30,288r-2,-3l27,282r-1,-3l24,276r-1,-3l22,270r-1,-3l20,264r-1,-3l18,258r-1,-3l16,252r-1,-3l14,246r-1,-2l12,241r-1,-3l10,235r,-3l9,229,8,226r,-3l7,220,6,217r,-3l5,211r,-3l4,205r,-3l3,199r,-3l3,193,2,190r,-3l2,184,1,181r,-3l1,175r,-3l,169r,-3l,163r,-3l,157r,-3l,151r,-3l,146r,-3l,140r,-3l,134r,-3l,128r,-3l1,122r,-3l1,116r,-3l2,110r,-3l2,104r1,-3l3,98r,-3l4,92r,-3l5,86r,-3l6,80r,-3l7,74,8,71r,-3l9,65r1,-3l10,59r1,-2l12,53r1,-3l14,48r1,-3l16,42r1,-3l18,36r1,-3l20,30r1,-3l22,24r1,-3l24,18r2,-3l27,12,28,9,30,6,31,3,33,,142,r,294l33,294xe" fillcolor="#d8d8d8" stroked="f">
                  <v:path arrowok="t" o:connecttype="custom" o:connectlocs="31,291;28,285;26,279;23,273;21,267;19,261;17,255;15,249;13,244;11,238;10,232;8,226;7,220;6,214;5,208;4,202;3,196;2,190;2,184;1,178;1,172;0,166;0,160;0,154;0,148;0,143;0,137;0,131;0,125;1,119;1,113;2,107;3,101;3,95;4,89;5,83;6,77;8,71;9,65;10,59;12,53;14,48;16,42;18,36;20,30;22,24;24,18;27,12;30,6;33,0;142,294" o:connectangles="0,0,0,0,0,0,0,0,0,0,0,0,0,0,0,0,0,0,0,0,0,0,0,0,0,0,0,0,0,0,0,0,0,0,0,0,0,0,0,0,0,0,0,0,0,0,0,0,0,0,0"/>
                </v:shape>
                <v:shape id="Freeform 257" o:spid="_x0000_s1033" style="position:absolute;left:500;top:131;width:142;height:294;visibility:visible;mso-wrap-style:square;v-text-anchor:top" coordsize="14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sLoMQA&#10;AADcAAAADwAAAGRycy9kb3ducmV2LnhtbESP3YrCMBSE7xd8h3AW9m5NFfyhNhVRBFdhxZ8HODRn&#10;29LmpDTR1rc3grCXw8x8wyTL3tTiTq0rLSsYDSMQxJnVJecKrpft9xyE88gaa8uk4EEOlungI8FY&#10;245PdD/7XAQIuxgVFN43sZQuK8igG9qGOHh/tjXog2xzqVvsAtzUchxFU2mw5LBQYEPrgrLqfDMK&#10;DqvJT/Xb0cZ0p9GxOvJ+llVTpb4++9UChKfe/4ff7Z1WMJ7M4HUmHAGZ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rC6DEAAAA3AAAAA8AAAAAAAAAAAAAAAAAmAIAAGRycy9k&#10;b3ducmV2LnhtbFBLBQYAAAAABAAEAPUAAACJAwAAAAA=&#10;" path="m33,294r-2,-3l30,288r-2,-3l27,282r-1,-3l24,276r-1,-3l22,270r-1,-3l20,264r-1,-3l18,258r-1,-3l16,252r-1,-3l14,246r-1,-2l12,241r-1,-3l10,235r,-3l9,229,8,226r,-3l7,220,6,217r,-3l5,211r,-3l4,205r,-3l3,199r,-3l3,193,2,190r,-3l2,184,1,181r,-3l1,175r,-3l,169r,-3l,163r,-3l,157r,-3l,151r,-3l,146r,-3l,140r,-3l,134r,-3l,128r,-3l1,122r,-3l1,116r,-3l2,110r,-3l2,104r1,-3l3,98r,-3l4,92r,-3l5,86r,-3l6,80r,-3l7,74,8,71r,-3l9,65r1,-3l10,59r1,-2l12,53r1,-3l14,48r1,-3l16,42r1,-3l18,36r1,-3l20,30r1,-3l22,24r1,-3l24,18r2,-3l27,12,28,9,30,6,31,3,33,,142,r,294l33,294xe" filled="f">
                  <v:stroke joinstyle="miter"/>
                  <v:path arrowok="t" o:connecttype="custom" o:connectlocs="31,291;28,285;26,279;23,273;21,267;19,261;17,255;15,249;13,244;11,238;10,232;8,226;7,220;6,214;5,208;4,202;3,196;2,190;2,184;1,178;1,172;0,166;0,160;0,154;0,148;0,143;0,137;0,131;0,125;1,119;1,113;2,107;3,101;3,95;4,89;5,83;6,77;8,71;9,65;10,59;12,53;14,48;16,42;18,36;20,30;22,24;24,18;27,12;30,6;33,0;142,294" o:connectangles="0,0,0,0,0,0,0,0,0,0,0,0,0,0,0,0,0,0,0,0,0,0,0,0,0,0,0,0,0,0,0,0,0,0,0,0,0,0,0,0,0,0,0,0,0,0,0,0,0,0,0"/>
                </v:shape>
                <v:shape id="Freeform 263" o:spid="_x0000_s1034" style="position:absolute;left:536;top:152;width:89;height:248;visibility:visible;mso-wrap-style:square;v-text-anchor:top" coordsize="4490,124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rWrsIA&#10;AADcAAAADwAAAGRycy9kb3ducmV2LnhtbESP3YrCMBSE7wXfIRzBO01VEKlGWVYFwQt/H+DQHNvu&#10;Nic1ibW+vREW9nKYmW+Yxao1lWjI+dKygtEwAUGcWV1yruB62Q5mIHxA1lhZJgUv8rBadjsLTLV9&#10;8omac8hFhLBPUUERQp1K6bOCDPqhrYmjd7POYIjS5VI7fEa4qeQ4SabSYMlxocCavgvKfs8Po+C+&#10;ua4r65zHpj7uD8bmP9v1Ual+r/2agwjUhv/wX3unFYynE/iciUd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6tauwgAAANwAAAAPAAAAAAAAAAAAAAAAAJgCAABkcnMvZG93&#10;bnJldi54bWxQSwUGAAAAAAQABAD1AAAAhwMAAAAA&#10;" path="m4490,1476r,9450l4490,10926v,816,-401,1477,-894,1477c3596,12403,3596,12403,3596,12403r,l894,12403r,c400,12403,,11742,,10926r,l,1476r,c,661,400,,894,r,l3596,r,c4089,,4490,661,4490,1476xe" fillcolor="#d8d8d8" strokeweight="0">
                  <v:path arrowok="t" o:connecttype="custom" o:connectlocs="89,30;89,218;89,218;71,248;71,248;71,248;18,248;18,248;0,218;0,218;0,30;0,30;18,0;18,0;71,0;71,0;89,30" o:connectangles="0,0,0,0,0,0,0,0,0,0,0,0,0,0,0,0,0"/>
                </v:shape>
                <v:shape id="Freeform 264" o:spid="_x0000_s1035" style="position:absolute;left:536;top:152;width:89;height:248;visibility:visible;mso-wrap-style:square;v-text-anchor:top" coordsize="4490,124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U10cYA&#10;AADcAAAADwAAAGRycy9kb3ducmV2LnhtbESPQWvCQBSE74L/YXmF3nRTKyGkbkKwFEovUqPo8ZF9&#10;TUKyb0N2q6m/vlsoeBxm5htmk0+mFxcaXWtZwdMyAkFcWd1yreBQvi0SEM4ja+wtk4IfcpBn89kG&#10;U22v/EmXva9FgLBLUUHj/ZBK6aqGDLqlHYiD92VHgz7IsZZ6xGuAm16uoiiWBlsOCw0OtG2o6vbf&#10;RsEpeT525+lmjsWaqw/fv+7wUCr1+DAVLyA8Tf4e/m+/awWreA1/Z8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6U10cYAAADcAAAADwAAAAAAAAAAAAAAAACYAgAAZHJz&#10;L2Rvd25yZXYueG1sUEsFBgAAAAAEAAQA9QAAAIsDAAAAAA==&#10;" path="m4490,1476r,9450l4490,10926v,816,-401,1477,-894,1477c3596,12403,3596,12403,3596,12403r,l894,12403r,c400,12403,,11742,,10926r,l,1476r,c,661,400,,894,r,l3596,r,c4089,,4490,661,4490,1476xe" filled="f">
                  <v:stroke joinstyle="miter"/>
                  <v:path arrowok="t" o:connecttype="custom" o:connectlocs="89,30;89,218;89,218;71,248;71,248;71,248;18,248;18,248;0,218;0,218;0,30;0,30;18,0;18,0;71,0;71,0;89,30" o:connectangles="0,0,0,0,0,0,0,0,0,0,0,0,0,0,0,0,0"/>
                </v:shape>
                <v:rect id="Rectangle 265" o:spid="_x0000_s1036" style="position:absolute;left:75;top:515;width:2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0acYA&#10;AADcAAAADwAAAGRycy9kb3ducmV2LnhtbESPT2sCMRTE74V+h/AK3mq2i4quRtFCoRfBPz3U23Pz&#10;uru4eVmTVFc/vREEj8PM/IaZzFpTixM5X1lW8NFNQBDnVldcKPjZfr0PQfiArLG2TAou5GE2fX2Z&#10;YKbtmdd02oRCRAj7DBWUITSZlD4vyaDv2oY4en/WGQxRukJqh+cIN7VMk2QgDVYcF0ps6LOk/LD5&#10;NwoWo+HiuOrx8rre72j3uz/0U5co1Xlr52MQgdrwDD/a31pBOujD/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B0acYAAADcAAAADwAAAAAAAAAAAAAAAACYAgAAZHJz&#10;L2Rvd25yZXYueG1sUEsFBgAAAAAEAAQA9QAAAIsDAAAAAA==&#10;" fillcolor="black" stroked="f"/>
                <v:rect id="Rectangle 266" o:spid="_x0000_s1037" style="position:absolute;left:75;top:515;width:23;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WX9cMA&#10;AADcAAAADwAAAGRycy9kb3ducmV2LnhtbESPQYvCMBSE7wv+h/AEb2uqh7JUo4giKHpZ9eDx0Tyb&#10;avNSk6j1328WFvY4zMw3zHTe2UY8yYfasYLRMANBXDpdc6XgdFx/foEIEVlj45gUvCnAfNb7mGKh&#10;3Yu/6XmIlUgQDgUqMDG2hZShNGQxDF1LnLyL8xZjkr6S2uMrwW0jx1mWS4s1pwWDLS0NlbfDwyrY&#10;ne/bZblZt/mqfvi9vayuJh6VGvS7xQREpC7+h//aG61gnOfweyYdAT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WX9cMAAADcAAAADwAAAAAAAAAAAAAAAACYAgAAZHJzL2Rv&#10;d25yZXYueG1sUEsFBgAAAAAEAAQA9QAAAIgDAAAAAA==&#10;" fillcolor="#3a3a3a" stroked="f"/>
                <v:rect id="Rectangle 267" o:spid="_x0000_s1038" style="position:absolute;left:75;top:517;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gApMEA&#10;AADcAAAADwAAAGRycy9kb3ducmV2LnhtbESPQYvCMBSE7wv+h/AEb2uqB7tWo4ggFPGyXX/Ao3lp&#10;i81LaaKt/94Iwh6HmfmG2e5H24oH9b5xrGAxT0AQl043XCm4/p2+f0D4gKyxdUwKnuRhv5t8bTHT&#10;buBfehShEhHCPkMFdQhdJqUva7Lo564jjp5xvcUQZV9J3eMQ4baVyyRZSYsNx4UaOzrWVN6Ku1Vw&#10;Mcbey3SdF80tDNakJj+ejVKz6XjYgAg0hv/wp51rBctVCu8z8QjI3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AKTBAAAA3AAAAA8AAAAAAAAAAAAAAAAAmAIAAGRycy9kb3du&#10;cmV2LnhtbFBLBQYAAAAABAAEAPUAAACGAwAAAAA=&#10;" fillcolor="#383838" stroked="f"/>
                <v:rect id="Rectangle 268" o:spid="_x0000_s1039" style="position:absolute;left:75;top:520;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qKcIA&#10;AADcAAAADwAAAGRycy9kb3ducmV2LnhtbERPXWvCMBR9H/gfwhV8m6kOZFSjqKATBht2pc+X5toU&#10;m5vaRO389eZhsMfD+V6setuIG3W+dqxgMk5AEJdO11wpyH92r+8gfEDW2DgmBb/kYbUcvCww1e7O&#10;R7ploRIxhH2KCkwIbSqlLw1Z9GPXEkfu5DqLIcKukrrDewy3jZwmyUxarDk2GGxpa6g8Z1erYJ8f&#10;869i13zj5fNt85E9iv3GFEqNhv16DiJQH/7Ff+6DVjCdxbXxTD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4WopwgAAANwAAAAPAAAAAAAAAAAAAAAAAJgCAABkcnMvZG93&#10;bnJldi54bWxQSwUGAAAAAAQABAD1AAAAhwMAAAAA&#10;" fillcolor="#363636" stroked="f"/>
                <v:rect id="Rectangle 269" o:spid="_x0000_s1040" style="position:absolute;left:75;top:524;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NHYcQA&#10;AADcAAAADwAAAGRycy9kb3ducmV2LnhtbESPQWvCQBSE7wX/w/KE3symKlKjq4hgqUc1pfT2yD6T&#10;0OzbuLua9N+7gtDjMDPfMMt1bxpxI+drywrekhQEcWF1zaWC/LQbvYPwAVljY5kU/JGH9WrwssRM&#10;244PdDuGUkQI+wwVVCG0mZS+qMigT2xLHL2zdQZDlK6U2mEX4aaR4zSdSYM1x4UKW9pWVPwer0aB&#10;DT49/Ey+p/N8T5ePiSy/2kun1Ouw3yxABOrDf/jZ/tQKxrM5PM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jR2HEAAAA3AAAAA8AAAAAAAAAAAAAAAAAmAIAAGRycy9k&#10;b3ducmV2LnhtbFBLBQYAAAAABAAEAPUAAACJAwAAAAA=&#10;" fillcolor="#343434" stroked="f"/>
                <v:rect id="Rectangle 270" o:spid="_x0000_s1041" style="position:absolute;left:75;top:528;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pKX8AA&#10;AADcAAAADwAAAGRycy9kb3ducmV2LnhtbERPy2oCMRTdF/yHcAV3NaNCK1Oj+ITupCpId5fJ7czQ&#10;yc2QRCf69WYhuDyc92wRTSOu5HxtWcFomIEgLqyuuVRwOu7epyB8QNbYWCYFN/KwmPfeZphr2/EP&#10;XQ+hFCmEfY4KqhDaXEpfVGTQD21LnLg/6wyGBF0ptcMuhZtGjrPsQxqsOTVU2NK6ouL/cDEKtqsm&#10;TuLdnXXQGz3q/O8m7lulBv24/AIRKIaX+On+1grGn2l+OpOOgJ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QpKX8AAAADcAAAADwAAAAAAAAAAAAAAAACYAgAAZHJzL2Rvd25y&#10;ZXYueG1sUEsFBgAAAAAEAAQA9QAAAIUDAAAAAA==&#10;" fillcolor="#323232" stroked="f"/>
                <v:rect id="Rectangle 271" o:spid="_x0000_s1042" style="position:absolute;left:75;top:531;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mlKcQA&#10;AADcAAAADwAAAGRycy9kb3ducmV2LnhtbESPQWsCMRSE7wX/Q3iCt5rVg5XVKKtYKAgFV0GPj+S5&#10;Wdy8LJuo679vCoUeh5n5hlmue9eIB3Wh9qxgMs5AEGtvaq4UnI6f73MQISIbbDyTghcFWK8Gb0vM&#10;jX/ygR5lrESCcMhRgY2xzaUM2pLDMPYtcfKuvnMYk+wqaTp8Jrhr5DTLZtJhzWnBYktbS/pW3p0C&#10;TTt70d/leX64FJvNzhTuvi+UGg37YgEiUh//w3/tL6Ng+jGB3zPpCM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JpSnEAAAA3AAAAA8AAAAAAAAAAAAAAAAAmAIAAGRycy9k&#10;b3ducmV2LnhtbFBLBQYAAAAABAAEAPUAAACJAwAAAAA=&#10;" fillcolor="#303030" stroked="f"/>
                <v:rect id="Rectangle 272" o:spid="_x0000_s1043" style="position:absolute;left:75;top:534;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pUMcA&#10;AADcAAAADwAAAGRycy9kb3ducmV2LnhtbESPQWsCMRSE70L/Q3gFbzXbPWi7GqUVhCpU7LYeenvd&#10;vO4u3byEJOr67xtB8DjMzDfMbNGbThzJh9aygsdRBoK4srrlWsHX5+rhCUSIyBo7y6TgTAEW87vB&#10;DAttT/xBxzLWIkE4FKigidEVUoaqIYNhZB1x8n6tNxiT9LXUHk8JbjqZZ9lYGmw5LTToaNlQ9Vce&#10;jIL1YbPdu5Vbv3a7spq87/z38/JHqeF9/zIFEamPt/C1/aYV5JMcLmfSEZ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4wqVDHAAAA3AAAAA8AAAAAAAAAAAAAAAAAmAIAAGRy&#10;cy9kb3ducmV2LnhtbFBLBQYAAAAABAAEAPUAAACMAwAAAAA=&#10;" fillcolor="#2e2e2e" stroked="f"/>
                <v:rect id="Rectangle 273" o:spid="_x0000_s1044" style="position:absolute;left:75;top:538;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z+vsQA&#10;AADcAAAADwAAAGRycy9kb3ducmV2LnhtbESPQWuDQBSE74H+h+UFektWTWmDySpWCHgrJiWQ28N9&#10;VRv3rbjbxP77bqHQ4zAz3zD7fDaDuNHkessK4nUEgrixuudWwfvpsNqCcB5Z42CZFHyTgzx7WOwx&#10;1fbONd2OvhUBwi5FBZ33Yyqlazoy6NZ2JA7eh50M+iCnVuoJ7wFuBplE0bM02HNY6HCksqPmevwy&#10;Cl7jQpdanjEp+Kn6vBzmt42rlXpczsUOhKfZ/4f/2pVWkLxs4PdMO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8/r7EAAAA3AAAAA8AAAAAAAAAAAAAAAAAmAIAAGRycy9k&#10;b3ducmV2LnhtbFBLBQYAAAAABAAEAPUAAACJAwAAAAA=&#10;" fillcolor="#2c2c2c" stroked="f"/>
                <v:rect id="Rectangle 274" o:spid="_x0000_s1045" style="position:absolute;left:75;top:541;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bwxsQA&#10;AADcAAAADwAAAGRycy9kb3ducmV2LnhtbESP3WoCMRSE7wt9h3AK3pSaVaQ/W6OIKEjvavsAh83p&#10;7rbJyZpEs+7TN4Lg5TAz3zDzZW+NOJEPrWMFk3EBgrhyuuVawffX9ukVRIjIGo1jUnCmAMvF/d0c&#10;S+0Sf9JpH2uRIRxKVNDE2JVShqohi2HsOuLs/ThvMWbpa6k9pgy3Rk6L4llabDkvNNjRuqHqb3+0&#10;CoZfMyR/2OyGN/1oKX6kkEyt1OihX72DiNTHW/ja3mkF05cZXM7kIy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G8MbEAAAA3AAAAA8AAAAAAAAAAAAAAAAAmAIAAGRycy9k&#10;b3ducmV2LnhtbFBLBQYAAAAABAAEAPUAAACJAwAAAAA=&#10;" fillcolor="#2a2a2a" stroked="f"/>
                <v:rect id="Rectangle 275" o:spid="_x0000_s1046" style="position:absolute;left:75;top:544;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g0r8YA&#10;AADcAAAADwAAAGRycy9kb3ducmV2LnhtbESP0WoCMRRE3wv9h3ALvpSaVai2q1FK1eJDEbR+wHVz&#10;3azd3GyTqOvfG0Ho4zAzZ5jxtLW1OJEPlWMFvW4GgrhwuuJSwfZn8fIGIkRkjbVjUnChANPJ48MY&#10;c+3OvKbTJpYiQTjkqMDE2ORShsKQxdB1DXHy9s5bjEn6UmqP5wS3texn2UBarDgtGGzo01Dxuzla&#10;Bav9dvW1uxgzm//53vNyF2ffh3elOk/txwhEpDb+h+/tpVbQH77C7Uw6AnJy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g0r8YAAADcAAAADwAAAAAAAAAAAAAAAACYAgAAZHJz&#10;L2Rvd25yZXYueG1sUEsFBgAAAAAEAAQA9QAAAIsDAAAAAA==&#10;" fillcolor="#282828" stroked="f"/>
                <v:rect id="Rectangle 276" o:spid="_x0000_s1047" style="position:absolute;left:75;top:547;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Jx2MYA&#10;AADcAAAADwAAAGRycy9kb3ducmV2LnhtbESPQWvCQBSE74L/YXmCN7NpLKlEV2mVYqEXtXrw9sy+&#10;JtHs25Ddatpf7xYKPQ4z8w0zW3SmFldqXWVZwUMUgyDOra64ULD/eB1NQDiPrLG2TAq+ycFi3u/N&#10;MNP2xlu67nwhAoRdhgpK75tMSpeXZNBFtiEO3qdtDfog20LqFm8BbmqZxHEqDVYcFkpsaFlSftl9&#10;GQXV+f3oNuvV+DH52R7MKdd1+uKVGg665ykIT53/D/+137SC5CmF3zPh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7Jx2MYAAADcAAAADwAAAAAAAAAAAAAAAACYAgAAZHJz&#10;L2Rvd25yZXYueG1sUEsFBgAAAAAEAAQA9QAAAIsDAAAAAA==&#10;" fillcolor="#262626" stroked="f"/>
                <v:rect id="Rectangle 278" o:spid="_x0000_s1048" style="position:absolute;left:75;top:550;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11T8MA&#10;AADcAAAADwAAAGRycy9kb3ducmV2LnhtbERPTWsCMRC9C/6HMAUvotnaonZrFCnYehHsqrTHYTPd&#10;DW4mS5Lq+u/NodDj430vVp1txIV8MI4VPI4zEMSl04YrBcfDZjQHESKyxsYxKbhRgNWy31tgrt2V&#10;P+lSxEqkEA45KqhjbHMpQ1mTxTB2LXHifpy3GBP0ldQeryncNnKSZVNp0XBqqLGlt5rKc/FrFRgz&#10;Ha6/3nf7ffHk2H88v9y+T1GpwUO3fgURqYv/4j/3ViuYzNLadCYdAb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11T8MAAADcAAAADwAAAAAAAAAAAAAAAACYAgAAZHJzL2Rv&#10;d25yZXYueG1sUEsFBgAAAAAEAAQA9QAAAIgDAAAAAA==&#10;" fillcolor="#242424" stroked="f"/>
                <v:rect id="Rectangle 279" o:spid="_x0000_s1049" style="position:absolute;left:75;top:553;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pJscA&#10;AADcAAAADwAAAGRycy9kb3ducmV2LnhtbESPT2vCQBTE74LfYXkFL6KbhmI1uopUSu2h9S+eH9nX&#10;bDD7NmS3Me2n7xYKPQ4z8xtmsepsJVpqfOlYwf04AUGcO11yoeB8eh5NQfiArLFyTAq+yMNq2e8t&#10;MNPuxgdqj6EQEcI+QwUmhDqT0ueGLPqxq4mj9+EaiyHKppC6wVuE20qmSTKRFkuOCwZrejKUX4+f&#10;VsF+8nJZv7779GG3Pby17XBj3O5bqcFdt56DCNSF//Bfe6sVpI8z+D0Tj4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qSbHAAAA3AAAAA8AAAAAAAAAAAAAAAAAmAIAAGRy&#10;cy9kb3ducmV2LnhtbFBLBQYAAAAABAAEAPUAAACMAwAAAAA=&#10;" fillcolor="#222" stroked="f"/>
                <v:rect id="Rectangle 280" o:spid="_x0000_s1050" style="position:absolute;left:75;top:557;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JfVcMA&#10;AADcAAAADwAAAGRycy9kb3ducmV2LnhtbERPTWuDQBC9F/oflgn01qyxJVibjRQhkIM91ISQ4+BO&#10;1cadFXc1+u+7h0KPj/e9y2bTiYkG11pWsFlHIIgrq1uuFZxPh+cEhPPIGjvLpGAhB9n+8WGHqbZ3&#10;/qKp9LUIIexSVNB436dSuqohg25te+LAfdvBoA9wqKUe8B7CTSfjKNpKgy2HhgZ7yhuqbuVoFBTz&#10;NX/bvH6SPb9M9VhUl5/tEiv1tJo/3kF4mv2/+M991AriJMwPZ8IRk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JfVcMAAADcAAAADwAAAAAAAAAAAAAAAACYAgAAZHJzL2Rv&#10;d25yZXYueG1sUEsFBgAAAAAEAAQA9QAAAIgDAAAAAA==&#10;" fillcolor="#202020" stroked="f"/>
                <v:rect id="Rectangle 281" o:spid="_x0000_s1051" style="position:absolute;left:75;top:560;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UfcQA&#10;AADcAAAADwAAAGRycy9kb3ducmV2LnhtbESPQWvCQBSE74L/YXmCt7qJYLGpaxCL4EEo2vb+mn1m&#10;Y7Jv0+wa47/vFgoeh5n5hlnlg21ET52vHCtIZwkI4sLpiksFnx+7pyUIH5A1No5JwZ085OvxaIWZ&#10;djc+Un8KpYgQ9hkqMCG0mZS+MGTRz1xLHL2z6yyGKLtS6g5vEW4bOU+SZ2mx4rhgsKWtoaI+Xa2C&#10;n2P41u9mUWOv3eXtpdwdXPql1HQybF5BBBrCI/zf3msF82UKf2fi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mlH3EAAAA3AAAAA8AAAAAAAAAAAAAAAAAmAIAAGRycy9k&#10;b3ducmV2LnhtbFBLBQYAAAAABAAEAPUAAACJAwAAAAA=&#10;" fillcolor="#1e1e1e" stroked="f"/>
                <v:rect id="Rectangle 282" o:spid="_x0000_s1052" style="position:absolute;left:75;top:563;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mkFcUA&#10;AADcAAAADwAAAGRycy9kb3ducmV2LnhtbESPzWrDMBCE74W8g9hAb7UcE0ziWgkhUCgFF/IDuW6s&#10;jW1qrYykOm6fvioUehxm5hum3E6mFyM531lWsEhSEMS11R03Cs6nl6cVCB+QNfaWScEXedhuZg8l&#10;Ftre+UDjMTQiQtgXqKANYSik9HVLBn1iB+Lo3awzGKJ0jdQO7xFuepmlaS4NdhwXWhxo31L9cfw0&#10;CqjK38fbG35rt18epnWlr8uLVupxPu2eQQSawn/4r/2qFWSrDH7Px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CaQVxQAAANwAAAAPAAAAAAAAAAAAAAAAAJgCAABkcnMv&#10;ZG93bnJldi54bWxQSwUGAAAAAAQABAD1AAAAigMAAAAA&#10;" fillcolor="#1c1c1c" stroked="f"/>
                <v:rect id="Rectangle 283" o:spid="_x0000_s1053" style="position:absolute;left:75;top:566;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CjMQA&#10;AADcAAAADwAAAGRycy9kb3ducmV2LnhtbESPT4vCMBTE78J+h/CEvYimKohUo4issIeF+u/g8dk8&#10;29LmpSRZrd/eCAt7HGbmN8xy3ZlG3Mn5yrKC8SgBQZxbXXGh4HzaDecgfEDW2FgmBU/ysF599JaY&#10;avvgA92PoRARwj5FBWUIbSqlz0sy6Ee2JY7ezTqDIUpXSO3wEeGmkZMkmUmDFceFElvalpTXx1+j&#10;4Mo/dVOTcZcvt9enbpsNnlmm1Ge/2yxABOrCf/iv/a0VTOZTeJ+JR0C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dwozEAAAA3AAAAA8AAAAAAAAAAAAAAAAAmAIAAGRycy9k&#10;b3ducmV2LnhtbFBLBQYAAAAABAAEAPUAAACJAwAAAAA=&#10;" fillcolor="#1a1a1a" stroked="f"/>
                <v:rect id="Rectangle 284" o:spid="_x0000_s1054" style="position:absolute;left:75;top:569;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UlsMA&#10;AADcAAAADwAAAGRycy9kb3ducmV2LnhtbESPT4vCMBTE7wt+h/AEb2uq6z+qUXRBEMWDVfD6aJ5t&#10;sXkpTdTqpzfCwh6HmfkNM1s0phR3ql1hWUGvG4EgTq0uOFNwOq6/JyCcR9ZYWiYFT3KwmLe+Zhhr&#10;++AD3ROfiQBhF6OC3PsqltKlORl0XVsRB+9ia4M+yDqTusZHgJtS9qNoJA0WHBZyrOg3p/Sa3Eyg&#10;/JDdu+F2wNVunDTXzep13q6U6rSb5RSEp8b/h//aG62gPxnA50w4AnL+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wUlsMAAADcAAAADwAAAAAAAAAAAAAAAACYAgAAZHJzL2Rv&#10;d25yZXYueG1sUEsFBgAAAAAEAAQA9QAAAIgDAAAAAA==&#10;" fillcolor="#181818" stroked="f"/>
                <v:rect id="Rectangle 285" o:spid="_x0000_s1055" style="position:absolute;left:75;top:573;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kQgMcA&#10;AADcAAAADwAAAGRycy9kb3ducmV2LnhtbESPQWvCQBSE74X+h+UJvTUbRUOIrmLFtlK8mBa9PrLP&#10;JJh9G7Orxv76bqHQ4zAz3zCzRW8acaXO1ZYVDKMYBHFhdc2lgq/P1+cUhPPIGhvLpOBODhbzx4cZ&#10;ZtreeEfX3JciQNhlqKDyvs2kdEVFBl1kW+LgHW1n0AfZlVJ3eAtw08hRHCfSYM1hocKWVhUVp/xi&#10;FLyt1u/jcb/ffVzqrTweXpLJ8vus1NOgX05BeOr9f/ivvdEKRukEfs+EI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ZEIDHAAAA3AAAAA8AAAAAAAAAAAAAAAAAmAIAAGRy&#10;cy9kb3ducmV2LnhtbFBLBQYAAAAABAAEAPUAAACMAwAAAAA=&#10;" fillcolor="#161616" stroked="f"/>
                <v:rect id="Rectangle 286" o:spid="_x0000_s1056" style="position:absolute;left:75;top:576;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Btl8UA&#10;AADcAAAADwAAAGRycy9kb3ducmV2LnhtbESPT4vCMBTE7wt+h/CEva3pClulGmURdGUPin8QvD2a&#10;Z1tsXkoStf32ZmHB4zAzv2Gm89bU4k7OV5YVfA4SEMS51RUXCo6H5ccYhA/IGmvLpKAjD/NZ722K&#10;mbYP3tF9HwoRIewzVFCG0GRS+rwkg35gG+LoXawzGKJ0hdQOHxFuajlMklQarDgulNjQoqT8ur8Z&#10;Be60Xbku/flad4vfk7xVm1FzJqXe++33BESgNrzC/+21VjAcp/B3Jh4B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wG2XxQAAANwAAAAPAAAAAAAAAAAAAAAAAJgCAABkcnMv&#10;ZG93bnJldi54bWxQSwUGAAAAAAQABAD1AAAAigMAAAAA&#10;" fillcolor="#141414" stroked="f"/>
                <v:rect id="Rectangle 287" o:spid="_x0000_s1057" style="position:absolute;left:75;top:579;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024MUA&#10;AADcAAAADwAAAGRycy9kb3ducmV2LnhtbESPQWvCQBSE74L/YXlCb7pRSpXUVSQqtIiFqoceH9nX&#10;JDX7NuxuY/z3riB4HGbmG2a+7EwtWnK+sqxgPEpAEOdWV1woOB23wxkIH5A11pZJwZU8LBf93hxT&#10;bS/8Te0hFCJC2KeooAyhSaX0eUkG/cg2xNH7tc5giNIVUju8RLip5SRJ3qTBiuNCiQ1lJeXnw79R&#10;8LW77ltts9fz5vOnWv/RLgtbp9TLoFu9gwjUhWf40f7QCiazKd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TbgxQAAANwAAAAPAAAAAAAAAAAAAAAAAJgCAABkcnMv&#10;ZG93bnJldi54bWxQSwUGAAAAAAQABAD1AAAAigMAAAAA&#10;" fillcolor="#121212" stroked="f"/>
                <v:rect id="Rectangle 288" o:spid="_x0000_s1058" style="position:absolute;left:75;top:583;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mtCsIA&#10;AADcAAAADwAAAGRycy9kb3ducmV2LnhtbERPy4rCMBTdC/MP4Q7MRjTVhZRqWpwBQQQXPhCXl+ba&#10;VJub0kTtzNdPFoLLw3kvit424kGdrx0rmIwTEMSl0zVXCo6H1SgF4QOyxsYxKfglD0X+MVhgpt2T&#10;d/TYh0rEEPYZKjAhtJmUvjRk0Y9dSxy5i+sshgi7SuoOnzHcNnKaJDNpsebYYLClH0PlbX+3Cs6b&#10;dHga3r6P5jq5+3Xbb7d/pJX6+uyXcxCB+vAWv9xrrWCaxrXxTDwCM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ia0KwgAAANwAAAAPAAAAAAAAAAAAAAAAAJgCAABkcnMvZG93&#10;bnJldi54bWxQSwUGAAAAAAQABAD1AAAAhwMAAAAA&#10;" fillcolor="#101010" stroked="f"/>
                <v:rect id="Rectangle 289" o:spid="_x0000_s1059" style="position:absolute;left:75;top:587;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WGcQA&#10;AADcAAAADwAAAGRycy9kb3ducmV2LnhtbESPzYrCMBSF9wO+Q7iCuzHVxaCdpuIoDm5cqEWY3bW5&#10;0xabm9LEWt/eCILLw/n5OMmiN7XoqHWVZQWTcQSCOLe64kJBdtx8zkA4j6yxtkwK7uRgkQ4+Eoy1&#10;vfGeuoMvRBhhF6OC0vsmltLlJRl0Y9sQB+/ftgZ9kG0hdYu3MG5qOY2iL2mw4kAosaFVSfnlcDWB&#10;e75Hfru+nP669Sazq/PP8nfXKzUa9stvEJ56/w6/2lutYDqbw/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pVhnEAAAA3AAAAA8AAAAAAAAAAAAAAAAAmAIAAGRycy9k&#10;b3ducmV2LnhtbFBLBQYAAAAABAAEAPUAAACJAwAAAAA=&#10;" fillcolor="#0e0e0e" stroked="f"/>
                <v:rect id="Rectangle 290" o:spid="_x0000_s1060" style="position:absolute;left:75;top:590;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aw74A&#10;AADcAAAADwAAAGRycy9kb3ducmV2LnhtbERPz2vCMBS+D/wfwhN2m6k9yFaNIoLg1W5s12fybKPN&#10;S2hiW//75TDY8eP7vdlNrhMD9dF6VrBcFCCItTeWGwVfn8e3dxAxIRvsPJOCJ0XYbWcvG6yMH/lM&#10;Q50akUM4VqigTSlUUkbdksO48IE4c1ffO0wZ9o00PY453HWyLIqVdGg5N7QY6NCSvtcPp8BftFkO&#10;xtq66B783dzCT52CUq/zab8GkWhK/+I/98koKD/y/HwmHwG5/Q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f+WsO+AAAA3AAAAA8AAAAAAAAAAAAAAAAAmAIAAGRycy9kb3ducmV2&#10;LnhtbFBLBQYAAAAABAAEAPUAAACDAwAAAAA=&#10;" fillcolor="#0c0c0c" stroked="f"/>
                <v:rect id="Rectangle 291" o:spid="_x0000_s1061" style="position:absolute;left:75;top:593;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kOF8YA&#10;AADcAAAADwAAAGRycy9kb3ducmV2LnhtbESP3WrCQBSE7wXfYTkF73TzAzWmriJCUSgI2kLbu0P2&#10;NAnNng27WxPf3i0UejnMzDfMejuaTlzJ+daygnSRgCCurG65VvD2+jwvQPiArLGzTApu5GG7mU7W&#10;WGo78Jmul1CLCGFfooImhL6U0lcNGfQL2xNH78s6gyFKV0vtcIhw08ksSR6lwZbjQoM97Ruqvi8/&#10;RoEuhlOxqsbdR//+GcwyyV/y9KDU7GHcPYEINIb/8F/7qBVkqxR+z8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kOF8YAAADcAAAADwAAAAAAAAAAAAAAAACYAgAAZHJz&#10;L2Rvd25yZXYueG1sUEsFBgAAAAAEAAQA9QAAAIsDAAAAAA==&#10;" fillcolor="#0a0a0a" stroked="f"/>
                <v:rect id="Rectangle 292" o:spid="_x0000_s1062" style="position:absolute;left:75;top:596;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FEWMUA&#10;AADcAAAADwAAAGRycy9kb3ducmV2LnhtbESP0WoCMRRE3wX/IVyhL1KzLirt1ihaalHwobX9gMvm&#10;ml3c3CxJ6m7/vikIPg4zc4ZZrnvbiCv5UDtWMJ1kIIhLp2s2Cr6/do9PIEJE1tg4JgW/FGC9Gg6W&#10;WGjX8SddT9GIBOFQoIIqxraQMpQVWQwT1xIn7+y8xZikN1J77BLcNjLPsoW0WHNaqLCl14rKy+nH&#10;Kpi/m4M+m8b3W5vrt3D8GNOsU+ph1G9eQETq4z18a++1gvw5h/8z6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QURYxQAAANwAAAAPAAAAAAAAAAAAAAAAAJgCAABkcnMv&#10;ZG93bnJldi54bWxQSwUGAAAAAAQABAD1AAAAigMAAAAA&#10;" fillcolor="#080808" stroked="f"/>
                <v:rect id="Rectangle 293" o:spid="_x0000_s1063" style="position:absolute;left:75;top:599;width:2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b8sQA&#10;AADcAAAADwAAAGRycy9kb3ducmV2LnhtbESPQUsDMRSE74L/IbyCN5ttK62uTYsIUr3ZdLHXx+a5&#10;u7h5WZLXdv33RhA8DjPzDbPejr5XZ4qpC2xgNi1AEdfBddwYqA4vt/egkiA77AOTgW9KsN1cX62x&#10;dOHCezpbaVSGcCrRQCsylFqnuiWPaRoG4ux9huhRsoyNdhEvGe57PS+KpfbYcV5ocaDnluove/IG&#10;FlJF+dgtd8fKHU/v9s3WdytrzM1kfHoEJTTKf/iv/eoMzB8W8HsmHwG9+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62/LEAAAA3AAAAA8AAAAAAAAAAAAAAAAAmAIAAGRycy9k&#10;b3ducmV2LnhtbFBLBQYAAAAABAAEAPUAAACJAwAAAAA=&#10;" fillcolor="#060606" stroked="f"/>
                <v:rect id="Rectangle 294" o:spid="_x0000_s1064" style="position:absolute;left:75;top:603;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SXF8UA&#10;AADcAAAADwAAAGRycy9kb3ducmV2LnhtbESPQWvCQBSE74X+h+UVems22iI1ugaxBHpp1VTQ4yP7&#10;TEKyb0N2a9J/3xUEj8PMfMMs09G04kK9qy0rmEQxCOLC6ppLBYef7OUdhPPIGlvLpOCPHKSrx4cl&#10;JtoOvKdL7ksRIOwSVFB53yVSuqIigy6yHXHwzrY36IPsS6l7HALctHIaxzNpsOawUGFHm4qKJv81&#10;Ck7DpPnA7c7U31+vGZpjjrssV+r5aVwvQHga/T18a39qBdP5G1zPhCM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ZJcXxQAAANwAAAAPAAAAAAAAAAAAAAAAAJgCAABkcnMv&#10;ZG93bnJldi54bWxQSwUGAAAAAAQABAD1AAAAigMAAAAA&#10;" fillcolor="#040404" stroked="f"/>
                <v:rect id="Rectangle 295" o:spid="_x0000_s1065" style="position:absolute;left:75;top:606;width:23;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wlQsUA&#10;AADcAAAADwAAAGRycy9kb3ducmV2LnhtbESPQWsCMRSE70L/Q3hCL0WzFZS6GsUWFnrpoatsr8/N&#10;c7O6eVmSVLf/vikUPA4z8w2z3g62E1fyoXWs4HmagSCunW65UXDYF5MXECEia+wck4IfCrDdPIzW&#10;mGt340+6lrERCcIhRwUmxj6XMtSGLIap64mTd3LeYkzSN1J7vCW47eQsyxbSYstpwWBPb4bqS/lt&#10;FRRfr7u+Ohu/LI7n6mMxp7LCJ6Uex8NuBSLSEO/h//a7VjBbzuHvTDo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CVCxQAAANwAAAAPAAAAAAAAAAAAAAAAAJgCAABkcnMv&#10;ZG93bnJldi54bWxQSwUGAAAAAAQABAD1AAAAigMAAAAA&#10;" fillcolor="#020202" stroked="f"/>
                <v:rect id="Rectangle 296" o:spid="_x0000_s1066" style="position:absolute;left:75;top:609;width:2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OcYA&#10;AADcAAAADwAAAGRycy9kb3ducmV2LnhtbESPT2sCMRTE70K/Q3iF3jTbpRVdjVILBS+C/w56e26e&#10;u4ubl22S6tZPbwTB4zAzv2HG09bU4kzOV5YVvPcSEMS51RUXCrabn+4AhA/IGmvLpOCfPEwnL50x&#10;ZtpeeEXndShEhLDPUEEZQpNJ6fOSDPqebYijd7TOYIjSFVI7vES4qWWaJH1psOK4UGJD3yXlp/Wf&#10;UTAbDma/yw9eXFeHPe13h9Nn6hKl3l7brxGIQG14hh/tuVaQDvtwPxOPgJ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eaOcYAAADcAAAADwAAAAAAAAAAAAAAAACYAgAAZHJz&#10;L2Rvd25yZXYueG1sUEsFBgAAAAAEAAQA9QAAAIsDAAAAAA==&#10;" fillcolor="black" stroked="f"/>
                <v:rect id="Rectangle 297" o:spid="_x0000_s1067" style="position:absolute;left:75;top:609;width:2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xCScYA&#10;AADcAAAADwAAAGRycy9kb3ducmV2LnhtbESPzW7CMBCE70i8g7VIvYFTDhRSTFQFIVG1F34OPa7i&#10;JQ7E69Q2kL59XakSx9HMfKNZFr1txY18aBwreJ5kIIgrpxuuFRwPm/EcRIjIGlvHpOCHAhSr4WCJ&#10;uXZ33tFtH2uRIBxyVGBi7HIpQ2XIYpi4jjh5J+ctxiR9LbXHe4LbVk6zbCYtNpwWDHZUGqou+6tV&#10;8PH1/V5W2003WzdX/2lP67OJB6WeRv3bK4hIfXyE/9tbrWC6eIG/M+k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xCScYAAADcAAAADwAAAAAAAAAAAAAAAACYAgAAZHJz&#10;L2Rvd25yZXYueG1sUEsFBgAAAAAEAAQA9QAAAIsDAAAAAA==&#10;" fillcolor="#3a3a3a" stroked="f"/>
                <v:rect id="Rectangle 298" o:spid="_x0000_s1068" style="position:absolute;left:75;top:515;width:23;height: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pGbcEA&#10;AADcAAAADwAAAGRycy9kb3ducmV2LnhtbERPy4rCMBTdD8w/hCu4G1MVXx2jyIDgyvGFuLzTXNvS&#10;5KY0Uevfm8WAy8N5z5etNeJOjS8dK+j3EhDEmdMl5wpOx/XXFIQPyBqNY1LwJA/LxefHHFPtHryn&#10;+yHkIoawT1FBEUKdSumzgiz6nquJI3d1jcUQYZNL3eAjhlsjB0kylhZLjg0F1vRTUFYdblbBdPRn&#10;qtNkeNlOfvvnisyK/HanVLfTrr5BBGrDW/zv3mgFg1lcG8/EI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KRm3BAAAA3AAAAA8AAAAAAAAAAAAAAAAAmAIAAGRycy9kb3du&#10;cmV2LnhtbFBLBQYAAAAABAAEAPUAAACGAwAAAAA=&#10;" filled="f" strokeweight="0"/>
                <v:shape id="Freeform 299" o:spid="_x0000_s1069" style="position:absolute;left:43;top:535;width:6;height:7;visibility:visible;mso-wrap-style:square;v-text-anchor:top" coordsize="3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xGUMQA&#10;AADcAAAADwAAAGRycy9kb3ducmV2LnhtbESPQWvCQBSE74L/YXlCb7oxhbZGN0G0SqUnY3t/zT6z&#10;wezbkN1q+u+7QqHHYWa+YVbFYFtxpd43jhXMZwkI4srphmsFH6fd9AWED8gaW8ek4Ic8FPl4tMJM&#10;uxsf6VqGWkQI+wwVmBC6TEpfGbLoZ64jjt7Z9RZDlH0tdY+3CLetTJPkSVpsOC4Y7GhjqLqU31bB&#10;1ulXOn0dns27fNwP5Xp/3H2mSj1MhvUSRKAh/If/2m9aQbpYwP1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MRlDEAAAA3AAAAA8AAAAAAAAAAAAAAAAAmAIAAGRycy9k&#10;b3ducmV2LnhtbFBLBQYAAAAABAAEAPUAAACJAwAAAAA=&#10;" path="m307,61r,193l307,254v,33,-27,61,-61,61c246,315,246,315,246,315r,l61,315r,c27,315,,287,,254r,l,61r,c,27,27,,61,r,l246,r,c280,,307,27,307,61xe" fillcolor="black" strokeweight="0">
                  <v:path arrowok="t" o:connecttype="custom" o:connectlocs="6,1;6,6;6,6;5,7;5,7;5,7;1,7;1,7;0,6;0,6;0,1;0,1;1,0;1,0;5,0;5,0;6,1" o:connectangles="0,0,0,0,0,0,0,0,0,0,0,0,0,0,0,0,0"/>
                </v:shape>
                <v:shape id="Freeform 300" o:spid="_x0000_s1070" style="position:absolute;left:43;top:535;width:6;height:7;visibility:visible;mso-wrap-style:square;v-text-anchor:top" coordsize="3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JMK78A&#10;AADcAAAADwAAAGRycy9kb3ducmV2LnhtbERPyQrCMBC9C/5DGMGbpiqIVqOIuB0EcQE9Ds3YFptJ&#10;aaLWvzcHwePj7dN5bQrxosrllhX0uhEI4sTqnFMFl/O6MwLhPLLGwjIp+JCD+azZmGKs7ZuP9Dr5&#10;VIQQdjEqyLwvYyldkpFB17UlceDutjLoA6xSqSt8h3BTyH4UDaXBnENDhiUtM0oep6dR4FeX27Le&#10;H8rjetOX1+11fx+PEqXarXoxAeGp9n/xz73TCgZRmB/OhCMgZ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QkwrvwAAANwAAAAPAAAAAAAAAAAAAAAAAJgCAABkcnMvZG93bnJl&#10;di54bWxQSwUGAAAAAAQABAD1AAAAhAMAAAAA&#10;" path="m307,61r,193l307,254v,33,-27,61,-61,61c246,315,246,315,246,315r,l61,315r,c27,315,,287,,254r,l,61r,c,27,27,,61,r,l246,r,c280,,307,27,307,61xe" filled="f" strokeweight="0">
                  <v:stroke joinstyle="miter"/>
                  <v:path arrowok="t" o:connecttype="custom" o:connectlocs="6,1;6,6;6,6;5,7;5,7;5,7;1,7;1,7;0,6;0,6;0,1;0,1;1,0;1,0;5,0;5,0;6,1" o:connectangles="0,0,0,0,0,0,0,0,0,0,0,0,0,0,0,0,0"/>
                </v:shape>
                <v:shape id="Freeform 302" o:spid="_x0000_s1071" style="position:absolute;left:43;top:583;width:6;height:6;visibility:visible;mso-wrap-style:square;v-text-anchor:top" coordsize="3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NOO8QA&#10;AADcAAAADwAAAGRycy9kb3ducmV2LnhtbESPT2vCQBTE7wW/w/KE3urGCLakboL4D6UnY3t/zb5m&#10;g9m3Ibtq+u3dQsHjMDO/YRbFYFtxpd43jhVMJwkI4srphmsFn6ftyxsIH5A1to5JwS95KPLR0wIz&#10;7W58pGsZahEh7DNUYELoMil9Zciin7iOOHo/rrcYouxrqXu8RbhtZZokc2mx4bhgsKOVoepcXqyC&#10;tdMbOn0fXs2HnO2Gcrk7br9SpZ7Hw/IdRKAhPML/7b1WMEtS+DsTj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DTjvEAAAA3AAAAA8AAAAAAAAAAAAAAAAAmAIAAGRycy9k&#10;b3ducmV2LnhtbFBLBQYAAAAABAAEAPUAAACJAwAAAAA=&#10;" path="m307,61r,193l307,254v,34,-27,61,-61,61c246,315,246,315,246,315r,l61,315r,c27,315,,288,,254r,l,61r,c,27,27,,61,r,l246,r,c280,,307,27,307,61xe" fillcolor="black" strokeweight="0">
                  <v:path arrowok="t" o:connecttype="custom" o:connectlocs="6,1;6,5;6,5;5,6;5,6;5,6;1,6;1,6;0,5;0,5;0,1;0,1;1,0;1,0;5,0;5,0;6,1" o:connectangles="0,0,0,0,0,0,0,0,0,0,0,0,0,0,0,0,0"/>
                </v:shape>
                <v:shape id="Freeform 303" o:spid="_x0000_s1072" style="position:absolute;left:43;top:583;width:6;height:6;visibility:visible;mso-wrap-style:square;v-text-anchor:top" coordsize="3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DSXMYA&#10;AADcAAAADwAAAGRycy9kb3ducmV2LnhtbESPQWvCQBSE74L/YXlCb7rRQNE0q4jUtodAMRXS4yP7&#10;TEKzb0N2m6T/vlsoeBxm5hsmPUymFQP1rrGsYL2KQBCXVjdcKbh+nJdbEM4ja2wtk4IfcnDYz2cp&#10;JtqOfKEh95UIEHYJKqi97xIpXVmTQbeyHXHwbrY36IPsK6l7HAPctHITRY/SYMNhocaOTjWVX/m3&#10;UeCfr5+nKXvvLueXjSxei+y225ZKPSym4xMIT5O/h//bb1pBHMXwdyYc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5DSXMYAAADcAAAADwAAAAAAAAAAAAAAAACYAgAAZHJz&#10;L2Rvd25yZXYueG1sUEsFBgAAAAAEAAQA9QAAAIsDAAAAAA==&#10;" path="m307,61r,193l307,254v,34,-27,61,-61,61c246,315,246,315,246,315r,l61,315r,c27,315,,288,,254r,l,61r,c,27,27,,61,r,l246,r,c280,,307,27,307,61xe" filled="f" strokeweight="0">
                  <v:stroke joinstyle="miter"/>
                  <v:path arrowok="t" o:connecttype="custom" o:connectlocs="6,1;6,5;6,5;5,6;5,6;5,6;1,6;1,6;0,5;0,5;0,1;0,1;1,0;1,0;5,0;5,0;6,1" o:connectangles="0,0,0,0,0,0,0,0,0,0,0,0,0,0,0,0,0"/>
                </v:shape>
                <v:shape id="Freeform 304" o:spid="_x0000_s1073" style="position:absolute;left:58;top:583;width:6;height:6;visibility:visible;mso-wrap-style:square;v-text-anchor:top" coordsize="313,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Tej8cA&#10;AADcAAAADwAAAGRycy9kb3ducmV2LnhtbESPW2vCQBSE3wv+h+UIvtWNF6SkbsQKBZFi8VJa3w7Z&#10;k2wwezZktxr/vSsU+jjMzDfMfNHZWlyo9ZVjBaNhAoI4d7riUsHx8P78AsIHZI21Y1JwIw+LrPc0&#10;x1S7K+/osg+liBD2KSowITSplD43ZNEPXUMcvcK1FkOUbSl1i9cIt7UcJ8lMWqw4LhhsaGUoP+9/&#10;rYIvbU7b8c9m9baZfi9n5Ufh1+dPpQb9bvkKIlAX/sN/7bVWMEmm8DgTj4DM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Mk3o/HAAAA3AAAAA8AAAAAAAAAAAAAAAAAmAIAAGRy&#10;cy9kb3ducmV2LnhtbFBLBQYAAAAABAAEAPUAAACMAwAAAAA=&#10;" path="m313,61r,193l313,254v,34,-27,61,-61,61c252,315,252,315,252,315r,l60,315r,c27,315,,288,,254r,l,61r,c,27,27,,60,r,l252,r,c286,,313,27,313,61xe" fillcolor="black" strokeweight="0">
                  <v:path arrowok="t" o:connecttype="custom" o:connectlocs="6,1;6,5;6,5;5,6;5,6;5,6;1,6;1,6;0,5;0,5;0,1;0,1;1,0;1,0;5,0;5,0;6,1" o:connectangles="0,0,0,0,0,0,0,0,0,0,0,0,0,0,0,0,0"/>
                </v:shape>
                <v:shape id="Freeform 305" o:spid="_x0000_s1074" style="position:absolute;left:58;top:583;width:6;height:6;visibility:visible;mso-wrap-style:square;v-text-anchor:top" coordsize="313,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JHGsYA&#10;AADcAAAADwAAAGRycy9kb3ducmV2LnhtbESPQWvCQBSE74X+h+UVetNNaysldRWpFnrwUNMc9PbI&#10;PpNg9m3YXZPor3cFocdhZr5hZovBNKIj52vLCl7GCQjiwuqaSwX53/foA4QPyBoby6TgTB4W88eH&#10;Gaba9rylLguliBD2KSqoQmhTKX1RkUE/ti1x9A7WGQxRulJqh32Em0a+JslUGqw5LlTY0ldFxTE7&#10;GQVrtz8s32R3ac+2X22Ov3kmd7lSz0/D8hNEoCH8h+/tH61gkrzD7Uw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JHGsYAAADcAAAADwAAAAAAAAAAAAAAAACYAgAAZHJz&#10;L2Rvd25yZXYueG1sUEsFBgAAAAAEAAQA9QAAAIsDAAAAAA==&#10;" path="m313,61r,193l313,254v,34,-27,61,-61,61c252,315,252,315,252,315r,l60,315r,c27,315,,288,,254r,l,61r,c,27,27,,60,r,l252,r,c286,,313,27,313,61xe" filled="f" strokeweight="0">
                  <v:stroke joinstyle="miter"/>
                  <v:path arrowok="t" o:connecttype="custom" o:connectlocs="6,1;6,5;6,5;5,6;5,6;5,6;1,6;1,6;0,5;0,5;0,1;0,1;1,0;1,0;5,0;5,0;6,1" o:connectangles="0,0,0,0,0,0,0,0,0,0,0,0,0,0,0,0,0"/>
                </v:shape>
                <v:shape id="Freeform 306" o:spid="_x0000_s1075" style="position:absolute;left:58;top:535;width:6;height:7;visibility:visible;mso-wrap-style:square;v-text-anchor:top" coordsize="313,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rlY8YA&#10;AADcAAAADwAAAGRycy9kb3ducmV2LnhtbESPQWvCQBSE70L/w/KE3nRjWoKkrmKFgkhRqi3V2yP7&#10;zIZk34bsVuO/7xaEHoeZ+YaZLXrbiAt1vnKsYDJOQBAXTldcKvg8vI2mIHxA1tg4JgU38rCYPwxm&#10;mGt35Q+67EMpIoR9jgpMCG0upS8MWfRj1xJH7+w6iyHKrpS6w2uE20amSZJJixXHBYMtrQwV9f7H&#10;KvjS5rRNj5vV6+b5e5mV72e/rndKPQ775QuIQH34D9/ba63gKcng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LrlY8YAAADcAAAADwAAAAAAAAAAAAAAAACYAgAAZHJz&#10;L2Rvd25yZXYueG1sUEsFBgAAAAAEAAQA9QAAAIsDAAAAAA==&#10;" path="m313,61r,193l313,254v,33,-27,61,-61,61c252,315,252,315,252,315r,l60,315r,c27,315,,287,,254r,l,61r,c,27,27,,60,r,l252,r,c286,,313,27,313,61xe" fillcolor="black" strokeweight="0">
                  <v:path arrowok="t" o:connecttype="custom" o:connectlocs="6,1;6,6;6,6;5,7;5,7;5,7;1,7;1,7;0,6;0,6;0,1;0,1;1,0;1,0;5,0;5,0;6,1" o:connectangles="0,0,0,0,0,0,0,0,0,0,0,0,0,0,0,0,0"/>
                </v:shape>
                <v:shape id="Freeform 307" o:spid="_x0000_s1076" style="position:absolute;left:58;top:535;width:6;height:7;visibility:visible;mso-wrap-style:square;v-text-anchor:top" coordsize="313,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89sYA&#10;AADcAAAADwAAAGRycy9kb3ducmV2LnhtbESPQWvCQBSE74X+h+UVetNNa6kldRWpFnrwUNMc9PbI&#10;PpNg9m3YXZPor3cFocdhZr5hZovBNKIj52vLCl7GCQjiwuqaSwX53/foA4QPyBoby6TgTB4W88eH&#10;Gaba9rylLguliBD2KSqoQmhTKX1RkUE/ti1x9A7WGQxRulJqh32Em0a+Jsm7NFhzXKiwpa+KimN2&#10;MgrWbn9Yvsnu0p5tv9ocf/NM7nKlnp+G5SeIQEP4D9/bP1rBJJnC7Uw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x89sYAAADcAAAADwAAAAAAAAAAAAAAAACYAgAAZHJz&#10;L2Rvd25yZXYueG1sUEsFBgAAAAAEAAQA9QAAAIsDAAAAAA==&#10;" path="m313,61r,193l313,254v,33,-27,61,-61,61c252,315,252,315,252,315r,l60,315r,c27,315,,287,,254r,l,61r,c,27,27,,60,r,l252,r,c286,,313,27,313,61xe" filled="f" strokeweight="0">
                  <v:stroke joinstyle="miter"/>
                  <v:path arrowok="t" o:connecttype="custom" o:connectlocs="6,1;6,6;6,6;5,7;5,7;5,7;1,7;1,7;0,6;0,6;0,1;0,1;1,0;1,0;5,0;5,0;6,1" o:connectangles="0,0,0,0,0,0,0,0,0,0,0,0,0,0,0,0,0"/>
                </v:shape>
                <v:shape id="Freeform 308" o:spid="_x0000_s1077" style="position:absolute;left:44;top:536;width:20;height:52;visibility:visible;mso-wrap-style:square;v-text-anchor:top" coordsize="962,2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sCscMA&#10;AADcAAAADwAAAGRycy9kb3ducmV2LnhtbERPy2rCQBTdC/7DcAvdSJ3YFinRMaSFQKkbX7i+ZG6T&#10;kMydmBmT1K93FgWXh/NeJ6NpRE+dqywrWMwjEMS51RUXCk7H7OUDhPPIGhvLpOCPHCSb6WSNsbYD&#10;76k/+EKEEHYxKii9b2MpXV6SQTe3LXHgfm1n0AfYFVJ3OIRw08jXKFpKgxWHhhJb+ioprw9Xo6Cu&#10;t8dse0l32UL/vH/urjO8nWdKPT+N6QqEp9E/xP/ub63gLQprw5lwBO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sCscMAAADcAAAADwAAAAAAAAAAAAAAAACYAgAAZHJzL2Rv&#10;d25yZXYueG1sUEsFBgAAAAAEAAQA9QAAAIgDAAAAAA==&#10;" path="m770,2618r-579,l191,2618c85,2618,,2532,,2426v,,,,,l,2426,,193r,c,86,85,,191,r,l770,r,c876,,962,86,962,193r,l962,2426r,c962,2532,876,2618,770,2618xe" fillcolor="#545454" strokeweight="0">
                  <v:path arrowok="t" o:connecttype="custom" o:connectlocs="16,52;4,52;4,52;0,48;0,48;0,48;0,4;0,4;4,0;4,0;16,0;16,0;20,4;20,4;20,48;20,48;16,52" o:connectangles="0,0,0,0,0,0,0,0,0,0,0,0,0,0,0,0,0"/>
                </v:shape>
                <v:shape id="Freeform 309" o:spid="_x0000_s1078" style="position:absolute;left:44;top:536;width:20;height:52;visibility:visible;mso-wrap-style:square;v-text-anchor:top" coordsize="962,2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A8vMQA&#10;AADcAAAADwAAAGRycy9kb3ducmV2LnhtbESPzWrDMBCE74W8g9hCbo3UJhTHtRJCwJBr3EKb22Kt&#10;f6i1Mpaa2H76qFDocZiZb5hsP9pOXGnwrWMNzysFgrh0puVaw8d7/pSA8AHZYOeYNEzkYb9bPGSY&#10;GnfjM12LUIsIYZ+ihiaEPpXSlw1Z9CvXE0evcoPFEOVQSzPgLcJtJ1+UepUWW44LDfZ0bKj8Ln6s&#10;Bp431Vz1eUgSU5CaPr8ux/VJ6+XjeHgDEWgM/+G/9sloWKst/J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APLzEAAAA3AAAAA8AAAAAAAAAAAAAAAAAmAIAAGRycy9k&#10;b3ducmV2LnhtbFBLBQYAAAAABAAEAPUAAACJAwAAAAA=&#10;" path="m770,2618r-579,l191,2618c85,2618,,2532,,2426v,,,,,l,2426,,193r,c,86,85,,191,r,l770,r,c876,,962,86,962,193r,l962,2426r,c962,2532,876,2618,770,2618xe" filled="f" strokeweight="0">
                  <v:stroke joinstyle="miter"/>
                  <v:path arrowok="t" o:connecttype="custom" o:connectlocs="16,52;4,52;4,52;0,48;0,48;0,48;0,4;0,4;4,0;4,0;16,0;16,0;20,4;20,4;20,48;20,48;16,52" o:connectangles="0,0,0,0,0,0,0,0,0,0,0,0,0,0,0,0,0"/>
                </v:shape>
                <v:shape id="Freeform 310" o:spid="_x0000_s1079" style="position:absolute;left:77;top:519;width:21;height:87;visibility:visible;mso-wrap-style:square;v-text-anchor:top" coordsize="2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4xFMAA&#10;AADcAAAADwAAAGRycy9kb3ducmV2LnhtbERPy4rCMBTdC/5DuIK7MfXBqNUozoDg1iq6vTbXttrc&#10;lCbWOl8/WQguD+e9XLemFA3VrrCsYDiIQBCnVhecKTgetl8zEM4jaywtk4IXOVivup0lxto+eU9N&#10;4jMRQtjFqCD3voqldGlOBt3AVsSBu9raoA+wzqSu8RnCTSlHUfQtDRYcGnKs6Den9J48jIKdnZpH&#10;cpvcXj+Xava3mftTc54r1e+1mwUIT63/iN/unVYwHob54Uw4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O4xFMAAAADcAAAADwAAAAAAAAAAAAAAAACYAgAAZHJzL2Rvd25y&#10;ZXYueG1sUEsFBgAAAAAEAAQA9QAAAIUDAAAAAA==&#10;" path="m21,4r,-1l21,3r,l21,2r,l20,2r,l20,2r,l20,2r,-1l20,1r,l20,1r-1,l19,1r,l19,1r,l19,1r,l19,1r,l18,1r,l18,1,18,r,l18,r,l18,r,l18,,17,r,l17,r,l17,r,l4,r,l4,r,l4,r,l4,,3,r,l3,r,l3,r,l3,1r,l3,1,2,1r,l2,1r,l2,1r,l2,1r,l2,1r,l1,1r,l1,1r,1l1,2r,l1,2r,l1,2,,2,,3r,l,3,,4,,83r,1l,84r,l,85r,l1,85r,l1,85r,l1,85r,l1,86r,l1,86r1,l2,86r,l2,86r,l2,86r,l2,86r,l2,86r1,l3,86r,1l3,87r,l3,87r,l3,87r,l4,87r,l4,87r,l4,87r,l17,87r,l17,87r,l17,87r,l17,87r1,l18,87r,l18,87r,l18,87r,-1l18,86r,l18,86r1,l19,86r,l19,86r,l19,86r,l19,86r,l20,86r,l20,85r,l20,85r,l20,85r,l20,85r1,l21,84r,l21,84r,-1l21,4xe" stroked="f">
                  <v:path arrowok="t" o:connecttype="custom" o:connectlocs="21,3;21,2;20,2;20,1;20,1;19,1;19,1;19,1;18,1;18,0;18,0;17,0;17,0;4,0;4,0;3,0;3,0;3,1;2,1;2,1;2,1;2,1;1,1;1,2;1,2;0,3;0,83;0,84;1,85;1,85;1,86;2,86;2,86;2,86;2,86;3,87;3,87;3,87;4,87;4,87;17,87;17,87;18,87;18,87;18,86;19,86;19,86;19,86;20,86;20,85;20,85;21,85;21,84" o:connectangles="0,0,0,0,0,0,0,0,0,0,0,0,0,0,0,0,0,0,0,0,0,0,0,0,0,0,0,0,0,0,0,0,0,0,0,0,0,0,0,0,0,0,0,0,0,0,0,0,0,0,0,0,0"/>
                </v:shape>
                <v:shape id="Freeform 311" o:spid="_x0000_s1080" style="position:absolute;left:77;top:519;width:21;height:87;visibility:visible;mso-wrap-style:square;v-text-anchor:top" coordsize="2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Mw8IA&#10;AADcAAAADwAAAGRycy9kb3ducmV2LnhtbESP0UoDMRRE34X+Q7gF32yyFaWsTUspVXwrbvsBl+S6&#10;WZrcbDdxu/69EQQfh5k5w6y3U/BipCF1kTVUCwWC2ETbcavhfHp9WIFIGdmij0wavinBdjO7W2Nt&#10;440/aGxyKwqEU40aXM59LWUyjgKmReyJi/cZh4C5yKGVdsBbgQcvl0o9y4AdlwWHPe0dmUvzFTQc&#10;vVoejTG7y0jOvyk8NNeng9b382n3AiLTlP/Df+13q+GxquD3TDkC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CszDwgAAANwAAAAPAAAAAAAAAAAAAAAAAJgCAABkcnMvZG93&#10;bnJldi54bWxQSwUGAAAAAAQABAD1AAAAhwMAAAAA&#10;" path="m21,4r,-1l21,3r,l21,2r,l20,2r,l20,2r,l20,2r,-1l20,1r,l20,1r-1,l19,1r,l19,1r,l19,1r,l19,1r,l18,1r,l18,1,18,r,l18,r,l18,r,l18,,17,r,l17,r,l17,r,l4,r,l4,r,l4,r,l4,,3,r,l3,r,l3,r,l3,1r,l3,1,2,1r,l2,1r,l2,1r,l2,1r,l2,1r,l1,1r,l1,1r,1l1,2r,l1,2r,l1,2,,2,,3r,l,3,,4,,83r,1l,84r,l,85r,l1,85r,l1,85r,l1,85r,l1,86r,l1,86r1,l2,86r,l2,86r,l2,86r,l2,86r,l2,86r1,l3,86r,1l3,87r,l3,87r,l3,87r,l4,87r,l4,87r,l4,87r,l17,87r,l17,87r,l17,87r,l17,87r1,l18,87r,l18,87r,l18,87r,-1l18,86r,l18,86r1,l19,86r,l19,86r,l19,86r,l19,86r,l20,86r,l20,85r,l20,85r,l20,85r,l20,85r1,l21,84r,l21,84r,-1l21,4xe" filled="f" strokeweight="0">
                  <v:stroke joinstyle="miter"/>
                  <v:path arrowok="t" o:connecttype="custom" o:connectlocs="21,3;21,2;20,2;20,1;20,1;19,1;19,1;19,1;18,1;18,0;18,0;17,0;17,0;4,0;4,0;3,0;3,0;3,1;2,1;2,1;2,1;2,1;1,1;1,2;1,2;0,3;0,83;0,84;1,85;1,85;1,86;2,86;2,86;2,86;2,86;3,87;3,87;3,87;4,87;4,87;17,87;17,87;18,87;18,87;18,86;19,86;19,86;19,86;20,86;20,85;20,85;21,85;21,84" o:connectangles="0,0,0,0,0,0,0,0,0,0,0,0,0,0,0,0,0,0,0,0,0,0,0,0,0,0,0,0,0,0,0,0,0,0,0,0,0,0,0,0,0,0,0,0,0,0,0,0,0,0,0,0,0"/>
                </v:shape>
                <v:line id="Line 58" o:spid="_x0000_s1081" style="position:absolute;visibility:visible;mso-wrap-style:square" from="82,523" to="87,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g7O8YAAADcAAAADwAAAGRycy9kb3ducmV2LnhtbESPQWvCQBSE74L/YXlCb7oxlaLRVdpC&#10;qQcLrYro7ZF9JsHs23R3a9J/3y0IHoeZ+YZZrDpTiys5X1lWMB4lIIhzqysuFOx3b8MpCB+QNdaW&#10;ScEveVgt+70FZtq2/EXXbShEhLDPUEEZQpNJ6fOSDPqRbYijd7bOYIjSFVI7bCPc1DJNkidpsOK4&#10;UGJDryXll+2PUUDpbHJ8OU2K1rrvw+Z9Yz/dx1qph0H3PAcRqAv38K291goexyn8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oOzvGAAAA3AAAAA8AAAAAAAAA&#10;AAAAAAAAoQIAAGRycy9kb3ducmV2LnhtbFBLBQYAAAAABAAEAPkAAACUAwAAAAA=&#10;" strokeweight="1.5pt">
                  <v:stroke joinstyle="miter"/>
                </v:line>
                <v:line id="Line 59" o:spid="_x0000_s1082" style="position:absolute;flip:x;visibility:visible;mso-wrap-style:square" from="82,600" to="87,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2BtMUAAADcAAAADwAAAGRycy9kb3ducmV2LnhtbESPQWvCQBSE70L/w/IKvelGI1rSrKEI&#10;gvVSa+P9mX0mIdm3aXZr0n/fLQg9DjPzDZNmo2nFjXpXW1Ywn0UgiAuray4V5J+76TMI55E1tpZJ&#10;wQ85yDYPkxQTbQf+oNvJlyJA2CWooPK+S6R0RUUG3cx2xMG72t6gD7Ivpe5xCHDTykUUraTBmsNC&#10;hR1tKyqa07dRUO/XJr+8L9/O18P6Kx5wddw1qNTT4/j6AsLT6P/D9/ZeK4jnMfydC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y2BtMUAAADcAAAADwAAAAAAAAAA&#10;AAAAAAChAgAAZHJzL2Rvd25yZXYueG1sUEsFBgAAAAAEAAQA+QAAAJMDAAAAAA==&#10;" strokeweight="1.5pt">
                  <v:stroke joinstyle="miter"/>
                </v:line>
                <v:line id="Line 60" o:spid="_x0000_s1083" style="position:absolute;flip:x;visibility:visible;mso-wrap-style:square" from="82,597" to="87,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QZwMUAAADcAAAADwAAAGRycy9kb3ducmV2LnhtbESPQWvCQBSE74X+h+UVvDWbqGiJrqEU&#10;BNtLa0zvz+wzCWbfxuxq0n/fLRQ8DjPzDbPORtOKG/WusawgiWIQxKXVDVcKisP2+QWE88gaW8uk&#10;4IccZJvHhzWm2g68p1vuKxEg7FJUUHvfpVK6siaDLrIdcfBOtjfog+wrqXscAty0chrHC2mw4bBQ&#10;Y0dvNZXn/GoUNLulKY6f8/fv08fyMhtw8bU9o1KTp/F1BcLT6O/h//ZOK5glc/g7E46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QZwMUAAADcAAAADwAAAAAAAAAA&#10;AAAAAAChAgAAZHJzL2Rvd25yZXYueG1sUEsFBgAAAAAEAAQA+QAAAJMDAAAAAA==&#10;" strokeweight="1.5pt">
                  <v:stroke joinstyle="miter"/>
                </v:line>
                <v:line id="Line 61" o:spid="_x0000_s1084" style="position:absolute;flip:x;visibility:visible;mso-wrap-style:square" from="82,593" to="87,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i8W8UAAADcAAAADwAAAGRycy9kb3ducmV2LnhtbESPQWvCQBSE7wX/w/IEb3Vj06pENyJC&#10;wPZStfb+zD6TkOzbNLs16b/vFgoeh5n5hllvBtOIG3WusqxgNo1AEOdWV1woOH9kj0sQziNrbCyT&#10;gh9ysElHD2tMtO35SLeTL0SAsEtQQel9m0jp8pIMuqltiYN3tZ1BH2RXSN1hH+CmkU9RNJcGKw4L&#10;Jba0KymvT99GQbVfmPPl/fn18/q2+Ip7nB+yGpWajIftCoSnwd/D/+29VhDPXuDvTDgCMv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4i8W8UAAADcAAAADwAAAAAAAAAA&#10;AAAAAAChAgAAZHJzL2Rvd25yZXYueG1sUEsFBgAAAAAEAAQA+QAAAJMDAAAAAA==&#10;" strokeweight="1.5pt">
                  <v:stroke joinstyle="miter"/>
                </v:line>
                <v:line id="Line 62" o:spid="_x0000_s1085" style="position:absolute;flip:x;visibility:visible;mso-wrap-style:square" from="82,590" to="87,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oiLMUAAADcAAAADwAAAGRycy9kb3ducmV2LnhtbESPQWvCQBSE70L/w/IK3nQTLbGkrqEI&#10;AdtLrdX7M/tMQrJvY3Zr0n/fLQg9DjPzDbPORtOKG/WutqwgnkcgiAuray4VHL/y2TMI55E1tpZJ&#10;wQ85yDYPkzWm2g78SbeDL0WAsEtRQeV9l0rpiooMurntiIN3sb1BH2RfSt3jEOCmlYsoSqTBmsNC&#10;hR1tKyqaw7dRUO9W5nj+eHo7Xd5X1+WAyT5vUKnp4/j6AsLT6P/D9/ZOK1jGCfydC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1oiLMUAAADcAAAADwAAAAAAAAAA&#10;AAAAAAChAgAAZHJzL2Rvd25yZXYueG1sUEsFBgAAAAAEAAQA+QAAAJMDAAAAAA==&#10;" strokeweight="1.5pt">
                  <v:stroke joinstyle="miter"/>
                </v:line>
                <v:line id="Line 63" o:spid="_x0000_s1086" style="position:absolute;flip:x;visibility:visible;mso-wrap-style:square" from="82,587" to="87,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aHt8UAAADcAAAADwAAAGRycy9kb3ducmV2LnhtbESPQWvCQBSE7wX/w/KE3urGWozErEEK&#10;gvbSVuP9mX0mIdm3aXY16b/vFgo9DjPzDZNmo2nFnXpXW1Ywn0UgiAuray4V5Kfd0wqE88gaW8uk&#10;4JscZJvJQ4qJtgN/0v3oSxEg7BJUUHnfJVK6oiKDbmY74uBdbW/QB9mXUvc4BLhp5XMULaXBmsNC&#10;hR29VlQ0x5tRUO9jk1/eXw7n61v8tRhw+bFrUKnH6bhdg/A0+v/wX3uvFSzmMfyeCUdA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aHt8UAAADcAAAADwAAAAAAAAAA&#10;AAAAAAChAgAAZHJzL2Rvd25yZXYueG1sUEsFBgAAAAAEAAQA+QAAAJMDAAAAAA==&#10;" strokeweight="1.5pt">
                  <v:stroke joinstyle="miter"/>
                </v:line>
                <v:line id="Line 64" o:spid="_x0000_s1087" style="position:absolute;flip:x;visibility:visible;mso-wrap-style:square" from="82,582" to="87,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kTxcIAAADcAAAADwAAAGRycy9kb3ducmV2LnhtbERPyWrDMBC9B/oPYgq9JXKaEhc3sgmB&#10;QNpLs/U+tcYLtkaupdru31eHQI6Pt2+yybRioN7VlhUsFxEI4tzqmksF18t+/grCeWSNrWVS8EcO&#10;svRhtsFE25FPNJx9KUIIuwQVVN53iZQur8igW9iOOHCF7Q36APtS6h7HEG5a+RxFa2mw5tBQYUe7&#10;ivLm/GsU1IfYXL8/X96/io/4ZzXi+rhvUKmnx2n7BsLT5O/im/ugFayWYW04E46AT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YkTxcIAAADcAAAADwAAAAAAAAAAAAAA&#10;AAChAgAAZHJzL2Rvd25yZXYueG1sUEsFBgAAAAAEAAQA+QAAAJADAAAAAA==&#10;" strokeweight="1.5pt">
                  <v:stroke joinstyle="miter"/>
                </v:line>
                <v:line id="Line 65" o:spid="_x0000_s1088" style="position:absolute;flip:x;visibility:visible;mso-wrap-style:square" from="82,579" to="87,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W2XsYAAADcAAAADwAAAGRycy9kb3ducmV2LnhtbESPT2vCQBTE74V+h+UVvNWNtRiNrlKE&#10;QNpLrX/uz+wzCWbfxuyapN++Wyj0OMzMb5jVZjC16Kh1lWUFk3EEgji3uuJCwfGQPs9BOI+ssbZM&#10;Cr7JwWb9+LDCRNuev6jb+0IECLsEFZTeN4mULi/JoBvbhjh4F9sa9EG2hdQt9gFuavkSRTNpsOKw&#10;UGJD25Ly6/5uFFRZbI7nz9f30+Ujvk17nO3SKyo1ehreliA8Df4//NfOtILpZAG/Z8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Ftl7GAAAA3AAAAA8AAAAAAAAA&#10;AAAAAAAAoQIAAGRycy9kb3ducmV2LnhtbFBLBQYAAAAABAAEAPkAAACUAwAAAAA=&#10;" strokeweight="1.5pt">
                  <v:stroke joinstyle="miter"/>
                </v:line>
                <v:line id="Line 66" o:spid="_x0000_s1089" style="position:absolute;flip:x;visibility:visible;mso-wrap-style:square" from="82,574" to="87,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OV38UAAADdAAAADwAAAGRycy9kb3ducmV2LnhtbESPT2vCQBTE70K/w/IK3nSjViOpqxRB&#10;0F60/rk/s88kmH0bs6tJv31XEHocZuY3zGzRmlI8qHaFZQWDfgSCOLW64EzB8bDqTUE4j6yxtEwK&#10;fsnBYv7WmWGibcM/9Nj7TAQIuwQV5N5XiZQuzcmg69uKOHgXWxv0QdaZ1DU2AW5KOYyiiTRYcFjI&#10;saJlTul1fzcKinVsjuftx+Z0+Y5vowYnu9UVleq+t1+fIDy1/j/8aq+1gtEgHsPzTXgC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1OV38UAAADdAAAADwAAAAAAAAAA&#10;AAAAAAChAgAAZHJzL2Rvd25yZXYueG1sUEsFBgAAAAAEAAQA+QAAAJMDAAAAAA==&#10;" strokeweight="1.5pt">
                  <v:stroke joinstyle="miter"/>
                </v:line>
                <v:line id="Line 67" o:spid="_x0000_s1090" style="position:absolute;flip:x;visibility:visible;mso-wrap-style:square" from="82,571" to="87,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LqMUAAADdAAAADwAAAGRycy9kb3ducmV2LnhtbESPT2vCQBTE70K/w/IKvenGPyQldZUi&#10;CNaLmtr7a/aZBLNv0+zWxG/vCoLHYWZ+w8yXvanFhVpXWVYwHkUgiHOrKy4UHL/Xw3cQziNrrC2T&#10;gis5WC5eBnNMte34QJfMFyJA2KWooPS+SaV0eUkG3cg2xME72dagD7ItpG6xC3BTy0kUxdJgxWGh&#10;xIZWJeXn7N8oqDaJOf7uZl8/p23yN+0w3q/PqNTba//5AcJT75/hR3ujFUzHSQz3N+EJ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ELqMUAAADdAAAADwAAAAAAAAAA&#10;AAAAAAChAgAAZHJzL2Rvd25yZXYueG1sUEsFBgAAAAAEAAQA+QAAAJMDAAAAAA==&#10;" strokeweight="1.5pt">
                  <v:stroke joinstyle="miter"/>
                </v:line>
                <v:line id="Line 68" o:spid="_x0000_s1091" style="position:absolute;flip:x;visibility:visible;mso-wrap-style:square" from="82,568" to="87,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2uM8YAAADdAAAADwAAAGRycy9kb3ducmV2LnhtbESPQWvCQBSE7wX/w/KE3urGWozErEEK&#10;gvbSVuP9mX0mIdm3aXY16b/vFgo9DjPzDZNmo2nFnXpXW1Ywn0UgiAuray4V5Kfd0wqE88gaW8uk&#10;4JscZJvJQ4qJtgN/0v3oSxEg7BJUUHnfJVK6oiKDbmY74uBdbW/QB9mXUvc4BLhp5XMULaXBmsNC&#10;hR29VlQ0x5tRUO9jk1/eXw7n61v8tRhw+bFrUKnH6bhdg/A0+v/wX3uvFSzmcQy/b8ITkJ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TNrjPGAAAA3QAAAA8AAAAAAAAA&#10;AAAAAAAAoQIAAGRycy9kb3ducmV2LnhtbFBLBQYAAAAABAAEAPkAAACUAwAAAAA=&#10;" strokeweight="1.5pt">
                  <v:stroke joinstyle="miter"/>
                </v:line>
                <v:line id="Line 69" o:spid="_x0000_s1092" style="position:absolute;flip:x;visibility:visible;mso-wrap-style:square" from="82,564" to="87,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I6QcEAAADdAAAADwAAAGRycy9kb3ducmV2LnhtbERPy4rCMBTdD/gP4QruxtRRrFSjiCCo&#10;G8fX/tpc22Jz02mirX9vFgMuD+c9W7SmFE+qXWFZwaAfgSBOrS44U3A+rb8nIJxH1lhaJgUvcrCY&#10;d75mmGjb8IGeR5+JEMIuQQW591UipUtzMuj6tiIO3M3WBn2AdSZ1jU0IN6X8iaKxNFhwaMixolVO&#10;6f34MAqKTWzO1/1oe7nt4r9hg+Pf9R2V6nXb5RSEp9Z/xP/ujVYwHMRhbngTnoCcv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UjpBwQAAAN0AAAAPAAAAAAAAAAAAAAAA&#10;AKECAABkcnMvZG93bnJldi54bWxQSwUGAAAAAAQABAD5AAAAjwMAAAAA&#10;" strokeweight="1.5pt">
                  <v:stroke joinstyle="miter"/>
                </v:line>
                <v:line id="Line 70" o:spid="_x0000_s1093" style="position:absolute;flip:x;visibility:visible;mso-wrap-style:square" from="82,561" to="87,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6f2sUAAADdAAAADwAAAGRycy9kb3ducmV2LnhtbESPQWvCQBSE70L/w/IK3nRjFaOpq5SC&#10;oL2oUe+v2WcSzL5Ns6tJ/323IHgcZuYbZrHqTCXu1LjSsoLRMAJBnFldcq7gdFwPZiCcR9ZYWSYF&#10;v+RgtXzpLTDRtuUD3VOfiwBhl6CCwvs6kdJlBRl0Q1sTB+9iG4M+yCaXusE2wE0l36JoKg2WHBYK&#10;rOmzoOya3oyCchOb0/dusj1fvuKfcYvT/fqKSvVfu493EJ46/ww/2hutYDyK5/D/Jjw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6f2sUAAADdAAAADwAAAAAAAAAA&#10;AAAAAAChAgAAZHJzL2Rvd25yZXYueG1sUEsFBgAAAAAEAAQA+QAAAJMDAAAAAA==&#10;" strokeweight="1.5pt">
                  <v:stroke joinstyle="miter"/>
                </v:line>
                <v:line id="Line 71" o:spid="_x0000_s1094" style="position:absolute;flip:x;visibility:visible;mso-wrap-style:square" from="82,556" to="87,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FGYMMAAADdAAAADwAAAGRycy9kb3ducmV2LnhtbERPTWvCQBC9F/wPywjemo1aVFI3IoJg&#10;e9Ha9D7NjklIdjZmV5P+e/cg9Ph43+vNYBpxp85VlhVMoxgEcW51xYWC7Hv/ugLhPLLGxjIp+CMH&#10;m3T0ssZE256/6H72hQgh7BJUUHrfJlK6vCSDLrItceAutjPoA+wKqTvsQ7hp5CyOF9JgxaGhxJZ2&#10;JeX1+WYUVIelyX6Pbx8/l8/ldd7j4rSvUanJeNi+g/A0+H/x033QCubTVdgf3oQnIN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xRmDDAAAA3QAAAA8AAAAAAAAAAAAA&#10;AAAAoQIAAGRycy9kb3ducmV2LnhtbFBLBQYAAAAABAAEAPkAAACRAwAAAAA=&#10;" strokeweight="1.5pt">
                  <v:stroke joinstyle="miter"/>
                </v:line>
                <v:line id="Line 72" o:spid="_x0000_s1095" style="position:absolute;flip:x;visibility:visible;mso-wrap-style:square" from="82,553" to="87,5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3j+8QAAADdAAAADwAAAGRycy9kb3ducmV2LnhtbESPQYvCMBSE78L+h/AEb5pWRaUaZREE&#10;14uuq/dn82yLzUttsrb77zeC4HGYmW+Yxao1pXhQ7QrLCuJBBII4tbrgTMHpZ9OfgXAeWWNpmRT8&#10;kYPV8qOzwETbhr/pcfSZCBB2CSrIva8SKV2ak0E3sBVx8K62NuiDrDOpa2wC3JRyGEUTabDgsJBj&#10;Reuc0tvx1ygotlNzuuzHX+frbnofNTg5bG6oVK/bfs5BeGr9O/xqb7WCUTyL4fkmPA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veP7xAAAAN0AAAAPAAAAAAAAAAAA&#10;AAAAAKECAABkcnMvZG93bnJldi54bWxQSwUGAAAAAAQABAD5AAAAkgMAAAAA&#10;" strokeweight="1.5pt">
                  <v:stroke joinstyle="miter"/>
                </v:line>
                <v:line id="Line 73" o:spid="_x0000_s1096" style="position:absolute;flip:x;visibility:visible;mso-wrap-style:square" from="82,550" to="87,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99jMQAAADdAAAADwAAAGRycy9kb3ducmV2LnhtbESPT4vCMBTE7wt+h/AEb2uqLirVKCII&#10;uhfXf/dn82yLzUttoq3f3ggLHoeZ+Q0znTemEA+qXG5ZQa8bgSBOrM45VXA8rL7HIJxH1lhYJgVP&#10;cjCftb6mGGtb844ee5+KAGEXo4LM+zKW0iUZGXRdWxIH72Irgz7IKpW6wjrATSH7UTSUBnMOCxmW&#10;tMwoue7vRkG+HpnjefuzOV1+R7dBjcO/1RWV6rSbxQSEp8Z/wv/ttVYw6I378H4TnoCcv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b32MxAAAAN0AAAAPAAAAAAAAAAAA&#10;AAAAAKECAABkcnMvZG93bnJldi54bWxQSwUGAAAAAAQABAD5AAAAkgMAAAAA&#10;" strokeweight="1.5pt">
                  <v:stroke joinstyle="miter"/>
                </v:line>
                <v:line id="Line 74" o:spid="_x0000_s1097" style="position:absolute;flip:x;visibility:visible;mso-wrap-style:square" from="82,545" to="87,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PYF8QAAADdAAAADwAAAGRycy9kb3ducmV2LnhtbESPT4vCMBTE74LfIbwFb5q6XVS6RpEF&#10;Qffi372/bZ5tsXmpTbT12xtB8DjMzG+Y6bw1pbhR7QrLCoaDCARxanXBmYLjYdmfgHAeWWNpmRTc&#10;ycF81u1MMdG24R3d9j4TAcIuQQW591UipUtzMugGtiIO3snWBn2QdSZ1jU2Am1J+RtFIGiw4LORY&#10;0U9O6Xl/NQqK1dgc/zdf67/T7/gSNzjaLs+oVO+jXXyD8NT6d/jVXmkF8XASw/NNeA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I9gXxAAAAN0AAAAPAAAAAAAAAAAA&#10;AAAAAKECAABkcnMvZG93bnJldi54bWxQSwUGAAAAAAQABAD5AAAAkgMAAAAA&#10;" strokeweight="1.5pt">
                  <v:stroke joinstyle="miter"/>
                </v:line>
                <v:line id="Line 75" o:spid="_x0000_s1098" style="position:absolute;flip:x;visibility:visible;mso-wrap-style:square" from="82,542" to="87,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pAY8QAAADdAAAADwAAAGRycy9kb3ducmV2LnhtbESPT4vCMBTE74LfITzBm6auolKNIoLg&#10;7sX13/3ZPNti89Jtoq3f3ggLHoeZ+Q0zXzamEA+qXG5ZwaAfgSBOrM45VXA6bnpTEM4jaywsk4In&#10;OVgu2q05xtrWvKfHwaciQNjFqCDzvoyldElGBl3flsTBu9rKoA+ySqWusA5wU8ivKBpLgzmHhQxL&#10;WmeU3A53oyDfTszpsht9n68/k79hjePfzQ2V6naa1QyEp8Z/wv/trVYwHExH8H4TnoBc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kBjxAAAAN0AAAAPAAAAAAAAAAAA&#10;AAAAAKECAABkcnMvZG93bnJldi54bWxQSwUGAAAAAAQABAD5AAAAkgMAAAAA&#10;" strokeweight="1.5pt">
                  <v:stroke joinstyle="miter"/>
                </v:line>
                <v:line id="Line 76" o:spid="_x0000_s1099" style="position:absolute;flip:x;visibility:visible;mso-wrap-style:square" from="82,537" to="87,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bl+MYAAADdAAAADwAAAGRycy9kb3ducmV2LnhtbESPQWvCQBSE74X+h+UJvdWN2qrErFIK&#10;geilrdX7M/tMQrJvY3Y16b93C4Ueh5n5hkk2g2nEjTpXWVYwGUcgiHOrKy4UHL7T5yUI55E1NpZJ&#10;wQ852KwfHxKMte35i257X4gAYRejgtL7NpbS5SUZdGPbEgfvbDuDPsiukLrDPsBNI6dRNJcGKw4L&#10;Jbb0XlJe769GQZUtzOH08bI9nneLy6zH+Wdao1JPo+FtBcLT4P/Df+1MK5hNlq/w+yY8Ab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6G5fjGAAAA3QAAAA8AAAAAAAAA&#10;AAAAAAAAoQIAAGRycy9kb3ducmV2LnhtbFBLBQYAAAAABAAEAPkAAACUAwAAAAA=&#10;" strokeweight="1.5pt">
                  <v:stroke joinstyle="miter"/>
                </v:line>
                <v:line id="Line 77" o:spid="_x0000_s1100" style="position:absolute;flip:x;visibility:visible;mso-wrap-style:square" from="82,534" to="87,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R7j8YAAADdAAAADwAAAGRycy9kb3ducmV2LnhtbESPzWrDMBCE74W8g9hCbo3spjjBjWxC&#10;IZD00uan9621sY2tlWMpsfv2VaGQ4zAz3zCrfDStuFHvassK4lkEgriwuuZSwem4eVqCcB5ZY2uZ&#10;FPyQgzybPKww1XbgPd0OvhQBwi5FBZX3XSqlKyoy6Ga2Iw7e2fYGfZB9KXWPQ4CbVj5HUSIN1hwW&#10;KuzoraKiOVyNgnq7MKfvj5fd1/l9cZkPmHxuGlRq+jiuX0F4Gv09/N/eagXzeJnA35vwBGT2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5Ue4/GAAAA3QAAAA8AAAAAAAAA&#10;AAAAAAAAoQIAAGRycy9kb3ducmV2LnhtbFBLBQYAAAAABAAEAPkAAACUAwAAAAA=&#10;" strokeweight="1.5pt">
                  <v:stroke joinstyle="miter"/>
                </v:line>
                <v:line id="Line 78" o:spid="_x0000_s1101" style="position:absolute;flip:x;visibility:visible;mso-wrap-style:square" from="82,531" to="87,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jeFMYAAADdAAAADwAAAGRycy9kb3ducmV2LnhtbESPzWrDMBCE74W8g9hCbo3spsTBjWxC&#10;IZD00uan9621sY2tlWMpsfv2VaGQ4zAz3zCrfDStuFHvassK4lkEgriwuuZSwem4eVqCcB5ZY2uZ&#10;FPyQgzybPKww1XbgPd0OvhQBwi5FBZX3XSqlKyoy6Ga2Iw7e2fYGfZB9KXWPQ4CbVj5H0UIarDks&#10;VNjRW0VFc7gaBfU2Mafvj5fd1/k9ucwHXHxuGlRq+jiuX0F4Gv09/N/eagXzeJnA35vwBGT2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Y3hTGAAAA3QAAAA8AAAAAAAAA&#10;AAAAAAAAoQIAAGRycy9kb3ducmV2LnhtbFBLBQYAAAAABAAEAPkAAACUAwAAAAA=&#10;" strokeweight="1.5pt">
                  <v:stroke joinstyle="miter"/>
                </v:line>
                <v:line id="Line 79" o:spid="_x0000_s1102" style="position:absolute;flip:x;visibility:visible;mso-wrap-style:square" from="82,527" to="87,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dKZsMAAADdAAAADwAAAGRycy9kb3ducmV2LnhtbERPTWvCQBC9F/wPywjemo1aVFI3IoJg&#10;e9Ha9D7NjklIdjZmV5P+e/cg9Ph43+vNYBpxp85VlhVMoxgEcW51xYWC7Hv/ugLhPLLGxjIp+CMH&#10;m3T0ssZE256/6H72hQgh7BJUUHrfJlK6vCSDLrItceAutjPoA+wKqTvsQ7hp5CyOF9JgxaGhxJZ2&#10;JeX1+WYUVIelyX6Pbx8/l8/ldd7j4rSvUanJeNi+g/A0+H/x033QCubTVZgb3oQnIN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HSmbDAAAA3QAAAA8AAAAAAAAAAAAA&#10;AAAAoQIAAGRycy9kb3ducmV2LnhtbFBLBQYAAAAABAAEAPkAAACRAwAAAAA=&#10;" strokeweight="1.5pt">
                  <v:stroke joinstyle="miter"/>
                </v:line>
                <v:rect id="Rectangle 3189" o:spid="_x0000_s1103" style="position:absolute;left:87;top:515;width:10;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NeG8gA&#10;AADdAAAADwAAAGRycy9kb3ducmV2LnhtbESPT2sCMRTE74V+h/AKvdWsf1rW1SgqCF6Eanuot+fm&#10;ubu4eVmTVFc/fSMUPA4z8xtmPG1NLc7kfGVZQbeTgCDOra64UPD9tXxLQfiArLG2TAqu5GE6eX4a&#10;Y6bthTd03oZCRAj7DBWUITSZlD4vyaDv2IY4egfrDIYoXSG1w0uEm1r2kuRDGqw4LpTY0KKk/Lj9&#10;NQrmw3R++hzw+rbZ72j3sz++91yi1OtLOxuBCNSGR/i/vdIK+t10CPc38QnIy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I14byAAAAN0AAAAPAAAAAAAAAAAAAAAAAJgCAABk&#10;cnMvZG93bnJldi54bWxQSwUGAAAAAAQABAD1AAAAjQMAAAAA&#10;" fillcolor="black" stroked="f"/>
                <v:rect id="Rectangle 3190" o:spid="_x0000_s1104" style="position:absolute;left:87;top:515;width:10;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NfvsIA&#10;AADdAAAADwAAAGRycy9kb3ducmV2LnhtbERPy4rCMBTdC/MP4Q7MTlMVRKtRBkVw0I2PhctLc22q&#10;zU0niVr/3iwGZnk479mitbV4kA+VYwX9XgaCuHC64lLB6bjujkGEiKyxdkwKXhRgMf/ozDDX7sl7&#10;ehxiKVIIhxwVmBibXMpQGLIYeq4hTtzFeYsxQV9K7fGZwm0tB1k2khYrTg0GG1oaKm6Hu1WwPf/+&#10;LIvNuhmtqrvf2cvqauJRqa/P9nsKIlIb/8V/7o1WMOxP0v70Jj0BO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1++wgAAAN0AAAAPAAAAAAAAAAAAAAAAAJgCAABkcnMvZG93&#10;bnJldi54bWxQSwUGAAAAAAQABAD1AAAAhwMAAAAA&#10;" fillcolor="#3a3a3a" stroked="f"/>
                <v:rect id="Rectangle 3191" o:spid="_x0000_s1105" style="position:absolute;left:87;top:517;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YcsMA&#10;AADdAAAADwAAAGRycy9kb3ducmV2LnhtbESP3YrCMBSE7xd8h3AE79a0Cv5Uo4gglMWbrT7AoTlp&#10;i81JaaKtb79ZWNjLYWa+YfbH0bbiRb1vHCtI5wkI4tLphisF99vlcwPCB2SNrWNS8CYPx8PkY4+Z&#10;dgN/06sIlYgQ9hkqqEPoMil9WZNFP3cdcfSM6y2GKPtK6h6HCLetXCTJSlpsOC7U2NG5pvJRPK2C&#10;qzH2Wa63edE8wmDN2uTnL6PUbDqediACjeE//NfOtYJluk3h9018AvLw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hYcsMAAADdAAAADwAAAAAAAAAAAAAAAACYAgAAZHJzL2Rv&#10;d25yZXYueG1sUEsFBgAAAAAEAAQA9QAAAIgDAAAAAA==&#10;" fillcolor="#383838" stroked="f"/>
                <v:rect id="Rectangle 3192" o:spid="_x0000_s1106" style="position:absolute;left:87;top:520;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hPccA&#10;AADdAAAADwAAAGRycy9kb3ducmV2LnhtbESPQWvCQBSE74X+h+UVeqsbFYqNrlILaqFQMYacH9ln&#10;Nph9m2ZXjf76bkHocZiZb5jZoreNOFPna8cKhoMEBHHpdM2Vgny/epmA8AFZY+OYFFzJw2L++DDD&#10;VLsL7+ichUpECPsUFZgQ2lRKXxqy6AeuJY7ewXUWQ5RdJXWHlwi3jRwlyau0WHNcMNjSh6HymJ2s&#10;gnW+y7+LVbPFn6/xcpPdivXSFEo9P/XvUxCB+vAfvrc/tYLx8G0Ef2/i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Ym4T3HAAAA3QAAAA8AAAAAAAAAAAAAAAAAmAIAAGRy&#10;cy9kb3ducmV2LnhtbFBLBQYAAAAABAAEAPUAAACMAwAAAAA=&#10;" fillcolor="#363636" stroked="f"/>
                <v:rect id="Rectangle 3193" o:spid="_x0000_s1107" style="position:absolute;left:87;top:524;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iYWcUA&#10;AADdAAAADwAAAGRycy9kb3ducmV2LnhtbESPQWvCQBSE7wX/w/IEb83GRkoTXUWEFj0mtRRvj+xr&#10;Epp9G7NbE/+9Kwg9DjPzDbPajKYVF+pdY1nBPIpBEJdWN1wpOH6+P7+BcB5ZY2uZFFzJwWY9eVph&#10;pu3AOV0KX4kAYZehgtr7LpPSlTUZdJHtiIP3Y3uDPsi+krrHIcBNK1/i+FUabDgs1NjRrqbyt/gz&#10;Cqx3cX5Kvhfp8UDnj0RWX915UGo2HbdLEJ5G/x9+tPdaQTJPE7i/CU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iJhZxQAAAN0AAAAPAAAAAAAAAAAAAAAAAJgCAABkcnMv&#10;ZG93bnJldi54bWxQSwUGAAAAAAQABAD1AAAAigMAAAAA&#10;" fillcolor="#343434" stroked="f"/>
                <v:rect id="Rectangle 3194" o:spid="_x0000_s1108" style="position:absolute;left:87;top:528;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Srx8UA&#10;AADdAAAADwAAAGRycy9kb3ducmV2LnhtbESPQWsCMRSE70L/Q3gFb5rdKmK3RtFaoTfRFkpvj83r&#10;7tLNy5JEN/XXm4LgcZiZb5jFKppWnMn5xrKCfJyBIC6tbrhS8PmxG81B+ICssbVMCv7Iw2r5MFhg&#10;oW3PBzofQyUShH2BCuoQukJKX9Zk0I9tR5y8H+sMhiRdJbXDPsFNK5+ybCYNNpwWauzotaby93gy&#10;Ct42bZzEi/vSQW913vvvbdx3Sg0f4/oFRKAY7uFb+10rmOTPU/h/k56AX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FKvHxQAAAN0AAAAPAAAAAAAAAAAAAAAAAJgCAABkcnMv&#10;ZG93bnJldi54bWxQSwUGAAAAAAQABAD1AAAAigMAAAAA&#10;" fillcolor="#323232" stroked="f"/>
                <v:rect id="Rectangle 3195" o:spid="_x0000_s1109" style="position:absolute;left:87;top:531;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zvn8UA&#10;AADdAAAADwAAAGRycy9kb3ducmV2LnhtbESPQWsCMRSE74X+h/AK3mrWSotujbIWhYJQcBXq8ZG8&#10;bpZuXpZN1PXfG0HwOMzMN8xs0btGnKgLtWcFo2EGglh7U3OlYL9bv05AhIhssPFMCi4UYDF/fpph&#10;bvyZt3QqYyUShEOOCmyMbS5l0JYchqFviZP35zuHMcmukqbDc4K7Rr5l2Yd0WHNasNjSlyX9Xx6d&#10;Ak0re9A/5e9keyiWy5Up3HFTKDV46YtPEJH6+Ajf299GwXg0fYf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nO+fxQAAAN0AAAAPAAAAAAAAAAAAAAAAAJgCAABkcnMv&#10;ZG93bnJldi54bWxQSwUGAAAAAAQABAD1AAAAigMAAAAA&#10;" fillcolor="#303030" stroked="f"/>
                <v:rect id="Rectangle 3196" o:spid="_x0000_s1110" style="position:absolute;left:87;top:534;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SjkcgA&#10;AADdAAAADwAAAGRycy9kb3ducmV2LnhtbESPQUvDQBSE74L/YXmCN7upQmtiNkULBStYamwP3p7Z&#10;ZxLMvl12t238965Q8DjMzDdMuRjNII7kQ29ZwXSSgSBurO65VbB7X93cgwgRWeNgmRT8UIBFdXlR&#10;YqHtid/oWMdWJAiHAhV0MbpCytB0ZDBMrCNO3pf1BmOSvpXa4ynBzSBvs2wmDfacFjp0tOyo+a4P&#10;RsH68LLZu5VbPw3bupm/bv1HvvxU6vpqfHwAEWmM/+Fz+1kruJvmM/h7k56ArH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ZKORyAAAAN0AAAAPAAAAAAAAAAAAAAAAAJgCAABk&#10;cnMvZG93bnJldi54bWxQSwUGAAAAAAQABAD1AAAAjQMAAAAA&#10;" fillcolor="#2e2e2e" stroked="f"/>
                <v:rect id="Rectangle 3197" o:spid="_x0000_s1111" style="position:absolute;left:87;top:538;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gjMQA&#10;AADdAAAADwAAAGRycy9kb3ducmV2LnhtbESPT4vCMBTE7wt+h/AEb2talVWrUaogeFv8g+Dt0Tzb&#10;avNSmqj125uFBY/DzPyGmS9bU4kHNa60rCDuRyCIM6tLzhUcD5vvCQjnkTVWlknBixwsF52vOSba&#10;PnlHj73PRYCwS1BB4X2dSOmyggy6vq2Jg3exjUEfZJNL3eAzwE0lB1H0Iw2WHBYKrGldUHbb342C&#10;VZzqtZYnHKQ82l7Pm/Z36HZK9bptOgPhqfWf8H97qxUM4+kY/t6EJy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IoIzEAAAA3QAAAA8AAAAAAAAAAAAAAAAAmAIAAGRycy9k&#10;b3ducmV2LnhtbFBLBQYAAAAABAAEAPUAAACJAwAAAAA=&#10;" fillcolor="#2c2c2c" stroked="f"/>
                <v:rect id="Rectangle 3198" o:spid="_x0000_s1112" style="position:absolute;left:87;top:541;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rsAMEA&#10;AADdAAAADwAAAGRycy9kb3ducmV2LnhtbERPzWoCMRC+F3yHMEIvRbO2UHQ1ihQF6a22DzBsxt3V&#10;ZLImqVn36c2h0OPH97/a9NaIG/nQOlYwmxYgiCunW64V/HzvJ3MQISJrNI5JwZ0CbNajpxWW2iX+&#10;otsx1iKHcChRQRNjV0oZqoYshqnriDN3ct5izNDXUntMOdwa+VoU79Jiy7mhwY4+Gqoux1+rYDib&#10;Ifnr7jAs9Iul+JlCMrVSz+N+uwQRqY//4j/3QSt4my3y3PwmPwG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a7ADBAAAA3QAAAA8AAAAAAAAAAAAAAAAAmAIAAGRycy9kb3du&#10;cmV2LnhtbFBLBQYAAAAABAAEAPUAAACGAwAAAAA=&#10;" fillcolor="#2a2a2a" stroked="f"/>
                <v:rect id="Rectangle 3199" o:spid="_x0000_s1113" style="position:absolute;left:87;top:544;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Nm9sgA&#10;AADdAAAADwAAAGRycy9kb3ducmV2LnhtbESP3WoCMRSE7wt9h3AK3kjNrgXpbo1S6g9eFKHWBzhu&#10;jpttNyfbJOr69k1B6OUwM98w03lvW3EmHxrHCvJRBoK4crrhWsH+c/X4DCJEZI2tY1JwpQDz2f3d&#10;FEvtLvxB512sRYJwKFGBibErpQyVIYth5Dri5B2dtxiT9LXUHi8Jbls5zrKJtNhwWjDY0Zuh6nt3&#10;sgq2x/12fbgas1j++Hy4OcTF+1eh1OChf30BEamP/+Fbe6MVPOVFAX9v0hOQs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02b2yAAAAN0AAAAPAAAAAAAAAAAAAAAAAJgCAABk&#10;cnMvZG93bnJldi54bWxQSwUGAAAAAAQABAD1AAAAjQMAAAAA&#10;" fillcolor="#282828" stroked="f"/>
                <v:rect id="Rectangle 3200" o:spid="_x0000_s1114" style="position:absolute;left:87;top:547;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iGKMUA&#10;AADdAAAADwAAAGRycy9kb3ducmV2LnhtbESPQYvCMBSE74L/ITzBm6arIlKNsquIghd114O3Z/O2&#10;7W7zUpqo1V9vBMHjMDPfMJNZbQpxocrllhV8dCMQxInVOacKfr6XnREI55E1FpZJwY0czKbNxgRj&#10;ba+8o8vepyJA2MWoIPO+jKV0SUYGXdeWxMH7tZVBH2SVSl3hNcBNIXtRNJQGcw4LGZY0zyj535+N&#10;gvxvc3Tb1aI/6N13B3NKdDH88kq1W/XnGISn2r/Dr/ZaK+gHJDzfhCc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uIYoxQAAAN0AAAAPAAAAAAAAAAAAAAAAAJgCAABkcnMv&#10;ZG93bnJldi54bWxQSwUGAAAAAAQABAD1AAAAigMAAAAA&#10;" fillcolor="#262626" stroked="f"/>
                <v:rect id="Rectangle 3201" o:spid="_x0000_s1115" style="position:absolute;left:87;top:550;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MGMcA&#10;AADdAAAADwAAAGRycy9kb3ducmV2LnhtbESPT2sCMRTE74LfITyhF6lZ/yDt1ihSaPUi2G2LHh+b&#10;193QzcuSpLp+eyMIPQ4z8xtmsepsI07kg3GsYDzKQBCXThuuFHx9vj0+gQgRWWPjmBRcKMBq2e8t&#10;MNfuzB90KmIlEoRDjgrqGNtcylDWZDGMXEucvB/nLcYkfSW1x3OC20ZOsmwuLRpOCzW29FpT+Vv8&#10;WQXGzIfrw/tuvy+mjv1m9nw5fkelHgbd+gVEpC7+h+/trVYwnWRjuL1JT0A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P8jBjHAAAA3QAAAA8AAAAAAAAAAAAAAAAAmAIAAGRy&#10;cy9kb3ducmV2LnhtbFBLBQYAAAAABAAEAPUAAACMAwAAAAA=&#10;" fillcolor="#242424" stroked="f"/>
                <v:rect id="Rectangle 3202" o:spid="_x0000_s1116" style="position:absolute;left:87;top:553;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1URMcA&#10;AADdAAAADwAAAGRycy9kb3ducmV2LnhtbESPQWvCQBSE74X+h+UVvBTdNBUpqauIRdSDWrX0/Mi+&#10;ZoPZtyG7xtRf3y0IHoeZ+YYZTztbiZYaXzpW8DJIQBDnTpdcKPg6LvpvIHxA1lg5JgW/5GE6eXwY&#10;Y6bdhffUHkIhIoR9hgpMCHUmpc8NWfQDVxNH78c1FkOUTSF1g5cIt5VMk2QkLZYcFwzWNDeUnw5n&#10;q+BztPyerbc+He5W+03bPn8Yt7sq1XvqZu8gAnXhHr61V1rBa5qk8P8mPgE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NVETHAAAA3QAAAA8AAAAAAAAAAAAAAAAAmAIAAGRy&#10;cy9kb3ducmV2LnhtbFBLBQYAAAAABAAEAPUAAACMAwAAAAA=&#10;" fillcolor="#222" stroked="f"/>
                <v:rect id="Rectangle 3203" o:spid="_x0000_s1117" style="position:absolute;left:87;top:557;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3pfsYA&#10;AADdAAAADwAAAGRycy9kb3ducmV2LnhtbESPQWvCQBSE74X+h+UVvNWNiQSNrlKEQg/x0Cilx0f2&#10;NUmbfRuya0z+vVsQPA4z8w2z3Y+mFQP1rrGsYDGPQBCXVjdcKTif3l9XIJxH1thaJgUTOdjvnp+2&#10;mGl75U8aCl+JAGGXoYLa+y6T0pU1GXRz2xEH78f2Bn2QfSV1j9cAN62MoyiVBhsOCzV2dKip/Csu&#10;RkE+fh/Wi+WR7DkZqktefv2mU6zU7GV824DwNPpH+N7+0AqSOErg/014AnJ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P3pfsYAAADdAAAADwAAAAAAAAAAAAAAAACYAgAAZHJz&#10;L2Rvd25yZXYueG1sUEsFBgAAAAAEAAQA9QAAAIsDAAAAAA==&#10;" fillcolor="#202020" stroked="f"/>
                <v:rect id="Rectangle 3204" o:spid="_x0000_s1118" style="position:absolute;left:87;top:560;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64sQA&#10;AADdAAAADwAAAGRycy9kb3ducmV2LnhtbESPQWsCMRSE74L/ITzBm2a1VuxqFGkRPAhFW++vm+dm&#10;dfOy3cR1/fdNQfA4zMw3zGLV2lI0VPvCsYLRMAFBnDldcK7g+2szmIHwAVlj6ZgU3MnDatntLDDV&#10;7sZ7ag4hFxHCPkUFJoQqldJnhiz6oauIo3dytcUQZZ1LXeMtwm0px0kylRYLjgsGK3o3lF0OV6vg&#10;dx9+9Kd5vWCj3fnjLd/s3OioVL/XrucgArXhGX60t1rByziZwP+b+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ueuLEAAAA3QAAAA8AAAAAAAAAAAAAAAAAmAIAAGRycy9k&#10;b3ducmV2LnhtbFBLBQYAAAAABAAEAPUAAACJAwAAAAA=&#10;" fillcolor="#1e1e1e" stroked="f"/>
                <v:rect id="Rectangle 3205" o:spid="_x0000_s1119" style="position:absolute;left:87;top:563;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IZVcUA&#10;AADdAAAADwAAAGRycy9kb3ducmV2LnhtbESPQWsCMRSE7wX/Q3hCbzWrVbGrUUQQRFDQFry+bp67&#10;i5uXJYnr6q83QqHHYWa+YWaL1lSiIedLywr6vQQEcWZ1ybmCn+/1xwSED8gaK8uk4E4eFvPO2wxT&#10;bW98oOYYchEh7FNUUIRQp1L6rCCDvmdr4uidrTMYonS51A5vEW4qOUiSsTRYclwosKZVQdnleDUK&#10;aDfeN+ctPrRbDQ/t107/Dk9aqfduu5yCCNSG//Bfe6MVfA6SEbzexCc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0hlVxQAAAN0AAAAPAAAAAAAAAAAAAAAAAJgCAABkcnMv&#10;ZG93bnJldi54bWxQSwUGAAAAAAQABAD1AAAAigMAAAAA&#10;" fillcolor="#1c1c1c" stroked="f"/>
                <v:rect id="Rectangle 3206" o:spid="_x0000_s1120" style="position:absolute;left:87;top:566;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s3YMQA&#10;AADdAAAADwAAAGRycy9kb3ducmV2LnhtbESPQYvCMBSE7wv+h/AEL4umuiBLNYqIggehru7B47N5&#10;tqXNS0mi1n9vFoQ9DjPzDTNfdqYRd3K+sqxgPEpAEOdWV1wo+D1th98gfEDW2FgmBU/ysFz0PuaY&#10;avvgH7ofQyEihH2KCsoQ2lRKn5dk0I9sSxy9q3UGQ5SukNrhI8JNIydJMpUGK44LJba0Limvjzej&#10;4ML7uqnJuPPGHfSpW2efzyxTatDvVjMQgbrwH363d1rB1ySZwt+b+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bN2DEAAAA3QAAAA8AAAAAAAAAAAAAAAAAmAIAAGRycy9k&#10;b3ducmV2LnhtbFBLBQYAAAAABAAEAPUAAACJAwAAAAA=&#10;" fillcolor="#1a1a1a" stroked="f"/>
                <v:rect id="Rectangle 3207" o:spid="_x0000_s1121" style="position:absolute;left:87;top:569;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3/x8YA&#10;AADdAAAADwAAAGRycy9kb3ducmV2LnhtbESPQWvCQBSE7wX/w/IEb7oxtlWia1ChIJYemhZ6fWSf&#10;STD7NmTXJO2vdwWhx2FmvmE26WBq0VHrKssK5rMIBHFudcWFgu+vt+kKhPPIGmvLpOCXHKTb0dMG&#10;E217/qQu84UIEHYJKii9bxIpXV6SQTezDXHwzrY16INsC6lb7APc1DKOoldpsOKwUGJDh5LyS3Y1&#10;gbIg++FeTs/cvC+z4XLc//2c9kpNxsNuDcLT4P/Dj/ZRK1jE0RLub8ITkN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73/x8YAAADdAAAADwAAAAAAAAAAAAAAAACYAgAAZHJz&#10;L2Rvd25yZXYueG1sUEsFBgAAAAAEAAQA9QAAAIsDAAAAAA==&#10;" fillcolor="#181818" stroked="f"/>
                <v:rect id="Rectangle 3208" o:spid="_x0000_s1122" style="position:absolute;left:87;top:573;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s6zMUA&#10;AADdAAAADwAAAGRycy9kb3ducmV2LnhtbERPTWvCQBC9C/6HZQredFNrpaRugoaqRbxoS3sdsmMS&#10;zM7G7BrT/vruoeDx8b4XaW9q0VHrKssKHicRCOLc6ooLBZ8f6/ELCOeRNdaWScEPOUiT4WCBsbY3&#10;PlB39IUIIexiVFB638RSurwkg25iG+LAnWxr0AfYFlK3eAvhppbTKJpLgxWHhhIbykrKz8erUbDJ&#10;3razWf912F2rvTx9r+bPy9+LUqOHfvkKwlPv7+J/97tW8DSNwtzwJjwB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OzrMxQAAAN0AAAAPAAAAAAAAAAAAAAAAAJgCAABkcnMv&#10;ZG93bnJldi54bWxQSwUGAAAAAAQABAD1AAAAigMAAAAA&#10;" fillcolor="#161616" stroked="f"/>
                <v:rect id="Rectangle 3209" o:spid="_x0000_s1123" style="position:absolute;left:87;top:576;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D+8cA&#10;AADdAAAADwAAAGRycy9kb3ducmV2LnhtbESPT2vCQBTE74V+h+UJ3upGpWqjm1CEttKD4h+E3h7Z&#10;ZxKafRt2V02+fbdQ6HGYmd8wq7wzjbiR87VlBeNRAoK4sLrmUsHp+Pa0AOEDssbGMinoyUOePT6s&#10;MNX2znu6HUIpIoR9igqqENpUSl9UZNCPbEscvYt1BkOUrpTa4T3CTSMnSTKTBmuOCxW2tK6o+D5c&#10;jQJ33r27fvbxvOnXn2d5rbfz9ouUGg661yWIQF34D/+1N1rBdJK8wO+b+ARk9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tQ/vHAAAA3QAAAA8AAAAAAAAAAAAAAAAAmAIAAGRy&#10;cy9kb3ducmV2LnhtbFBLBQYAAAAABAAEAPUAAACMAwAAAAA=&#10;" fillcolor="#141414" stroked="f"/>
                <v:rect id="Rectangle 3210" o:spid="_x0000_s1124" style="position:absolute;left:87;top:579;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P6zsMA&#10;AADdAAAADwAAAGRycy9kb3ducmV2LnhtbERPz2vCMBS+D/wfwhN2m6k6hlSjSFXYkAlWDx4fzbOt&#10;Ni8lyWr975fDYMeP7/di1ZtGdOR8bVnBeJSAIC6srrlUcD7t3mYgfEDW2FgmBU/ysFoOXhaYavvg&#10;I3V5KEUMYZ+igiqENpXSFxUZ9CPbEkfuap3BEKErpXb4iOGmkZMk+ZAGa44NFbaUVVTc8x+j4LB/&#10;fnfaZu/37del3txon4WdU+p12K/nIAL14V/85/7UCqaTcdwf38Qn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tP6zsMAAADdAAAADwAAAAAAAAAAAAAAAACYAgAAZHJzL2Rv&#10;d25yZXYueG1sUEsFBgAAAAAEAAQA9QAAAIgDAAAAAA==&#10;" fillcolor="#121212" stroked="f"/>
                <v:rect id="Rectangle 3211" o:spid="_x0000_s1125" style="position:absolute;left:87;top:583;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Aec8cA&#10;AADdAAAADwAAAGRycy9kb3ducmV2LnhtbESPQWvCQBSE74L/YXlCL6KbpCCSuootFELBQ60Uj4/s&#10;azaafRuym5j213cLBY/DzHzDbHajbcRAna8dK0iXCQji0umaKwWnj9fFGoQPyBobx6TgmzzsttPJ&#10;BnPtbvxOwzFUIkLY56jAhNDmUvrSkEW/dC1x9L5cZzFE2VVSd3iLcNvILElW0mLNccFgSy+Gyuux&#10;twrOb+v55/z6fDKXtPdFOx4OP6SVepiN+ycQgcZwD/+3C63gMUtT+HsTn4D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gHnPHAAAA3QAAAA8AAAAAAAAAAAAAAAAAmAIAAGRy&#10;cy9kb3ducmV2LnhtbFBLBQYAAAAABAAEAPUAAACMAwAAAAA=&#10;" fillcolor="#101010" stroked="f"/>
                <v:rect id="Rectangle 3212" o:spid="_x0000_s1126" style="position:absolute;left:87;top:587;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i3m8YA&#10;AADdAAAADwAAAGRycy9kb3ducmV2LnhtbESPzWrCQBSF9wXfYbhCd3ViCqVER4mKko2LWim4u2au&#10;SUjmTsiMSXx7p1Do8nB+Ps5yPZpG9NS5yrKC+SwCQZxbXXGh4Py9f/sE4TyyxsYyKXiQg/Vq8rLE&#10;RNuBv6g/+UKEEXYJKii9bxMpXV6SQTezLXHwbrYz6IPsCqk7HMK4aWQcRR/SYMWBUGJL25Ly+nQ3&#10;gXt9RD7b1T+Xfrc/2+11kx6Oo1Kv0zFdgPA0+v/wXzvTCt7jeQy/b8ITkK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8i3m8YAAADdAAAADwAAAAAAAAAAAAAAAACYAgAAZHJz&#10;L2Rvd25yZXYueG1sUEsFBgAAAAAEAAQA9QAAAIsDAAAAAA==&#10;" fillcolor="#0e0e0e" stroked="f"/>
                <v:rect id="Rectangle 3213" o:spid="_x0000_s1127" style="position:absolute;left:87;top:590;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08K8EA&#10;AADdAAAADwAAAGRycy9kb3ducmV2LnhtbESPQYvCMBSE78L+h/AWvGlaBZGuUWRhwatd0evb5tlG&#10;m5fQxFr//UYQPA4z8w2z2gy2FT11wThWkE8zEMSV04ZrBYffn8kSRIjIGlvHpOBBATbrj9EKC+3u&#10;vKe+jLVIEA4FKmhi9IWUoWrIYpg6T5y8s+ssxiS7WuoO7wluWznLsoW0aDgtNOjpu6HqWt6sAvdX&#10;6bzXxpRZe+NjffGnMnqlxp/D9gtEpCG+w6/2TiuYz/I5PN+kJ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tPCvBAAAA3QAAAA8AAAAAAAAAAAAAAAAAmAIAAGRycy9kb3du&#10;cmV2LnhtbFBLBQYAAAAABAAEAPUAAACGAwAAAAA=&#10;" fillcolor="#0c0c0c" stroked="f"/>
                <v:rect id="Rectangle 3214" o:spid="_x0000_s1128" style="position:absolute;left:87;top:593;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mPzscA&#10;AADdAAAADwAAAGRycy9kb3ducmV2LnhtbESPQWvCQBSE70L/w/IK3uomRmyaZiNSkAqCUFvQ3h7Z&#10;1yQ0+zZktyb+e1coeBxm5hsmX42mFWfqXWNZQTyLQBCXVjdcKfj63DylIJxH1thaJgUXcrAqHiY5&#10;ZtoO/EHng69EgLDLUEHtfZdJ6cqaDLqZ7YiD92N7gz7IvpK6xyHATSvnUbSUBhsOCzV29FZT+Xv4&#10;Mwp0OuzTl3Jcn7rjtzfPUbJL4nelpo/j+hWEp9Hfw//trVaQzOMF3N6EJy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Zj87HAAAA3QAAAA8AAAAAAAAAAAAAAAAAmAIAAGRy&#10;cy9kb3ducmV2LnhtbFBLBQYAAAAABAAEAPUAAACMAwAAAAA=&#10;" fillcolor="#0a0a0a" stroked="f"/>
                <v:rect id="Rectangle 3215" o:spid="_x0000_s1129" style="position:absolute;left:87;top:596;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mnYMYA&#10;AADdAAAADwAAAGRycy9kb3ducmV2LnhtbESP0WoCMRRE34X+Q7iFvhTNutVStkbRYouCD1b7AZfN&#10;Nbt0c7Mk0V3/3hQKPg4zc4aZLXrbiAv5UDtWMB5lIIhLp2s2Cn6On8M3ECEia2wck4IrBVjMHwYz&#10;LLTr+Jsuh2hEgnAoUEEVY1tIGcqKLIaRa4mTd3LeYkzSG6k9dgluG5ln2au0WHNaqLClj4rK38PZ&#10;Kph+ma0+mcb3K5vrddjtn2nSKfX02C/fQUTq4z38395oBS/5eAp/b9IT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mnYMYAAADdAAAADwAAAAAAAAAAAAAAAACYAgAAZHJz&#10;L2Rvd25yZXYueG1sUEsFBgAAAAAEAAQA9QAAAIsDAAAAAA==&#10;" fillcolor="#080808" stroked="f"/>
                <v:rect id="Rectangle 3216" o:spid="_x0000_s1130" style="position:absolute;left:87;top:599;width:1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LIcQA&#10;AADdAAAADwAAAGRycy9kb3ducmV2LnhtbESPQUvDQBSE74L/YXlCb3bTVqLEbosI0nrTNdjrI/tM&#10;gtm3Yfe1Tf+9Kwgeh5lvhllvJz+oE8XUBzawmBegiJvgem4N1B8vtw+gkiA7HAKTgQsl2G6ur9ZY&#10;uXDmdzpZaVUu4VShgU5krLROTUce0zyMxNn7CtGjZBlb7SKec7kf9LIoSu2x57zQ4UjPHTXf9ugN&#10;rKSO8rkrd4faHY5v9tU2d/fWmNnN9PQISmiS//AfvXeZWy5K+H2Tn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LCyHEAAAA3QAAAA8AAAAAAAAAAAAAAAAAmAIAAGRycy9k&#10;b3ducmV2LnhtbFBLBQYAAAAABAAEAPUAAACJAwAAAAA=&#10;" fillcolor="#060606" stroked="f"/>
                <v:rect id="Rectangle 3217" o:spid="_x0000_s1131" style="position:absolute;left:87;top:603;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fi18QA&#10;AADdAAAADwAAAGRycy9kb3ducmV2LnhtbESPQWvCQBSE7wX/w/IEb3UThbZEVxEl4KXVRkGPj+wz&#10;CWbfhuxq0n/vCkKPw8x8w8yXvanFnVpXWVYQjyMQxLnVFRcKjof0/QuE88gaa8uk4I8cLBeDtzkm&#10;2nb8S/fMFyJA2CWooPS+SaR0eUkG3dg2xMG72NagD7ItpG6xC3BTy0kUfUiDFYeFEhtal5Rfs5tR&#10;cO7i6wZ3e1P9fE9TNKcM92mm1GjYr2YgPPX+P/xqb7WC6ST+hOeb8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34tfEAAAA3QAAAA8AAAAAAAAAAAAAAAAAmAIAAGRycy9k&#10;b3ducmV2LnhtbFBLBQYAAAAABAAEAPUAAACJAwAAAAA=&#10;" fillcolor="#040404" stroked="f"/>
                <v:rect id="Rectangle 3218" o:spid="_x0000_s1132" style="position:absolute;left:87;top:606;width:1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bdL8MA&#10;AADdAAAADwAAAGRycy9kb3ducmV2LnhtbERPz2vCMBS+C/sfwhvsIjPVoczOKG5Q2MWD3ajXt+at&#10;qWteSpJp/e/NQfD48f1ebQbbiRP50DpWMJ1kIIhrp1tuFHx/Fc+vIEJE1tg5JgUXCrBZP4xWmGt3&#10;5j2dytiIFMIhRwUmxj6XMtSGLIaJ64kT9+u8xZigb6T2eE7htpOzLFtIiy2nBoM9fRiq/8p/q6A4&#10;vG/76mj8svg5VrvFnMoKx0o9PQ7bNxCRhngX39yfWsHLbJrmpjfpCc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bdL8MAAADdAAAADwAAAAAAAAAAAAAAAACYAgAAZHJzL2Rv&#10;d25yZXYueG1sUEsFBgAAAAAEAAQA9QAAAIgDAAAAAA==&#10;" fillcolor="#020202" stroked="f"/>
                <v:rect id="Rectangle 3219" o:spid="_x0000_s1133" style="position:absolute;left:87;top:609;width:10;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q4MgA&#10;AADdAAAADwAAAGRycy9kb3ducmV2LnhtbESPT2sCMRTE7wW/Q3iCt5p1a0VXo2ih0Euh/jno7bl5&#10;7i5uXtYk6tpP3xQKPQ4z8xtmtmhNLW7kfGVZwaCfgCDOra64ULDbvj+PQfiArLG2TAoe5GEx7zzN&#10;MNP2zmu6bUIhIoR9hgrKEJpMSp+XZND3bUMcvZN1BkOUrpDa4T3CTS3TJBlJgxXHhRIbeispP2+u&#10;RsFqMl5dvob8+b0+HuiwP55fU5co1eu2yymIQG34D/+1P7SCl3Qwgd838Qn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DKrgyAAAAN0AAAAPAAAAAAAAAAAAAAAAAJgCAABk&#10;cnMvZG93bnJldi54bWxQSwUGAAAAAAQABAD1AAAAjQMAAAAA&#10;" fillcolor="black" stroked="f"/>
                <v:rect id="Rectangle 3220" o:spid="_x0000_s1134" style="position:absolute;left:87;top:609;width:10;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n3JcIA&#10;AADdAAAADwAAAGRycy9kb3ducmV2LnhtbERPTYvCMBC9L/gfwgje1tQKslSjiCIo7mXVg8ehGZtq&#10;M6lJ1PrvN4eFPT7e92zR2UY8yYfasYLRMANBXDpdc6XgdNx8foEIEVlj45gUvCnAYt77mGGh3Yt/&#10;6HmIlUghHApUYGJsCylDachiGLqWOHEX5y3GBH0ltcdXCreNzLNsIi3WnBoMtrQyVN4OD6tgf77v&#10;VuV2007W9cN/28v6auJRqUG/W05BROriv/jPvdUKxnme9qc36QnI+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mfclwgAAAN0AAAAPAAAAAAAAAAAAAAAAAJgCAABkcnMvZG93&#10;bnJldi54bWxQSwUGAAAAAAQABAD1AAAAhwMAAAAA&#10;" fillcolor="#3a3a3a" stroked="f"/>
                <v:shape id="Freeform 3221" o:spid="_x0000_s1135" style="position:absolute;left:87;top:515;width:10;height:94;visibility:visible;mso-wrap-style:square;v-text-anchor:top" coordsize="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3Nm8cA&#10;AADdAAAADwAAAGRycy9kb3ducmV2LnhtbESP0WrCQBRE3wv9h+UW+iJ1YwSV6CqlVBBLRVM/4Jq9&#10;Jmmzd8PuqrFf3xWEPg4zc4aZLTrTiDM5X1tWMOgnIIgLq2suFey/li8TED4ga2wsk4IreVjMHx9m&#10;mGl74R2d81CKCGGfoYIqhDaT0hcVGfR92xJH72idwRClK6V2eIlw08g0SUbSYM1xocKW3ioqfvKT&#10;UbBbbnrObXrf7fp9uOXfz48cD2Olnp+61ymIQF34D9/bK61gmKYDuL2JT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NzZvHAAAA3QAAAA8AAAAAAAAAAAAAAAAAmAIAAGRy&#10;cy9kb3ducmV2LnhtbFBLBQYAAAAABAAEAPUAAACMAwAAAAA=&#10;" path="m10,94l10,r,l9,r,l8,,7,r,l6,,4,,3,r,l2,1,1,1r,1l,3,,4,,5,,90r,1l,92r1,l1,93r1,1l3,94r,l4,94r2,l7,94r,l8,94r1,l9,94r1,l10,94r,xe" filled="f" strokeweight="0">
                  <v:stroke joinstyle="miter"/>
                  <v:path arrowok="t" o:connecttype="custom" o:connectlocs="10,94;10,0;10,0;9,0;9,0;8,0;7,0;7,0;6,0;4,0;3,0;3,0;2,1;1,1;1,2;0,3;0,4;0,5;0,90;0,91;0,92;1,92;1,93;2,94;3,94;3,94;4,94;6,94;7,94;7,94;8,94;9,94;9,94;10,94;10,94;10,94" o:connectangles="0,0,0,0,0,0,0,0,0,0,0,0,0,0,0,0,0,0,0,0,0,0,0,0,0,0,0,0,0,0,0,0,0,0,0,0"/>
                </v:shape>
                <v:rect id="Rectangle 3222" o:spid="_x0000_s1136" style="position:absolute;left:97;top:515;width:98;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TyLMcA&#10;AADdAAAADwAAAGRycy9kb3ducmV2LnhtbESPQWsCMRSE7wX/Q3hCbzXbqMVujaJCoReh2h7q7bl5&#10;3V3cvKxJqqu/vikIPQ4z8w0znXe2ESfyoXas4XGQgSAunKm51PD58fowAREissHGMWm4UID5rHc3&#10;xdy4M2/otI2lSBAOOWqoYmxzKUNRkcUwcC1x8r6dtxiT9KU0Hs8JbhupsuxJWqw5LVTY0qqi4rD9&#10;sRqWz5Pl8X3E6+tmv6Pd1/4wVj7T+r7fLV5AROrif/jWfjMahkop+HuTnoC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E8izHAAAA3QAAAA8AAAAAAAAAAAAAAAAAmAIAAGRy&#10;cy9kb3ducmV2LnhtbFBLBQYAAAAABAAEAPUAAACMAwAAAAA=&#10;" fillcolor="black" stroked="f"/>
                <v:rect id="Rectangle 3223" o:spid="_x0000_s1137" style="position:absolute;left:97;top:515;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71fscA&#10;AADdAAAADwAAAGRycy9kb3ducmV2LnhtbESPQWvCQBSE7wX/w/IEL0U3RigSXSVECh56qFbQ3B7Z&#10;ZxLMvo3ZrUn/fVco9DjMzDfMejuYRjyoc7VlBfNZBIK4sLrmUsHp6326BOE8ssbGMin4IQfbzehl&#10;jYm2PR/ocfSlCBB2CSqovG8TKV1RkUE3sy1x8K62M+iD7EqpO+wD3DQyjqI3abDmsFBhS1lFxe34&#10;bRSgPud5HqXZcre7n9Lm0r9mH59KTcZDugLhafD/4b/2XitYxPECnm/CE5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y+9X7HAAAA3QAAAA8AAAAAAAAAAAAAAAAAmAIAAGRy&#10;cy9kb3ducmV2LnhtbFBLBQYAAAAABAAEAPUAAACMAwAAAAA=&#10;" fillcolor="#545454" stroked="f"/>
                <v:rect id="Rectangle 3224" o:spid="_x0000_s1138" style="position:absolute;left:97;top:517;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9zMYA&#10;AADdAAAADwAAAGRycy9kb3ducmV2LnhtbESPQUsDMRSE74L/ITzBm8261VLWpqUUxB70YCvS43Pz&#10;srt287ImMV3/vREKHoeZ+YZZrEbbi0Q+dI4V3E4KEMS10x03Ct72jzdzECEia+wdk4IfCrBaXl4s&#10;sNLuxK+UdrERGcKhQgVtjEMlZahbshgmbiDOnnHeYszSN1J7PGW47WVZFDNpseO80OJAm5bq4+7b&#10;KtjeG3/8Cu/myXxM08tzSp8HNEpdX43rBxCRxvgfPre3WsG0LO/g701+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Z9zMYAAADdAAAADwAAAAAAAAAAAAAAAACYAgAAZHJz&#10;L2Rvd25yZXYueG1sUEsFBgAAAAAEAAQA9QAAAIsDAAAAAA==&#10;" fillcolor="#525252" stroked="f"/>
                <v:rect id="Rectangle 3225" o:spid="_x0000_s1139" style="position:absolute;left:97;top:519;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rnB8QA&#10;AADdAAAADwAAAGRycy9kb3ducmV2LnhtbESP3YrCMBSE74V9h3AWvNPUyqp0jbIIRRFv/HmAQ3O2&#10;LduclCTV6tObBcHLYWa+YZbr3jTiSs7XlhVMxgkI4sLqmksFl3M+WoDwAVljY5kU3MnDevUxWGKm&#10;7Y2PdD2FUkQI+wwVVCG0mZS+qMigH9uWOHq/1hkMUbpSaoe3CDeNTJNkJg3WHBcqbGlTUfF36oyC&#10;vU4P3eUx4c7lyXTbzRd52RyUGn72P98gAvXhHX61d1rBNE2/4P9NfA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65wfEAAAA3QAAAA8AAAAAAAAAAAAAAAAAmAIAAGRycy9k&#10;b3ducmV2LnhtbFBLBQYAAAAABAAEAPUAAACJAwAAAAA=&#10;" fillcolor="#505050" stroked="f"/>
                <v:rect id="Rectangle 3226" o:spid="_x0000_s1140" style="position:absolute;left:97;top:522;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nq8YA&#10;AADdAAAADwAAAGRycy9kb3ducmV2LnhtbESPQWvCQBSE7wX/w/IEL6VuGiFI6iaIUFCEQtMe7O2Z&#10;fSZLs29Ddo3x33cLhR6HmfmG2ZST7cRIgzeOFTwvExDEtdOGGwWfH69PaxA+IGvsHJOCO3koi9nD&#10;BnPtbvxOYxUaESHsc1TQhtDnUvq6JYt+6Xri6F3cYDFEOTRSD3iLcNvJNEkyadFwXGixp11L9Xd1&#10;tQrM+fGtWvlKj93x1Gc0HS5n86XUYj5tX0AEmsJ/+K+91wpWaZrB75v4BGT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Ynq8YAAADdAAAADwAAAAAAAAAAAAAAAACYAgAAZHJz&#10;L2Rvd25yZXYueG1sUEsFBgAAAAAEAAQA9QAAAIsDAAAAAA==&#10;" fillcolor="#4e4e4e" stroked="f"/>
                <v:rect id="Rectangle 3227" o:spid="_x0000_s1141" style="position:absolute;left:97;top:524;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6AvsUA&#10;AADdAAAADwAAAGRycy9kb3ducmV2LnhtbESPT4vCMBTE74LfITzBi2i6Fa1Uo6yCoMf1D3h8NM+2&#10;u81LbaLWb79ZWPA4zMxvmMWqNZV4UONKywo+RhEI4szqknMFp+N2OAPhPLLGyjIpeJGD1bLbWWCq&#10;7ZO/6HHwuQgQdikqKLyvUyldVpBBN7I1cfCutjHog2xyqRt8BripZBxFU2mw5LBQYE2bgrKfw90o&#10;mAzs+WIm13aTyMv3er+77esXKtXvtZ9zEJ5a/w7/t3dawTiOE/h7E5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LoC+xQAAAN0AAAAPAAAAAAAAAAAAAAAAAJgCAABkcnMv&#10;ZG93bnJldi54bWxQSwUGAAAAAAQABAD1AAAAigMAAAAA&#10;" fillcolor="#4c4c4c" stroked="f"/>
                <v:rect id="Rectangle 3228" o:spid="_x0000_s1142" style="position:absolute;left:97;top:526;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FpcIA&#10;AADdAAAADwAAAGRycy9kb3ducmV2LnhtbERPz2vCMBS+D/wfwhN2GZraiUg1io4NJp60gtdn82yK&#10;zUvXZFr/e3MQPH58v+fLztbiSq2vHCsYDRMQxIXTFZcKDvnPYArCB2SNtWNScCcPy0XvbY6Zdjfe&#10;0XUfShFD2GeowITQZFL6wpBFP3QNceTOrrUYImxLqVu8xXBbyzRJJtJixbHBYENfhorL/t8qWG1r&#10;nG5M8mE4/7Pfp/H6uMuNUu/9bjUDEagLL/HT/asVfKZpnBvfx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Q8WlwgAAAN0AAAAPAAAAAAAAAAAAAAAAAJgCAABkcnMvZG93&#10;bnJldi54bWxQSwUGAAAAAAQABAD1AAAAhwMAAAAA&#10;" fillcolor="#4a4a4a" stroked="f"/>
                <v:rect id="Rectangle 3229" o:spid="_x0000_s1143" style="position:absolute;left:97;top:528;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Uu+McA&#10;AADdAAAADwAAAGRycy9kb3ducmV2LnhtbESPT2vCQBTE74V+h+UVvNVNIxWNriIFtUqh9c/B4yP7&#10;moRm38bsmsRv7wpCj8PM/IaZzjtTioZqV1hW8NaPQBCnVhecKTgelq8jEM4jaywtk4IrOZjPnp+m&#10;mGjb8o6avc9EgLBLUEHufZVI6dKcDLq+rYiD92trgz7IOpO6xjbATSnjKBpKgwWHhRwr+sgp/dtf&#10;jIJT97Nd7YbL9sBnu/l+/3LrZjFSqvfSLSYgPHX+P/xof2oFgzgew/1Ne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1LvjHAAAA3QAAAA8AAAAAAAAAAAAAAAAAmAIAAGRy&#10;cy9kb3ducmV2LnhtbFBLBQYAAAAABAAEAPUAAACMAwAAAAA=&#10;" fillcolor="#484848" stroked="f"/>
                <v:rect id="Rectangle 3230" o:spid="_x0000_s1144" style="position:absolute;left:97;top:530;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dvOMMA&#10;AADdAAAADwAAAGRycy9kb3ducmV2LnhtbERPy4rCMBTdC/MP4Q7MRjQdBR/VKCKIo7t2RnB5ae60&#10;1eamNNHWvzcLweXhvJfrzlTiTo0rLSv4HkYgiDOrS84V/P3uBjMQziNrrCyTggc5WK8+ekuMtW05&#10;oXvqcxFC2MWooPC+jqV0WUEG3dDWxIH7t41BH2CTS91gG8JNJUdRNJEGSw4NBda0LSi7pjejYJMc&#10;8Ng/2+m1vZyTy2nPt9l8r9TXZ7dZgPDU+bf45f7RCsajcdgf3oQn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dvOMMAAADdAAAADwAAAAAAAAAAAAAAAACYAgAAZHJzL2Rv&#10;d25yZXYueG1sUEsFBgAAAAAEAAQA9QAAAIgDAAAAAA==&#10;" fillcolor="#464646" stroked="f"/>
                <v:rect id="Rectangle 3231" o:spid="_x0000_s1145" style="position:absolute;left:97;top:532;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HyAcgA&#10;AADdAAAADwAAAGRycy9kb3ducmV2LnhtbESPQWvCQBSE74X+h+UVeim6iRaJ0VVEKtRCD1VBvT2y&#10;zyRt9m3YXU3677uFQo/DzHzDzJe9acSNnK8tK0iHCQjiwuqaSwWH/WaQgfABWWNjmRR8k4fl4v5u&#10;jrm2HX/QbRdKESHsc1RQhdDmUvqiIoN+aFvi6F2sMxiidKXUDrsIN40cJclEGqw5LlTY0rqi4mt3&#10;NQrOn/3xTWchnbrt9un5PXuxpy5R6vGhX81ABOrDf/iv/aoVjEfjFH7fxCcgF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AfIByAAAAN0AAAAPAAAAAAAAAAAAAAAAAJgCAABk&#10;cnMvZG93bnJldi54bWxQSwUGAAAAAAQABAD1AAAAjQMAAAAA&#10;" fillcolor="#444" stroked="f"/>
                <v:rect id="Rectangle 3232" o:spid="_x0000_s1146" style="position:absolute;left:97;top:535;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XYQ8YA&#10;AADdAAAADwAAAGRycy9kb3ducmV2LnhtbESPQWvCQBSE74X+h+UVvNWNUWpJXaUVBEFRtIL09si+&#10;ZmOzb0N2jfHfu0LB4zAz3zCTWWcr0VLjS8cKBv0EBHHudMmFgsP34vUdhA/IGivHpOBKHmbT56cJ&#10;ZtpdeEftPhQiQthnqMCEUGdS+tyQRd93NXH0fl1jMUTZFFI3eIlwW8k0Sd6kxZLjgsGa5obyv/3Z&#10;KlivNl+mxOO69ePt4PSTj067sFSq99J9foAI1IVH+L+91AqG6TCF+5v4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XYQ8YAAADdAAAADwAAAAAAAAAAAAAAAACYAgAAZHJz&#10;L2Rvd25yZXYueG1sUEsFBgAAAAAEAAQA9QAAAIsDAAAAAA==&#10;" fillcolor="#424242" stroked="f"/>
                <v:rect id="Rectangle 3233" o:spid="_x0000_s1147" style="position:absolute;left:97;top:537;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TYsUA&#10;AADdAAAADwAAAGRycy9kb3ducmV2LnhtbESPT2sCMRTE7wW/Q3hCbzVxF1tZjSKC0KN/od4em+fu&#10;tpuXJUl1/faNIPQ4zMxvmPmyt624kg+NYw3jkQJBXDrTcKXheNi8TUGEiGywdUwa7hRguRi8zLEw&#10;7sY7uu5jJRKEQ4Ea6hi7QspQ1mQxjFxHnLyL8xZjkr6SxuMtwW0rM6XepcWG00KNHa1rKn/2v1bD&#10;ZP2d+Xt/br+qyeaj3J7U7rBVWr8O+9UMRKQ+/oef7U+jIc/yHB5v0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pNixQAAAN0AAAAPAAAAAAAAAAAAAAAAAJgCAABkcnMv&#10;ZG93bnJldi54bWxQSwUGAAAAAAQABAD1AAAAigMAAAAA&#10;" fillcolor="#404040" stroked="f"/>
                <v:rect id="Rectangle 3234" o:spid="_x0000_s1148" style="position:absolute;left:97;top:539;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7My8UA&#10;AADdAAAADwAAAGRycy9kb3ducmV2LnhtbESPQUsDMRSE74L/ITzBm812V8RumxYVil4UWq1eH5vX&#10;zdbNy5I82/XfG0HwOMx8M8xiNfpeHSmmLrCB6aQARdwE23Fr4O11fXULKgmyxT4wGfimBKvl+dkC&#10;axtOvKHjVlqVSzjVaMCJDLXWqXHkMU3CQJy9fYgeJcvYahvxlMt9r8uiuNEeO84LDgd6cNR8br+8&#10;gWptbeWKWXy5L9/l8PghIe6ejbm8GO/moIRG+Q//0U82c2V1Db9v8hP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jszLxQAAAN0AAAAPAAAAAAAAAAAAAAAAAJgCAABkcnMv&#10;ZG93bnJldi54bWxQSwUGAAAAAAQABAD1AAAAigMAAAAA&#10;" fillcolor="#3e3e3e" stroked="f"/>
                <v:rect id="Rectangle 3235" o:spid="_x0000_s1149" style="position:absolute;left:97;top:542;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woNsgA&#10;AADdAAAADwAAAGRycy9kb3ducmV2LnhtbESPT2vCQBTE74V+h+UVvBTdqFiaNKu0glC9aXuwt0f2&#10;5U+bfRuyaxL76V1B8DjMzG+YdDWYWnTUusqygukkAkGcWV1xoeD7azN+BeE8ssbaMik4k4PV8vEh&#10;xUTbnvfUHXwhAoRdggpK75tESpeVZNBNbEMcvNy2Bn2QbSF1i32Am1rOouhFGqw4LJTY0Lqk7O9w&#10;Mgp2p+NHf46HH91Mtzn/9/Hm+TdWavQ0vL+B8DT4e/jW/tQK5rP5Aq5vwhOQyw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XCg2yAAAAN0AAAAPAAAAAAAAAAAAAAAAAJgCAABk&#10;cnMvZG93bnJldi54bWxQSwUGAAAAAAQABAD1AAAAjQMAAAAA&#10;" fillcolor="#3c3c3c" stroked="f"/>
                <v:rect id="Rectangle 3236" o:spid="_x0000_s1150" style="position:absolute;left:97;top:544;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VcF8UA&#10;AADdAAAADwAAAGRycy9kb3ducmV2LnhtbESPQWsCMRSE7wX/Q3hCbzWrwlJWo4giKPVS9eDxsXlu&#10;tt28rEnU9d8bodDjMDPfMNN5ZxtxIx9qxwqGgwwEcel0zZWC42H98QkiRGSNjWNS8KAA81nvbYqF&#10;dnf+pts+ViJBOBSowMTYFlKG0pDFMHAtcfLOzluMSfpKao/3BLeNHGVZLi3WnBYMtrQ0VP7ur1bB&#10;1+myXZabdZuv6qvf2fPqx8SDUu/9bjEBEamL/+G/9kYrGI/GObzepCc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5VwXxQAAAN0AAAAPAAAAAAAAAAAAAAAAAJgCAABkcnMv&#10;ZG93bnJldi54bWxQSwUGAAAAAAQABAD1AAAAigMAAAAA&#10;" fillcolor="#3a3a3a" stroked="f"/>
                <v:rect id="Rectangle 3237" o:spid="_x0000_s1151" style="position:absolute;left:97;top:546;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5b28MA&#10;AADdAAAADwAAAGRycy9kb3ducmV2LnhtbESP0YrCMBRE34X9h3AXfNN0Fexu1yiLsFDEF6sfcGlu&#10;2mJzU5po698bQfBxmJkzzHo72lbcqPeNYwVf8wQEcel0w5WC8+l/9g3CB2SNrWNScCcP283HZI2Z&#10;dgMf6VaESkQI+wwV1CF0mZS+rMmin7uOOHrG9RZDlH0ldY9DhNtWLpJkJS02HBdq7GhXU3kprlbB&#10;wRh7LdOfvGguYbAmNflub5Safo5/vyACjeEdfrVzrWC5WKbwfBOf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5b28MAAADdAAAADwAAAAAAAAAAAAAAAACYAgAAZHJzL2Rv&#10;d25yZXYueG1sUEsFBgAAAAAEAAQA9QAAAIgDAAAAAA==&#10;" fillcolor="#383838" stroked="f"/>
                <v:rect id="Rectangle 3238" o:spid="_x0000_s1152" style="position:absolute;left:97;top:549;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3okcQA&#10;AADdAAAADwAAAGRycy9kb3ducmV2LnhtbERPW2vCMBR+H/gfwhF8m6kWxqhGUcELDDbsSp8PzbEp&#10;Niddk2ndr18eBnv8+O7L9WBbcaPeN44VzKYJCOLK6YZrBcXn/vkVhA/IGlvHpOBBHtar0dMSM+3u&#10;fKZbHmoRQ9hnqMCE0GVS+sqQRT91HXHkLq63GCLsa6l7vMdw28p5krxIiw3HBoMd7QxV1/zbKjgU&#10;5+K93Lcf+PWWbo/5T3nYmlKpyXjYLEAEGsK/+M990grSeRrnxjfxCc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N6JHEAAAA3QAAAA8AAAAAAAAAAAAAAAAAmAIAAGRycy9k&#10;b3ducmV2LnhtbFBLBQYAAAAABAAEAPUAAACJAwAAAAA=&#10;" fillcolor="#363636" stroked="f"/>
                <v:rect id="Rectangle 3239" o:spid="_x0000_s1153" style="position:absolute;left:97;top:551;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OR9cQA&#10;AADdAAAADwAAAGRycy9kb3ducmV2LnhtbESPQYvCMBSE74L/ITxhb5pqF1mrUURQ1qNuRbw9mmdb&#10;bF5qE23995uFBY/DzHzDLFadqcSTGldaVjAeRSCIM6tLzhWkP9vhFwjnkTVWlknBixyslv3eAhNt&#10;Wz7Q8+hzESDsElRQeF8nUrqsIINuZGvi4F1tY9AH2eRSN9gGuKnkJIqm0mDJYaHAmjYFZbfjwyiw&#10;3kWHS3z+nKV7uu9imZ/qe6vUx6Bbz0F46vw7/N/+1griSTyDvzfhCc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jkfXEAAAA3QAAAA8AAAAAAAAAAAAAAAAAmAIAAGRycy9k&#10;b3ducmV2LnhtbFBLBQYAAAAABAAEAPUAAACJAwAAAAA=&#10;" fillcolor="#343434" stroked="f"/>
                <v:rect id="Rectangle 3240" o:spid="_x0000_s1154" style="position:absolute;left:97;top:553;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rg/8EA&#10;AADdAAAADwAAAGRycy9kb3ducmV2LnhtbERPz2vCMBS+C/sfwht401QdQ6pRtqmwm6wKY7dH82zL&#10;mpeSRBv9681B8Pjx/V6uo2nFhZxvLCuYjDMQxKXVDVcKjofdaA7CB2SNrWVScCUP69XLYIm5tj3/&#10;0KUIlUgh7HNUUIfQ5VL6siaDfmw74sSdrDMYEnSV1A77FG5aOc2yd2mw4dRQY0dfNZX/xdko2H62&#10;cRZv7lcHvdGT3v9t4r5TavgaPxYgAsXwFD/c31rBbPqW9qc36Qn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q4P/BAAAA3QAAAA8AAAAAAAAAAAAAAAAAmAIAAGRycy9kb3du&#10;cmV2LnhtbFBLBQYAAAAABAAEAPUAAACGAwAAAAA=&#10;" fillcolor="#323232" stroked="f"/>
                <v:rect id="Rectangle 3241" o:spid="_x0000_s1155" style="position:absolute;left:97;top:555;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Kkp8YA&#10;AADdAAAADwAAAGRycy9kb3ducmV2LnhtbESPUWvCMBSF3wX/Q7iCb5qqQ6QzLXU4GAwGdoP5eEnu&#10;mrLmpjRRu3+/DAY+Hs453+Hsy9F14kpDaD0rWC0zEMTam5YbBR/vz4sdiBCRDXaeScEPBSiL6WSP&#10;ufE3PtG1jo1IEA45KrAx9rmUQVtyGJa+J07elx8cxiSHRpoBbwnuOrnOsq102HJasNjTkyX9XV+c&#10;Ak1He9Zv9efudK4Oh6Op3OW1Umo+G6tHEJHGeA//t1+Mgs36YQV/b9ITk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OKkp8YAAADdAAAADwAAAAAAAAAAAAAAAACYAgAAZHJz&#10;L2Rvd25yZXYueG1sUEsFBgAAAAAEAAQA9QAAAIsDAAAAAA==&#10;" fillcolor="#303030" stroked="f"/>
                <v:rect id="Rectangle 3242" o:spid="_x0000_s1156" style="position:absolute;left:97;top:557;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roqcgA&#10;AADdAAAADwAAAGRycy9kb3ducmV2LnhtbESPQUsDMRSE74L/ITyhN5t1K9quTYsWClZQ2m178Pa6&#10;ed1d3LyEJG3Xf28EweMwM98w03lvOnEmH1rLCu6GGQjiyuqWawW77fJ2DCJEZI2dZVLwTQHms+ur&#10;KRbaXnhD5zLWIkE4FKigidEVUoaqIYNhaB1x8o7WG4xJ+lpqj5cEN53Ms+xBGmw5LTToaNFQ9VWe&#10;jILV6e1j75Zu9dKty+rxfe0/J4uDUoOb/vkJRKQ+/of/2q9awSi/z+H3TXoCcvY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GuipyAAAAN0AAAAPAAAAAAAAAAAAAAAAAJgCAABk&#10;cnMvZG93bnJldi54bWxQSwUGAAAAAAQABAD1AAAAjQMAAAAA&#10;" fillcolor="#2e2e2e" stroked="f"/>
                <v:rect id="Rectangle 3243" o:spid="_x0000_s1157" style="position:absolute;left:97;top:559;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brtMQA&#10;AADdAAAADwAAAGRycy9kb3ducmV2LnhtbESPT2vCQBTE7wW/w/KE3urmjxRJXSUGhNxEK0Jvj+wz&#10;iWbfhuzWxG/fLRR6HGbmN8x6O5lOPGhwrWUF8SICQVxZ3XKt4Py5f1uBcB5ZY2eZFDzJwXYze1lj&#10;pu3IR3qcfC0ChF2GChrv+0xKVzVk0C1sTxy8qx0M+iCHWuoBxwA3nUyi6F0abDksNNhT0VB1P30b&#10;Bbs414WWF0xyXpa3r/10SN1Rqdf5lH+A8DT5//Bfu9QK0mSZwu+b8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267TEAAAA3QAAAA8AAAAAAAAAAAAAAAAAmAIAAGRycy9k&#10;b3ducmV2LnhtbFBLBQYAAAAABAAEAPUAAACJAwAAAAA=&#10;" fillcolor="#2c2c2c" stroked="f"/>
                <v:rect id="Rectangle 3244" o:spid="_x0000_s1158" style="position:absolute;left:97;top:562;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KrPsUA&#10;AADdAAAADwAAAGRycy9kb3ducmV2LnhtbESP0WoCMRRE3wX/IVyhL1KztVLarVFKqSC+VfsBl83t&#10;7tbkZk1Ss+7XN0LBx2FmzjDLdW+NOJMPrWMFD7MCBHHldMu1gq/D5v4ZRIjIGo1jUnChAOvVeLTE&#10;UrvEn3Tex1pkCIcSFTQxdqWUoWrIYpi5jjh7385bjFn6WmqPKcOtkfOieJIWW84LDXb03lB13P9a&#10;BcOPGZI/fWyHFz21FHcpJFMrdTfp315BROrjLfzf3moFj/PFAq5v8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Eqs+xQAAAN0AAAAPAAAAAAAAAAAAAAAAAJgCAABkcnMv&#10;ZG93bnJldi54bWxQSwUGAAAAAAQABAD1AAAAigMAAAAA&#10;" fillcolor="#2a2a2a" stroked="f"/>
                <v:rect id="Rectangle 3245" o:spid="_x0000_s1159" style="position:absolute;left:97;top:564;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shyMgA&#10;AADdAAAADwAAAGRycy9kb3ducmV2LnhtbESP0U4CMRRE30n8h+aa+EKgCyqBhUKMqOHBkLjwAZft&#10;Zbu6vV3bCsvfUxMTHyczcyazWHW2ESfyoXasYDTMQBCXTtdcKdjvXgdTECEia2wck4ILBVgtb3oL&#10;zLU78wediliJBOGQowITY5tLGUpDFsPQtcTJOzpvMSbpK6k9nhPcNnKcZRNpsea0YLClZ0PlV/Fj&#10;FWyP++3b4WLM+uXbj/qbQ1y/f86UurvtnuYgInXxP/zX3mgF9+OHR/h9k56AXF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2yHIyAAAAN0AAAAPAAAAAAAAAAAAAAAAAJgCAABk&#10;cnMvZG93bnJldi54bWxQSwUGAAAAAAQABAD1AAAAjQMAAAAA&#10;" fillcolor="#282828" stroked="f"/>
                <v:rect id="Rectangle 3246" o:spid="_x0000_s1160" style="position:absolute;left:97;top:566;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cCB8cA&#10;AADdAAAADwAAAGRycy9kb3ducmV2LnhtbESPT2vCQBTE74V+h+UVequbRgkS3YSqiEIv/j14e2af&#10;Sdrs25DdatpP3y0IPQ4z8xtmmvemEVfqXG1ZwesgAkFcWF1zqeCwX76MQTiPrLGxTAq+yUGePT5M&#10;MdX2xlu67nwpAoRdigoq79tUSldUZNANbEscvIvtDPogu1LqDm8BbhoZR1EiDdYcFipsaV5R8bn7&#10;Mgrqj/eT26wWw1H8sz2ac6GbZOaVen7q3yYgPPX+P3xvr7WCYTxK4O9NeAIy+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93AgfHAAAA3QAAAA8AAAAAAAAAAAAAAAAAmAIAAGRy&#10;cy9kb3ducmV2LnhtbFBLBQYAAAAABAAEAPUAAACMAwAAAAA=&#10;" fillcolor="#262626" stroked="f"/>
                <v:rect id="Rectangle 3247" o:spid="_x0000_s1161" style="position:absolute;left:97;top:569;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MIN8cA&#10;AADdAAAADwAAAGRycy9kb3ducmV2LnhtbESPQWsCMRSE7wX/Q3gFL6Vmq2Lb1ShSUHsp6LalHh+b&#10;193g5mVJoq7/vhEKHoeZ+YaZLTrbiBP5YBwreBpkIIhLpw1XCr4+V48vIEJE1tg4JgUXCrCY9+5m&#10;mGt35h2diliJBOGQo4I6xjaXMpQ1WQwD1xIn79d5izFJX0nt8ZzgtpHDLJtIi4bTQo0tvdVUHoqj&#10;VWDM5GH5s/7YbouRY78Zv17231Gp/n23nIKI1MVb+L/9rhWMhuNnuL5JT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zCDfHAAAA3QAAAA8AAAAAAAAAAAAAAAAAmAIAAGRy&#10;cy9kb3ducmV2LnhtbFBLBQYAAAAABAAEAPUAAACMAwAAAAA=&#10;" fillcolor="#242424" stroked="f"/>
                <v:rect id="Rectangle 3248" o:spid="_x0000_s1162" style="position:absolute;left:97;top:571;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absUA&#10;AADdAAAADwAAAGRycy9kb3ducmV2LnhtbERPy2rCQBTdC/7DcIVupE4aRUrqKNJStAu1Puj6krlm&#10;gpk7ITONqV/vLIQuD+c9W3S2Ei01vnSs4GWUgCDOnS65UHA6fj6/gvABWWPlmBT8kYfFvN+bYabd&#10;lffUHkIhYgj7DBWYEOpMSp8bsuhHriaO3Nk1FkOETSF1g9cYbiuZJslUWiw5Nhis6d1Qfjn8WgXf&#10;09XP8mvr08luvd+07fDDuN1NqadBt3wDEagL/+KHe60VjNNJnBvfxCc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j9puxQAAAN0AAAAPAAAAAAAAAAAAAAAAAJgCAABkcnMv&#10;ZG93bnJldi54bWxQSwUGAAAAAAQABAD1AAAAigMAAAAA&#10;" fillcolor="#222" stroked="f"/>
                <v:rect id="Rectangle 3249" o:spid="_x0000_s1163" style="position:absolute;left:97;top:573;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9nVMYA&#10;AADdAAAADwAAAGRycy9kb3ducmV2LnhtbESPT4vCMBTE74LfITzBm6atIlpNZREWPLgH/yAeH82z&#10;7W7zUppY67ffCAt7HGbmN8xm25tadNS6yrKCeBqBIM6trrhQcDl/TpYgnEfWWFsmBS9ysM2Ggw2m&#10;2j75SN3JFyJA2KWooPS+SaV0eUkG3dQ2xMG729agD7ItpG7xGeCmlkkULaTBisNCiQ3tSsp/Tg+j&#10;4NDfdqt4/kX2MuuKxyG/fi9eiVLjUf+xBuGp9//hv/ZeK5gl8xW834Qn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39nVMYAAADdAAAADwAAAAAAAAAAAAAAAACYAgAAZHJz&#10;L2Rvd25yZXYueG1sUEsFBgAAAAAEAAQA9QAAAIsDAAAAAA==&#10;" fillcolor="#202020" stroked="f"/>
                <v:rect id="Rectangle 3250" o:spid="_x0000_s1164" style="position:absolute;left:97;top:576;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T/MEA&#10;AADdAAAADwAAAGRycy9kb3ducmV2LnhtbERPy4rCMBTdC/5DuII7TVUctBpFHIRZDIiv/bW5NtXm&#10;ptNkaufvzWLA5eG8l+vWlqKh2heOFYyGCQjizOmCcwXn024wA+EDssbSMSn4Iw/rVbezxFS7Jx+o&#10;OYZcxBD2KSowIVSplD4zZNEPXUUcuZurLYYI61zqGp8x3JZynCQf0mLBscFgRVtD2eP4axX8HMJV&#10;7830gY129895vvt2o4tS/V67WYAI1Ia3+N/9pRVMxtO4P76JT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mU/zBAAAA3QAAAA8AAAAAAAAAAAAAAAAAmAIAAGRycy9kb3du&#10;cmV2LnhtbFBLBQYAAAAABAAEAPUAAACGAwAAAAA=&#10;" fillcolor="#1e1e1e" stroked="f"/>
                <v:rect id="Rectangle 3251" o:spid="_x0000_s1165" style="position:absolute;left:97;top:578;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wS8YA&#10;AADdAAAADwAAAGRycy9kb3ducmV2LnhtbESP3WrCQBSE7wt9h+UUvKsbfyo1ZiNFEKRgQS14e8we&#10;k9Ds2bC7xtin7xYEL4eZ+YbJlr1pREfO15YVjIYJCOLC6ppLBd+H9es7CB+QNTaWScGNPCzz56cM&#10;U22vvKNuH0oRIexTVFCF0KZS+qIig35oW+Lona0zGKJ0pdQOrxFuGjlOkpk0WHNcqLClVUXFz/5i&#10;FNB29tWdP/FXu9V018+3+jQ9aqUGL/3HAkSgPjzC9/ZGK5iM30bw/yY+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owS8YAAADdAAAADwAAAAAAAAAAAAAAAACYAgAAZHJz&#10;L2Rvd25yZXYueG1sUEsFBgAAAAAEAAQA9QAAAIsDAAAAAA==&#10;" fillcolor="#1c1c1c" stroked="f"/>
                <v:rect id="Rectangle 3252" o:spid="_x0000_s1166" style="position:absolute;left:97;top:580;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MefsYA&#10;AADdAAAADwAAAGRycy9kb3ducmV2LnhtbESPQWvCQBSE74X+h+UVvBTdGGkp0U0oYsGDEKs9eHxm&#10;X5OQ7Nuwu9X477sFocdhZr5hVsVoenEh51vLCuazBARxZXXLtYKv48f0DYQPyBp7y6TgRh6K/PFh&#10;hZm2V/6kyyHUIkLYZ6igCWHIpPRVQwb9zA7E0fu2zmCI0tVSO7xGuOllmiSv0mDLcaHBgdYNVd3h&#10;xyg4867rOzLutHF7fRzX5fOtLJWaPI3vSxCBxvAfvre3WsEifUnh7018A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MefsYAAADdAAAADwAAAAAAAAAAAAAAAACYAgAAZHJz&#10;L2Rvd25yZXYueG1sUEsFBgAAAAAEAAQA9QAAAIsDAAAAAA==&#10;" fillcolor="#1a1a1a" stroked="f"/>
                <v:rect id="Rectangle 3253" o:spid="_x0000_s1167" style="position:absolute;left:97;top:582;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XW2cYA&#10;AADdAAAADwAAAGRycy9kb3ducmV2LnhtbESPQWvCQBSE7wX/w/KE3sxGo21JXUWFQlB6aFro9ZF9&#10;TYLZtyG7JrG/visIPQ4z8w2z3o6mET11rrasYB7FIIgLq2suFXx9vs1eQDiPrLGxTAqu5GC7mTys&#10;MdV24A/qc1+KAGGXooLK+zaV0hUVGXSRbYmD92M7gz7IrpS6wyHATSMXcfwkDdYcFips6VBRcc4v&#10;JlASsu9udVxye3rOx3O2//0+7pV6nI67VxCeRv8fvrczrSBZrBK4vQlP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zXW2cYAAADdAAAADwAAAAAAAAAAAAAAAACYAgAAZHJz&#10;L2Rvd25yZXYueG1sUEsFBgAAAAAEAAQA9QAAAIsDAAAAAA==&#10;" fillcolor="#181818" stroked="f"/>
                <v:rect id="Rectangle 3254" o:spid="_x0000_s1168" style="position:absolute;left:97;top:584;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Uf1MgA&#10;AADdAAAADwAAAGRycy9kb3ducmV2LnhtbESPW2vCQBSE3wv9D8sp+FY31SiSuoqKN6QvXmhfD9lj&#10;EsyejdlVU3+9Wyj4OMzMN8xw3JhSXKl2hWUFH+0IBHFqdcGZgsN+8T4A4TyyxtIyKfglB+PR68sQ&#10;E21vvKXrzmciQNglqCD3vkqkdGlOBl3bVsTBO9raoA+yzqSu8RbgppSdKOpLgwWHhRwrmuWUnnYX&#10;o2A5m6/iuPnebi7Flzz+TPu9yf2sVOutmXyC8NT4Z/i/vdYKup1eDH9vwhOQo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9xR/UyAAAAN0AAAAPAAAAAAAAAAAAAAAAAJgCAABk&#10;cnMvZG93bnJldi54bWxQSwUGAAAAAAQABAD1AAAAjQMAAAAA&#10;" fillcolor="#161616" stroked="f"/>
                <v:rect id="Rectangle 3255" o:spid="_x0000_s1169" style="position:absolute;left:97;top:587;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m48YA&#10;AADdAAAADwAAAGRycy9kb3ducmV2LnhtbESPQWvCQBSE74X+h+UVvNVNlViJrlKEqnhQqiJ4e2Sf&#10;SWj2bdhdNfn3rlDocZiZb5jpvDW1uJHzlWUFH/0EBHFudcWFguPh+30MwgdkjbVlUtCRh/ns9WWK&#10;mbZ3/qHbPhQiQthnqKAMocmk9HlJBn3fNsTRu1hnMETpCqkd3iPc1HKQJCNpsOK4UGJDi5Ly3/3V&#10;KHCn3dJ1o1W67habk7xW28/mTEr13tqvCYhAbfgP/7XXWsFwkKbwfBOf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Nm48YAAADdAAAADwAAAAAAAAAAAAAAAACYAgAAZHJz&#10;L2Rvd25yZXYueG1sUEsFBgAAAAAEAAQA9QAAAIsDAAAAAA==&#10;" fillcolor="#141414" stroked="f"/>
                <v:rect id="Rectangle 3256" o:spid="_x0000_s1170" style="position:absolute;left:97;top:589;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x+4ccA&#10;AADdAAAADwAAAGRycy9kb3ducmV2LnhtbESPT2vCQBTE74V+h+UVequbWisSXaWkFRSx4J+Dx0f2&#10;mUSzb8PuGuO3d4VCj8PM/IaZzDpTi5acrywreO8lIIhzqysuFOx387cRCB+QNdaWScGNPMymz08T&#10;TLW98obabShEhLBPUUEZQpNK6fOSDPqebYijd7TOYIjSFVI7vEa4qWU/SYbSYMVxocSGspLy8/Zi&#10;FPyubutW22xw/lkequ8TrbIwd0q9vnRfYxCBuvAf/msvtIKP/ucQHm/iE5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cfuHHAAAA3QAAAA8AAAAAAAAAAAAAAAAAmAIAAGRy&#10;cy9kb3ducmV2LnhtbFBLBQYAAAAABAAEAPUAAACMAwAAAAA=&#10;" fillcolor="#121212" stroked="f"/>
                <v:rect id="Rectangle 3257" o:spid="_x0000_s1171" style="position:absolute;left:97;top:591;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XMcA&#10;AADdAAAADwAAAGRycy9kb3ducmV2LnhtbESPQWvCQBSE7wX/w/KEXkQ3WmpDmlW0UBDBg1akx0f2&#10;mY1m34bsqml/fVcoeBxm5hsmn3e2FldqfeVYwXiUgCAunK64VLD/+hymIHxA1lg7JgU/5GE+6z3l&#10;mGl34y1dd6EUEcI+QwUmhCaT0heGLPqRa4ijd3StxRBlW0rd4i3CbS0nSTKVFiuOCwYb+jBUnHcX&#10;q+B7nQ4Og/Nyb07ji1813WbzS1qp5363eAcRqAuP8H97pRW8TF7f4P4mPg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vmlzHAAAA3QAAAA8AAAAAAAAAAAAAAAAAmAIAAGRy&#10;cy9kb3ducmV2LnhtbFBLBQYAAAAABAAEAPUAAACMAwAAAAA=&#10;" fillcolor="#101010" stroked="f"/>
                <v:rect id="Rectangle 3258" o:spid="_x0000_s1172" style="position:absolute;left:97;top:594;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o5scQA&#10;AADdAAAADwAAAGRycy9kb3ducmV2LnhtbERPTWvCQBC9C/0PyxR6001TWiR1FY1YvPTQKEJvY3aa&#10;BLOzIbvG+O87h0KPj/e9WI2uVQP1ofFs4HmWgCIuvW24MnA87KZzUCEiW2w9k4E7BVgtHyYLzKy/&#10;8RcNRayUhHDI0EAdY5dpHcqaHIaZ74iF+/G9wyiwr7Tt8SbhrtVpkrxphw1LQ40d5TWVl+LqpPd8&#10;T+J+ezl9D9vd0efnzfrjczTm6XFcv4OKNMZ/8Z97bw28pK8yV97IE9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KObHEAAAA3QAAAA8AAAAAAAAAAAAAAAAAmAIAAGRycy9k&#10;b3ducmV2LnhtbFBLBQYAAAAABAAEAPUAAACJAwAAAAA=&#10;" fillcolor="#0e0e0e" stroked="f"/>
                <v:rect id="Rectangle 3259" o:spid="_x0000_s1173" style="position:absolute;left:97;top:596;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AcMA&#10;AADdAAAADwAAAGRycy9kb3ducmV2LnhtbESPQWvCQBSE74L/YXmCN92oVGzMRkQo9NpU9PqafSbb&#10;Zt8u2TWm/75bKPQ4zMw3THEYbScG6oNxrGC1zEAQ104bbhSc318WOxAhImvsHJOCbwpwKKeTAnPt&#10;HvxGQxUbkSAcclTQxuhzKUPdksWwdJ44eTfXW4xJ9o3UPT4S3HZynWVbadFwWmjR06ml+qu6WwXu&#10;o9arQRtTZd2dL82nv1bRKzWfjcc9iEhj/A//tV+1gs366Rl+36QnI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yAcMAAADdAAAADwAAAAAAAAAAAAAAAACYAgAAZHJzL2Rv&#10;d25yZXYueG1sUEsFBgAAAAAEAAQA9QAAAIgDAAAAAA==&#10;" fillcolor="#0c0c0c" stroked="f"/>
                <v:rect id="Rectangle 3260" o:spid="_x0000_s1174" style="position:absolute;left:97;top:598;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6sMIA&#10;AADdAAAADwAAAGRycy9kb3ducmV2LnhtbERPTYvCMBC9C/6HMII3TbXgdrtGEUEUhIWtgru3oRnb&#10;YjMpTbT1328OgsfH+16ue1OLB7WusqxgNo1AEOdWV1woOJ92kwSE88gaa8uk4EkO1qvhYImpth3/&#10;0CPzhQgh7FJUUHrfpFK6vCSDbmob4sBdbWvQB9gWUrfYhXBTy3kULaTBikNDiQ1tS8pv2d0o0En3&#10;nXzm/ea3ufx58xHFx3i2V2o86jdfIDz1/i1+uQ9aQTxfhP3hTXg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PqwwgAAAN0AAAAPAAAAAAAAAAAAAAAAAJgCAABkcnMvZG93&#10;bnJldi54bWxQSwUGAAAAAAQABAD1AAAAhwMAAAAA&#10;" fillcolor="#0a0a0a" stroked="f"/>
                <v:rect id="Rectangle 3261" o:spid="_x0000_s1175" style="position:absolute;left:97;top:600;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TSHsYA&#10;AADdAAAADwAAAGRycy9kb3ducmV2LnhtbESP3WoCMRSE7wt9h3AKvRHNurYiq1HaUqVCL/x7gMPm&#10;mF3cnCxJ6m7fvhGEXg4z8w2zWPW2EVfyoXasYDzKQBCXTtdsFJyO6+EMRIjIGhvHpOCXAqyWjw8L&#10;LLTreE/XQzQiQTgUqKCKsS2kDGVFFsPItcTJOztvMSbpjdQeuwS3jcyzbCot1pwWKmzpo6Lycvix&#10;Cl43ZqvPpvH9u831Z/jeDeilU+r5qX+bg4jUx//wvf2lFUzy6Rhub9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TSHsYAAADdAAAADwAAAAAAAAAAAAAAAACYAgAAZHJz&#10;L2Rvd25yZXYueG1sUEsFBgAAAAAEAAQA9QAAAIsDAAAAAA==&#10;" fillcolor="#080808" stroked="f"/>
                <v:rect id="Rectangle 3262" o:spid="_x0000_s1176" style="position:absolute;left:97;top:602;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X8QA&#10;AADdAAAADwAAAGRycy9kb3ducmV2LnhtbESPQUvDQBSE74L/YXmCN7sxSpTYbRFBqjfdBnt9ZF+T&#10;0OzbsPvaxn/vCoLHYeabYZbr2Y/qRDENgQ3cLgpQxG1wA3cGmu3rzSOoJMgOx8Bk4JsSrFeXF0us&#10;XTjzJ52sdCqXcKrRQC8y1VqntiePaREm4uztQ/QoWcZOu4jnXO5HXRZFpT0OnBd6nOilp/Zgj97A&#10;nTRRvjbVZte43fHDvtv2/sEac301Pz+BEprlP/xHv7nMlVUJv2/yE9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2fl/EAAAA3QAAAA8AAAAAAAAAAAAAAAAAmAIAAGRycy9k&#10;b3ducmV2LnhtbFBLBQYAAAAABAAEAPUAAACJAwAAAAA=&#10;" fillcolor="#060606" stroked="f"/>
                <v:rect id="Rectangle 3263" o:spid="_x0000_s1177" style="position:absolute;left:97;top:604;width:98;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qXqcQA&#10;AADdAAAADwAAAGRycy9kb3ducmV2LnhtbESPQYvCMBSE78L+h/AW9qapFkSqUcSlsBdXrYIeH82z&#10;LTYvpYm2++83guBxmJlvmMWqN7V4UOsqywrGowgEcW51xYWC0zEdzkA4j6yxtkwK/sjBavkxWGCi&#10;bccHemS+EAHCLkEFpfdNIqXLSzLoRrYhDt7VtgZ9kG0hdYtdgJtaTqJoKg1WHBZKbGhTUn7L7kbB&#10;pRvfvnG3N9XvNk7RnDPcp5lSX5/9eg7CU+/f4Vf7RyuIJ9MYnm/CE5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Kl6nEAAAA3QAAAA8AAAAAAAAAAAAAAAAAmAIAAGRycy9k&#10;b3ducmV2LnhtbFBLBQYAAAAABAAEAPUAAACJAwAAAAA=&#10;" fillcolor="#040404" stroked="f"/>
                <v:rect id="Rectangle 3264" o:spid="_x0000_s1178" style="position:absolute;left:97;top:607;width:98;height: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2kV8cA&#10;AADdAAAADwAAAGRycy9kb3ducmV2LnhtbESPQUvDQBSE70L/w/IKXsRubDVo7LbUQqAXD0aJ12f2&#10;mU3Nvg272zb9911B8DjMzDfMcj3aXhzJh86xgrtZBoK4cbrjVsHHe3n7CCJEZI29Y1JwpgDr1eRq&#10;iYV2J36jYxVbkSAcClRgYhwKKUNjyGKYuYE4ed/OW4xJ+lZqj6cEt72cZ1kuLXacFgwOtDXU/FQH&#10;q6D8fNkM9d74p/JrX7/mD1TVeKPU9XTcPIOINMb/8F97pxUs5vk9/L5JT0C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R9pFfHAAAA3QAAAA8AAAAAAAAAAAAAAAAAmAIAAGRy&#10;cy9kb3ducmV2LnhtbFBLBQYAAAAABAAEAPUAAACMAwAAAAA=&#10;" fillcolor="#020202" stroked="f"/>
                <v:rect id="Rectangle 3265" o:spid="_x0000_s1179" style="position:absolute;left:97;top:609;width:98;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fTmMgA&#10;AADdAAAADwAAAGRycy9kb3ducmV2LnhtbESPT2sCMRTE74V+h/AKvdWs6x90NUoVBC+C2h7q7bl5&#10;7i5uXrZJqquf3hQKPQ4z8xtmOm9NLS7kfGVZQbeTgCDOra64UPD5sXobgfABWWNtmRTcyMN89vw0&#10;xUzbK+/osg+FiBD2GSooQ2gyKX1ekkHfsQ1x9E7WGQxRukJqh9cIN7VMk2QoDVYcF0psaFlSft7/&#10;GAWL8Wjxve3z5r47HujwdTwPUpco9frSvk9ABGrDf/ivvdYKeulwAL9v4hOQs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R9OYyAAAAN0AAAAPAAAAAAAAAAAAAAAAAJgCAABk&#10;cnMvZG93bnJldi54bWxQSwUGAAAAAAQABAD1AAAAjQMAAAAA&#10;" fillcolor="black" stroked="f"/>
                <v:rect id="Rectangle 3266" o:spid="_x0000_s1180" style="position:absolute;left:97;top:609;width:98;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PvJscA&#10;AADdAAAADwAAAGRycy9kb3ducmV2LnhtbESPQWvCQBSE7wX/w/IEL0U3WggSXSVECh48tFbQ3B7Z&#10;ZxLMvo3ZrYn/vlso9DjMzDfMejuYRjyoc7VlBfNZBIK4sLrmUsHp6326BOE8ssbGMil4koPtZvSy&#10;xkTbnj/pcfSlCBB2CSqovG8TKV1RkUE3sy1x8K62M+iD7EqpO+wD3DRyEUWxNFhzWKiwpayi4nb8&#10;NgpQn/M8j9JsudvdT2lz6V+zw4dSk/GQrkB4Gvx/+K+91wreFnEMv2/CE5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qj7ybHAAAA3QAAAA8AAAAAAAAAAAAAAAAAmAIAAGRy&#10;cy9kb3ducmV2LnhtbFBLBQYAAAAABAAEAPUAAACMAwAAAAA=&#10;" fillcolor="#545454" stroked="f"/>
                <v:shape id="Freeform 3267" o:spid="_x0000_s1181" style="position:absolute;left:97;top:515;width:97;height:94;visibility:visible;mso-wrap-style:square;v-text-anchor:top" coordsize="9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g3HMQA&#10;AADdAAAADwAAAGRycy9kb3ducmV2LnhtbESPS2vDMBCE74X+B7GB3Bo5D9zUjRJKycNXuSXnrbW1&#10;TayVsdTE+fdRINDjMDPfMKvNYFtxpt43jhVMJwkI4tKZhisF31+7lyUIH5ANto5JwZU8bNbPTyvM&#10;jLuwpnMRKhEh7DNUUIfQZVL6siaLfuI64uj9ut5iiLKvpOnxEuG2lbMkSaXFhuNCjR191lSeij+r&#10;IM0X+u14wCIvfuYap3udDlut1Hg0fLyDCDSE//CjnRsF81n6Cvc38Qn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INxzEAAAA3QAAAA8AAAAAAAAAAAAAAAAAmAIAAGRycy9k&#10;b3ducmV2LnhtbFBLBQYAAAAABAAEAPUAAACJAwAAAAA=&#10;" path="m,94l,,2,,4,,6,,9,r2,l14,r3,l19,r3,l25,r3,l31,r2,l36,r3,l42,r2,l47,r2,l52,r2,l56,r2,l60,r1,l63,r1,l65,r1,l67,r,l67,r1,l69,1r1,l72,1r1,l74,1r1,1l76,2r1,1l78,3r2,1l81,4r1,1l83,5r1,1l85,7r1,1l87,9r2,1l90,11r,1l91,13r1,1l93,15r1,2l94,18r1,1l96,21r,2l97,24r,2l97,28r,l97,28r,1l97,30r,1l97,32r,1l97,34r,2l97,37r,1l97,40r-1,2l96,43r-1,2l95,47r-1,1l93,50r-1,2l91,53r-1,2l89,56r-2,2l86,59r-2,1l82,62r-2,1l78,64r-3,l73,65r-3,1l67,66r-4,l60,66r-3,1l54,67r-2,1l49,69r-2,1l46,70r-2,2l43,73r-2,1l41,75r-1,1l39,78r-1,1l38,80r-1,2l37,83r,1l36,85r,2l36,88r-1,1l35,90r-1,1l34,92r-1,1l32,93r-1,1l30,94r-1,l27,94,,94xe" filled="f" strokeweight="0">
                  <v:stroke joinstyle="miter"/>
                  <v:path arrowok="t" o:connecttype="custom" o:connectlocs="2,0;9,0;17,0;25,0;33,0;42,0;49,0;56,0;61,0;65,0;67,0;69,1;73,1;76,2;80,4;83,5;86,8;90,11;92,14;94,18;96,23;97,28;97,29;97,32;97,36;97,40;95,45;93,50;90,55;86,59;80,63;73,65;63,66;54,67;47,70;43,73;40,76;38,80;37,84;36,88;34,91;32,93;29,94" o:connectangles="0,0,0,0,0,0,0,0,0,0,0,0,0,0,0,0,0,0,0,0,0,0,0,0,0,0,0,0,0,0,0,0,0,0,0,0,0,0,0,0,0,0,0"/>
                </v:shape>
                <v:group id="Group 3268" o:spid="_x0000_s1182" style="position:absolute;left:122;top:84;width:25;height:167" coordorigin="122,84" coordsize="25,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ZojMMAAADdAAAADwAAAGRycy9kb3ducmV2LnhtbERPy4rCMBTdC/5DuII7&#10;Taso0jEVkRlxIQPqwDC7S3P7wOamNLGtf28WAy4P573dDaYWHbWusqwgnkcgiDOrKy4U/Ny+ZhsQ&#10;ziNrrC2Tgic52KXj0RYTbXu+UHf1hQgh7BJUUHrfJFK6rCSDbm4b4sDltjXoA2wLqVvsQ7ip5SKK&#10;1tJgxaGhxIYOJWX368MoOPbY75fxZ3e+54fn3231/XuOSanpZNh/gPA0+Lf4333SCpaLd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RmiMwwAAAN0AAAAP&#10;AAAAAAAAAAAAAAAAAKoCAABkcnMvZG93bnJldi54bWxQSwUGAAAAAAQABAD6AAAAmgMAAAAA&#10;">
                  <v:shape id="Freeform 3269" o:spid="_x0000_s1183" style="position:absolute;left:123;top:8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M01cUA&#10;AADdAAAADwAAAGRycy9kb3ducmV2LnhtbESPX2vCQBDE3wt+h2OFvuldLaSaeopIpaVP9Q8+L7lt&#10;EpvbS3Nbjd++VxD6OMzMb5j5sveNOlMX68AWHsYGFHERXM2lhcN+M5qCioLssAlMFq4UYbkY3M0x&#10;d+HCWzrvpFQJwjFHC5VIm2sdi4o8xnFoiZP3GTqPkmRXatfhJcF9oyfGZNpjzWmhwpbWFRVfux9v&#10;YfPxLS4zT6aU02sRj1fMTi/v1t4P+9UzKKFe/sO39puz8DjJZvD3Jj0B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4zTVxQAAAN0AAAAPAAAAAAAAAAAAAAAAAJgCAABkcnMv&#10;ZG93bnJldi54bWxQSwUGAAAAAAQABAD1AAAAigMAAAAA&#10;" path="m1,20r,l1,21r,l1,21r1,1l2,22r1,l3,22r,l4,22r,l5,22r,-1l5,21r1,l6,20r,l6,19r,l6,18r,-1l6,17,5,16r,l5,15r,l5,14r,l5,13r,l5,12r,-1l5,11r,-1l5,10,5,9r,l5,8,5,7r,l5,6r,l5,5r1,l6,4,6,3r,l6,2r,l6,1r,l5,1,5,r,l4,r,l3,r,l3,,2,r,l1,r,l1,1r,l1,2r,l1,3r,l1,4,,5r,l,6r,l,7r,l,8,,9r,l,10r,l,11r,l,12r,1l,13r,1l,14r,1l,15r,1l,16r,1l1,18r,l1,19r,l1,20xe" fillcolor="#f2f2f2" stroked="f">
                    <v:path arrowok="t" o:connecttype="custom" o:connectlocs="1,20;1,21;2,22;3,22;3,22;4,22;5,21;6,21;6,20;6,19;6,17;5,16;5,15;5,14;5,13;5,12;5,11;5,10;5,9;5,7;5,6;5,5;6,4;6,3;6,2;6,1;5,0;4,0;3,0;3,0;2,0;1,0;1,1;1,2;1,3;0,5;0,6;0,7;0,8;0,9;0,10;0,11;0,13;0,14;0,15;0,16;0,17;1,18;1,19" o:connectangles="0,0,0,0,0,0,0,0,0,0,0,0,0,0,0,0,0,0,0,0,0,0,0,0,0,0,0,0,0,0,0,0,0,0,0,0,0,0,0,0,0,0,0,0,0,0,0,0,0"/>
                  </v:shape>
                  <v:shape id="Freeform 3270" o:spid="_x0000_s1184" style="position:absolute;left:123;top:8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2esIA&#10;AADdAAAADwAAAGRycy9kb3ducmV2LnhtbERPy4rCMBTdC/MP4Q6409TnSDWKKMO4Euy4cXdtrm1n&#10;kpvSRK1/bxaCy8N5L1atNeJGja8cKxj0ExDEudMVFwqOv9+9GQgfkDUax6TgQR5Wy4/OAlPt7nyg&#10;WxYKEUPYp6igDKFOpfR5SRZ939XEkbu4xmKIsCmkbvAew62RwySZSosVx4YSa9qUlP9nV6vAbOtB&#10;NW2POL6a88/fnk/b8XmiVPezXc9BBGrDW/xy77SC0fAr7o9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6XZ6wgAAAN0AAAAPAAAAAAAAAAAAAAAAAJgCAABkcnMvZG93&#10;bnJldi54bWxQSwUGAAAAAAQABAD1AAAAhwMAAAAA&#10;" path="m1,20r,l1,21r,l1,21r1,1l2,22r1,l3,22r,l4,22r,l5,22r,-1l5,21r1,l6,20r,l6,19r,l6,18r,-1l6,17,5,16r,l5,15r,l5,14r,l5,13r,l5,12r,-1l5,11r,-1l5,10,5,9r,l5,8,5,7r,l5,6r,l5,5r1,l6,4,6,3r,l6,2r,l6,1r,l5,1,5,r,l4,r,l3,r,l3,,2,r,l1,r,l1,1r,l1,2r,l1,3r,l1,4,,5r,l,6r,l,7r,l,8,,9r,l,10r,l,11r,l,12r,1l,13r,1l,14r,1l,15r,1l,16r,1l1,18r,l1,19r,l1,20xe" filled="f">
                    <v:stroke joinstyle="miter"/>
                    <v:path arrowok="t" o:connecttype="custom" o:connectlocs="1,20;1,21;2,22;3,22;3,22;4,22;5,21;6,21;6,20;6,19;6,17;5,16;5,15;5,14;5,13;5,12;5,11;5,10;5,9;5,7;5,6;5,5;6,4;6,3;6,2;6,1;5,0;4,0;3,0;3,0;2,0;1,0;1,1;1,2;1,3;0,5;0,6;0,7;0,8;0,9;0,10;0,11;0,13;0,14;0,15;0,16;0,17;1,18;1,19" o:connectangles="0,0,0,0,0,0,0,0,0,0,0,0,0,0,0,0,0,0,0,0,0,0,0,0,0,0,0,0,0,0,0,0,0,0,0,0,0,0,0,0,0,0,0,0,0,0,0,0,0"/>
                  </v:shape>
                  <v:shape id="Freeform 3271" o:spid="_x0000_s1185" style="position:absolute;left:129;top:8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dazcQA&#10;AADdAAAADwAAAGRycy9kb3ducmV2LnhtbESPQWsCMRSE70L/Q3iF3tysFrRsjVIKgidl1YPHx+Z1&#10;d3HzkibR3fbXG0HwOMzMN8xiNZhOXMmH1rKCSZaDIK6sbrlWcDysxx8gQkTW2FkmBX8UYLV8GS2w&#10;0Lbnkq77WIsE4VCggiZGV0gZqoYMhsw64uT9WG8wJulrqT32CW46Oc3zmTTYclpo0NF3Q9V5fzEK&#10;Bi7X7lfS7vzfXkrvTrXe5r1Sb6/D1yeISEN8hh/tjVbwPp1P4P4mPQ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3Ws3EAAAA3QAAAA8AAAAAAAAAAAAAAAAAmAIAAGRycy9k&#10;b3ducmV2LnhtbFBLBQYAAAAABAAEAPUAAACJAwAAAAA=&#10;" path="m,15l,5r,l,5r,l,5r,l,4r,l,4r,l,4r,l,4r,l,4r,l,4,,3r,l,3r,l,3r,l,3r,l,3r,l1,3r,l1,3r,l1,2r,l1,2r,l1,2r,l1,2r,l1,2r1,l2,2r,l2,2r,l2,2r,l2,2r,l2,2r,l2,2r,l2,2r1,l3,2r,l3,2r,l3,2,3,1r,l3,1r,l3,1,14,r,l14,r,l14,r,l14,r,l14,r,l15,r,l15,r,l15,r,l15,r,l15,r,l15,r,l16,r,l16,r,l16,r,l16,r,l16,1r,l16,1r,l16,1r,l17,1r,l17,1r,l17,1r,l17,1r,l17,1r,1l17,2r,l17,2r,l17,2r,l17,2r,l17,2r,l17,2r,l17,3r,l17,3r,l18,3r,l18,3r,l18,3r,l18,3r,1l18,4r,l18,4r,l18,4r,l18,4r,l18,4r,l18,15r,l18,16r,l18,16r,l18,16r,l18,16r,l18,16r,l18,17r,l18,17r,l18,17r,l18,17r,l18,17r,l17,17r,l17,18r,l17,18r,l17,18r,l17,18r,l17,18r,l17,18r,l17,18r,1l17,19r,l17,19r,l17,19r,l17,19r,l17,19r,l17,19r-1,l16,20r,l16,20r,l16,20r,l16,20r,l16,20r,l16,20r,l16,20r,l15,20r,l15,20r,l15,20r,l15,20r,l15,20r,l14,20r,l14,20r,l14,20r,l14,20,4,18r,l4,18r-1,l3,18r,l3,18r,l3,18r,l3,18r,l3,18r-1,l2,18r,l2,18r,l2,18r,l2,18r,l2,18r,l2,18r-1,l1,18r,l1,18r,l1,18r,l1,18r,-1l1,17r,l1,17,,17r,l,17r,l,17r,l,17r,l,17r,l,16r,l,16r,l,16r,l,16r,l,16r,l,15r,l,15r,l,15r,xe" fillcolor="#f2f2f2" stroked="f">
                    <v:path arrowok="t" o:connecttype="custom" o:connectlocs="0,5;0,4;0,4;0,3;0,3;1,3;1,2;1,2;2,2;2,2;2,2;3,2;3,1;14,0;14,0;15,0;15,0;16,0;16,0;16,1;17,1;17,1;17,2;17,2;17,3;18,3;18,3;18,4;18,4;18,16;18,16;18,17;18,17;17,17;17,18;17,18;17,19;17,19;17,19;16,20;16,20;16,20;15,20;15,20;14,20;4,18;3,18;3,18;2,18;2,18;1,18;1,18;0,17;0,17;0,16;0,16;0,15;0,15" o:connectangles="0,0,0,0,0,0,0,0,0,0,0,0,0,0,0,0,0,0,0,0,0,0,0,0,0,0,0,0,0,0,0,0,0,0,0,0,0,0,0,0,0,0,0,0,0,0,0,0,0,0,0,0,0,0,0,0,0,0"/>
                  </v:shape>
                  <v:shape id="Freeform 3272" o:spid="_x0000_s1186" style="position:absolute;left:129;top:8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64gcMA&#10;AADdAAAADwAAAGRycy9kb3ducmV2LnhtbESP0UoDMRRE3wX/IVzBF2kTI2hZm5YqFMQXtfoBl801&#10;WdzcLEncRr/eCIKPw8ycYdbbGkYxU8pDZAOXSwWCuI92YGfg7XW/WIHIBdniGJkMfFGG7eb0ZI2d&#10;jUd+oflQnGgQzh0a8KVMnZS59xQwL+NE3Lz3mAKWJpOTNuGxwcMotVLXMuDAbcHjRPee+o/DZzDg&#10;rHLf6i7Nmv2zftxdVPu0r8acn9XdLYhCtfyH/9oP1sCVvtHw+6Y9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64gcMAAADdAAAADwAAAAAAAAAAAAAAAACYAgAAZHJzL2Rv&#10;d25yZXYueG1sUEsFBgAAAAAEAAQA9QAAAIgDAAAAAA==&#10;" path="m,15l,5r,l,5r,l,5r,l,4r,l,4r,l,4r,l,4r,l,4r,l,4,,3r,l,3r,l,3r,l,3r,l,3r,l1,3r,l1,3r,l1,2r,l1,2r,l1,2r,l1,2r,l1,2r1,l2,2r,l2,2r,l2,2r,l2,2r,l2,2r,l2,2r,l2,2r1,l3,2r,l3,2r,l3,2,3,1r,l3,1r,l3,1,14,r,l14,r,l14,r,l14,r,l14,r,l15,r,l15,r,l15,r,l15,r,l15,r,l15,r,l16,r,l16,r,l16,r,l16,r,l16,1r,l16,1r,l16,1r,l17,1r,l17,1r,l17,1r,l17,1r,l17,1r,1l17,2r,l17,2r,l17,2r,l17,2r,l17,2r,l17,2r,l17,3r,l17,3r,l18,3r,l18,3r,l18,3r,l18,3r,1l18,4r,l18,4r,l18,4r,l18,4r,l18,4r,l18,15r,l18,16r,l18,16r,l18,16r,l18,16r,l18,16r,l18,17r,l18,17r,l18,17r,l18,17r,l18,17r,l17,17r,l17,18r,l17,18r,l17,18r,l17,18r,l17,18r,l17,18r,l17,18r,1l17,19r,l17,19r,l17,19r,l17,19r,l17,19r,l17,19r-1,l16,20r,l16,20r,l16,20r,l16,20r,l16,20r,l16,20r,l16,20r,l15,20r,l15,20r,l15,20r,l15,20r,l15,20r,l14,20r,l14,20r,l14,20r,l14,20,4,18r,l4,18r-1,l3,18r,l3,18r,l3,18r,l3,18r,l3,18r-1,l2,18r,l2,18r,l2,18r,l2,18r,l2,18r,l2,18r-1,l1,18r,l1,18r,l1,18r,l1,18r,-1l1,17r,l1,17,,17r,l,17r,l,17r,l,17r,l,17r,l,16r,l,16r,l,16r,l,16r,l,16r,l,15r,l,15r,l,15r,xe" filled="f">
                    <v:stroke joinstyle="miter"/>
                    <v:path arrowok="t" o:connecttype="custom" o:connectlocs="0,5;0,4;0,4;0,3;0,3;1,3;1,2;1,2;2,2;2,2;2,2;3,2;3,1;14,0;14,0;15,0;15,0;16,0;16,0;16,1;17,1;17,1;17,2;17,2;17,3;18,3;18,3;18,4;18,4;18,16;18,16;18,17;18,17;17,17;17,18;17,18;17,19;17,19;17,19;16,20;16,20;16,20;15,20;15,20;14,20;4,18;3,18;3,18;2,18;2,18;1,18;1,18;0,17;0,17;0,16;0,16;0,15;0,15" o:connectangles="0,0,0,0,0,0,0,0,0,0,0,0,0,0,0,0,0,0,0,0,0,0,0,0,0,0,0,0,0,0,0,0,0,0,0,0,0,0,0,0,0,0,0,0,0,0,0,0,0,0,0,0,0,0,0,0,0,0"/>
                  </v:shape>
                  <v:shape id="Freeform 3273" o:spid="_x0000_s1187" style="position:absolute;left:126;top: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Vju8cA&#10;AADdAAAADwAAAGRycy9kb3ducmV2LnhtbESPQWsCMRCF70L/Q5hCL1Kzumjr1igitfTgxbWUHsfN&#10;dLO4mSybVNN/3xQEj48373vzFqtoW3Gm3jeOFYxHGQjiyumGawUfh+3jMwgfkDW2jknBL3lYLe8G&#10;Cyy0u/CezmWoRYKwL1CBCaErpPSVIYt+5Dri5H273mJIsq+l7vGS4LaVkyybSYsNpwaDHW0MVafy&#10;x6Y3vtx2HOdDivl6Vh535m366j+VeriP6xcQgWK4HV/T71pBPnnK4X9NQ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FY7vHAAAA3QAAAA8AAAAAAAAAAAAAAAAAmAIAAGRy&#10;cy9kb3ducmV2LnhtbFBLBQYAAAAABAAEAPUAAACMAwAAAAA=&#10;" path="m,3l3,5r,l3,5r,l4,5r,l4,5r,l4,5r,l4,5r,l4,5,4,4r,l4,4r,l4,4r,l4,4r,l4,4r,l4,4r,l4,4,4,3r,l4,3r,l4,3r,l4,3r,l4,3r,l4,3,1,,,3xe" fillcolor="#f2f2f2" stroked="f">
                    <v:path arrowok="t" o:connecttype="custom" o:connectlocs="0,3;3,5;3,5;3,5;3,5;4,5;4,5;4,5;4,5;4,5;4,5;4,5;4,5;4,5;4,4;4,4;4,4;4,4;4,4;4,4;4,4;4,4;4,4;4,4;4,4;4,4;4,4;4,3;4,3;4,3;4,3;4,3;4,3;4,3;4,3;4,3;4,3;4,3;1,0;0,3" o:connectangles="0,0,0,0,0,0,0,0,0,0,0,0,0,0,0,0,0,0,0,0,0,0,0,0,0,0,0,0,0,0,0,0,0,0,0,0,0,0,0,0"/>
                  </v:shape>
                  <v:shape id="Freeform 3274" o:spid="_x0000_s1188" style="position:absolute;left:126;top: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ZuRccA&#10;AADdAAAADwAAAGRycy9kb3ducmV2LnhtbESPQWvCQBSE74L/YXkFL0V3q1JL6iZIpVAUhKoIvT2y&#10;r0lo9m3Ibkz677tCweMwM98w62ywtbhS6yvHGp5mCgRx7kzFhYbz6X36AsIHZIO1Y9LwSx6ydDxa&#10;Y2Jcz590PYZCRAj7BDWUITSJlD4vyaKfuYY4et+utRiibAtpWuwj3NZyrtSztFhxXCixobeS8p9j&#10;ZzUcvvJHtd3taXlSatFdeqO6XdB68jBsXkEEGsI9/N/+MBoW89USbm/iE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4GbkXHAAAA3QAAAA8AAAAAAAAAAAAAAAAAmAIAAGRy&#10;cy9kb3ducmV2LnhtbFBLBQYAAAAABAAEAPUAAACMAwAAAAA=&#10;" path="m,3l3,5r,l3,5r,l4,5r,l4,5r,l4,5r,l4,5r,l4,5,4,4r,l4,4r,l4,4r,l4,4r,l4,4r,l4,4r,l4,4,4,3r,l4,3r,l4,3r,l4,3r,l4,3r,l4,3,1,,,3xe" filled="f">
                    <v:stroke joinstyle="miter"/>
                    <v:path arrowok="t" o:connecttype="custom" o:connectlocs="0,3;3,5;3,5;3,5;3,5;4,5;4,5;4,5;4,5;4,5;4,5;4,5;4,5;4,5;4,4;4,4;4,4;4,4;4,4;4,4;4,4;4,4;4,4;4,4;4,4;4,4;4,4;4,3;4,3;4,3;4,3;4,3;4,3;4,3;4,3;4,3;4,3;4,3;1,0;0,3" o:connectangles="0,0,0,0,0,0,0,0,0,0,0,0,0,0,0,0,0,0,0,0,0,0,0,0,0,0,0,0,0,0,0,0,0,0,0,0,0,0,0,0"/>
                  </v:shape>
                  <v:shape id="Freeform 3275" o:spid="_x0000_s1189" style="position:absolute;left:126;top:9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BeVMcA&#10;AADdAAAADwAAAGRycy9kb3ducmV2LnhtbESPQWsCMRCF74X+hzAFL6VmVbR1axQRLR68uC3F43Qz&#10;3SzdTJZN1PTfG0Hw+Hjzvjdvtoi2ESfqfO1YwaCfgSAuna65UvD1uXl5A+EDssbGMSn4Jw+L+ePD&#10;DHPtzrynUxEqkSDsc1RgQmhzKX1pyKLvu5Y4eb+usxiS7CqpOzwnuG3kMMsm0mLNqcFgSytD5V9x&#10;tOmNg9sM4vSZ4mg5KX525mO89t9K9Z7i8h1EoBjux7f0VisYDV/HcF2TEC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gXlTHAAAA3QAAAA8AAAAAAAAAAAAAAAAAmAIAAGRy&#10;cy9kb3ducmV2LnhtbFBLBQYAAAAABAAEAPUAAACMAwAAAAA=&#10;" path="m,2l3,r,l3,r,l4,r,l4,r,l4,r,1l4,1r,l4,1r,l4,1r,l4,1r,l4,1r,l4,1r,l4,1r,1l4,2r,l4,2r,l4,2r,l4,2r,l4,2r,l4,2r,l4,2r,l1,5,,2xe" fillcolor="#f2f2f2" stroked="f">
                    <v:path arrowok="t" o:connecttype="custom" o:connectlocs="0,2;3,0;3,0;3,0;3,0;4,0;4,0;4,0;4,0;4,0;4,1;4,1;4,1;4,1;4,1;4,1;4,1;4,1;4,1;4,1;4,1;4,1;4,1;4,1;4,2;4,2;4,2;4,2;4,2;4,2;4,2;4,2;4,2;4,2;4,2;4,2;4,2;4,2;4,2;1,5;0,2" o:connectangles="0,0,0,0,0,0,0,0,0,0,0,0,0,0,0,0,0,0,0,0,0,0,0,0,0,0,0,0,0,0,0,0,0,0,0,0,0,0,0,0,0"/>
                  </v:shape>
                  <v:shape id="Freeform 3276" o:spid="_x0000_s1190" style="position:absolute;left:126;top:9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hVqccA&#10;AADdAAAADwAAAGRycy9kb3ducmV2LnhtbESPQWvCQBSE74X+h+UVvEjdVYstaTYiiiAWhGop9PbI&#10;viah2bchuzHx37uC0OMwM98w6XKwtThT6yvHGqYTBYI4d6biQsPXafv8BsIHZIO1Y9JwIQ/L7PEh&#10;xcS4nj/pfAyFiBD2CWooQ2gSKX1ekkU/cQ1x9H5dazFE2RbStNhHuK3lTKmFtFhxXCixoXVJ+d+x&#10;sxoOP/lYbfYf9HJSat5990Z1+6D16GlYvYMINIT/8L29Mxrms9cF3N7EJy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YVanHAAAA3QAAAA8AAAAAAAAAAAAAAAAAmAIAAGRy&#10;cy9kb3ducmV2LnhtbFBLBQYAAAAABAAEAPUAAACMAwAAAAA=&#10;" path="m,2l3,r,l3,r,l4,r,l4,r,l4,r,1l4,1r,l4,1r,l4,1r,l4,1r,l4,1r,l4,1r,l4,1r,1l4,2r,l4,2r,l4,2r,l4,2r,l4,2r,l4,2r,l4,2r,l1,5,,2xe" filled="f">
                    <v:stroke joinstyle="miter"/>
                    <v:path arrowok="t" o:connecttype="custom" o:connectlocs="0,2;3,0;3,0;3,0;3,0;4,0;4,0;4,0;4,0;4,0;4,1;4,1;4,1;4,1;4,1;4,1;4,1;4,1;4,1;4,1;4,1;4,1;4,1;4,1;4,2;4,2;4,2;4,2;4,2;4,2;4,2;4,2;4,2;4,2;4,2;4,2;4,2;4,2;4,2;1,5;0,2" o:connectangles="0,0,0,0,0,0,0,0,0,0,0,0,0,0,0,0,0,0,0,0,0,0,0,0,0,0,0,0,0,0,0,0,0,0,0,0,0,0,0,0,0"/>
                  </v:shape>
                  <v:shape id="Freeform 3277" o:spid="_x0000_s1191" style="position:absolute;left:125;top:8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3hsMYA&#10;AADdAAAADwAAAGRycy9kb3ducmV2LnhtbESPQUsDMRSE7wX/Q3iCtzZrhVbXpkVWbAtCqavo9bF5&#10;zS4mL0uSttt/bwTB4zAz3zCL1eCsOFGInWcFt5MCBHHjdcdGwcf7y/geREzIGq1nUnChCKvl1WiB&#10;pfZnfqNTnYzIEI4lKmhT6kspY9OSwzjxPXH2Dj44TFkGI3XAc4Y7K6dFMZMOO84LLfZUtdR810en&#10;wO7qw/NXqvfhwWy66vPV2Gq9V+rmenh6BJFoSP/hv/ZWK7ibzuf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3hsMYAAADdAAAADwAAAAAAAAAAAAAAAACYAgAAZHJz&#10;L2Rvd25yZXYueG1sUEsFBgAAAAAEAAQA9QAAAIsDAAAAAA==&#10;" path="m1,20r,l1,20r,1l1,21r,l1,22r1,l2,22r,l3,22r,l3,21r,l4,21r,-1l4,20r,l4,19r,-1l4,18r,-1l4,17r,-1l4,16,3,15r,l3,14r,l3,13r,l3,12r,-1l3,11r,-1l3,10,3,9r,l3,8r,l3,7,3,6r1,l4,5r,l4,4r,l4,3r,l4,2r,l4,1r,l3,1,3,r,l3,,2,r,l2,,1,r,l1,1r,l1,1r,1l1,2r,1l1,3,,4r,l,5r,l,6r,l,7,,8r,l,9r,l,10r,l,11r,1l,12r,1l,13r,1l,14r,1l,15r,1l,16r,1l,17r,1l1,18r,1l1,20xe" fillcolor="#f2f2f2" stroked="f">
                    <v:path arrowok="t" o:connecttype="custom" o:connectlocs="1,20;1,21;1,21;2,22;2,22;3,22;3,21;4,20;4,20;4,18;4,17;4,16;3,15;3,14;3,13;3,12;3,11;3,10;3,9;3,8;3,6;4,5;4,4;4,3;4,2;4,1;3,1;3,0;2,0;2,0;1,0;1,1;1,2;1,3;0,4;0,5;0,6;0,7;0,8;0,9;0,10;0,12;0,13;0,14;0,15;0,16;0,17;0,18;1,19" o:connectangles="0,0,0,0,0,0,0,0,0,0,0,0,0,0,0,0,0,0,0,0,0,0,0,0,0,0,0,0,0,0,0,0,0,0,0,0,0,0,0,0,0,0,0,0,0,0,0,0,0"/>
                  </v:shape>
                  <v:shape id="Freeform 3278" o:spid="_x0000_s1192" style="position:absolute;left:125;top:8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xYDsEA&#10;AADdAAAADwAAAGRycy9kb3ducmV2LnhtbERPzYrCMBC+L/gOYQQvYlOVVamNoi4LXlt9gKEZ22Iz&#10;qU2s9e03hwWPH99/uh9MI3rqXG1ZwTyKQRAXVtdcKrhefmcbEM4ja2wsk4I3OdjvRl8pJtq+OKM+&#10;96UIIewSVFB53yZSuqIigy6yLXHgbrYz6APsSqk7fIVw08hFHK+kwZpDQ4UtnSoq7vnTKMj69WM6&#10;fd42+SXOfr5P5bDM3VGpyXg4bEF4GvxH/O8+awXLxTrMDW/CE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cWA7BAAAA3QAAAA8AAAAAAAAAAAAAAAAAmAIAAGRycy9kb3du&#10;cmV2LnhtbFBLBQYAAAAABAAEAPUAAACGAwAAAAA=&#10;" path="m1,20r,l1,20r,1l1,21r,l1,22r1,l2,22r,l3,22r,l3,21r,l4,21r,-1l4,20r,l4,19r,-1l4,18r,-1l4,17r,-1l4,16,3,15r,l3,14r,l3,13r,l3,12r,-1l3,11r,-1l3,10,3,9r,l3,8r,l3,7,3,6r1,l4,5r,l4,4r,l4,3r,l4,2r,l4,1r,l3,1,3,r,l3,,2,r,l2,,1,r,l1,1r,l1,1r,1l1,2r,1l1,3,,4r,l,5r,l,6r,l,7,,8r,l,9r,l,10r,l,11r,1l,12r,1l,13r,1l,14r,1l,15r,1l,16r,1l,17r,1l1,18r,1l1,20xe" filled="f">
                    <v:stroke joinstyle="miter"/>
                    <v:path arrowok="t" o:connecttype="custom" o:connectlocs="1,20;1,21;1,21;2,22;2,22;3,22;3,21;4,20;4,20;4,18;4,17;4,16;3,15;3,14;3,13;3,12;3,11;3,10;3,9;3,8;3,6;4,5;4,4;4,3;4,2;4,1;3,1;3,0;2,0;2,0;1,0;1,1;1,2;1,3;0,4;0,5;0,6;0,7;0,8;0,9;0,10;0,12;0,13;0,14;0,15;0,16;0,17;0,18;1,19" o:connectangles="0,0,0,0,0,0,0,0,0,0,0,0,0,0,0,0,0,0,0,0,0,0,0,0,0,0,0,0,0,0,0,0,0,0,0,0,0,0,0,0,0,0,0,0,0,0,0,0,0"/>
                  </v:shape>
                  <v:shape id="Freeform 3279" o:spid="_x0000_s1193" style="position:absolute;left:123;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ASeccA&#10;AADdAAAADwAAAGRycy9kb3ducmV2LnhtbESPT2vCQBTE70K/w/IKvZlNU7Q1ukoptdiDB1OhHh/Z&#10;1ySYfRuya/58e7cgeBxm5jfMajOYWnTUusqygucoBkGcW11xoeD4s52+gXAeWWNtmRSM5GCzfpis&#10;MNW25wN1mS9EgLBLUUHpfZNK6fKSDLrINsTB+7OtQR9kW0jdYh/gppZJHM+lwYrDQokNfZSUn7OL&#10;UbD7HpPfDk9fCVaX+Wk/O27151mpp8fhfQnC0+Dv4Vt7pxW8JK8L+H8TnoB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QEnnHAAAA3QAAAA8AAAAAAAAAAAAAAAAAmAIAAGRy&#10;cy9kb3ducmV2LnhtbFBLBQYAAAAABAAEAPUAAACMAwAAAAA=&#10;" path="m,21r1,l1,21r,1l1,22r,1l2,23r,l3,23r,l4,23r,l5,23r,-1l5,22r,-1l6,21r,l6,20r,l6,19,5,18r,l5,17r,l5,16r,l5,15r,l5,14r,-1l5,13r,-1l5,12r,-1l5,11r,-1l5,10,5,9,5,8r,l5,7r,l5,6r,l5,5,6,4r,l6,3r,l6,2,5,2r,l5,1r,l4,1,4,,3,r,l2,r,1l1,1r,l1,1r,1l1,2,,3r,l,4r,l,5,,6r,l,7r,l,8r,l,9r,1l,10r,1l,11r,1l,12r,1l,14r,l,15r,l,16r,l,17r,l,18r,l,19r,1l,20r,1xe" fillcolor="#f2f2f2" stroked="f">
                    <v:path arrowok="t" o:connecttype="custom" o:connectlocs="1,21;1,22;1,23;2,23;3,23;4,23;5,22;5,21;6,21;6,20;5,18;5,17;5,16;5,15;5,14;5,13;5,12;5,11;5,10;5,8;5,7;5,6;5,5;6,4;6,3;5,2;5,1;4,1;3,0;2,0;1,1;1,1;1,2;0,3;0,4;0,6;0,7;0,8;0,9;0,10;0,11;0,12;0,14;0,15;0,16;0,17;0,18;0,19;0,20" o:connectangles="0,0,0,0,0,0,0,0,0,0,0,0,0,0,0,0,0,0,0,0,0,0,0,0,0,0,0,0,0,0,0,0,0,0,0,0,0,0,0,0,0,0,0,0,0,0,0,0,0"/>
                  </v:shape>
                  <v:shape id="Freeform 3280" o:spid="_x0000_s1194" style="position:absolute;left:123;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lBH8YA&#10;AADdAAAADwAAAGRycy9kb3ducmV2LnhtbESPwU7DMAyG70i8Q2QkLoilbBKbyrIJJlVwgYmtD2Aa&#10;r6nWOFUS1vL2+IDE0fr9f/a33k6+VxeKqQts4GFWgCJugu24NVAfq/sVqJSRLfaBycAPJdhurq/W&#10;WNow8iddDrlVAuFUogGX81BqnRpHHtMsDMSSnUL0mGWMrbYRR4H7Xs+L4lF77FguOBxo56g5H769&#10;UMaXY6zcvlou3uu73esX1d3yw5jbm+n5CVSmKf8v/7XfrIHFfCX/i42YgN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lBH8YAAADdAAAADwAAAAAAAAAAAAAAAACYAgAAZHJz&#10;L2Rvd25yZXYueG1sUEsFBgAAAAAEAAQA9QAAAIsDAAAAAA==&#10;" path="m,21r1,l1,21r,1l1,22r,1l2,23r,l3,23r,l4,23r,l5,23r,-1l5,22r,-1l6,21r,l6,20r,l6,19,5,18r,l5,17r,l5,16r,l5,15r,l5,14r,-1l5,13r,-1l5,12r,-1l5,11r,-1l5,10,5,9,5,8r,l5,7r,l5,6r,l5,5,6,4r,l6,3r,l6,2,5,2r,l5,1r,l4,1,4,,3,r,l2,r,1l1,1r,l1,1r,1l1,2,,3r,l,4r,l,5,,6r,l,7r,l,8r,l,9r,1l,10r,1l,11r,1l,12r,1l,14r,l,15r,l,16r,l,17r,l,18r,l,19r,1l,20r,1xe" filled="f">
                    <v:stroke joinstyle="miter"/>
                    <v:path arrowok="t" o:connecttype="custom" o:connectlocs="1,21;1,22;1,23;2,23;3,23;4,23;5,22;5,21;6,21;6,20;5,18;5,17;5,16;5,15;5,14;5,13;5,12;5,11;5,10;5,8;5,7;5,6;5,5;6,4;6,3;5,2;5,1;4,1;3,0;2,0;1,1;1,1;1,2;0,3;0,4;0,6;0,7;0,8;0,9;0,10;0,11;0,12;0,14;0,15;0,16;0,17;0,18;0,19;0,20" o:connectangles="0,0,0,0,0,0,0,0,0,0,0,0,0,0,0,0,0,0,0,0,0,0,0,0,0,0,0,0,0,0,0,0,0,0,0,0,0,0,0,0,0,0,0,0,0,0,0,0,0"/>
                  </v:shape>
                  <v:shape id="Freeform 3281" o:spid="_x0000_s1195" style="position:absolute;left:129;top:11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1bRcYA&#10;AADdAAAADwAAAGRycy9kb3ducmV2LnhtbESPT4vCMBTE74LfIbwFb5qq+IeuUUQQ9ODK6nrY27N5&#10;tsXmpTTRVj/9RhD2OMzMb5jZojGFuFPlcssK+r0IBHFidc6pgp/jujsF4TyyxsIyKXiQg8W83Zph&#10;rG3N33Q/+FQECLsYFWTel7GULsnIoOvZkjh4F1sZ9EFWqdQV1gFuCjmIorE0mHNYyLCkVUbJ9XAz&#10;CrZuV3xNTufL2T2v+1H9y/52YqU6H83yE4Snxv+H3+2NVjAcTPvwehOe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A1bRcYAAADdAAAADwAAAAAAAAAAAAAAAACYAgAAZHJz&#10;L2Rvd25yZXYueG1sUEsFBgAAAAAEAAQA9QAAAIsDAAAAAA==&#10;" path="m,15l,5r,l,5r,l,5r,l,4r,l,4r,l,4r,l,4r,l,4r,l,3r,l,3r,l,3r,l,3r,l,3r,l,3r,l1,3r,l1,3,1,2r,l1,2r,l1,2r,l1,2r,l1,2r,l1,2r,l2,2r,l2,2r,l2,2r,l2,2r,l2,2r,l2,2r,l3,2r,l3,1r,l3,1r,l3,1r,l3,1r,l14,r,l14,r,l14,r,l14,r,l14,r,l14,r1,l15,r,l15,r,l15,r,l15,r,l15,r,l15,r,l16,r,l16,r,l16,r,l16,1r,l16,1r,l16,1r,l16,1r,l17,1r,l17,1r,l17,1r,l17,1r,l17,2r,l17,2r,l17,2r,l17,2r,l17,2r,l17,2r,l17,3r,l17,3r,l17,3r,l17,3r,l17,3r,l17,3r,l17,4r,l17,4r,l17,4r,l17,4r,l17,4r,l17,15r,l17,16r,l17,16r,l17,16r,l17,16r,l17,16r,l17,16r,1l17,17r,l17,17r,l17,17r,l17,17r,l17,17r,l17,18r,l17,18r,l17,18r,l17,18r,l17,18r,l17,18r,l17,18r,1l17,19r,l17,19r,l17,19r,l17,19r,l17,19r-1,l16,19r,l16,19r,l16,20r,l16,20r,l16,20r,l16,20r,l16,20r-1,l15,20r,l15,20r,l15,20r,l15,20r,l15,20r,l15,20r-1,l14,20r,l14,20r,l14,20r,l14,20,4,18r-1,l3,18r,l3,18r,l3,18r,l3,18r,l3,18r,l2,18r,l2,18r,l2,18r,l2,18r,l2,18r,l2,18r-1,l1,18r,l1,18r,l1,18r,l1,18r,l1,18r,-1l1,17,,17r,l,17r,l,17r,l,17r,l,17r,l,17,,16r,l,16r,l,16r,l,16r,l,16r,l,16,,15r,l,15r,l,15r,xe" fillcolor="#f2f2f2" stroked="f">
                    <v:path arrowok="t" o:connecttype="custom" o:connectlocs="0,5;0,4;0,4;0,3;0,3;1,3;1,2;1,2;2,2;2,2;2,2;3,1;3,1;14,0;14,0;15,0;15,0;15,0;16,0;16,1;17,1;17,1;17,2;17,2;17,3;17,3;17,3;17,4;17,4;17,16;17,16;17,17;17,17;17,17;17,18;17,18;17,19;17,19;16,19;16,20;16,20;15,20;15,20;14,20;14,20;3,18;3,18;2,18;2,18;2,18;1,18;1,18;0,17;0,17;0,16;0,16;0,15;0,15" o:connectangles="0,0,0,0,0,0,0,0,0,0,0,0,0,0,0,0,0,0,0,0,0,0,0,0,0,0,0,0,0,0,0,0,0,0,0,0,0,0,0,0,0,0,0,0,0,0,0,0,0,0,0,0,0,0,0,0,0,0"/>
                  </v:shape>
                  <v:shape id="Freeform 3282" o:spid="_x0000_s1196" style="position:absolute;left:129;top:11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G5SMYA&#10;AADdAAAADwAAAGRycy9kb3ducmV2LnhtbESPQWvCQBSE74L/YXlCL1I3RighdRURLLUHIbbQHh/Z&#10;1yQ0+zbsbpPor+8KBY/DzHzDrLejaUVPzjeWFSwXCQji0uqGKwUf74fHDIQPyBpby6TgQh62m+lk&#10;jbm2AxfUn0MlIoR9jgrqELpcSl/WZNAvbEccvW/rDIYoXSW1wyHCTSvTJHmSBhuOCzV2tK+p/Dn/&#10;GgXzF9e4qz72mH29XYZwKj5XWCj1MBt3zyACjeEe/m+/agWrNEvh9iY+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G5SMYAAADdAAAADwAAAAAAAAAAAAAAAACYAgAAZHJz&#10;L2Rvd25yZXYueG1sUEsFBgAAAAAEAAQA9QAAAIsDAAAAAA==&#10;" path="m,15l,5r,l,5r,l,5r,l,4r,l,4r,l,4r,l,4r,l,4r,l,3r,l,3r,l,3r,l,3r,l,3r,l,3r,l1,3r,l1,3,1,2r,l1,2r,l1,2r,l1,2r,l1,2r,l1,2r,l2,2r,l2,2r,l2,2r,l2,2r,l2,2r,l2,2r,l3,2r,l3,1r,l3,1r,l3,1r,l3,1r,l14,r,l14,r,l14,r,l14,r,l14,r,l14,r1,l15,r,l15,r,l15,r,l15,r,l15,r,l15,r,l16,r,l16,r,l16,r,l16,1r,l16,1r,l16,1r,l16,1r,l17,1r,l17,1r,l17,1r,l17,1r,l17,2r,l17,2r,l17,2r,l17,2r,l17,2r,l17,2r,l17,3r,l17,3r,l17,3r,l17,3r,l17,3r,l17,3r,l17,4r,l17,4r,l17,4r,l17,4r,l17,4r,l17,15r,l17,16r,l17,16r,l17,16r,l17,16r,l17,16r,l17,16r,1l17,17r,l17,17r,l17,17r,l17,17r,l17,17r,l17,18r,l17,18r,l17,18r,l17,18r,l17,18r,l17,18r,l17,18r,1l17,19r,l17,19r,l17,19r,l17,19r,l17,19r-1,l16,19r,l16,19r,l16,20r,l16,20r,l16,20r,l16,20r,l16,20r-1,l15,20r,l15,20r,l15,20r,l15,20r,l15,20r,l15,20r-1,l14,20r,l14,20r,l14,20r,l14,20,4,18r-1,l3,18r,l3,18r,l3,18r,l3,18r,l3,18r,l2,18r,l2,18r,l2,18r,l2,18r,l2,18r,l2,18r-1,l1,18r,l1,18r,l1,18r,l1,18r,l1,18r,-1l1,17,,17r,l,17r,l,17r,l,17r,l,17r,l,17,,16r,l,16r,l,16r,l,16r,l,16r,l,16,,15r,l,15r,l,15r,xe" filled="f">
                    <v:stroke joinstyle="miter"/>
                    <v:path arrowok="t" o:connecttype="custom" o:connectlocs="0,5;0,4;0,4;0,3;0,3;1,3;1,2;1,2;2,2;2,2;2,2;3,1;3,1;14,0;14,0;15,0;15,0;15,0;16,0;16,1;17,1;17,1;17,2;17,2;17,3;17,3;17,3;17,4;17,4;17,16;17,16;17,17;17,17;17,17;17,18;17,18;17,19;17,19;16,19;16,20;16,20;15,20;15,20;14,20;14,20;3,18;3,18;2,18;2,18;2,18;1,18;1,18;0,17;0,17;0,16;0,16;0,15;0,15" o:connectangles="0,0,0,0,0,0,0,0,0,0,0,0,0,0,0,0,0,0,0,0,0,0,0,0,0,0,0,0,0,0,0,0,0,0,0,0,0,0,0,0,0,0,0,0,0,0,0,0,0,0,0,0,0,0,0,0,0,0"/>
                  </v:shape>
                  <v:shape id="Freeform 3283" o:spid="_x0000_s1197" style="position:absolute;left:126;top:1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ATnMcA&#10;AADdAAAADwAAAGRycy9kb3ducmV2LnhtbESPQWsCMRCF7wX/QxjBS6lZXRS7NYqUWjz04iqlx+lm&#10;ulm6mSybqOm/NwXB4+PN+9685TraVpyp941jBZNxBoK4crrhWsHxsH1agPABWWPrmBT8kYf1avCw&#10;xEK7C+/pXIZaJAj7AhWYELpCSl8ZsujHriNO3o/rLYYk+1rqHi8Jbls5zbK5tNhwajDY0auh6rc8&#10;2fTGl9tO4vMjxXwzL78/zPvszX8qNRrGzQuIQDHcj2/pnVaQTxc5/K9JCJ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QE5zHAAAA3QAAAA8AAAAAAAAAAAAAAAAAmAIAAGRy&#10;cy9kb3ducmV2LnhtbFBLBQYAAAAABAAEAPUAAACMAwAAAAA=&#10;" path="m,3l3,5r,l3,5r,l3,5r1,l4,5r,l4,5r,l4,5r,l4,5,4,4r,l4,4r,l4,4r,l4,4r,l4,4r,l4,4r,l4,4,4,3r,l4,3r,l4,3r,l4,3r,l4,3r,l4,3,,,,3xe" fillcolor="#f2f2f2" stroked="f">
                    <v:path arrowok="t" o:connecttype="custom" o:connectlocs="0,3;3,5;3,5;3,5;3,5;3,5;4,5;4,5;4,5;4,5;4,5;4,5;4,5;4,5;4,4;4,4;4,4;4,4;4,4;4,4;4,4;4,4;4,4;4,4;4,4;4,4;4,4;4,3;4,3;4,3;4,3;4,3;4,3;4,3;4,3;4,3;4,3;4,3;0,0;0,3" o:connectangles="0,0,0,0,0,0,0,0,0,0,0,0,0,0,0,0,0,0,0,0,0,0,0,0,0,0,0,0,0,0,0,0,0,0,0,0,0,0,0,0"/>
                  </v:shape>
                  <v:shape id="Freeform 3284" o:spid="_x0000_s1198" style="position:absolute;left:126;top:1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MeYsYA&#10;AADdAAAADwAAAGRycy9kb3ducmV2LnhtbESPQWvCQBSE7wX/w/KEXoruVqVIdBWxFIpCwVgEb4/s&#10;Mwlm34bsxqT/3hWEHoeZ+YZZrntbiRs1vnSs4X2sQBBnzpSca/g9fo3mIHxANlg5Jg1/5GG9Grws&#10;MTGu4wPd0pCLCGGfoIYihDqR0mcFWfRjVxNH7+IaiyHKJpemwS7CbSUnSn1IiyXHhQJr2haUXdPW&#10;avg5Z2/qc7en2VGpaXvqjGp3QevXYb9ZgAjUh//ws/1tNEwn8xk83sQn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9MeYsYAAADdAAAADwAAAAAAAAAAAAAAAACYAgAAZHJz&#10;L2Rvd25yZXYueG1sUEsFBgAAAAAEAAQA9QAAAIsDAAAAAA==&#10;" path="m,3l3,5r,l3,5r,l3,5r1,l4,5r,l4,5r,l4,5r,l4,5,4,4r,l4,4r,l4,4r,l4,4r,l4,4r,l4,4r,l4,4,4,3r,l4,3r,l4,3r,l4,3r,l4,3r,l4,3,,,,3xe" filled="f">
                    <v:stroke joinstyle="miter"/>
                    <v:path arrowok="t" o:connecttype="custom" o:connectlocs="0,3;3,5;3,5;3,5;3,5;3,5;4,5;4,5;4,5;4,5;4,5;4,5;4,5;4,5;4,4;4,4;4,4;4,4;4,4;4,4;4,4;4,4;4,4;4,4;4,4;4,4;4,4;4,3;4,3;4,3;4,3;4,3;4,3;4,3;4,3;4,3;4,3;4,3;0,0;0,3" o:connectangles="0,0,0,0,0,0,0,0,0,0,0,0,0,0,0,0,0,0,0,0,0,0,0,0,0,0,0,0,0,0,0,0,0,0,0,0,0,0,0,0"/>
                  </v:shape>
                  <v:shape id="Freeform 3285" o:spid="_x0000_s1199" style="position:absolute;left:126;top:12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Uuc8cA&#10;AADdAAAADwAAAGRycy9kb3ducmV2LnhtbESPQWsCMRCF70L/Q5iCF6lZFWW7NYoUlR68dFtKj9PN&#10;dLN0M1k2UeO/NwXB4+PN+9685TraVpyo941jBZNxBoK4crrhWsHnx+4pB+EDssbWMSm4kIf16mGw&#10;xEK7M7/TqQy1SBD2BSowIXSFlL4yZNGPXUecvF/XWwxJ9rXUPZ4T3LZymmULabHh1GCwo1dD1V95&#10;tOmNb7ebxOcRxdlmUf4czH6+9V9KDR/j5gVEoBjux7f0m1Ywm+Zz+F+TEC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1LnPHAAAA3QAAAA8AAAAAAAAAAAAAAAAAmAIAAGRy&#10;cy9kb3ducmV2LnhtbFBLBQYAAAAABAAEAPUAAACMAwAAAAA=&#10;" path="m,2l3,r,l3,r,l3,r,l4,r,l4,r,l4,r,1l4,1r,l4,1r,l4,1r,l4,1r,l4,1r,l4,1r,1l4,2r,l4,2r,l4,2r,l4,2r,l4,2r,l4,2r,l4,2r,l,5,,2xe" fillcolor="#f2f2f2" stroked="f">
                    <v:path arrowok="t" o:connecttype="custom" o:connectlocs="0,2;3,0;3,0;3,0;3,0;3,0;3,0;4,0;4,0;4,0;4,0;4,0;4,1;4,1;4,1;4,1;4,1;4,1;4,1;4,1;4,1;4,1;4,1;4,1;4,2;4,2;4,2;4,2;4,2;4,2;4,2;4,2;4,2;4,2;4,2;4,2;4,2;4,2;4,2;0,5;0,2" o:connectangles="0,0,0,0,0,0,0,0,0,0,0,0,0,0,0,0,0,0,0,0,0,0,0,0,0,0,0,0,0,0,0,0,0,0,0,0,0,0,0,0,0"/>
                  </v:shape>
                  <v:shape id="Freeform 3286" o:spid="_x0000_s1200" style="position:absolute;left:126;top:12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0ljsYA&#10;AADdAAAADwAAAGRycy9kb3ducmV2LnhtbESPQWvCQBSE7wX/w/KEXkrdVYtI6iaIUhALhWop9PbI&#10;PpNg9m3Ibkz8911B8DjMzDfMKhtsLS7U+sqxhulEgSDOnam40PBz/HhdgvAB2WDtmDRcyUOWjp5W&#10;mBjX8zddDqEQEcI+QQ1lCE0ipc9LsugnriGO3sm1FkOUbSFNi32E21rOlFpIixXHhRIb2pSUnw+d&#10;1fD1l7+o7f6T3o5Kzbvf3qhuH7R+Hg/rdxCBhvAI39s7o2E+Wy7g9iY+AZ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0ljsYAAADdAAAADwAAAAAAAAAAAAAAAACYAgAAZHJz&#10;L2Rvd25yZXYueG1sUEsFBgAAAAAEAAQA9QAAAIsDAAAAAA==&#10;" path="m,2l3,r,l3,r,l3,r,l4,r,l4,r,l4,r,1l4,1r,l4,1r,l4,1r,l4,1r,l4,1r,l4,1r,1l4,2r,l4,2r,l4,2r,l4,2r,l4,2r,l4,2r,l4,2r,l,5,,2xe" filled="f">
                    <v:stroke joinstyle="miter"/>
                    <v:path arrowok="t" o:connecttype="custom" o:connectlocs="0,2;3,0;3,0;3,0;3,0;3,0;3,0;4,0;4,0;4,0;4,0;4,0;4,1;4,1;4,1;4,1;4,1;4,1;4,1;4,1;4,1;4,1;4,1;4,1;4,2;4,2;4,2;4,2;4,2;4,2;4,2;4,2;4,2;4,2;4,2;4,2;4,2;4,2;4,2;0,5;0,2" o:connectangles="0,0,0,0,0,0,0,0,0,0,0,0,0,0,0,0,0,0,0,0,0,0,0,0,0,0,0,0,0,0,0,0,0,0,0,0,0,0,0,0,0"/>
                  </v:shape>
                  <v:shape id="Freeform 3287" o:spid="_x0000_s1201" style="position:absolute;left:125;top:11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iRl8YA&#10;AADdAAAADwAAAGRycy9kb3ducmV2LnhtbESPQUsDMRSE74L/IbyCN5ttBa3bpqVsUQtCqavY62Pz&#10;ml1MXpYktuu/bwTB4zAz3zCL1eCsOFGInWcFk3EBgrjxumOj4OP96XYGIiZkjdYzKfihCKvl9dUC&#10;S+3P/EanOhmRIRxLVNCm1JdSxqYlh3Hse+LsHX1wmLIMRuqA5wx3Vk6L4l467DgvtNhT1VLzVX87&#10;BXZXHzeHVO/Do3npqs9XY6vnvVI3o2E9B5FoSP/hv/ZWK7ibzh7g901+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iRl8YAAADdAAAADwAAAAAAAAAAAAAAAACYAgAAZHJz&#10;L2Rvd25yZXYueG1sUEsFBgAAAAAEAAQA9QAAAIsDAAAAAA==&#10;" path="m,20r,l1,20r,1l1,21r,l1,22r1,l2,22r,l2,22r1,l3,21r,l3,21r,-1l4,20r,l4,19r,-1l4,18,3,17r,l3,16r,l3,15r,l3,14r,l3,13r,-1l3,12r,-1l3,11r,-1l3,10,3,9r,l3,8r,l3,7,3,6r,l3,5r,l3,4r1,l4,3r,l4,2r,l3,1r,l3,1,3,r,l2,r,l2,r,l1,r,l1,1r,l1,1,,2r,l,3r,l,4r,l,5r,l,6r,l,7,,8r,l,9r,l,10r,l,11r,1l,12r,1l,13r,1l,14r,1l,15r,1l,16r,1l,17r,1l,18r,1l,20xe" fillcolor="#f2f2f2" stroked="f">
                    <v:path arrowok="t" o:connecttype="custom" o:connectlocs="0,20;1,21;1,21;2,22;2,22;3,22;3,21;3,20;4,20;4,18;3,17;3,16;3,15;3,14;3,13;3,12;3,11;3,10;3,9;3,8;3,6;3,5;3,4;4,3;4,2;3,1;3,1;3,0;2,0;2,0;1,0;1,1;0,2;0,3;0,4;0,5;0,6;0,7;0,8;0,9;0,10;0,12;0,13;0,14;0,15;0,16;0,17;0,18;0,19" o:connectangles="0,0,0,0,0,0,0,0,0,0,0,0,0,0,0,0,0,0,0,0,0,0,0,0,0,0,0,0,0,0,0,0,0,0,0,0,0,0,0,0,0,0,0,0,0,0,0,0,0"/>
                  </v:shape>
                  <v:shape id="Freeform 3288" o:spid="_x0000_s1202" style="position:absolute;left:125;top:11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oKcAA&#10;AADdAAAADwAAAGRycy9kb3ducmV2LnhtbERPzYrCMBC+C75DGMGLaLqKWqpRXEXYa6sPMDRjW2wm&#10;tYm1vr05CHv8+P63+97UoqPWVZYV/MwiEMS51RUXCq6X8zQG4TyyxtoyKXiTg/1uONhiou2LU+oy&#10;X4gQwi5BBaX3TSKly0sy6Ga2IQ7czbYGfYBtIXWLrxBuajmPopU0WHFoKLGhY0n5PXsaBWm3fkwm&#10;z1ucXaL0tDwW/SJzv0qNR/1hA8JT7//FX/efVrCYx2FueBOegNx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koKcAAAADdAAAADwAAAAAAAAAAAAAAAACYAgAAZHJzL2Rvd25y&#10;ZXYueG1sUEsFBgAAAAAEAAQA9QAAAIUDAAAAAA==&#10;" path="m,20r,l1,20r,1l1,21r,l1,22r1,l2,22r,l2,22r1,l3,21r,l3,21r,-1l4,20r,l4,19r,-1l4,18,3,17r,l3,16r,l3,15r,l3,14r,l3,13r,-1l3,12r,-1l3,11r,-1l3,10,3,9r,l3,8r,l3,7,3,6r,l3,5r,l3,4r1,l4,3r,l4,2r,l3,1r,l3,1,3,r,l2,r,l2,r,l1,r,l1,1r,l1,1,,2r,l,3r,l,4r,l,5r,l,6r,l,7,,8r,l,9r,l,10r,l,11r,1l,12r,1l,13r,1l,14r,1l,15r,1l,16r,1l,17r,1l,18r,1l,20xe" filled="f">
                    <v:stroke joinstyle="miter"/>
                    <v:path arrowok="t" o:connecttype="custom" o:connectlocs="0,20;1,21;1,21;2,22;2,22;3,22;3,21;3,20;4,20;4,18;3,17;3,16;3,15;3,14;3,13;3,12;3,11;3,10;3,9;3,8;3,6;3,5;3,4;4,3;4,2;3,1;3,1;3,0;2,0;2,0;1,0;1,1;0,2;0,3;0,4;0,5;0,6;0,7;0,8;0,9;0,10;0,12;0,13;0,14;0,15;0,16;0,17;0,18;0,19" o:connectangles="0,0,0,0,0,0,0,0,0,0,0,0,0,0,0,0,0,0,0,0,0,0,0,0,0,0,0,0,0,0,0,0,0,0,0,0,0,0,0,0,0,0,0,0,0,0,0,0,0"/>
                  </v:shape>
                  <v:shape id="Freeform 3289" o:spid="_x0000_s1203" style="position:absolute;left:122;top:14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ViXsUA&#10;AADdAAAADwAAAGRycy9kb3ducmV2LnhtbESPT4vCMBTE74LfITzBm6Z2WdFqFJFV9LAH/4AeH82z&#10;LTYvpYm1fvuNsOBxmJnfMPNla0rRUO0KywpGwwgEcWp1wZmC82kzmIBwHlljaZkUvMjBctHtzDHR&#10;9skHao4+EwHCLkEFufdVIqVLczLohrYiDt7N1gZ9kHUmdY3PADeljKNoLA0WHBZyrGidU3o/PoyC&#10;3f4VXxq8bmMsHuPr7/d5o3/uSvV77WoGwlPrP+H/9k4r+IonU3i/C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xWJexQAAAN0AAAAPAAAAAAAAAAAAAAAAAJgCAABkcnMv&#10;ZG93bnJldi54bWxQSwUGAAAAAAQABAD1AAAAigMAAAAA&#10;" path="m1,21r,l1,21r1,1l2,22r,l3,23r,l3,23r1,l4,23r1,l5,22r1,l6,22r,-1l6,21r,l6,20r,-1l6,19r,-1l6,18r,-1l6,17r,-1l6,16r,-1l6,14r,l5,13r,l5,12r,l5,11r,l5,10,6,9r,l6,8r,l6,7r,l6,6r,l6,5,6,4r,l6,3r,l6,2r,l6,1r,l5,1r,l4,r,l3,r,l3,1,2,1r,l2,1,1,2r,l1,3r,l1,4r,l1,5r,1l1,6r,1l1,7r,1l1,8r,1l1,9r,1l1,11,,11r,1l,12r1,1l1,14r,l1,14r,1l1,16r,l1,17r,l1,18r,l1,19r,l1,20r,1xe" fillcolor="#f2f2f2" stroked="f">
                    <v:path arrowok="t" o:connecttype="custom" o:connectlocs="1,21;2,22;2,22;3,23;4,23;5,23;6,22;6,21;6,21;6,19;6,18;6,17;6,16;6,15;6,14;5,13;5,12;5,11;6,9;6,8;6,7;6,6;6,5;6,4;6,3;6,2;6,1;5,1;4,0;3,0;2,1;2,1;1,2;1,3;1,4;1,6;1,7;1,8;1,9;1,10;0,11;0,12;1,14;1,14;1,16;1,17;1,18;1,19;1,20" o:connectangles="0,0,0,0,0,0,0,0,0,0,0,0,0,0,0,0,0,0,0,0,0,0,0,0,0,0,0,0,0,0,0,0,0,0,0,0,0,0,0,0,0,0,0,0,0,0,0,0,0"/>
                  </v:shape>
                  <v:shape id="Freeform 3290" o:spid="_x0000_s1204" style="position:absolute;left:122;top:14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DXwsYA&#10;AADdAAAADwAAAGRycy9kb3ducmV2LnhtbESPwU7DMAyG70i8Q2QkLoilbBJjZdkEkyq4MMTWB/Aa&#10;01Q0TpWEtbw9PiBxtH7/n/2tt5Pv1Zli6gIbuJsVoIibYDtuDdTH6vYBVMrIFvvAZOCHEmw3lxdr&#10;LG0Y+YPOh9wqgXAq0YDLeSi1To0jj2kWBmLJPkP0mGWMrbYRR4H7Xs+L4l577FguOBxo56j5Onx7&#10;oYzPx1i592q5eKtvdi8nqrvl3pjrq+npEVSmKf8v/7VfrYHFfCX/i42YgN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DXwsYAAADdAAAADwAAAAAAAAAAAAAAAACYAgAAZHJz&#10;L2Rvd25yZXYueG1sUEsFBgAAAAAEAAQA9QAAAIsDAAAAAA==&#10;" path="m1,21r,l1,21r1,1l2,22r,l3,23r,l3,23r1,l4,23r1,l5,22r1,l6,22r,-1l6,21r,l6,20r,-1l6,19r,-1l6,18r,-1l6,17r,-1l6,16r,-1l6,14r,l5,13r,l5,12r,l5,11r,l5,10,6,9r,l6,8r,l6,7r,l6,6r,l6,5,6,4r,l6,3r,l6,2r,l6,1r,l5,1r,l4,r,l3,r,l3,1,2,1r,l2,1,1,2r,l1,3r,l1,4r,l1,5r,1l1,6r,1l1,7r,1l1,8r,1l1,9r,1l1,11,,11r,1l,12r1,1l1,14r,l1,14r,1l1,16r,l1,17r,l1,18r,l1,19r,l1,20r,1xe" filled="f">
                    <v:stroke joinstyle="miter"/>
                    <v:path arrowok="t" o:connecttype="custom" o:connectlocs="1,21;2,22;2,22;3,23;4,23;5,23;6,22;6,21;6,21;6,19;6,18;6,17;6,16;6,15;6,14;5,13;5,12;5,11;6,9;6,8;6,7;6,6;6,5;6,4;6,3;6,2;6,1;5,1;4,0;3,0;2,1;2,1;1,2;1,3;1,4;1,6;1,7;1,8;1,9;1,10;0,11;0,12;1,14;1,14;1,16;1,17;1,18;1,19;1,20" o:connectangles="0,0,0,0,0,0,0,0,0,0,0,0,0,0,0,0,0,0,0,0,0,0,0,0,0,0,0,0,0,0,0,0,0,0,0,0,0,0,0,0,0,0,0,0,0,0,0,0,0"/>
                  </v:shape>
                  <v:shape id="Freeform 3291" o:spid="_x0000_s1205" style="position:absolute;left:129;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7Yq8MA&#10;AADdAAAADwAAAGRycy9kb3ducmV2LnhtbESP3YrCMBSE7xd8h3AWvFtTWxDtGmVdUNxLfx7g2Jym&#10;ZZuT0GS1vr1ZELwcZuYbZrkebCeu1IfWsYLpJANBXDndslFwPm0/5iBCRNbYOSYFdwqwXo3ellhq&#10;d+MDXY/RiAThUKKCJkZfShmqhiyGifPEyatdbzEm2Rupe7wluO1knmUzabHltNCgp++Gqt/jn1UQ&#10;N3Nvinr3s6+zwujz1nf5xSs1fh++PkFEGuIr/GzvtYIiX0zh/016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7Yq8MAAADdAAAADwAAAAAAAAAAAAAAAACYAgAAZHJzL2Rv&#10;d25yZXYueG1sUEsFBgAAAAAEAAQA9QAAAIgDAAAAAA==&#10;" path="m,16l,6r,l,6r,l,6,,5r,l,5r,l,5r,l,5r,l,5r,l,5,,4r,l,4r,l,4r,l,4r,l,4r,l,4r,l,4r,l,3r,l1,3r,l1,3r,l1,3r,l1,3r,l1,3r,l1,3r,l1,3r,l1,3r1,l2,3r,l2,3r,l2,3r,l2,3r,l2,3,2,2r,l2,2r1,l3,2r,l3,2r,l13,r,1l13,1r1,l14,1r,l14,1r,l14,1r,l14,1r,l14,1r,l14,1r,l15,1r,l15,1r,l15,1r,l15,1r,l15,1r,l15,1r,l16,1r,l16,2r,l16,2r,l16,2r,l16,2r,l16,2r,l16,2r,l16,2r,l16,2r1,l17,3r,l17,3r,l17,3r,l17,3r,l17,3r,l17,3r,l17,3r,1l17,4r,l17,4r,l17,4r,l17,4r,l17,4r,l17,5r,l17,5r,l17,5r,l17,5r,l17,5r,l17,16r,l17,16r,1l17,17r,l17,17r,l17,17r,l17,17r,l17,17r,1l17,18r,l17,18r,l17,18r,l17,18r,l17,18r,l17,18r,1l17,19r,l17,19r,l17,19r,l17,19r,l17,19r,l17,19r,1l17,20r,l17,20r-1,l16,20r,l16,20r,l16,20r,l16,20r,l16,20r,l16,21r,l16,21r,l16,21r-1,l15,21r,l15,21r,l15,21r,l15,21r,l15,21r,l15,21r-1,l14,21r,l14,21r,l14,21r,l14,21r,l14,21r,l13,21,3,19r,l3,19r,l3,19r,l3,19r,l2,19r,l2,19r,l2,19r,l2,19r,l2,19r,l2,19r,l1,19r,l1,19r,l1,19r,l1,19r,l1,19r,l1,19,,19,,18r,l,18r,l,18r,l,18r,l,18r,l,18r,l,18r,l,17r,l,17r,l,17r,l,17r,l,17r,l,16r,l,16r,l,16r,l,16xe" fillcolor="#f2f2f2" stroked="f">
                    <v:path arrowok="t" o:connecttype="custom" o:connectlocs="0,6;0,5;0,5;0,4;0,4;0,4;1,3;1,3;1,3;2,3;2,3;2,2;3,2;14,1;14,1;14,1;15,1;15,1;16,1;16,2;16,2;16,2;17,3;17,3;17,3;17,4;17,4;17,5;17,5;17,17;17,17;17,18;17,18;17,18;17,19;17,19;17,20;16,20;16,20;16,21;15,21;15,21;15,21;14,21;14,21;3,19;3,19;2,19;2,19;1,19;1,19;0,18;0,18;0,18;0,17;0,17;0,16;0,16" o:connectangles="0,0,0,0,0,0,0,0,0,0,0,0,0,0,0,0,0,0,0,0,0,0,0,0,0,0,0,0,0,0,0,0,0,0,0,0,0,0,0,0,0,0,0,0,0,0,0,0,0,0,0,0,0,0,0,0,0,0"/>
                  </v:shape>
                  <v:shape id="Freeform 3292" o:spid="_x0000_s1206" style="position:absolute;left:129;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Ra1MQA&#10;AADdAAAADwAAAGRycy9kb3ducmV2LnhtbESPzWrDMBCE74W8g9hAb41cG9rEjWJCoFByCXUCuS7W&#10;xjaxVsJS/fP2UaHQ4zAz3zDbYjKdGKj3rWUFr6sEBHFldcu1gsv582UNwgdkjZ1lUjCTh2K3eNpi&#10;ru3I3zSUoRYRwj5HBU0ILpfSVw0Z9CvriKN3s73BEGVfS93jGOGmk2mSvEmDLceFBh0dGqru5Y9R&#10;8D47xvU43svL6Ti58ykj2V2Vel5O+w8QgabwH/5rf2kFWbpJ4fdNfAJy9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UWtTEAAAA3QAAAA8AAAAAAAAAAAAAAAAAmAIAAGRycy9k&#10;b3ducmV2LnhtbFBLBQYAAAAABAAEAPUAAACJAwAAAAA=&#10;" path="m,16l,6r,l,6r,l,6,,5r,l,5r,l,5r,l,5r,l,5r,l,5,,4r,l,4r,l,4r,l,4r,l,4r,l,4r,l,4r,l,3r,l1,3r,l1,3r,l1,3r,l1,3r,l1,3r,l1,3r,l1,3r,l1,3r1,l2,3r,l2,3r,l2,3r,l2,3r,l2,3,2,2r,l2,2r1,l3,2r,l3,2r,l13,r,1l13,1r1,l14,1r,l14,1r,l14,1r,l14,1r,l14,1r,l14,1r,l15,1r,l15,1r,l15,1r,l15,1r,l15,1r,l15,1r,l16,1r,l16,2r,l16,2r,l16,2r,l16,2r,l16,2r,l16,2r,l16,2r,l16,2r1,l17,3r,l17,3r,l17,3r,l17,3r,l17,3r,l17,3r,l17,3r,1l17,4r,l17,4r,l17,4r,l17,4r,l17,4r,l17,5r,l17,5r,l17,5r,l17,5r,l17,5r,l17,16r,l17,16r,1l17,17r,l17,17r,l17,17r,l17,17r,l17,17r,1l17,18r,l17,18r,l17,18r,l17,18r,l17,18r,l17,18r,1l17,19r,l17,19r,l17,19r,l17,19r,l17,19r,l17,19r,1l17,20r,l17,20r-1,l16,20r,l16,20r,l16,20r,l16,20r,l16,20r,l16,21r,l16,21r,l16,21r-1,l15,21r,l15,21r,l15,21r,l15,21r,l15,21r,l15,21r-1,l14,21r,l14,21r,l14,21r,l14,21r,l14,21r,l13,21,3,19r,l3,19r,l3,19r,l3,19r,l2,19r,l2,19r,l2,19r,l2,19r,l2,19r,l2,19r,l1,19r,l1,19r,l1,19r,l1,19r,l1,19r,l1,19,,19,,18r,l,18r,l,18r,l,18r,l,18r,l,18r,l,18r,l,17r,l,17r,l,17r,l,17r,l,17r,l,16r,l,16r,l,16r,l,16xe" filled="f">
                    <v:stroke joinstyle="miter"/>
                    <v:path arrowok="t" o:connecttype="custom" o:connectlocs="0,6;0,5;0,5;0,4;0,4;0,4;1,3;1,3;1,3;2,3;2,3;2,2;3,2;14,1;14,1;14,1;15,1;15,1;16,1;16,2;16,2;16,2;17,3;17,3;17,3;17,4;17,4;17,5;17,5;17,17;17,17;17,18;17,18;17,18;17,19;17,19;17,20;16,20;16,20;16,21;15,21;15,21;15,21;14,21;14,21;3,19;3,19;2,19;2,19;1,19;1,19;0,18;0,18;0,18;0,17;0,17;0,16;0,16" o:connectangles="0,0,0,0,0,0,0,0,0,0,0,0,0,0,0,0,0,0,0,0,0,0,0,0,0,0,0,0,0,0,0,0,0,0,0,0,0,0,0,0,0,0,0,0,0,0,0,0,0,0,0,0,0,0,0,0,0,0"/>
                  </v:shape>
                  <v:shape id="Freeform 3293" o:spid="_x0000_s1207" style="position:absolute;left:126;top:1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FQccA&#10;AADdAAAADwAAAGRycy9kb3ducmV2LnhtbESPQWsCMRCF7wX/QxjBS6lZXZS6NYqUWjz04iqlx+lm&#10;ulm6mSybqOm/NwXB4+PN+9685TraVpyp941jBZNxBoK4crrhWsHxsH16BuEDssbWMSn4Iw/r1eBh&#10;iYV2F97TuQy1SBD2BSowIXSFlL4yZNGPXUecvB/XWwxJ9rXUPV4S3LZymmVzabHh1GCwo1dD1W95&#10;sumNL7edxMUjxXwzL78/zPvszX8qNRrGzQuIQDHcj2/pnVaQTxc5/K9JCJ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JJhUHHAAAA3QAAAA8AAAAAAAAAAAAAAAAAmAIAAGRy&#10;cy9kb3ducmV2LnhtbFBLBQYAAAAABAAEAPUAAACMAwAAAAA=&#10;" path="m,3l3,5r,l3,5r,l3,5r,l3,5r,l3,5r,l3,5r1,l4,5,4,4r,l4,4r,l4,4r,l4,4r,l4,4r,l4,4,4,3r,l4,3r,l4,3r,l3,3r,l3,3r,l3,3r,l3,3,,,,3xe" fillcolor="#f2f2f2" stroked="f">
                    <v:path arrowok="t" o:connecttype="custom" o:connectlocs="0,3;3,5;3,5;3,5;3,5;3,5;3,5;3,5;3,5;3,5;3,5;3,5;4,5;4,5;4,4;4,4;4,4;4,4;4,4;4,4;4,4;4,4;4,4;4,4;4,4;4,3;4,3;4,3;4,3;4,3;4,3;3,3;3,3;3,3;3,3;3,3;3,3;3,3;0,0;0,3" o:connectangles="0,0,0,0,0,0,0,0,0,0,0,0,0,0,0,0,0,0,0,0,0,0,0,0,0,0,0,0,0,0,0,0,0,0,0,0,0,0,0,0"/>
                  </v:shape>
                  <v:shape id="Freeform 3294" o:spid="_x0000_s1208" style="position:absolute;left:126;top:1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Iv8cA&#10;AADdAAAADwAAAGRycy9kb3ducmV2LnhtbESPQWvCQBSE74L/YXkFL0V3q1Js6iZIpVAUhKoIvT2y&#10;r0lo9m3Ibkz677tCweMwM98w62ywtbhS6yvHGp5mCgRx7kzFhYbz6X26AuEDssHaMWn4JQ9ZOh6t&#10;MTGu50+6HkMhIoR9ghrKEJpESp+XZNHPXEMcvW/XWgxRtoU0LfYRbms5V+pZWqw4LpTY0FtJ+c+x&#10;sxoOX/mj2u72tDwpteguvVHdLmg9eRg2ryACDeEe/m9/GA2L+csSbm/iE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4KiL/HAAAA3QAAAA8AAAAAAAAAAAAAAAAAmAIAAGRy&#10;cy9kb3ducmV2LnhtbFBLBQYAAAAABAAEAPUAAACMAwAAAAA=&#10;" path="m,3l3,5r,l3,5r,l3,5r,l3,5r,l3,5r,l3,5r1,l4,5,4,4r,l4,4r,l4,4r,l4,4r,l4,4r,l4,4,4,3r,l4,3r,l4,3r,l3,3r,l3,3r,l3,3r,l3,3,,,,3xe" filled="f">
                    <v:stroke joinstyle="miter"/>
                    <v:path arrowok="t" o:connecttype="custom" o:connectlocs="0,3;3,5;3,5;3,5;3,5;3,5;3,5;3,5;3,5;3,5;3,5;3,5;4,5;4,5;4,4;4,4;4,4;4,4;4,4;4,4;4,4;4,4;4,4;4,4;4,4;4,3;4,3;4,3;4,3;4,3;4,3;3,3;3,3;3,3;3,3;3,3;3,3;3,3;0,0;0,3" o:connectangles="0,0,0,0,0,0,0,0,0,0,0,0,0,0,0,0,0,0,0,0,0,0,0,0,0,0,0,0,0,0,0,0,0,0,0,0,0,0,0,0"/>
                  </v:shape>
                  <v:shape id="Freeform 3295" o:spid="_x0000_s1209" style="position:absolute;left:126;top:15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y4rscA&#10;AADdAAAADwAAAGRycy9kb3ducmV2LnhtbESPQWsCMRCF70L/Q5iCF6lZFaVujSLFlR68dFtKj9PN&#10;dLN0M1k2UeO/NwXB4+PN+9681SbaVpyo941jBZNxBoK4crrhWsHnR/H0DMIHZI2tY1JwIQ+b9cNg&#10;hbl2Z36nUxlqkSDsc1RgQuhyKX1lyKIfu444eb+utxiS7GupezwnuG3lNMsW0mLDqcFgR6+Gqr/y&#10;aNMb366YxOWI4my7KH8OZj/f+S+lho9x+wIiUAz341v6TSuYTZdz+F+TEC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suK7HAAAA3QAAAA8AAAAAAAAAAAAAAAAAmAIAAGRy&#10;cy9kb3ducmV2LnhtbFBLBQYAAAAABAAEAPUAAACMAwAAAAA=&#10;" path="m,2l3,r,l3,r,l3,r,l3,r,l3,r,l3,r,1l4,1r,l4,1r,l4,1r,l4,1r,l4,1r,l4,1r,l4,1r,1l4,2r,l4,2r,l4,2r,l4,2r,l3,2r,l3,2r,l,5,,2xe" fillcolor="#f2f2f2" stroked="f">
                    <v:path arrowok="t" o:connecttype="custom" o:connectlocs="0,2;3,0;3,0;3,0;3,0;3,0;3,0;3,0;3,0;3,0;3,0;3,0;3,1;4,1;4,1;4,1;4,1;4,1;4,1;4,1;4,1;4,1;4,1;4,1;4,1;4,1;4,2;4,2;4,2;4,2;4,2;4,2;4,2;4,2;4,2;3,2;3,2;3,2;3,2;0,5;0,2" o:connectangles="0,0,0,0,0,0,0,0,0,0,0,0,0,0,0,0,0,0,0,0,0,0,0,0,0,0,0,0,0,0,0,0,0,0,0,0,0,0,0,0,0"/>
                  </v:shape>
                  <v:shape id="Freeform 3296" o:spid="_x0000_s1210" style="position:absolute;left:126;top:15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zU8cA&#10;AADdAAAADwAAAGRycy9kb3ducmV2LnhtbESPQWvCQBSE74X+h+UVvEjdVYu0aTYiiiAWhGop9PbI&#10;viah2bchuzHx37uC0OMwM98w6XKwtThT6yvHGqYTBYI4d6biQsPXafv8CsIHZIO1Y9JwIQ/L7PEh&#10;xcS4nj/pfAyFiBD2CWooQ2gSKX1ekkU/cQ1x9H5dazFE2RbStNhHuK3lTKmFtFhxXCixoXVJ+d+x&#10;sxoOP/lYbfYf9HJSat5990Z1+6D16GlYvYMINIT/8L29Mxrms7cF3N7EJy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Us1PHAAAA3QAAAA8AAAAAAAAAAAAAAAAAmAIAAGRy&#10;cy9kb3ducmV2LnhtbFBLBQYAAAAABAAEAPUAAACMAwAAAAA=&#10;" path="m,2l3,r,l3,r,l3,r,l3,r,l3,r,l3,r,1l4,1r,l4,1r,l4,1r,l4,1r,l4,1r,l4,1r,l4,1r,1l4,2r,l4,2r,l4,2r,l4,2r,l3,2r,l3,2r,l,5,,2xe" filled="f">
                    <v:stroke joinstyle="miter"/>
                    <v:path arrowok="t" o:connecttype="custom" o:connectlocs="0,2;3,0;3,0;3,0;3,0;3,0;3,0;3,0;3,0;3,0;3,0;3,0;3,1;4,1;4,1;4,1;4,1;4,1;4,1;4,1;4,1;4,1;4,1;4,1;4,1;4,1;4,2;4,2;4,2;4,2;4,2;4,2;4,2;4,2;4,2;3,2;3,2;3,2;3,2;0,5;0,2" o:connectangles="0,0,0,0,0,0,0,0,0,0,0,0,0,0,0,0,0,0,0,0,0,0,0,0,0,0,0,0,0,0,0,0,0,0,0,0,0,0,0,0,0"/>
                  </v:shape>
                  <v:shape id="Freeform 3297" o:spid="_x0000_s1211" style="position:absolute;left:125;top:14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5fNsMA&#10;AADdAAAADwAAAGRycy9kb3ducmV2LnhtbESPUWvCMBSF3wf7D+EO9jZTnajrjCID0bdp9Qdcmtum&#10;2NyUJNbu3xth4OPhnPMdznI92Fb05EPjWMF4lIEgLp1uuFZwPm0/FiBCRNbYOiYFfxRgvXp9WWKu&#10;3Y2P1BexFgnCIUcFJsYulzKUhiyGkeuIk1c5bzEm6WupPd4S3LZykmUzabHhtGCwox9D5aW4WgU6&#10;8vS8mO5+D/tZZXZbXfVeS6Xe34bNN4hIQ3yG/9t7reBz8jWHx5v0BO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5fNsMAAADdAAAADwAAAAAAAAAAAAAAAACYAgAAZHJzL2Rv&#10;d25yZXYueG1sUEsFBgAAAAAEAAQA9QAAAIgDAAAAAA==&#10;" path="m,20r,l,20r,1l,21r1,l1,21r,1l2,22r,l2,22r,-1l3,21r,l3,21r,-1l3,20r,l3,19r,-1l3,18r,-1l3,17r,-1l3,16r,-1l3,15r,-1l3,14r,-1l3,12r,l3,11r,l3,10r,l3,9r,l3,8r,l3,7,3,6r,l3,5r,l3,4r,l3,3r,l3,2r,l3,1r,l3,1,3,,2,r,l2,r,l1,r,l1,,,,,1r,l,2r,l,3r,l,4r,l,5r,l,6r,l,7,,8r,l,9r,l,10r,l,11r,1l,12r,1l,13r,1l,14r,1l,15r,1l,16r,1l,17r,1l,18r,1l,20xe" fillcolor="#f2f2f2" stroked="f">
                    <v:path arrowok="t" o:connecttype="custom" o:connectlocs="0,20;0,21;1,21;1,22;2,22;2,21;3,21;3,20;3,20;3,18;3,17;3,16;3,15;3,14;3,13;3,12;3,11;3,10;3,9;3,8;3,6;3,5;3,4;3,3;3,2;3,1;3,1;2,0;2,0;1,0;1,0;0,1;0,2;0,3;0,4;0,5;0,6;0,7;0,8;0,9;0,10;0,12;0,13;0,14;0,15;0,16;0,17;0,18;0,19" o:connectangles="0,0,0,0,0,0,0,0,0,0,0,0,0,0,0,0,0,0,0,0,0,0,0,0,0,0,0,0,0,0,0,0,0,0,0,0,0,0,0,0,0,0,0,0,0,0,0,0,0"/>
                  </v:shape>
                  <v:shape id="Freeform 3298" o:spid="_x0000_s1212" style="position:absolute;left:125;top:14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5W3sIA&#10;AADdAAAADwAAAGRycy9kb3ducmV2LnhtbERPTYvCMBC9L/gfwgje1lQF2VbTIoLoRXTtLngcmrEt&#10;NpPaRK3/3hwW9vh438usN414UOdqywom4wgEcWF1zaWCn3zz+QXCeWSNjWVS8CIHWTr4WGKi7ZO/&#10;6XHypQgh7BJUUHnfJlK6oiKDbmxb4sBdbGfQB9iVUnf4DOGmkdMomkuDNYeGCltaV1RcT3ejIL9Q&#10;KW/6eG4Pe7PPb5P4l7exUqNhv1qA8NT7f/Gfe6cVzKZxmBvehCcg0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zlbewgAAAN0AAAAPAAAAAAAAAAAAAAAAAJgCAABkcnMvZG93&#10;bnJldi54bWxQSwUGAAAAAAQABAD1AAAAhwMAAAAA&#10;" path="m,20r,l,20r,1l,21r1,l1,21r,1l2,22r,l2,22r,-1l3,21r,l3,21r,-1l3,20r,l3,19r,-1l3,18r,-1l3,17r,-1l3,16r,-1l3,15r,-1l3,14r,-1l3,12r,l3,11r,l3,10r,l3,9r,l3,8r,l3,7,3,6r,l3,5r,l3,4r,l3,3r,l3,2r,l3,1r,l3,1,3,,2,r,l2,r,l1,r,l1,,,,,1r,l,2r,l,3r,l,4r,l,5r,l,6r,l,7,,8r,l,9r,l,10r,l,11r,1l,12r,1l,13r,1l,14r,1l,15r,1l,16r,1l,17r,1l,18r,1l,20xe" filled="f">
                    <v:stroke joinstyle="miter"/>
                    <v:path arrowok="t" o:connecttype="custom" o:connectlocs="0,20;0,21;1,21;1,22;2,22;2,21;3,21;3,20;3,20;3,18;3,17;3,16;3,15;3,14;3,13;3,12;3,11;3,10;3,9;3,8;3,6;3,5;3,4;3,3;3,2;3,1;3,1;2,0;2,0;1,0;1,0;0,1;0,2;0,3;0,4;0,5;0,6;0,7;0,8;0,9;0,10;0,12;0,13;0,14;0,15;0,16;0,17;0,18;0,19" o:connectangles="0,0,0,0,0,0,0,0,0,0,0,0,0,0,0,0,0,0,0,0,0,0,0,0,0,0,0,0,0,0,0,0,0,0,0,0,0,0,0,0,0,0,0,0,0,0,0,0,0"/>
                  </v:shape>
                  <v:shape id="Freeform 3299" o:spid="_x0000_s1213" style="position:absolute;left:123;top:170;width:5;height:23;visibility:visible;mso-wrap-style:square;v-text-anchor:top" coordsize="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UKsMA&#10;AADdAAAADwAAAGRycy9kb3ducmV2LnhtbESP0WrCQBRE3wX/YbmCb7pJhNJEV5GAUuyTth9wyV6z&#10;wezdkN2Y9O/dQqGPw8ycYXaHybbiSb1vHCtI1wkI4srphmsF31+n1TsIH5A1to5JwQ95OOznsx0W&#10;2o18pect1CJC2BeowITQFVL6ypBFv3YdcfTurrcYouxrqXscI9y2MkuSN2mx4bhgsKPSUPW4DVbB&#10;WZq8vo7yMz2eh24sJ40Xnyu1XEzHLYhAU/gP/7U/tIJNlufw+yY+Ab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UKsMAAADdAAAADwAAAAAAAAAAAAAAAACYAgAAZHJzL2Rv&#10;d25yZXYueG1sUEsFBgAAAAAEAAQA9QAAAIgDAAAAAA==&#10;" path="m,21r,l,21r1,1l1,22r,l2,23r,l3,23r,l4,23r,l4,22r1,l5,22r,-1l5,21r,l5,20r,-1l5,19r,-1l5,18r,-1l5,17r,-1l5,16r,-1l5,14r,l5,13r,l5,12r,l5,11r,l5,10,5,9r,l5,8r,l5,7r,l5,6r,l5,5,5,4r,l5,3r,l5,2r,l5,1r,l4,1r,l4,,3,r,l2,r,1l1,1r,l1,1,,2r,l,3r,l,4r,l,5,,6r,l,7r,l,8r,l,9r,l,10r,1l,11r,1l,12r,1l,14r,l,14r,1l,16r,l,17r,l,18r,l,19r,l,20r,1xe" fillcolor="#f2f2f2" stroked="f">
                    <v:path arrowok="t" o:connecttype="custom" o:connectlocs="0,21;1,22;1,22;2,23;3,23;4,23;5,22;5,21;5,21;5,19;5,18;5,17;5,16;5,15;5,14;5,13;5,12;5,11;5,9;5,8;5,7;5,6;5,5;5,4;5,3;5,2;5,1;4,1;3,0;2,0;1,1;1,1;0,2;0,3;0,4;0,6;0,7;0,8;0,9;0,10;0,11;0,12;0,14;0,14;0,16;0,17;0,18;0,19;0,20" o:connectangles="0,0,0,0,0,0,0,0,0,0,0,0,0,0,0,0,0,0,0,0,0,0,0,0,0,0,0,0,0,0,0,0,0,0,0,0,0,0,0,0,0,0,0,0,0,0,0,0,0"/>
                  </v:shape>
                  <v:shape id="Freeform 3300" o:spid="_x0000_s1214" style="position:absolute;left:123;top:170;width:5;height:23;visibility:visible;mso-wrap-style:square;v-text-anchor:top" coordsize="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Hy8IA&#10;AADdAAAADwAAAGRycy9kb3ducmV2LnhtbERPy2oCMRTdC/2HcAvuNFNfLVOjFFHQpaOFdndJ7mSG&#10;Tm6GSarj35uF4PJw3st17xpxoS7UnhW8jTMQxNqbmq2C82k3+gARIrLBxjMpuFGA9eplsMTc+Csf&#10;6VJEK1IIhxwVVDG2uZRBV+QwjH1LnLjSdw5jgp2VpsNrCneNnGTZQjqsOTVU2NKmIv1X/DsF8/1B&#10;H3X5/W6sDL+byflnW9qZUsPX/usTRKQ+PsUP994omE6ztD+9SU9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9kfLwgAAAN0AAAAPAAAAAAAAAAAAAAAAAJgCAABkcnMvZG93&#10;bnJldi54bWxQSwUGAAAAAAQABAD1AAAAhwMAAAAA&#10;" path="m,21r,l,21r1,1l1,22r,l2,23r,l3,23r,l4,23r,l4,22r1,l5,22r,-1l5,21r,l5,20r,-1l5,19r,-1l5,18r,-1l5,17r,-1l5,16r,-1l5,14r,l5,13r,l5,12r,l5,11r,l5,10,5,9r,l5,8r,l5,7r,l5,6r,l5,5,5,4r,l5,3r,l5,2r,l5,1r,l4,1r,l4,,3,r,l2,r,1l1,1r,l1,1,,2r,l,3r,l,4r,l,5,,6r,l,7r,l,8r,l,9r,l,10r,1l,11r,1l,12r,1l,14r,l,14r,1l,16r,l,17r,l,18r,l,19r,l,20r,1xe" filled="f">
                    <v:stroke joinstyle="miter"/>
                    <v:path arrowok="t" o:connecttype="custom" o:connectlocs="0,21;1,22;1,22;2,23;3,23;4,23;5,22;5,21;5,21;5,19;5,18;5,17;5,16;5,15;5,14;5,13;5,12;5,11;5,9;5,8;5,7;5,6;5,5;5,4;5,3;5,2;5,1;4,1;3,0;2,0;1,1;1,1;0,2;0,3;0,4;0,6;0,7;0,8;0,9;0,10;0,11;0,12;0,14;0,14;0,16;0,17;0,18;0,19;0,20" o:connectangles="0,0,0,0,0,0,0,0,0,0,0,0,0,0,0,0,0,0,0,0,0,0,0,0,0,0,0,0,0,0,0,0,0,0,0,0,0,0,0,0,0,0,0,0,0,0,0,0,0"/>
                  </v:shape>
                  <v:shape id="Freeform 3301" o:spid="_x0000_s1215" style="position:absolute;left:129;top:171;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CscMA&#10;AADdAAAADwAAAGRycy9kb3ducmV2LnhtbESPUWvCMBSF3wX/Q7iDvWmihSGdadkExT3O+QPumtu0&#10;rLkJTdTu3y+CsMfDOec7nG09uUFcaYy9Zw2rpQJB3HjTs9Vw/tovNiBiQjY4eCYNvxShruazLZbG&#10;3/iTrqdkRYZwLFFDl1IopYxNRw7j0gfi7LV+dJiyHK00I94y3A1yrdSLdNhzXugw0K6j5ud0cRrS&#10;+ybYoj18HFtVWHPeh2H9HbR+fpreXkEkmtJ/+NE+Gg1FoVZwf5Ofg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VCscMAAADdAAAADwAAAAAAAAAAAAAAAACYAgAAZHJzL2Rv&#10;d25yZXYueG1sUEsFBgAAAAAEAAQA9QAAAIgDAAAAAA==&#10;" path="m,16l,6r,l,6r,l,6,,5r,l,5r,l,5r,l,5r,l,5r,l,5,,4r,l,4r,l,4r,l,4r,l,4r,l,4r,l,4r,l1,3r,l1,3r,l1,3r,l1,3r,l1,3r,l1,3r,l1,3r,l2,3r,l2,3r,l2,3r,l2,3r,l2,3r,l2,3r,l2,3,2,2r1,l3,2r,l3,2r,l3,2r,l13,r,1l14,1r,l14,1r,l14,1r,l14,1r,l14,1r,l14,1r,l15,1r,l15,1r,l15,1r,l15,1r,l15,1r,l15,1r,l15,1r1,l16,1r,l16,1r,1l16,2r,l16,2r,l16,2r,l16,2r,l16,2r,l17,2r,l17,2r,l17,3r,l17,3r,l17,3r,l17,3r,l17,3r,l17,3r,l17,3r,1l17,4r,l17,4r,l17,4r,l17,4r,l17,4r,l17,5r,l17,5r,l17,5r,l17,5r,l17,5r,l17,16r,l17,16r,1l17,17r,l17,17r,l17,17r,l17,17r,l17,17r,l17,18r,l17,18r,l17,18r,l17,18r,l17,18r,l17,18r,1l17,19r,l17,19r,l17,19r,l17,19r,l17,19r,l17,19r,l17,19r,1l17,20r,l17,20r,l17,20r-1,l16,20r,l16,20r,l16,20r,l16,21r,l16,21r,l16,21r,l16,21r-1,l15,21r,l15,21r,l15,21r,l15,21r,l15,21r,l15,21r-1,l14,21r,l14,21r,l14,21r,l14,21r,l14,21,3,19r,l3,19r,l3,19r,l3,19r,l3,19r,l2,19r,l2,19r,l2,19r,l2,19r,l2,19r,l2,19r,l1,19r,l1,19r,l1,19r,l1,19r,l1,19r,l1,18,,18r,l,18r,l,18r,l,18r,l,18r,l,18,,17r,l,17r,l,17r,l,17r,l,17r,l,17r,l,16r,l,16r,l,16r,l,16xe" fillcolor="#f2f2f2" stroked="f">
                    <v:path arrowok="t" o:connecttype="custom" o:connectlocs="0,6;0,5;0,5;0,4;0,4;0,4;1,3;1,3;1,3;2,3;2,3;3,2;3,2;14,1;14,1;14,1;15,1;15,1;16,1;16,2;16,2;17,2;17,3;17,3;17,3;17,4;17,4;17,5;17,5;17,17;17,17;17,17;17,18;17,18;17,19;17,19;17,19;17,20;16,20;16,21;16,21;15,21;15,21;14,21;14,21;3,19;3,19;2,19;2,19;1,19;1,19;1,18;0,18;0,18;0,17;0,17;0,16;0,16" o:connectangles="0,0,0,0,0,0,0,0,0,0,0,0,0,0,0,0,0,0,0,0,0,0,0,0,0,0,0,0,0,0,0,0,0,0,0,0,0,0,0,0,0,0,0,0,0,0,0,0,0,0,0,0,0,0,0,0,0,0"/>
                  </v:shape>
                  <v:shape id="Freeform 3302" o:spid="_x0000_s1216" style="position:absolute;left:129;top:171;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AzsEA&#10;AADdAAAADwAAAGRycy9kb3ducmV2LnhtbESPQYvCMBSE74L/ITzBm6ZaUOkaRYQF8SJWYa+P5tkW&#10;m5fQZG3990YQPA4z8w2z3vamEQ9qfW1ZwWyagCAurK65VHC9/E5WIHxA1thYJgVP8rDdDAdrzLTt&#10;+EyPPJQiQthnqKAKwWVS+qIig35qHXH0brY1GKJsS6lb7CLcNHKeJAtpsOa4UKGjfUXFPf83CpZP&#10;x7jqunt+PR17dzmlJJs/pcajfvcDIlAfvuFP+6AVpGkyh/eb+AT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wM7BAAAA3QAAAA8AAAAAAAAAAAAAAAAAmAIAAGRycy9kb3du&#10;cmV2LnhtbFBLBQYAAAAABAAEAPUAAACGAwAAAAA=&#10;" path="m,16l,6r,l,6r,l,6,,5r,l,5r,l,5r,l,5r,l,5r,l,5,,4r,l,4r,l,4r,l,4r,l,4r,l,4r,l,4r,l1,3r,l1,3r,l1,3r,l1,3r,l1,3r,l1,3r,l1,3r,l2,3r,l2,3r,l2,3r,l2,3r,l2,3r,l2,3r,l2,3,2,2r1,l3,2r,l3,2r,l3,2r,l13,r,1l14,1r,l14,1r,l14,1r,l14,1r,l14,1r,l14,1r,l15,1r,l15,1r,l15,1r,l15,1r,l15,1r,l15,1r,l15,1r1,l16,1r,l16,1r,1l16,2r,l16,2r,l16,2r,l16,2r,l16,2r,l17,2r,l17,2r,l17,3r,l17,3r,l17,3r,l17,3r,l17,3r,l17,3r,l17,3r,1l17,4r,l17,4r,l17,4r,l17,4r,l17,4r,l17,5r,l17,5r,l17,5r,l17,5r,l17,5r,l17,16r,l17,16r,1l17,17r,l17,17r,l17,17r,l17,17r,l17,17r,l17,18r,l17,18r,l17,18r,l17,18r,l17,18r,l17,18r,1l17,19r,l17,19r,l17,19r,l17,19r,l17,19r,l17,19r,l17,19r,1l17,20r,l17,20r,l17,20r-1,l16,20r,l16,20r,l16,20r,l16,21r,l16,21r,l16,21r,l16,21r-1,l15,21r,l15,21r,l15,21r,l15,21r,l15,21r,l15,21r-1,l14,21r,l14,21r,l14,21r,l14,21r,l14,21,3,19r,l3,19r,l3,19r,l3,19r,l3,19r,l2,19r,l2,19r,l2,19r,l2,19r,l2,19r,l2,19r,l1,19r,l1,19r,l1,19r,l1,19r,l1,19r,l1,18,,18r,l,18r,l,18r,l,18r,l,18r,l,18,,17r,l,17r,l,17r,l,17r,l,17r,l,17r,l,16r,l,16r,l,16r,l,16xe" filled="f">
                    <v:stroke joinstyle="miter"/>
                    <v:path arrowok="t" o:connecttype="custom" o:connectlocs="0,6;0,5;0,5;0,4;0,4;0,4;1,3;1,3;1,3;2,3;2,3;3,2;3,2;14,1;14,1;14,1;15,1;15,1;16,1;16,2;16,2;17,2;17,3;17,3;17,3;17,4;17,4;17,5;17,5;17,17;17,17;17,17;17,18;17,18;17,19;17,19;17,19;17,20;16,20;16,21;16,21;15,21;15,21;14,21;14,21;3,19;3,19;2,19;2,19;1,19;1,19;1,18;0,18;0,18;0,17;0,17;0,16;0,16" o:connectangles="0,0,0,0,0,0,0,0,0,0,0,0,0,0,0,0,0,0,0,0,0,0,0,0,0,0,0,0,0,0,0,0,0,0,0,0,0,0,0,0,0,0,0,0,0,0,0,0,0,0,0,0,0,0,0,0,0,0"/>
                  </v:shape>
                  <v:shape id="Freeform 3303" o:spid="_x0000_s1217" style="position:absolute;left:126;top:17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IfW8YA&#10;AADdAAAADwAAAGRycy9kb3ducmV2LnhtbESPQWsCMRCF7wX/Q5iCl6JZu1R0axSRKj300lXE47iZ&#10;bpZuJssmavz3TaHQ4+PN+968xSraVlyp941jBZNxBoK4crrhWsFhvx3NQPiArLF1TAru5GG1HDws&#10;sNDuxp90LUMtEoR9gQpMCF0hpa8MWfRj1xEn78v1FkOSfS11j7cEt618zrKptNhwajDY0cZQ9V1e&#10;bHrj5LaTOH+imK+n5fnD7F7e/FGp4WNcv4IIFMP/8V/6XSvI8yyH3zUJAX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IfW8YAAADdAAAADwAAAAAAAAAAAAAAAACYAgAAZHJz&#10;L2Rvd25yZXYueG1sUEsFBgAAAAAEAAQA9QAAAIsDAAAAAA==&#10;" path="m,3l3,5r,l3,5r,l3,5r,l3,5r,l4,5r,l4,5,4,4r,l4,4r,l4,4r,l4,4r,l4,4r,l4,4r,l4,4,4,3r,l4,3r,l4,3r,l4,3r,l4,3r,l4,3,3,3r,l,,,3xe" fillcolor="#f2f2f2" stroked="f">
                    <v:path arrowok="t" o:connecttype="custom" o:connectlocs="0,3;3,5;3,5;3,5;3,5;3,5;3,5;3,5;3,5;4,5;4,5;4,5;4,4;4,4;4,4;4,4;4,4;4,4;4,4;4,4;4,4;4,4;4,4;4,4;4,4;4,3;4,3;4,3;4,3;4,3;4,3;4,3;4,3;4,3;4,3;4,3;3,3;3,3;0,0;0,3" o:connectangles="0,0,0,0,0,0,0,0,0,0,0,0,0,0,0,0,0,0,0,0,0,0,0,0,0,0,0,0,0,0,0,0,0,0,0,0,0,0,0,0"/>
                  </v:shape>
                  <v:shape id="Freeform 3304" o:spid="_x0000_s1218" style="position:absolute;left:126;top:17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ESpcYA&#10;AADdAAAADwAAAGRycy9kb3ducmV2LnhtbESP3WrCQBSE7wu+w3IEb4ru1ohIdBVpKRQLBX8QvDtk&#10;j0kwezZkNyZ9+64g9HKYmW+Y1aa3lbhT40vHGt4mCgRx5kzJuYbT8XO8AOEDssHKMWn4JQ+b9eBl&#10;halxHe/pfgi5iBD2KWooQqhTKX1WkEU/cTVx9K6usRiibHJpGuwi3FZyqtRcWiw5LhRY03tB2e3Q&#10;Wg0/l+xVfey+aXZUKmnPnVHtLmg9GvbbJYhAffgPP9tfRkOSqBk83sQn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ESpcYAAADdAAAADwAAAAAAAAAAAAAAAACYAgAAZHJz&#10;L2Rvd25yZXYueG1sUEsFBgAAAAAEAAQA9QAAAIsDAAAAAA==&#10;" path="m,3l3,5r,l3,5r,l3,5r,l3,5r,l4,5r,l4,5,4,4r,l4,4r,l4,4r,l4,4r,l4,4r,l4,4r,l4,4,4,3r,l4,3r,l4,3r,l4,3r,l4,3r,l4,3,3,3r,l,,,3xe" filled="f">
                    <v:stroke joinstyle="miter"/>
                    <v:path arrowok="t" o:connecttype="custom" o:connectlocs="0,3;3,5;3,5;3,5;3,5;3,5;3,5;3,5;3,5;4,5;4,5;4,5;4,4;4,4;4,4;4,4;4,4;4,4;4,4;4,4;4,4;4,4;4,4;4,4;4,4;4,3;4,3;4,3;4,3;4,3;4,3;4,3;4,3;4,3;4,3;4,3;3,3;3,3;0,0;0,3" o:connectangles="0,0,0,0,0,0,0,0,0,0,0,0,0,0,0,0,0,0,0,0,0,0,0,0,0,0,0,0,0,0,0,0,0,0,0,0,0,0,0,0"/>
                  </v:shape>
                  <v:shape id="Freeform 3305" o:spid="_x0000_s1219" style="position:absolute;left:126;top:1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citMYA&#10;AADdAAAADwAAAGRycy9kb3ducmV2LnhtbESPQWsCMRCF74L/IYzQi9SsXZR2NYqIlh56cS2lx3Ez&#10;3SzdTJZNqvHfm0LB4+PN+9685TraVpyp941jBdNJBoK4crrhWsHHcf/4DMIHZI2tY1JwJQ/r1XCw&#10;xEK7Cx/oXIZaJAj7AhWYELpCSl8ZsugnriNO3rfrLYYk+1rqHi8Jblv5lGVzabHh1GCwo62h6qf8&#10;temNL7efxpcxxXwzL0/v5nW2859KPYziZgEiUAz34//0m1aQ59kM/tYkB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citMYAAADdAAAADwAAAAAAAAAAAAAAAACYAgAAZHJz&#10;L2Rvd25yZXYueG1sUEsFBgAAAAAEAAQA9QAAAIsDAAAAAA==&#10;" path="m,2l3,r,l3,r,l3,r,l3,r,l4,r,l4,r,1l4,1r,l4,1r,l4,1r,l4,1r,l4,1r,l4,1r,l4,1r,1l4,2r,l4,2r,l4,2r,l4,2r,l4,2r,l4,2r,l,5,,2xe" fillcolor="#f2f2f2" stroked="f">
                    <v:path arrowok="t" o:connecttype="custom" o:connectlocs="0,2;3,0;3,0;3,0;3,0;3,0;3,0;3,0;3,0;4,0;4,0;4,0;4,1;4,1;4,1;4,1;4,1;4,1;4,1;4,1;4,1;4,1;4,1;4,1;4,1;4,1;4,2;4,2;4,2;4,2;4,2;4,2;4,2;4,2;4,2;4,2;4,2;4,2;4,2;0,5;0,2" o:connectangles="0,0,0,0,0,0,0,0,0,0,0,0,0,0,0,0,0,0,0,0,0,0,0,0,0,0,0,0,0,0,0,0,0,0,0,0,0,0,0,0,0"/>
                  </v:shape>
                  <v:shape id="Freeform 3306" o:spid="_x0000_s1220" style="position:absolute;left:126;top:1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8pScYA&#10;AADdAAAADwAAAGRycy9kb3ducmV2LnhtbESP3WrCQBSE7wu+w3IK3pS6qxEp0VXEUigWBH8QvDtk&#10;j0lo9mzIbkz69l1B8HKYmW+Yxaq3lbhR40vHGsYjBYI4c6bkXMPp+PX+AcIHZIOVY9LwRx5Wy8HL&#10;AlPjOt7T7RByESHsU9RQhFCnUvqsIIt+5Gri6F1dYzFE2eTSNNhFuK3kRKmZtFhyXCiwpk1B2e+h&#10;tRp2l+xNfW5/aHpUKmnPnVHtNmg9fO3XcxCB+vAMP9rfRkOSqBnc38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38pScYAAADdAAAADwAAAAAAAAAAAAAAAACYAgAAZHJz&#10;L2Rvd25yZXYueG1sUEsFBgAAAAAEAAQA9QAAAIsDAAAAAA==&#10;" path="m,2l3,r,l3,r,l3,r,l3,r,l4,r,l4,r,1l4,1r,l4,1r,l4,1r,l4,1r,l4,1r,l4,1r,l4,1r,1l4,2r,l4,2r,l4,2r,l4,2r,l4,2r,l4,2r,l,5,,2xe" filled="f">
                    <v:stroke joinstyle="miter"/>
                    <v:path arrowok="t" o:connecttype="custom" o:connectlocs="0,2;3,0;3,0;3,0;3,0;3,0;3,0;3,0;3,0;4,0;4,0;4,0;4,1;4,1;4,1;4,1;4,1;4,1;4,1;4,1;4,1;4,1;4,1;4,1;4,1;4,1;4,2;4,2;4,2;4,2;4,2;4,2;4,2;4,2;4,2;4,2;4,2;4,2;4,2;0,5;0,2" o:connectangles="0,0,0,0,0,0,0,0,0,0,0,0,0,0,0,0,0,0,0,0,0,0,0,0,0,0,0,0,0,0,0,0,0,0,0,0,0,0,0,0,0"/>
                  </v:shape>
                  <v:shape id="Freeform 3307" o:spid="_x0000_s1221" style="position:absolute;left:125;top:171;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XFLMIA&#10;AADdAAAADwAAAGRycy9kb3ducmV2LnhtbESP3YrCMBSE7xd8h3CEvVtTf1CpRhFB9G79e4BDc9oU&#10;m5OSZGt9e7OwsJfDzHzDrLe9bURHPtSOFYxHGQjiwumaKwX32+FrCSJEZI2NY1LwogDbzeBjjbl2&#10;T75Qd42VSBAOOSowMba5lKEwZDGMXEucvNJ5izFJX0nt8ZngtpGTLJtLizWnBYMt7Q0Vj+uPVaAj&#10;z+7L2fH7fJqX5njQZee1VOpz2O9WICL18T/81z5pBdNptoDfN+kJyM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cUswgAAAN0AAAAPAAAAAAAAAAAAAAAAAJgCAABkcnMvZG93&#10;bnJldi54bWxQSwUGAAAAAAQABAD1AAAAhwMAAAAA&#10;" path="m,19r,1l,20r,1l1,21r,l1,21r,1l2,22r,l2,22,3,21r,l3,21r,l3,20r,l3,19r,l3,18r,l3,17r,l3,16r,l3,15r,l3,14r,l3,13r,-1l3,12r,-1l3,11r,-1l3,10,3,9r,l3,8r,l3,7,3,6r,l3,5r,l3,4r,l3,3r,l3,2r,l3,1r,l3,1,3,r,l2,r,l2,,1,r,l1,r,l,1r,l,1,,2,,3r,l,4r,l,5r,l,6r,l,7,,8r,l,9r,l,10r,l,11r,l,12r,1l,13r,1l,14r,1l,15r,1l,16r,1l,17r,1l,18r,1l,19xe" fillcolor="#f2f2f2" stroked="f">
                    <v:path arrowok="t" o:connecttype="custom" o:connectlocs="0,20;0,21;1,21;1,22;2,22;3,21;3,21;3,20;3,19;3,18;3,17;3,16;3,15;3,14;3,13;3,12;3,11;3,10;3,9;3,8;3,6;3,5;3,4;3,3;3,2;3,1;3,1;3,0;2,0;1,0;1,0;0,1;0,1;0,3;0,4;0,5;0,6;0,7;0,8;0,9;0,10;0,11;0,13;0,14;0,15;0,16;0,17;0,18;0,19" o:connectangles="0,0,0,0,0,0,0,0,0,0,0,0,0,0,0,0,0,0,0,0,0,0,0,0,0,0,0,0,0,0,0,0,0,0,0,0,0,0,0,0,0,0,0,0,0,0,0,0,0"/>
                  </v:shape>
                  <v:shape id="Freeform 3308" o:spid="_x0000_s1222" style="position:absolute;left:125;top:171;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XMxMIA&#10;AADdAAAADwAAAGRycy9kb3ducmV2LnhtbERPTWvCQBC9C/0PyxS86SYKoqmrlEKxl2BNFHocsmMS&#10;mp1NslsT/333IHh8vO/tfjSNuFHvassK4nkEgriwuuZSwTn/nK1BOI+ssbFMCu7kYL97mWwx0Xbg&#10;E90yX4oQwi5BBZX3bSKlKyoy6Oa2JQ7c1fYGfYB9KXWPQwg3jVxE0UoarDk0VNjSR0XFb/ZnFORX&#10;KmWnv3/aY2rSvIs3Fz5slJq+ju9vIDyN/il+uL+0guUyCnPDm/A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JczEwgAAAN0AAAAPAAAAAAAAAAAAAAAAAJgCAABkcnMvZG93&#10;bnJldi54bWxQSwUGAAAAAAQABAD1AAAAhwMAAAAA&#10;" path="m,19r,1l,20r,1l1,21r,l1,21r,1l2,22r,l2,22,3,21r,l3,21r,l3,20r,l3,19r,l3,18r,l3,17r,l3,16r,l3,15r,l3,14r,l3,13r,-1l3,12r,-1l3,11r,-1l3,10,3,9r,l3,8r,l3,7,3,6r,l3,5r,l3,4r,l3,3r,l3,2r,l3,1r,l3,1,3,r,l2,r,l2,,1,r,l1,r,l,1r,l,1,,2,,3r,l,4r,l,5r,l,6r,l,7,,8r,l,9r,l,10r,l,11r,l,12r,1l,13r,1l,14r,1l,15r,1l,16r,1l,17r,1l,18r,1l,19xe" filled="f">
                    <v:stroke joinstyle="miter"/>
                    <v:path arrowok="t" o:connecttype="custom" o:connectlocs="0,20;0,21;1,21;1,22;2,22;3,21;3,21;3,20;3,19;3,18;3,17;3,16;3,15;3,14;3,13;3,12;3,11;3,10;3,9;3,8;3,6;3,5;3,4;3,3;3,2;3,1;3,1;3,0;2,0;1,0;1,0;0,1;0,1;0,3;0,4;0,5;0,6;0,7;0,8;0,9;0,10;0,11;0,13;0,14;0,15;0,16;0,17;0,18;0,19" o:connectangles="0,0,0,0,0,0,0,0,0,0,0,0,0,0,0,0,0,0,0,0,0,0,0,0,0,0,0,0,0,0,0,0,0,0,0,0,0,0,0,0,0,0,0,0,0,0,0,0,0"/>
                  </v:shape>
                  <v:shape id="Freeform 3309" o:spid="_x0000_s1223" style="position:absolute;left:123;top:19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mcYA&#10;AADdAAAADwAAAGRycy9kb3ducmV2LnhtbESPQWvCQBSE74L/YXlCb82mCZWaugaRWuyhh2qgHh/Z&#10;1ySYfRuya4z/visIHoeZ+YZZ5qNpxUC9aywreIliEMSl1Q1XCorD9vkNhPPIGlvLpOBKDvLVdLLE&#10;TNsL/9Cw95UIEHYZKqi97zIpXVmTQRfZjjh4f7Y36IPsK6l7vAS4aWUSx3NpsOGwUGNHm5rK0/5s&#10;FOy+rsnvgMfPBJvz/Pj9Wmz1x0mpp9m4fgfhafSP8L290wrSNF7A7U14AnL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umcYAAADdAAAADwAAAAAAAAAAAAAAAACYAgAAZHJz&#10;L2Rvd25yZXYueG1sUEsFBgAAAAAEAAQA9QAAAIsDAAAAAA==&#10;" path="m1,21r,l1,21r,1l2,22r,l2,23r1,l3,23r1,l4,23r,l5,22r,l6,22r,-1l6,21r,l6,20r,-1l6,19r,-1l6,18r,-1l6,17,5,16r,l5,15r,-1l5,14r,-1l5,13r,-1l5,12r,-1l5,11r,-1l5,9r,l5,8r,l5,7r1,l6,6,6,5r,l6,4r,l6,3r,l6,2r,l6,1,5,1r,l4,1,4,r,l3,r,l2,1r,l2,1,1,1r,1l1,2r,1l1,3r,1l1,4r,1l1,5r,1l1,7,,7,,8r,l,9r,l,10r,1l,11r,1l,12r,1l,13r,1l,14r,1l,16r,l1,17r,l1,18r,l1,19r,l1,20r,1xe" fillcolor="#f2f2f2" stroked="f">
                    <v:path arrowok="t" o:connecttype="custom" o:connectlocs="1,21;1,22;2,22;3,23;4,23;4,23;5,22;6,21;6,21;6,19;6,18;6,17;5,16;5,15;5,14;5,13;5,12;5,11;5,9;5,8;5,7;6,6;6,5;6,4;6,3;6,2;5,1;4,1;4,0;3,0;2,1;1,1;1,2;1,3;1,4;1,5;1,7;0,8;0,9;0,10;0,11;0,12;0,13;0,14;0,16;1,17;1,18;1,19;1,20" o:connectangles="0,0,0,0,0,0,0,0,0,0,0,0,0,0,0,0,0,0,0,0,0,0,0,0,0,0,0,0,0,0,0,0,0,0,0,0,0,0,0,0,0,0,0,0,0,0,0,0,0"/>
                  </v:shape>
                  <v:shape id="Freeform 3310" o:spid="_x0000_s1224" style="position:absolute;left:123;top:19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LbBcYA&#10;AADdAAAADwAAAGRycy9kb3ducmV2LnhtbESPwU7DMAyG70i8Q2QkLoiloxJD3bIJJlVwAcTWB/Aa&#10;01Q0TpWEtbw9PiBxtH7/n/1tdrMf1Jli6gMbWC4KUMRtsD13BppjffsAKmVki0NgMvBDCXbby4sN&#10;VjZM/EHnQ+6UQDhVaMDlPFZap9aRx7QII7FknyF6zDLGTtuIk8D9oO+K4l577FkuOBxp76j9Onx7&#10;oUxPx1i793pVvjY3++cTNf3qzZjrq/lxDSrTnP+X/9ov1kBZLuV/sRET0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sLbBcYAAADdAAAADwAAAAAAAAAAAAAAAACYAgAAZHJz&#10;L2Rvd25yZXYueG1sUEsFBgAAAAAEAAQA9QAAAIsDAAAAAA==&#10;" path="m1,21r,l1,21r,1l2,22r,l2,23r1,l3,23r1,l4,23r,l5,22r,l6,22r,-1l6,21r,l6,20r,-1l6,19r,-1l6,18r,-1l6,17,5,16r,l5,15r,-1l5,14r,-1l5,13r,-1l5,12r,-1l5,11r,-1l5,9r,l5,8r,l5,7r1,l6,6,6,5r,l6,4r,l6,3r,l6,2r,l6,1,5,1r,l4,1,4,r,l3,r,l2,1r,l2,1,1,1r,1l1,2r,1l1,3r,1l1,4r,1l1,5r,1l1,7,,7,,8r,l,9r,l,10r,1l,11r,1l,12r,1l,13r,1l,14r,1l,16r,l1,17r,l1,18r,l1,19r,l1,20r,1xe" filled="f">
                    <v:stroke joinstyle="miter"/>
                    <v:path arrowok="t" o:connecttype="custom" o:connectlocs="1,21;1,22;2,22;3,23;4,23;4,23;5,22;6,21;6,21;6,19;6,18;6,17;5,16;5,15;5,14;5,13;5,12;5,11;5,9;5,8;5,7;6,6;6,5;6,4;6,3;6,2;5,1;4,1;4,0;3,0;2,1;1,1;1,2;1,3;1,4;1,5;1,7;0,8;0,9;0,10;0,11;0,12;0,13;0,14;0,16;1,17;1,18;1,19;1,20" o:connectangles="0,0,0,0,0,0,0,0,0,0,0,0,0,0,0,0,0,0,0,0,0,0,0,0,0,0,0,0,0,0,0,0,0,0,0,0,0,0,0,0,0,0,0,0,0,0,0,0,0"/>
                  </v:shape>
                  <v:shape id="Freeform 3311" o:spid="_x0000_s1225" style="position:absolute;left:129;top:200;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AJS8UA&#10;AADdAAAADwAAAGRycy9kb3ducmV2LnhtbESPX2vCMBTF3wW/Q7jCXmSmnSjSGaUIijL2YBX2emmu&#10;TVlzU5po67dfBoM9Hs6fH2e9HWwjHtT52rGCdJaAIC6drrlScL3sX1cgfEDW2DgmBU/ysN2MR2vM&#10;tOv5TI8iVCKOsM9QgQmhzaT0pSGLfuZa4ujdXGcxRNlVUnfYx3HbyLckWUqLNUeCwZZ2hsrv4m4j&#10;93ZafR0+F9NT8ZGn0wPmuDO9Ui+TIX8HEWgI/+G/9lErmM/TFH7fx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wAlLxQAAAN0AAAAPAAAAAAAAAAAAAAAAAJgCAABkcnMv&#10;ZG93bnJldi54bWxQSwUGAAAAAAQABAD1AAAAigMAAAAA&#10;" path="m,16l,6r,l,6r,l,6,,5r,l,5r,l,5r,l,5r,l,5r,l,4r,l,4r,l,4r,l,4r,l,4r1,l1,4r,l1,4r,l1,4,1,3r,l1,3r,l1,3r,l1,3r1,l2,3r,l2,3r,l2,3r,l2,3r,l2,3r,l2,3r,l2,3r1,l3,3,3,2r,l3,2r,l3,2r,l3,2r,l3,2r,l4,2r,l14,r,1l14,1r,l14,1r,l14,1r,l15,1r,l15,1r,l15,1r,l15,1r,l15,1r,l15,1r,l15,1r1,l16,1r,l16,1r,l16,1r,l16,1r,l16,1r,1l17,2r,l17,2r,l17,2r,l17,2r,l17,2r,l17,2r,l17,2r,l17,2r,1l17,3r,l17,3r,l17,3r,l17,3r,l17,3r1,l18,3r,1l18,4r,l18,4r,l18,4r,l18,4r,l18,4r,l18,4r,1l18,5r,l18,5r,l18,5r,l18,5r,l18,16r,l18,16r,1l18,17r,l18,17r,l18,17r,l18,17r,l18,17r,l18,18r,l18,18r,l18,18r,l18,18r,l18,18r,l18,18r,1l18,19r-1,l17,19r,l17,19r,l17,19r,l17,19r,l17,19r,l17,19r,1l17,20r,l17,20r,l17,20r,l17,20r,l17,20r,l17,20r,l16,20r,1l16,21r,l16,21r,l16,21r,l16,21r,l16,21r,l16,21r-1,l15,21r,l15,21r,l15,21r,l15,21r,l15,21r,l14,21r,l14,21r,l14,21,4,19r,l4,19r,l4,19r-1,l3,19r,l3,19r,l3,19r,l3,19r,l3,19r,l2,19r,l2,19r,l2,19r,l2,19r,l2,19r,l2,19r-1,l1,19r,l1,19r,l1,18r,l1,18r,l1,18r,l1,18r,l1,18,,18r,l,18,,17r,l,17r,l,17r,l,17r,l,17r,l,17r,l,16r,l,16r,l,16r,l,16xe" fillcolor="#f2f2f2" stroked="f">
                    <v:path arrowok="t" o:connecttype="custom" o:connectlocs="0,6;0,5;0,5;0,4;0,4;1,4;1,3;2,3;2,3;2,3;3,2;3,2;4,2;14,1;15,1;15,1;15,1;16,1;16,1;17,2;17,2;17,2;17,3;17,3;18,3;18,4;18,4;18,5;18,5;18,17;18,17;18,17;18,18;18,18;17,19;17,19;17,19;17,20;17,20;16,21;16,21;16,21;15,21;15,21;14,21;4,19;3,19;3,19;2,19;2,19;1,19;1,18;1,18;0,18;0,17;0,17;0,16;0,16" o:connectangles="0,0,0,0,0,0,0,0,0,0,0,0,0,0,0,0,0,0,0,0,0,0,0,0,0,0,0,0,0,0,0,0,0,0,0,0,0,0,0,0,0,0,0,0,0,0,0,0,0,0,0,0,0,0,0,0,0,0"/>
                  </v:shape>
                  <v:shape id="Freeform 3312" o:spid="_x0000_s1226" style="position:absolute;left:129;top:200;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6OWcUA&#10;AADdAAAADwAAAGRycy9kb3ducmV2LnhtbESPQWsCMRSE74L/IbxCb5pV0cpqFBGEXgrVWs+vm+cm&#10;dPOybOK67a83guBxmJlvmOW6c5VoqQnWs4LRMANBXHhtuVRw/NoN5iBCRNZYeSYFfxRgver3lphr&#10;f+U9tYdYigThkKMCE2OdSxkKQw7D0NfEyTv7xmFMsimlbvCa4K6S4yybSYeW04LBmraGit/DxSlo&#10;68p+nObf9mh+Prv/6Zvf705eqdeXbrMAEamLz/Cj/a4VTCajM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o5ZxQAAAN0AAAAPAAAAAAAAAAAAAAAAAJgCAABkcnMv&#10;ZG93bnJldi54bWxQSwUGAAAAAAQABAD1AAAAigMAAAAA&#10;" path="m,16l,6r,l,6r,l,6,,5r,l,5r,l,5r,l,5r,l,5r,l,4r,l,4r,l,4r,l,4r,l,4r1,l1,4r,l1,4r,l1,4,1,3r,l1,3r,l1,3r,l1,3r1,l2,3r,l2,3r,l2,3r,l2,3r,l2,3r,l2,3r,l2,3r1,l3,3,3,2r,l3,2r,l3,2r,l3,2r,l3,2r,l4,2r,l14,r,1l14,1r,l14,1r,l14,1r,l15,1r,l15,1r,l15,1r,l15,1r,l15,1r,l15,1r,l15,1r1,l16,1r,l16,1r,l16,1r,l16,1r,l16,1r,1l17,2r,l17,2r,l17,2r,l17,2r,l17,2r,l17,2r,l17,2r,l17,2r,1l17,3r,l17,3r,l17,3r,l17,3r,l17,3r1,l18,3r,1l18,4r,l18,4r,l18,4r,l18,4r,l18,4r,l18,4r,1l18,5r,l18,5r,l18,5r,l18,5r,l18,16r,l18,16r,1l18,17r,l18,17r,l18,17r,l18,17r,l18,17r,l18,18r,l18,18r,l18,18r,l18,18r,l18,18r,l18,18r,1l18,19r-1,l17,19r,l17,19r,l17,19r,l17,19r,l17,19r,l17,19r,1l17,20r,l17,20r,l17,20r,l17,20r,l17,20r,l17,20r,l16,20r,1l16,21r,l16,21r,l16,21r,l16,21r,l16,21r,l16,21r-1,l15,21r,l15,21r,l15,21r,l15,21r,l15,21r,l14,21r,l14,21r,l14,21,4,19r,l4,19r,l4,19r-1,l3,19r,l3,19r,l3,19r,l3,19r,l3,19r,l2,19r,l2,19r,l2,19r,l2,19r,l2,19r,l2,19r-1,l1,19r,l1,19r,l1,18r,l1,18r,l1,18r,l1,18r,l1,18,,18r,l,18,,17r,l,17r,l,17r,l,17r,l,17r,l,17r,l,16r,l,16r,l,16r,l,16xe" filled="f">
                    <v:stroke joinstyle="miter"/>
                    <v:path arrowok="t" o:connecttype="custom" o:connectlocs="0,6;0,5;0,5;0,4;0,4;1,4;1,3;2,3;2,3;2,3;3,2;3,2;4,2;14,1;15,1;15,1;15,1;16,1;16,1;17,2;17,2;17,2;17,3;17,3;18,3;18,4;18,4;18,5;18,5;18,17;18,17;18,17;18,18;18,18;17,19;17,19;17,19;17,20;17,20;16,21;16,21;16,21;15,21;15,21;14,21;4,19;3,19;3,19;2,19;2,19;1,19;1,18;1,18;0,18;0,17;0,17;0,16;0,16" o:connectangles="0,0,0,0,0,0,0,0,0,0,0,0,0,0,0,0,0,0,0,0,0,0,0,0,0,0,0,0,0,0,0,0,0,0,0,0,0,0,0,0,0,0,0,0,0,0,0,0,0,0,0,0,0,0,0,0,0,0"/>
                  </v:shape>
                  <v:shape id="Freeform 3313" o:spid="_x0000_s1227" style="position:absolute;left:127;top:20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JhscA&#10;AADdAAAADwAAAGRycy9kb3ducmV2LnhtbESPQWsCMRCF74X+hzAFL6Vmt4vSrkaRUqWHXlyl9Djd&#10;jJulm8myiRr/fVMQPD7evO/Nmy+j7cSJBt86VpCPMxDEtdMtNwr2u/XTCwgfkDV2jknBhTwsF/d3&#10;cyy1O/OWTlVoRIKwL1GBCaEvpfS1IYt+7Hri5B3cYDEkOTRSD3hOcNvJ5yybSostpwaDPb0Zqn+r&#10;o01vfLt1Hl8fKRarafXzaTaTd/+l1OghrmYgAsVwO76mP7SCosgL+F+TEC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7iYbHAAAA3QAAAA8AAAAAAAAAAAAAAAAAmAIAAGRy&#10;cy9kb3ducmV2LnhtbFBLBQYAAAAABAAEAPUAAACMAwAAAAA=&#10;" path="m,3l2,5r,l3,5r,l3,5r,l3,5r,l3,5r,l3,5,3,4r,l3,4r,l3,4r1,l4,4r,l4,4r,l3,4r,l3,4,3,3r,l3,3r,l3,3r,l3,3r,l3,3r,l3,3r,l3,3,,,,3xe" fillcolor="#f2f2f2" stroked="f">
                    <v:path arrowok="t" o:connecttype="custom" o:connectlocs="0,3;2,5;2,5;3,5;3,5;3,5;3,5;3,5;3,5;3,5;3,5;3,5;3,4;3,4;3,4;3,4;3,4;4,4;4,4;4,4;4,4;4,4;3,4;3,4;3,4;3,3;3,3;3,3;3,3;3,3;3,3;3,3;3,3;3,3;3,3;3,3;3,3;3,3;0,0;0,3" o:connectangles="0,0,0,0,0,0,0,0,0,0,0,0,0,0,0,0,0,0,0,0,0,0,0,0,0,0,0,0,0,0,0,0,0,0,0,0,0,0,0,0"/>
                  </v:shape>
                  <v:shape id="Freeform 3314" o:spid="_x0000_s1228" style="position:absolute;left:127;top:20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EeMcA&#10;AADdAAAADwAAAGRycy9kb3ducmV2LnhtbESPzWrDMBCE74W+g9hCL6GRUocQ3MimtBRKAoH8UOht&#10;sTa2ibUylhy7bx8FAj0OM/MNs8pH24gLdb52rGE2VSCIC2dqLjUcD18vSxA+IBtsHJOGP/KQZ48P&#10;K0yNG3hHl30oRYSwT1FDFUKbSumLiiz6qWuJo3dyncUQZVdK0+EQ4baRr0otpMWa40KFLX1UVJz3&#10;vdWw/S0m6nO9oflBqaT/GYzq10Hr56fx/Q1EoDH8h+/tb6MhSWZzuL2JT0B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4hHjHAAAA3QAAAA8AAAAAAAAAAAAAAAAAmAIAAGRy&#10;cy9kb3ducmV2LnhtbFBLBQYAAAAABAAEAPUAAACMAwAAAAA=&#10;" path="m,3l2,5r,l3,5r,l3,5r,l3,5r,l3,5r,l3,5,3,4r,l3,4r,l3,4r1,l4,4r,l4,4r,l3,4r,l3,4,3,3r,l3,3r,l3,3r,l3,3r,l3,3r,l3,3r,l3,3,,,,3xe" filled="f">
                    <v:stroke joinstyle="miter"/>
                    <v:path arrowok="t" o:connecttype="custom" o:connectlocs="0,3;2,5;2,5;3,5;3,5;3,5;3,5;3,5;3,5;3,5;3,5;3,5;3,4;3,4;3,4;3,4;3,4;4,4;4,4;4,4;4,4;4,4;3,4;3,4;3,4;3,3;3,3;3,3;3,3;3,3;3,3;3,3;3,3;3,3;3,3;3,3;3,3;3,3;0,0;0,3" o:connectangles="0,0,0,0,0,0,0,0,0,0,0,0,0,0,0,0,0,0,0,0,0,0,0,0,0,0,0,0,0,0,0,0,0,0,0,0,0,0,0,0"/>
                  </v:shape>
                  <v:shape id="Freeform 3315" o:spid="_x0000_s1229" style="position:absolute;left:127;top:2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60accA&#10;AADdAAAADwAAAGRycy9kb3ducmV2LnhtbESPQWsCMRCF74X+hzAFL0Wz66Lo1ihSqvTQS7ciHqeb&#10;6WbpZrJsoqb/vikUPD7evO/NW22i7cSFBt86VpBPMhDEtdMtNwoOH7vxAoQPyBo7x6Tghzxs1vd3&#10;Kyy1u/I7XarQiARhX6ICE0JfSulrQxb9xPXEyftyg8WQ5NBIPeA1wW0np1k2lxZbTg0Ge3o2VH9X&#10;Z5veOLldHpePFIvtvPp8M/vZiz8qNXqI2ycQgWK4Hf+nX7WCoshn8LcmIU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etGnHAAAA3QAAAA8AAAAAAAAAAAAAAAAAmAIAAGRy&#10;cy9kb3ducmV2LnhtbFBLBQYAAAAABAAEAPUAAACMAwAAAAA=&#10;" path="m,2l2,r,l3,r,l3,r,l3,r,l3,r,l3,r,l3,1r,l3,1r,l3,1r,l3,1r1,l4,1r,l4,1r,l3,1r,1l3,2r,l3,2r,l3,2r,l3,2r,l3,2r,l3,2r,l,5,,2xe" fillcolor="#f2f2f2" stroked="f">
                    <v:path arrowok="t" o:connecttype="custom" o:connectlocs="0,2;2,0;2,0;3,0;3,0;3,0;3,0;3,0;3,0;3,0;3,0;3,0;3,0;3,1;3,1;3,1;3,1;3,1;3,1;3,1;4,1;4,1;4,1;4,1;4,1;3,1;3,2;3,2;3,2;3,2;3,2;3,2;3,2;3,2;3,2;3,2;3,2;3,2;3,2;0,5;0,2" o:connectangles="0,0,0,0,0,0,0,0,0,0,0,0,0,0,0,0,0,0,0,0,0,0,0,0,0,0,0,0,0,0,0,0,0,0,0,0,0,0,0,0,0"/>
                  </v:shape>
                  <v:shape id="Freeform 3316" o:spid="_x0000_s1230" style="position:absolute;left:127;top:2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lMYA&#10;AADdAAAADwAAAGRycy9kb3ducmV2LnhtbESPQWvCQBSE70L/w/IKvYju2hQp0U0oLQVRKFSL4O2R&#10;fU1Cs29DdmPiv3cFocdhZr5h1vloG3GmzteONSzmCgRx4UzNpYafw+fsFYQPyAYbx6ThQh7y7GGy&#10;xtS4gb/pvA+liBD2KWqoQmhTKX1RkUU/dy1x9H5dZzFE2ZXSdDhEuG3ks1JLabHmuFBhS+8VFX/7&#10;3mr4OhVT9bHd0ctBqaQ/Dkb126D10+P4tgIRaAz/4Xt7YzQkyWIJtzfxCcjs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qa/lMYAAADdAAAADwAAAAAAAAAAAAAAAACYAgAAZHJz&#10;L2Rvd25yZXYueG1sUEsFBgAAAAAEAAQA9QAAAIsDAAAAAA==&#10;" path="m,2l2,r,l3,r,l3,r,l3,r,l3,r,l3,r,l3,1r,l3,1r,l3,1r,l3,1r1,l4,1r,l4,1r,l3,1r,1l3,2r,l3,2r,l3,2r,l3,2r,l3,2r,l3,2r,l,5,,2xe" filled="f">
                    <v:stroke joinstyle="miter"/>
                    <v:path arrowok="t" o:connecttype="custom" o:connectlocs="0,2;2,0;2,0;3,0;3,0;3,0;3,0;3,0;3,0;3,0;3,0;3,0;3,0;3,1;3,1;3,1;3,1;3,1;3,1;3,1;4,1;4,1;4,1;4,1;4,1;3,1;3,2;3,2;3,2;3,2;3,2;3,2;3,2;3,2;3,2;3,2;3,2;3,2;3,2;0,5;0,2" o:connectangles="0,0,0,0,0,0,0,0,0,0,0,0,0,0,0,0,0,0,0,0,0,0,0,0,0,0,0,0,0,0,0,0,0,0,0,0,0,0,0,0,0"/>
                  </v:shape>
                  <v:shape id="Freeform 3317" o:spid="_x0000_s1231" style="position:absolute;left:125;top:20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MLjcYA&#10;AADdAAAADwAAAGRycy9kb3ducmV2LnhtbESPQUsDMRSE74L/IbyCN5ttC2q3TUtZUQtCaVfR62Pz&#10;ml1MXpYktuu/bwTB4zAz3zDL9eCsOFGInWcFk3EBgrjxumOj4P3t6fYBREzIGq1nUvBDEdar66sl&#10;ltqf+UCnOhmRIRxLVNCm1JdSxqYlh3Hse+LsHX1wmLIMRuqA5wx3Vk6L4k467DgvtNhT1VLzVX87&#10;BXZXHx8/U70Pc/PSVR+vxlbPe6VuRsNmASLRkP7Df+2tVjCbTe7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1MLjcYAAADdAAAADwAAAAAAAAAAAAAAAACYAgAAZHJz&#10;L2Rvd25yZXYueG1sUEsFBgAAAAAEAAQA9QAAAIsDAAAAAA==&#10;" path="m1,19r,1l1,20r,1l1,21r,l2,21r,1l2,22r,l3,22r,-1l3,21r,l4,21r,-1l4,20r,-1l4,19r,-1l4,18r,-1l4,17r,-1l4,16r,-1l4,15r,-1l3,14r,-1l3,12r,l3,11r,l3,10r,l3,9r,l3,8,4,7r,l4,6r,l4,5r,l4,4r,l4,3r,l4,2r,l4,1r,l3,1,3,r,l3,,2,r,l2,r,l1,r,l1,1r,l1,1r,1l1,2r,1l1,4r,l1,5r,l1,6,,6,,7r,l,8,,9r,l,10r,l,11r,l,12r,l,13r,1l,14r,1l,15r1,1l1,16r,1l1,17r,1l1,18r,1l1,19xe" fillcolor="#f2f2f2" stroked="f">
                    <v:path arrowok="t" o:connecttype="custom" o:connectlocs="1,20;1,21;1,21;2,22;2,22;3,21;3,21;4,20;4,19;4,18;4,17;4,16;4,15;4,14;3,13;3,12;3,11;3,10;3,9;4,7;4,6;4,5;4,4;4,3;4,2;4,1;3,1;3,0;2,0;2,0;1,0;1,1;1,1;1,2;1,4;1,5;1,6;0,7;0,8;0,9;0,10;0,11;0,12;0,14;0,15;1,16;1,17;1,18;1,19" o:connectangles="0,0,0,0,0,0,0,0,0,0,0,0,0,0,0,0,0,0,0,0,0,0,0,0,0,0,0,0,0,0,0,0,0,0,0,0,0,0,0,0,0,0,0,0,0,0,0,0,0"/>
                  </v:shape>
                  <v:shape id="Freeform 3318" o:spid="_x0000_s1232" style="position:absolute;left:125;top:20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KyM8EA&#10;AADdAAAADwAAAGRycy9kb3ducmV2LnhtbERPy4rCMBTdC/MP4Q64kWmqRUeqUUYHwW2rH3Bpbh/Y&#10;3HSaWOvfTxaCy8N5b/ejacVAvWssK5hHMQjiwuqGKwXXy+lrDcJ5ZI2tZVLwJAf73cdki6m2D85o&#10;yH0lQgi7FBXU3neplK6oyaCLbEccuNL2Bn2AfSV1j48Qblq5iOOVNNhwaKixo2NNxS2/GwXZ8P03&#10;m93LdX6Js9/lsRqT3B2Umn6OPxsQnkb/Fr/cZ60gSeZhbngTnoD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isjPBAAAA3QAAAA8AAAAAAAAAAAAAAAAAmAIAAGRycy9kb3du&#10;cmV2LnhtbFBLBQYAAAAABAAEAPUAAACGAwAAAAA=&#10;" path="m1,19r,1l1,20r,1l1,21r,l2,21r,1l2,22r,l3,22r,-1l3,21r,l4,21r,-1l4,20r,-1l4,19r,-1l4,18r,-1l4,17r,-1l4,16r,-1l4,15r,-1l3,14r,-1l3,12r,l3,11r,l3,10r,l3,9r,l3,8,4,7r,l4,6r,l4,5r,l4,4r,l4,3r,l4,2r,l4,1r,l3,1,3,r,l3,,2,r,l2,r,l1,r,l1,1r,l1,1r,1l1,2r,1l1,4r,l1,5r,l1,6,,6,,7r,l,8,,9r,l,10r,l,11r,l,12r,l,13r,1l,14r,1l,15r1,1l1,16r,1l1,17r,1l1,18r,1l1,19xe" filled="f">
                    <v:stroke joinstyle="miter"/>
                    <v:path arrowok="t" o:connecttype="custom" o:connectlocs="1,20;1,21;1,21;2,22;2,22;3,21;3,21;4,20;4,19;4,18;4,17;4,16;4,15;4,14;3,13;3,12;3,11;3,10;3,9;4,7;4,6;4,5;4,4;4,3;4,2;4,1;3,1;3,0;2,0;2,0;1,0;1,1;1,1;1,2;1,4;1,5;1,6;0,7;0,8;0,9;0,10;0,11;0,12;0,14;0,15;1,16;1,17;1,18;1,19" o:connectangles="0,0,0,0,0,0,0,0,0,0,0,0,0,0,0,0,0,0,0,0,0,0,0,0,0,0,0,0,0,0,0,0,0,0,0,0,0,0,0,0,0,0,0,0,0,0,0,0,0"/>
                  </v:shape>
                  <v:shape id="Freeform 3319" o:spid="_x0000_s1233" style="position:absolute;left:123;top:22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4RMUA&#10;AADdAAAADwAAAGRycy9kb3ducmV2LnhtbESPQYvCMBSE7wv+h/CEva2pFUW7RhFZRQ97sAp6fDRv&#10;22LzUppY6783grDHYWa+YebLzlSipcaVlhUMBxEI4szqknMFp+PmawrCeWSNlWVS8CAHy0XvY46J&#10;tnc+UJv6XAQIuwQVFN7XiZQuK8igG9iaOHh/tjHog2xyqRu8B7ipZBxFE2mw5LBQYE3rgrJrejMK&#10;dvtHfG7xso2xvE0uv+PTRv9clfrsd6tvEJ46/x9+t3dawWg0nMHrTXgCcvE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LvhExQAAAN0AAAAPAAAAAAAAAAAAAAAAAJgCAABkcnMv&#10;ZG93bnJldi54bWxQSwUGAAAAAAQABAD1AAAAigMAAAAA&#10;" path="m,21r1,l1,21r,1l1,22r,l2,23r,l3,23r,l4,23r,l5,22r,l5,22r,-1l6,21r,l6,20r,-1l6,19,5,18r,l5,17r,l5,16r,l5,15r,-1l5,14r,-1l5,13r,-1l5,12r,-1l5,11r,-1l5,9r,l5,8r,l5,7r,l5,6,5,5r,l6,4r,l6,3r,l6,2,5,2,5,1r,l5,1,4,1,4,,3,r,l2,r,1l1,1r,l1,1r,1l1,2,,3r,l,4r,l,5r,l,6,,7r,l,8r,l,9r,l,10r,1l,11r,1l,12r,1l,13r,1l,14r,1l,16r,l,17r,l,18r,l,19r,l,20r,1xe" fillcolor="#f2f2f2" stroked="f">
                    <v:path arrowok="t" o:connecttype="custom" o:connectlocs="1,21;1,22;1,22;2,23;3,23;4,23;5,22;5,21;6,21;6,19;5,18;5,17;5,16;5,15;5,14;5,13;5,12;5,11;5,9;5,8;5,7;5,6;5,5;6,4;6,3;5,2;5,1;4,1;3,0;2,0;1,1;1,1;1,2;0,3;0,4;0,5;0,7;0,8;0,9;0,10;0,11;0,12;0,13;0,14;0,16;0,17;0,18;0,19;0,20" o:connectangles="0,0,0,0,0,0,0,0,0,0,0,0,0,0,0,0,0,0,0,0,0,0,0,0,0,0,0,0,0,0,0,0,0,0,0,0,0,0,0,0,0,0,0,0,0,0,0,0,0"/>
                  </v:shape>
                  <v:shape id="Freeform 3320" o:spid="_x0000_s1234" style="position:absolute;left:123;top:22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RuMYA&#10;AADdAAAADwAAAGRycy9kb3ducmV2LnhtbESPwU7DMAyG70i8Q2QkLoilrBJD3bIJJlVwAcTWB/Aa&#10;01Q0TpWEtbw9PiBxtH7/n/1tdrMf1Jli6gMbuFsUoIjbYHvuDDTH+vYBVMrIFofAZOCHEuy2lxcb&#10;rGyY+IPOh9wpgXCq0IDLeay0Tq0jj2kRRmLJPkP0mGWMnbYRJ4H7QS+L4l577FkuOBxp76j9Onx7&#10;oUxPx1i793pVvjY3++cTNf3qzZjrq/lxDSrTnP+X/9ov1kBZLuV/sRET0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4RuMYAAADdAAAADwAAAAAAAAAAAAAAAACYAgAAZHJz&#10;L2Rvd25yZXYueG1sUEsFBgAAAAAEAAQA9QAAAIsDAAAAAA==&#10;" path="m,21r1,l1,21r,1l1,22r,l2,23r,l3,23r,l4,23r,l5,22r,l5,22r,-1l6,21r,l6,20r,-1l6,19,5,18r,l5,17r,l5,16r,l5,15r,-1l5,14r,-1l5,13r,-1l5,12r,-1l5,11r,-1l5,9r,l5,8r,l5,7r,l5,6,5,5r,l6,4r,l6,3r,l6,2,5,2,5,1r,l5,1,4,1,4,,3,r,l2,r,1l1,1r,l1,1r,1l1,2,,3r,l,4r,l,5r,l,6,,7r,l,8r,l,9r,l,10r,1l,11r,1l,12r,1l,13r,1l,14r,1l,16r,l,17r,l,18r,l,19r,l,20r,1xe" filled="f">
                    <v:stroke joinstyle="miter"/>
                    <v:path arrowok="t" o:connecttype="custom" o:connectlocs="1,21;1,22;1,22;2,23;3,23;4,23;5,22;5,21;6,21;6,19;5,18;5,17;5,16;5,15;5,14;5,13;5,12;5,11;5,9;5,8;5,7;5,6;5,5;6,4;6,3;5,2;5,1;4,1;3,0;2,0;1,1;1,1;1,2;0,3;0,4;0,5;0,7;0,8;0,9;0,10;0,11;0,12;0,13;0,14;0,16;0,17;0,18;0,19;0,20" o:connectangles="0,0,0,0,0,0,0,0,0,0,0,0,0,0,0,0,0,0,0,0,0,0,0,0,0,0,0,0,0,0,0,0,0,0,0,0,0,0,0,0,0,0,0,0,0,0,0,0,0"/>
                  </v:shape>
                  <v:shape id="Freeform 3321" o:spid="_x0000_s1235" style="position:absolute;left:129;top:229;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e0cIA&#10;AADdAAAADwAAAGRycy9kb3ducmV2LnhtbESP0YrCMBRE3wX/IVzBN01tYZGuUVRwcR9X/YC7zW1a&#10;bG5Ck9X69xtB8HGYmTPMajPYTtyoD61jBYt5BoK4crplo+ByPsyWIEJE1tg5JgUPCrBZj0crLLW7&#10;8w/dTtGIBOFQooImRl9KGaqGLIa588TJq11vMSbZG6l7vCe47WSeZR/SYstpoUFP+4aq6+nPKoi7&#10;pTdF/fV9rLPC6MvBd/mvV2o6GbafICIN8R1+tY9aQVHkC3i+SU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IB7RwgAAAN0AAAAPAAAAAAAAAAAAAAAAAJgCAABkcnMvZG93&#10;bnJldi54bWxQSwUGAAAAAAQABAD1AAAAhwMAAAAA&#10;" path="m,16l,6r,l,6r,l,5r,l,5r,l,5r,l,5r,l,5r,l,5,,4r,l,4r,l,4r,l,4r,l,4r,l,4r,l,4r1,l1,4,1,3r,l1,3r,l1,3r,l1,3r,l1,3r,l1,3r,l1,3r1,l2,3r,l2,3r,l2,3r,l2,3r,l2,3,2,2r,l3,2r,l3,2r,l3,2r,l3,2r,l3,2r,l14,r,l14,r,l14,r,l14,r,1l14,1r,l14,1r1,l15,1r,l15,1r,l15,1r,l15,1r,l15,1r,l15,1r,l16,1r,l16,1r,l16,1r,l16,1r,1l16,2r,l16,2r,l16,2r,l17,2r,l17,2r,l17,2r,l17,2r,l17,2r,1l17,3r,l17,3r,l17,3r,l17,3r,l17,3r,l17,3r,1l17,4r,l17,4r,l17,4r,l17,4r,l17,4r,l17,4r,1l17,5r,l17,5r,l17,5r,l17,5r,l17,16r,l17,16r,l17,17r,l17,17r,l17,17r,l17,17r,l17,17r,l17,18r,l17,18r,l17,18r,l17,18r,l17,18r,l17,18r,l17,19r,l17,19r,l17,19r,l17,19r,l17,19r,l17,19r,l17,19r,1l17,20r,l17,20r,l17,20r,l17,20r-1,l16,20r,l16,20r,l16,20r,1l16,21r,l16,21r,l16,21r,l16,21r-1,l15,21r,l15,21r,l15,21r,l15,21r,l15,21r,l15,21r-1,l14,21r,l14,21r,l14,21r,l14,21,4,19r-1,l3,19r,l3,19r,l3,19r,l3,19r,l3,19r,l2,19r,l2,19r,l2,19r,l2,19r,l2,19r,l2,19r-1,l1,19r,l1,19r,l1,19r,l1,18r,l1,18r,l1,18,,18r,l,18r,l,18r,l,18r,l,18,,17r,l,17r,l,17r,l,17r,l,17r,l,17,,16r,l,16r,l,16r,l,16r,xe" fillcolor="#f2f2f2" stroked="f">
                    <v:path arrowok="t" o:connecttype="custom" o:connectlocs="0,6;0,5;0,5;0,4;0,4;1,4;1,3;1,3;2,3;2,3;2,2;3,2;3,2;14,0;14,1;15,1;15,1;15,1;16,1;16,2;17,2;17,2;17,3;17,3;17,3;17,4;17,4;17,5;17,5;17,16;17,17;17,17;17,18;17,18;17,19;17,19;17,19;17,20;16,20;16,21;16,21;15,21;15,21;14,21;14,21;3,19;3,19;2,19;2,19;2,19;1,19;1,18;0,18;0,18;0,17;0,17;0,16;0,16" o:connectangles="0,0,0,0,0,0,0,0,0,0,0,0,0,0,0,0,0,0,0,0,0,0,0,0,0,0,0,0,0,0,0,0,0,0,0,0,0,0,0,0,0,0,0,0,0,0,0,0,0,0,0,0,0,0,0,0,0,0"/>
                  </v:shape>
                  <v:shape id="Freeform 3322" o:spid="_x0000_s1236" style="position:absolute;left:129;top:229;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qcrsMA&#10;AADdAAAADwAAAGRycy9kb3ducmV2LnhtbESPQYvCMBSE7wv7H8IT9ramtrBKNYosCOJFtha8Pppn&#10;W2xeQhNt/fcbQfA4zMw3zGozmk7cqfetZQWzaQKCuLK65VpBedp9L0D4gKyxs0wKHuRhs/78WGGu&#10;7cB/dC9CLSKEfY4KmhBcLqWvGjLop9YRR+9ie4Mhyr6Wuschwk0n0yT5kQZbjgsNOvptqLoWN6Ng&#10;/nCMi2G4FuXxMLrTMSPZnZX6mozbJYhAY3iHX+29VpBlaQrPN/EJ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qcrsMAAADdAAAADwAAAAAAAAAAAAAAAACYAgAAZHJzL2Rv&#10;d25yZXYueG1sUEsFBgAAAAAEAAQA9QAAAIgDAAAAAA==&#10;" path="m,16l,6r,l,6r,l,5r,l,5r,l,5r,l,5r,l,5r,l,5,,4r,l,4r,l,4r,l,4r,l,4r,l,4r,l,4r1,l1,4,1,3r,l1,3r,l1,3r,l1,3r,l1,3r,l1,3r,l1,3r1,l2,3r,l2,3r,l2,3r,l2,3r,l2,3,2,2r,l3,2r,l3,2r,l3,2r,l3,2r,l3,2r,l14,r,l14,r,l14,r,l14,r,1l14,1r,l14,1r1,l15,1r,l15,1r,l15,1r,l15,1r,l15,1r,l15,1r,l16,1r,l16,1r,l16,1r,l16,1r,1l16,2r,l16,2r,l16,2r,l17,2r,l17,2r,l17,2r,l17,2r,l17,2r,1l17,3r,l17,3r,l17,3r,l17,3r,l17,3r,l17,3r,1l17,4r,l17,4r,l17,4r,l17,4r,l17,4r,l17,4r,1l17,5r,l17,5r,l17,5r,l17,5r,l17,16r,l17,16r,l17,17r,l17,17r,l17,17r,l17,17r,l17,17r,l17,18r,l17,18r,l17,18r,l17,18r,l17,18r,l17,18r,l17,19r,l17,19r,l17,19r,l17,19r,l17,19r,l17,19r,l17,19r,1l17,20r,l17,20r,l17,20r,l17,20r-1,l16,20r,l16,20r,l16,20r,1l16,21r,l16,21r,l16,21r,l16,21r-1,l15,21r,l15,21r,l15,21r,l15,21r,l15,21r,l15,21r-1,l14,21r,l14,21r,l14,21r,l14,21,4,19r-1,l3,19r,l3,19r,l3,19r,l3,19r,l3,19r,l2,19r,l2,19r,l2,19r,l2,19r,l2,19r,l2,19r-1,l1,19r,l1,19r,l1,19r,l1,18r,l1,18r,l1,18,,18r,l,18r,l,18r,l,18r,l,18,,17r,l,17r,l,17r,l,17r,l,17r,l,17,,16r,l,16r,l,16r,l,16r,xe" filled="f">
                    <v:stroke joinstyle="miter"/>
                    <v:path arrowok="t" o:connecttype="custom" o:connectlocs="0,6;0,5;0,5;0,4;0,4;1,4;1,3;1,3;2,3;2,3;2,2;3,2;3,2;14,0;14,1;15,1;15,1;15,1;16,1;16,2;17,2;17,2;17,3;17,3;17,3;17,4;17,4;17,5;17,5;17,16;17,17;17,17;17,18;17,18;17,19;17,19;17,19;17,20;16,20;16,21;16,21;15,21;15,21;14,21;14,21;3,19;3,19;2,19;2,19;2,19;1,19;1,18;0,18;0,18;0,17;0,17;0,16;0,16" o:connectangles="0,0,0,0,0,0,0,0,0,0,0,0,0,0,0,0,0,0,0,0,0,0,0,0,0,0,0,0,0,0,0,0,0,0,0,0,0,0,0,0,0,0,0,0,0,0,0,0,0,0,0,0,0,0,0,0,0,0"/>
                  </v:shape>
                  <v:shape id="Freeform 3323" o:spid="_x0000_s1237" style="position:absolute;left:126;top:23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dDO8YA&#10;AADdAAAADwAAAGRycy9kb3ducmV2LnhtbESPQWsCMRCF70L/Q5hCL6JZXZS6NYqUKj146baIx+lm&#10;ulm6mSybVOO/bwTB4+PN+9685TraVpyo941jBZNxBoK4crrhWsHX53b0DMIHZI2tY1JwIQ/r1cNg&#10;iYV2Z/6gUxlqkSDsC1RgQugKKX1lyKIfu444eT+utxiS7GupezwnuG3lNMvm0mLDqcFgR6+Gqt/y&#10;z6Y3jm47iYshxXwzL7/3Zjd78welnh7j5gVEoBjux7f0u1aQ59McrmsSAuT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dDO8YAAADdAAAADwAAAAAAAAAAAAAAAACYAgAAZHJz&#10;L2Rvd25yZXYueG1sUEsFBgAAAAAEAAQA9QAAAIsDAAAAAA==&#10;" path="m,3l3,5r,l3,5r,l3,5r1,l4,5r,l4,5r,l4,5,4,4r,l4,4r,l4,4r,l4,4r,l4,4r,l4,4r,l4,3r,l4,3r,l4,3r,l4,3r,l4,3r,l4,3r,l4,3r,l,,,3xe" fillcolor="#f2f2f2" stroked="f">
                    <v:path arrowok="t" o:connecttype="custom" o:connectlocs="0,3;3,5;3,5;3,5;3,5;3,5;4,5;4,5;4,5;4,5;4,5;4,5;4,4;4,4;4,4;4,4;4,4;4,4;4,4;4,4;4,4;4,4;4,4;4,4;4,3;4,3;4,3;4,3;4,3;4,3;4,3;4,3;4,3;4,3;4,3;4,3;4,3;4,3;0,0;0,3" o:connectangles="0,0,0,0,0,0,0,0,0,0,0,0,0,0,0,0,0,0,0,0,0,0,0,0,0,0,0,0,0,0,0,0,0,0,0,0,0,0,0,0"/>
                  </v:shape>
                  <v:shape id="Freeform 3324" o:spid="_x0000_s1238" style="position:absolute;left:126;top:23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ROxcYA&#10;AADdAAAADwAAAGRycy9kb3ducmV2LnhtbESPQWvCQBSE70L/w/IKXqTuaqSU1E0oFUEUhGop9PbI&#10;viah2bchuzHx37uFgsdhZr5h1vloG3GhzteONSzmCgRx4UzNpYbP8/bpBYQPyAYbx6ThSh7y7GGy&#10;xtS4gT/ocgqliBD2KWqoQmhTKX1RkUU/dy1x9H5cZzFE2ZXSdDhEuG3kUqlnabHmuFBhS+8VFb+n&#10;3mo4fhcztdkfaHVWKum/BqP6fdB6+ji+vYIINIZ7+L+9MxqSZLmCvzfxCcj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ROxcYAAADdAAAADwAAAAAAAAAAAAAAAACYAgAAZHJz&#10;L2Rvd25yZXYueG1sUEsFBgAAAAAEAAQA9QAAAIsDAAAAAA==&#10;" path="m,3l3,5r,l3,5r,l3,5r1,l4,5r,l4,5r,l4,5,4,4r,l4,4r,l4,4r,l4,4r,l4,4r,l4,4r,l4,3r,l4,3r,l4,3r,l4,3r,l4,3r,l4,3r,l4,3r,l,,,3xe" filled="f">
                    <v:stroke joinstyle="miter"/>
                    <v:path arrowok="t" o:connecttype="custom" o:connectlocs="0,3;3,5;3,5;3,5;3,5;3,5;4,5;4,5;4,5;4,5;4,5;4,5;4,4;4,4;4,4;4,4;4,4;4,4;4,4;4,4;4,4;4,4;4,4;4,4;4,3;4,3;4,3;4,3;4,3;4,3;4,3;4,3;4,3;4,3;4,3;4,3;4,3;4,3;0,0;0,3" o:connectangles="0,0,0,0,0,0,0,0,0,0,0,0,0,0,0,0,0,0,0,0,0,0,0,0,0,0,0,0,0,0,0,0,0,0,0,0,0,0,0,0"/>
                  </v:shape>
                  <v:shape id="Freeform 3325" o:spid="_x0000_s1239" style="position:absolute;left:126;top:2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J+1McA&#10;AADdAAAADwAAAGRycy9kb3ducmV2LnhtbESPQWsCMRCF74X+hzAFL0Wzuii6GkWKlh566Sqlx3Ez&#10;bpZuJssm1fjvTaHQ4+PN+9681SbaVlyo941jBeNRBoK4crrhWsHxsB/OQfiArLF1TApu5GGzfnxY&#10;YaHdlT/oUoZaJAj7AhWYELpCSl8ZsuhHriNO3tn1FkOSfS11j9cEt62cZNlMWmw4NRjs6MVQ9V3+&#10;2PTGl9uP4+KZYr6dlad38zrd+U+lBk9xuwQRKIb/47/0m1aQ55Mp/K5JCJD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yftTHAAAA3QAAAA8AAAAAAAAAAAAAAAAAmAIAAGRy&#10;cy9kb3ducmV2LnhtbFBLBQYAAAAABAAEAPUAAACMAwAAAAA=&#10;" path="m,2l3,r,l3,r,l3,r,l4,r,l4,r,l4,r,l4,1r,l4,1r,l4,1r,l4,1r,l4,1r,l4,1r,l4,1r,l4,2r,l4,2r,l4,2r,l4,2r,l4,2r,l4,2r,l,5,,2xe" fillcolor="#f2f2f2" stroked="f">
                    <v:path arrowok="t" o:connecttype="custom" o:connectlocs="0,2;3,0;3,0;3,0;3,0;3,0;3,0;4,0;4,0;4,0;4,0;4,0;4,0;4,1;4,1;4,1;4,1;4,1;4,1;4,1;4,1;4,1;4,1;4,1;4,1;4,1;4,1;4,2;4,2;4,2;4,2;4,2;4,2;4,2;4,2;4,2;4,2;4,2;4,2;0,5;0,2" o:connectangles="0,0,0,0,0,0,0,0,0,0,0,0,0,0,0,0,0,0,0,0,0,0,0,0,0,0,0,0,0,0,0,0,0,0,0,0,0,0,0,0,0"/>
                  </v:shape>
                  <v:shape id="Freeform 3326" o:spid="_x0000_s1240" style="position:absolute;left:126;top:2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p1KcYA&#10;AADdAAAADwAAAGRycy9kb3ducmV2LnhtbESPQWvCQBSE70L/w/IKvYju1oiU6CaUlkJRENQieHtk&#10;X5PQ7NuQ3Zj037uFgsdhZr5hNvloG3GlzteONTzPFQjiwpmaSw1fp4/ZCwgfkA02jknDL3nIs4fJ&#10;BlPjBj7Q9RhKESHsU9RQhdCmUvqiIot+7lri6H27zmKIsiul6XCIcNvIhVIrabHmuFBhS28VFT/H&#10;3mrYX4qpet/uaHlSKunPg1H9Nmj99Di+rkEEGsM9/N/+NBqSZLGCvzfxCcj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p1KcYAAADdAAAADwAAAAAAAAAAAAAAAACYAgAAZHJz&#10;L2Rvd25yZXYueG1sUEsFBgAAAAAEAAQA9QAAAIsDAAAAAA==&#10;" path="m,2l3,r,l3,r,l3,r,l4,r,l4,r,l4,r,l4,1r,l4,1r,l4,1r,l4,1r,l4,1r,l4,1r,l4,1r,l4,2r,l4,2r,l4,2r,l4,2r,l4,2r,l4,2r,l,5,,2xe" filled="f">
                    <v:stroke joinstyle="miter"/>
                    <v:path arrowok="t" o:connecttype="custom" o:connectlocs="0,2;3,0;3,0;3,0;3,0;3,0;3,0;4,0;4,0;4,0;4,0;4,0;4,0;4,1;4,1;4,1;4,1;4,1;4,1;4,1;4,1;4,1;4,1;4,1;4,1;4,1;4,1;4,2;4,2;4,2;4,2;4,2;4,2;4,2;4,2;4,2;4,2;4,2;4,2;0,5;0,2" o:connectangles="0,0,0,0,0,0,0,0,0,0,0,0,0,0,0,0,0,0,0,0,0,0,0,0,0,0,0,0,0,0,0,0,0,0,0,0,0,0,0,0,0"/>
                  </v:shape>
                  <v:shape id="Freeform 3327" o:spid="_x0000_s1241" style="position:absolute;left:125;top:22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BMMYA&#10;AADdAAAADwAAAGRycy9kb3ducmV2LnhtbESPQUsDMRSE74L/ITzBm822hWq3TYusqAWhtKvo9bF5&#10;zS4mL0sS2+2/bwTB4zAz3zDL9eCsOFKInWcF41EBgrjxumOj4OP9+e4BREzIGq1nUnCmCOvV9dUS&#10;S+1PvKdjnYzIEI4lKmhT6kspY9OSwzjyPXH2Dj44TFkGI3XAU4Y7KydFMZMOO84LLfZUtdR81z9O&#10;gd3Wh6evVO/C3Lx21eebsdXLTqnbm+FxASLRkP7Df+2NVjCdTu7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BMMYAAADdAAAADwAAAAAAAAAAAAAAAACYAgAAZHJz&#10;L2Rvd25yZXYueG1sUEsFBgAAAAAEAAQA9QAAAIsDAAAAAA==&#10;" path="m,19r,1l1,20r,1l1,21r,l1,21r1,1l2,22r,l2,22,3,21r,l3,21r,l3,20r1,l4,19r,l4,18r,l3,17r,l3,16r,l3,15r,l3,14r,-1l3,13r,-1l3,12r,-1l3,11r,-1l3,10,3,9,3,8r,l3,7r,l3,6r,l3,5r,l3,4r1,l4,3r,l4,2r,l3,1r,l3,r,l3,,2,r,l2,r,l1,r,l1,r,1l1,1,,1,,2r,l,3,,4r,l,5r,l,6r,l,7r,l,8r,l,9r,1l,10r,1l,11r,1l,12r,1l,13r,1l,15r,l,16r,l,17r,l,18r,l,19r,xe" fillcolor="#f2f2f2" stroked="f">
                    <v:path arrowok="t" o:connecttype="custom" o:connectlocs="0,20;1,21;1,21;2,22;2,22;3,21;3,21;3,20;4,19;4,18;3,17;3,16;3,15;3,14;3,13;3,12;3,11;3,10;3,8;3,7;3,6;3,5;3,4;4,3;4,2;3,1;3,0;3,0;2,0;2,0;1,0;1,1;0,1;0,2;0,4;0,5;0,6;0,7;0,8;0,9;0,10;0,11;0,12;0,13;0,15;0,16;0,17;0,18;0,19" o:connectangles="0,0,0,0,0,0,0,0,0,0,0,0,0,0,0,0,0,0,0,0,0,0,0,0,0,0,0,0,0,0,0,0,0,0,0,0,0,0,0,0,0,0,0,0,0,0,0,0,0"/>
                  </v:shape>
                  <v:shape id="Freeform 3328" o:spid="_x0000_s1242" style="position:absolute;left:125;top:22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54jsIA&#10;AADdAAAADwAAAGRycy9kb3ducmV2LnhtbERPzW6CQBC+N/EdNmPihehSSatBV2NpmvQK9AEm7AhE&#10;dhbZBfHtu4cmPX75/o/n2XRiosG1lhW8bmIQxJXVLdcKfsqv9R6E88gaO8uk4EkOzqfFyxFTbR+c&#10;01T4WoQQdikqaLzvUyld1ZBBt7E9ceCudjDoAxxqqQd8hHDTyW0cv0uDLYeGBnvKGqpuxWgU5NPu&#10;HkXjdV+Ucf75ltVzUrgPpVbL+XIA4Wn2/+I/97dWkCTbMDe8CU9An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TniOwgAAAN0AAAAPAAAAAAAAAAAAAAAAAJgCAABkcnMvZG93&#10;bnJldi54bWxQSwUGAAAAAAQABAD1AAAAhwMAAAAA&#10;" path="m,19r,1l1,20r,1l1,21r,l1,21r1,1l2,22r,l2,22,3,21r,l3,21r,l3,20r1,l4,19r,l4,18r,l3,17r,l3,16r,l3,15r,l3,14r,-1l3,13r,-1l3,12r,-1l3,11r,-1l3,10,3,9,3,8r,l3,7r,l3,6r,l3,5r,l3,4r1,l4,3r,l4,2r,l3,1r,l3,r,l3,,2,r,l2,r,l1,r,l1,r,1l1,1,,1,,2r,l,3,,4r,l,5r,l,6r,l,7r,l,8r,l,9r,1l,10r,1l,11r,1l,12r,1l,13r,1l,15r,l,16r,l,17r,l,18r,l,19r,xe" filled="f">
                    <v:stroke joinstyle="miter"/>
                    <v:path arrowok="t" o:connecttype="custom" o:connectlocs="0,20;1,21;1,21;2,22;2,22;3,21;3,21;3,20;4,19;4,18;3,17;3,16;3,15;3,14;3,13;3,12;3,11;3,10;3,8;3,7;3,6;3,5;3,4;4,3;4,2;3,1;3,0;3,0;2,0;2,0;1,0;1,1;0,1;0,2;0,4;0,5;0,6;0,7;0,8;0,9;0,10;0,11;0,12;0,13;0,15;0,16;0,17;0,18;0,19" o:connectangles="0,0,0,0,0,0,0,0,0,0,0,0,0,0,0,0,0,0,0,0,0,0,0,0,0,0,0,0,0,0,0,0,0,0,0,0,0,0,0,0,0,0,0,0,0,0,0,0,0"/>
                  </v:shape>
                </v:group>
                <v:group id="Group 3329" o:spid="_x0000_s1243" style="position:absolute;left:181;top:84;width:24;height:167" coordorigin="181,84"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7SsYAAADdAAAADwAAAGRycy9kb3ducmV2LnhtbESPQWvCQBSE7wX/w/KE&#10;3uomhpYaXUVESw8iVAXx9sg+k2D2bciuSfz3riD0OMzMN8xs0ZtKtNS40rKCeBSBIM6sLjlXcDxs&#10;Pr5BOI+ssbJMCu7kYDEfvM0w1bbjP2r3PhcBwi5FBYX3dSqlywoy6Ea2Jg7exTYGfZBNLnWDXYCb&#10;So6j6EsaLDksFFjTqqDsur8ZBT8ddsskXrfb62V1Px8+d6dtTEq9D/vlFISn3v+HX+1frSBJx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XtKxgAAAN0A&#10;AAAPAAAAAAAAAAAAAAAAAKoCAABkcnMvZG93bnJldi54bWxQSwUGAAAAAAQABAD6AAAAnQMAAAAA&#10;">
                  <v:shape id="Freeform 3330" o:spid="_x0000_s1244" style="position:absolute;left:181;top:8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u9yMEA&#10;AADdAAAADwAAAGRycy9kb3ducmV2LnhtbERPTWvCQBC9F/wPywi91V0bSCV1lSJKS0+tiuchO01i&#10;s7MxO9X477sHwePjfc+Xg2/VmfrYBLYwnRhQxGVwDVcW9rvN0wxUFGSHbWCycKUIy8XoYY6FCxf+&#10;pvNWKpVCOBZooRbpCq1jWZPHOAkdceJ+Qu9REuwr7Xq8pHDf6mdjcu2x4dRQY0ermsrf7Z+3sPk6&#10;icvNi6nk+F7GwxXz4/rT2sfx8PYKSmiQu/jm/nAWsixL+9Ob9AT0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2LvcjBAAAA3QAAAA8AAAAAAAAAAAAAAAAAmAIAAGRycy9kb3du&#10;cmV2LnhtbFBLBQYAAAAABAAEAPUAAACGAwAAAAA=&#10;" path="m1,20r,l1,21r,l1,21r1,1l2,22r1,l3,22r1,l4,22r,l5,22r,-1l5,21r1,l6,20r,l6,19r,l6,18r,-1l6,17r,-1l5,16r,-1l5,15r,-1l5,14r,-1l5,13r,-1l5,11r,l5,10r,l5,9r,l5,8,5,7r,l5,6r,l6,5r,l6,4,6,3r,l6,2r,l6,1r,l5,1,5,r,l4,r,l4,,3,r,l2,r,l1,r,l1,1r,l1,2r,l1,3r,l1,4r,1l1,5r,1l,6,,7r,l,8,,9r,l,10r,l,11r,l,12r,1l,13r,1l,14r,1l,15r1,1l1,16r,1l1,18r,l1,19r,l1,20xe" fillcolor="#f2f2f2" stroked="f">
                    <v:path arrowok="t" o:connecttype="custom" o:connectlocs="1,20;1,21;2,22;3,22;4,22;4,22;5,21;6,21;6,20;6,19;6,17;6,16;5,15;5,14;5,13;5,12;5,11;5,10;5,9;5,7;5,6;6,5;6,4;6,3;6,2;6,1;5,0;4,0;4,0;3,0;2,0;1,0;1,1;1,2;1,3;1,5;1,6;0,7;0,8;0,9;0,10;0,11;0,13;0,14;0,15;1,16;1,17;1,18;1,19" o:connectangles="0,0,0,0,0,0,0,0,0,0,0,0,0,0,0,0,0,0,0,0,0,0,0,0,0,0,0,0,0,0,0,0,0,0,0,0,0,0,0,0,0,0,0,0,0,0,0,0,0"/>
                  </v:shape>
                  <v:shape id="Freeform 3331" o:spid="_x0000_s1245" style="position:absolute;left:181;top:8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zOcQA&#10;AADdAAAADwAAAGRycy9kb3ducmV2LnhtbESPQWvCQBSE7wX/w/KE3urGRqpEV5GC4K3VRvT4yD6T&#10;YPZt3F1j+u9dodDjMDPfMItVbxrRkfO1ZQXjUQKCuLC65lJB/rN5m4HwAVljY5kU/JKH1XLwssBM&#10;2zvvqNuHUkQI+wwVVCG0mZS+qMigH9mWOHpn6wyGKF0ptcN7hJtGvifJhzRYc1yosKXPiorL/mYU&#10;uNx8n/wxmebr6+wLJ8dDh4eNUq/Dfj0HEagP/+G/9lYrSNN0DM838Qn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HMznEAAAA3QAAAA8AAAAAAAAAAAAAAAAAmAIAAGRycy9k&#10;b3ducmV2LnhtbFBLBQYAAAAABAAEAPUAAACJAwAAAAA=&#10;" path="m1,20r,l1,21r,l1,21r1,1l2,22r1,l3,22r1,l4,22r,l5,22r,-1l5,21r1,l6,20r,l6,19r,l6,18r,-1l6,17r,-1l5,16r,-1l5,15r,-1l5,14r,-1l5,13r,-1l5,11r,l5,10r,l5,9r,l5,8,5,7r,l5,6r,l6,5r,l6,4,6,3r,l6,2r,l6,1r,l5,1,5,r,l4,r,l4,,3,r,l2,r,l1,r,l1,1r,l1,2r,l1,3r,l1,4r,1l1,5r,1l,6,,7r,l,8,,9r,l,10r,l,11r,l,12r,1l,13r,1l,14r,1l,15r1,1l1,16r,1l1,18r,l1,19r,l1,20xe" filled="f" strokeweight="0">
                    <v:stroke joinstyle="miter"/>
                    <v:path arrowok="t" o:connecttype="custom" o:connectlocs="1,20;1,21;2,22;3,22;4,22;4,22;5,21;6,21;6,20;6,19;6,17;6,16;5,15;5,14;5,13;5,12;5,11;5,10;5,9;5,7;5,6;6,5;6,4;6,3;6,2;6,1;5,0;4,0;4,0;3,0;2,0;1,0;1,1;1,2;1,3;1,5;1,6;0,7;0,8;0,9;0,10;0,11;0,13;0,14;0,15;1,16;1,17;1,18;1,19" o:connectangles="0,0,0,0,0,0,0,0,0,0,0,0,0,0,0,0,0,0,0,0,0,0,0,0,0,0,0,0,0,0,0,0,0,0,0,0,0,0,0,0,0,0,0,0,0,0,0,0,0"/>
                  </v:shape>
                  <v:shape id="Freeform 3332" o:spid="_x0000_s1246" style="position:absolute;left:187;top:8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5y58MA&#10;AADdAAAADwAAAGRycy9kb3ducmV2LnhtbESPQYvCMBSE7wv+h/AEb2uqhWWpRhFB8ORSdw8eH82z&#10;LTYvMYm26683wsIeh5n5hlmuB9OJO/nQWlYwm2YgiCurW64V/Hzv3j9BhIissbNMCn4pwHo1elti&#10;oW3PJd2PsRYJwqFABU2MrpAyVA0ZDFPriJN3tt5gTNLXUnvsE9x0cp5lH9Jgy2mhQUfbhqrL8WYU&#10;DFzu3FXS1+XR3krvTrU+ZL1Sk/GwWYCINMT/8F97rxXkeT6H15v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5y58MAAADdAAAADwAAAAAAAAAAAAAAAACYAgAAZHJzL2Rv&#10;d25yZXYueG1sUEsFBgAAAAAEAAQA9QAAAIgDAAAAAA==&#10;" path="m,15l,5r,l,5r,l,5r,l,4r,l,4r,l,4r,l,4r,l,4r,l,4,,3r,l,3r,l,3r,l,3r1,l1,3r,l1,3r,l1,3r,l1,2r,l1,2r,l1,2r,l1,2r,l2,2r,l2,2r,l2,2r,l2,2r,l2,2r,l2,2r,l3,2r,l3,2r,l3,2r,l3,2r,l3,2,3,1r,l3,1r,l4,1,14,r,l14,r,l14,r,l14,r,l15,r,l15,r,l15,r,l15,r,l15,r,l15,r,l15,r1,l16,r,l16,r,l16,r,l16,r,l16,1r,l17,1r,l17,1r,l17,1r,l17,1r,l17,1r,l17,1r,l17,1r,1l17,2r,l17,2r,l17,2r,l17,2r,l17,2r,l17,2r1,l18,3r,l18,3r,l18,3r,l18,3r,l18,3r,l18,3r,1l18,4r,l18,4r,l18,4r,l18,4r,l18,4r,l18,15r,l18,16r,l18,16r,l18,16r,l18,16r,l18,16r,l18,17r,l18,17r,l18,17r,l18,17r,l18,17r,l18,17r,l18,18r,l18,18r-1,l17,18r,l17,18r,l17,18r,l17,18r,l17,18r,1l17,19r,l17,19r,l17,19r,l17,19r,l17,19r,l17,19r,l17,20r,l16,20r,l16,20r,l16,20r,l16,20r,l16,20r,l16,20r,l16,20r-1,l15,20r,l15,20r,l15,20r,l15,20r,l15,20r,l14,20r,l14,20r,l14,20,4,18r,l4,18r,l3,18r,l3,18r,l3,18r,l3,18r,l3,18r,l3,18r,l2,18r,l2,18r,l2,18r,l2,18r,l2,18r,l1,18r,l1,18r,l1,18r,l1,18r,-1l1,17r,l1,17r,l1,17r,l1,17,,17r,l,17r,l,17r,l,16r,l,16r,l,16r,l,16r,l,16r,l,15r,l,15r,l,15r,xe" fillcolor="#f2f2f2" stroked="f">
                    <v:path arrowok="t" o:connecttype="custom" o:connectlocs="0,5;0,4;0,4;0,3;0,3;1,3;1,2;1,2;2,2;2,2;3,2;3,2;3,1;14,0;15,0;15,0;15,0;16,0;16,0;17,1;17,1;17,1;17,2;17,2;18,3;18,3;18,3;18,4;18,4;18,16;18,16;18,17;18,17;18,17;17,18;17,18;17,19;17,19;17,19;16,20;16,20;16,20;15,20;15,20;14,20;4,18;3,18;3,18;2,18;2,18;1,18;1,18;1,17;0,17;0,16;0,16;0,15;0,15" o:connectangles="0,0,0,0,0,0,0,0,0,0,0,0,0,0,0,0,0,0,0,0,0,0,0,0,0,0,0,0,0,0,0,0,0,0,0,0,0,0,0,0,0,0,0,0,0,0,0,0,0,0,0,0,0,0,0,0,0,0"/>
                  </v:shape>
                  <v:shape id="Freeform 3333" o:spid="_x0000_s1247" style="position:absolute;left:187;top:8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hep8MA&#10;AADdAAAADwAAAGRycy9kb3ducmV2LnhtbERPXWvCMBR9H/gfwhX2NhPdHKUaRYXBEAba+eLbpbm2&#10;xeamJFnb/ftlMNh5O5wvzno72lb05EPjWMN8pkAQl840XGm4fL49ZSBCRDbYOiYN3xRgu5k8rDE3&#10;buAz9UWsRCrhkKOGOsYulzKUNVkMM9cRJ+3mvMWYqK+k8TikctvKhVKv0mLDaaHGjg41lffiy2pQ&#10;p+spFtnHi7rs9kN/PC59L5daP07H3QpEpDH+m//S70bDcwL8vklP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hep8MAAADdAAAADwAAAAAAAAAAAAAAAACYAgAAZHJzL2Rv&#10;d25yZXYueG1sUEsFBgAAAAAEAAQA9QAAAIgDAAAAAA==&#10;" path="m,15l,5r,l,5r,l,5r,l,4r,l,4r,l,4r,l,4r,l,4r,l,4,,3r,l,3r,l,3r,l,3r1,l1,3r,l1,3r,l1,3r,l1,2r,l1,2r,l1,2r,l1,2r,l2,2r,l2,2r,l2,2r,l2,2r,l2,2r,l2,2r,l3,2r,l3,2r,l3,2r,l3,2r,l3,2,3,1r,l3,1r,l4,1,14,r,l14,r,l14,r,l14,r,l15,r,l15,r,l15,r,l15,r,l15,r,l15,r,l15,r1,l16,r,l16,r,l16,r,l16,r,l16,1r,l17,1r,l17,1r,l17,1r,l17,1r,l17,1r,l17,1r,l17,1r,1l17,2r,l17,2r,l17,2r,l17,2r,l17,2r,l17,2r1,l18,3r,l18,3r,l18,3r,l18,3r,l18,3r,l18,3r,1l18,4r,l18,4r,l18,4r,l18,4r,l18,4r,l18,15r,l18,16r,l18,16r,l18,16r,l18,16r,l18,16r,l18,17r,l18,17r,l18,17r,l18,17r,l18,17r,l18,17r,l18,18r,l18,18r-1,l17,18r,l17,18r,l17,18r,l17,18r,l17,18r,1l17,19r,l17,19r,l17,19r,l17,19r,l17,19r,l17,19r,l17,20r,l16,20r,l16,20r,l16,20r,l16,20r,l16,20r,l16,20r,l16,20r-1,l15,20r,l15,20r,l15,20r,l15,20r,l15,20r,l14,20r,l14,20r,l14,20,4,18r,l4,18r,l3,18r,l3,18r,l3,18r,l3,18r,l3,18r,l3,18r,l2,18r,l2,18r,l2,18r,l2,18r,l2,18r,l1,18r,l1,18r,l1,18r,l1,18r,-1l1,17r,l1,17r,l1,17r,l1,17,,17r,l,17r,l,17r,l,16r,l,16r,l,16r,l,16r,l,16r,l,15r,l,15r,l,15r,xe" filled="f" strokeweight="0">
                    <v:stroke joinstyle="miter"/>
                    <v:path arrowok="t" o:connecttype="custom" o:connectlocs="0,5;0,4;0,4;0,3;0,3;1,3;1,2;1,2;2,2;2,2;3,2;3,2;3,1;14,0;15,0;15,0;15,0;16,0;16,0;17,1;17,1;17,1;17,2;17,2;18,3;18,3;18,3;18,4;18,4;18,16;18,16;18,17;18,17;18,17;17,18;17,18;17,19;17,19;17,19;16,20;16,20;16,20;15,20;15,20;14,20;4,18;3,18;3,18;2,18;2,18;1,18;1,18;1,17;0,17;0,16;0,16;0,15;0,15" o:connectangles="0,0,0,0,0,0,0,0,0,0,0,0,0,0,0,0,0,0,0,0,0,0,0,0,0,0,0,0,0,0,0,0,0,0,0,0,0,0,0,0,0,0,0,0,0,0,0,0,0,0,0,0,0,0,0,0,0,0"/>
                  </v:shape>
                  <v:shape id="Freeform 3334" o:spid="_x0000_s1248" style="position:absolute;left:185;top:86;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8bUMYA&#10;AADdAAAADwAAAGRycy9kb3ducmV2LnhtbESPQWvCQBSE74X+h+UVvIhuNEVKdJWqKKUgWPXg8ZF9&#10;TbbNvg3Z1aT/3hWEHoeZ+YaZLTpbiSs13jhWMBomIIhzpw0XCk7HzeANhA/IGivHpOCPPCzmz08z&#10;zLRr+Yuuh1CICGGfoYIyhDqT0uclWfRDVxNH79s1FkOUTSF1g22E20qOk2QiLRqOCyXWtCop/z1c&#10;rAJTf/L+Z+1Me2535/5yZPt6t1Wq99K9T0EE6sJ/+NH+0ArSNH2F+5v4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8bUMYAAADdAAAADwAAAAAAAAAAAAAAAACYAgAAZHJz&#10;L2Rvd25yZXYueG1sUEsFBgAAAAAEAAQA9QAAAIsDAAAAAA==&#10;" path="m,3l2,5r,l3,5r,l3,5r,l3,5r,l3,5r,l3,5r,l3,5,3,4r,l3,4r,l3,4r,l3,4r,l3,4r,l3,4r,l3,4,3,3r,l3,3r,l3,3r,l3,3r,l3,3r,l3,3,,,,3xe" fillcolor="#f2f2f2" stroked="f">
                    <v:path arrowok="t" o:connecttype="custom" o:connectlocs="0,3;2,5;2,5;3,5;3,5;3,5;3,5;3,5;3,5;3,5;3,5;3,5;3,5;3,5;3,4;3,4;3,4;3,4;3,4;3,4;3,4;3,4;3,4;3,4;3,4;3,4;3,4;3,3;3,3;3,3;3,3;3,3;3,3;3,3;3,3;3,3;3,3;3,3;0,0;0,3" o:connectangles="0,0,0,0,0,0,0,0,0,0,0,0,0,0,0,0,0,0,0,0,0,0,0,0,0,0,0,0,0,0,0,0,0,0,0,0,0,0,0,0"/>
                  </v:shape>
                  <v:shape id="Freeform 3335" o:spid="_x0000_s1249" style="position:absolute;left:185;top:86;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nmDMYA&#10;AADdAAAADwAAAGRycy9kb3ducmV2LnhtbESPT2vCQBTE7wW/w/KE3upGQ4uJrhK0BS89+Ofi7ZF9&#10;ZqPZtyG71ein7xYKHoeZ+Q0zX/a2EVfqfO1YwXiUgCAuna65UnDYf71NQfiArLFxTAru5GG5GLzM&#10;Mdfuxlu67kIlIoR9jgpMCG0upS8NWfQj1xJH7+Q6iyHKrpK6w1uE20ZOkuRDWqw5LhhsaWWovOx+&#10;rILinG2y78knyfBYF1vdHk2RHZV6HfbFDESgPjzD/+2NVpCm6Tv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nmDMYAAADdAAAADwAAAAAAAAAAAAAAAACYAgAAZHJz&#10;L2Rvd25yZXYueG1sUEsFBgAAAAAEAAQA9QAAAIsDAAAAAA==&#10;" path="m,3l2,5r,l3,5r,l3,5r,l3,5r,l3,5r,l3,5r,l3,5,3,4r,l3,4r,l3,4r,l3,4r,l3,4r,l3,4r,l3,4,3,3r,l3,3r,l3,3r,l3,3r,l3,3r,l3,3,,,,3xe" filled="f" strokeweight="0">
                    <v:stroke joinstyle="miter"/>
                    <v:path arrowok="t" o:connecttype="custom" o:connectlocs="0,3;2,5;2,5;3,5;3,5;3,5;3,5;3,5;3,5;3,5;3,5;3,5;3,5;3,5;3,4;3,4;3,4;3,4;3,4;3,4;3,4;3,4;3,4;3,4;3,4;3,4;3,4;3,3;3,3;3,3;3,3;3,3;3,3;3,3;3,3;3,3;3,3;3,3;0,0;0,3" o:connectangles="0,0,0,0,0,0,0,0,0,0,0,0,0,0,0,0,0,0,0,0,0,0,0,0,0,0,0,0,0,0,0,0,0,0,0,0,0,0,0,0"/>
                  </v:shape>
                  <v:shape id="Freeform 3336" o:spid="_x0000_s1250" style="position:absolute;left:185;top:9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EgvMYA&#10;AADdAAAADwAAAGRycy9kb3ducmV2LnhtbESPT2vCQBTE70K/w/IKXqRuNCAldRX/oIggWNuDx0f2&#10;NdmafRuyq4nf3i0UPA4z8xtmOu9sJW7UeONYwWiYgCDOnTZcKPj+2ry9g/ABWWPlmBTcycN89tKb&#10;YqZdy590O4VCRAj7DBWUIdSZlD4vyaIfupo4ej+usRiibAqpG2wj3FZynCQTadFwXCixplVJ+eV0&#10;tQpMvefj79qZ9twezoPlyA70YatU/7VbfIAI1IVn+L+90wrSNJ3A35v4BOT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EgvMYAAADdAAAADwAAAAAAAAAAAAAAAACYAgAAZHJz&#10;L2Rvd25yZXYueG1sUEsFBgAAAAAEAAQA9QAAAIsDAAAAAA==&#10;" path="m,2l2,r,l3,r,l3,r,l3,r,l3,r,1l3,1r,l3,1r,l3,1r,l3,1r,l3,1r,l3,1r,l3,1r,1l3,2r,l3,2r,l3,2r,l3,2r,l3,2r,l3,2r,l3,2r,l,5,,2xe" fillcolor="#f2f2f2" stroked="f">
                    <v:path arrowok="t" o:connecttype="custom" o:connectlocs="0,2;2,0;2,0;3,0;3,0;3,0;3,0;3,0;3,0;3,0;3,1;3,1;3,1;3,1;3,1;3,1;3,1;3,1;3,1;3,1;3,1;3,1;3,1;3,1;3,2;3,2;3,2;3,2;3,2;3,2;3,2;3,2;3,2;3,2;3,2;3,2;3,2;3,2;3,2;0,5;0,2" o:connectangles="0,0,0,0,0,0,0,0,0,0,0,0,0,0,0,0,0,0,0,0,0,0,0,0,0,0,0,0,0,0,0,0,0,0,0,0,0,0,0,0,0"/>
                  </v:shape>
                  <v:shape id="Freeform 3337" o:spid="_x0000_s1251" style="position:absolute;left:185;top:9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fd4MYA&#10;AADdAAAADwAAAGRycy9kb3ducmV2LnhtbESPT2vCQBTE7wW/w/KE3upGA62JrhK0BS89+Ofi7ZF9&#10;ZqPZtyG71ein7xYKHoeZ+Q0zX/a2EVfqfO1YwXiUgCAuna65UnDYf71NQfiArLFxTAru5GG5GLzM&#10;Mdfuxlu67kIlIoR9jgpMCG0upS8NWfQj1xJH7+Q6iyHKrpK6w1uE20ZOkuRdWqw5LhhsaWWovOx+&#10;rILinG2y78knyfBYF1vdHk2RHZV6HfbFDESgPjzD/+2NVpCm6Qf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fd4MYAAADdAAAADwAAAAAAAAAAAAAAAACYAgAAZHJz&#10;L2Rvd25yZXYueG1sUEsFBgAAAAAEAAQA9QAAAIsDAAAAAA==&#10;" path="m,2l2,r,l3,r,l3,r,l3,r,l3,r,1l3,1r,l3,1r,l3,1r,l3,1r,l3,1r,l3,1r,l3,1r,1l3,2r,l3,2r,l3,2r,l3,2r,l3,2r,l3,2r,l3,2r,l,5,,2xe" filled="f" strokeweight="0">
                    <v:stroke joinstyle="miter"/>
                    <v:path arrowok="t" o:connecttype="custom" o:connectlocs="0,2;2,0;2,0;3,0;3,0;3,0;3,0;3,0;3,0;3,0;3,1;3,1;3,1;3,1;3,1;3,1;3,1;3,1;3,1;3,1;3,1;3,1;3,1;3,1;3,2;3,2;3,2;3,2;3,2;3,2;3,2;3,2;3,2;3,2;3,2;3,2;3,2;3,2;3,2;0,5;0,2" o:connectangles="0,0,0,0,0,0,0,0,0,0,0,0,0,0,0,0,0,0,0,0,0,0,0,0,0,0,0,0,0,0,0,0,0,0,0,0,0,0,0,0,0"/>
                  </v:shape>
                  <v:shape id="Freeform 3338" o:spid="_x0000_s1252" style="position:absolute;left:183;top:8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nDn8MA&#10;AADdAAAADwAAAGRycy9kb3ducmV2LnhtbERPXUvDMBR9F/wP4Qp7c6kWRLtlY1TcBEFmHdvrpblL&#10;y5KbkmRb/ffmQfDxcL7ny9FZcaEQe88KHqYFCOLW656Ngt332/0ziJiQNVrPpOCHIiwXtzdzrLS/&#10;8hddmmREDuFYoYIupaGSMrYdOYxTPxBn7uiDw5RhMFIHvOZwZ+VjUTxJhz3nhg4HqjtqT83ZKbCf&#10;zfH1kJpteDGbvt5/GFuvt0pN7sbVDESiMf2L/9zvWkFZlnlufpOf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nDn8MAAADdAAAADwAAAAAAAAAAAAAAAACYAgAAZHJzL2Rv&#10;d25yZXYueG1sUEsFBgAAAAAEAAQA9QAAAIgDAAAAAA==&#10;" path="m1,20r,l1,20r,1l1,21r,l2,22r,l2,22r,l3,22r,l3,21r,l4,21r,-1l4,20r,l4,19r,-1l4,18r,-1l4,17r,-1l4,16r,-1l4,15,3,14r,l3,13r,l3,12r,-1l3,11r,-1l3,10,3,9r,l3,8r,l4,7,4,6r,l4,5r,l4,4r,l4,3r,l4,2r,l4,1r,l3,1,3,r,l3,,2,r,l2,r,l1,r,1l1,1r,l1,2r,l1,3r,l1,4r,l1,5r,l1,6,,6,,7,,8r,l,9r,l,10r,l,11r,1l,12r,1l,13r,1l,14r,1l,15r1,1l1,16r,1l1,17r,1l1,18r,1l1,20xe" fillcolor="#f2f2f2" stroked="f">
                    <v:path arrowok="t" o:connecttype="custom" o:connectlocs="1,20;1,21;1,21;2,22;2,22;3,22;3,21;4,20;4,20;4,18;4,17;4,16;4,15;3,14;3,13;3,12;3,11;3,10;3,9;3,8;4,6;4,5;4,4;4,3;4,2;4,1;3,1;3,0;2,0;2,0;1,0;1,1;1,2;1,3;1,4;1,5;1,6;0,7;0,8;0,9;0,10;0,12;0,13;0,14;0,15;1,16;1,17;1,18;1,19" o:connectangles="0,0,0,0,0,0,0,0,0,0,0,0,0,0,0,0,0,0,0,0,0,0,0,0,0,0,0,0,0,0,0,0,0,0,0,0,0,0,0,0,0,0,0,0,0,0,0,0,0"/>
                  </v:shape>
                  <v:shape id="Freeform 3339" o:spid="_x0000_s1253" style="position:absolute;left:183;top:8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wxe8YA&#10;AADdAAAADwAAAGRycy9kb3ducmV2LnhtbESPQUvDQBSE74L/YXmCF2l3a6ho7LZIS6HgyVSLx2f2&#10;mYRk34bdbZP+e1co9DjMzDfMYjXaTpzIh8axhtlUgSAunWm40vC5306eQYSIbLBzTBrOFGC1vL1Z&#10;YG7cwB90KmIlEoRDjhrqGPtcylDWZDFMXU+cvF/nLcYkfSWNxyHBbScflXqSFhtOCzX2tK6pbIuj&#10;1fCgzpudafFL/ayL78O8GHz7Xml9fze+vYKINMZr+NLeGQ1Zlr3A/5v0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wxe8YAAADdAAAADwAAAAAAAAAAAAAAAACYAgAAZHJz&#10;L2Rvd25yZXYueG1sUEsFBgAAAAAEAAQA9QAAAIsDAAAAAA==&#10;" path="m1,20r,l1,20r,1l1,21r,l2,22r,l2,22r,l3,22r,l3,21r,l4,21r,-1l4,20r,l4,19r,-1l4,18r,-1l4,17r,-1l4,16r,-1l4,15,3,14r,l3,13r,l3,12r,-1l3,11r,-1l3,10,3,9r,l3,8r,l4,7,4,6r,l4,5r,l4,4r,l4,3r,l4,2r,l4,1r,l3,1,3,r,l3,,2,r,l2,r,l1,r,1l1,1r,l1,2r,l1,3r,l1,4r,l1,5r,l1,6,,6,,7,,8r,l,9r,l,10r,l,11r,1l,12r,1l,13r,1l,14r,1l,15r1,1l1,16r,1l1,17r,1l1,18r,1l1,20xe" filled="f" strokeweight="0">
                    <v:stroke joinstyle="miter"/>
                    <v:path arrowok="t" o:connecttype="custom" o:connectlocs="1,20;1,21;1,21;2,22;2,22;3,22;3,21;4,20;4,20;4,18;4,17;4,16;4,15;3,14;3,13;3,12;3,11;3,10;3,9;3,8;4,6;4,5;4,4;4,3;4,2;4,1;3,1;3,0;2,0;2,0;1,0;1,1;1,2;1,3;1,4;1,5;1,6;0,7;0,8;0,9;0,10;0,12;0,13;0,14;0,15;1,16;1,17;1,18;1,19" o:connectangles="0,0,0,0,0,0,0,0,0,0,0,0,0,0,0,0,0,0,0,0,0,0,0,0,0,0,0,0,0,0,0,0,0,0,0,0,0,0,0,0,0,0,0,0,0,0,0,0,0"/>
                  </v:shape>
                  <v:shape id="Freeform 3340" o:spid="_x0000_s1254" style="position:absolute;left:181;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MMA&#10;AADdAAAADwAAAGRycy9kb3ducmV2LnhtbERPy2rCQBTdF/oPwy24q5MmVkp0DKWo6KILraDLS+Y2&#10;CWbuhMyYx987C8Hl4byX2WBq0VHrKssKPqYRCOLc6ooLBae/zfsXCOeRNdaWScFIDrLV68sSU217&#10;PlB39IUIIexSVFB636RSurwkg25qG+LA/dvWoA+wLaRusQ/hppZxFM2lwYpDQ4kN/ZSUX483o2C3&#10;H+Nzh5dtjNVtfvn9PG30+qrU5G34XoDwNPin+OHeaQVJMgv7w5vwBO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xMMAAADdAAAADwAAAAAAAAAAAAAAAACYAgAAZHJzL2Rv&#10;d25yZXYueG1sUEsFBgAAAAAEAAQA9QAAAIgDAAAAAA==&#10;" path="m1,21r,l1,21r,1l1,22r1,1l2,23r1,l3,23r,l4,23r,l5,23r,-1l5,22,6,21r,l6,21r,-1l6,20r,-1l6,18r,l5,17r,l5,16r,l5,15r,l5,14r,-1l5,13r,-1l5,12r,-1l5,11r,-1l5,10,5,9,5,8r,l5,7r,l5,6r1,l6,5,6,4r,l6,3r,l6,2r,l5,2,5,1r,l4,1,4,,3,r,l3,,2,1r,l1,1r,l1,2r,l1,3r,l1,4r,l1,5,,6r,l,7r,l,8r,l,9r,1l,10r,1l,11r,1l,12r,1l,14r,l,15r,l,16r,l,17r,l,18r1,l1,19r,1l1,20r,1xe" fillcolor="#f2f2f2" stroked="f">
                    <v:path arrowok="t" o:connecttype="custom" o:connectlocs="1,21;1,22;2,23;3,23;3,23;4,23;5,22;6,21;6,21;6,20;6,18;5,17;5,16;5,15;5,14;5,13;5,12;5,11;5,10;5,8;5,7;5,6;6,5;6,4;6,3;6,2;5,1;4,1;3,0;3,0;2,1;1,1;1,2;1,3;1,4;0,6;0,7;0,8;0,9;0,10;0,11;0,12;0,14;0,15;0,16;0,17;0,18;1,19;1,20" o:connectangles="0,0,0,0,0,0,0,0,0,0,0,0,0,0,0,0,0,0,0,0,0,0,0,0,0,0,0,0,0,0,0,0,0,0,0,0,0,0,0,0,0,0,0,0,0,0,0,0,0"/>
                  </v:shape>
                  <v:shape id="Freeform 3341" o:spid="_x0000_s1255" style="position:absolute;left:181;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ohVsUA&#10;AADdAAAADwAAAGRycy9kb3ducmV2LnhtbESPT2vCQBTE74LfYXkFb2bjH4pEVxGxKD2plfb6zD6z&#10;odm3aXY16bd3hUKPw8z8hlmsOluJOzW+dKxglKQgiHOnSy4UnD/ehjMQPiBrrByTgl/ysFr2ewvM&#10;tGv5SPdTKESEsM9QgQmhzqT0uSGLPnE1cfSurrEYomwKqRtsI9xWcpymr9JiyXHBYE0bQ/n36WYV&#10;7HhrLviJh266u8j1/uvdtD+o1OClW89BBOrCf/ivvdcKJpPpCJ5v4hO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KiFWxQAAAN0AAAAPAAAAAAAAAAAAAAAAAJgCAABkcnMv&#10;ZG93bnJldi54bWxQSwUGAAAAAAQABAD1AAAAigMAAAAA&#10;" path="m1,21r,l1,21r,1l1,22r1,1l2,23r1,l3,23r,l4,23r,l5,23r,-1l5,22,6,21r,l6,21r,-1l6,20r,-1l6,18r,l5,17r,l5,16r,l5,15r,l5,14r,-1l5,13r,-1l5,12r,-1l5,11r,-1l5,10,5,9,5,8r,l5,7r,l5,6r1,l6,5,6,4r,l6,3r,l6,2r,l5,2,5,1r,l4,1,4,,3,r,l3,,2,1r,l1,1r,l1,2r,l1,3r,l1,4r,l1,5,,6r,l,7r,l,8r,l,9r,1l,10r,1l,11r,1l,12r,1l,14r,l,15r,l,16r,l,17r,l,18r1,l1,19r,1l1,20r,1xe" filled="f" strokeweight="0">
                    <v:stroke joinstyle="miter"/>
                    <v:path arrowok="t" o:connecttype="custom" o:connectlocs="1,21;1,22;2,23;3,23;3,23;4,23;5,22;6,21;6,21;6,20;6,18;5,17;5,16;5,15;5,14;5,13;5,12;5,11;5,10;5,8;5,7;5,6;6,5;6,4;6,3;6,2;5,1;4,1;3,0;3,0;2,1;1,1;1,2;1,3;1,4;0,6;0,7;0,8;0,9;0,10;0,11;0,12;0,14;0,15;0,16;0,17;0,18;1,19;1,20" o:connectangles="0,0,0,0,0,0,0,0,0,0,0,0,0,0,0,0,0,0,0,0,0,0,0,0,0,0,0,0,0,0,0,0,0,0,0,0,0,0,0,0,0,0,0,0,0,0,0,0,0"/>
                  </v:shape>
                  <v:shape id="Freeform 3342" o:spid="_x0000_s1256" style="position:absolute;left:187;top:11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gBmsQA&#10;AADdAAAADwAAAGRycy9kb3ducmV2LnhtbESPQWvCQBSE7wX/w/IK3uqmWopEN6EUhJ4ssR48PrKv&#10;STD7dt1dTfTXdwuCx2FmvmHW5Wh6cSEfOssKXmcZCOLa6o4bBfufzcsSRIjIGnvLpOBKAcpi8rTG&#10;XNuBK7rsYiMShEOOCtoYXS5lqFsyGGbWESfv13qDMUnfSO1xSHDTy3mWvUuDHaeFFh19tlQfd2ej&#10;YORq406Svo+37lx5d2j0NhuUmj6PHysQkcb4CN/bX1rBYvE2h/836QnI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oAZrEAAAA3QAAAA8AAAAAAAAAAAAAAAAAmAIAAGRycy9k&#10;b3ducmV2LnhtbFBLBQYAAAAABAAEAPUAAACJAwAAAAA=&#10;" path="m,15l,5r,l,5r,l,5r,l,4r,l,4r,l,4r,l,4r,l,4r,l,3r,l,3r,l,3r,l,3r,l,3r,l,3r1,l1,3r,l1,3,1,2r,l1,2r,l1,2r,l1,2r,l1,2r,l2,2r,l2,2r,l2,2r,l2,2r,l2,2r,l2,2r,l2,2r1,l3,2r,l3,1r,l3,1r,l3,1r,l3,1r,l14,r,l14,r,l14,r,l14,r,l14,r,l15,r,l15,r,l15,r,l15,r,l15,r,l15,r,l15,r1,l16,r,l16,r,l16,r,l16,1r,l16,1r,l16,1r,l17,1r,l17,1r,l17,1r,l17,1r,l17,1r,l17,2r,l17,2r,l17,2r,l17,2r,l17,2r,l17,2r,l17,3r,l17,3r,l17,3r,l17,3r,l17,3r,l17,3r1,l18,4r,l18,4r,l18,4r,l18,4r,l18,4r,l18,15r,l18,16r,l18,16r,l18,16r,l18,16r,l18,16r,l18,16r-1,1l17,17r,l17,17r,l17,17r,l17,17r,l17,17r,l17,18r,l17,18r,l17,18r,l17,18r,l17,18r,l17,18r,l17,18r,1l17,19r,l17,19r,l17,19r,l17,19r,l17,19r,l17,19r-1,l16,19r,l16,20r,l16,20r,l16,20r,l16,20r,l16,20r,l15,20r,l15,20r,l15,20r,l15,20r,l15,20r,l15,20r,l14,20r,l14,20r,l14,20r,l14,20,4,18r,l3,18r,l3,18r,l3,18r,l3,18r,l3,18r,l3,18r-1,l2,18r,l2,18r,l2,18r,l2,18r,l2,18r,l1,18r,l1,18r,l1,18r,l1,18r,l1,18r,-1l1,17r,l1,17,,17r,l,17r,l,17r,l,17r,l,17,,16r,l,16r,l,16r,l,16r,l,16r,l,16,,15r,l,15r,l,15r,xe" fillcolor="#f2f2f2" stroked="f">
                    <v:path arrowok="t" o:connecttype="custom" o:connectlocs="0,5;0,4;0,4;0,3;0,3;1,3;1,2;1,2;2,2;2,2;2,2;3,1;3,1;14,0;14,0;15,0;15,0;16,0;16,0;16,1;17,1;17,1;17,2;17,2;17,3;17,3;17,3;18,4;18,4;18,16;18,16;17,17;17,17;17,17;17,18;17,18;17,19;17,19;17,19;16,20;16,20;15,20;15,20;15,20;14,20;3,18;3,18;3,18;2,18;2,18;1,18;1,18;0,17;0,17;0,16;0,16;0,15;0,15" o:connectangles="0,0,0,0,0,0,0,0,0,0,0,0,0,0,0,0,0,0,0,0,0,0,0,0,0,0,0,0,0,0,0,0,0,0,0,0,0,0,0,0,0,0,0,0,0,0,0,0,0,0,0,0,0,0,0,0,0,0"/>
                  </v:shape>
                  <v:shape id="Freeform 3343" o:spid="_x0000_s1257" style="position:absolute;left:187;top:11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4t2sYA&#10;AADdAAAADwAAAGRycy9kb3ducmV2LnhtbESPQWvCQBSE74X+h+UVvNXdNlokuootFEQoaOrF2yP7&#10;TILZt2F3m8R/7xYKPQ4z8w2z2oy2FT350DjW8DJVIIhLZxquNJy+P58XIEJENtg6Jg03CrBZPz6s&#10;MDdu4CP1RaxEgnDIUUMdY5dLGcqaLIap64iTd3HeYkzSV9J4HBLctvJVqTdpseG0UGNHHzWV1+LH&#10;alCH8yEWi6+ZOm3fh36/n/tezrWePI3bJYhIY/wP/7V3RkOWzTL4fZOe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V4t2sYAAADdAAAADwAAAAAAAAAAAAAAAACYAgAAZHJz&#10;L2Rvd25yZXYueG1sUEsFBgAAAAAEAAQA9QAAAIsDAAAAAA==&#10;" path="m,15l,5r,l,5r,l,5r,l,4r,l,4r,l,4r,l,4r,l,4r,l,3r,l,3r,l,3r,l,3r,l,3r,l,3r1,l1,3r,l1,3,1,2r,l1,2r,l1,2r,l1,2r,l1,2r,l2,2r,l2,2r,l2,2r,l2,2r,l2,2r,l2,2r,l2,2r1,l3,2r,l3,1r,l3,1r,l3,1r,l3,1r,l14,r,l14,r,l14,r,l14,r,l14,r,l15,r,l15,r,l15,r,l15,r,l15,r,l15,r,l15,r1,l16,r,l16,r,l16,r,l16,1r,l16,1r,l16,1r,l17,1r,l17,1r,l17,1r,l17,1r,l17,1r,l17,2r,l17,2r,l17,2r,l17,2r,l17,2r,l17,2r,l17,3r,l17,3r,l17,3r,l17,3r,l17,3r,l17,3r1,l18,4r,l18,4r,l18,4r,l18,4r,l18,4r,l18,15r,l18,16r,l18,16r,l18,16r,l18,16r,l18,16r,l18,16r-1,1l17,17r,l17,17r,l17,17r,l17,17r,l17,17r,l17,18r,l17,18r,l17,18r,l17,18r,l17,18r,l17,18r,l17,18r,1l17,19r,l17,19r,l17,19r,l17,19r,l17,19r,l17,19r-1,l16,19r,l16,20r,l16,20r,l16,20r,l16,20r,l16,20r,l15,20r,l15,20r,l15,20r,l15,20r,l15,20r,l15,20r,l14,20r,l14,20r,l14,20r,l14,20,4,18r,l3,18r,l3,18r,l3,18r,l3,18r,l3,18r,l3,18r-1,l2,18r,l2,18r,l2,18r,l2,18r,l2,18r,l1,18r,l1,18r,l1,18r,l1,18r,l1,18r,-1l1,17r,l1,17,,17r,l,17r,l,17r,l,17r,l,17,,16r,l,16r,l,16r,l,16r,l,16r,l,16,,15r,l,15r,l,15r,xe" filled="f" strokeweight="0">
                    <v:stroke joinstyle="miter"/>
                    <v:path arrowok="t" o:connecttype="custom" o:connectlocs="0,5;0,4;0,4;0,3;0,3;1,3;1,2;1,2;2,2;2,2;2,2;3,1;3,1;14,0;14,0;15,0;15,0;16,0;16,0;16,1;17,1;17,1;17,2;17,2;17,3;17,3;17,3;18,4;18,4;18,16;18,16;17,17;17,17;17,17;17,18;17,18;17,19;17,19;17,19;16,20;16,20;15,20;15,20;15,20;14,20;3,18;3,18;3,18;2,18;2,18;1,18;1,18;0,17;0,17;0,16;0,16;0,15;0,15" o:connectangles="0,0,0,0,0,0,0,0,0,0,0,0,0,0,0,0,0,0,0,0,0,0,0,0,0,0,0,0,0,0,0,0,0,0,0,0,0,0,0,0,0,0,0,0,0,0,0,0,0,0,0,0,0,0,0,0,0,0"/>
                  </v:shape>
                  <v:shape id="Freeform 3344" o:spid="_x0000_s1258" style="position:absolute;left:184;top:1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E+78cA&#10;AADdAAAADwAAAGRycy9kb3ducmV2LnhtbESPQWsCMRCF7wX/Q5hCL1Kzuirt1igiVXrw4lpKj9PN&#10;dLO4mSybVNN/bwpCj48373vzFqtoW3Gm3jeOFYxHGQjiyumGawXvx+3jEwgfkDW2jknBL3lYLQd3&#10;Cyy0u/CBzmWoRYKwL1CBCaErpPSVIYt+5Dri5H273mJIsq+l7vGS4LaVkyybS4sNpwaDHW0MVafy&#10;x6Y3Pt12HJ+HFPP1vPzam93s1X8o9XAf1y8gAsXwf3xLv2kFeT6dwt+ahAC5v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hPu/HAAAA3QAAAA8AAAAAAAAAAAAAAAAAmAIAAGRy&#10;cy9kb3ducmV2LnhtbFBLBQYAAAAABAAEAPUAAACMAwAAAAA=&#10;" path="m,3l3,5r,l3,5r,l4,5r,l4,5r,l4,5r,l4,5r,l4,5,4,4r,l4,4r,l4,4r,l4,4r,l4,4r,l4,4r,l4,4,4,3r,l4,3r,l4,3r,l4,3r,l4,3r,l4,3,1,,,3xe" fillcolor="#f2f2f2" stroked="f">
                    <v:path arrowok="t" o:connecttype="custom" o:connectlocs="0,3;3,5;3,5;3,5;3,5;4,5;4,5;4,5;4,5;4,5;4,5;4,5;4,5;4,5;4,4;4,4;4,4;4,4;4,4;4,4;4,4;4,4;4,4;4,4;4,4;4,4;4,4;4,3;4,3;4,3;4,3;4,3;4,3;4,3;4,3;4,3;4,3;4,3;1,0;0,3" o:connectangles="0,0,0,0,0,0,0,0,0,0,0,0,0,0,0,0,0,0,0,0,0,0,0,0,0,0,0,0,0,0,0,0,0,0,0,0,0,0,0,0"/>
                  </v:shape>
                  <v:shape id="Freeform 3345" o:spid="_x0000_s1259" style="position:absolute;left:184;top:1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t6tscA&#10;AADdAAAADwAAAGRycy9kb3ducmV2LnhtbESPT2vCQBTE74V+h+UVvNVN69+krlKEoujB1uTg8ZF9&#10;TUKzb0N2a+K3dwXB4zAzv2EWq97U4kytqywreBtGIIhzqysuFGTp1+schPPIGmvLpOBCDlbL56cF&#10;Jtp2/EPnoy9EgLBLUEHpfZNI6fKSDLqhbYiD92tbgz7ItpC6xS7ATS3fo2gqDVYcFkpsaF1S/nf8&#10;Nwr6TTyXh9OlSLtUZrE57L+j3UypwUv/+QHCU+8f4Xt7qxWMRuMJ3N6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rerbHAAAA3QAAAA8AAAAAAAAAAAAAAAAAmAIAAGRy&#10;cy9kb3ducmV2LnhtbFBLBQYAAAAABAAEAPUAAACMAwAAAAA=&#10;" path="m,3l3,5r,l3,5r,l4,5r,l4,5r,l4,5r,l4,5r,l4,5,4,4r,l4,4r,l4,4r,l4,4r,l4,4r,l4,4r,l4,4,4,3r,l4,3r,l4,3r,l4,3r,l4,3r,l4,3,1,,,3xe" filled="f" strokeweight="0">
                    <v:stroke joinstyle="miter"/>
                    <v:path arrowok="t" o:connecttype="custom" o:connectlocs="0,3;3,5;3,5;3,5;3,5;4,5;4,5;4,5;4,5;4,5;4,5;4,5;4,5;4,5;4,4;4,4;4,4;4,4;4,4;4,4;4,4;4,4;4,4;4,4;4,4;4,4;4,4;4,3;4,3;4,3;4,3;4,3;4,3;4,3;4,3;4,3;4,3;4,3;1,0;0,3" o:connectangles="0,0,0,0,0,0,0,0,0,0,0,0,0,0,0,0,0,0,0,0,0,0,0,0,0,0,0,0,0,0,0,0,0,0,0,0,0,0,0,0"/>
                  </v:shape>
                  <v:shape id="Freeform 3346" o:spid="_x0000_s1260" style="position:absolute;left:184;top:12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8FA8cA&#10;AADdAAAADwAAAGRycy9kb3ducmV2LnhtbESPQUsDMRCF74L/IYzgRdpsXbvUtWkp0oqHXrotpcdx&#10;M24WN5Nlk7bx3xtB8Ph48743b76MthMXGnzrWMFknIEgrp1uuVFw2G9GMxA+IGvsHJOCb/KwXNze&#10;zLHU7so7ulShEQnCvkQFJoS+lNLXhiz6seuJk/fpBoshyaGResBrgttOPmZZIS22nBoM9vRqqP6q&#10;zja9cXKbSXx+oJiviupja96ma39U6v4url5ABIrh//gv/a4V5PlTAb9rEgLk4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q/BQPHAAAA3QAAAA8AAAAAAAAAAAAAAAAAmAIAAGRy&#10;cy9kb3ducmV2LnhtbFBLBQYAAAAABAAEAPUAAACMAwAAAAA=&#10;" path="m,2l3,r,l3,r,l4,r,l4,r,l4,r,l4,r,1l4,1r,l4,1r,l4,1r,l4,1r,l4,1r,l4,1r,1l4,2r,l4,2r,l4,2r,l4,2r,l4,2r,l4,2r,l4,2r,l1,5,,2xe" fillcolor="#f2f2f2" stroked="f">
                    <v:path arrowok="t" o:connecttype="custom" o:connectlocs="0,2;3,0;3,0;3,0;3,0;4,0;4,0;4,0;4,0;4,0;4,0;4,0;4,1;4,1;4,1;4,1;4,1;4,1;4,1;4,1;4,1;4,1;4,1;4,1;4,2;4,2;4,2;4,2;4,2;4,2;4,2;4,2;4,2;4,2;4,2;4,2;4,2;4,2;4,2;1,5;0,2" o:connectangles="0,0,0,0,0,0,0,0,0,0,0,0,0,0,0,0,0,0,0,0,0,0,0,0,0,0,0,0,0,0,0,0,0,0,0,0,0,0,0,0,0"/>
                  </v:shape>
                  <v:shape id="Freeform 3347" o:spid="_x0000_s1261" style="position:absolute;left:184;top:12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VBWsYA&#10;AADdAAAADwAAAGRycy9kb3ducmV2LnhtbESPS4vCQBCE78L+h6GFvenEBz6ioyzCoqwHd40Hj02m&#10;TYKZnpAZTfz3O4Lgsaiqr6jlujWluFPtCssKBv0IBHFqdcGZglPy3ZuBcB5ZY2mZFDzIwXr10Vli&#10;rG3Df3Q/+kwECLsYFeTeV7GULs3JoOvbijh4F1sb9EHWmdQ1NgFuSjmMook0WHBYyLGiTU7p9Xgz&#10;CtrtfCYP50eWNIk8zc1h/xv9TJX67LZfCxCeWv8Ov9o7rWA0Gk/h+SY8Abn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DVBWsYAAADdAAAADwAAAAAAAAAAAAAAAACYAgAAZHJz&#10;L2Rvd25yZXYueG1sUEsFBgAAAAAEAAQA9QAAAIsDAAAAAA==&#10;" path="m,2l3,r,l3,r,l4,r,l4,r,l4,r,l4,r,1l4,1r,l4,1r,l4,1r,l4,1r,l4,1r,l4,1r,1l4,2r,l4,2r,l4,2r,l4,2r,l4,2r,l4,2r,l4,2r,l1,5,,2xe" filled="f" strokeweight="0">
                    <v:stroke joinstyle="miter"/>
                    <v:path arrowok="t" o:connecttype="custom" o:connectlocs="0,2;3,0;3,0;3,0;3,0;4,0;4,0;4,0;4,0;4,0;4,0;4,0;4,1;4,1;4,1;4,1;4,1;4,1;4,1;4,1;4,1;4,1;4,1;4,1;4,2;4,2;4,2;4,2;4,2;4,2;4,2;4,2;4,2;4,2;4,2;4,2;4,2;4,2;4,2;1,5;0,2" o:connectangles="0,0,0,0,0,0,0,0,0,0,0,0,0,0,0,0,0,0,0,0,0,0,0,0,0,0,0,0,0,0,0,0,0,0,0,0,0,0,0,0,0"/>
                  </v:shape>
                  <v:shape id="Freeform 3348" o:spid="_x0000_s1262" style="position:absolute;left:183;top:11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w4sQA&#10;AADdAAAADwAAAGRycy9kb3ducmV2LnhtbERPTUsDMRC9C/6HMAVvNltbxK5Ni6yoBaHUbanXYTPN&#10;LiaTJYnt9t83B8Hj430vVoOz4kQhdp4VTMYFCOLG646Ngv3u7f4JREzIGq1nUnChCKvl7c0CS+3P&#10;/EWnOhmRQziWqKBNqS+ljE1LDuPY98SZO/rgMGUYjNQBzzncWflQFI/SYce5ocWeqpaan/rXKbCb&#10;+vj6neptmJuPrjp8Glu9b5W6Gw0vzyASDelf/OdeawXT6SzPzW/yE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sOLEAAAA3QAAAA8AAAAAAAAAAAAAAAAAmAIAAGRycy9k&#10;b3ducmV2LnhtbFBLBQYAAAAABAAEAPUAAACJAwAAAAA=&#10;" path="m1,20r,l1,20r,1l1,21r,l1,22r1,l2,22r,l3,22r,l3,21r,l4,21r,-1l4,20r,l4,19r,-1l4,18r,-1l4,17r,-1l4,16,3,15r,l3,14r,l3,13r,-1l3,12r,-1l3,11r,-1l3,10,3,9r,l3,8r,l3,7,3,6r1,l4,5r,l4,4r,l4,3r,l4,2r,l4,1r,l3,1,3,r,l3,,2,r,l2,,1,r,l1,1r,l1,1r,1l1,2r,1l1,3,,4r,l,5r,l,6r,l,7,,8r,l,9r,l,10r,l,11r,1l,12r,1l,13r,1l,14r,1l,15r,1l,16r,1l,17r,1l1,18r,1l1,20xe" fillcolor="#f2f2f2" stroked="f">
                    <v:path arrowok="t" o:connecttype="custom" o:connectlocs="1,20;1,21;1,21;2,22;2,22;3,22;3,21;4,20;4,20;4,18;4,17;4,16;3,15;3,14;3,13;3,12;3,11;3,10;3,9;3,8;3,6;4,5;4,4;4,3;4,2;4,1;3,1;3,0;2,0;2,0;1,0;1,1;1,2;1,3;0,4;0,5;0,6;0,7;0,8;0,9;0,10;0,12;0,13;0,14;0,15;0,16;0,17;0,18;1,19" o:connectangles="0,0,0,0,0,0,0,0,0,0,0,0,0,0,0,0,0,0,0,0,0,0,0,0,0,0,0,0,0,0,0,0,0,0,0,0,0,0,0,0,0,0,0,0,0,0,0,0,0"/>
                  </v:shape>
                  <v:shape id="Freeform 3349" o:spid="_x0000_s1263" style="position:absolute;left:183;top:11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pCBscA&#10;AADdAAAADwAAAGRycy9kb3ducmV2LnhtbESPT2sCMRTE70K/Q3iFXkST1irt1ijFIgie3P6hx9fN&#10;6+6ym5clSd312xuh4HGYmd8wy/VgW3EkH2rHGu6nCgRx4UzNpYaP9+3kCUSIyAZbx6ThRAHWq5vR&#10;EjPjej7QMY+lSBAOGWqoYuwyKUNRkcUwdR1x8n6dtxiT9KU0HvsEt618UGohLdacFirsaFNR0eR/&#10;VsNYnd52psFP9bPJv7/mee+bfan13e3w+gIi0hCv4f/2zmiYzR6f4fImPQG5O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7qQgbHAAAA3QAAAA8AAAAAAAAAAAAAAAAAmAIAAGRy&#10;cy9kb3ducmV2LnhtbFBLBQYAAAAABAAEAPUAAACMAwAAAAA=&#10;" path="m1,20r,l1,20r,1l1,21r,l1,22r1,l2,22r,l3,22r,l3,21r,l4,21r,-1l4,20r,l4,19r,-1l4,18r,-1l4,17r,-1l4,16,3,15r,l3,14r,l3,13r,-1l3,12r,-1l3,11r,-1l3,10,3,9r,l3,8r,l3,7,3,6r1,l4,5r,l4,4r,l4,3r,l4,2r,l4,1r,l3,1,3,r,l3,,2,r,l2,,1,r,l1,1r,l1,1r,1l1,2r,1l1,3,,4r,l,5r,l,6r,l,7,,8r,l,9r,l,10r,l,11r,1l,12r,1l,13r,1l,14r,1l,15r,1l,16r,1l,17r,1l1,18r,1l1,20xe" filled="f" strokeweight="0">
                    <v:stroke joinstyle="miter"/>
                    <v:path arrowok="t" o:connecttype="custom" o:connectlocs="1,20;1,21;1,21;2,22;2,22;3,22;3,21;4,20;4,20;4,18;4,17;4,16;3,15;3,14;3,13;3,12;3,11;3,10;3,9;3,8;3,6;4,5;4,4;4,3;4,2;4,1;3,1;3,0;2,0;2,0;1,0;1,1;1,2;1,3;0,4;0,5;0,6;0,7;0,8;0,9;0,10;0,12;0,13;0,14;0,15;0,16;0,17;0,18;1,19" o:connectangles="0,0,0,0,0,0,0,0,0,0,0,0,0,0,0,0,0,0,0,0,0,0,0,0,0,0,0,0,0,0,0,0,0,0,0,0,0,0,0,0,0,0,0,0,0,0,0,0,0"/>
                  </v:shape>
                  <v:shape id="Freeform 3350" o:spid="_x0000_s1264" style="position:absolute;left:181;top:141;width:5;height:23;visibility:visible;mso-wrap-style:square;v-text-anchor:top" coordsize="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sL0A&#10;AADdAAAADwAAAGRycy9kb3ducmV2LnhtbERPSwrCMBDdC94hjOBOUxVFq1FEUERXfg4wNGNTbCal&#10;ibbe3iwEl4/3X21aW4o31b5wrGA0TEAQZ04XnCu43/aDOQgfkDWWjknBhzxs1t3OClPtGr7Q+xpy&#10;EUPYp6jAhFClUvrMkEU/dBVx5B6uthgirHOpa2xiuC3lOElm0mLBscFgRTtD2fP6sgoO0izySyPP&#10;o+3hVTW7VuPJL5Tq99rtEkSgNvzFP/dRK5hMpnF/fBOf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PIsL0AAADdAAAADwAAAAAAAAAAAAAAAACYAgAAZHJzL2Rvd25yZXYu&#10;eG1sUEsFBgAAAAAEAAQA9QAAAIIDAAAAAA==&#10;" path="m,21r,l,21r1,1l1,22r,l2,23r,l3,23r,l4,23r,l4,22r1,l5,22r,-1l5,21r,l5,20r,-1l5,19r,-1l5,18r,-1l5,17r,-1l5,16r,-1l5,14r,l5,13r,l5,12r,l5,11r,l5,10,5,9r,l5,8r,l5,7r,l5,6r,l5,5,5,4r,l5,3r,l5,2r,l5,1r,l4,1r,l4,,3,r,l2,r,1l1,1r,l1,1,,2r,l,3r,l,4r,l,5,,6r,l,7r,l,8r,l,9r,l,10r,1l,11r,1l,12r,1l,14r,l,14r,1l,16r,l,17r,l,18r,l,19r,l,20r,1xe" fillcolor="#f2f2f2" stroked="f">
                    <v:path arrowok="t" o:connecttype="custom" o:connectlocs="0,21;1,22;1,22;2,23;3,23;4,23;5,22;5,21;5,21;5,19;5,18;5,17;5,16;5,15;5,14;5,13;5,12;5,11;5,9;5,8;5,7;5,6;5,5;5,4;5,3;5,2;5,1;4,1;3,0;2,0;1,1;1,1;0,2;0,3;0,4;0,6;0,7;0,8;0,9;0,10;0,11;0,12;0,14;0,14;0,16;0,17;0,18;0,19;0,20" o:connectangles="0,0,0,0,0,0,0,0,0,0,0,0,0,0,0,0,0,0,0,0,0,0,0,0,0,0,0,0,0,0,0,0,0,0,0,0,0,0,0,0,0,0,0,0,0,0,0,0,0"/>
                  </v:shape>
                  <v:shape id="Freeform 3351" o:spid="_x0000_s1265" style="position:absolute;left:181;top:141;width:5;height:23;visibility:visible;mso-wrap-style:square;v-text-anchor:top" coordsize="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E37cYA&#10;AADdAAAADwAAAGRycy9kb3ducmV2LnhtbESPT2sCMRTE70K/Q3iFXkSz/qno1iilIig9devB42Pz&#10;3F26edluokY/vREEj8PM/IaZL4OpxYlaV1lWMOgnIIhzqysuFOx+170pCOeRNdaWScGFHCwXL505&#10;ptqe+YdOmS9EhLBLUUHpfZNK6fKSDLq+bYijd7CtQR9lW0jd4jnCTS2HSTKRBiuOCyU29FVS/pcd&#10;jYL9dMZD3ITtt7Fdewm0yv7HV6XeXsPnBwhPwT/Dj/ZGKxiN3gdwfxOf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eE37cYAAADdAAAADwAAAAAAAAAAAAAAAACYAgAAZHJz&#10;L2Rvd25yZXYueG1sUEsFBgAAAAAEAAQA9QAAAIsDAAAAAA==&#10;" path="m,21r,l,21r1,1l1,22r,l2,23r,l3,23r,l4,23r,l4,22r1,l5,22r,-1l5,21r,l5,20r,-1l5,19r,-1l5,18r,-1l5,17r,-1l5,16r,-1l5,14r,l5,13r,l5,12r,l5,11r,l5,10,5,9r,l5,8r,l5,7r,l5,6r,l5,5,5,4r,l5,3r,l5,2r,l5,1r,l4,1r,l4,,3,r,l2,r,1l1,1r,l1,1,,2r,l,3r,l,4r,l,5,,6r,l,7r,l,8r,l,9r,l,10r,1l,11r,1l,12r,1l,14r,l,14r,1l,16r,l,17r,l,18r,l,19r,l,20r,1xe" filled="f" strokeweight="0">
                    <v:stroke joinstyle="miter"/>
                    <v:path arrowok="t" o:connecttype="custom" o:connectlocs="0,21;1,22;1,22;2,23;3,23;4,23;5,22;5,21;5,21;5,19;5,18;5,17;5,16;5,15;5,14;5,13;5,12;5,11;5,9;5,8;5,7;5,6;5,5;5,4;5,3;5,2;5,1;4,1;3,0;2,0;1,1;1,1;0,2;0,3;0,4;0,6;0,7;0,8;0,9;0,10;0,11;0,12;0,14;0,14;0,16;0,17;0,18;0,19;0,20" o:connectangles="0,0,0,0,0,0,0,0,0,0,0,0,0,0,0,0,0,0,0,0,0,0,0,0,0,0,0,0,0,0,0,0,0,0,0,0,0,0,0,0,0,0,0,0,0,0,0,0,0"/>
                  </v:shape>
                  <v:shape id="Freeform 3352" o:spid="_x0000_s1266" style="position:absolute;left:187;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Tz28MA&#10;AADdAAAADwAAAGRycy9kb3ducmV2LnhtbESP0YrCMBRE34X9h3AX9k1TWxTpGkUFF33U9QPuNrdp&#10;2eYmNFnt/r0RBB+HmTnDLNeD7cSV+tA6VjCdZCCIK6dbNgou3/vxAkSIyBo7x6TgnwKsV2+jJZba&#10;3fhE13M0IkE4lKigidGXUoaqIYth4jxx8mrXW4xJ9kbqHm8JbjuZZ9lcWmw5LTToaddQ9Xv+swri&#10;duFNUX8dD3VWGH3Z+y7/8Up9vA+bTxCRhvgKP9sHraAoZjk83qQn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Tz28MAAADdAAAADwAAAAAAAAAAAAAAAACYAgAAZHJzL2Rv&#10;d25yZXYueG1sUEsFBgAAAAAEAAQA9QAAAIgDAAAAAA==&#10;" path="m,16l,6r,l,6r,l,6,,5r,l,5r,l,5r,l,5r,l,5r,l,5,,4r,l,4r,l,4r,l,4r,l,4r,l,4r,l,4r,l1,3r,l1,3r,l1,3r,l1,3r,l1,3r,l1,3r,l1,3r,l1,3r,l2,3r,l2,3r,l2,3r,l2,3r,l2,3r,l2,3,2,2r1,l3,2r,l3,2r,l3,2r,l13,r,1l14,1r,l14,1r,l14,1r,l14,1r,l14,1r,l14,1r,l14,1r1,l15,1r,l15,1r,l15,1r,l15,1r,l15,1r,l15,1r1,l16,1r,l16,2r,l16,2r,l16,2r,l16,2r,l16,2r,l16,2r,l17,2r,l17,2r,l17,3r,l17,3r,l17,3r,l17,3r,l17,3r,l17,3r,l17,3r,1l17,4r,l17,4r,l17,4r,l17,4r,l17,4r,l17,5r,l17,5r,l17,5r,l17,5r,l17,5r,l17,16r,l17,16r,1l17,17r,l17,17r,l17,17r,l17,17r,l17,17r,1l17,18r,l17,18r,l17,18r,l17,18r,l17,18r,l17,18r,1l17,19r,l17,19r,l17,19r,l17,19r,l17,19r,l17,19r,1l17,20r,l17,20r,l17,20r,l17,20r-1,l16,20r,l16,20r,l16,20r,l16,21r,l16,21r,l16,21r,l16,21r-1,l15,21r,l15,21r,l15,21r,l15,21r,l15,21r,l14,21r,l14,21r,l14,21r,l14,21r,l14,21r,l14,21,3,19r,l3,19r,l3,19r,l3,19r,l3,19r,l2,19r,l2,19r,l2,19r,l2,19r,l2,19r,l2,19r-1,l1,19r,l1,19r,l1,19r,l1,19r,l1,19r,l1,18,,18r,l,18r,l,18r,l,18r,l,18r,l,18r,l,18,,17r,l,17r,l,17r,l,17r,l,17r,l,16r,l,16r,l,16r,l,16xe" fillcolor="#f2f2f2" stroked="f">
                    <v:path arrowok="t" o:connecttype="custom" o:connectlocs="0,6;0,5;0,5;0,4;0,4;0,4;1,3;1,3;1,3;2,3;2,3;3,2;3,2;14,1;14,1;14,1;15,1;15,1;16,1;16,2;16,2;17,2;17,3;17,3;17,3;17,4;17,4;17,5;17,5;17,17;17,17;17,18;17,18;17,18;17,19;17,19;17,20;17,20;16,20;16,21;16,21;15,21;15,21;14,21;14,21;3,19;3,19;2,19;2,19;1,19;1,19;1,18;0,18;0,18;0,17;0,17;0,16;0,16" o:connectangles="0,0,0,0,0,0,0,0,0,0,0,0,0,0,0,0,0,0,0,0,0,0,0,0,0,0,0,0,0,0,0,0,0,0,0,0,0,0,0,0,0,0,0,0,0,0,0,0,0,0,0,0,0,0,0,0,0,0"/>
                  </v:shape>
                  <v:shape id="Freeform 3353" o:spid="_x0000_s1267" style="position:absolute;left:187;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HpcQA&#10;AADdAAAADwAAAGRycy9kb3ducmV2LnhtbESPUWvCQBCE3wv9D8cWfCn1osFSoqeUotAiPmj9AUtu&#10;zQVzeyG3xvTf9wTBx2FmvmEWq8E3qqcu1oENTMYZKOIy2JorA8ffzdsHqCjIFpvAZOCPIqyWz08L&#10;LGy48p76g1QqQTgWaMCJtIXWsXTkMY5DS5y8U+g8SpJdpW2H1wT3jZ5m2bv2WHNacNjSl6PyfLh4&#10;A/G4zlB+TuIu09eq3253g/M7Y0Yvw+cclNAgj/C9/W0N5Pksh9ub9AT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kB6XEAAAA3QAAAA8AAAAAAAAAAAAAAAAAmAIAAGRycy9k&#10;b3ducmV2LnhtbFBLBQYAAAAABAAEAPUAAACJAwAAAAA=&#10;" path="m,16l,6r,l,6r,l,6,,5r,l,5r,l,5r,l,5r,l,5r,l,5,,4r,l,4r,l,4r,l,4r,l,4r,l,4r,l,4r,l1,3r,l1,3r,l1,3r,l1,3r,l1,3r,l1,3r,l1,3r,l1,3r,l2,3r,l2,3r,l2,3r,l2,3r,l2,3r,l2,3,2,2r1,l3,2r,l3,2r,l3,2r,l13,r,1l14,1r,l14,1r,l14,1r,l14,1r,l14,1r,l14,1r,l14,1r1,l15,1r,l15,1r,l15,1r,l15,1r,l15,1r,l15,1r1,l16,1r,l16,2r,l16,2r,l16,2r,l16,2r,l16,2r,l16,2r,l17,2r,l17,2r,l17,3r,l17,3r,l17,3r,l17,3r,l17,3r,l17,3r,l17,3r,1l17,4r,l17,4r,l17,4r,l17,4r,l17,4r,l17,5r,l17,5r,l17,5r,l17,5r,l17,5r,l17,16r,l17,16r,1l17,17r,l17,17r,l17,17r,l17,17r,l17,17r,1l17,18r,l17,18r,l17,18r,l17,18r,l17,18r,l17,18r,1l17,19r,l17,19r,l17,19r,l17,19r,l17,19r,l17,19r,1l17,20r,l17,20r,l17,20r,l17,20r-1,l16,20r,l16,20r,l16,20r,l16,21r,l16,21r,l16,21r,l16,21r-1,l15,21r,l15,21r,l15,21r,l15,21r,l15,21r,l14,21r,l14,21r,l14,21r,l14,21r,l14,21r,l14,21,3,19r,l3,19r,l3,19r,l3,19r,l3,19r,l2,19r,l2,19r,l2,19r,l2,19r,l2,19r,l2,19r-1,l1,19r,l1,19r,l1,19r,l1,19r,l1,19r,l1,18,,18r,l,18r,l,18r,l,18r,l,18r,l,18r,l,18,,17r,l,17r,l,17r,l,17r,l,17r,l,16r,l,16r,l,16r,l,16xe" filled="f" strokeweight="0">
                    <v:stroke joinstyle="miter"/>
                    <v:path arrowok="t" o:connecttype="custom" o:connectlocs="0,6;0,5;0,5;0,4;0,4;0,4;1,3;1,3;1,3;2,3;2,3;3,2;3,2;14,1;14,1;14,1;15,1;15,1;16,1;16,2;16,2;17,2;17,3;17,3;17,3;17,4;17,4;17,5;17,5;17,17;17,17;17,18;17,18;17,18;17,19;17,19;17,20;17,20;16,20;16,21;16,21;15,21;15,21;14,21;14,21;3,19;3,19;2,19;2,19;1,19;1,19;1,18;0,18;0,18;0,17;0,17;0,16;0,16" o:connectangles="0,0,0,0,0,0,0,0,0,0,0,0,0,0,0,0,0,0,0,0,0,0,0,0,0,0,0,0,0,0,0,0,0,0,0,0,0,0,0,0,0,0,0,0,0,0,0,0,0,0,0,0,0,0,0,0,0,0"/>
                  </v:shape>
                  <v:shape id="Freeform 3354" o:spid="_x0000_s1268" style="position:absolute;left:184;top:1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ioMscA&#10;AADdAAAADwAAAGRycy9kb3ducmV2LnhtbESPQWsCMRCF7wX/Q5hCL6VmdVXarVFEqvTgxbWUHqeb&#10;6WZxM1k2qab/3hQEj48373vz5stoW3Gi3jeOFYyGGQjiyumGawUfh83TMwgfkDW2jknBH3lYLgZ3&#10;cyy0O/OeTmWoRYKwL1CBCaErpPSVIYt+6Dri5P243mJIsq+l7vGc4LaV4yybSYsNpwaDHa0NVcfy&#10;16Y3vtxmFF8eKearWfm9M9vpm/9U6uE+rl5BBIrhdnxNv2sFeT6dwP+ahAC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4qDLHAAAA3QAAAA8AAAAAAAAAAAAAAAAAmAIAAGRy&#10;cy9kb3ducmV2LnhtbFBLBQYAAAAABAAEAPUAAACMAwAAAAA=&#10;" path="m,3l3,5r,l3,5r,l3,5r,l3,5r,l4,5r,l4,5r,l4,5,4,4r,l4,4r,l4,4r,l4,4r,l4,4r,l4,4,4,3r,l4,3r,l4,3r,l4,3r,l4,3r,l4,3,3,3r,l,,,3xe" fillcolor="#f2f2f2" stroked="f">
                    <v:path arrowok="t" o:connecttype="custom" o:connectlocs="0,3;3,5;3,5;3,5;3,5;3,5;3,5;3,5;3,5;4,5;4,5;4,5;4,5;4,5;4,4;4,4;4,4;4,4;4,4;4,4;4,4;4,4;4,4;4,4;4,4;4,3;4,3;4,3;4,3;4,3;4,3;4,3;4,3;4,3;4,3;4,3;3,3;3,3;0,0;0,3" o:connectangles="0,0,0,0,0,0,0,0,0,0,0,0,0,0,0,0,0,0,0,0,0,0,0,0,0,0,0,0,0,0,0,0,0,0,0,0,0,0,0,0"/>
                  </v:shape>
                  <v:shape id="Freeform 3355" o:spid="_x0000_s1269" style="position:absolute;left:184;top:1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sa8UA&#10;AADdAAAADwAAAGRycy9kb3ducmV2LnhtbESPQYvCMBSE78L+h/AWvGmq4qrVKLKwKHrQtR72+Gie&#10;bbF5KU209d8bYcHjMDPfMItVa0pxp9oVlhUM+hEI4tTqgjMF5+SnNwXhPLLG0jIpeJCD1fKjs8BY&#10;24Z/6X7ymQgQdjEqyL2vYildmpNB17cVcfAutjbog6wzqWtsAtyUchhFX9JgwWEhx4q+c0qvp5tR&#10;0G5mU3n4e2RJk8jzzBz2x2g3Uar72a7nIDy1/h3+b2+1gtFoPIbXm/A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uxrxQAAAN0AAAAPAAAAAAAAAAAAAAAAAJgCAABkcnMv&#10;ZG93bnJldi54bWxQSwUGAAAAAAQABAD1AAAAigMAAAAA&#10;" path="m,3l3,5r,l3,5r,l3,5r,l3,5r,l4,5r,l4,5r,l4,5,4,4r,l4,4r,l4,4r,l4,4r,l4,4r,l4,4,4,3r,l4,3r,l4,3r,l4,3r,l4,3r,l4,3,3,3r,l,,,3xe" filled="f" strokeweight="0">
                    <v:stroke joinstyle="miter"/>
                    <v:path arrowok="t" o:connecttype="custom" o:connectlocs="0,3;3,5;3,5;3,5;3,5;3,5;3,5;3,5;3,5;4,5;4,5;4,5;4,5;4,5;4,4;4,4;4,4;4,4;4,4;4,4;4,4;4,4;4,4;4,4;4,4;4,3;4,3;4,3;4,3;4,3;4,3;4,3;4,3;4,3;4,3;4,3;3,3;3,3;0,0;0,3" o:connectangles="0,0,0,0,0,0,0,0,0,0,0,0,0,0,0,0,0,0,0,0,0,0,0,0,0,0,0,0,0,0,0,0,0,0,0,0,0,0,0,0"/>
                  </v:shape>
                  <v:shape id="Freeform 3356" o:spid="_x0000_s1270" style="position:absolute;left:184;top:15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aT3scA&#10;AADdAAAADwAAAGRycy9kb3ducmV2LnhtbESPQWsCMRCF74X+hzAFL0Wzurjo1ihSqvTQS7ciHqeb&#10;6WbpZrJsoqb/vikUPD7evO/NW22i7cSFBt86VjCdZCCIa6dbbhQcPnbjBQgfkDV2jknBD3nYrO/v&#10;Vlhqd+V3ulShEQnCvkQFJoS+lNLXhiz6ieuJk/flBoshyaGResBrgttOzrKskBZbTg0Ge3o2VH9X&#10;Z5veOLndNC4fKebbovp8M/v5iz8qNXqI2ycQgWK4Hf+nX7WCPJ8X8LcmIU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mk97HAAAA3QAAAA8AAAAAAAAAAAAAAAAAmAIAAGRy&#10;cy9kb3ducmV2LnhtbFBLBQYAAAAABAAEAPUAAACMAwAAAAA=&#10;" path="m,2l3,r,l3,r,l3,r,l3,r,l4,r,l4,r,1l4,1r,l4,1r,l4,1r,l4,1r,l4,1r,l4,1r,l4,1r,1l4,2r,l4,2r,l4,2r,l4,2r,l4,2r,l4,2r,l,5,,2xe" fillcolor="#f2f2f2" stroked="f">
                    <v:path arrowok="t" o:connecttype="custom" o:connectlocs="0,2;3,0;3,0;3,0;3,0;3,0;3,0;3,0;3,0;4,0;4,0;4,0;4,1;4,1;4,1;4,1;4,1;4,1;4,1;4,1;4,1;4,1;4,1;4,1;4,1;4,1;4,2;4,2;4,2;4,2;4,2;4,2;4,2;4,2;4,2;4,2;4,2;4,2;4,2;0,5;0,2" o:connectangles="0,0,0,0,0,0,0,0,0,0,0,0,0,0,0,0,0,0,0,0,0,0,0,0,0,0,0,0,0,0,0,0,0,0,0,0,0,0,0,0,0"/>
                  </v:shape>
                  <v:shape id="Freeform 3357" o:spid="_x0000_s1271" style="position:absolute;left:184;top:15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zXh8YA&#10;AADdAAAADwAAAGRycy9kb3ducmV2LnhtbESPT4vCMBTE78J+h/CEvWmq4r9qlEVYlPXgrvXg8dE8&#10;22LzUppo67ffCILHYWZ+wyzXrSnFnWpXWFYw6EcgiFOrC84UnJLv3gyE88gaS8uk4EEO1quPzhJj&#10;bRv+o/vRZyJA2MWoIPe+iqV0aU4GXd9WxMG72NqgD7LOpK6xCXBTymEUTaTBgsNCjhVtckqvx5tR&#10;0G7nM3k4P7KkSeRpbg773+hnqtRnt/1agPDU+nf41d5pBaPReArPN+EJ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zXh8YAAADdAAAADwAAAAAAAAAAAAAAAACYAgAAZHJz&#10;L2Rvd25yZXYueG1sUEsFBgAAAAAEAAQA9QAAAIsDAAAAAA==&#10;" path="m,2l3,r,l3,r,l3,r,l3,r,l4,r,l4,r,1l4,1r,l4,1r,l4,1r,l4,1r,l4,1r,l4,1r,l4,1r,1l4,2r,l4,2r,l4,2r,l4,2r,l4,2r,l4,2r,l,5,,2xe" filled="f" strokeweight="0">
                    <v:stroke joinstyle="miter"/>
                    <v:path arrowok="t" o:connecttype="custom" o:connectlocs="0,2;3,0;3,0;3,0;3,0;3,0;3,0;3,0;3,0;4,0;4,0;4,0;4,1;4,1;4,1;4,1;4,1;4,1;4,1;4,1;4,1;4,1;4,1;4,1;4,1;4,1;4,2;4,2;4,2;4,2;4,2;4,2;4,2;4,2;4,2;4,2;4,2;4,2;4,2;0,5;0,2" o:connectangles="0,0,0,0,0,0,0,0,0,0,0,0,0,0,0,0,0,0,0,0,0,0,0,0,0,0,0,0,0,0,0,0,0,0,0,0,0,0,0,0,0"/>
                  </v:shape>
                  <v:shape id="Freeform 3358" o:spid="_x0000_s1272" style="position:absolute;left:183;top:14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l+Q78A&#10;AADdAAAADwAAAGRycy9kb3ducmV2LnhtbERPy4rCMBTdD/gP4QruNHV8INUoMiC6G18fcGlum2Jz&#10;U5JY69+bxcAsD+e92fW2ER35UDtWMJ1kIIgLp2uuFNxvh/EKRIjIGhvHpOBNAXbbwdcGc+1efKHu&#10;GiuRQjjkqMDE2OZShsKQxTBxLXHiSuctxgR9JbXHVwq3jfzOsqW0WHNqMNjSj6HicX1aBTry/L6a&#10;H3/Pp2Vpjgdddl5LpUbDfr8GEamP/+I/90krmM0WaW56k5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iX5DvwAAAN0AAAAPAAAAAAAAAAAAAAAAAJgCAABkcnMvZG93bnJl&#10;di54bWxQSwUGAAAAAAQABAD1AAAAhAMAAAAA&#10;" path="m,20r,l,20r,1l1,21r,l1,21r,1l2,22r,l2,22,3,21r,l3,21r,l3,20r,l3,20r,-1l3,18r,l3,17r,l3,16r,l3,15r,l3,14r,l3,13r,-1l3,12r,-1l3,11r,-1l3,10,3,9r,l3,8r,l3,7,3,6r,l3,5r,l3,4r,l3,3r,l3,2r,l3,1r,l3,1,3,r,l2,r,l2,,1,r,l1,r,l,1r,l,2r,l,3r,l,4r,l,5r,l,6r,l,7,,8r,l,9r,l,10r,l,11r,1l,12r,1l,13r,1l,14r,1l,15r,1l,16r,1l,17r,1l,18r,1l,20xe" fillcolor="#f2f2f2" stroked="f">
                    <v:path arrowok="t" o:connecttype="custom" o:connectlocs="0,20;0,21;1,21;1,22;2,22;3,21;3,21;3,20;3,20;3,18;3,17;3,16;3,15;3,14;3,13;3,12;3,11;3,10;3,9;3,8;3,6;3,5;3,4;3,3;3,2;3,1;3,1;3,0;2,0;1,0;1,0;0,1;0,2;0,3;0,4;0,5;0,6;0,7;0,8;0,9;0,10;0,12;0,13;0,14;0,15;0,16;0,17;0,18;0,19" o:connectangles="0,0,0,0,0,0,0,0,0,0,0,0,0,0,0,0,0,0,0,0,0,0,0,0,0,0,0,0,0,0,0,0,0,0,0,0,0,0,0,0,0,0,0,0,0,0,0,0,0"/>
                  </v:shape>
                  <v:shape id="Freeform 3359" o:spid="_x0000_s1273" style="position:absolute;left:183;top:14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FIcUA&#10;AADdAAAADwAAAGRycy9kb3ducmV2LnhtbESPT4vCMBTE74LfITzBm6bqKlqNUhYEwYPrHzw/mmdb&#10;bV5Kk9W6n94ICx6HmfkNs1g1phR3ql1hWcGgH4EgTq0uOFNwOq57UxDOI2ssLZOCJzlYLdutBcba&#10;PnhP94PPRICwi1FB7n0VS+nSnAy6vq2Ig3extUEfZJ1JXeMjwE0ph1E0kQYLDgs5VvSdU3o7/JpA&#10;Sa67XTV5Zn9JMdbbH3/+amZnpbqdJpmD8NT4T/i/vdEKRqPxDN5vwhOQy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oEUhxQAAAN0AAAAPAAAAAAAAAAAAAAAAAJgCAABkcnMv&#10;ZG93bnJldi54bWxQSwUGAAAAAAQABAD1AAAAigMAAAAA&#10;" path="m,20r,l,20r,1l1,21r,l1,21r,1l2,22r,l2,22,3,21r,l3,21r,l3,20r,l3,20r,-1l3,18r,l3,17r,l3,16r,l3,15r,l3,14r,l3,13r,-1l3,12r,-1l3,11r,-1l3,10,3,9r,l3,8r,l3,7,3,6r,l3,5r,l3,4r,l3,3r,l3,2r,l3,1r,l3,1,3,r,l2,r,l2,,1,r,l1,r,l,1r,l,2r,l,3r,l,4r,l,5r,l,6r,l,7,,8r,l,9r,l,10r,l,11r,1l,12r,1l,13r,1l,14r,1l,15r,1l,16r,1l,17r,1l,18r,1l,20xe" filled="f" strokeweight="0">
                    <v:stroke joinstyle="miter"/>
                    <v:path arrowok="t" o:connecttype="custom" o:connectlocs="0,20;0,21;1,21;1,22;2,22;3,21;3,21;3,20;3,20;3,18;3,17;3,16;3,15;3,14;3,13;3,12;3,11;3,10;3,9;3,8;3,6;3,5;3,4;3,3;3,2;3,1;3,1;3,0;2,0;1,0;1,0;0,1;0,2;0,3;0,4;0,5;0,6;0,7;0,8;0,9;0,10;0,12;0,13;0,14;0,15;0,16;0,17;0,18;0,19" o:connectangles="0,0,0,0,0,0,0,0,0,0,0,0,0,0,0,0,0,0,0,0,0,0,0,0,0,0,0,0,0,0,0,0,0,0,0,0,0,0,0,0,0,0,0,0,0,0,0,0,0"/>
                  </v:shape>
                  <v:shape id="Freeform 3360" o:spid="_x0000_s1274" style="position:absolute;left:181;top:170;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IipMEA&#10;AADdAAAADwAAAGRycy9kb3ducmV2LnhtbERPTYvCMBC9L/gfwgje1tSKZalGEVHRgwddQY9DM7bF&#10;ZlKaWOu/NwfB4+N9zxadqURLjSstKxgNIxDEmdUl5wrO/5vfPxDOI2usLJOCFzlYzHs/M0y1ffKR&#10;2pPPRQhhl6KCwvs6ldJlBRl0Q1sTB+5mG4M+wCaXusFnCDeVjKMokQZLDg0F1rQqKLufHkbBbv+K&#10;Ly1etzGWj+R6mJw3en1XatDvllMQnjr/FX/cO61gPE7C/vAmP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SIqTBAAAA3QAAAA8AAAAAAAAAAAAAAAAAmAIAAGRycy9kb3du&#10;cmV2LnhtbFBLBQYAAAAABAAEAPUAAACGAwAAAAA=&#10;" path="m,21r,l1,21r,1l1,22r,l2,23r,l3,23r,l4,23r,l4,22r1,l5,22r,-1l6,21r,l6,20r,-1l6,19,5,18r,l5,17r,l5,16r,l5,15r,-1l5,14r,-1l5,13r,-1l5,12r,-1l5,11r,-1l5,9r,l5,8r,l5,7r,l5,6r,l5,5,6,4r,l6,3r,l6,2,5,2,5,1r,l4,1r,l4,,3,r,l2,r,1l1,1r,l1,1r,1l,2,,3r,l,4r,l,5,,6r,l,7r,l,8r,l,9r,l,10r,1l,11r,1l,12r,1l,14r,l,14r,1l,16r,l,17r,l,18r,l,19r,l,20r,1xe" fillcolor="#f2f2f2" stroked="f">
                    <v:path arrowok="t" o:connecttype="custom" o:connectlocs="0,21;1,22;1,22;2,23;3,23;4,23;5,22;5,21;6,21;6,19;5,18;5,17;5,16;5,15;5,14;5,13;5,12;5,11;5,9;5,8;5,7;5,6;5,5;6,4;6,3;5,2;5,1;4,1;3,0;2,0;1,1;1,1;0,2;0,3;0,4;0,6;0,7;0,8;0,9;0,10;0,11;0,12;0,14;0,14;0,16;0,17;0,18;0,19;0,20" o:connectangles="0,0,0,0,0,0,0,0,0,0,0,0,0,0,0,0,0,0,0,0,0,0,0,0,0,0,0,0,0,0,0,0,0,0,0,0,0,0,0,0,0,0,0,0,0,0,0,0,0"/>
                  </v:shape>
                  <v:shape id="Freeform 3361" o:spid="_x0000_s1275" style="position:absolute;left:181;top:170;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99NsQA&#10;AADdAAAADwAAAGRycy9kb3ducmV2LnhtbESPQWvCQBSE7wX/w/IK3pqNWkSiq4hYlJ7USnt9Zp/Z&#10;0OzbNLua+O9dQehxmJlvmNmis5W4UuNLxwoGSQqCOHe65ELB8evjbQLCB2SNlWNScCMPi3nvZYaZ&#10;di3v6XoIhYgQ9hkqMCHUmZQ+N2TRJ64mjt7ZNRZDlE0hdYNthNtKDtN0LC2WHBcM1rQylP8eLlbB&#10;htfmhN+46943J7nc/nya9g+V6r92yymIQF34Dz/bW61gNBoP4PEmP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ffTbEAAAA3QAAAA8AAAAAAAAAAAAAAAAAmAIAAGRycy9k&#10;b3ducmV2LnhtbFBLBQYAAAAABAAEAPUAAACJAwAAAAA=&#10;" path="m,21r,l1,21r,1l1,22r,l2,23r,l3,23r,l4,23r,l4,22r1,l5,22r,-1l6,21r,l6,20r,-1l6,19,5,18r,l5,17r,l5,16r,l5,15r,-1l5,14r,-1l5,13r,-1l5,12r,-1l5,11r,-1l5,9r,l5,8r,l5,7r,l5,6r,l5,5,6,4r,l6,3r,l6,2,5,2,5,1r,l4,1r,l4,,3,r,l2,r,1l1,1r,l1,1r,1l,2,,3r,l,4r,l,5,,6r,l,7r,l,8r,l,9r,l,10r,1l,11r,1l,12r,1l,14r,l,14r,1l,16r,l,17r,l,18r,l,19r,l,20r,1xe" filled="f" strokeweight="0">
                    <v:stroke joinstyle="miter"/>
                    <v:path arrowok="t" o:connecttype="custom" o:connectlocs="0,21;1,22;1,22;2,23;3,23;4,23;5,22;5,21;6,21;6,19;5,18;5,17;5,16;5,15;5,14;5,13;5,12;5,11;5,9;5,8;5,7;5,6;5,5;6,4;6,3;5,2;5,1;4,1;3,0;2,0;1,1;1,1;0,2;0,3;0,4;0,6;0,7;0,8;0,9;0,10;0,11;0,12;0,14;0,14;0,16;0,17;0,18;0,19;0,20" o:connectangles="0,0,0,0,0,0,0,0,0,0,0,0,0,0,0,0,0,0,0,0,0,0,0,0,0,0,0,0,0,0,0,0,0,0,0,0,0,0,0,0,0,0,0,0,0,0,0,0,0"/>
                  </v:shape>
                  <v:shape id="Freeform 3362" o:spid="_x0000_s1276" style="position:absolute;left:187;top:171;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g5ZsIA&#10;AADdAAAADwAAAGRycy9kb3ducmV2LnhtbESP0YrCMBRE3xf8h3AF39bUFkS6RlFB0cd1/YC7zW1a&#10;bG5CE7X+vREW9nGYmTPMcj3YTtypD61jBbNpBoK4crplo+Dys/9cgAgRWWPnmBQ8KcB6NfpYYqnd&#10;g7/pfo5GJAiHEhU0MfpSylA1ZDFMnSdOXu16izHJ3kjd4yPBbSfzLJtLiy2nhQY97RqqruebVRC3&#10;C2+K+nA61llh9GXvu/zXKzUZD5svEJGG+B/+ax+1gqKY5/B+k56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DlmwgAAAN0AAAAPAAAAAAAAAAAAAAAAAJgCAABkcnMvZG93&#10;bnJldi54bWxQSwUGAAAAAAQABAD1AAAAhwMAAAAA&#10;" path="m,16l,6r,l,6r,l,6,,5r,l,5r,l,5r,l,5r,l,5r,l,5,,4r,l,4r,l,4r,l,4r,l,4r,l,4r,l,4r1,l1,3r,l1,3r,l1,3r,l1,3r,l1,3r,l1,3r,l1,3r1,l2,3r,l2,3r,l2,3r,l2,3r,l2,3r,l2,3r,l3,3,3,2r,l3,2r,l3,2r,l3,2r,l14,r,1l14,1r,l14,1r,l14,1r,l14,1r,l14,1r,l14,1r1,l15,1r,l15,1r,l15,1r,l15,1r,l15,1r,l16,1r,l16,1r,l16,1r,l16,1r,1l16,2r,l16,2r,l16,2r,l16,2r,l17,2r,l17,2r,l17,2r,l17,3r,l17,3r,l17,3r,l17,3r,l17,3r,l17,3r,l17,3r,1l17,4r,l17,4r,l17,4r,l17,4r,l17,4r,l17,5r,l17,5r,l17,5r,l17,5r,l17,5r,l17,16r,l17,16r,1l17,17r,l17,17r,l17,17r,l17,17r,l17,17r,l17,18r,l17,18r,l17,18r,l17,18r,l17,18r,l17,18r,1l17,19r,l17,19r,l17,19r,l17,19r,l17,19r,l17,19r,l17,19r,1l17,20r,l17,20r,l17,20r,l16,20r,l16,20r,l16,20r,l16,21r,l16,21r,l16,21r,l16,21r,l16,21r-1,l15,21r,l15,21r,l15,21r,l15,21r,l15,21r,l14,21r,l14,21r,l14,21r,l14,21r,l14,21,4,19r-1,l3,19r,l3,19r,l3,19r,l3,19r,l3,19r-1,l2,19r,l2,19r,l2,19r,l2,19r,l2,19r,l2,19r-1,l1,19r,l1,19r,l1,19r,l1,19r,l1,18r,l,18r,l,18r,l,18r,l,18r,l,18r,l,17r,l,17r,l,17r,l,17r,l,17r,l,17r,l,16r,l,16r,l,16r,l,16xe" fillcolor="#f2f2f2" stroked="f">
                    <v:path arrowok="t" o:connecttype="custom" o:connectlocs="0,6;0,5;0,5;0,4;0,4;0,4;1,3;1,3;2,3;2,3;2,3;3,2;3,2;14,1;14,1;15,1;15,1;15,1;16,1;16,2;16,2;17,2;17,3;17,3;17,3;17,4;17,4;17,5;17,5;17,17;17,17;17,17;17,18;17,18;17,19;17,19;17,19;17,20;16,20;16,21;16,21;15,21;15,21;14,21;14,21;3,19;3,19;2,19;2,19;2,19;1,19;1,18;0,18;0,18;0,17;0,17;0,16;0,16" o:connectangles="0,0,0,0,0,0,0,0,0,0,0,0,0,0,0,0,0,0,0,0,0,0,0,0,0,0,0,0,0,0,0,0,0,0,0,0,0,0,0,0,0,0,0,0,0,0,0,0,0,0,0,0,0,0,0,0,0,0"/>
                  </v:shape>
                  <v:shape id="Freeform 3363" o:spid="_x0000_s1277" style="position:absolute;left:187;top:171;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NGMQA&#10;AADdAAAADwAAAGRycy9kb3ducmV2LnhtbESP3WrCQBSE7wt9h+UIvSl1UwNSoqtIaaEiXvjzAIfs&#10;MRvMng3ZY0zf3hUEL4eZ+YaZLwffqJ66WAc28DnOQBGXwdZcGTgefj++QEVBttgEJgP/FGG5eH2Z&#10;Y2HDlXfU76VSCcKxQANOpC20jqUjj3EcWuLknULnUZLsKm07vCa4b/Qky6baY81pwWFL347K8/7i&#10;DcTjT4ayPom7TN6rfrPZDs5vjXkbDasZKKFBnuFH+88ayPNpDvc36Qno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IzRjEAAAA3QAAAA8AAAAAAAAAAAAAAAAAmAIAAGRycy9k&#10;b3ducmV2LnhtbFBLBQYAAAAABAAEAPUAAACJAwAAAAA=&#10;" path="m,16l,6r,l,6r,l,6,,5r,l,5r,l,5r,l,5r,l,5r,l,5,,4r,l,4r,l,4r,l,4r,l,4r,l,4r,l,4r1,l1,3r,l1,3r,l1,3r,l1,3r,l1,3r,l1,3r,l1,3r1,l2,3r,l2,3r,l2,3r,l2,3r,l2,3r,l2,3r,l3,3,3,2r,l3,2r,l3,2r,l3,2r,l14,r,1l14,1r,l14,1r,l14,1r,l14,1r,l14,1r,l14,1r1,l15,1r,l15,1r,l15,1r,l15,1r,l15,1r,l16,1r,l16,1r,l16,1r,l16,1r,1l16,2r,l16,2r,l16,2r,l16,2r,l17,2r,l17,2r,l17,2r,l17,3r,l17,3r,l17,3r,l17,3r,l17,3r,l17,3r,l17,3r,1l17,4r,l17,4r,l17,4r,l17,4r,l17,4r,l17,5r,l17,5r,l17,5r,l17,5r,l17,5r,l17,16r,l17,16r,1l17,17r,l17,17r,l17,17r,l17,17r,l17,17r,l17,18r,l17,18r,l17,18r,l17,18r,l17,18r,l17,18r,1l17,19r,l17,19r,l17,19r,l17,19r,l17,19r,l17,19r,l17,19r,1l17,20r,l17,20r,l17,20r,l16,20r,l16,20r,l16,20r,l16,21r,l16,21r,l16,21r,l16,21r,l16,21r-1,l15,21r,l15,21r,l15,21r,l15,21r,l15,21r,l14,21r,l14,21r,l14,21r,l14,21r,l14,21,4,19r-1,l3,19r,l3,19r,l3,19r,l3,19r,l3,19r-1,l2,19r,l2,19r,l2,19r,l2,19r,l2,19r,l2,19r-1,l1,19r,l1,19r,l1,19r,l1,19r,l1,18r,l,18r,l,18r,l,18r,l,18r,l,18r,l,17r,l,17r,l,17r,l,17r,l,17r,l,17r,l,16r,l,16r,l,16r,l,16xe" filled="f" strokeweight="0">
                    <v:stroke joinstyle="miter"/>
                    <v:path arrowok="t" o:connecttype="custom" o:connectlocs="0,6;0,5;0,5;0,4;0,4;0,4;1,3;1,3;2,3;2,3;2,3;3,2;3,2;14,1;14,1;15,1;15,1;15,1;16,1;16,2;16,2;17,2;17,3;17,3;17,3;17,4;17,4;17,5;17,5;17,17;17,17;17,17;17,18;17,18;17,19;17,19;17,19;17,20;16,20;16,21;16,21;15,21;15,21;14,21;14,21;3,19;3,19;2,19;2,19;2,19;1,19;1,18;0,18;0,18;0,17;0,17;0,16;0,16" o:connectangles="0,0,0,0,0,0,0,0,0,0,0,0,0,0,0,0,0,0,0,0,0,0,0,0,0,0,0,0,0,0,0,0,0,0,0,0,0,0,0,0,0,0,0,0,0,0,0,0,0,0,0,0,0,0,0,0,0,0"/>
                  </v:shape>
                  <v:shape id="Freeform 3364" o:spid="_x0000_s1278" style="position:absolute;left:184;top:17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Rij8cA&#10;AADdAAAADwAAAGRycy9kb3ducmV2LnhtbESPQUsDMRCF74L/IYzgRdpsXbvUtWkp0oqHXrotpcdx&#10;M24WN5Nlk7bx3xtB8Ph48743b76MthMXGnzrWMFknIEgrp1uuVFw2G9GMxA+IGvsHJOCb/KwXNze&#10;zLHU7so7ulShEQnCvkQFJoS+lNLXhiz6seuJk/fpBoshyaGResBrgttOPmZZIS22nBoM9vRqqP6q&#10;zja9cXKbSXx+oJiviupja96ma39U6v4url5ABIrh//gv/a4V5HnxBL9rEgLk4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6UYo/HAAAA3QAAAA8AAAAAAAAAAAAAAAAAmAIAAGRy&#10;cy9kb3ducmV2LnhtbFBLBQYAAAAABAAEAPUAAACMAwAAAAA=&#10;" path="m,3l3,5r,l3,5r,l3,5r,l3,5r1,l4,5r,l4,5,4,4r,l4,4r,l4,4r,l4,4r,l4,4r,l4,4r,l4,4,4,3r,l4,3r,l4,3r,l4,3r,l4,3r,l4,3r,l4,3,,,,3xe" fillcolor="#f2f2f2" stroked="f">
                    <v:path arrowok="t" o:connecttype="custom" o:connectlocs="0,3;3,5;3,5;3,5;3,5;3,5;3,5;3,5;4,5;4,5;4,5;4,5;4,4;4,4;4,4;4,4;4,4;4,4;4,4;4,4;4,4;4,4;4,4;4,4;4,4;4,3;4,3;4,3;4,3;4,3;4,3;4,3;4,3;4,3;4,3;4,3;4,3;4,3;0,0;0,3" o:connectangles="0,0,0,0,0,0,0,0,0,0,0,0,0,0,0,0,0,0,0,0,0,0,0,0,0,0,0,0,0,0,0,0,0,0,0,0,0,0,0,0"/>
                  </v:shape>
                  <v:shape id="Freeform 3365" o:spid="_x0000_s1279" style="position:absolute;left:184;top:17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4m1sUA&#10;AADdAAAADwAAAGRycy9kb3ducmV2LnhtbESPQYvCMBSE74L/ITzBm6Yq62o1igii7B5crQePj+bZ&#10;FpuX0kRb//1mYcHjMDPfMMt1a0rxpNoVlhWMhhEI4tTqgjMFl2Q3mIFwHlljaZkUvMjBetXtLDHW&#10;tuETPc8+EwHCLkYFufdVLKVLczLohrYiDt7N1gZ9kHUmdY1NgJtSjqNoKg0WHBZyrGibU3o/P4yC&#10;dj+fyeP1lSVNIi9zc/z+ib4+ler32s0ChKfWv8P/7YNWMJlMP+DvTX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HibWxQAAAN0AAAAPAAAAAAAAAAAAAAAAAJgCAABkcnMv&#10;ZG93bnJldi54bWxQSwUGAAAAAAQABAD1AAAAigMAAAAA&#10;" path="m,3l3,5r,l3,5r,l3,5r,l3,5r1,l4,5r,l4,5,4,4r,l4,4r,l4,4r,l4,4r,l4,4r,l4,4r,l4,4,4,3r,l4,3r,l4,3r,l4,3r,l4,3r,l4,3r,l4,3,,,,3xe" filled="f" strokeweight="0">
                    <v:stroke joinstyle="miter"/>
                    <v:path arrowok="t" o:connecttype="custom" o:connectlocs="0,3;3,5;3,5;3,5;3,5;3,5;3,5;3,5;4,5;4,5;4,5;4,5;4,4;4,4;4,4;4,4;4,4;4,4;4,4;4,4;4,4;4,4;4,4;4,4;4,4;4,3;4,3;4,3;4,3;4,3;4,3;4,3;4,3;4,3;4,3;4,3;4,3;4,3;0,0;0,3" o:connectangles="0,0,0,0,0,0,0,0,0,0,0,0,0,0,0,0,0,0,0,0,0,0,0,0,0,0,0,0,0,0,0,0,0,0,0,0,0,0,0,0"/>
                  </v:shape>
                  <v:shape id="Freeform 3366" o:spid="_x0000_s1280" style="position:absolute;left:184;top:1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pZY8cA&#10;AADdAAAADwAAAGRycy9kb3ducmV2LnhtbESPQUvDQBCF70L/wzJCL2I3NRg0dhtCscWDF9MiHsfs&#10;mA1mZ0N2227/vSsIHh9v3vfmrapoB3GiyfeOFSwXGQji1umeOwWH/fb2AYQPyBoHx6TgQh6q9exq&#10;haV2Z36jUxM6kSDsS1RgQhhLKX1ryKJfuJE4eV9ushiSnDqpJzwnuB3kXZYV0mLPqcHgSBtD7Xdz&#10;tOmND7ddxscbinldNJ+vZnf/7N+Vml/H+glEoBj+j//SL1pBnhcF/K5JCJ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EKWWPHAAAA3QAAAA8AAAAAAAAAAAAAAAAAmAIAAGRy&#10;cy9kb3ducmV2LnhtbFBLBQYAAAAABAAEAPUAAACMAwAAAAA=&#10;" path="m,2l3,r,l3,r,l3,r,l3,,4,r,l4,r,l4,1r,l4,1r,l4,1r,l4,1r,l4,1r,l4,1r,l4,1r,l4,2r,l4,2r,l4,2r,l4,2r,l4,2r,l4,2r,l4,2,,5,,2xe" fillcolor="#f2f2f2" stroked="f">
                    <v:path arrowok="t" o:connecttype="custom" o:connectlocs="0,2;3,0;3,0;3,0;3,0;3,0;3,0;3,0;4,0;4,0;4,0;4,0;4,1;4,1;4,1;4,1;4,1;4,1;4,1;4,1;4,1;4,1;4,1;4,1;4,1;4,1;4,2;4,2;4,2;4,2;4,2;4,2;4,2;4,2;4,2;4,2;4,2;4,2;4,2;0,5;0,2" o:connectangles="0,0,0,0,0,0,0,0,0,0,0,0,0,0,0,0,0,0,0,0,0,0,0,0,0,0,0,0,0,0,0,0,0,0,0,0,0,0,0,0,0"/>
                  </v:shape>
                  <v:shape id="Freeform 3367" o:spid="_x0000_s1281" style="position:absolute;left:184;top:1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AdOsUA&#10;AADdAAAADwAAAGRycy9kb3ducmV2LnhtbESPQYvCMBSE78L+h/AW9qbpKmitRlkEWdGDu9aDx0fz&#10;bIvNS2mirf/eCILHYWa+YebLzlTiRo0rLSv4HkQgiDOrS84VHNN1PwbhPLLGyjIpuJOD5eKjN8dE&#10;25b/6XbwuQgQdgkqKLyvEyldVpBBN7A1cfDOtjHog2xyqRtsA9xUchhFY2mw5LBQYE2rgrLL4WoU&#10;dL/TWO5P9zxtU3mcmv3uL9pOlPr67H5mIDx1/h1+tTdawWg0nsD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gB06xQAAAN0AAAAPAAAAAAAAAAAAAAAAAJgCAABkcnMv&#10;ZG93bnJldi54bWxQSwUGAAAAAAQABAD1AAAAigMAAAAA&#10;" path="m,2l3,r,l3,r,l3,r,l3,,4,r,l4,r,l4,1r,l4,1r,l4,1r,l4,1r,l4,1r,l4,1r,l4,1r,l4,2r,l4,2r,l4,2r,l4,2r,l4,2r,l4,2r,l4,2,,5,,2xe" filled="f" strokeweight="0">
                    <v:stroke joinstyle="miter"/>
                    <v:path arrowok="t" o:connecttype="custom" o:connectlocs="0,2;3,0;3,0;3,0;3,0;3,0;3,0;3,0;4,0;4,0;4,0;4,0;4,1;4,1;4,1;4,1;4,1;4,1;4,1;4,1;4,1;4,1;4,1;4,1;4,1;4,1;4,2;4,2;4,2;4,2;4,2;4,2;4,2;4,2;4,2;4,2;4,2;4,2;4,2;0,5;0,2" o:connectangles="0,0,0,0,0,0,0,0,0,0,0,0,0,0,0,0,0,0,0,0,0,0,0,0,0,0,0,0,0,0,0,0,0,0,0,0,0,0,0,0,0"/>
                  </v:shape>
                  <v:shape id="Freeform 3368" o:spid="_x0000_s1282" style="position:absolute;left:183;top:17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rsgsMA&#10;AADdAAAADwAAAGRycy9kb3ducmV2LnhtbERPy2oCMRTdF/oP4Rbc1YwVpB2NIlP6AKHYUez2Mrlm&#10;hiY3QxJ1+vfNQnB5OO/FanBWnCnEzrOCybgAQdx43bFRsN+9PT6DiAlZo/VMCv4owmp5f7fAUvsL&#10;f9O5TkbkEI4lKmhT6kspY9OSwzj2PXHmjj44TBkGI3XASw53Vj4VxUw67Dg3tNhT1VLzW5+cAvtV&#10;H19/Ur0NL+ajqw4bY6v3rVKjh2E9B5FoSDfx1f2pFUynszw3v8lP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rsgsMAAADdAAAADwAAAAAAAAAAAAAAAACYAgAAZHJzL2Rv&#10;d25yZXYueG1sUEsFBgAAAAAEAAQA9QAAAIgDAAAAAA==&#10;" path="m,19r,1l,20r1,1l1,21r,l1,21r1,1l2,22r,l2,22,3,21r,l3,21r,l3,20r1,l4,19r,l4,18r,l3,17r,l3,16r,l3,15r,l3,14r,l3,13r,-1l3,12r,-1l3,11r,-1l3,10,3,9r,l3,8r,l3,7,3,6r,l3,5r,l3,4r1,l4,3r,l4,2r,l3,1r,l3,1,3,r,l2,r,l2,r,l1,r,l1,r,1l,1r,l,2,,3r,l,4r,l,5r,l,6r,l,7,,8r,l,9r,l,10r,l,11r,l,12r,1l,13r,1l,14r,1l,15r,1l,16r,1l,17r,1l,18r,1l,19xe" fillcolor="#f2f2f2" stroked="f">
                    <v:path arrowok="t" o:connecttype="custom" o:connectlocs="0,20;1,21;1,21;2,22;2,22;3,21;3,21;3,20;4,19;4,18;3,17;3,16;3,15;3,14;3,13;3,12;3,11;3,10;3,9;3,8;3,6;3,5;3,4;4,3;4,2;3,1;3,1;3,0;2,0;2,0;1,0;1,1;0,1;0,3;0,4;0,5;0,6;0,7;0,8;0,9;0,10;0,11;0,13;0,14;0,15;0,16;0,17;0,18;0,19" o:connectangles="0,0,0,0,0,0,0,0,0,0,0,0,0,0,0,0,0,0,0,0,0,0,0,0,0,0,0,0,0,0,0,0,0,0,0,0,0,0,0,0,0,0,0,0,0,0,0,0,0"/>
                  </v:shape>
                  <v:shape id="Freeform 3369" o:spid="_x0000_s1283" style="position:absolute;left:183;top:17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8eZscA&#10;AADdAAAADwAAAGRycy9kb3ducmV2LnhtbESPQUvDQBSE74L/YXmCF2l3tRja2G2RilDoyWhLj8/s&#10;MwnJvg27a5P++64g9DjMzDfMcj3aTpzIh8axhsepAkFcOtNwpeHr830yBxEissHOMWk4U4D16vZm&#10;iblxA3/QqYiVSBAOOWqoY+xzKUNZk8UwdT1x8n6ctxiT9JU0HocEt518UiqTFhtOCzX2tKmpbItf&#10;q+FBnd+2psW9+t4Ux8NzMfh2V2l9fze+voCINMZr+L+9NRpms2wBf2/SE5Cr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VfHmbHAAAA3QAAAA8AAAAAAAAAAAAAAAAAmAIAAGRy&#10;cy9kb3ducmV2LnhtbFBLBQYAAAAABAAEAPUAAACMAwAAAAA=&#10;" path="m,19r,1l,20r1,1l1,21r,l1,21r1,1l2,22r,l2,22,3,21r,l3,21r,l3,20r1,l4,19r,l4,18r,l3,17r,l3,16r,l3,15r,l3,14r,l3,13r,-1l3,12r,-1l3,11r,-1l3,10,3,9r,l3,8r,l3,7,3,6r,l3,5r,l3,4r1,l4,3r,l4,2r,l3,1r,l3,1,3,r,l2,r,l2,r,l1,r,l1,r,1l,1r,l,2,,3r,l,4r,l,5r,l,6r,l,7,,8r,l,9r,l,10r,l,11r,l,12r,1l,13r,1l,14r,1l,15r,1l,16r,1l,17r,1l,18r,1l,19xe" filled="f" strokeweight="0">
                    <v:stroke joinstyle="miter"/>
                    <v:path arrowok="t" o:connecttype="custom" o:connectlocs="0,20;1,21;1,21;2,22;2,22;3,21;3,21;3,20;4,19;4,18;3,17;3,16;3,15;3,14;3,13;3,12;3,11;3,10;3,9;3,8;3,6;3,5;3,4;4,3;4,2;3,1;3,1;3,0;2,0;2,0;1,0;1,1;0,1;0,3;0,4;0,5;0,6;0,7;0,8;0,9;0,10;0,11;0,13;0,14;0,15;0,16;0,17;0,18;0,19" o:connectangles="0,0,0,0,0,0,0,0,0,0,0,0,0,0,0,0,0,0,0,0,0,0,0,0,0,0,0,0,0,0,0,0,0,0,0,0,0,0,0,0,0,0,0,0,0,0,0,0,0"/>
                  </v:shape>
                  <v:shape id="Freeform 3370" o:spid="_x0000_s1284" style="position:absolute;left:181;top:19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u0ecIA&#10;AADdAAAADwAAAGRycy9kb3ducmV2LnhtbERPy4rCMBTdC/5DuII7Ta2MSjWKDKPowoUP0OWlubbF&#10;5qY0sda/nywEl4fzXqxaU4qGaldYVjAaRiCIU6sLzhRczpvBDITzyBpLy6TgTQ5Wy25ngYm2Lz5S&#10;c/KZCCHsElSQe18lUro0J4NuaCviwN1tbdAHWGdS1/gK4aaUcRRNpMGCQ0OOFf3mlD5OT6Ngt3/H&#10;1wZv2xiL5+R2+Lls9N9DqX6vXc9BeGr9V/xx77SC8Xga9oc34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y7R5wgAAAN0AAAAPAAAAAAAAAAAAAAAAAJgCAABkcnMvZG93&#10;bnJldi54bWxQSwUGAAAAAAQABAD1AAAAhwMAAAAA&#10;" path="m1,21r,l1,21r,1l2,22r,l2,23r1,l3,23r1,l4,23r1,l5,22r,l6,22r,-1l6,21r,l6,20r,-1l6,19r,-1l6,18r,-1l6,17r,-1l5,16r,-1l5,14r,l5,13r,l5,12r,l5,11r,l5,10,5,9r,l5,8r,l6,7r,l6,6,6,5r,l6,4r,l6,3r,l6,2r,l6,1,5,1r,l5,1,4,r,l3,r,l2,1r,l2,1,1,1r,1l1,2r,1l1,3r,1l1,4r,1l1,5r,1l1,7r,l1,8,,8,,9r,l,10r,1l,11r,1l,12r,1l,13r,1l,14r,1l1,16r,l1,17r,l1,18r,l1,19r,l1,20r,1xe" fillcolor="#f2f2f2" stroked="f">
                    <v:path arrowok="t" o:connecttype="custom" o:connectlocs="1,21;1,22;2,22;3,23;4,23;5,23;5,22;6,21;6,21;6,19;6,18;6,17;6,16;5,15;5,14;5,13;5,12;5,11;5,9;5,8;6,7;6,6;6,5;6,4;6,3;6,2;5,1;5,1;4,0;3,0;2,1;1,1;1,2;1,3;1,4;1,5;1,7;1,8;0,9;0,10;0,11;0,12;0,13;0,14;1,16;1,17;1,18;1,19;1,20" o:connectangles="0,0,0,0,0,0,0,0,0,0,0,0,0,0,0,0,0,0,0,0,0,0,0,0,0,0,0,0,0,0,0,0,0,0,0,0,0,0,0,0,0,0,0,0,0,0,0,0,0"/>
                  </v:shape>
                  <v:shape id="Freeform 3371" o:spid="_x0000_s1285" style="position:absolute;left:181;top:19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br68QA&#10;AADdAAAADwAAAGRycy9kb3ducmV2LnhtbESPQWsCMRSE70L/Q3gFb5pVSyurUaQoiqdqRa/PzXOz&#10;dPOybqK7/femUPA4zMw3zHTe2lLcqfaFYwWDfgKCOHO64FzB4XvVG4PwAVlj6ZgU/JKH+eylM8VU&#10;u4Z3dN+HXEQI+xQVmBCqVEqfGbLo+64ijt7F1RZDlHUudY1NhNtSDpPkXVosOC4YrOjTUPazv1kF&#10;a16aMx7xq31bn+Vic9qa5opKdV/bxQREoDY8w//tjVYwGn0M4O9Nf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G6+vEAAAA3QAAAA8AAAAAAAAAAAAAAAAAmAIAAGRycy9k&#10;b3ducmV2LnhtbFBLBQYAAAAABAAEAPUAAACJAwAAAAA=&#10;" path="m1,21r,l1,21r,1l2,22r,l2,23r1,l3,23r1,l4,23r1,l5,22r,l6,22r,-1l6,21r,l6,20r,-1l6,19r,-1l6,18r,-1l6,17r,-1l5,16r,-1l5,14r,l5,13r,l5,12r,l5,11r,l5,10,5,9r,l5,8r,l6,7r,l6,6,6,5r,l6,4r,l6,3r,l6,2r,l6,1,5,1r,l5,1,4,r,l3,r,l2,1r,l2,1,1,1r,1l1,2r,1l1,3r,1l1,4r,1l1,5r,1l1,7r,l1,8,,8,,9r,l,10r,1l,11r,1l,12r,1l,13r,1l,14r,1l1,16r,l1,17r,l1,18r,l1,19r,l1,20r,1xe" filled="f" strokeweight="0">
                    <v:stroke joinstyle="miter"/>
                    <v:path arrowok="t" o:connecttype="custom" o:connectlocs="1,21;1,22;2,22;3,23;4,23;5,23;5,22;6,21;6,21;6,19;6,18;6,17;6,16;5,15;5,14;5,13;5,12;5,11;5,9;5,8;6,7;6,6;6,5;6,4;6,3;6,2;5,1;5,1;4,0;3,0;2,1;1,1;1,2;1,3;1,4;1,5;1,7;1,8;0,9;0,10;0,11;0,12;0,13;0,14;1,16;1,17;1,18;1,19;1,20" o:connectangles="0,0,0,0,0,0,0,0,0,0,0,0,0,0,0,0,0,0,0,0,0,0,0,0,0,0,0,0,0,0,0,0,0,0,0,0,0,0,0,0,0,0,0,0,0,0,0,0,0"/>
                  </v:shape>
                  <v:shape id="Freeform 3372" o:spid="_x0000_s1286" style="position:absolute;left:187;top:200;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1ynMUA&#10;AADdAAAADwAAAGRycy9kb3ducmV2LnhtbESPX2vCMBTF3wd+h3AFX2SmKtukM0oRFGX4YDfY66W5&#10;NmXNTWmird/eCMIeD+fPj7Nc97YWV2p95VjBdJKAIC6crrhU8PO9fV2A8AFZY+2YFNzIw3o1eFli&#10;ql3HJ7rmoRRxhH2KCkwITSqlLwxZ9BPXEEfv7FqLIcq2lLrFLo7bWs6S5F1arDgSDDa0MVT85Rcb&#10;uefD4nd3fBsf8q9sOt5hhhvTKTUa9tkniEB9+A8/23utYD7/mMHjTX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XKcxQAAAN0AAAAPAAAAAAAAAAAAAAAAAJgCAABkcnMv&#10;ZG93bnJldi54bWxQSwUGAAAAAAQABAD1AAAAigMAAAAA&#10;" path="m,16l,6r,l,6r,l,6,,5r,l,5r,l,5r,l,5r,l,5r,l,4r,l,4r,l,4r,l1,4r,l1,4r,l1,4r,l1,4r,l1,4,1,3r,l1,3r,l1,3r,l2,3r,l2,3r,l2,3r,l2,3r,l2,3r,l2,3r,l2,3r,l3,3r,l3,3,3,2r,l3,2r,l3,2r,l3,2r,l3,2r1,l4,2r,l14,r,1l14,1r,l14,1r,l15,1r,l15,1r,l15,1r,l15,1r,l15,1r,l15,1r,l15,1r1,l16,1r,l16,1r,l16,1r,l16,1r,l16,1r,l16,1r1,1l17,2r,l17,2r,l17,2r,l17,2r,l17,2r,l17,2r,l17,2r,l17,2r,1l17,3r,l17,3r1,l18,3r,l18,3r,l18,3r,l18,3r,1l18,4r,l18,4r,l18,4r,l18,4r,l18,4r,l18,4r,1l18,5r,l18,5r,l18,5r,l18,5r,l18,16r,l18,16r,1l18,17r,l18,17r,l18,17r,l18,17r,l18,17r,l18,18r,l18,18r,l18,18r,l18,18r,l18,18r,l18,18r,1l18,19r,l18,19r,l18,19r,l18,19r,l18,19r-1,l17,19r,l17,19r,1l17,20r,l17,20r,l17,20r,l17,20r,l17,20r,l17,20r,l17,20r-1,1l16,21r,l16,21r,l16,21r,l16,21r,l16,21r,l16,21r,l16,21r-1,l15,21r,l15,21r,l15,21r,l15,21r,l15,21r-1,l14,21r,l14,21,4,19r,l4,19r,l4,19r,l3,19r,l3,19r,l3,19r,l3,19r,l3,19r,l3,19r-1,l2,19r,l2,19r,l2,19r,l2,19r,l2,19r,l1,19r,l1,19r,l1,18r,l1,18r,l1,18r,l1,18r,l1,18r,l1,18,,18,,17r,l,17r,l,17r,l,17r,l,17r,l,17r,l,16r,l,16r,l,16r,l,16xe" fillcolor="#f2f2f2" stroked="f">
                    <v:path arrowok="t" o:connecttype="custom" o:connectlocs="0,6;0,5;0,5;0,4;1,4;1,4;1,3;2,3;2,3;2,3;3,2;3,2;4,2;14,1;15,1;15,1;15,1;16,1;16,1;17,2;17,2;17,2;17,3;18,3;18,3;18,4;18,4;18,5;18,5;18,17;18,17;18,17;18,18;18,18;18,19;18,19;17,19;17,20;17,20;16,21;16,21;16,21;15,21;15,21;14,21;4,19;3,19;3,19;2,19;2,19;2,19;1,18;1,18;1,18;0,17;0,17;0,16;0,16" o:connectangles="0,0,0,0,0,0,0,0,0,0,0,0,0,0,0,0,0,0,0,0,0,0,0,0,0,0,0,0,0,0,0,0,0,0,0,0,0,0,0,0,0,0,0,0,0,0,0,0,0,0,0,0,0,0,0,0,0,0"/>
                  </v:shape>
                  <v:shape id="Freeform 3373" o:spid="_x0000_s1287" style="position:absolute;left:187;top:200;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9s58YA&#10;AADdAAAADwAAAGRycy9kb3ducmV2LnhtbESPQWvCQBSE7wX/w/IEb3VjA62mrqKVam6iFkpvj+wz&#10;CWbfht2tSf+9KxQ8DjPzDTNf9qYRV3K+tqxgMk5AEBdW11wq+Dp9Pk9B+ICssbFMCv7Iw3IxeJpj&#10;pm3HB7oeQykihH2GCqoQ2kxKX1Rk0I9tSxy9s3UGQ5SulNphF+GmkS9J8ioN1hwXKmzpo6Licvw1&#10;Cn7cNt9Pza5r9zSbbc/592Ztd0qNhv3qHUSgPjzC/+1cK0jTtxT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29s58YAAADdAAAADwAAAAAAAAAAAAAAAACYAgAAZHJz&#10;L2Rvd25yZXYueG1sUEsFBgAAAAAEAAQA9QAAAIsDAAAAAA==&#10;" path="m,16l,6r,l,6r,l,6,,5r,l,5r,l,5r,l,5r,l,5r,l,4r,l,4r,l,4r,l1,4r,l1,4r,l1,4r,l1,4r,l1,4,1,3r,l1,3r,l1,3r,l2,3r,l2,3r,l2,3r,l2,3r,l2,3r,l2,3r,l2,3r,l3,3r,l3,3,3,2r,l3,2r,l3,2r,l3,2r,l3,2r1,l4,2r,l14,r,1l14,1r,l14,1r,l15,1r,l15,1r,l15,1r,l15,1r,l15,1r,l15,1r,l15,1r1,l16,1r,l16,1r,l16,1r,l16,1r,l16,1r,l16,1r1,1l17,2r,l17,2r,l17,2r,l17,2r,l17,2r,l17,2r,l17,2r,l17,2r,1l17,3r,l17,3r1,l18,3r,l18,3r,l18,3r,l18,3r,1l18,4r,l18,4r,l18,4r,l18,4r,l18,4r,l18,4r,1l18,5r,l18,5r,l18,5r,l18,5r,l18,16r,l18,16r,1l18,17r,l18,17r,l18,17r,l18,17r,l18,17r,l18,18r,l18,18r,l18,18r,l18,18r,l18,18r,l18,18r,1l18,19r,l18,19r,l18,19r,l18,19r,l18,19r-1,l17,19r,l17,19r,1l17,20r,l17,20r,l17,20r,l17,20r,l17,20r,l17,20r,l17,20r-1,1l16,21r,l16,21r,l16,21r,l16,21r,l16,21r,l16,21r,l16,21r-1,l15,21r,l15,21r,l15,21r,l15,21r,l15,21r-1,l14,21r,l14,21,4,19r,l4,19r,l4,19r,l3,19r,l3,19r,l3,19r,l3,19r,l3,19r,l3,19r-1,l2,19r,l2,19r,l2,19r,l2,19r,l2,19r,l1,19r,l1,19r,l1,18r,l1,18r,l1,18r,l1,18r,l1,18r,l1,18,,18,,17r,l,17r,l,17r,l,17r,l,17r,l,17r,l,16r,l,16r,l,16r,l,16xe" filled="f" strokeweight="0">
                    <v:stroke joinstyle="miter"/>
                    <v:path arrowok="t" o:connecttype="custom" o:connectlocs="0,6;0,5;0,5;0,4;1,4;1,4;1,3;2,3;2,3;2,3;3,2;3,2;4,2;14,1;15,1;15,1;15,1;16,1;16,1;17,2;17,2;17,2;17,3;18,3;18,3;18,4;18,4;18,5;18,5;18,17;18,17;18,17;18,18;18,18;18,19;18,19;17,19;17,20;17,20;16,21;16,21;16,21;15,21;15,21;14,21;4,19;3,19;3,19;2,19;2,19;2,19;1,18;1,18;1,18;0,17;0,17;0,16;0,16" o:connectangles="0,0,0,0,0,0,0,0,0,0,0,0,0,0,0,0,0,0,0,0,0,0,0,0,0,0,0,0,0,0,0,0,0,0,0,0,0,0,0,0,0,0,0,0,0,0,0,0,0,0,0,0,0,0,0,0,0,0"/>
                  </v:shape>
                  <v:shape id="Freeform 3374" o:spid="_x0000_s1288" style="position:absolute;left:185;top:20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30UscA&#10;AADdAAAADwAAAGRycy9kb3ducmV2LnhtbESPQU8CMRCF7yb8h2ZMvBjp4irCSiGEgOHAxdUYj8N2&#10;2G7YTjfbAuXfWxMTjy9v3vfmzRbRtuJMvW8cKxgNMxDEldMN1wo+PzYPExA+IGtsHZOCK3lYzAc3&#10;Myy0u/A7nctQiwRhX6ACE0JXSOkrQxb90HXEyTu43mJIsq+l7vGS4LaVj1k2lhYbTg0GO1oZqo7l&#10;yaY3vt1mFKf3FPPluNzvzNvz2n8pdXcbl68gAsXwf/yX3moFef7yBL9rEgL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N9FLHAAAA3QAAAA8AAAAAAAAAAAAAAAAAmAIAAGRy&#10;cy9kb3ducmV2LnhtbFBLBQYAAAAABAAEAPUAAACMAwAAAAA=&#10;" path="m,3l2,5r1,l3,5r,l3,5r,l3,5r,l3,5r,l3,5,3,4r,l3,4r1,l4,4r,l4,4r,l4,4r,l4,4r,l4,4,4,3,3,3r,l3,3r,l3,3r,l3,3r,l3,3r,l3,3r,l,,,3xe" fillcolor="#f2f2f2" stroked="f">
                    <v:path arrowok="t" o:connecttype="custom" o:connectlocs="0,3;2,5;3,5;3,5;3,5;3,5;3,5;3,5;3,5;3,5;3,5;3,5;3,4;3,4;3,4;4,4;4,4;4,4;4,4;4,4;4,4;4,4;4,4;4,4;4,4;4,3;3,3;3,3;3,3;3,3;3,3;3,3;3,3;3,3;3,3;3,3;3,3;3,3;0,0;0,3" o:connectangles="0,0,0,0,0,0,0,0,0,0,0,0,0,0,0,0,0,0,0,0,0,0,0,0,0,0,0,0,0,0,0,0,0,0,0,0,0,0,0,0"/>
                  </v:shape>
                  <v:shape id="Freeform 3375" o:spid="_x0000_s1289" style="position:absolute;left:185;top:20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ewC8YA&#10;AADdAAAADwAAAGRycy9kb3ducmV2LnhtbESPT4vCMBTE78J+h/CEvWmq4r9qlEVYlPXgrvXg8dE8&#10;22LzUppo67ffCILHYWZ+wyzXrSnFnWpXWFYw6EcgiFOrC84UnJLv3gyE88gaS8uk4EEO1quPzhJj&#10;bRv+o/vRZyJA2MWoIPe+iqV0aU4GXd9WxMG72NqgD7LOpK6xCXBTymEUTaTBgsNCjhVtckqvx5tR&#10;0G7nM3k4P7KkSeRpbg773+hnqtRnt/1agPDU+nf41d5pBaPRdAzPN+EJ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ewC8YAAADdAAAADwAAAAAAAAAAAAAAAACYAgAAZHJz&#10;L2Rvd25yZXYueG1sUEsFBgAAAAAEAAQA9QAAAIsDAAAAAA==&#10;" path="m,3l2,5r1,l3,5r,l3,5r,l3,5r,l3,5r,l3,5,3,4r,l3,4r1,l4,4r,l4,4r,l4,4r,l4,4r,l4,4,4,3,3,3r,l3,3r,l3,3r,l3,3r,l3,3r,l3,3r,l,,,3xe" filled="f" strokeweight="0">
                    <v:stroke joinstyle="miter"/>
                    <v:path arrowok="t" o:connecttype="custom" o:connectlocs="0,3;2,5;3,5;3,5;3,5;3,5;3,5;3,5;3,5;3,5;3,5;3,5;3,4;3,4;3,4;4,4;4,4;4,4;4,4;4,4;4,4;4,4;4,4;4,4;4,4;4,3;3,3;3,3;3,3;3,3;3,3;3,3;3,3;3,3;3,3;3,3;3,3;3,3;0,0;0,3" o:connectangles="0,0,0,0,0,0,0,0,0,0,0,0,0,0,0,0,0,0,0,0,0,0,0,0,0,0,0,0,0,0,0,0,0,0,0,0,0,0,0,0"/>
                  </v:shape>
                  <v:shape id="Freeform 3376" o:spid="_x0000_s1290" style="position:absolute;left:185;top:2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PPvscA&#10;AADdAAAADwAAAGRycy9kb3ducmV2LnhtbESPQUsDMRCF7wX/Q5hCL6XN1sVV16aliBUPvXQt4nHc&#10;TDeLm8mySdv4740g9Ph48743b7mOthNnGnzrWMFinoEgrp1uuVFweN/OHkD4gKyxc0wKfsjDenUz&#10;WmKp3YX3dK5CIxKEfYkKTAh9KaWvDVn0c9cTJ+/oBoshyaGResBLgttO3mZZIS22nBoM9vRsqP6u&#10;Tja98em2i/g4pZhviuprZ17vXvyHUpNx3DyBCBTD9fg//aYV5Pl9AX9rEgL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Tz77HAAAA3QAAAA8AAAAAAAAAAAAAAAAAmAIAAGRy&#10;cy9kb3ducmV2LnhtbFBLBQYAAAAABAAEAPUAAACMAwAAAAA=&#10;" path="m,2l3,r,l3,r,l3,r,l3,r,l3,r,l3,r,l3,1r,l3,1r,l4,1r,l4,1r,l4,1r,l4,1r,l4,1r,1l4,2r,l3,2r,l3,2r,l3,2r,l3,2r,l3,2r,l,5,,2xe" fillcolor="#f2f2f2" stroked="f">
                    <v:path arrowok="t" o:connecttype="custom" o:connectlocs="0,2;3,0;3,0;3,0;3,0;3,0;3,0;3,0;3,0;3,0;3,0;3,0;3,0;3,1;3,1;3,1;3,1;4,1;4,1;4,1;4,1;4,1;4,1;4,1;4,1;4,1;4,2;4,2;4,2;3,2;3,2;3,2;3,2;3,2;3,2;3,2;3,2;3,2;3,2;0,5;0,2" o:connectangles="0,0,0,0,0,0,0,0,0,0,0,0,0,0,0,0,0,0,0,0,0,0,0,0,0,0,0,0,0,0,0,0,0,0,0,0,0,0,0,0,0"/>
                  </v:shape>
                  <v:shape id="Freeform 3377" o:spid="_x0000_s1291" style="position:absolute;left:185;top:21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mL58YA&#10;AADdAAAADwAAAGRycy9kb3ducmV2LnhtbESPT4vCMBTE78J+h/AWvGmqwlarUZYFWVkP/qkHj4/m&#10;2Rabl9Jkbf32RhA8DjPzG2ax6kwlbtS40rKC0TACQZxZXXKu4JSuB1MQziNrrCyTgjs5WC0/egtM&#10;tG35QLejz0WAsEtQQeF9nUjpsoIMuqGtiYN3sY1BH2STS91gG+CmkuMo+pIGSw4LBdb0U1B2Pf4b&#10;Bd3vbCp353uetqk8zcxuu4/+YqX6n933HISnzr/Dr/ZGK5hM4hie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mL58YAAADdAAAADwAAAAAAAAAAAAAAAACYAgAAZHJz&#10;L2Rvd25yZXYueG1sUEsFBgAAAAAEAAQA9QAAAIsDAAAAAA==&#10;" path="m,2l3,r,l3,r,l3,r,l3,r,l3,r,l3,r,l3,1r,l3,1r,l4,1r,l4,1r,l4,1r,l4,1r,l4,1r,1l4,2r,l3,2r,l3,2r,l3,2r,l3,2r,l3,2r,l,5,,2xe" filled="f" strokeweight="0">
                    <v:stroke joinstyle="miter"/>
                    <v:path arrowok="t" o:connecttype="custom" o:connectlocs="0,2;3,0;3,0;3,0;3,0;3,0;3,0;3,0;3,0;3,0;3,0;3,0;3,0;3,1;3,1;3,1;3,1;4,1;4,1;4,1;4,1;4,1;4,1;4,1;4,1;4,1;4,2;4,2;4,2;3,2;3,2;3,2;3,2;3,2;3,2;3,2;3,2;3,2;3,2;0,5;0,2" o:connectangles="0,0,0,0,0,0,0,0,0,0,0,0,0,0,0,0,0,0,0,0,0,0,0,0,0,0,0,0,0,0,0,0,0,0,0,0,0,0,0,0,0"/>
                  </v:shape>
                  <v:shape id="Freeform 3378" o:spid="_x0000_s1292" style="position:absolute;left:183;top:20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N6X8QA&#10;AADdAAAADwAAAGRycy9kb3ducmV2LnhtbERPTUsDMRC9C/6HMAVvNlsL1a5Ni6yoBaHUbanXYTPN&#10;LiaTJYnt9t83B8Hj430vVoOz4kQhdp4VTMYFCOLG646Ngv3u7f4JREzIGq1nUnChCKvl7c0CS+3P&#10;/EWnOhmRQziWqKBNqS+ljE1LDuPY98SZO/rgMGUYjNQBzzncWflQFDPpsOPc0GJPVUvNT/3rFNhN&#10;fXz9TvU2zM1HVx0+ja3et0rdjYaXZxCJhvQv/nOvtYLp9DHPzW/yE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Tel/EAAAA3QAAAA8AAAAAAAAAAAAAAAAAmAIAAGRycy9k&#10;b3ducmV2LnhtbFBLBQYAAAAABAAEAPUAAACJAwAAAAA=&#10;" path="m1,19r,1l1,20r,1l1,21r,l2,21r,1l2,22r1,l3,22r,-1l3,21r1,l4,21r,-1l4,20r,-1l4,19r,-1l4,18r,-1l4,17r,-1l4,16r,-1l4,15r,-1l4,14r,-1l4,12r-1,l3,11r,l3,10r,l4,9r,l4,8,4,7r,l4,6r,l4,5r,l4,4r,l4,3r,l4,2r,l4,1r,l4,1,3,r,l3,r,l2,r,l2,,1,r,l1,1r,l1,1r,1l1,2r,1l1,4r,l1,5r,l1,6r,l1,7r,l,8,,9r,l,10r,l,11r,l,12r,l,13r,1l1,14r,1l1,15r,1l1,16r,1l1,17r,1l1,18r,1l1,19xe" fillcolor="#f2f2f2" stroked="f">
                    <v:path arrowok="t" o:connecttype="custom" o:connectlocs="1,20;1,21;1,21;2,22;3,22;3,21;4,21;4,20;4,19;4,18;4,17;4,16;4,15;4,14;4,13;3,12;3,11;3,10;4,9;4,7;4,6;4,5;4,4;4,3;4,2;4,1;4,1;3,0;3,0;2,0;1,0;1,1;1,1;1,2;1,4;1,5;1,6;1,7;0,8;0,9;0,10;0,11;0,12;0,14;1,15;1,16;1,17;1,18;1,19" o:connectangles="0,0,0,0,0,0,0,0,0,0,0,0,0,0,0,0,0,0,0,0,0,0,0,0,0,0,0,0,0,0,0,0,0,0,0,0,0,0,0,0,0,0,0,0,0,0,0,0,0"/>
                  </v:shape>
                  <v:shape id="Freeform 3379" o:spid="_x0000_s1293" style="position:absolute;left:183;top:20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aIu8cA&#10;AADdAAAADwAAAGRycy9kb3ducmV2LnhtbESPT2sCMRTE70K/Q3iFXkSTVqrt1ijFIgie3P6hx9fN&#10;6+6ym5clSd312xuh4HGYmd8wy/VgW3EkH2rHGu6nCgRx4UzNpYaP9+3kCUSIyAZbx6ThRAHWq5vR&#10;EjPjej7QMY+lSBAOGWqoYuwyKUNRkcUwdR1x8n6dtxiT9KU0HvsEt618UGouLdacFirsaFNR0eR/&#10;VsNYnd52psFP9bPJv78e8943+1Lru9vh9QVEpCFew//tndEwmy2e4fImPQG5O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GiLvHAAAA3QAAAA8AAAAAAAAAAAAAAAAAmAIAAGRy&#10;cy9kb3ducmV2LnhtbFBLBQYAAAAABAAEAPUAAACMAwAAAAA=&#10;" path="m1,19r,1l1,20r,1l1,21r,l2,21r,1l2,22r1,l3,22r,-1l3,21r1,l4,21r,-1l4,20r,-1l4,19r,-1l4,18r,-1l4,17r,-1l4,16r,-1l4,15r,-1l4,14r,-1l4,12r-1,l3,11r,l3,10r,l4,9r,l4,8,4,7r,l4,6r,l4,5r,l4,4r,l4,3r,l4,2r,l4,1r,l4,1,3,r,l3,r,l2,r,l2,,1,r,l1,1r,l1,1r,1l1,2r,1l1,4r,l1,5r,l1,6r,l1,7r,l,8,,9r,l,10r,l,11r,l,12r,l,13r,1l1,14r,1l1,15r,1l1,16r,1l1,17r,1l1,18r,1l1,19xe" filled="f" strokeweight="0">
                    <v:stroke joinstyle="miter"/>
                    <v:path arrowok="t" o:connecttype="custom" o:connectlocs="1,20;1,21;1,21;2,22;3,22;3,21;4,21;4,20;4,19;4,18;4,17;4,16;4,15;4,14;4,13;3,12;3,11;3,10;4,9;4,7;4,6;4,5;4,4;4,3;4,2;4,1;4,1;3,0;3,0;2,0;1,0;1,1;1,1;1,2;1,4;1,5;1,6;1,7;0,8;0,9;0,10;0,11;0,12;0,14;1,15;1,16;1,17;1,18;1,19" o:connectangles="0,0,0,0,0,0,0,0,0,0,0,0,0,0,0,0,0,0,0,0,0,0,0,0,0,0,0,0,0,0,0,0,0,0,0,0,0,0,0,0,0,0,0,0,0,0,0,0,0"/>
                  </v:shape>
                  <v:shape id="Freeform 3380" o:spid="_x0000_s1294" style="position:absolute;left:181;top:22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EXsAA&#10;AADdAAAADwAAAGRycy9kb3ducmV2LnhtbERPy6rCMBDdC/5DGMGdplYUqUYRUdGFi6uCLodmbIvN&#10;pDSx1r83C+EuD+e9WLWmFA3VrrCsYDSMQBCnVhecKbhedoMZCOeRNZaWScGHHKyW3c4CE23f/EfN&#10;2WcihLBLUEHufZVI6dKcDLqhrYgD97C1QR9gnUld4zuEm1LGUTSVBgsODTlWtMkpfZ5fRsHh+Ilv&#10;Dd73MRav6f00ue709qlUv9eu5yA8tf5f/HMftILxeBb2hzfhCcjl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EXsAAAADdAAAADwAAAAAAAAAAAAAAAACYAgAAZHJzL2Rvd25y&#10;ZXYueG1sUEsFBgAAAAAEAAQA9QAAAIUDAAAAAA==&#10;" path="m1,21r,l1,21r,1l1,22r1,l2,23r1,l3,23r,l4,23r,l5,22r,l5,22,6,21r,l6,21r,-1l6,19r,l6,18r,l5,17r,l5,16r,l5,15r,-1l5,14r,-1l5,13r,-1l5,12r,-1l5,11r,-1l5,9r,l5,8r,l5,7r,l5,6,6,5r,l6,4r,l6,3r,l6,2r,l5,1r,l5,1,4,1,4,,3,r,l3,,2,1r,l1,1r,l1,2r,l1,3r,l1,4r,l1,5,,5,,6,,7r,l,8r,l,9r,l,10r,1l,11r,1l,12r,1l,13r,1l,14r,1l,16r,l,17r,l,18r1,l1,19r,l1,20r,1xe" fillcolor="#f2f2f2" stroked="f">
                    <v:path arrowok="t" o:connecttype="custom" o:connectlocs="1,21;1,22;2,22;3,23;3,23;4,23;5,22;6,21;6,21;6,19;6,18;5,17;5,16;5,15;5,14;5,13;5,12;5,11;5,9;5,8;5,7;5,6;6,5;6,4;6,3;6,2;5,1;4,1;3,0;3,0;2,1;1,1;1,2;1,3;1,4;0,5;0,7;0,8;0,9;0,10;0,11;0,12;0,13;0,14;0,16;0,17;0,18;1,19;1,20" o:connectangles="0,0,0,0,0,0,0,0,0,0,0,0,0,0,0,0,0,0,0,0,0,0,0,0,0,0,0,0,0,0,0,0,0,0,0,0,0,0,0,0,0,0,0,0,0,0,0,0,0"/>
                  </v:shape>
                  <v:shape id="Freeform 3381" o:spid="_x0000_s1295" style="position:absolute;left:181;top:22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bzMQA&#10;AADdAAAADwAAAGRycy9kb3ducmV2LnhtbESPQWvCQBSE7wX/w/IEb3WjFpGYjYgoiqfWlnp9Zl+z&#10;odm3Mbua9N93C0KPw8x8w2Sr3tbiTq2vHCuYjBMQxIXTFZcKPt53zwsQPiBrrB2Tgh/ysMoHTxmm&#10;2nX8RvdTKEWEsE9RgQmhSaX0hSGLfuwa4uh9udZiiLItpW6xi3Bby2mSzKXFiuOCwYY2horv080q&#10;2PPWXPATX/uX/UWuD+ej6a6o1GjYr5cgAvXhP/xoH7SC2Wwx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Tm8zEAAAA3QAAAA8AAAAAAAAAAAAAAAAAmAIAAGRycy9k&#10;b3ducmV2LnhtbFBLBQYAAAAABAAEAPUAAACJAwAAAAA=&#10;" path="m1,21r,l1,21r,1l1,22r1,l2,23r1,l3,23r,l4,23r,l5,22r,l5,22,6,21r,l6,21r,-1l6,19r,l6,18r,l5,17r,l5,16r,l5,15r,-1l5,14r,-1l5,13r,-1l5,12r,-1l5,11r,-1l5,9r,l5,8r,l5,7r,l5,6,6,5r,l6,4r,l6,3r,l6,2r,l5,1r,l5,1,4,1,4,,3,r,l3,,2,1r,l1,1r,l1,2r,l1,3r,l1,4r,l1,5,,5,,6,,7r,l,8r,l,9r,l,10r,1l,11r,1l,12r,1l,13r,1l,14r,1l,16r,l,17r,l,18r1,l1,19r,l1,20r,1xe" filled="f" strokeweight="0">
                    <v:stroke joinstyle="miter"/>
                    <v:path arrowok="t" o:connecttype="custom" o:connectlocs="1,21;1,22;2,22;3,23;3,23;4,23;5,22;6,21;6,21;6,19;6,18;5,17;5,16;5,15;5,14;5,13;5,12;5,11;5,9;5,8;5,7;5,6;6,5;6,4;6,3;6,2;5,1;4,1;3,0;3,0;2,1;1,1;1,2;1,3;1,4;0,5;0,7;0,8;0,9;0,10;0,11;0,12;0,13;0,14;0,16;0,17;0,18;1,19;1,20" o:connectangles="0,0,0,0,0,0,0,0,0,0,0,0,0,0,0,0,0,0,0,0,0,0,0,0,0,0,0,0,0,0,0,0,0,0,0,0,0,0,0,0,0,0,0,0,0,0,0,0,0"/>
                  </v:shape>
                  <v:shape id="Freeform 3382" o:spid="_x0000_s1296" style="position:absolute;left:187;top:22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Cu8UA&#10;AADdAAAADwAAAGRycy9kb3ducmV2LnhtbESPX2vCMBTF3wf7DuEKe5GZqmyUapQiTJThg93A10tz&#10;bYrNTWkyW7+9EQY+Hs6fH2e5HmwjrtT52rGC6SQBQVw6XXOl4Pfn6z0F4QOyxsYxKbiRh/Xq9WWJ&#10;mXY9H+lahErEEfYZKjAhtJmUvjRk0U9cSxy9s+sshii7SuoO+zhuGzlLkk9pseZIMNjSxlB5Kf5s&#10;5J736Wl7+Bjvi+98Ot5ijhvTK/U2GvIFiEBDeIb/2zutYD5PZ/B4E5+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GAK7xQAAAN0AAAAPAAAAAAAAAAAAAAAAAJgCAABkcnMv&#10;ZG93bnJldi54bWxQSwUGAAAAAAQABAD1AAAAigMAAAAA&#10;" path="m,16l,6r,l,6r,l,5r,l,5r,l,5r,l,5r,l,5r,l,5,,4r,l,4r,l,4r,l,4r,l,4r,l,4r,l1,4r,l1,4,1,3r,l1,3r,l1,3r,l1,3r,l1,3r,l1,3r1,l2,3r,l2,3r,l2,3r,l2,3r,l2,3r,l2,3,2,2r1,l3,2r,l3,2r,l3,2r,l3,2r,l3,2r,l14,r,l14,r,l14,r,l14,r,1l14,1r,l15,1r,l15,1r,l15,1r,l15,1r,l15,1r,l15,1r,l15,1r1,l16,1r,l16,1r,l16,1r,l16,1r,1l16,2r,l16,2r,l17,2r,l17,2r,l17,2r,l17,2r,l17,2r,l17,2r,1l17,3r,l17,3r,l17,3r,l17,3r,l17,3r,l17,3r,1l17,4r,l17,4r,l17,4r,l17,4r,l17,4r1,l18,4r,1l18,5r,l18,5r,l18,5r,l18,5r,l18,16r,l18,16r,l18,17r,l18,17r,l18,17r,l18,17r,l18,17r-1,l17,18r,l17,18r,l17,18r,l17,18r,l17,18r,l17,18r,l17,19r,l17,19r,l17,19r,l17,19r,l17,19r,l17,19r,l17,19r,1l17,20r,l17,20r,l17,20r,l17,20r,l17,20r-1,l16,20r,l16,20r,1l16,21r,l16,21r,l16,21r,l16,21r,l15,21r,l15,21r,l15,21r,l15,21r,l15,21r,l15,21r,l14,21r,l14,21r,l14,21r,l14,21,4,19r,l3,19r,l3,19r,l3,19r,l3,19r,l3,19r,l3,19r-1,l2,19r,l2,19r,l2,19r,l2,19r,l2,19r,l1,19r,l1,19r,l1,19r,l1,18r,l1,18r,l1,18r,l1,18,,18r,l,18r,l,18r,l,18,,17r,l,17r,l,17r,l,17r,l,17r,l,17,,16r,l,16r,l,16r,l,16r,xe" fillcolor="#f2f2f2" stroked="f">
                    <v:path arrowok="t" o:connecttype="custom" o:connectlocs="0,6;0,5;0,5;0,4;0,4;1,4;1,3;1,3;2,3;2,3;2,2;3,2;3,2;14,0;14,1;15,1;15,1;16,1;16,1;16,2;17,2;17,2;17,3;17,3;17,3;17,4;17,4;18,5;18,5;18,16;18,17;17,17;17,18;17,18;17,19;17,19;17,19;17,20;17,20;16,21;16,21;15,21;15,21;15,21;14,21;3,19;3,19;3,19;2,19;2,19;1,19;1,18;0,18;0,18;0,17;0,17;0,16;0,16" o:connectangles="0,0,0,0,0,0,0,0,0,0,0,0,0,0,0,0,0,0,0,0,0,0,0,0,0,0,0,0,0,0,0,0,0,0,0,0,0,0,0,0,0,0,0,0,0,0,0,0,0,0,0,0,0,0,0,0,0,0"/>
                  </v:shape>
                  <v:shape id="Freeform 3383" o:spid="_x0000_s1297" style="position:absolute;left:187;top:22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ocwMUA&#10;AADdAAAADwAAAGRycy9kb3ducmV2LnhtbESPQWvCQBSE7wX/w/IEb3VTAyWmrlKVam6iLZTeHtln&#10;Epp9G3a3Jv77riB4HGbmG2axGkwrLuR8Y1nByzQBQVxa3XCl4Ovz4zkD4QOyxtYyKbiSh9Vy9LTA&#10;XNuej3Q5hUpECPscFdQhdLmUvqzJoJ/ajjh6Z+sMhihdJbXDPsJNK2dJ8ioNNhwXauxoU1P5e/oz&#10;Cn7crjhkZt93B5rPd+fie7u2e6Um4+H9DUSgITzC93ahFaRplsLtTXw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uhzAxQAAAN0AAAAPAAAAAAAAAAAAAAAAAJgCAABkcnMv&#10;ZG93bnJldi54bWxQSwUGAAAAAAQABAD1AAAAigMAAAAA&#10;" path="m,16l,6r,l,6r,l,5r,l,5r,l,5r,l,5r,l,5r,l,5,,4r,l,4r,l,4r,l,4r,l,4r,l,4r,l1,4r,l1,4,1,3r,l1,3r,l1,3r,l1,3r,l1,3r,l1,3r1,l2,3r,l2,3r,l2,3r,l2,3r,l2,3r,l2,3,2,2r1,l3,2r,l3,2r,l3,2r,l3,2r,l3,2r,l14,r,l14,r,l14,r,l14,r,1l14,1r,l15,1r,l15,1r,l15,1r,l15,1r,l15,1r,l15,1r,l15,1r1,l16,1r,l16,1r,l16,1r,l16,1r,1l16,2r,l16,2r,l17,2r,l17,2r,l17,2r,l17,2r,l17,2r,l17,2r,1l17,3r,l17,3r,l17,3r,l17,3r,l17,3r,l17,3r,1l17,4r,l17,4r,l17,4r,l17,4r,l17,4r1,l18,4r,1l18,5r,l18,5r,l18,5r,l18,5r,l18,16r,l18,16r,l18,17r,l18,17r,l18,17r,l18,17r,l18,17r-1,l17,18r,l17,18r,l17,18r,l17,18r,l17,18r,l17,18r,l17,19r,l17,19r,l17,19r,l17,19r,l17,19r,l17,19r,l17,19r,1l17,20r,l17,20r,l17,20r,l17,20r,l17,20r-1,l16,20r,l16,20r,1l16,21r,l16,21r,l16,21r,l16,21r,l15,21r,l15,21r,l15,21r,l15,21r,l15,21r,l15,21r,l14,21r,l14,21r,l14,21r,l14,21,4,19r,l3,19r,l3,19r,l3,19r,l3,19r,l3,19r,l3,19r-1,l2,19r,l2,19r,l2,19r,l2,19r,l2,19r,l1,19r,l1,19r,l1,19r,l1,18r,l1,18r,l1,18r,l1,18,,18r,l,18r,l,18r,l,18,,17r,l,17r,l,17r,l,17r,l,17r,l,17,,16r,l,16r,l,16r,l,16r,xe" filled="f" strokeweight="0">
                    <v:stroke joinstyle="miter"/>
                    <v:path arrowok="t" o:connecttype="custom" o:connectlocs="0,6;0,5;0,5;0,4;0,4;1,4;1,3;1,3;2,3;2,3;2,2;3,2;3,2;14,0;14,1;15,1;15,1;16,1;16,1;16,2;17,2;17,2;17,3;17,3;17,3;17,4;17,4;18,5;18,5;18,16;18,17;17,17;17,18;17,18;17,19;17,19;17,19;17,20;17,20;16,21;16,21;15,21;15,21;15,21;14,21;3,19;3,19;3,19;2,19;2,19;1,19;1,18;0,18;0,18;0,17;0,17;0,16;0,16" o:connectangles="0,0,0,0,0,0,0,0,0,0,0,0,0,0,0,0,0,0,0,0,0,0,0,0,0,0,0,0,0,0,0,0,0,0,0,0,0,0,0,0,0,0,0,0,0,0,0,0,0,0,0,0,0,0,0,0,0,0"/>
                  </v:shape>
                  <v:shape id="Freeform 3384" o:spid="_x0000_s1298" style="position:absolute;left:184;top:23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iEdccA&#10;AADdAAAADwAAAGRycy9kb3ducmV2LnhtbESPQWsCMRCF7wX/Qxihl6JZu63o1ihSqnjopVsRj+Nm&#10;ulm6mSybVOO/N4VCj48373vzFqtoW3Gm3jeOFUzGGQjiyumGawX7z81oBsIHZI2tY1JwJQ+r5eBu&#10;gYV2F/6gcxlqkSDsC1RgQugKKX1lyKIfu444eV+utxiS7Gupe7wkuG3lY5ZNpcWGU4PBjl4NVd/l&#10;j01vHN1mEucPFPP1tDy9m+3zmz8odT+M6xcQgWL4P/5L77SCPJ89we+ahAC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YhHXHAAAA3QAAAA8AAAAAAAAAAAAAAAAAmAIAAGRy&#10;cy9kb3ducmV2LnhtbFBLBQYAAAAABAAEAPUAAACMAwAAAAA=&#10;" path="m,3l3,5r,l3,5r,l4,5r,l4,5r,l4,5r,l4,5,4,4r,l4,4r,l4,4r,l4,4r,l4,4r,l4,4r,l4,3r,l4,3r,l4,3r,l4,3r,l4,3r,l4,3r,l4,3r,l1,,,3xe" fillcolor="#f2f2f2" stroked="f">
                    <v:path arrowok="t" o:connecttype="custom" o:connectlocs="0,3;3,5;3,5;3,5;3,5;4,5;4,5;4,5;4,5;4,5;4,5;4,5;4,4;4,4;4,4;4,4;4,4;4,4;4,4;4,4;4,4;4,4;4,4;4,4;4,3;4,3;4,3;4,3;4,3;4,3;4,3;4,3;4,3;4,3;4,3;4,3;4,3;4,3;1,0;0,3" o:connectangles="0,0,0,0,0,0,0,0,0,0,0,0,0,0,0,0,0,0,0,0,0,0,0,0,0,0,0,0,0,0,0,0,0,0,0,0,0,0,0,0"/>
                  </v:shape>
                  <v:shape id="Freeform 3385" o:spid="_x0000_s1299" style="position:absolute;left:184;top:23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LALMYA&#10;AADdAAAADwAAAGRycy9kb3ducmV2LnhtbESPQWvCQBSE74X+h+UJvdWNSjVGVylCsdiDNfHg8ZF9&#10;JsHs25BdTfz3bkHocZiZb5jluje1uFHrKssKRsMIBHFudcWFgmP29R6DcB5ZY22ZFNzJwXr1+rLE&#10;RNuOD3RLfSEChF2CCkrvm0RKl5dk0A1tQxy8s20N+iDbQuoWuwA3tRxH0VQarDgslNjQpqT8kl6N&#10;gn47j+X+dC+yLpPHudn//Ea7mVJvg/5zAcJT7//Dz/a3VjCZxB/w9yY8Ab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LALMYAAADdAAAADwAAAAAAAAAAAAAAAACYAgAAZHJz&#10;L2Rvd25yZXYueG1sUEsFBgAAAAAEAAQA9QAAAIsDAAAAAA==&#10;" path="m,3l3,5r,l3,5r,l4,5r,l4,5r,l4,5r,l4,5,4,4r,l4,4r,l4,4r,l4,4r,l4,4r,l4,4r,l4,3r,l4,3r,l4,3r,l4,3r,l4,3r,l4,3r,l4,3r,l1,,,3xe" filled="f" strokeweight="0">
                    <v:stroke joinstyle="miter"/>
                    <v:path arrowok="t" o:connecttype="custom" o:connectlocs="0,3;3,5;3,5;3,5;3,5;4,5;4,5;4,5;4,5;4,5;4,5;4,5;4,4;4,4;4,4;4,4;4,4;4,4;4,4;4,4;4,4;4,4;4,4;4,4;4,3;4,3;4,3;4,3;4,3;4,3;4,3;4,3;4,3;4,3;4,3;4,3;4,3;4,3;1,0;0,3" o:connectangles="0,0,0,0,0,0,0,0,0,0,0,0,0,0,0,0,0,0,0,0,0,0,0,0,0,0,0,0,0,0,0,0,0,0,0,0,0,0,0,0"/>
                  </v:shape>
                  <v:shape id="Freeform 3386" o:spid="_x0000_s1300" style="position:absolute;left:184;top:2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a/mccA&#10;AADdAAAADwAAAGRycy9kb3ducmV2LnhtbESPQWsCMRCF70L/Q5iCF6lZXbrYrVGkaPHQS7dFPE43&#10;083SzWTZRE3/vSkUPD7evO/NW66j7cSZBt86VjCbZiCIa6dbbhR8fuweFiB8QNbYOSYFv+Rhvbob&#10;LbHU7sLvdK5CIxKEfYkKTAh9KaWvDVn0U9cTJ+/bDRZDkkMj9YCXBLednGdZIS22nBoM9vRiqP6p&#10;Tja9cXS7WXyaUMw3RfX1Zl4ft/6g1Pg+bp5BBIrhdvyf3msFeb4o4G9NQoB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Gv5nHAAAA3QAAAA8AAAAAAAAAAAAAAAAAmAIAAGRy&#10;cy9kb3ducmV2LnhtbFBLBQYAAAAABAAEAPUAAACMAwAAAAA=&#10;" path="m,2l3,r,l3,r,l4,r,l4,r,l4,r,l4,r,l4,1r,l4,1r,l4,1r,l4,1r,l4,1r,l4,1r,l4,1r,l4,2r,l4,2r,l4,2r,l4,2r,l4,2r,l4,2r,l1,5,,2xe" fillcolor="#f2f2f2" stroked="f">
                    <v:path arrowok="t" o:connecttype="custom" o:connectlocs="0,2;3,0;3,0;3,0;3,0;4,0;4,0;4,0;4,0;4,0;4,0;4,0;4,0;4,1;4,1;4,1;4,1;4,1;4,1;4,1;4,1;4,1;4,1;4,1;4,1;4,1;4,1;4,2;4,2;4,2;4,2;4,2;4,2;4,2;4,2;4,2;4,2;4,2;4,2;1,5;0,2" o:connectangles="0,0,0,0,0,0,0,0,0,0,0,0,0,0,0,0,0,0,0,0,0,0,0,0,0,0,0,0,0,0,0,0,0,0,0,0,0,0,0,0,0"/>
                  </v:shape>
                  <v:shape id="Freeform 3387" o:spid="_x0000_s1301" style="position:absolute;left:184;top:24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z7wMUA&#10;AADdAAAADwAAAGRycy9kb3ducmV2LnhtbESPQYvCMBSE7wv+h/AEb2uqgtZqFBFEcQ+u1oPHR/Ns&#10;i81LaaKt/36zsLDHYWa+YZbrzlTiRY0rLSsYDSMQxJnVJecKrunuMwbhPLLGyjIpeJOD9ar3scRE&#10;25bP9Lr4XAQIuwQVFN7XiZQuK8igG9qaOHh32xj0QTa51A22AW4qOY6iqTRYclgosKZtQdnj8jQK&#10;uv08lqfbO0/bVF7n5vT1HR1nSg363WYBwlPn/8N/7YNWMJnEM/h9E5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PvAxQAAAN0AAAAPAAAAAAAAAAAAAAAAAJgCAABkcnMv&#10;ZG93bnJldi54bWxQSwUGAAAAAAQABAD1AAAAigMAAAAA&#10;" path="m,2l3,r,l3,r,l4,r,l4,r,l4,r,l4,r,l4,1r,l4,1r,l4,1r,l4,1r,l4,1r,l4,1r,l4,1r,l4,2r,l4,2r,l4,2r,l4,2r,l4,2r,l4,2r,l1,5,,2xe" filled="f" strokeweight="0">
                    <v:stroke joinstyle="miter"/>
                    <v:path arrowok="t" o:connecttype="custom" o:connectlocs="0,2;3,0;3,0;3,0;3,0;4,0;4,0;4,0;4,0;4,0;4,0;4,0;4,0;4,1;4,1;4,1;4,1;4,1;4,1;4,1;4,1;4,1;4,1;4,1;4,1;4,1;4,1;4,2;4,2;4,2;4,2;4,2;4,2;4,2;4,2;4,2;4,2;4,2;4,2;1,5;0,2" o:connectangles="0,0,0,0,0,0,0,0,0,0,0,0,0,0,0,0,0,0,0,0,0,0,0,0,0,0,0,0,0,0,0,0,0,0,0,0,0,0,0,0,0"/>
                  </v:shape>
                  <v:shape id="Freeform 3388" o:spid="_x0000_s1302" style="position:absolute;left:183;top:22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YKeMMA&#10;AADdAAAADwAAAGRycy9kb3ducmV2LnhtbERPy2oCMRTdF/oP4Rbc1YwVih2NIlP6AKHYUez2Mrlm&#10;hiY3QxJ1+vdmUXB5OO/FanBWnCnEzrOCybgAQdx43bFRsN+9Pc5AxISs0XomBX8UYbW8v1tgqf2F&#10;v+lcJyNyCMcSFbQp9aWUsWnJYRz7njhzRx8cpgyDkTrgJYc7K5+K4lk67Dg3tNhT1VLzW5+cAvtV&#10;H19/Ur0NL+ajqw4bY6v3rVKjh2E9B5FoSDfxv/tTK5hOZ3lufpOfgF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YKeMMAAADdAAAADwAAAAAAAAAAAAAAAACYAgAAZHJzL2Rv&#10;d25yZXYueG1sUEsFBgAAAAAEAAQA9QAAAIgDAAAAAA==&#10;" path="m1,19r,1l1,20r,1l1,21r,l1,21r1,1l2,22r,l3,22r,-1l3,21r,l4,21r,-1l4,20r,-1l4,19r,-1l4,18r,-1l4,17r,-1l4,16,3,15r,l3,14r,-1l3,13r,-1l3,12r,-1l3,11r,-1l3,10,3,9,3,8r,l3,7r,l3,6r1,l4,5r,l4,4r,l4,3r,l4,2r,l4,1r,l3,r,l3,r,l2,r,l2,,1,r,l1,r,1l1,1r,l1,2r,l1,3,,4r,l,5r,l,6r,l,7r,l,8r,l,9r,1l,10r,1l,11r,1l,12r,1l,13r,1l,15r,l,16r,l,17r,l,18r1,l1,19r,xe" fillcolor="#f2f2f2" stroked="f">
                    <v:path arrowok="t" o:connecttype="custom" o:connectlocs="1,20;1,21;1,21;2,22;2,22;3,21;3,21;4,20;4,19;4,18;4,17;4,16;3,15;3,14;3,13;3,12;3,11;3,10;3,8;3,7;3,6;4,5;4,4;4,3;4,2;4,1;3,0;3,0;2,0;2,0;1,0;1,1;1,1;1,2;0,4;0,5;0,6;0,7;0,8;0,9;0,10;0,11;0,12;0,13;0,15;0,16;0,17;0,18;1,19" o:connectangles="0,0,0,0,0,0,0,0,0,0,0,0,0,0,0,0,0,0,0,0,0,0,0,0,0,0,0,0,0,0,0,0,0,0,0,0,0,0,0,0,0,0,0,0,0,0,0,0,0"/>
                  </v:shape>
                  <v:shape id="Freeform 3389" o:spid="_x0000_s1303" style="position:absolute;left:183;top:22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P4nMcA&#10;AADdAAAADwAAAGRycy9kb3ducmV2LnhtbESPQUvDQBSE74L/YXmCF2l3tShp7LZIRSj0ZGxLj8/s&#10;MwnJvg27a5P++64g9DjMzDfMYjXaTpzIh8axhsepAkFcOtNwpWH39THJQISIbLBzTBrOFGC1vL1Z&#10;YG7cwJ90KmIlEoRDjhrqGPtcylDWZDFMXU+cvB/nLcYkfSWNxyHBbSeflHqRFhtOCzX2tK6pbItf&#10;q+FBnd83psW9+l4Xx8NzMfh2W2l9fze+vYKINMZr+L+9MRpms2wOf2/SE5D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T+JzHAAAA3QAAAA8AAAAAAAAAAAAAAAAAmAIAAGRy&#10;cy9kb3ducmV2LnhtbFBLBQYAAAAABAAEAPUAAACMAwAAAAA=&#10;" path="m1,19r,1l1,20r,1l1,21r,l1,21r1,1l2,22r,l3,22r,-1l3,21r,l4,21r,-1l4,20r,-1l4,19r,-1l4,18r,-1l4,17r,-1l4,16,3,15r,l3,14r,-1l3,13r,-1l3,12r,-1l3,11r,-1l3,10,3,9,3,8r,l3,7r,l3,6r1,l4,5r,l4,4r,l4,3r,l4,2r,l4,1r,l3,r,l3,r,l2,r,l2,,1,r,l1,r,1l1,1r,l1,2r,l1,3,,4r,l,5r,l,6r,l,7r,l,8r,l,9r,1l,10r,1l,11r,1l,12r,1l,13r,1l,15r,l,16r,l,17r,l,18r1,l1,19r,xe" filled="f" strokeweight="0">
                    <v:stroke joinstyle="miter"/>
                    <v:path arrowok="t" o:connecttype="custom" o:connectlocs="1,20;1,21;1,21;2,22;2,22;3,21;3,21;4,20;4,19;4,18;4,17;4,16;3,15;3,14;3,13;3,12;3,11;3,10;3,8;3,7;3,6;4,5;4,4;4,3;4,2;4,1;3,0;3,0;2,0;2,0;1,0;1,1;1,1;1,2;0,4;0,5;0,6;0,7;0,8;0,9;0,10;0,11;0,12;0,13;0,15;0,16;0,17;0,18;1,19" o:connectangles="0,0,0,0,0,0,0,0,0,0,0,0,0,0,0,0,0,0,0,0,0,0,0,0,0,0,0,0,0,0,0,0,0,0,0,0,0,0,0,0,0,0,0,0,0,0,0,0,0"/>
                  </v:shape>
                </v:group>
                <v:group id="Group 3390" o:spid="_x0000_s1304" style="position:absolute;left:239;top:83;width:24;height:167" coordorigin="239,83"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QbMMQAAADdAAAADwAAAGRycy9kb3ducmV2LnhtbERPTWuDQBC9F/Iflink&#10;VlcjLY11IyE0IYdQaBIovQ3uREV3Vtytmn/fPRR6fLzvvJhNJ0YaXGNZQRLFIIhLqxuuFFwv+6dX&#10;EM4ja+wsk4I7OSg2i4ccM20n/qTx7CsRQthlqKD2vs+kdGVNBl1ke+LA3exg0Ac4VFIPOIVw08lV&#10;HL9Igw2Hhhp72tVUtucfo+Aw4bRNk/fx1N529+/L88fXKSGllo/z9g2Ep9n/i//cR60gTdd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QQbMMQAAADdAAAA&#10;DwAAAAAAAAAAAAAAAACqAgAAZHJzL2Rvd25yZXYueG1sUEsFBgAAAAAEAAQA+gAAAJsDAAAAAA==&#10;">
                  <v:shape id="Freeform 3391" o:spid="_x0000_s1305" style="position:absolute;left:239;top:8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FHacUA&#10;AADdAAAADwAAAGRycy9kb3ducmV2LnhtbESPQWvCQBSE74X+h+UVetNdK6Q1ukoplRZP1YrnR/aZ&#10;RLNv0+yrxn/fFYQeh5n5hpktet+oE3WxDmxhNDSgiIvgai4tbL+XgxdQUZAdNoHJwoUiLOb3dzPM&#10;XTjzmk4bKVWCcMzRQiXS5lrHoiKPcRha4uTtQ+dRkuxK7To8J7hv9JMxmfZYc1qosKW3iorj5tdb&#10;WH79iMvMsynl8FHE3QWzw/vK2seH/nUKSqiX//Ct/eksjMeTEVzfpCe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oUdpxQAAAN0AAAAPAAAAAAAAAAAAAAAAAJgCAABkcnMv&#10;ZG93bnJldi54bWxQSwUGAAAAAAQABAD1AAAAigMAAAAA&#10;" path="m1,20r,l1,21r,l2,21r,1l2,22r1,l3,22r1,l4,22r,l5,22r,-1l6,21r,l6,20r,l6,19r,l6,18r,-1l6,17r,-1l6,16,5,15r,l5,14r,l5,13r,l5,12r,-1l5,11r,-1l5,10,5,9r,l5,8,5,7r,l5,6r1,l6,5r,l6,4r,l6,3,6,2r,l6,1r,l6,1,5,r,l4,r,l4,,3,r,l2,r,l2,,1,1r,l1,1r,1l1,2r,1l1,3r,1l1,5r,l1,6,,6,,7r,l,8,,9r,l,10r,l,11r,1l,12r,1l,13r,1l,14r,1l,15r1,1l1,16r,1l1,18r,l1,19r,l1,20xe" fillcolor="#f2f2f2" stroked="f">
                    <v:path arrowok="t" o:connecttype="custom" o:connectlocs="1,20;1,21;2,22;3,22;4,22;4,22;5,21;6,21;6,20;6,19;6,17;6,16;5,15;5,14;5,13;5,12;5,11;5,10;5,9;5,7;5,6;6,5;6,4;6,3;6,2;6,1;5,0;4,0;4,0;3,0;2,0;1,1;1,1;1,2;1,3;1,5;1,6;0,7;0,8;0,9;0,10;0,12;0,13;0,14;0,15;1,16;1,17;1,18;1,19" o:connectangles="0,0,0,0,0,0,0,0,0,0,0,0,0,0,0,0,0,0,0,0,0,0,0,0,0,0,0,0,0,0,0,0,0,0,0,0,0,0,0,0,0,0,0,0,0,0,0,0,0"/>
                  </v:shape>
                  <v:shape id="Freeform 3392" o:spid="_x0000_s1306" style="position:absolute;left:239;top:8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PydMUA&#10;AADdAAAADwAAAGRycy9kb3ducmV2LnhtbESPQWvCQBSE70L/w/IKvemmWqqN2YgIQm+tGrHHR/aZ&#10;hGbfxt1tTP99Vyh4HGbmGyZbDaYVPTnfWFbwPElAEJdWN1wpKA7b8QKED8gaW8uk4Jc8rPKHUYap&#10;tlfeUb8PlYgQ9ikqqEPoUil9WZNBP7EdcfTO1hkMUbpKaofXCDetnCbJqzTYcFyosaNNTeX3/sco&#10;cIX5/PKnZF6sL4sPfDkdezxulXp6HNZLEIGGcA//t9+1gtnsbQq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c/J0xQAAAN0AAAAPAAAAAAAAAAAAAAAAAJgCAABkcnMv&#10;ZG93bnJldi54bWxQSwUGAAAAAAQABAD1AAAAigMAAAAA&#10;" path="m1,20r,l1,21r,l2,21r,1l2,22r1,l3,22r1,l4,22r,l5,22r,-1l6,21r,l6,20r,l6,19r,l6,18r,-1l6,17r,-1l6,16,5,15r,l5,14r,l5,13r,l5,12r,-1l5,11r,-1l5,10,5,9r,l5,8,5,7r,l5,6r1,l6,5r,l6,4r,l6,3,6,2r,l6,1r,l6,1,5,r,l4,r,l4,,3,r,l2,r,l2,,1,1r,l1,1r,1l1,2r,1l1,3r,1l1,5r,l1,6,,6,,7r,l,8,,9r,l,10r,l,11r,1l,12r,1l,13r,1l,14r,1l,15r1,1l1,16r,1l1,18r,l1,19r,l1,20xe" filled="f" strokeweight="0">
                    <v:stroke joinstyle="miter"/>
                    <v:path arrowok="t" o:connecttype="custom" o:connectlocs="1,20;1,21;2,22;3,22;4,22;4,22;5,21;6,21;6,20;6,19;6,17;6,16;5,15;5,14;5,13;5,12;5,11;5,10;5,9;5,7;5,6;6,5;6,4;6,3;6,2;6,1;5,0;4,0;4,0;3,0;2,0;1,1;1,1;1,2;1,3;1,5;1,6;0,7;0,8;0,9;0,10;0,12;0,13;0,14;0,15;1,16;1,17;1,18;1,19" o:connectangles="0,0,0,0,0,0,0,0,0,0,0,0,0,0,0,0,0,0,0,0,0,0,0,0,0,0,0,0,0,0,0,0,0,0,0,0,0,0,0,0,0,0,0,0,0,0,0,0,0"/>
                  </v:shape>
                  <v:shape id="Freeform 3393" o:spid="_x0000_s1307" style="position:absolute;left:245;top:8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SIRsQA&#10;AADdAAAADwAAAGRycy9kb3ducmV2LnhtbESPQWsCMRSE74L/ITzBm2Z1QdqtUUQQPFnWeujxsXnd&#10;Xdy8xCS62/76Rij0OMzMN8x6O5hOPMiH1rKCxTwDQVxZ3XKt4PJxmL2ACBFZY2eZFHxTgO1mPFpj&#10;oW3PJT3OsRYJwqFABU2MrpAyVA0ZDHPriJP3Zb3BmKSvpfbYJ7jp5DLLVtJgy2mhQUf7hqrr+W4U&#10;DFwe3E3S+/WnvZfefdb6lPVKTSfD7g1EpCH+h//aR60gz19zeL5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EiEbEAAAA3QAAAA8AAAAAAAAAAAAAAAAAmAIAAGRycy9k&#10;b3ducmV2LnhtbFBLBQYAAAAABAAEAPUAAACJAwAAAAA=&#10;" path="m,15l,5r,l,5r,l,5r,l,5,,4r,l,4r,l,4r,l,4r,l,4r,l,3r,l,3r,l,3r,l,3r1,l1,3r,l1,3r,l1,3r,l1,3r,l1,2r,l1,2r,l2,2r,l2,2r,l2,2r,l2,2r,l2,2r,l2,2r,l2,2r,l3,2r,l3,2r,l3,2r,l3,2r,l3,2,3,1r,l3,1r1,l4,1,14,r,l14,r,l14,r,l14,r,l15,r,l15,r,l15,r,l15,r,l15,r,l15,r,l16,r,l16,r,l16,r,l16,r,l16,r,1l16,1r,l17,1r,l17,1r,l17,1r,l17,1r,l17,1r,l17,1r,l17,1r,1l17,2r,l17,2r,l17,2r,l17,2r,l18,2r,l18,2r,1l18,3r,l18,3r,l18,3r,l18,3r,l18,3r,l18,3r,1l18,4r,l18,4r,l18,4r,l18,4r,l18,4r,1l18,15r,1l18,16r,l18,16r,l18,16r,l18,16r,l18,16r,l18,17r,l18,17r,l18,17r,l18,17r,l18,17r,l18,17r,1l18,18r,l18,18r,l18,18r,l18,18r-1,l17,18r,l17,18r,l17,19r,l17,19r,l17,19r,l17,19r,l17,19r,l17,19r,l17,19r,l17,20r,l16,20r,l16,20r,l16,20r,l16,20r,l16,20r,l16,20r,l16,20r,l15,20r,l15,20r,l15,20r,l15,20r,l15,20r,l14,20r,l14,20r,l14,20,4,18r,l4,18r,l4,18r-1,l3,18r,l3,18r,l3,18r,l3,18r,l3,18r,l2,18r,l2,18r,l2,18r,l2,18r,l2,18r,l2,18r-1,l1,18r,l1,18r,l1,18r,l1,17r,l1,17r,l1,17r,l1,17,,17r,l,17r,l,17r,l,16r,l,16r,l,16r,l,16r,l,16r,l,16,,15r,l,15r,l,15xe" fillcolor="#f2f2f2" stroked="f">
                    <v:path arrowok="t" o:connecttype="custom" o:connectlocs="0,5;0,4;0,4;0,3;0,3;1,3;1,2;2,2;2,2;2,2;3,2;3,2;4,1;14,0;15,0;15,0;15,0;16,0;16,0;17,1;17,1;17,1;17,2;17,2;18,3;18,3;18,3;18,4;18,4;18,16;18,16;18,17;18,17;18,18;18,18;17,18;17,19;17,19;17,19;16,20;16,20;16,20;15,20;15,20;14,20;4,18;3,18;3,18;2,18;2,18;1,18;1,18;1,17;0,17;0,16;0,16;0,16;0,15" o:connectangles="0,0,0,0,0,0,0,0,0,0,0,0,0,0,0,0,0,0,0,0,0,0,0,0,0,0,0,0,0,0,0,0,0,0,0,0,0,0,0,0,0,0,0,0,0,0,0,0,0,0,0,0,0,0,0,0,0,0"/>
                  </v:shape>
                  <v:shape id="Freeform 3394" o:spid="_x0000_s1308" style="position:absolute;left:245;top:8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eZ6cYA&#10;AADdAAAADwAAAGRycy9kb3ducmV2LnhtbESPQWsCMRSE70L/Q3iF3jRp1aKrUWyhIIJgt168PTbP&#10;3aWblyVJd9d/3xSEHoeZ+YZZbwfbiI58qB1reJ4oEMSFMzWXGs5fH+MFiBCRDTaOScONAmw3D6M1&#10;Zsb1/EldHkuRIBwy1FDF2GZShqIii2HiWuLkXZ23GJP0pTQe+wS3jXxR6lVarDktVNjSe0XFd/5j&#10;NajT5RTzxXGmzru3vjsc5r6Tc62fHofdCkSkIf6H7+290TCdLmfw9yY9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eZ6cYAAADdAAAADwAAAAAAAAAAAAAAAACYAgAAZHJz&#10;L2Rvd25yZXYueG1sUEsFBgAAAAAEAAQA9QAAAIsDAAAAAA==&#10;" path="m,15l,5r,l,5r,l,5r,l,5,,4r,l,4r,l,4r,l,4r,l,4r,l,3r,l,3r,l,3r,l,3r1,l1,3r,l1,3r,l1,3r,l1,3r,l1,2r,l1,2r,l2,2r,l2,2r,l2,2r,l2,2r,l2,2r,l2,2r,l2,2r,l3,2r,l3,2r,l3,2r,l3,2r,l3,2,3,1r,l3,1r1,l4,1,14,r,l14,r,l14,r,l14,r,l15,r,l15,r,l15,r,l15,r,l15,r,l15,r,l16,r,l16,r,l16,r,l16,r,l16,r,1l16,1r,l17,1r,l17,1r,l17,1r,l17,1r,l17,1r,l17,1r,l17,1r,1l17,2r,l17,2r,l17,2r,l17,2r,l18,2r,l18,2r,1l18,3r,l18,3r,l18,3r,l18,3r,l18,3r,l18,3r,1l18,4r,l18,4r,l18,4r,l18,4r,l18,4r,1l18,15r,1l18,16r,l18,16r,l18,16r,l18,16r,l18,16r,l18,17r,l18,17r,l18,17r,l18,17r,l18,17r,l18,17r,1l18,18r,l18,18r,l18,18r,l18,18r-1,l17,18r,l17,18r,l17,19r,l17,19r,l17,19r,l17,19r,l17,19r,l17,19r,l17,19r,l17,20r,l16,20r,l16,20r,l16,20r,l16,20r,l16,20r,l16,20r,l16,20r,l15,20r,l15,20r,l15,20r,l15,20r,l15,20r,l14,20r,l14,20r,l14,20,4,18r,l4,18r,l4,18r-1,l3,18r,l3,18r,l3,18r,l3,18r,l3,18r,l2,18r,l2,18r,l2,18r,l2,18r,l2,18r,l2,18r-1,l1,18r,l1,18r,l1,18r,l1,17r,l1,17r,l1,17r,l1,17,,17r,l,17r,l,17r,l,16r,l,16r,l,16r,l,16r,l,16r,l,16,,15r,l,15r,l,15xe" filled="f" strokeweight="0">
                    <v:stroke joinstyle="miter"/>
                    <v:path arrowok="t" o:connecttype="custom" o:connectlocs="0,5;0,4;0,4;0,3;0,3;1,3;1,2;2,2;2,2;2,2;3,2;3,2;4,1;14,0;15,0;15,0;15,0;16,0;16,0;17,1;17,1;17,1;17,2;17,2;18,3;18,3;18,3;18,4;18,4;18,16;18,16;18,17;18,17;18,18;18,18;17,18;17,19;17,19;17,19;16,20;16,20;16,20;15,20;15,20;14,20;4,18;3,18;3,18;2,18;2,18;1,18;1,18;1,17;0,17;0,16;0,16;0,16;0,15" o:connectangles="0,0,0,0,0,0,0,0,0,0,0,0,0,0,0,0,0,0,0,0,0,0,0,0,0,0,0,0,0,0,0,0,0,0,0,0,0,0,0,0,0,0,0,0,0,0,0,0,0,0,0,0,0,0,0,0,0,0"/>
                  </v:shape>
                  <v:shape id="Freeform 3395" o:spid="_x0000_s1309" style="position:absolute;left:243;top: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23M8cA&#10;AADdAAAADwAAAGRycy9kb3ducmV2LnhtbESPQWsCMRCF74L/IYzgRWpWF6VujSKlSg9eukrpcbqZ&#10;bpZuJssmavrvm4LQ4+PN+9689TbaVlyp941jBbNpBoK4crrhWsH5tH94BOEDssbWMSn4IQ/bzXCw&#10;xkK7G7/RtQy1SBD2BSowIXSFlL4yZNFPXUecvC/XWwxJ9rXUPd4S3LZynmVLabHh1GCwo2dD1Xd5&#10;semND7efxdWEYr5blp9Hc1i8+HelxqO4ewIRKIb/43v6VSvI89UC/tYkB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NtzPHAAAA3QAAAA8AAAAAAAAAAAAAAAAAmAIAAGRy&#10;cy9kb3ducmV2LnhtbFBLBQYAAAAABAAEAPUAAACMAwAAAAA=&#10;" path="m,3l2,5r,l3,5r,l3,5r,l3,5r,l3,5r,l3,5r,l3,5r,l3,4r,l4,4r,l4,4r,l4,4,3,4r,l3,4r,l3,4r,l3,3r,l3,3r,l3,3r,l3,3r,l3,3r,l,,,3xe" fillcolor="#f2f2f2" stroked="f">
                    <v:path arrowok="t" o:connecttype="custom" o:connectlocs="0,3;2,5;2,5;3,5;3,5;3,5;3,5;3,5;3,5;3,5;3,5;3,5;3,5;3,5;3,5;3,4;3,4;4,4;4,4;4,4;4,4;4,4;3,4;3,4;3,4;3,4;3,4;3,4;3,3;3,3;3,3;3,3;3,3;3,3;3,3;3,3;3,3;3,3;0,0;0,3" o:connectangles="0,0,0,0,0,0,0,0,0,0,0,0,0,0,0,0,0,0,0,0,0,0,0,0,0,0,0,0,0,0,0,0,0,0,0,0,0,0,0,0"/>
                  </v:shape>
                  <v:shape id="Freeform 3396" o:spid="_x0000_s1310" style="position:absolute;left:243;top: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IhsYA&#10;AADdAAAADwAAAGRycy9kb3ducmV2LnhtbESPT4vCMBTE7wt+h/CEva2pCq6tRhFBXNyDf+rB46N5&#10;tsXmpTTR1m9vFhY8DjPzG2a+7EwlHtS40rKC4SACQZxZXXKu4JxuvqYgnEfWWFkmBU9ysFz0PuaY&#10;aNvykR4nn4sAYZeggsL7OpHSZQUZdANbEwfvahuDPsgml7rBNsBNJUdRNJEGSw4LBda0Lii7ne5G&#10;QbeNp3J/eeZpm8pzbPa/h2j3rdRnv1vNQHjq/Dv83/7RCsbjeAJ/b8ITkI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nIhsYAAADdAAAADwAAAAAAAAAAAAAAAACYAgAAZHJz&#10;L2Rvd25yZXYueG1sUEsFBgAAAAAEAAQA9QAAAIsDAAAAAA==&#10;" path="m,3l2,5r,l3,5r,l3,5r,l3,5r,l3,5r,l3,5r,l3,5r,l3,4r,l4,4r,l4,4r,l4,4,3,4r,l3,4r,l3,4r,l3,3r,l3,3r,l3,3r,l3,3r,l3,3r,l,,,3xe" filled="f" strokeweight="0">
                    <v:stroke joinstyle="miter"/>
                    <v:path arrowok="t" o:connecttype="custom" o:connectlocs="0,3;2,5;2,5;3,5;3,5;3,5;3,5;3,5;3,5;3,5;3,5;3,5;3,5;3,5;3,5;3,4;3,4;4,4;4,4;4,4;4,4;4,4;3,4;3,4;3,4;3,4;3,4;3,4;3,3;3,3;3,3;3,3;3,3;3,3;3,3;3,3;3,3;3,3;0,0;0,3" o:connectangles="0,0,0,0,0,0,0,0,0,0,0,0,0,0,0,0,0,0,0,0,0,0,0,0,0,0,0,0,0,0,0,0,0,0,0,0,0,0,0,0"/>
                  </v:shape>
                  <v:shape id="Freeform 3397" o:spid="_x0000_s1311" style="position:absolute;left:243;top:9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OM38cA&#10;AADdAAAADwAAAGRycy9kb3ducmV2LnhtbESPQWsCMRCF7wX/Q5hCL6VmddHWrVFEqvTgxbWUHqeb&#10;6WZxM1k2qab/3hQEj48373vz5stoW3Gi3jeOFYyGGQjiyumGawUfh83TCwgfkDW2jknBH3lYLgZ3&#10;cyy0O/OeTmWoRYKwL1CBCaErpPSVIYt+6Dri5P243mJIsq+l7vGc4LaV4yybSosNpwaDHa0NVcfy&#10;16Y3vtxmFGePFPPVtPzeme3kzX8q9XAfV68gAsVwO76m37WCPJ89w/+ahAC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TjN/HAAAA3QAAAA8AAAAAAAAAAAAAAAAAmAIAAGRy&#10;cy9kb3ducmV2LnhtbFBLBQYAAAAABAAEAPUAAACMAwAAAAA=&#10;" path="m,2l2,r,l3,r,l3,r,l3,r,l3,r,1l3,1r,l3,1r,l3,1r,l3,1r,l3,1r1,l4,1r,l4,2r,l3,2r,l3,2r,l3,2r,l3,2r,l3,2r,l3,2r,l3,2r,l,5,,2xe" fillcolor="#f2f2f2" stroked="f">
                    <v:path arrowok="t" o:connecttype="custom" o:connectlocs="0,2;2,0;2,0;3,0;3,0;3,0;3,0;3,0;3,0;3,0;3,1;3,1;3,1;3,1;3,1;3,1;3,1;3,1;3,1;3,1;4,1;4,1;4,1;4,2;4,2;3,2;3,2;3,2;3,2;3,2;3,2;3,2;3,2;3,2;3,2;3,2;3,2;3,2;3,2;0,5;0,2" o:connectangles="0,0,0,0,0,0,0,0,0,0,0,0,0,0,0,0,0,0,0,0,0,0,0,0,0,0,0,0,0,0,0,0,0,0,0,0,0,0,0,0,0"/>
                  </v:shape>
                  <v:shape id="Freeform 3398" o:spid="_x0000_s1312" style="position:absolute;left:243;top:9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r5b8MA&#10;AADdAAAADwAAAGRycy9kb3ducmV2LnhtbERPy4rCMBTdD/gP4QrupqkKju0YRQRRdOGjLmZ5ae60&#10;ZZqb0kRb/94shFkeznux6k0tHtS6yrKCcRSDIM6trrhQcMu2n3MQziNrrC2Tgic5WC0HHwtMte34&#10;Qo+rL0QIYZeigtL7JpXS5SUZdJFtiAP3a1uDPsC2kLrFLoSbWk7ieCYNVhwaSmxoU1L+d70bBf0u&#10;mcvTz7PIukzeEnM6nuPDl1KjYb/+BuGp9//it3uvFUynSZgb3oQnIJ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r5b8MAAADdAAAADwAAAAAAAAAAAAAAAACYAgAAZHJzL2Rv&#10;d25yZXYueG1sUEsFBgAAAAAEAAQA9QAAAIgDAAAAAA==&#10;" path="m,2l2,r,l3,r,l3,r,l3,r,l3,r,1l3,1r,l3,1r,l3,1r,l3,1r,l3,1r1,l4,1r,l4,2r,l3,2r,l3,2r,l3,2r,l3,2r,l3,2r,l3,2r,l3,2r,l,5,,2xe" filled="f" strokeweight="0">
                    <v:stroke joinstyle="miter"/>
                    <v:path arrowok="t" o:connecttype="custom" o:connectlocs="0,2;2,0;2,0;3,0;3,0;3,0;3,0;3,0;3,0;3,0;3,1;3,1;3,1;3,1;3,1;3,1;3,1;3,1;3,1;3,1;4,1;4,1;4,1;4,2;4,2;3,2;3,2;3,2;3,2;3,2;3,2;3,2;3,2;3,2;3,2;3,2;3,2;3,2;3,2;0,5;0,2" o:connectangles="0,0,0,0,0,0,0,0,0,0,0,0,0,0,0,0,0,0,0,0,0,0,0,0,0,0,0,0,0,0,0,0,0,0,0,0,0,0,0,0,0"/>
                  </v:shape>
                  <v:shape id="Freeform 3399" o:spid="_x0000_s1313" style="position:absolute;left:241;top:8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M5PsYA&#10;AADdAAAADwAAAGRycy9kb3ducmV2LnhtbESP3UoDMRSE7wXfIRzBO5utheJum5ay4g8I0q5Sbw+b&#10;0+xicrIksd2+vRGEXg4z8w2zXI/OiiOF2HtWMJ0UIIhbr3s2Cj4/nu4eQMSErNF6JgVnirBeXV8t&#10;sdL+xDs6NsmIDOFYoYIupaGSMrYdOYwTPxBn7+CDw5RlMFIHPGW4s/K+KObSYc95ocOB6o7a7+bH&#10;KbDvzeHxKzXbUJqXvt6/GVs/b5W6vRk3CxCJxnQJ/7dftYLZrCzh701+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FM5PsYAAADdAAAADwAAAAAAAAAAAAAAAACYAgAAZHJz&#10;L2Rvd25yZXYueG1sUEsFBgAAAAAEAAQA9QAAAIsDAAAAAA==&#10;" path="m1,20r,l1,20r,1l1,21r,l2,22r,l2,22r,l3,22r,l3,21r,l4,21r,-1l4,20r,l4,19r,l4,18r,-1l4,17r,-1l4,16r,-1l4,15r,-1l3,14r,-1l3,13r,-1l3,12r,-1l3,10r,l3,9r,l3,8r1,l4,7r,l4,6,4,5r,l4,4r,l4,3r,l4,2r,l4,1r,l3,1,3,r,l3,,2,r,l2,r,l1,r,1l1,1r,l1,2r,l1,3r,l1,4r,l1,5r,l1,6,,7r,l,8r,l,9r,l,10r,1l,11r,1l,12r,1l,13r,1l,14r,1l,15r1,1l1,16r,1l1,17r,1l1,19r,l1,20xe" fillcolor="#f2f2f2" stroked="f">
                    <v:path arrowok="t" o:connecttype="custom" o:connectlocs="1,20;1,21;1,21;2,22;2,22;3,22;3,21;4,20;4,20;4,19;4,17;4,16;4,15;4,14;3,13;3,12;3,11;3,10;3,9;4,8;4,7;4,5;4,4;4,3;4,2;4,1;3,1;3,0;2,0;2,0;1,0;1,1;1,2;1,3;1,4;1,5;1,6;0,7;0,8;0,9;0,11;0,12;0,13;0,14;0,15;1,16;1,17;1,18;1,19" o:connectangles="0,0,0,0,0,0,0,0,0,0,0,0,0,0,0,0,0,0,0,0,0,0,0,0,0,0,0,0,0,0,0,0,0,0,0,0,0,0,0,0,0,0,0,0,0,0,0,0,0"/>
                  </v:shape>
                  <v:shape id="Freeform 3400" o:spid="_x0000_s1314" style="position:absolute;left:241;top:8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CfPsMA&#10;AADdAAAADwAAAGRycy9kb3ducmV2LnhtbERPz2vCMBS+D/Y/hDfYZWjiNkU6owxFEDytU/H41ry1&#10;pc1LSaKt//1yEHb8+H4vVoNtxZV8qB1rmIwVCOLCmZpLDYfv7WgOIkRkg61j0nCjAKvl48MCM+N6&#10;/qJrHkuRQjhkqKGKscukDEVFFsPYdcSJ+3XeYkzQl9J47FO4beWrUjNpsebUUGFH64qKJr9YDS/q&#10;ttmZBo/qZ52fT9O8982+1Pr5afj8ABFpiP/iu3tnNLy9q7Q/vUlP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CfPsMAAADdAAAADwAAAAAAAAAAAAAAAACYAgAAZHJzL2Rv&#10;d25yZXYueG1sUEsFBgAAAAAEAAQA9QAAAIgDAAAAAA==&#10;" path="m1,20r,l1,20r,1l1,21r,l2,22r,l2,22r,l3,22r,l3,21r,l4,21r,-1l4,20r,l4,19r,l4,18r,-1l4,17r,-1l4,16r,-1l4,15r,-1l3,14r,-1l3,13r,-1l3,12r,-1l3,10r,l3,9r,l3,8r1,l4,7r,l4,6,4,5r,l4,4r,l4,3r,l4,2r,l4,1r,l3,1,3,r,l3,,2,r,l2,r,l1,r,1l1,1r,l1,2r,l1,3r,l1,4r,l1,5r,l1,6,,7r,l,8r,l,9r,l,10r,1l,11r,1l,12r,1l,13r,1l,14r,1l,15r1,1l1,16r,1l1,17r,1l1,19r,l1,20xe" filled="f" strokeweight="0">
                    <v:stroke joinstyle="miter"/>
                    <v:path arrowok="t" o:connecttype="custom" o:connectlocs="1,20;1,21;1,21;2,22;2,22;3,22;3,21;4,20;4,20;4,19;4,17;4,16;4,15;4,14;3,13;3,12;3,11;3,10;3,9;4,8;4,7;4,5;4,4;4,3;4,2;4,1;3,1;3,0;2,0;2,0;1,0;1,1;1,2;1,3;1,4;1,5;1,6;0,7;0,8;0,9;0,11;0,12;0,13;0,14;0,15;1,16;1,17;1,18;1,19" o:connectangles="0,0,0,0,0,0,0,0,0,0,0,0,0,0,0,0,0,0,0,0,0,0,0,0,0,0,0,0,0,0,0,0,0,0,0,0,0,0,0,0,0,0,0,0,0,0,0,0,0"/>
                  </v:shape>
                  <v:shape id="Freeform 3401" o:spid="_x0000_s1315" style="position:absolute;left:239;top:11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fi8UA&#10;AADdAAAADwAAAGRycy9kb3ducmV2LnhtbESPQWvCQBSE7wX/w/KE3uqutqQldRWRisWTtaXnR/Y1&#10;iWbfptmnxn/vCoUeh5n5hpnOe9+oE3WxDmxhPDKgiIvgai4tfH2uHl5ARUF22AQmCxeKMJ8N7qaY&#10;u3DmDzrtpFQJwjFHC5VIm2sdi4o8xlFoiZP3EzqPkmRXatfhOcF9oyfGZNpjzWmhwpaWFRWH3dFb&#10;WG1/xWXm2ZSyXxfx+4LZ/m1j7f2wX7yCEurlP/zXfncWHp/MGG5v0hP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AR+LxQAAAN0AAAAPAAAAAAAAAAAAAAAAAJgCAABkcnMv&#10;ZG93bnJldi54bWxQSwUGAAAAAAQABAD1AAAAigMAAAAA&#10;" path="m1,20r,l1,21r,l1,21r1,1l2,22r1,l3,22r,l4,22r,l5,22r,-1l5,21r1,l6,20r,l6,19r,l6,18r,-1l6,17,5,16r,l5,15r,l5,14r,l5,13r,l5,12r,-1l5,11r,-1l5,10,5,9r,l5,8,5,7r,l5,6r,l5,5r1,l6,4,6,3r,l6,2r,l6,1r,l5,1,5,r,l4,r,l3,r,l3,,2,r,l1,r,l1,1r,l1,2r,l1,3r,l1,4r,1l,5,,6r,l,7r,l,8,,9r,l,10r,l,11r,1l,12r,1l,13r,1l,14r,1l,15r,1l,16r1,1l1,18r,l1,19r,l1,20xe" fillcolor="#f2f2f2" stroked="f">
                    <v:path arrowok="t" o:connecttype="custom" o:connectlocs="1,20;1,21;2,22;3,22;3,22;4,22;5,21;6,21;6,20;6,19;6,17;5,16;5,15;5,14;5,13;5,12;5,11;5,10;5,9;5,7;5,6;5,5;6,4;6,3;6,2;6,1;5,0;4,0;3,0;3,0;2,0;1,0;1,1;1,2;1,3;1,5;0,6;0,7;0,8;0,9;0,10;0,12;0,13;0,14;0,15;0,16;1,17;1,18;1,19" o:connectangles="0,0,0,0,0,0,0,0,0,0,0,0,0,0,0,0,0,0,0,0,0,0,0,0,0,0,0,0,0,0,0,0,0,0,0,0,0,0,0,0,0,0,0,0,0,0,0,0,0"/>
                  </v:shape>
                  <v:shape id="Freeform 3402" o:spid="_x0000_s1316" style="position:absolute;left:239;top:11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OqlsQA&#10;AADdAAAADwAAAGRycy9kb3ducmV2LnhtbESPQWsCMRSE70L/Q3iF3jSplSqrUUQQvLXVFT0+Ns/d&#10;pZuXNYnr9t83hYLHYWa+YRar3jaiIx9qxxpeRwoEceFMzaWG/LAdzkCEiGywcUwafijAavk0WGBm&#10;3J2/qNvHUiQIhww1VDG2mZShqMhiGLmWOHkX5y3GJH0pjcd7gttGjpV6lxZrTgsVtrSpqPje36wG&#10;n9vPczipab6+zj5wcjp2eNxq/fLcr+cgIvXxEf5v74yGt4kaw9+b9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TqpbEAAAA3QAAAA8AAAAAAAAAAAAAAAAAmAIAAGRycy9k&#10;b3ducmV2LnhtbFBLBQYAAAAABAAEAPUAAACJAwAAAAA=&#10;" path="m1,20r,l1,21r,l1,21r1,1l2,22r1,l3,22r,l4,22r,l5,22r,-1l5,21r1,l6,20r,l6,19r,l6,18r,-1l6,17,5,16r,l5,15r,l5,14r,l5,13r,l5,12r,-1l5,11r,-1l5,10,5,9r,l5,8,5,7r,l5,6r,l5,5r1,l6,4,6,3r,l6,2r,l6,1r,l5,1,5,r,l4,r,l3,r,l3,,2,r,l1,r,l1,1r,l1,2r,l1,3r,l1,4r,1l,5,,6r,l,7r,l,8,,9r,l,10r,l,11r,1l,12r,1l,13r,1l,14r,1l,15r,1l,16r1,1l1,18r,l1,19r,l1,20xe" filled="f" strokeweight="0">
                    <v:stroke joinstyle="miter"/>
                    <v:path arrowok="t" o:connecttype="custom" o:connectlocs="1,20;1,21;2,22;3,22;3,22;4,22;5,21;6,21;6,20;6,19;6,17;5,16;5,15;5,14;5,13;5,12;5,11;5,10;5,9;5,7;5,6;5,5;6,4;6,3;6,2;6,1;5,0;4,0;3,0;3,0;2,0;1,0;1,1;1,2;1,3;1,5;0,6;0,7;0,8;0,9;0,10;0,12;0,13;0,14;0,15;0,16;1,17;1,18;1,19" o:connectangles="0,0,0,0,0,0,0,0,0,0,0,0,0,0,0,0,0,0,0,0,0,0,0,0,0,0,0,0,0,0,0,0,0,0,0,0,0,0,0,0,0,0,0,0,0,0,0,0,0"/>
                  </v:shape>
                  <v:shape id="Freeform 3403" o:spid="_x0000_s1317" style="position:absolute;left:245;top:11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QpMQA&#10;AADdAAAADwAAAGRycy9kb3ducmV2LnhtbESPQWsCMRSE70L/Q3iF3tyktUjZGqUIQk+VVQ89Pjav&#10;u4ubl5hEd9tfbwqCx2FmvmEWq9H24kIhdo41PBcKBHHtTMeNhsN+M30DEROywd4xafilCKvlw2SB&#10;pXEDV3TZpUZkCMcSNbQp+VLKWLdkMRbOE2fvxwWLKcvQSBNwyHDbyxel5tJix3mhRU/rlurj7mw1&#10;jFxt/EnS9vjXnavgvxvzpQatnx7Hj3cQicZ0D9/an0bD7FXN4P9NfgJ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k0KTEAAAA3QAAAA8AAAAAAAAAAAAAAAAAmAIAAGRycy9k&#10;b3ducmV2LnhtbFBLBQYAAAAABAAEAPUAAACJAwAAAAA=&#10;" path="m,15l,5r,l,5r,l,5r,l,4r,l,4r,l,4r,l,4r,l,4r,l,4,,3r,l,3r,l,3r,l,3r,l1,3r,l1,3r,l1,3r,l1,2r,l1,2r,l1,2r,l1,2r,l1,2r1,l2,2r,l2,2r,l2,2r,l2,2r,l2,2r,l2,2r1,l3,2r,l3,2r,l3,2r,l3,2,3,1r,l3,1r,l3,1,14,r,l14,r,l14,r,l14,r,l14,r1,l15,r,l15,r,l15,r,l15,r,l15,r,l15,r,l16,r,l16,r,l16,r,l16,r,1l16,1r,l16,1r,l17,1r,l17,1r,l17,1r,l17,1r,l17,1r,l17,1r,1l17,2r,l17,2r,l17,2r,l17,2r,l17,2r,l17,2r,l17,3r,l17,3r,l18,3r,l18,3r,l18,3r,l18,3r,1l18,4r,l18,4r,l18,4r,l18,4r,l18,4r,l18,15r,l18,16r,l18,16r,l18,16r,l18,16r,l18,16r,l18,17r,l18,17r,l18,17r,l18,17r,l18,17r,l17,17r,l17,18r,l17,18r,l17,18r,l17,18r,l17,18r,l17,18r,l17,19r,l17,19r,l17,19r,l17,19r,l17,19r,l17,19r,l17,19r,l17,20r-1,l16,20r,l16,20r,l16,20r,l16,20r,l16,20r,l16,20r,l15,20r,l15,20r,l15,20r,l15,20r,l15,20r,l15,20r-1,l14,20r,l14,20r,l14,20,4,18r,l4,18r-1,l3,18r,l3,18r,l3,18r,l3,18r,l3,18r,l2,18r,l2,18r,l2,18r,l2,18r,l2,18r,l2,18r-1,l1,18r,l1,18r,l1,18r,l1,18r,-1l1,17r,l1,17r,l1,17,,17r,l,17r,l,17r,l,17r,l,16r,l,16r,l,16r,l,16r,l,16r,l,15r,l,15r,l,15r,xe" fillcolor="#f2f2f2" stroked="f">
                    <v:path arrowok="t" o:connecttype="custom" o:connectlocs="0,5;0,4;0,4;0,3;0,3;1,3;1,2;1,2;2,2;2,2;3,2;3,2;3,1;14,0;14,0;15,0;15,0;16,0;16,0;16,1;17,1;17,1;17,2;17,2;17,3;18,3;18,3;18,4;18,4;18,16;18,16;18,17;18,17;17,17;17,18;17,18;17,19;17,19;17,19;16,20;16,20;16,20;15,20;15,20;14,20;4,18;3,18;3,18;2,18;2,18;1,18;1,18;1,17;0,17;0,16;0,16;0,15;0,15" o:connectangles="0,0,0,0,0,0,0,0,0,0,0,0,0,0,0,0,0,0,0,0,0,0,0,0,0,0,0,0,0,0,0,0,0,0,0,0,0,0,0,0,0,0,0,0,0,0,0,0,0,0,0,0,0,0,0,0,0,0"/>
                  </v:shape>
                  <v:shape id="Freeform 3404" o:spid="_x0000_s1318" style="position:absolute;left:245;top:11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fBC8YA&#10;AADdAAAADwAAAGRycy9kb3ducmV2LnhtbESPQWvCQBSE74X+h+UVequ7trFIdBVbKBRBsNGLt0f2&#10;mQSzb8PuNkn/fVcQPA4z8w2zXI+2FT350DjWMJ0oEMSlMw1XGo6Hr5c5iBCRDbaOScMfBVivHh+W&#10;mBs38A/1RaxEgnDIUUMdY5dLGcqaLIaJ64iTd3beYkzSV9J4HBLctvJVqXdpseG0UGNHnzWVl+LX&#10;alD70z4W812mjpuPod9uZ76XM62fn8bNAkSkMd7Dt/a30fCWqQyub9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fBC8YAAADdAAAADwAAAAAAAAAAAAAAAACYAgAAZHJz&#10;L2Rvd25yZXYueG1sUEsFBgAAAAAEAAQA9QAAAIsDAAAAAA==&#10;" path="m,15l,5r,l,5r,l,5r,l,4r,l,4r,l,4r,l,4r,l,4r,l,4,,3r,l,3r,l,3r,l,3r,l1,3r,l1,3r,l1,3r,l1,2r,l1,2r,l1,2r,l1,2r,l1,2r1,l2,2r,l2,2r,l2,2r,l2,2r,l2,2r,l2,2r1,l3,2r,l3,2r,l3,2r,l3,2,3,1r,l3,1r,l3,1,14,r,l14,r,l14,r,l14,r,l14,r1,l15,r,l15,r,l15,r,l15,r,l15,r,l15,r,l16,r,l16,r,l16,r,l16,r,1l16,1r,l16,1r,l17,1r,l17,1r,l17,1r,l17,1r,l17,1r,l17,1r,1l17,2r,l17,2r,l17,2r,l17,2r,l17,2r,l17,2r,l17,3r,l17,3r,l18,3r,l18,3r,l18,3r,l18,3r,1l18,4r,l18,4r,l18,4r,l18,4r,l18,4r,l18,15r,l18,16r,l18,16r,l18,16r,l18,16r,l18,16r,l18,17r,l18,17r,l18,17r,l18,17r,l18,17r,l17,17r,l17,18r,l17,18r,l17,18r,l17,18r,l17,18r,l17,18r,l17,19r,l17,19r,l17,19r,l17,19r,l17,19r,l17,19r,l17,19r,l17,20r-1,l16,20r,l16,20r,l16,20r,l16,20r,l16,20r,l16,20r,l15,20r,l15,20r,l15,20r,l15,20r,l15,20r,l15,20r-1,l14,20r,l14,20r,l14,20,4,18r,l4,18r-1,l3,18r,l3,18r,l3,18r,l3,18r,l3,18r,l2,18r,l2,18r,l2,18r,l2,18r,l2,18r,l2,18r-1,l1,18r,l1,18r,l1,18r,l1,18r,-1l1,17r,l1,17r,l1,17,,17r,l,17r,l,17r,l,17r,l,16r,l,16r,l,16r,l,16r,l,16r,l,15r,l,15r,l,15r,xe" filled="f" strokeweight="0">
                    <v:stroke joinstyle="miter"/>
                    <v:path arrowok="t" o:connecttype="custom" o:connectlocs="0,5;0,4;0,4;0,3;0,3;1,3;1,2;1,2;2,2;2,2;3,2;3,2;3,1;14,0;14,0;15,0;15,0;16,0;16,0;16,1;17,1;17,1;17,2;17,2;17,3;18,3;18,3;18,4;18,4;18,16;18,16;18,17;18,17;17,17;17,18;17,18;17,19;17,19;17,19;16,20;16,20;16,20;15,20;15,20;14,20;4,18;3,18;3,18;2,18;2,18;1,18;1,18;1,17;0,17;0,16;0,16;0,15;0,15" o:connectangles="0,0,0,0,0,0,0,0,0,0,0,0,0,0,0,0,0,0,0,0,0,0,0,0,0,0,0,0,0,0,0,0,0,0,0,0,0,0,0,0,0,0,0,0,0,0,0,0,0,0,0,0,0,0,0,0,0,0"/>
                  </v:shape>
                  <v:shape id="Freeform 3405" o:spid="_x0000_s1319" style="position:absolute;left:242;top:1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3v0ccA&#10;AADdAAAADwAAAGRycy9kb3ducmV2LnhtbESPQWsCMRCF74X+hzBCL0Wz1iq6GkVKlR56cRXxOG7G&#10;zdLNZNmkmv57Uyj0+HjzvjdvsYq2EVfqfO1YwXCQgSAuna65UnDYb/pTED4ga2wck4If8rBaPj4s&#10;MNfuxju6FqESCcI+RwUmhDaX0peGLPqBa4mTd3GdxZBkV0nd4S3BbSNfsmwiLdacGgy29Gao/Cq+&#10;bXrj5DbDOHumOFpPivOn2Y7f/VGpp15cz0EEiuH/+C/9oRWMXrMx/K5JCJ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yt79HHAAAA3QAAAA8AAAAAAAAAAAAAAAAAmAIAAGRy&#10;cy9kb3ducmV2LnhtbFBLBQYAAAAABAAEAPUAAACMAwAAAAA=&#10;" path="m,3l3,5r,l3,5r1,l4,5r,l4,5r,l4,5r,l4,5r,l4,5r,l4,4r,l4,4r,l4,4r,l4,4r,l4,4r,l4,4r,l4,3r,l4,3r,l4,3r,l4,3r,l4,3r,l4,3,1,,,3xe" fillcolor="#f2f2f2" stroked="f">
                    <v:path arrowok="t" o:connecttype="custom" o:connectlocs="0,3;3,5;3,5;3,5;4,5;4,5;4,5;4,5;4,5;4,5;4,5;4,5;4,5;4,5;4,5;4,4;4,4;4,4;4,4;4,4;4,4;4,4;4,4;4,4;4,4;4,4;4,4;4,3;4,3;4,3;4,3;4,3;4,3;4,3;4,3;4,3;4,3;4,3;1,0;0,3" o:connectangles="0,0,0,0,0,0,0,0,0,0,0,0,0,0,0,0,0,0,0,0,0,0,0,0,0,0,0,0,0,0,0,0,0,0,0,0,0,0,0,0"/>
                  </v:shape>
                  <v:shape id="Freeform 3406" o:spid="_x0000_s1320" style="position:absolute;left:242;top:1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mQZMYA&#10;AADdAAAADwAAAGRycy9kb3ducmV2LnhtbESPQWvCQBSE70L/w/IK3nS3KlajqxRBlPZgazx4fGSf&#10;STD7NmRXE/+9Wyj0OMzMN8xy3dlK3KnxpWMNb0MFgjhzpuRcwyndDmYgfEA2WDkmDQ/ysF699JaY&#10;GNfyD92PIRcRwj5BDUUIdSKlzwqy6IeuJo7exTUWQ5RNLk2DbYTbSo6UmkqLJceFAmvaFJRdjzer&#10;odvNZ/JwfuRpm8rT3B6+vtXnu9b91+5jASJQF/7Df+290TCeqCn8volPQK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mQZMYAAADdAAAADwAAAAAAAAAAAAAAAACYAgAAZHJz&#10;L2Rvd25yZXYueG1sUEsFBgAAAAAEAAQA9QAAAIsDAAAAAA==&#10;" path="m,3l3,5r,l3,5r1,l4,5r,l4,5r,l4,5r,l4,5r,l4,5r,l4,4r,l4,4r,l4,4r,l4,4r,l4,4r,l4,4r,l4,3r,l4,3r,l4,3r,l4,3r,l4,3r,l4,3,1,,,3xe" filled="f" strokeweight="0">
                    <v:stroke joinstyle="miter"/>
                    <v:path arrowok="t" o:connecttype="custom" o:connectlocs="0,3;3,5;3,5;3,5;4,5;4,5;4,5;4,5;4,5;4,5;4,5;4,5;4,5;4,5;4,5;4,4;4,4;4,4;4,4;4,4;4,4;4,4;4,4;4,4;4,4;4,4;4,4;4,3;4,3;4,3;4,3;4,3;4,3;4,3;4,3;4,3;4,3;4,3;1,0;0,3" o:connectangles="0,0,0,0,0,0,0,0,0,0,0,0,0,0,0,0,0,0,0,0,0,0,0,0,0,0,0,0,0,0,0,0,0,0,0,0,0,0,0,0"/>
                  </v:shape>
                  <v:shape id="Freeform 3407" o:spid="_x0000_s1321" style="position:absolute;left:242;top:12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PUPcgA&#10;AADdAAAADwAAAGRycy9kb3ducmV2LnhtbESPT2sCMRDF70K/Q5hCL0Wz1tY/W6OI1NJDL11FPI6b&#10;cbN0M1k2UdNv3xQKHh9v3u/Nmy+jbcSFOl87VjAcZCCIS6drrhTstpv+FIQPyBobx6TghzwsF3e9&#10;OebaXfmLLkWoRIKwz1GBCaHNpfSlIYt+4Fri5J1cZzEk2VVSd3hNcNvIpywbS4s1pwaDLa0Nld/F&#10;2aY3Dm4zjLNHiqPVuDh+mveXN79X6uE+rl5BBIrhdvyf/tAKRs/ZBP7WJAT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M9Q9yAAAAN0AAAAPAAAAAAAAAAAAAAAAAJgCAABk&#10;cnMvZG93bnJldi54bWxQSwUGAAAAAAQABAD1AAAAjQMAAAAA&#10;" path="m,2l3,r,l3,,4,r,l4,r,l4,r,l4,1r,l4,1r,l4,1r,l4,1r,l4,1r,l4,1r,l4,1r,l4,2r,l4,2r,l4,2r,l4,2r,l4,2r,l4,2r,l4,2r,l4,2,1,5,,2xe" fillcolor="#f2f2f2" stroked="f">
                    <v:path arrowok="t" o:connecttype="custom" o:connectlocs="0,2;3,0;3,0;3,0;4,0;4,0;4,0;4,0;4,0;4,0;4,1;4,1;4,1;4,1;4,1;4,1;4,1;4,1;4,1;4,1;4,1;4,1;4,1;4,1;4,2;4,2;4,2;4,2;4,2;4,2;4,2;4,2;4,2;4,2;4,2;4,2;4,2;4,2;4,2;1,5;0,2" o:connectangles="0,0,0,0,0,0,0,0,0,0,0,0,0,0,0,0,0,0,0,0,0,0,0,0,0,0,0,0,0,0,0,0,0,0,0,0,0,0,0,0,0"/>
                  </v:shape>
                  <v:shape id="Freeform 3408" o:spid="_x0000_s1322" style="position:absolute;left:242;top:12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qhjcMA&#10;AADdAAAADwAAAGRycy9kb3ducmV2LnhtbERPz2vCMBS+D/wfwht4m8lUXO2MIoJszIPOetjx0Tzb&#10;YvNSmmjrf28OA48f3+/Fqre1uFHrK8ca3kcKBHHuTMWFhlO2fUtA+IBssHZMGu7kYbUcvCwwNa7j&#10;X7odQyFiCPsUNZQhNKmUPi/Joh+5hjhyZ9daDBG2hTQtdjHc1nKs1ExarDg2lNjQpqT8crxaDf3X&#10;PJH7v3uRdZk8ze1+d1A/H1oPX/v1J4hAfXiK/93fRsNkquLc+CY+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2qhjcMAAADdAAAADwAAAAAAAAAAAAAAAACYAgAAZHJzL2Rv&#10;d25yZXYueG1sUEsFBgAAAAAEAAQA9QAAAIgDAAAAAA==&#10;" path="m,2l3,r,l3,,4,r,l4,r,l4,r,l4,1r,l4,1r,l4,1r,l4,1r,l4,1r,l4,1r,l4,1r,l4,2r,l4,2r,l4,2r,l4,2r,l4,2r,l4,2r,l4,2r,l4,2,1,5,,2xe" filled="f" strokeweight="0">
                    <v:stroke joinstyle="miter"/>
                    <v:path arrowok="t" o:connecttype="custom" o:connectlocs="0,2;3,0;3,0;3,0;4,0;4,0;4,0;4,0;4,0;4,0;4,1;4,1;4,1;4,1;4,1;4,1;4,1;4,1;4,1;4,1;4,1;4,1;4,1;4,1;4,2;4,2;4,2;4,2;4,2;4,2;4,2;4,2;4,2;4,2;4,2;4,2;4,2;4,2;4,2;1,5;0,2" o:connectangles="0,0,0,0,0,0,0,0,0,0,0,0,0,0,0,0,0,0,0,0,0,0,0,0,0,0,0,0,0,0,0,0,0,0,0,0,0,0,0,0,0"/>
                  </v:shape>
                  <v:shape id="Freeform 3409" o:spid="_x0000_s1323" style="position:absolute;left:241;top:11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Nh3McA&#10;AADdAAAADwAAAGRycy9kb3ducmV2LnhtbESP3UoDMRSE7wXfIRyhdzZrFWnXpkW2+AOCtNvS3h42&#10;p9nF5GRJ0nZ9eyMIXg4z8w0zXw7OijOF2HlWcDcuQBA3XndsFOy2L7dTEDEha7SeScE3RVgurq/m&#10;WGp/4Q2d62REhnAsUUGbUl9KGZuWHMax74mzd/TBYcoyGKkDXjLcWTkpikfpsOO80GJPVUvNV31y&#10;CuxnfVwdUr0OM/PWVfsPY6vXtVKjm+H5CUSiIf2H/9rvWsH9QzGD3zf5Cc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zYdzHAAAA3QAAAA8AAAAAAAAAAAAAAAAAmAIAAGRy&#10;cy9kb3ducmV2LnhtbFBLBQYAAAAABAAEAPUAAACMAwAAAAA=&#10;" path="m1,20r,l1,20r,1l1,21r,l1,22r1,l2,22r,l3,22r,l3,21r,l4,21r,-1l4,20r,l4,19r,-1l4,18r,-1l4,17r,-1l4,16,3,15r,l3,14r,l3,13r,l3,12r,l3,11r,-1l3,10,3,9r,l3,8r,l3,7r,l4,6,4,5r,l4,4r,l4,3r,l4,2r,l4,1r,l3,1,3,r,l3,,2,r,l2,,1,r,l1,1r,l1,1r,1l1,2r,1l1,3r,1l1,4,,5r,l,6,,7r,l,8r,l,9r,l,10r,l,11r,1l,12r,1l,13r,1l,14r,1l,15r,1l,16r,1l1,17r,1l1,18r,1l1,20xe" fillcolor="#f2f2f2" stroked="f">
                    <v:path arrowok="t" o:connecttype="custom" o:connectlocs="1,20;1,21;1,21;2,22;2,22;3,22;3,21;4,20;4,20;4,18;4,17;4,16;3,15;3,14;3,13;3,12;3,11;3,10;3,9;3,8;3,7;4,5;4,4;4,3;4,2;4,1;3,1;3,0;2,0;2,0;1,0;1,1;1,2;1,3;1,4;0,5;0,6;0,7;0,8;0,9;0,10;0,12;0,13;0,14;0,15;0,16;0,17;1,18;1,19" o:connectangles="0,0,0,0,0,0,0,0,0,0,0,0,0,0,0,0,0,0,0,0,0,0,0,0,0,0,0,0,0,0,0,0,0,0,0,0,0,0,0,0,0,0,0,0,0,0,0,0,0"/>
                  </v:shape>
                  <v:shape id="Freeform 3410" o:spid="_x0000_s1324" style="position:absolute;left:241;top:11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kJ48MA&#10;AADdAAAADwAAAGRycy9kb3ducmV2LnhtbERPy4rCMBTdC/MP4Q64kTHReTBUo4giCK6m82CWd5pr&#10;W9rclCTa+veTheDycN7L9WBbcSEfascaZlMFgrhwpuZSw9fn/ukdRIjIBlvHpOFKAdarh9ESM+N6&#10;/qBLHkuRQjhkqKGKscukDEVFFsPUdcSJOzlvMSboS2k89inctnKu1Ju0WHNqqLCjbUVFk5+thom6&#10;7g6mwW/1t81/f17z3jfHUuvx47BZgIg0xLv45j4YDc8vs7Q/vU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kJ48MAAADdAAAADwAAAAAAAAAAAAAAAACYAgAAZHJzL2Rv&#10;d25yZXYueG1sUEsFBgAAAAAEAAQA9QAAAIgDAAAAAA==&#10;" path="m1,20r,l1,20r,1l1,21r,l1,22r1,l2,22r,l3,22r,l3,21r,l4,21r,-1l4,20r,l4,19r,-1l4,18r,-1l4,17r,-1l4,16,3,15r,l3,14r,l3,13r,l3,12r,l3,11r,-1l3,10,3,9r,l3,8r,l3,7r,l4,6,4,5r,l4,4r,l4,3r,l4,2r,l4,1r,l3,1,3,r,l3,,2,r,l2,,1,r,l1,1r,l1,1r,1l1,2r,1l1,3r,1l1,4,,5r,l,6,,7r,l,8r,l,9r,l,10r,l,11r,1l,12r,1l,13r,1l,14r,1l,15r,1l,16r,1l1,17r,1l1,18r,1l1,20xe" filled="f" strokeweight="0">
                    <v:stroke joinstyle="miter"/>
                    <v:path arrowok="t" o:connecttype="custom" o:connectlocs="1,20;1,21;1,21;2,22;2,22;3,22;3,21;4,20;4,20;4,18;4,17;4,16;3,15;3,14;3,13;3,12;3,11;3,10;3,9;3,8;3,7;4,5;4,4;4,3;4,2;4,1;3,1;3,0;2,0;2,0;1,0;1,1;1,2;1,3;1,4;0,5;0,6;0,7;0,8;0,9;0,10;0,12;0,13;0,14;0,15;0,16;0,17;1,18;1,19" o:connectangles="0,0,0,0,0,0,0,0,0,0,0,0,0,0,0,0,0,0,0,0,0,0,0,0,0,0,0,0,0,0,0,0,0,0,0,0,0,0,0,0,0,0,0,0,0,0,0,0,0"/>
                  </v:shape>
                  <v:shape id="Freeform 3411" o:spid="_x0000_s1325" style="position:absolute;left:239;top:141;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iJVsUA&#10;AADdAAAADwAAAGRycy9kb3ducmV2LnhtbESPX0vDQBDE3wW/w7GCb/YuKrHEXItIS8UnrdLnJbfm&#10;j7m9NLdt02/vCYKPw8z8himXk+/VkcbYBraQzQwo4iq4lmsLnx/rmzmoKMgO+8Bk4UwRlovLixIL&#10;F078Tset1CpBOBZooREZCq1j1ZDHOAsDcfK+wuhRkhxr7UY8Jbjv9a0xufbYclpocKDnhqrv7cFb&#10;WL/txeXmwdTSbaq4O2PerV6tvb6anh5BCU3yH/5rvzgLd/dZBr9v0hP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2IlWxQAAAN0AAAAPAAAAAAAAAAAAAAAAAJgCAABkcnMv&#10;ZG93bnJldi54bWxQSwUGAAAAAAQABAD1AAAAigMAAAAA&#10;" path="m,20r,l,21r1,l1,21r,1l2,22r,l3,22r,l4,22r,l4,22,5,21r,l5,21r,-1l6,20r,-1l5,19r,-1l5,17r,l5,16r,l5,15r,l5,14r,l5,13r,l5,12r,-1l5,11r,-1l5,10,5,9r,l5,8,5,7r,l5,6r,l5,5r,l5,4,5,3r,l6,2r,l5,1r,l5,1,5,,4,r,l4,,3,r,l2,r,l1,r,l1,,,1r,l,2r,l,3r,l,4,,5r,l,6r,l,7r,l,8,,9r,l,10r,l,11r,l,12r,1l,13r,1l,14r,1l,15r,1l,16r,1l,18r,l,19r,l,20xe" fillcolor="#f2f2f2" stroked="f">
                    <v:path arrowok="t" o:connecttype="custom" o:connectlocs="0,20;1,21;1,22;2,22;3,22;4,22;5,21;5,21;6,20;5,19;5,17;5,16;5,15;5,14;5,13;5,12;5,11;5,10;5,9;5,7;5,6;5,5;5,4;5,3;6,2;5,1;5,0;4,0;3,0;2,0;1,0;1,0;0,1;0,2;0,3;0,5;0,6;0,7;0,8;0,9;0,10;0,11;0,13;0,14;0,15;0,16;0,17;0,18;0,19" o:connectangles="0,0,0,0,0,0,0,0,0,0,0,0,0,0,0,0,0,0,0,0,0,0,0,0,0,0,0,0,0,0,0,0,0,0,0,0,0,0,0,0,0,0,0,0,0,0,0,0,0"/>
                  </v:shape>
                  <v:shape id="Freeform 3412" o:spid="_x0000_s1326" style="position:absolute;left:239;top:141;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o8S8UA&#10;AADdAAAADwAAAGRycy9kb3ducmV2LnhtbESPT2vCQBTE7wW/w/KE3upGKyqpq0hB6K3+SbDHR/aZ&#10;BLNv091tTL+9Kwgeh5n5DbNc96YRHTlfW1YwHiUgiAuray4VZMft2wKED8gaG8uk4J88rFeDlyWm&#10;2l55T90hlCJC2KeooAqhTaX0RUUG/ci2xNE7W2cwROlKqR1eI9w0cpIkM2mw5rhQYUufFRWXw59R&#10;4DKz+/GnZJ5tfhffOD3lHeZbpV6H/eYDRKA+PMOP9pdW8D4dT+D+Jj4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jxLxQAAAN0AAAAPAAAAAAAAAAAAAAAAAJgCAABkcnMv&#10;ZG93bnJldi54bWxQSwUGAAAAAAQABAD1AAAAigMAAAAA&#10;" path="m,20r,l,21r1,l1,21r,1l2,22r,l3,22r,l4,22r,l4,22,5,21r,l5,21r,-1l6,20r,-1l5,19r,-1l5,17r,l5,16r,l5,15r,l5,14r,l5,13r,l5,12r,-1l5,11r,-1l5,10,5,9r,l5,8,5,7r,l5,6r,l5,5r,l5,4,5,3r,l6,2r,l5,1r,l5,1,5,,4,r,l4,,3,r,l2,r,l1,r,l1,,,1r,l,2r,l,3r,l,4,,5r,l,6r,l,7r,l,8,,9r,l,10r,l,11r,l,12r,1l,13r,1l,14r,1l,15r,1l,16r,1l,18r,l,19r,l,20xe" filled="f" strokeweight="0">
                    <v:stroke joinstyle="miter"/>
                    <v:path arrowok="t" o:connecttype="custom" o:connectlocs="0,20;1,21;1,22;2,22;3,22;4,22;5,21;5,21;6,20;5,19;5,17;5,16;5,15;5,14;5,13;5,12;5,11;5,10;5,9;5,7;5,6;5,5;5,4;5,3;6,2;5,1;5,0;4,0;3,0;2,0;1,0;1,0;0,1;0,2;0,3;0,5;0,6;0,7;0,8;0,9;0,10;0,11;0,13;0,14;0,15;0,16;0,17;0,18;0,19" o:connectangles="0,0,0,0,0,0,0,0,0,0,0,0,0,0,0,0,0,0,0,0,0,0,0,0,0,0,0,0,0,0,0,0,0,0,0,0,0,0,0,0,0,0,0,0,0,0,0,0,0"/>
                  </v:shape>
                  <v:shape id="Freeform 3413" o:spid="_x0000_s1327" style="position:absolute;left:245;top:142;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I31scA&#10;AADdAAAADwAAAGRycy9kb3ducmV2LnhtbESPQWvCQBSE74L/YXkFb7qxWlvSrCIFQQ+1VOuht5fs&#10;Mwlm34bsamJ/vVsQPA4z8w2TLDpTiQs1rrSsYDyKQBBnVpecK/jZr4ZvIJxH1lhZJgVXcrCY93sJ&#10;xtq2/E2Xnc9FgLCLUUHhfR1L6bKCDLqRrYmDd7SNQR9kk0vdYBvgppLPUTSTBksOCwXW9FFQdtqd&#10;jYKN+6y2r4f0mLq/09dL+8v+fGClBk/d8h2Ep84/wvf2WiuYTMcT+H8Tno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SN9bHAAAA3QAAAA8AAAAAAAAAAAAAAAAAmAIAAGRy&#10;cy9kb3ducmV2LnhtbFBLBQYAAAAABAAEAPUAAACMAwAAAAA=&#10;" path="m,15l,5r,l,5r,l,5r,l,4r,l,4r,l,4r,l,4r,l,4r,l,4,,3r,l,3r,l,3r,l,3r,l,3r,l,3r,l,3r1,l1,2r,l1,2r,l1,2r,l1,2r,l1,2r,l1,2r,l1,2r1,l2,2r,l2,2r,l2,2r,l2,2r,l2,2r,l2,2r,l2,2r1,l3,2,3,1r,l3,1r,l3,1,14,r,l14,r,l14,r,l14,r,l14,r,l14,r,l14,r,l15,r,l15,r,l15,r,l15,r,l15,r,l15,r,l16,r,l16,r,l16,1r,l16,1r,l16,1r,l16,1r,l16,1r,l16,1r,l17,1r,l17,1r,1l17,2r,l17,2r,l17,2r,l17,2r,l17,2r,l17,2r,l17,3r,l17,3r,l17,3r,l17,3r,l17,3r,l17,3r,1l17,4r,l17,4r,l17,4r,l17,4r,l17,4r,l17,15r,l17,16r,l17,16r,l17,16r,l17,16r,l17,16r,l17,17r,l17,17r,l17,17r,l17,17r,l17,17r,l17,17r,l17,18r,l17,18r,l17,18r,l17,18r,l17,18r,l17,18r,l17,18r,1l17,19r,l17,19r,l17,19r,l17,19r-1,l16,19r,l16,19r,l16,20r,l16,20r,l16,20r,l16,20r,l16,20r,l15,20r,l15,20r,l15,20r,l15,20r,l15,20r,l15,20r-1,l14,20r,l14,20r,l14,20r,l14,20r,l14,20,3,18r,l3,18r,l3,18r,l3,18r,l3,18r,l2,18r,l2,18r,l2,18r,l2,18r,l2,18r,l2,18r,l1,18r,l1,18r,l1,18r,l1,18r,l1,18r,l1,18,,17r,l,17r,l,17r,l,17r,l,17r,l,17r,l,17r,l,16r,l,16r,l,16r,l,16r,l,16r,l,15r,l,15r,l,15r,xe" fillcolor="#f2f2f2" stroked="f">
                    <v:path arrowok="t" o:connecttype="custom" o:connectlocs="0,5;0,4;0,4;0,3;0,3;0,3;1,2;1,2;1,2;2,2;2,2;3,2;3,1;14,0;14,0;14,0;15,0;15,0;16,0;16,1;16,1;17,1;17,2;17,2;17,3;17,3;17,3;17,4;17,4;17,16;17,16;17,17;17,17;17,17;17,18;17,18;17,19;17,19;16,19;16,20;16,20;15,20;15,20;14,20;14,20;3,18;3,18;2,18;2,18;1,18;1,18;1,18;0,17;0,17;0,16;0,16;0,15;0,15" o:connectangles="0,0,0,0,0,0,0,0,0,0,0,0,0,0,0,0,0,0,0,0,0,0,0,0,0,0,0,0,0,0,0,0,0,0,0,0,0,0,0,0,0,0,0,0,0,0,0,0,0,0,0,0,0,0,0,0,0,0"/>
                  </v:shape>
                  <v:shape id="Freeform 3414" o:spid="_x0000_s1328" style="position:absolute;left:245;top:142;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uCccA&#10;AADdAAAADwAAAGRycy9kb3ducmV2LnhtbESPT2vCQBTE7wW/w/IEb3VjTUOJrmIFsYdCNSm0x2f2&#10;5Q9m34bsqum37xYKHoeZ+Q2zXA+mFVfqXWNZwWwagSAurG64UvCZ7x5fQDiPrLG1TAp+yMF6NXpY&#10;YqrtjY90zXwlAoRdigpq77tUSlfUZNBNbUccvNL2Bn2QfSV1j7cAN618iqJEGmw4LNTY0bam4pxd&#10;jILTUB6kmz/Td5XL1/1Hsi/eyy+lJuNhswDhafD38H/7TSuYx7MY/t6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xrgnHAAAA3QAAAA8AAAAAAAAAAAAAAAAAmAIAAGRy&#10;cy9kb3ducmV2LnhtbFBLBQYAAAAABAAEAPUAAACMAwAAAAA=&#10;" path="m,15l,5r,l,5r,l,5r,l,4r,l,4r,l,4r,l,4r,l,4r,l,4,,3r,l,3r,l,3r,l,3r,l,3r,l,3r,l,3r1,l1,2r,l1,2r,l1,2r,l1,2r,l1,2r,l1,2r,l1,2r1,l2,2r,l2,2r,l2,2r,l2,2r,l2,2r,l2,2r,l2,2r1,l3,2,3,1r,l3,1r,l3,1,14,r,l14,r,l14,r,l14,r,l14,r,l14,r,l14,r,l15,r,l15,r,l15,r,l15,r,l15,r,l15,r,l16,r,l16,r,l16,1r,l16,1r,l16,1r,l16,1r,l16,1r,l16,1r,l17,1r,l17,1r,1l17,2r,l17,2r,l17,2r,l17,2r,l17,2r,l17,2r,l17,3r,l17,3r,l17,3r,l17,3r,l17,3r,l17,3r,1l17,4r,l17,4r,l17,4r,l17,4r,l17,4r,l17,15r,l17,16r,l17,16r,l17,16r,l17,16r,l17,16r,l17,17r,l17,17r,l17,17r,l17,17r,l17,17r,l17,17r,l17,18r,l17,18r,l17,18r,l17,18r,l17,18r,l17,18r,l17,18r,1l17,19r,l17,19r,l17,19r,l17,19r-1,l16,19r,l16,19r,l16,20r,l16,20r,l16,20r,l16,20r,l16,20r,l15,20r,l15,20r,l15,20r,l15,20r,l15,20r,l15,20r-1,l14,20r,l14,20r,l14,20r,l14,20r,l14,20,3,18r,l3,18r,l3,18r,l3,18r,l3,18r,l2,18r,l2,18r,l2,18r,l2,18r,l2,18r,l2,18r,l1,18r,l1,18r,l1,18r,l1,18r,l1,18r,l1,18,,17r,l,17r,l,17r,l,17r,l,17r,l,17r,l,17r,l,16r,l,16r,l,16r,l,16r,l,16r,l,15r,l,15r,l,15r,xe" filled="f" strokeweight="0">
                    <v:stroke joinstyle="miter"/>
                    <v:path arrowok="t" o:connecttype="custom" o:connectlocs="0,5;0,4;0,4;0,3;0,3;0,3;1,2;1,2;1,2;2,2;2,2;3,2;3,1;14,0;14,0;14,0;15,0;15,0;16,0;16,1;16,1;17,1;17,2;17,2;17,3;17,3;17,3;17,4;17,4;17,16;17,16;17,17;17,17;17,17;17,18;17,18;17,19;17,19;16,19;16,20;16,20;15,20;15,20;14,20;14,20;3,18;3,18;2,18;2,18;1,18;1,18;1,18;0,17;0,17;0,16;0,16;0,15;0,15" o:connectangles="0,0,0,0,0,0,0,0,0,0,0,0,0,0,0,0,0,0,0,0,0,0,0,0,0,0,0,0,0,0,0,0,0,0,0,0,0,0,0,0,0,0,0,0,0,0,0,0,0,0,0,0,0,0,0,0,0,0"/>
                  </v:shape>
                  <v:shape id="Freeform 3415" o:spid="_x0000_s1329" style="position:absolute;left:242;top:1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R5DMcA&#10;AADdAAAADwAAAGRycy9kb3ducmV2LnhtbESPQWsCMRCF74L/IUyhF9Hs1ip2axQpWnroxVWkx+lm&#10;ulncTJZNqvHfN4VCj48373vzlutoW3Gh3jeOFeSTDARx5XTDtYLjYTdegPABWWPrmBTcyMN6NRws&#10;sdDuynu6lKEWCcK+QAUmhK6Q0leGLPqJ64iT9+V6iyHJvpa6x2uC21Y+ZNlcWmw4NRjs6MVQdS6/&#10;bXrjw+3y+DSiON3My8938zrb+pNS93dx8wwiUAz/x3/pN61g+pjP4HdNQo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0eQzHAAAA3QAAAA8AAAAAAAAAAAAAAAAAmAIAAGRy&#10;cy9kb3ducmV2LnhtbFBLBQYAAAAABAAEAPUAAACMAwAAAAA=&#10;" path="m,3l3,5r,l3,5r,l3,5r,l3,5r,l4,5r,l4,5r,l4,5,4,4r,l4,4r,l4,4r,l4,4r,l4,4r,l4,4r,l4,4,4,3r,l4,3r,l4,3r,l4,3r,l4,3,3,3r,l,,,3xe" fillcolor="#f2f2f2" stroked="f">
                    <v:path arrowok="t" o:connecttype="custom" o:connectlocs="0,3;3,5;3,5;3,5;3,5;3,5;3,5;3,5;3,5;4,5;4,5;4,5;4,5;4,5;4,4;4,4;4,4;4,4;4,4;4,4;4,4;4,4;4,4;4,4;4,4;4,4;4,4;4,3;4,3;4,3;4,3;4,3;4,3;4,3;4,3;4,3;3,3;3,3;0,0;0,3" o:connectangles="0,0,0,0,0,0,0,0,0,0,0,0,0,0,0,0,0,0,0,0,0,0,0,0,0,0,0,0,0,0,0,0,0,0,0,0,0,0,0,0"/>
                  </v:shape>
                  <v:shape id="Freeform 3416" o:spid="_x0000_s1330" style="position:absolute;left:242;top:1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GucUA&#10;AADdAAAADwAAAGRycy9kb3ducmV2LnhtbESPQYvCMBSE74L/IbwFb5rqiqvVKCIsynpwtR48Pppn&#10;W7Z5KU209d+bBcHjMDPfMItVa0pxp9oVlhUMBxEI4tTqgjMF5+S7PwXhPLLG0jIpeJCD1bLbWWCs&#10;bcNHup98JgKEXYwKcu+rWEqX5mTQDWxFHLyrrQ36IOtM6hqbADelHEXRRBosOCzkWNEmp/TvdDMK&#10;2u1sKg+XR5Y0iTzPzGH/G/18KdX7aNdzEJ5a/w6/2jut4HM8nMD/m/A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Aa5xQAAAN0AAAAPAAAAAAAAAAAAAAAAAJgCAABkcnMv&#10;ZG93bnJldi54bWxQSwUGAAAAAAQABAD1AAAAigMAAAAA&#10;" path="m,3l3,5r,l3,5r,l3,5r,l3,5r,l4,5r,l4,5r,l4,5,4,4r,l4,4r,l4,4r,l4,4r,l4,4r,l4,4r,l4,4,4,3r,l4,3r,l4,3r,l4,3r,l4,3,3,3r,l,,,3xe" filled="f" strokeweight="0">
                    <v:stroke joinstyle="miter"/>
                    <v:path arrowok="t" o:connecttype="custom" o:connectlocs="0,3;3,5;3,5;3,5;3,5;3,5;3,5;3,5;3,5;4,5;4,5;4,5;4,5;4,5;4,4;4,4;4,4;4,4;4,4;4,4;4,4;4,4;4,4;4,4;4,4;4,4;4,4;4,3;4,3;4,3;4,3;4,3;4,3;4,3;4,3;4,3;3,3;3,3;0,0;0,3" o:connectangles="0,0,0,0,0,0,0,0,0,0,0,0,0,0,0,0,0,0,0,0,0,0,0,0,0,0,0,0,0,0,0,0,0,0,0,0,0,0,0,0"/>
                  </v:shape>
                  <v:shape id="Freeform 3417" o:spid="_x0000_s1331" style="position:absolute;left:242;top:15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pC4MgA&#10;AADdAAAADwAAAGRycy9kb3ducmV2LnhtbESPzU7DMBCE75V4B2uRuKDWCYX+hLpVhWjFgQtphThu&#10;420cEa+j2LTm7WskpB5Hs/PNzmIVbStO1PvGsYJ8lIEgrpxuuFaw322GMxA+IGtsHZOCX/KwWt4M&#10;Flhod+YPOpWhFgnCvkAFJoSukNJXhiz6keuIk3d0vcWQZF9L3eM5wW0rH7JsIi02nBoMdvRiqPou&#10;f2x648tt8ji/pzheT8rDu9k+vfpPpe5u4/oZRKAYrsf/6TetYPyYT+FvTUKAXF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G6kLgyAAAAN0AAAAPAAAAAAAAAAAAAAAAAJgCAABk&#10;cnMvZG93bnJldi54bWxQSwUGAAAAAAQABAD1AAAAjQMAAAAA&#10;" path="m,2l3,r,l3,r,l3,r,l3,r,l4,r,1l4,1r,l4,1r,l4,1r,l4,1r,l4,1r,l4,1r,l4,1r,1l4,2r,l4,2r,l4,2r,l4,2r,l4,2r,l4,2r,l4,2r,l,5,,2xe" fillcolor="#f2f2f2" stroked="f">
                    <v:path arrowok="t" o:connecttype="custom" o:connectlocs="0,2;3,0;3,0;3,0;3,0;3,0;3,0;3,0;3,0;4,0;4,1;4,1;4,1;4,1;4,1;4,1;4,1;4,1;4,1;4,1;4,1;4,1;4,1;4,1;4,2;4,2;4,2;4,2;4,2;4,2;4,2;4,2;4,2;4,2;4,2;4,2;4,2;4,2;4,2;0,5;0,2" o:connectangles="0,0,0,0,0,0,0,0,0,0,0,0,0,0,0,0,0,0,0,0,0,0,0,0,0,0,0,0,0,0,0,0,0,0,0,0,0,0,0,0,0"/>
                  </v:shape>
                  <v:shape id="Freeform 3418" o:spid="_x0000_s1332" style="position:absolute;left:242;top:15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M3UMMA&#10;AADdAAAADwAAAGRycy9kb3ducmV2LnhtbERPTYvCMBC9L/gfwix4W1NdcWs1igiLogdX68Hj0Ixt&#10;2WZSmmjrvzcHwePjfc+XnanEnRpXWlYwHEQgiDOrS84VnNPfrxiE88gaK8uk4EEOlovexxwTbVs+&#10;0v3kcxFC2CWooPC+TqR0WUEG3cDWxIG72sagD7DJpW6wDeGmkqMomkiDJYeGAmtaF5T9n25GQbeZ&#10;xvJweeRpm8rz1Bz2f9HuR6n+Z7eagfDU+bf45d5qBd/jYZgb3oQn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M3UMMAAADdAAAADwAAAAAAAAAAAAAAAACYAgAAZHJzL2Rv&#10;d25yZXYueG1sUEsFBgAAAAAEAAQA9QAAAIgDAAAAAA==&#10;" path="m,2l3,r,l3,r,l3,r,l3,r,l4,r,1l4,1r,l4,1r,l4,1r,l4,1r,l4,1r,l4,1r,l4,1r,1l4,2r,l4,2r,l4,2r,l4,2r,l4,2r,l4,2r,l4,2r,l,5,,2xe" filled="f" strokeweight="0">
                    <v:stroke joinstyle="miter"/>
                    <v:path arrowok="t" o:connecttype="custom" o:connectlocs="0,2;3,0;3,0;3,0;3,0;3,0;3,0;3,0;3,0;4,0;4,1;4,1;4,1;4,1;4,1;4,1;4,1;4,1;4,1;4,1;4,1;4,1;4,1;4,1;4,2;4,2;4,2;4,2;4,2;4,2;4,2;4,2;4,2;4,2;4,2;4,2;4,2;4,2;4,2;0,5;0,2" o:connectangles="0,0,0,0,0,0,0,0,0,0,0,0,0,0,0,0,0,0,0,0,0,0,0,0,0,0,0,0,0,0,0,0,0,0,0,0,0,0,0,0,0"/>
                  </v:shape>
                  <v:shape id="Freeform 3419" o:spid="_x0000_s1333" style="position:absolute;left:241;top:14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r3AcYA&#10;AADdAAAADwAAAGRycy9kb3ducmV2LnhtbESPQUsDMRSE70L/Q3gFbzbbKmK3TYtsUQtCqavY62Pz&#10;ml1MXpYktuu/bwTB4zAz3zDL9eCsOFGInWcF00kBgrjxumOj4OP96eYBREzIGq1nUvBDEdar0dUS&#10;S+3P/EanOhmRIRxLVNCm1JdSxqYlh3Hie+LsHX1wmLIMRuqA5wx3Vs6K4l467DgvtNhT1VLzVX87&#10;BXZXHzeHVO/D3Lx01eersdXzXqnr8fC4AJFoSP/hv/ZWK7i9m87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r3AcYAAADdAAAADwAAAAAAAAAAAAAAAACYAgAAZHJz&#10;L2Rvd25yZXYueG1sUEsFBgAAAAAEAAQA9QAAAIsDAAAAAA==&#10;" path="m,20r,l,20r,1l1,21r,l1,22r,l2,22r,l2,22r1,l3,21r,l3,21r,-1l3,20r1,l4,19,3,18r,l3,17r,l3,16r,l3,15r,l3,14r,l3,13r,l3,12r,-1l3,11r,-1l3,10,3,9r,l3,8r,l3,7,3,6r,l3,5r,l3,4r,l3,3r1,l4,2,3,2,3,1r,l3,1,3,r,l2,r,l2,,1,r,l1,r,1l,1r,l,2r,l,3r,l,4r,l,5r,l,6r,l,7,,8r,l,9r,l,10r,l,11r,1l,12r,1l,13r,1l,14r,1l,15r,1l,16r,1l,17r,1l,18r,1l,20xe" fillcolor="#f2f2f2" stroked="f">
                    <v:path arrowok="t" o:connecttype="custom" o:connectlocs="0,20;0,21;1,21;1,22;2,22;3,22;3,21;3,20;4,20;3,18;3,17;3,16;3,15;3,14;3,13;3,12;3,11;3,10;3,9;3,8;3,6;3,5;3,4;3,3;4,2;3,1;3,1;3,0;2,0;1,0;1,0;0,1;0,2;0,3;0,4;0,5;0,6;0,7;0,8;0,9;0,10;0,12;0,13;0,14;0,15;0,16;0,17;0,18;0,19" o:connectangles="0,0,0,0,0,0,0,0,0,0,0,0,0,0,0,0,0,0,0,0,0,0,0,0,0,0,0,0,0,0,0,0,0,0,0,0,0,0,0,0,0,0,0,0,0,0,0,0,0"/>
                  </v:shape>
                  <v:shape id="Freeform 3420" o:spid="_x0000_s1334" style="position:absolute;left:241;top:14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XDXsMA&#10;AADdAAAADwAAAGRycy9kb3ducmV2LnhtbERPW2vCMBR+H+w/hDPwZWii20SqUUQRhD2tu7DHY3Ns&#10;S5uTkkRb//3yMPDx47uvNoNtxZV8qB1rmE4UCOLCmZpLDV+fh/ECRIjIBlvHpOFGATbrx4cVZsb1&#10;/EHXPJYihXDIUEMVY5dJGYqKLIaJ64gTd3beYkzQl9J47FO4beVMqbm0WHNqqLCjXUVFk1+shmd1&#10;2x9Ng9/qtMt/f97y3jfvpdajp2G7BBFpiHfxv/toNLy8ztL+9CY9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qXDXsMAAADdAAAADwAAAAAAAAAAAAAAAACYAgAAZHJzL2Rv&#10;d25yZXYueG1sUEsFBgAAAAAEAAQA9QAAAIgDAAAAAA==&#10;" path="m,20r,l,20r,1l1,21r,l1,22r,l2,22r,l2,22r1,l3,21r,l3,21r,-1l3,20r1,l4,19,3,18r,l3,17r,l3,16r,l3,15r,l3,14r,l3,13r,l3,12r,-1l3,11r,-1l3,10,3,9r,l3,8r,l3,7,3,6r,l3,5r,l3,4r,l3,3r1,l4,2,3,2,3,1r,l3,1,3,r,l2,r,l2,,1,r,l1,r,1l,1r,l,2r,l,3r,l,4r,l,5r,l,6r,l,7,,8r,l,9r,l,10r,l,11r,1l,12r,1l,13r,1l,14r,1l,15r,1l,16r,1l,17r,1l,18r,1l,20xe" filled="f" strokeweight="0">
                    <v:stroke joinstyle="miter"/>
                    <v:path arrowok="t" o:connecttype="custom" o:connectlocs="0,20;0,21;1,21;1,22;2,22;3,22;3,21;3,20;4,20;3,18;3,17;3,16;3,15;3,14;3,13;3,12;3,11;3,10;3,9;3,8;3,6;3,5;3,4;3,3;4,2;3,1;3,1;3,0;2,0;1,0;1,0;0,1;0,2;0,3;0,4;0,5;0,6;0,7;0,8;0,9;0,10;0,12;0,13;0,14;0,15;0,16;0,17;0,18;0,19" o:connectangles="0,0,0,0,0,0,0,0,0,0,0,0,0,0,0,0,0,0,0,0,0,0,0,0,0,0,0,0,0,0,0,0,0,0,0,0,0,0,0,0,0,0,0,0,0,0,0,0,0"/>
                  </v:shape>
                  <v:shape id="Freeform 3421" o:spid="_x0000_s1335" style="position:absolute;left:239;top:16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7zmsUA&#10;AADdAAAADwAAAGRycy9kb3ducmV2LnhtbESPT4vCMBTE7wt+h/AEb2tqdUWqUURU3MMe/AN6fDTP&#10;tti8lCbW+u03guBxmJnfMLNFa0rRUO0KywoG/QgEcWp1wZmC03HzPQHhPLLG0jIpeJKDxbzzNcNE&#10;2wfvqTn4TAQIuwQV5N5XiZQuzcmg69uKOHhXWxv0QdaZ1DU+AtyUMo6isTRYcFjIsaJVTuntcDcK&#10;dr/P+NzgZRtjcR9f/n5OG72+KdXrtsspCE+t/4Tf7Z1WMBzFA3i9CU9A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vOaxQAAAN0AAAAPAAAAAAAAAAAAAAAAAJgCAABkcnMv&#10;ZG93bnJldi54bWxQSwUGAAAAAAQABAD1AAAAigMAAAAA&#10;" path="m,21r1,l1,21r,1l1,22r1,1l2,23r,l3,23r,l4,23r,l5,23r,-1l5,22r,-1l6,21r,l6,20r,l6,19,5,18r,l5,17r,l5,16r,l5,15r,l5,14r,-1l5,13r,-1l5,12r,-1l5,11r,-1l5,10,5,9,5,8r,l5,7r,l5,6r,l5,5,6,4r,l6,3r,l6,2,5,2r,l5,1r,l4,1,4,,3,r,l2,r,1l2,1,1,1r,l1,2r,l,3r,l,4r,l,5,,6r,l,7r,l,8r,l,9r,1l,10r,1l,11r,1l,12r,1l,14r,l,15r,l,16r,l,17r,l,18r,l,19r,1l,20r,1xe" fillcolor="#f2f2f2" stroked="f">
                    <v:path arrowok="t" o:connecttype="custom" o:connectlocs="1,21;1,22;2,23;2,23;3,23;4,23;5,22;5,21;6,21;6,20;5,18;5,17;5,16;5,15;5,14;5,13;5,12;5,11;5,10;5,8;5,7;5,6;5,5;6,4;6,3;5,2;5,1;4,1;3,0;2,0;2,1;1,1;1,2;0,3;0,4;0,6;0,7;0,8;0,9;0,10;0,11;0,12;0,14;0,15;0,16;0,17;0,18;0,19;0,20" o:connectangles="0,0,0,0,0,0,0,0,0,0,0,0,0,0,0,0,0,0,0,0,0,0,0,0,0,0,0,0,0,0,0,0,0,0,0,0,0,0,0,0,0,0,0,0,0,0,0,0,0"/>
                  </v:shape>
                  <v:shape id="Freeform 3422" o:spid="_x0000_s1336" style="position:absolute;left:239;top:169;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2X5MUA&#10;AADdAAAADwAAAGRycy9kb3ducmV2LnhtbESPQWvCQBSE74L/YXlCb7oxlSKpawhiUXqqWtrrM/ua&#10;Dc2+jdmtSf99Vyh4HGbmG2aVD7YRV+p87VjBfJaAIC6drrlS8H56mS5B+ICssXFMCn7JQ74ej1aY&#10;adfzga7HUIkIYZ+hAhNCm0npS0MW/cy1xNH7cp3FEGVXSd1hH+G2kWmSPEmLNccFgy1tDJXfxx+r&#10;YMdbc8YPfBsWu7Ms9p+vpr+gUg+ToXgGEWgI9/B/e68VPC7SFG5v4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jZfkxQAAAN0AAAAPAAAAAAAAAAAAAAAAAJgCAABkcnMv&#10;ZG93bnJldi54bWxQSwUGAAAAAAQABAD1AAAAigMAAAAA&#10;" path="m,21r1,l1,21r,1l1,22r1,1l2,23r,l3,23r,l4,23r,l5,23r,-1l5,22r,-1l6,21r,l6,20r,l6,19,5,18r,l5,17r,l5,16r,l5,15r,l5,14r,-1l5,13r,-1l5,12r,-1l5,11r,-1l5,10,5,9,5,8r,l5,7r,l5,6r,l5,5,6,4r,l6,3r,l6,2,5,2r,l5,1r,l4,1,4,,3,r,l2,r,1l2,1,1,1r,l1,2r,l,3r,l,4r,l,5,,6r,l,7r,l,8r,l,9r,1l,10r,1l,11r,1l,12r,1l,14r,l,15r,l,16r,l,17r,l,18r,l,19r,1l,20r,1xe" filled="f" strokeweight="0">
                    <v:stroke joinstyle="miter"/>
                    <v:path arrowok="t" o:connecttype="custom" o:connectlocs="1,21;1,22;2,23;2,23;3,23;4,23;5,22;5,21;6,21;6,20;5,18;5,17;5,16;5,15;5,14;5,13;5,12;5,11;5,10;5,8;5,7;5,6;5,5;6,4;6,3;5,2;5,1;4,1;3,0;2,0;2,1;1,1;1,2;0,3;0,4;0,6;0,7;0,8;0,9;0,10;0,11;0,12;0,14;0,15;0,16;0,17;0,18;0,19;0,20" o:connectangles="0,0,0,0,0,0,0,0,0,0,0,0,0,0,0,0,0,0,0,0,0,0,0,0,0,0,0,0,0,0,0,0,0,0,0,0,0,0,0,0,0,0,0,0,0,0,0,0,0"/>
                  </v:shape>
                  <v:shape id="Freeform 3423" o:spid="_x0000_s1337" style="position:absolute;left:245;top:171;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79a8cA&#10;AADdAAAADwAAAGRycy9kb3ducmV2LnhtbESPT2vCQBTE74LfYXlCb7qp1j+krlIKhfZQxagHb8/s&#10;Mwlm34bsatJ+elcQPA4z8xtmvmxNKa5Uu8KygtdBBII4tbrgTMFu+9WfgXAeWWNpmRT8kYPlotuZ&#10;Y6xtwxu6Jj4TAcIuRgW591UspUtzMugGtiIO3snWBn2QdSZ1jU2Am1IOo2giDRYcFnKs6DOn9Jxc&#10;jIIf91uupvvj6ej+z+txc2B/2bNSL7324x2Ep9Y/w4/2t1YwehuO4P4mPA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WvHAAAA3QAAAA8AAAAAAAAAAAAAAAAAmAIAAGRy&#10;cy9kb3ducmV2LnhtbFBLBQYAAAAABAAEAPUAAACMAwAAAAA=&#10;" path="m,15l,5r,l,5r,l,5r,l,4r,l,4r,l,4r,l,4r,l,4r,l,3r,l,3r,l,3r,l,3r,l,3r,l,3r,l1,3r,l1,3,1,2r,l1,2r,l1,2r,l1,2r,l1,2r,l1,2r,l2,2r,l2,2r,l2,2r,l2,2r,l2,2r,l2,2r,l3,2r,l3,1r,l3,1r,l3,1r,l3,1r,l14,r,l14,r,l14,r,l14,r,l14,r,l14,r1,l15,r,l15,r,l15,r,l15,r,l15,r,l15,r,l16,r,l16,r,l16,r,l16,1r,l16,1r,l16,1r,l16,1r,l17,1r,l17,1r,l17,1r,l17,1r,l17,2r,l17,2r,l17,2r,l17,2r,l17,2r,l17,2r,l17,3r,l17,3r,l17,3r,l17,3r,l17,3r,l17,3r,l17,4r,l17,4r,l17,4r,l17,4r,l17,4r,l17,15r,l17,16r,l17,16r,l17,16r,l17,16r,l17,16r,l17,16r,1l17,17r,l17,17r,l17,17r,l17,17r,l17,17r,l17,18r,l17,18r,l17,18r,l17,18r,l17,18r,l17,18r,l17,18r,1l17,19r,l17,19r,l17,19r,l17,19r,l17,19r-1,l16,19r,l16,19r,l16,20r,l16,20r,l16,20r,l16,20r,l16,20r-1,l15,20r,l15,20r,l15,20r,l15,20r,l15,20r,l15,20r-1,l14,20r,l14,20r,l14,20r,l14,20,4,18r-1,l3,18r,l3,18r,l3,18r,l3,18r,l3,18r,l2,18r,l2,18r,l2,18r,l2,18r,l2,18r,l2,18r-1,l1,18r,l1,18r,l1,18r,l1,18r,l1,18r,-1l1,17,,17r,l,17r,l,17r,l,17r,l,17r,l,17,,16r,l,16r,l,16r,l,16r,l,16r,l,16,,15r,l,15r,l,15r,xe" fillcolor="#f2f2f2" stroked="f">
                    <v:path arrowok="t" o:connecttype="custom" o:connectlocs="0,5;0,4;0,4;0,3;0,3;1,3;1,2;1,2;2,2;2,2;2,2;3,1;3,1;14,0;14,0;15,0;15,0;15,0;16,0;16,1;17,1;17,1;17,2;17,2;17,3;17,3;17,3;17,4;17,4;17,16;17,16;17,17;17,17;17,17;17,18;17,18;17,19;17,19;16,19;16,20;16,20;15,20;15,20;14,20;14,20;3,18;3,18;2,18;2,18;2,18;1,18;1,18;0,17;0,17;0,16;0,16;0,15;0,15" o:connectangles="0,0,0,0,0,0,0,0,0,0,0,0,0,0,0,0,0,0,0,0,0,0,0,0,0,0,0,0,0,0,0,0,0,0,0,0,0,0,0,0,0,0,0,0,0,0,0,0,0,0,0,0,0,0,0,0,0,0"/>
                  </v:shape>
                  <v:shape id="Freeform 3424" o:spid="_x0000_s1338" style="position:absolute;left:245;top:171;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1ktMUA&#10;AADdAAAADwAAAGRycy9kb3ducmV2LnhtbESPS4sCMRCE74L/IbTgTTM+WUaj6MLiHgRfC7vHdtLz&#10;wElnmESd/fdGEDwWVfUVNV82phQ3ql1hWcGgH4EgTqwuOFPwc/rqfYBwHlljaZkU/JOD5aLdmmOs&#10;7Z0PdDv6TAQIuxgV5N5XsZQuycmg69uKOHiprQ36IOtM6hrvAW5KOYyiqTRYcFjIsaLPnJLL8WoU&#10;nJt0L91oQn/ZSa43u+km2aa/SnU7zWoGwlPj3+FX+1srGI2HY3i+C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3WS0xQAAAN0AAAAPAAAAAAAAAAAAAAAAAJgCAABkcnMv&#10;ZG93bnJldi54bWxQSwUGAAAAAAQABAD1AAAAigMAAAAA&#10;" path="m,15l,5r,l,5r,l,5r,l,4r,l,4r,l,4r,l,4r,l,4r,l,3r,l,3r,l,3r,l,3r,l,3r,l,3r,l1,3r,l1,3,1,2r,l1,2r,l1,2r,l1,2r,l1,2r,l1,2r,l2,2r,l2,2r,l2,2r,l2,2r,l2,2r,l2,2r,l3,2r,l3,1r,l3,1r,l3,1r,l3,1r,l14,r,l14,r,l14,r,l14,r,l14,r,l14,r1,l15,r,l15,r,l15,r,l15,r,l15,r,l15,r,l16,r,l16,r,l16,r,l16,1r,l16,1r,l16,1r,l16,1r,l17,1r,l17,1r,l17,1r,l17,1r,l17,2r,l17,2r,l17,2r,l17,2r,l17,2r,l17,2r,l17,3r,l17,3r,l17,3r,l17,3r,l17,3r,l17,3r,l17,4r,l17,4r,l17,4r,l17,4r,l17,4r,l17,15r,l17,16r,l17,16r,l17,16r,l17,16r,l17,16r,l17,16r,1l17,17r,l17,17r,l17,17r,l17,17r,l17,17r,l17,18r,l17,18r,l17,18r,l17,18r,l17,18r,l17,18r,l17,18r,1l17,19r,l17,19r,l17,19r,l17,19r,l17,19r-1,l16,19r,l16,19r,l16,20r,l16,20r,l16,20r,l16,20r,l16,20r-1,l15,20r,l15,20r,l15,20r,l15,20r,l15,20r,l15,20r-1,l14,20r,l14,20r,l14,20r,l14,20,4,18r-1,l3,18r,l3,18r,l3,18r,l3,18r,l3,18r,l2,18r,l2,18r,l2,18r,l2,18r,l2,18r,l2,18r-1,l1,18r,l1,18r,l1,18r,l1,18r,l1,18r,-1l1,17,,17r,l,17r,l,17r,l,17r,l,17r,l,17,,16r,l,16r,l,16r,l,16r,l,16r,l,16,,15r,l,15r,l,15r,xe" filled="f" strokeweight="0">
                    <v:stroke joinstyle="miter"/>
                    <v:path arrowok="t" o:connecttype="custom" o:connectlocs="0,5;0,4;0,4;0,3;0,3;1,3;1,2;1,2;2,2;2,2;2,2;3,1;3,1;14,0;14,0;15,0;15,0;15,0;16,0;16,1;17,1;17,1;17,2;17,2;17,3;17,3;17,3;17,4;17,4;17,16;17,16;17,17;17,17;17,17;17,18;17,18;17,19;17,19;16,19;16,20;16,20;15,20;15,20;14,20;14,20;3,18;3,18;2,18;2,18;2,18;1,18;1,18;0,17;0,17;0,16;0,16;0,15;0,15" o:connectangles="0,0,0,0,0,0,0,0,0,0,0,0,0,0,0,0,0,0,0,0,0,0,0,0,0,0,0,0,0,0,0,0,0,0,0,0,0,0,0,0,0,0,0,0,0,0,0,0,0,0,0,0,0,0,0,0,0,0"/>
                  </v:shape>
                  <v:shape id="Freeform 3425" o:spid="_x0000_s1339" style="position:absolute;left:242;top:17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izsccA&#10;AADdAAAADwAAAGRycy9kb3ducmV2LnhtbESPT2sCMRDF7wW/Qxihl1Kz/qVujSJSxYOXbkvpcdxM&#10;N4ubybJJNf32RhB6fLx5vzdvsYq2EWfqfO1YwXCQgSAuna65UvD5sX1+AeEDssbGMSn4Iw+rZe9h&#10;gbl2F36ncxEqkSDsc1RgQmhzKX1pyKIfuJY4eT+usxiS7CqpO7wkuG3kKMtm0mLNqcFgSxtD5an4&#10;temNb7cdxvkTxfF6VhwPZjd9819KPfbj+hVEoBj+j+/pvVYwnoymcFuTEC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Ys7HHAAAA3QAAAA8AAAAAAAAAAAAAAAAAmAIAAGRy&#10;cy9kb3ducmV2LnhtbFBLBQYAAAAABAAEAPUAAACMAwAAAAA=&#10;" path="m,3l3,5r,l3,5r,l3,5r1,l4,5r,l4,5r,l4,5r,l4,5,4,4r,l4,4r,l4,4r,l4,4r,l4,4r,l4,4r,l4,4,4,3r,l4,3r,l4,3r,l4,3r,l4,3r,l4,3,,,,3xe" fillcolor="#f2f2f2" stroked="f">
                    <v:path arrowok="t" o:connecttype="custom" o:connectlocs="0,3;3,5;3,5;3,5;3,5;3,5;4,5;4,5;4,5;4,5;4,5;4,5;4,5;4,5;4,4;4,4;4,4;4,4;4,4;4,4;4,4;4,4;4,4;4,4;4,4;4,4;4,4;4,3;4,3;4,3;4,3;4,3;4,3;4,3;4,3;4,3;4,3;4,3;0,0;0,3" o:connectangles="0,0,0,0,0,0,0,0,0,0,0,0,0,0,0,0,0,0,0,0,0,0,0,0,0,0,0,0,0,0,0,0,0,0,0,0,0,0,0,0"/>
                  </v:shape>
                  <v:shape id="Freeform 3426" o:spid="_x0000_s1340" style="position:absolute;left:242;top:17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MBMcA&#10;AADdAAAADwAAAGRycy9kb3ducmV2LnhtbESPQWvCQBSE74X+h+UVequbpqIxukoplBY9aBMPPT6y&#10;zyQ0+zZkt0n8964geBxm5htmtRlNI3rqXG1ZweskAkFcWF1zqeCYf74kIJxH1thYJgVncrBZPz6s&#10;MNV24B/qM1+KAGGXooLK+zaV0hUVGXQT2xIH72Q7gz7IrpS6wyHATSPjKJpJgzWHhQpb+qio+Mv+&#10;jYLxa5HI/e+5zIdcHhdmvztE27lSz0/j+xKEp9Hfw7f2t1bwNo1ncH0TnoB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MzATHAAAA3QAAAA8AAAAAAAAAAAAAAAAAmAIAAGRy&#10;cy9kb3ducmV2LnhtbFBLBQYAAAAABAAEAPUAAACMAwAAAAA=&#10;" path="m,3l3,5r,l3,5r,l3,5r1,l4,5r,l4,5r,l4,5r,l4,5,4,4r,l4,4r,l4,4r,l4,4r,l4,4r,l4,4r,l4,4,4,3r,l4,3r,l4,3r,l4,3r,l4,3r,l4,3,,,,3xe" filled="f" strokeweight="0">
                    <v:stroke joinstyle="miter"/>
                    <v:path arrowok="t" o:connecttype="custom" o:connectlocs="0,3;3,5;3,5;3,5;3,5;3,5;4,5;4,5;4,5;4,5;4,5;4,5;4,5;4,5;4,4;4,4;4,4;4,4;4,4;4,4;4,4;4,4;4,4;4,4;4,4;4,4;4,4;4,3;4,3;4,3;4,3;4,3;4,3;4,3;4,3;4,3;4,3;4,3;0,0;0,3" o:connectangles="0,0,0,0,0,0,0,0,0,0,0,0,0,0,0,0,0,0,0,0,0,0,0,0,0,0,0,0,0,0,0,0,0,0,0,0,0,0,0,0"/>
                  </v:shape>
                  <v:shape id="Freeform 3427" o:spid="_x0000_s1341" style="position:absolute;left:242;top:1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aIXccA&#10;AADdAAAADwAAAGRycy9kb3ducmV2LnhtbESPQWsCMRCF74L/IYzQS6lZtVq7GkWkFg9eui3F43Qz&#10;bpZuJssmavrvm0LB4+PN+9685TraRlyo87VjBaNhBoK4dLrmSsHH++5hDsIHZI2NY1LwQx7Wq35v&#10;ibl2V36jSxEqkSDsc1RgQmhzKX1pyKIfupY4eSfXWQxJdpXUHV4T3DZynGUzabHm1GCwpa2h8rs4&#10;2/TG0e1G8fme4mQzK74O5nX64j+VuhvEzQJEoBhux//pvVYweRw/wd+ahAC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GiF3HAAAA3QAAAA8AAAAAAAAAAAAAAAAAmAIAAGRy&#10;cy9kb3ducmV2LnhtbFBLBQYAAAAABAAEAPUAAACMAwAAAAA=&#10;" path="m,2l3,r,l3,r,l3,r,l4,r,l4,r,l4,r,1l4,1r,l4,1r,l4,1r,l4,1r,l4,1r,l4,1r,1l4,2r,l4,2r,l4,2r,l4,2r,l4,2r,l4,2r,l4,2r,l,5,,2xe" fillcolor="#f2f2f2" stroked="f">
                    <v:path arrowok="t" o:connecttype="custom" o:connectlocs="0,2;3,0;3,0;3,0;3,0;3,0;3,0;4,0;4,0;4,0;4,0;4,0;4,1;4,1;4,1;4,1;4,1;4,1;4,1;4,1;4,1;4,1;4,1;4,1;4,2;4,2;4,2;4,2;4,2;4,2;4,2;4,2;4,2;4,2;4,2;4,2;4,2;4,2;4,2;0,5;0,2" o:connectangles="0,0,0,0,0,0,0,0,0,0,0,0,0,0,0,0,0,0,0,0,0,0,0,0,0,0,0,0,0,0,0,0,0,0,0,0,0,0,0,0,0"/>
                  </v:shape>
                  <v:shape id="Freeform 3428" o:spid="_x0000_s1342" style="position:absolute;left:242;top:1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97cMA&#10;AADdAAAADwAAAGRycy9kb3ducmV2LnhtbERPy4rCMBTdD/gP4QqzG1Mf+KhGEUFm0IWPunB5aa5t&#10;sbkpTcbWvzcLweXhvBer1pTiQbUrLCvo9yIQxKnVBWcKLsn2ZwrCeWSNpWVS8CQHq2Xna4Gxtg2f&#10;6HH2mQgh7GJUkHtfxVK6NCeDrmcr4sDdbG3QB1hnUtfYhHBTykEUjaXBgkNDjhVtckrv53+joP2d&#10;TeXh+sySJpGXmTnsj9FuotR3t13PQXhq/Uf8dv9pBcPRIMwNb8IT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97cMAAADdAAAADwAAAAAAAAAAAAAAAACYAgAAZHJzL2Rv&#10;d25yZXYueG1sUEsFBgAAAAAEAAQA9QAAAIgDAAAAAA==&#10;" path="m,2l3,r,l3,r,l3,r,l4,r,l4,r,l4,r,1l4,1r,l4,1r,l4,1r,l4,1r,l4,1r,l4,1r,1l4,2r,l4,2r,l4,2r,l4,2r,l4,2r,l4,2r,l4,2r,l,5,,2xe" filled="f" strokeweight="0">
                    <v:stroke joinstyle="miter"/>
                    <v:path arrowok="t" o:connecttype="custom" o:connectlocs="0,2;3,0;3,0;3,0;3,0;3,0;3,0;4,0;4,0;4,0;4,0;4,0;4,1;4,1;4,1;4,1;4,1;4,1;4,1;4,1;4,1;4,1;4,1;4,1;4,2;4,2;4,2;4,2;4,2;4,2;4,2;4,2;4,2;4,2;4,2;4,2;4,2;4,2;4,2;0,5;0,2" o:connectangles="0,0,0,0,0,0,0,0,0,0,0,0,0,0,0,0,0,0,0,0,0,0,0,0,0,0,0,0,0,0,0,0,0,0,0,0,0,0,0,0,0"/>
                  </v:shape>
                  <v:shape id="Freeform 3429" o:spid="_x0000_s1343" style="position:absolute;left:241;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Y9vMYA&#10;AADdAAAADwAAAGRycy9kb3ducmV2LnhtbESPQUsDMRSE74L/IbyCN5ttFbHbpqVsUQtCqavY62Pz&#10;ml1MXpYktuu/bwTB4zAz3zCL1eCsOFGInWcFk3EBgrjxumOj4OP96fYRREzIGq1nUvBDEVbL66sF&#10;ltqf+Y1OdTIiQziWqKBNqS+ljE1LDuPY98TZO/rgMGUZjNQBzxnurJwWxYN02HFeaLGnqqXmq/52&#10;CuyuPm4Oqd6HmXnpqs9XY6vnvVI3o2E9B5FoSP/hv/ZWK7i7n87g901+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Y9vMYAAADdAAAADwAAAAAAAAAAAAAAAACYAgAAZHJz&#10;L2Rvd25yZXYueG1sUEsFBgAAAAAEAAQA9QAAAIsDAAAAAA==&#10;" path="m,20r,l1,20r,1l1,21r,l1,22r1,l2,22r,l2,22r1,l3,21r,l3,21r,-1l4,20r,l4,19r,-1l4,18,3,17r,l3,16r,l3,15r,l3,14r,l3,13r,-1l3,12r,-1l3,11r,-1l3,10,3,9r,l3,8r,l3,7,3,6r,l3,5r,l3,4r1,l4,3r,l4,2r,l3,1r,l3,1,3,r,l2,r,l2,r,l1,r,l1,1r,l1,1,,2r,l,3r,l,4r,l,5r,l,6r,l,7,,8r,l,9r,l,10r,l,11r,1l,12r,1l,13r,1l,14r,1l,15r,1l,16r,1l,17r,1l,18r,1l,20xe" fillcolor="#f2f2f2" stroked="f">
                    <v:path arrowok="t" o:connecttype="custom" o:connectlocs="0,20;1,21;1,21;2,22;2,22;3,22;3,21;3,20;4,20;4,18;3,17;3,16;3,15;3,14;3,13;3,12;3,11;3,10;3,9;3,8;3,6;3,5;3,4;4,3;4,2;3,1;3,1;3,0;2,0;2,0;1,0;1,1;0,2;0,3;0,4;0,5;0,6;0,7;0,8;0,9;0,10;0,12;0,13;0,14;0,15;0,16;0,17;0,18;0,19" o:connectangles="0,0,0,0,0,0,0,0,0,0,0,0,0,0,0,0,0,0,0,0,0,0,0,0,0,0,0,0,0,0,0,0,0,0,0,0,0,0,0,0,0,0,0,0,0,0,0,0,0"/>
                  </v:shape>
                  <v:shape id="Freeform 3430" o:spid="_x0000_s1344" style="position:absolute;left:241;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xVg8QA&#10;AADdAAAADwAAAGRycy9kb3ducmV2LnhtbERPW2vCMBR+H/gfwhH2MmbinGNUo4hjIOxp9YKPZ82x&#10;LW1OSpLZ+u+Xh4GPH999uR5sK67kQ+1Yw3SiQBAXztRcajjsP5/fQYSIbLB1TBpuFGC9Gj0sMTOu&#10;52+65rEUKYRDhhqqGLtMylBUZDFMXEecuIvzFmOCvpTGY5/CbStflHqTFmtODRV2tK2oaPJfq+FJ&#10;3T52psGj+tnm59M8733zVWr9OB42CxCRhngX/7t3RsPsdZb2pzfpCc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8VYPEAAAA3QAAAA8AAAAAAAAAAAAAAAAAmAIAAGRycy9k&#10;b3ducmV2LnhtbFBLBQYAAAAABAAEAPUAAACJAwAAAAA=&#10;" path="m,20r,l1,20r,1l1,21r,l1,22r1,l2,22r,l2,22r1,l3,21r,l3,21r,-1l4,20r,l4,19r,-1l4,18,3,17r,l3,16r,l3,15r,l3,14r,l3,13r,-1l3,12r,-1l3,11r,-1l3,10,3,9r,l3,8r,l3,7,3,6r,l3,5r,l3,4r1,l4,3r,l4,2r,l3,1r,l3,1,3,r,l2,r,l2,r,l1,r,l1,1r,l1,1,,2r,l,3r,l,4r,l,5r,l,6r,l,7,,8r,l,9r,l,10r,l,11r,1l,12r,1l,13r,1l,14r,1l,15r,1l,16r,1l,17r,1l,18r,1l,20xe" filled="f" strokeweight="0">
                    <v:stroke joinstyle="miter"/>
                    <v:path arrowok="t" o:connecttype="custom" o:connectlocs="0,20;1,21;1,21;2,22;2,22;3,22;3,21;3,20;4,20;4,18;3,17;3,16;3,15;3,14;3,13;3,12;3,11;3,10;3,9;3,8;3,6;3,5;3,4;4,3;4,2;3,1;3,1;3,0;2,0;2,0;1,0;1,1;0,2;0,3;0,4;0,5;0,6;0,7;0,8;0,9;0,10;0,12;0,13;0,14;0,15;0,16;0,17;0,18;0,19" o:connectangles="0,0,0,0,0,0,0,0,0,0,0,0,0,0,0,0,0,0,0,0,0,0,0,0,0,0,0,0,0,0,0,0,0,0,0,0,0,0,0,0,0,0,0,0,0,0,0,0,0"/>
                  </v:shape>
                  <v:shape id="Freeform 3431" o:spid="_x0000_s1345" style="position:absolute;left:239;top:19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dlR8YA&#10;AADdAAAADwAAAGRycy9kb3ducmV2LnhtbESPT4vCMBTE78J+h/AWvGlq/YNUoyyLih48bFfQ46N5&#10;tsXmpTSx1m9vFhY8DjPzG2a57kwlWmpcaVnBaBiBIM6sLjlXcPrdDuYgnEfWWFkmBU9ysF599JaY&#10;aPvgH2pTn4sAYZeggsL7OpHSZQUZdENbEwfvahuDPsgml7rBR4CbSsZRNJMGSw4LBdb0XVB2S+9G&#10;wf7wjM8tXnYxlvfZ5Tg9bfXmplT/s/tagPDU+Xf4v73XCsaT8Q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dlR8YAAADdAAAADwAAAAAAAAAAAAAAAACYAgAAZHJz&#10;L2Rvd25yZXYueG1sUEsFBgAAAAAEAAQA9QAAAIsDAAAAAA==&#10;" path="m1,21r,l1,21r,1l2,22r,l2,23r1,l3,23r1,l4,23r1,l5,22r,l6,22r,-1l6,21r,l6,20r,-1l6,19r,-1l6,18r,-1l6,17r,-1l6,16,5,15r,-1l5,14r,-1l5,13r,-1l5,12r,-1l5,11r,-1l5,9r,l5,8r1,l6,7r,l6,6r,l6,5,6,4r,l6,3r,l6,2r,l6,1,5,1r,l5,1,4,r,l3,r,l2,1r,l2,1,1,1r,1l1,2r,1l1,3r,1l1,4r,1l1,6r,l1,7r,l1,8r,l,9r,l,10r,1l,11r,1l,12r,1l,14r,l,14r1,1l1,16r,l1,17r,l1,18r,l1,19r,l1,20r,1xe" fillcolor="#f2f2f2" stroked="f">
                    <v:path arrowok="t" o:connecttype="custom" o:connectlocs="1,21;1,22;2,22;3,23;4,23;5,23;5,22;6,21;6,21;6,19;6,18;6,17;6,16;5,15;5,14;5,13;5,12;5,11;5,9;5,8;6,7;6,6;6,5;6,4;6,3;6,2;5,1;5,1;4,0;3,0;2,1;1,1;1,2;1,3;1,4;1,6;1,7;1,8;0,9;0,10;0,11;0,12;0,14;0,14;1,16;1,17;1,18;1,19;1,20" o:connectangles="0,0,0,0,0,0,0,0,0,0,0,0,0,0,0,0,0,0,0,0,0,0,0,0,0,0,0,0,0,0,0,0,0,0,0,0,0,0,0,0,0,0,0,0,0,0,0,0,0"/>
                  </v:shape>
                  <v:shape id="Freeform 3432" o:spid="_x0000_s1346" style="position:absolute;left:239;top:198;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QBOcQA&#10;AADdAAAADwAAAGRycy9kb3ducmV2LnhtbESPT4vCMBTE78J+h/AWvGnqH2SpRpFlRdmTq4ten82z&#10;KTYvtYm2++3NguBxmJnfMLNFa0txp9oXjhUM+gkI4szpgnMFv/tV7wOED8gaS8ek4I88LOZvnRmm&#10;2jX8Q/ddyEWEsE9RgQmhSqX0mSGLvu8q4uidXW0xRFnnUtfYRLgt5TBJJtJiwXHBYEWfhrLL7mYV&#10;rPnLnPCA23a8Psnl5vhtmisq1X1vl1MQgdrwCj/bG61gNB4N4f9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UATnEAAAA3QAAAA8AAAAAAAAAAAAAAAAAmAIAAGRycy9k&#10;b3ducmV2LnhtbFBLBQYAAAAABAAEAPUAAACJAwAAAAA=&#10;" path="m1,21r,l1,21r,1l2,22r,l2,23r1,l3,23r1,l4,23r1,l5,22r,l6,22r,-1l6,21r,l6,20r,-1l6,19r,-1l6,18r,-1l6,17r,-1l6,16,5,15r,-1l5,14r,-1l5,13r,-1l5,12r,-1l5,11r,-1l5,9r,l5,8r1,l6,7r,l6,6r,l6,5,6,4r,l6,3r,l6,2r,l6,1,5,1r,l5,1,4,r,l3,r,l2,1r,l2,1,1,1r,1l1,2r,1l1,3r,1l1,4r,1l1,6r,l1,7r,l1,8r,l,9r,l,10r,1l,11r,1l,12r,1l,14r,l,14r1,1l1,16r,l1,17r,l1,18r,l1,19r,l1,20r,1xe" filled="f" strokeweight="0">
                    <v:stroke joinstyle="miter"/>
                    <v:path arrowok="t" o:connecttype="custom" o:connectlocs="1,21;1,22;2,22;3,23;4,23;5,23;5,22;6,21;6,21;6,19;6,18;6,17;6,16;5,15;5,14;5,13;5,12;5,11;5,9;5,8;6,7;6,6;6,5;6,4;6,3;6,2;5,1;5,1;4,0;3,0;2,1;1,1;1,2;1,3;1,4;1,6;1,7;1,8;0,9;0,10;0,11;0,12;0,14;0,14;1,16;1,17;1,18;1,19;1,20" o:connectangles="0,0,0,0,0,0,0,0,0,0,0,0,0,0,0,0,0,0,0,0,0,0,0,0,0,0,0,0,0,0,0,0,0,0,0,0,0,0,0,0,0,0,0,0,0,0,0,0,0"/>
                  </v:shape>
                  <v:shape id="Freeform 3433" o:spid="_x0000_s1347" style="position:absolute;left:245;top:19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GjosUA&#10;AADdAAAADwAAAGRycy9kb3ducmV2LnhtbESPX2vCMBTF34V9h3AHvoimrm5IZ5QiTBTxYZ2w10tz&#10;bcqam9Jktn57Mxj4eDh/fpzVZrCNuFLna8cK5rMEBHHpdM2VgvPXx3QJwgdkjY1jUnAjD5v102iF&#10;mXY9f9K1CJWII+wzVGBCaDMpfWnIop+5ljh6F9dZDFF2ldQd9nHcNvIlSd6kxZojwWBLW0PlT/Fr&#10;I/dyWH7vTq+TQ3HM55Md5rg1vVLj5yF/BxFoCI/wf3uvFaSLNIW/N/EJ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aOixQAAAN0AAAAPAAAAAAAAAAAAAAAAAJgCAABkcnMv&#10;ZG93bnJldi54bWxQSwUGAAAAAAQABAD1AAAAigMAAAAA&#10;" path="m,16l,6r,l,6r,l,6,,5r,l,5r,l,5r,l,5r,l,5r,l,5,,4r,l1,4r,l1,4r,l1,4r,l1,4r,l1,4r,l1,4r,l1,3r,l1,3r,l1,3r,l2,3r,l2,3r,l2,3r,l2,3r,l2,3r,l2,3r,l2,3r1,l3,3r,l3,3r,l3,3r,l3,3,3,2r,l3,2r,l3,2r1,l4,2r,l14,r,1l14,1r,l14,1r1,l15,1r,l15,1r,l15,1r,l15,1r,l15,1r,l15,1r,l15,1r1,l16,1r,l16,1r,l16,1r,l16,1r,l16,1r,l17,2r,l17,2r,l17,2r,l17,2r,l17,2r,l17,2r,l17,2r,l17,2r,l17,3r,l17,3r,l17,3r1,l18,3r,l18,3r,l18,3r,l18,3r,1l18,4r,l18,4r,l18,4r,l18,4r,l18,4r,l18,5r,l18,5r,l18,5r,l18,5r,l18,5r,l18,16r,l18,16r,1l18,17r,l18,17r,l18,17r,l18,17r,l18,17r,1l18,18r,l18,18r,l18,18r,l18,18r,l18,18r,l18,18r,1l18,19r,l18,19r,l18,19r,l18,19r,l18,19r-1,l17,19r,1l17,20r,l17,20r,l17,20r,l17,20r,l17,20r,l17,20r,l17,20r,l17,21r,l16,21r,l16,21r,l16,21r,l16,21r,l16,21r,l16,21r,l16,21r-1,l15,21r,l15,21r,l15,21r,l15,21r,l15,21r,l14,21r,l14,21,4,19r,l4,19r,l4,19r,l3,19r,l3,19r,l3,19r,l3,19r,l3,19r,l3,19r,l2,19r,l2,19r,l2,19r,l2,19r,l2,19r,l1,19r,l1,19r,l1,18r,l1,18r,l1,18r,l1,18r,l1,18r,l1,18r,l1,18,,18,,17r,l,17r,l,17r,l,17r,l,17r,l,16r,l,16r,l,16r,l,16xe" fillcolor="#f2f2f2" stroked="f">
                    <v:path arrowok="t" o:connecttype="custom" o:connectlocs="0,6;0,5;0,5;1,4;1,4;1,4;1,3;2,3;2,3;2,3;3,3;3,2;4,2;14,1;15,1;15,1;15,1;16,1;16,1;17,2;17,2;17,2;17,3;18,3;18,3;18,4;18,4;18,5;18,5;18,17;18,17;18,18;18,18;18,18;18,19;18,19;17,20;17,20;17,20;17,21;16,21;16,21;15,21;15,21;14,21;4,19;3,19;3,19;3,19;2,19;2,19;1,18;1,18;1,18;0,17;0,17;0,16;0,16" o:connectangles="0,0,0,0,0,0,0,0,0,0,0,0,0,0,0,0,0,0,0,0,0,0,0,0,0,0,0,0,0,0,0,0,0,0,0,0,0,0,0,0,0,0,0,0,0,0,0,0,0,0,0,0,0,0,0,0,0,0"/>
                  </v:shape>
                  <v:shape id="Freeform 3434" o:spid="_x0000_s1348" style="position:absolute;left:245;top:19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ANsYA&#10;AADdAAAADwAAAGRycy9kb3ducmV2LnhtbESPT2vCQBTE7wW/w/IKvdVNqxRNXcUqam7iHxBvj+wz&#10;Cc2+DbtbE7+9KxQ8DjPzG2Yy60wtruR8ZVnBRz8BQZxbXXGh4HhYvY9A+ICssbZMCm7kYTbtvUww&#10;1bblHV33oRARwj5FBWUITSqlz0sy6Pu2IY7exTqDIUpXSO2wjXBTy88k+ZIGK44LJTa0KCn/3f8Z&#10;BWe3zrYjs2mbLY3H60t2Wv7YjVJvr938G0SgLjzD/+1MKxgMB0N4vIlPQE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kaANsYAAADdAAAADwAAAAAAAAAAAAAAAACYAgAAZHJz&#10;L2Rvd25yZXYueG1sUEsFBgAAAAAEAAQA9QAAAIsDAAAAAA==&#10;" path="m,16l,6r,l,6r,l,6,,5r,l,5r,l,5r,l,5r,l,5r,l,5,,4r,l1,4r,l1,4r,l1,4r,l1,4r,l1,4r,l1,4r,l1,3r,l1,3r,l1,3r,l2,3r,l2,3r,l2,3r,l2,3r,l2,3r,l2,3r,l2,3r1,l3,3r,l3,3r,l3,3r,l3,3,3,2r,l3,2r,l3,2r1,l4,2r,l14,r,1l14,1r,l14,1r1,l15,1r,l15,1r,l15,1r,l15,1r,l15,1r,l15,1r,l15,1r1,l16,1r,l16,1r,l16,1r,l16,1r,l16,1r,l17,2r,l17,2r,l17,2r,l17,2r,l17,2r,l17,2r,l17,2r,l17,2r,l17,3r,l17,3r,l17,3r1,l18,3r,l18,3r,l18,3r,l18,3r,1l18,4r,l18,4r,l18,4r,l18,4r,l18,4r,l18,5r,l18,5r,l18,5r,l18,5r,l18,5r,l18,16r,l18,16r,1l18,17r,l18,17r,l18,17r,l18,17r,l18,17r,1l18,18r,l18,18r,l18,18r,l18,18r,l18,18r,l18,18r,1l18,19r,l18,19r,l18,19r,l18,19r,l18,19r-1,l17,19r,1l17,20r,l17,20r,l17,20r,l17,20r,l17,20r,l17,20r,l17,20r,l17,21r,l16,21r,l16,21r,l16,21r,l16,21r,l16,21r,l16,21r,l16,21r-1,l15,21r,l15,21r,l15,21r,l15,21r,l15,21r,l14,21r,l14,21,4,19r,l4,19r,l4,19r,l3,19r,l3,19r,l3,19r,l3,19r,l3,19r,l3,19r,l2,19r,l2,19r,l2,19r,l2,19r,l2,19r,l1,19r,l1,19r,l1,18r,l1,18r,l1,18r,l1,18r,l1,18r,l1,18r,l1,18,,18,,17r,l,17r,l,17r,l,17r,l,17r,l,16r,l,16r,l,16r,l,16xe" filled="f" strokeweight="0">
                    <v:stroke joinstyle="miter"/>
                    <v:path arrowok="t" o:connecttype="custom" o:connectlocs="0,6;0,5;0,5;1,4;1,4;1,4;1,3;2,3;2,3;2,3;3,3;3,2;4,2;14,1;15,1;15,1;15,1;16,1;16,1;17,2;17,2;17,2;17,3;18,3;18,3;18,4;18,4;18,5;18,5;18,17;18,17;18,18;18,18;18,18;18,19;18,19;17,20;17,20;17,20;17,21;16,21;16,21;15,21;15,21;14,21;4,19;3,19;3,19;3,19;2,19;2,19;1,18;1,18;1,18;0,17;0,17;0,16;0,16" o:connectangles="0,0,0,0,0,0,0,0,0,0,0,0,0,0,0,0,0,0,0,0,0,0,0,0,0,0,0,0,0,0,0,0,0,0,0,0,0,0,0,0,0,0,0,0,0,0,0,0,0,0,0,0,0,0,0,0,0,0"/>
                  </v:shape>
                  <v:shape id="Freeform 3435" o:spid="_x0000_s1349" style="position:absolute;left:243;top:20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ElbMcA&#10;AADdAAAADwAAAGRycy9kb3ducmV2LnhtbESPQWsCMRCF7wX/Q5hCL6VmdVXarVFEqvTgxbWUHqeb&#10;6WZxM1k2qab/3hQEj48373vz5stoW3Gi3jeOFYyGGQjiyumGawUfh83TMwgfkDW2jknBH3lYLgZ3&#10;cyy0O/OeTmWoRYKwL1CBCaErpPSVIYt+6Dri5P243mJIsq+l7vGc4LaV4yybSYsNpwaDHa0NVcfy&#10;16Y3vtxmFF8eKearWfm9M9vpm/9U6uE+rl5BBIrhdnxNv2sF+SSfwv+ahAC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BJWzHAAAA3QAAAA8AAAAAAAAAAAAAAAAAmAIAAGRy&#10;cy9kb3ducmV2LnhtbFBLBQYAAAAABAAEAPUAAACMAwAAAAA=&#10;" path="m,3l3,5r,l3,5r,l3,5r,l3,5r,l3,5r,l3,5r,l3,5,3,4r1,l4,4r,l4,4r,l4,4r,l4,4r,l4,4,4,3,3,3r,l3,3r,l3,3r,l3,3r,l3,3r,l3,3r,l,,,3xe" fillcolor="#f2f2f2" stroked="f">
                    <v:path arrowok="t" o:connecttype="custom" o:connectlocs="0,3;3,5;3,5;3,5;3,5;3,5;3,5;3,5;3,5;3,5;3,5;3,5;3,5;3,5;3,4;4,4;4,4;4,4;4,4;4,4;4,4;4,4;4,4;4,4;4,4;4,3;3,3;3,3;3,3;3,3;3,3;3,3;3,3;3,3;3,3;3,3;3,3;3,3;0,0;0,3" o:connectangles="0,0,0,0,0,0,0,0,0,0,0,0,0,0,0,0,0,0,0,0,0,0,0,0,0,0,0,0,0,0,0,0,0,0,0,0,0,0,0,0"/>
                  </v:shape>
                  <v:shape id="Freeform 3436" o:spid="_x0000_s1350" style="position:absolute;left:243;top:20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Va2cUA&#10;AADdAAAADwAAAGRycy9kb3ducmV2LnhtbESPQYvCMBSE74L/ITzBm6bq4mo1igii7B5crQePj+bZ&#10;FpuX0kRb//1mYcHjMDPfMMt1a0rxpNoVlhWMhhEI4tTqgjMFl2Q3mIFwHlljaZkUvMjBetXtLDHW&#10;tuETPc8+EwHCLkYFufdVLKVLczLohrYiDt7N1gZ9kHUmdY1NgJtSjqNoKg0WHBZyrGibU3o/P4yC&#10;dj+fyeP1lSVNIi9zc/z+ib4+ler32s0ChKfWv8P/7YNWMPmYTOHvTX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1VrZxQAAAN0AAAAPAAAAAAAAAAAAAAAAAJgCAABkcnMv&#10;ZG93bnJldi54bWxQSwUGAAAAAAQABAD1AAAAigMAAAAA&#10;" path="m,3l3,5r,l3,5r,l3,5r,l3,5r,l3,5r,l3,5r,l3,5,3,4r1,l4,4r,l4,4r,l4,4r,l4,4r,l4,4,4,3,3,3r,l3,3r,l3,3r,l3,3r,l3,3r,l3,3r,l,,,3xe" filled="f" strokeweight="0">
                    <v:stroke joinstyle="miter"/>
                    <v:path arrowok="t" o:connecttype="custom" o:connectlocs="0,3;3,5;3,5;3,5;3,5;3,5;3,5;3,5;3,5;3,5;3,5;3,5;3,5;3,5;3,4;4,4;4,4;4,4;4,4;4,4;4,4;4,4;4,4;4,4;4,4;4,3;3,3;3,3;3,3;3,3;3,3;3,3;3,3;3,3;3,3;3,3;3,3;3,3;0,0;0,3" o:connectangles="0,0,0,0,0,0,0,0,0,0,0,0,0,0,0,0,0,0,0,0,0,0,0,0,0,0,0,0,0,0,0,0,0,0,0,0,0,0,0,0"/>
                  </v:shape>
                  <v:shape id="Freeform 3437" o:spid="_x0000_s1351" style="position:absolute;left:243;top:2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8egMcA&#10;AADdAAAADwAAAGRycy9kb3ducmV2LnhtbESPQU8CMRCF7yb8h2ZMvBjp4irCSiGEgOHAxdUYj8N2&#10;2G7YTjfbAuXfWxMTjy9v3vfmzRbRtuJMvW8cKxgNMxDEldMN1wo+PzYPExA+IGtsHZOCK3lYzAc3&#10;Myy0u/A7nctQiwRhX6ACE0JXSOkrQxb90HXEyTu43mJIsq+l7vGS4LaVj1k2lhYbTg0GO1oZqo7l&#10;yaY3vt1mFKf3FPPluNzvzNvz2n8pdXcbl68gAsXwf/yX3moF+VP+Ar9rEgL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1fHoDHAAAA3QAAAA8AAAAAAAAAAAAAAAAAmAIAAGRy&#10;cy9kb3ducmV2LnhtbFBLBQYAAAAABAAEAPUAAACMAwAAAAA=&#10;" path="m,2l3,r,l3,r,l3,r,l3,r,l3,r,l3,r,1l3,1r,l3,1r,l4,1r,l4,1r,l4,1r,l4,1r,l4,1r,1l4,2r,l3,2r,l3,2r,l3,2r,l3,2r,l3,2r,l,5,,2xe" fillcolor="#f2f2f2" stroked="f">
                    <v:path arrowok="t" o:connecttype="custom" o:connectlocs="0,2;3,0;3,0;3,0;3,0;3,0;3,0;3,0;3,0;3,0;3,0;3,0;3,1;3,1;3,1;3,1;3,1;4,1;4,1;4,1;4,1;4,1;4,1;4,1;4,1;4,1;4,2;4,2;4,2;3,2;3,2;3,2;3,2;3,2;3,2;3,2;3,2;3,2;3,2;0,5;0,2" o:connectangles="0,0,0,0,0,0,0,0,0,0,0,0,0,0,0,0,0,0,0,0,0,0,0,0,0,0,0,0,0,0,0,0,0,0,0,0,0,0,0,0,0"/>
                  </v:shape>
                  <v:shape id="Freeform 3438" o:spid="_x0000_s1352" style="position:absolute;left:243;top:2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rMMQA&#10;AADdAAAADwAAAGRycy9kb3ducmV2LnhtbERPy2rCQBTdF/yH4QrdNZNW8REdpRRKS12oiQuXl8w1&#10;Cc3cCZlpHn/vLAouD+e93Q+mFh21rrKs4DWKQRDnVldcKLhkny8rEM4ja6wtk4KRHOx3k6ctJtr2&#10;fKYu9YUIIewSVFB63yRSurwkgy6yDXHgbrY16ANsC6lb7EO4qeVbHC+kwYpDQ4kNfZSU/6Z/RsHw&#10;tV7J43Ussj6Tl7U5Hk7xz1Kp5+nwvgHhafAP8b/7WyuYzWdhbngTnoD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GazDEAAAA3QAAAA8AAAAAAAAAAAAAAAAAmAIAAGRycy9k&#10;b3ducmV2LnhtbFBLBQYAAAAABAAEAPUAAACJAwAAAAA=&#10;" path="m,2l3,r,l3,r,l3,r,l3,r,l3,r,l3,r,1l3,1r,l3,1r,l4,1r,l4,1r,l4,1r,l4,1r,l4,1r,1l4,2r,l3,2r,l3,2r,l3,2r,l3,2r,l3,2r,l,5,,2xe" filled="f" strokeweight="0">
                    <v:stroke joinstyle="miter"/>
                    <v:path arrowok="t" o:connecttype="custom" o:connectlocs="0,2;3,0;3,0;3,0;3,0;3,0;3,0;3,0;3,0;3,0;3,0;3,0;3,1;3,1;3,1;3,1;3,1;4,1;4,1;4,1;4,1;4,1;4,1;4,1;4,1;4,1;4,2;4,2;4,2;3,2;3,2;3,2;3,2;3,2;3,2;3,2;3,2;3,2;3,2;0,5;0,2" o:connectangles="0,0,0,0,0,0,0,0,0,0,0,0,0,0,0,0,0,0,0,0,0,0,0,0,0,0,0,0,0,0,0,0,0,0,0,0,0,0,0,0,0"/>
                  </v:shape>
                  <v:shape id="Freeform 3439" o:spid="_x0000_s1353" style="position:absolute;left:241;top:19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rYcYA&#10;AADdAAAADwAAAGRycy9kb3ducmV2LnhtbESPQUsDMRSE74L/IbyCN5ttK2K3TUtZUQtCqavY62Pz&#10;ml1MXpYktuu/bwTB4zAz3zDL9eCsOFGInWcFk3EBgrjxumOj4OP96fYBREzIGq1nUvBDEdar66sl&#10;ltqf+Y1OdTIiQziWqKBNqS+ljE1LDuPY98TZO/rgMGUZjNQBzxnurJwWxb102HFeaLGnqqXmq/52&#10;CuyuPj4eUr0Pc/PSVZ+vxlbPe6VuRsNmASLRkP7Df+2tVjC7m83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rYcYAAADdAAAADwAAAAAAAAAAAAAAAACYAgAAZHJz&#10;L2Rvd25yZXYueG1sUEsFBgAAAAAEAAQA9QAAAIsDAAAAAA==&#10;" path="m1,20r,l1,20r,1l1,21r1,l2,21r,1l2,22r1,l3,22r,-1l3,21r1,l4,21r,-1l4,20r,l4,19r,-1l4,18r,-1l4,17r,-1l4,16r,-1l4,15r,-1l4,14r,-1l4,12r,l4,11r,l4,10r,l4,9r,l4,8r,l4,7,4,6r,l4,5r,l4,4r,l4,3r,l4,2r,l4,1r,l4,1,3,r,l3,r,l2,r,l2,r,l1,r,1l1,1r,1l1,2r,1l1,3r,1l1,4r,1l1,5r,1l1,6r,1l1,8r,l1,9r,l1,10,,10r,1l,12r1,l1,13r,l1,14r,l1,15r,l1,16r,l1,17r,l1,18r,l1,19r,1xe" fillcolor="#f2f2f2" stroked="f">
                    <v:path arrowok="t" o:connecttype="custom" o:connectlocs="1,20;1,21;2,21;2,22;3,22;3,21;4,21;4,20;4,20;4,18;4,17;4,16;4,15;4,14;4,13;4,12;4,11;4,10;4,9;4,8;4,6;4,5;4,4;4,3;4,2;4,1;4,1;3,0;3,0;2,0;2,0;1,1;1,2;1,3;1,4;1,5;1,6;1,7;1,8;1,9;0,10;0,12;1,13;1,14;1,15;1,16;1,17;1,18;1,19" o:connectangles="0,0,0,0,0,0,0,0,0,0,0,0,0,0,0,0,0,0,0,0,0,0,0,0,0,0,0,0,0,0,0,0,0,0,0,0,0,0,0,0,0,0,0,0,0,0,0,0,0"/>
                  </v:shape>
                  <v:shape id="Freeform 3440" o:spid="_x0000_s1354" style="position:absolute;left:241;top:199;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om/sMA&#10;AADdAAAADwAAAGRycy9kb3ducmV2LnhtbERPW2vCMBR+F/wP4Qi+yEy2uTGqUYZjIPhkd2GPZ82x&#10;LW1OShJt/ffmQfDx47uvNoNtxZl8qB1reJwrEMSFMzWXGr6/Ph/eQISIbLB1TBouFGCzHo9WmBnX&#10;84HOeSxFCuGQoYYqxi6TMhQVWQxz1xEn7ui8xZigL6Xx2Kdw28onpV6lxZpTQ4UdbSsqmvxkNczU&#10;5WNnGvxR/9v87/cl732zL7WeTob3JYhIQ7yLb+6d0fC8WKT96U16An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om/sMAAADdAAAADwAAAAAAAAAAAAAAAACYAgAAZHJzL2Rv&#10;d25yZXYueG1sUEsFBgAAAAAEAAQA9QAAAIgDAAAAAA==&#10;" path="m1,20r,l1,20r,1l1,21r1,l2,21r,1l2,22r1,l3,22r,-1l3,21r1,l4,21r,-1l4,20r,l4,19r,-1l4,18r,-1l4,17r,-1l4,16r,-1l4,15r,-1l4,14r,-1l4,12r,l4,11r,l4,10r,l4,9r,l4,8r,l4,7,4,6r,l4,5r,l4,4r,l4,3r,l4,2r,l4,1r,l4,1,3,r,l3,r,l2,r,l2,r,l1,r,1l1,1r,1l1,2r,1l1,3r,1l1,4r,1l1,5r,1l1,6r,1l1,8r,l1,9r,l1,10,,10r,1l,12r1,l1,13r,l1,14r,l1,15r,l1,16r,l1,17r,l1,18r,l1,19r,1xe" filled="f" strokeweight="0">
                    <v:stroke joinstyle="miter"/>
                    <v:path arrowok="t" o:connecttype="custom" o:connectlocs="1,20;1,21;2,21;2,22;3,22;3,21;4,21;4,20;4,20;4,18;4,17;4,16;4,15;4,14;4,13;4,12;4,11;4,10;4,9;4,8;4,6;4,5;4,4;4,3;4,2;4,1;4,1;3,0;3,0;2,0;2,0;1,1;1,2;1,3;1,4;1,5;1,6;1,7;1,8;1,9;0,10;0,12;1,13;1,14;1,15;1,16;1,17;1,18;1,19" o:connectangles="0,0,0,0,0,0,0,0,0,0,0,0,0,0,0,0,0,0,0,0,0,0,0,0,0,0,0,0,0,0,0,0,0,0,0,0,0,0,0,0,0,0,0,0,0,0,0,0,0"/>
                  </v:shape>
                  <v:shape id="Freeform 3441" o:spid="_x0000_s1355" style="position:absolute;left:239;top:227;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EWOsYA&#10;AADdAAAADwAAAGRycy9kb3ducmV2LnhtbESPT4vCMBTE78J+h/AW9qap9Q9SjbIsuujBw3YFPT6a&#10;Z1tsXkoTa/32RhA8DjPzG2ax6kwlWmpcaVnBcBCBIM6sLjlXcPjf9GcgnEfWWFkmBXdysFp+9BaY&#10;aHvjP2pTn4sAYZeggsL7OpHSZQUZdANbEwfvbBuDPsgml7rBW4CbSsZRNJUGSw4LBdb0U1B2Sa9G&#10;wXZ3j48tnn5jLK/T035y2Oj1Ramvz+57DsJT59/hV3urFYzG4yE834Qn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EWOsYAAADdAAAADwAAAAAAAAAAAAAAAACYAgAAZHJz&#10;L2Rvd25yZXYueG1sUEsFBgAAAAAEAAQA9QAAAIsDAAAAAA==&#10;" path="m1,21r,l1,21r,1l1,22r1,l2,23r1,l3,23r,l4,23r,l5,22r,l5,22,6,21r,l6,21r,-1l6,19r,l6,18r,l5,17r,l5,16r,l5,15r,-1l5,14r,-1l5,13r,-1l5,12r,-1l5,11r,-1l5,9r,l5,8r,l5,7r,l5,6r1,l6,5,6,4r,l6,3r,l6,2r,l5,1r,l5,1,4,1,4,,3,r,l3,,2,1r,l1,1r,l1,2r,l1,3r,l1,4r,l1,5r,1l,6,,7r,l,8r,l,9r,l,10r,1l,11r,1l,12r,1l,14r,l,14r,1l,16r,l,17r,l1,18r,l1,19r,l1,20r,1xe" fillcolor="#f2f2f2" stroked="f">
                    <v:path arrowok="t" o:connecttype="custom" o:connectlocs="1,21;1,22;2,22;3,23;3,23;4,23;5,22;6,21;6,21;6,19;6,18;5,17;5,16;5,15;5,14;5,13;5,12;5,11;5,9;5,8;5,7;5,6;6,5;6,4;6,3;6,2;5,1;4,1;3,0;3,0;2,1;1,1;1,2;1,3;1,4;1,6;0,7;0,8;0,9;0,10;0,11;0,12;0,14;0,14;0,16;0,17;1,18;1,19;1,20" o:connectangles="0,0,0,0,0,0,0,0,0,0,0,0,0,0,0,0,0,0,0,0,0,0,0,0,0,0,0,0,0,0,0,0,0,0,0,0,0,0,0,0,0,0,0,0,0,0,0,0,0"/>
                  </v:shape>
                  <v:shape id="Freeform 3442" o:spid="_x0000_s1356" style="position:absolute;left:239;top:227;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JyRMQA&#10;AADdAAAADwAAAGRycy9kb3ducmV2LnhtbESPT2vCQBTE74LfYXmCN91oQ5HUVUQsSk/+Ke31mX3N&#10;hmbfxuxq0m/vCgWPw8z8hpkvO1uJGzW+dKxgMk5AEOdOl1wo+Dy9j2YgfEDWWDkmBX/kYbno9+aY&#10;adfygW7HUIgIYZ+hAhNCnUnpc0MW/djVxNH7cY3FEGVTSN1gG+G2ktMkeZUWS44LBmtaG8p/j1er&#10;YMsbc8Yv3Hfp9ixXu+8P015QqeGgW72BCNSFZ/i/vdMKXtJ0Co838Qn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SckTEAAAA3QAAAA8AAAAAAAAAAAAAAAAAmAIAAGRycy9k&#10;b3ducmV2LnhtbFBLBQYAAAAABAAEAPUAAACJAwAAAAA=&#10;" path="m1,21r,l1,21r,1l1,22r1,l2,23r1,l3,23r,l4,23r,l5,22r,l5,22,6,21r,l6,21r,-1l6,19r,l6,18r,l5,17r,l5,16r,l5,15r,-1l5,14r,-1l5,13r,-1l5,12r,-1l5,11r,-1l5,9r,l5,8r,l5,7r,l5,6r1,l6,5,6,4r,l6,3r,l6,2r,l5,1r,l5,1,4,1,4,,3,r,l3,,2,1r,l1,1r,l1,2r,l1,3r,l1,4r,l1,5r,1l,6,,7r,l,8r,l,9r,l,10r,1l,11r,1l,12r,1l,14r,l,14r,1l,16r,l,17r,l1,18r,l1,19r,l1,20r,1xe" filled="f" strokeweight="0">
                    <v:stroke joinstyle="miter"/>
                    <v:path arrowok="t" o:connecttype="custom" o:connectlocs="1,21;1,22;2,22;3,23;3,23;4,23;5,22;6,21;6,21;6,19;6,18;5,17;5,16;5,15;5,14;5,13;5,12;5,11;5,9;5,8;5,7;5,6;6,5;6,4;6,3;6,2;5,1;4,1;3,0;3,0;2,1;1,1;1,2;1,3;1,4;1,6;0,7;0,8;0,9;0,10;0,11;0,12;0,14;0,14;0,16;0,17;1,18;1,19;1,20" o:connectangles="0,0,0,0,0,0,0,0,0,0,0,0,0,0,0,0,0,0,0,0,0,0,0,0,0,0,0,0,0,0,0,0,0,0,0,0,0,0,0,0,0,0,0,0,0,0,0,0,0"/>
                  </v:shape>
                  <v:shape id="Freeform 3443" o:spid="_x0000_s1357" style="position:absolute;left:245;top:228;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fQ38YA&#10;AADdAAAADwAAAGRycy9kb3ducmV2LnhtbESPS2vCQBSF94L/YbiCG6kTHy2SOkoQFEW6aFro9pK5&#10;ZkIzd0JmNPHfdwqCy8N5fJz1tre1uFHrK8cKZtMEBHHhdMWlgu+v/csKhA/IGmvHpOBOHrab4WCN&#10;qXYdf9ItD6WII+xTVGBCaFIpfWHIop+6hjh6F9daDFG2pdQtdnHc1nKeJG/SYsWRYLChnaHiN7/a&#10;yL2cVj+Hj9fJKT9ns8kBM9yZTqnxqM/eQQTqwzP8aB+1gsVyuYD/N/EJ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0fQ38YAAADdAAAADwAAAAAAAAAAAAAAAACYAgAAZHJz&#10;L2Rvd25yZXYueG1sUEsFBgAAAAAEAAQA9QAAAIsDAAAAAA==&#10;" path="m,16l,6r,l,6r,l,6,,5r,l,5r,l,5r,l,5r,l,5r,l,5,,4r,l,4r,l,4r,l,4r,l,4r1,l1,4r,l1,4r,l1,3r,l1,3r,l1,3r,l1,3r,l1,3r,l2,3r,l2,3r,l2,3r,l2,3r,l2,3r,l2,3r,l3,3r,l3,3r,l3,3,3,2r,l3,2r,l3,2r,l3,2r,l14,r,1l14,1r,l14,1r,l14,1r,l14,1r1,l15,1r,l15,1r,l15,1r,l15,1r,l15,1r,l15,1r,l16,1r,l16,1r,l16,1r,l16,1r,l16,1r,1l16,2r,l17,2r,l17,2r,l17,2r,l17,2r,l17,2r,l17,2r,l17,3r,l17,3r,l17,3r,l17,3r,l17,3r,l17,3r,l17,3r,1l17,4r,l18,4r,l18,4r,l18,4r,l18,4r,l18,5r,l18,5r,l18,5r,l18,5r,l18,5r,l18,16r,l18,16r,1l18,17r,l18,17r,l18,17r,l18,17r,l18,17r,l18,18r,l18,18r,l18,18r,l18,18r,l17,18r,l17,18r,1l17,19r,l17,19r,l17,19r,l17,19r,l17,19r,l17,19r,l17,19r,1l17,20r,l17,20r,l17,20r,l17,20r,l17,20r,l17,20r-1,l16,21r,l16,21r,l16,21r,l16,21r,l16,21r,l16,21r,l15,21r,l15,21r,l15,21r,l15,21r,l15,21r,l15,21r-1,l14,21r,l14,21r,l14,21,4,19r,l4,19r-1,l3,19r,l3,19r,l3,19r,l3,19r,l3,19r,l2,19r,l2,19r,l2,19r,l2,19r,l2,19r,l2,19r-1,l1,19r,l1,19r,l1,19r,l1,18r,l1,18r,l1,18r,l1,18,,18r,l,18r,l,18,,17r,l,17r,l,17r,l,17r,l,17r,l,17r,l,16r,l,16r,l,16r,l,16xe" fillcolor="#f2f2f2" stroked="f">
                    <v:path arrowok="t" o:connecttype="custom" o:connectlocs="0,6;0,5;0,5;0,4;0,4;1,4;1,3;1,3;2,3;2,3;3,3;3,2;3,2;14,1;14,1;15,1;15,1;16,1;16,1;16,2;17,2;17,2;17,3;17,3;17,3;18,4;18,4;18,5;18,5;18,17;18,17;18,17;18,18;17,18;17,19;17,19;17,19;17,20;17,20;16,21;16,21;16,21;15,21;15,21;14,21;4,19;3,19;3,19;2,19;2,19;1,19;1,18;1,18;0,18;0,17;0,17;0,16;0,16" o:connectangles="0,0,0,0,0,0,0,0,0,0,0,0,0,0,0,0,0,0,0,0,0,0,0,0,0,0,0,0,0,0,0,0,0,0,0,0,0,0,0,0,0,0,0,0,0,0,0,0,0,0,0,0,0,0,0,0,0,0"/>
                  </v:shape>
                  <v:shape id="Freeform 3444" o:spid="_x0000_s1358" style="position:absolute;left:245;top:228;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DzS8YA&#10;AADdAAAADwAAAGRycy9kb3ducmV2LnhtbESPQWvCQBSE7wX/w/KE3urGGkRTV9FKNTdRC6W3R/aZ&#10;BLNvw+7WpP++WxA8DjPzDbNY9aYRN3K+tqxgPEpAEBdW11wq+Dx/vMxA+ICssbFMCn7Jw2o5eFpg&#10;pm3HR7qdQikihH2GCqoQ2kxKX1Rk0I9sSxy9i3UGQ5SulNphF+Gmka9JMpUGa44LFbb0XlFxPf0Y&#10;Bd9ulx9mZt+1B5rPd5f8a7uxe6Weh/36DUSgPjzC93auFUzSNIX/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DzS8YAAADdAAAADwAAAAAAAAAAAAAAAACYAgAAZHJz&#10;L2Rvd25yZXYueG1sUEsFBgAAAAAEAAQA9QAAAIsDAAAAAA==&#10;" path="m,16l,6r,l,6r,l,6,,5r,l,5r,l,5r,l,5r,l,5r,l,5,,4r,l,4r,l,4r,l,4r,l,4r1,l1,4r,l1,4r,l1,3r,l1,3r,l1,3r,l1,3r,l1,3r,l2,3r,l2,3r,l2,3r,l2,3r,l2,3r,l2,3r,l3,3r,l3,3r,l3,3,3,2r,l3,2r,l3,2r,l3,2r,l14,r,1l14,1r,l14,1r,l14,1r,l14,1r1,l15,1r,l15,1r,l15,1r,l15,1r,l15,1r,l15,1r,l16,1r,l16,1r,l16,1r,l16,1r,l16,1r,1l16,2r,l17,2r,l17,2r,l17,2r,l17,2r,l17,2r,l17,2r,l17,3r,l17,3r,l17,3r,l17,3r,l17,3r,l17,3r,l17,3r,1l17,4r,l18,4r,l18,4r,l18,4r,l18,4r,l18,5r,l18,5r,l18,5r,l18,5r,l18,5r,l18,16r,l18,16r,1l18,17r,l18,17r,l18,17r,l18,17r,l18,17r,l18,18r,l18,18r,l18,18r,l18,18r,l17,18r,l17,18r,1l17,19r,l17,19r,l17,19r,l17,19r,l17,19r,l17,19r,l17,19r,1l17,20r,l17,20r,l17,20r,l17,20r,l17,20r,l17,20r-1,l16,21r,l16,21r,l16,21r,l16,21r,l16,21r,l16,21r,l15,21r,l15,21r,l15,21r,l15,21r,l15,21r,l15,21r-1,l14,21r,l14,21r,l14,21,4,19r,l4,19r-1,l3,19r,l3,19r,l3,19r,l3,19r,l3,19r,l2,19r,l2,19r,l2,19r,l2,19r,l2,19r,l2,19r-1,l1,19r,l1,19r,l1,19r,l1,18r,l1,18r,l1,18r,l1,18,,18r,l,18r,l,18,,17r,l,17r,l,17r,l,17r,l,17r,l,17r,l,16r,l,16r,l,16r,l,16xe" filled="f" strokeweight="0">
                    <v:stroke joinstyle="miter"/>
                    <v:path arrowok="t" o:connecttype="custom" o:connectlocs="0,6;0,5;0,5;0,4;0,4;1,4;1,3;1,3;2,3;2,3;3,3;3,2;3,2;14,1;14,1;15,1;15,1;16,1;16,1;16,2;17,2;17,2;17,3;17,3;17,3;18,4;18,4;18,5;18,5;18,17;18,17;18,17;18,18;17,18;17,19;17,19;17,19;17,20;17,20;16,21;16,21;16,21;15,21;15,21;14,21;4,19;3,19;3,19;2,19;2,19;1,19;1,18;1,18;0,18;0,17;0,17;0,16;0,16" o:connectangles="0,0,0,0,0,0,0,0,0,0,0,0,0,0,0,0,0,0,0,0,0,0,0,0,0,0,0,0,0,0,0,0,0,0,0,0,0,0,0,0,0,0,0,0,0,0,0,0,0,0,0,0,0,0,0,0,0,0"/>
                  </v:shape>
                  <v:shape id="Freeform 3445" o:spid="_x0000_s1359" style="position:absolute;left:242;top:23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dWEccA&#10;AADdAAAADwAAAGRycy9kb3ducmV2LnhtbESPT2sCMRDF70K/Q5hCL1Kz1j/U1ShSqnjw4raUHsfN&#10;uFm6mSybVOO3bwqCx8eb93vzFqtoG3GmzteOFQwHGQji0umaKwWfH5vnVxA+IGtsHJOCK3lYLR96&#10;C8y1u/CBzkWoRIKwz1GBCaHNpfSlIYt+4Fri5J1cZzEk2VVSd3hJcNvIlyybSos1pwaDLb0ZKn+K&#10;X5ve+HabYZz1KY7W0+K4N9vJu/9S6ukxrucgAsVwP76ld1rBaDyewP+ahAC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HVhHHAAAA3QAAAA8AAAAAAAAAAAAAAAAAmAIAAGRy&#10;cy9kb3ducmV2LnhtbFBLBQYAAAAABAAEAPUAAACMAwAAAAA=&#10;" path="m,3l3,5r,l3,5r1,l4,5r,l4,5r,l4,5r,l4,5,4,4r,l4,4r,l4,4r,l4,4r,l4,4r,l4,4r,l4,4,4,3r,l4,3r,l4,3r,l4,3r,l4,3r,l4,3r,l4,3,1,,,3xe" fillcolor="#f2f2f2" stroked="f">
                    <v:path arrowok="t" o:connecttype="custom" o:connectlocs="0,3;3,5;3,5;3,5;4,5;4,5;4,5;4,5;4,5;4,5;4,5;4,5;4,4;4,4;4,4;4,4;4,4;4,4;4,4;4,4;4,4;4,4;4,4;4,4;4,4;4,3;4,3;4,3;4,3;4,3;4,3;4,3;4,3;4,3;4,3;4,3;4,3;4,3;1,0;0,3" o:connectangles="0,0,0,0,0,0,0,0,0,0,0,0,0,0,0,0,0,0,0,0,0,0,0,0,0,0,0,0,0,0,0,0,0,0,0,0,0,0,0,0"/>
                  </v:shape>
                  <v:shape id="Freeform 3446" o:spid="_x0000_s1360" style="position:absolute;left:242;top:23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MppMcA&#10;AADdAAAADwAAAGRycy9kb3ducmV2LnhtbESPQWvCQBSE74X+h+UVequbWtEY3QQplEo9aBMPPT6y&#10;zyQ0+zZktyb+e7cgeBxm5htmnY2mFWfqXWNZweskAkFcWt1wpeBYfLzEIJxH1thaJgUXcpCljw9r&#10;TLQd+JvOua9EgLBLUEHtfZdI6cqaDLqJ7YiDd7K9QR9kX0nd4xDgppXTKJpLgw2HhRo7eq+p/M3/&#10;jILxcxnL/c+lKoZCHpdmvztEXwulnp/GzQqEp9Hfw7f2Vit4m83m8P8mPAGZ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TKaTHAAAA3QAAAA8AAAAAAAAAAAAAAAAAmAIAAGRy&#10;cy9kb3ducmV2LnhtbFBLBQYAAAAABAAEAPUAAACMAwAAAAA=&#10;" path="m,3l3,5r,l3,5r1,l4,5r,l4,5r,l4,5r,l4,5,4,4r,l4,4r,l4,4r,l4,4r,l4,4r,l4,4r,l4,4,4,3r,l4,3r,l4,3r,l4,3r,l4,3r,l4,3r,l4,3,1,,,3xe" filled="f" strokeweight="0">
                    <v:stroke joinstyle="miter"/>
                    <v:path arrowok="t" o:connecttype="custom" o:connectlocs="0,3;3,5;3,5;3,5;4,5;4,5;4,5;4,5;4,5;4,5;4,5;4,5;4,4;4,4;4,4;4,4;4,4;4,4;4,4;4,4;4,4;4,4;4,4;4,4;4,4;4,3;4,3;4,3;4,3;4,3;4,3;4,3;4,3;4,3;4,3;4,3;4,3;4,3;1,0;0,3" o:connectangles="0,0,0,0,0,0,0,0,0,0,0,0,0,0,0,0,0,0,0,0,0,0,0,0,0,0,0,0,0,0,0,0,0,0,0,0,0,0,0,0"/>
                  </v:shape>
                  <v:shape id="Freeform 3447" o:spid="_x0000_s1361" style="position:absolute;left:242;top:2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lt/cgA&#10;AADdAAAADwAAAGRycy9kb3ducmV2LnhtbESPwU7DMBBE70j8g7VIXBB1QktbQp2qQhT1wIW0qnpc&#10;4iWOiNdRbFr372skJI6j2Xmzs1hG24kjDb51rCAfZSCIa6dbbhTstuv7OQgfkDV2jknBmTwsy+ur&#10;BRbanfiDjlVoRIKwL1CBCaEvpPS1IYt+5Hri5H25wWJIcmikHvCU4LaTD1k2lRZbTg0Ge3oxVH9X&#10;Pza9cXDrPD7dURyvptXnu3l7fPV7pW5v4uoZRKAY/o//0hutYDyZzOB3TUKALC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WW39yAAAAN0AAAAPAAAAAAAAAAAAAAAAAJgCAABk&#10;cnMvZG93bnJldi54bWxQSwUGAAAAAAQABAD1AAAAjQMAAAAA&#10;" path="m,2l3,r,l3,,4,r,l4,r,l4,r,l4,r,l4,1r,l4,1r,l4,1r,l4,1r,l4,1r,l4,1r,l4,1r,l4,2r,l4,2r,l4,2r,l4,2r,l4,2r,l4,2r,l4,2,1,5,,2xe" fillcolor="#f2f2f2" stroked="f">
                    <v:path arrowok="t" o:connecttype="custom" o:connectlocs="0,2;3,0;3,0;3,0;4,0;4,0;4,0;4,0;4,0;4,0;4,0;4,0;4,1;4,1;4,1;4,1;4,1;4,1;4,1;4,1;4,1;4,1;4,1;4,1;4,1;4,1;4,2;4,2;4,2;4,2;4,2;4,2;4,2;4,2;4,2;4,2;4,2;4,2;4,2;1,5;0,2" o:connectangles="0,0,0,0,0,0,0,0,0,0,0,0,0,0,0,0,0,0,0,0,0,0,0,0,0,0,0,0,0,0,0,0,0,0,0,0,0,0,0,0,0"/>
                  </v:shape>
                  <v:shape id="Freeform 3448" o:spid="_x0000_s1362" style="position:absolute;left:242;top:2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AYTcIA&#10;AADdAAAADwAAAGRycy9kb3ducmV2LnhtbERPy4rCMBTdC/5DuII7TX3go2MUEUQZFzrWxSwvzZ22&#10;2NyUJtr692Yx4PJw3qtNa0rxpNoVlhWMhhEI4tTqgjMFt2Q/WIBwHlljaZkUvMjBZt3trDDWtuEf&#10;el59JkIIuxgV5N5XsZQuzcmgG9qKOHB/tjboA6wzqWtsQrgp5TiKZtJgwaEhx4p2OaX368MoaA/L&#10;hTz/vrKkSeRtac6nS/Q9V6rfa7dfIDy1/iP+dx+1gsl0GuaGN+EJyP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BhNwgAAAN0AAAAPAAAAAAAAAAAAAAAAAJgCAABkcnMvZG93&#10;bnJldi54bWxQSwUGAAAAAAQABAD1AAAAhwMAAAAA&#10;" path="m,2l3,r,l3,,4,r,l4,r,l4,r,l4,r,l4,1r,l4,1r,l4,1r,l4,1r,l4,1r,l4,1r,l4,1r,l4,2r,l4,2r,l4,2r,l4,2r,l4,2r,l4,2r,l4,2,1,5,,2xe" filled="f" strokeweight="0">
                    <v:stroke joinstyle="miter"/>
                    <v:path arrowok="t" o:connecttype="custom" o:connectlocs="0,2;3,0;3,0;3,0;4,0;4,0;4,0;4,0;4,0;4,0;4,0;4,0;4,1;4,1;4,1;4,1;4,1;4,1;4,1;4,1;4,1;4,1;4,1;4,1;4,1;4,1;4,2;4,2;4,2;4,2;4,2;4,2;4,2;4,2;4,2;4,2;4,2;4,2;4,2;1,5;0,2" o:connectangles="0,0,0,0,0,0,0,0,0,0,0,0,0,0,0,0,0,0,0,0,0,0,0,0,0,0,0,0,0,0,0,0,0,0,0,0,0,0,0,0,0"/>
                  </v:shape>
                  <v:shape id="Freeform 3449" o:spid="_x0000_s1363" style="position:absolute;left:241;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nYHMYA&#10;AADdAAAADwAAAGRycy9kb3ducmV2LnhtbESPQUsDMRSE74L/IbyCN5ttLWK3TUtZUQtCqavY62Pz&#10;ml1MXpYktuu/bwTB4zAz3zDL9eCsOFGInWcFk3EBgrjxumOj4OP96fYBREzIGq1nUvBDEdar66sl&#10;ltqf+Y1OdTIiQziWqKBNqS+ljE1LDuPY98TZO/rgMGUZjNQBzxnurJwWxb102HFeaLGnqqXmq/52&#10;CuyuPj4eUr0Pc/PSVZ+vxlbPe6VuRsNmASLRkP7Df+2tVnA3m83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nYHMYAAADdAAAADwAAAAAAAAAAAAAAAACYAgAAZHJz&#10;L2Rvd25yZXYueG1sUEsFBgAAAAAEAAQA9QAAAIsDAAAAAA==&#10;" path="m1,19r,1l1,20r,1l1,21r,l1,21r1,1l2,22r,l3,22r,-1l3,21r,l4,21r,-1l4,20r,-1l4,19r,-1l4,18r,-1l4,17r,-1l4,16,3,15r,l3,14r,l3,13r,-1l3,12r,-1l3,11r,-1l3,10,3,9r,l3,8r,l3,7,3,6r1,l4,5r,l4,4r,l4,3r,l4,2r,l4,1r,l3,1,3,r,l3,,2,r,l2,,1,r,l1,r,1l1,1r,l1,2r,1l1,3r,1l1,4,,5r,l,6r,l,7,,8r,l,9r,l,10r,l,11r,l,12r,1l,13r,1l,14r,1l,15r,1l,16r,1l1,17r,1l1,18r,1l1,19xe" fillcolor="#f2f2f2" stroked="f">
                    <v:path arrowok="t" o:connecttype="custom" o:connectlocs="1,20;1,21;1,21;2,22;2,22;3,21;3,21;4,20;4,19;4,18;4,17;4,16;3,15;3,14;3,13;3,12;3,11;3,10;3,9;3,8;3,6;4,5;4,4;4,3;4,2;4,1;3,1;3,0;2,0;2,0;1,0;1,1;1,1;1,3;1,4;0,5;0,6;0,7;0,8;0,9;0,10;0,11;0,13;0,14;0,15;0,16;0,17;1,18;1,19" o:connectangles="0,0,0,0,0,0,0,0,0,0,0,0,0,0,0,0,0,0,0,0,0,0,0,0,0,0,0,0,0,0,0,0,0,0,0,0,0,0,0,0,0,0,0,0,0,0,0,0,0"/>
                  </v:shape>
                  <v:shape id="Freeform 3450" o:spid="_x0000_s1364" style="position:absolute;left:241;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OwI8MA&#10;AADdAAAADwAAAGRycy9kb3ducmV2LnhtbERPW2vCMBR+H/gfwhH2Mmayi0OqUcQxEHxadcPHY3Ns&#10;S5uTkmS2/vvlQfDx47svVoNtxYV8qB1reJkoEMSFMzWXGg77r+cZiBCRDbaOScOVAqyWo4cFZsb1&#10;/E2XPJYihXDIUEMVY5dJGYqKLIaJ64gTd3beYkzQl9J47FO4beWrUh/SYs2pocKONhUVTf5nNTyp&#10;6+fWNPijTpv8+DvNe9/sSq0fx8N6DiLSEO/im3trNLy9T9P+9CY9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OwI8MAAADdAAAADwAAAAAAAAAAAAAAAACYAgAAZHJzL2Rv&#10;d25yZXYueG1sUEsFBgAAAAAEAAQA9QAAAIgDAAAAAA==&#10;" path="m1,19r,1l1,20r,1l1,21r,l1,21r1,1l2,22r,l3,22r,-1l3,21r,l4,21r,-1l4,20r,-1l4,19r,-1l4,18r,-1l4,17r,-1l4,16,3,15r,l3,14r,l3,13r,-1l3,12r,-1l3,11r,-1l3,10,3,9r,l3,8r,l3,7,3,6r1,l4,5r,l4,4r,l4,3r,l4,2r,l4,1r,l3,1,3,r,l3,,2,r,l2,,1,r,l1,r,1l1,1r,l1,2r,1l1,3r,1l1,4,,5r,l,6r,l,7,,8r,l,9r,l,10r,l,11r,l,12r,1l,13r,1l,14r,1l,15r,1l,16r,1l1,17r,1l1,18r,1l1,19xe" filled="f" strokeweight="0">
                    <v:stroke joinstyle="miter"/>
                    <v:path arrowok="t" o:connecttype="custom" o:connectlocs="1,20;1,21;1,21;2,22;2,22;3,21;3,21;4,20;4,19;4,18;4,17;4,16;3,15;3,14;3,13;3,12;3,11;3,10;3,9;3,8;3,6;4,5;4,4;4,3;4,2;4,1;3,1;3,0;2,0;2,0;1,0;1,1;1,1;1,3;1,4;0,5;0,6;0,7;0,8;0,9;0,10;0,11;0,13;0,14;0,15;0,16;0,17;1,18;1,19" o:connectangles="0,0,0,0,0,0,0,0,0,0,0,0,0,0,0,0,0,0,0,0,0,0,0,0,0,0,0,0,0,0,0,0,0,0,0,0,0,0,0,0,0,0,0,0,0,0,0,0,0"/>
                  </v:shape>
                </v:group>
                <v:group id="Group 3451" o:spid="_x0000_s1365" style="position:absolute;left:297;top:83;width:24;height:167" coordorigin="297,83"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vJVMcAAADdAAAADwAAAGRycy9kb3ducmV2LnhtbESPT2vCQBTE7wW/w/IK&#10;3uomphZJXYNIFQ9SqAqlt0f2mYRk34bsNn++fbdQ6HGYmd8wm2w0jeipc5VlBfEiAkGcW11xoeB2&#10;PTytQTiPrLGxTAomcpBtZw8bTLUd+IP6iy9EgLBLUUHpfZtK6fKSDLqFbYmDd7edQR9kV0jd4RDg&#10;ppHLKHqRBisOCyW2tC8pry/fRsFxwGGXxG/9ub7vp6/r6v3zHJNS88dx9wrC0+j/w3/tk1aQPK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VvJVMcAAADd&#10;AAAADwAAAAAAAAAAAAAAAACqAgAAZHJzL2Rvd25yZXYueG1sUEsFBgAAAAAEAAQA+gAAAJ4DAAAA&#10;AA==&#10;">
                  <v:shape id="Freeform 3452" o:spid="_x0000_s1366" style="position:absolute;left:297;top:83;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oekMUA&#10;AADdAAAADwAAAGRycy9kb3ducmV2LnhtbESPT4vCMBTE74LfITzBm6Z2V5FqFJFV9LAH/4AeH82z&#10;LTYvpYm1fvuNsOBxmJnfMPNla0rRUO0KywpGwwgEcWp1wZmC82kzmIJwHlljaZkUvMjBctHtzDHR&#10;9skHao4+EwHCLkEFufdVIqVLczLohrYiDt7N1gZ9kHUmdY3PADeljKNoIg0WHBZyrGidU3o/PoyC&#10;3f4VXxq8bmMsHpPr7/i80T93pfq9djUD4an1n/B/e6cVfH2PY3i/C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Sh6QxQAAAN0AAAAPAAAAAAAAAAAAAAAAAJgCAABkcnMv&#10;ZG93bnJldi54bWxQSwUGAAAAAAQABAD1AAAAigMAAAAA&#10;" path="m1,20r,1l1,21r,1l2,22r,l2,22r1,1l3,23r1,l4,23,5,22r,l5,22r1,l6,21r,l6,20r,l6,19r,l6,18r,l6,17r,-1l6,16,5,15r,l5,14r,l5,13r,l5,12r,-1l5,11r,-1l5,10,5,9r,l5,8r,l6,7,6,6r,l6,5r,l6,4r,l6,3,6,2r,l6,2,6,1,5,1r,l5,,4,r,l3,r,l2,r,1l2,1,1,1r,1l1,2r,l1,3r,l1,4r,1l1,5r,1l1,6r,1l1,8r,l,9r,l,10r,l,11r,1l,12r,1l,13r,1l,14r1,1l1,15r,1l1,16r,1l1,18r,l1,19r,l1,20r,xe" fillcolor="#f2f2f2" stroked="f">
                    <v:path arrowok="t" o:connecttype="custom" o:connectlocs="1,21;1,22;2,22;3,23;4,23;5,22;5,22;6,21;6,20;6,19;6,18;6,17;6,16;5,15;5,14;5,13;5,11;5,10;5,9;5,8;6,7;6,6;6,5;6,4;6,2;6,2;5,1;5,0;4,0;3,0;2,1;1,1;1,2;1,3;1,4;1,5;1,6;1,8;0,9;0,10;0,11;0,12;0,13;0,14;1,15;1,16;1,18;1,19;1,20" o:connectangles="0,0,0,0,0,0,0,0,0,0,0,0,0,0,0,0,0,0,0,0,0,0,0,0,0,0,0,0,0,0,0,0,0,0,0,0,0,0,0,0,0,0,0,0,0,0,0,0,0"/>
                  </v:shape>
                  <v:shape id="Freeform 3453" o:spid="_x0000_s1367" style="position:absolute;left:297;top:83;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dBAsQA&#10;AADdAAAADwAAAGRycy9kb3ducmV2LnhtbESPT2sCMRTE74LfITyhN836l7I1iohF6alq0etz87pZ&#10;3Lysm9TdfvumIHgcZuY3zHzZ2lLcqfaFYwXDQQKCOHO64FzB1/G9/wrCB2SNpWNS8EselotuZ46p&#10;dg3v6X4IuYgQ9ikqMCFUqZQ+M2TRD1xFHL1vV1sMUda51DU2EW5LOUqSmbRYcFwwWNHaUHY9/FgF&#10;W96YC57ws51sL3K1O3+Y5oZKvfTa1RuIQG14hh/tnVYwnkzH8P8mP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QQLEAAAA3QAAAA8AAAAAAAAAAAAAAAAAmAIAAGRycy9k&#10;b3ducmV2LnhtbFBLBQYAAAAABAAEAPUAAACJAwAAAAA=&#10;" path="m1,20r,1l1,21r,1l2,22r,l2,22r1,1l3,23r1,l4,23,5,22r,l5,22r1,l6,21r,l6,20r,l6,19r,l6,18r,l6,17r,-1l6,16,5,15r,l5,14r,l5,13r,l5,12r,-1l5,11r,-1l5,10,5,9r,l5,8r,l6,7,6,6r,l6,5r,l6,4r,l6,3,6,2r,l6,2,6,1,5,1r,l5,,4,r,l3,r,l2,r,1l2,1,1,1r,1l1,2r,l1,3r,l1,4r,1l1,5r,1l1,6r,1l1,8r,l,9r,l,10r,l,11r,1l,12r,1l,13r,1l,14r1,1l1,15r,1l1,16r,1l1,18r,l1,19r,l1,20r,xe" filled="f" strokeweight="0">
                    <v:stroke joinstyle="miter"/>
                    <v:path arrowok="t" o:connecttype="custom" o:connectlocs="1,21;1,22;2,22;3,23;4,23;5,22;5,22;6,21;6,20;6,19;6,18;6,17;6,16;5,15;5,14;5,13;5,11;5,10;5,9;5,8;6,7;6,6;6,5;6,4;6,2;6,2;5,1;5,0;4,0;3,0;2,1;1,1;1,2;1,3;1,4;1,5;1,6;1,8;0,9;0,10;0,11;0,12;0,13;0,14;1,15;1,16;1,18;1,19;1,20" o:connectangles="0,0,0,0,0,0,0,0,0,0,0,0,0,0,0,0,0,0,0,0,0,0,0,0,0,0,0,0,0,0,0,0,0,0,0,0,0,0,0,0,0,0,0,0,0,0,0,0,0"/>
                  </v:shape>
                  <v:shape id="Freeform 3454" o:spid="_x0000_s1368" style="position:absolute;left:303;top:84;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edsUA&#10;AADdAAAADwAAAGRycy9kb3ducmV2LnhtbESPX2vCMBTF3wd+h3AHexFNdSrSGaUIymT4YBX2emmu&#10;TVlzU5pou29vhMEeD+fPj7Pa9LYWd2p95VjBZJyAIC6crrhUcDnvRksQPiBrrB2Tgl/ysFkPXlaY&#10;atfxie55KEUcYZ+iAhNCk0rpC0MW/dg1xNG7utZiiLItpW6xi+O2ltMkWUiLFUeCwYa2hoqf/GYj&#10;93pYfu+P8+Eh/8omwz1muDWdUm+vffYBIlAf/sN/7U+t4H02n8HzTXwCc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952xQAAAN0AAAAPAAAAAAAAAAAAAAAAAJgCAABkcnMv&#10;ZG93bnJldi54bWxQSwUGAAAAAAQABAD1AAAAigMAAAAA&#10;" path="m,16l,6r,l,6,,5r,l,5r,l,5r,l,5r,l,5r,l,4r,l,4r,l,4r1,l1,4r,l1,4r,l1,4r,l1,4r,l1,4,1,3r,l1,3r,l1,3r,l1,3r,l2,3r,l2,3r,l2,3r,l2,3r,l2,3r,l2,3r,l2,2r1,l3,2r,l3,2r,l3,2r,l3,2r,l3,2r,l3,2r,l4,2r,l4,2,14,r,l14,r,l14,r,l15,r,l15,r,l15,r,l15,1r,l15,1r,l15,1r,l15,1r1,l16,1r,l16,1r,l16,1r,l16,1r,l16,1r,l16,1r1,l17,1r,l17,1r,1l17,2r,l17,2r,l17,2r,l17,2r,l17,2r,l17,2r,l17,2r,l17,3r1,l18,3r,l18,3r,l18,3r,l18,3r,l18,3r,1l18,4r,l18,4r,l18,4r,l18,4r,l18,4r,l18,4r,1l18,5r,l18,5r,l18,5r,l18,16r,l18,16r,l18,16r,1l18,17r,l18,17r,l18,17r,l18,17r,l18,17r,l18,18r,l18,18r,l18,18r,l18,18r,l18,18r,l18,18r,1l18,19r,l18,19r,l18,19r,l18,19r-1,l17,19r,l17,19r,l17,19r,l17,20r,l17,20r,l17,20r,l17,20r,l17,20r,l17,20r-1,l16,20r,l16,20r,l16,21r,l16,21r,l16,21r,l16,21r,l16,21r-1,l15,21r,l15,21r,l15,21r,l15,21r,l15,21r-1,l14,21r,l14,21,4,19r,l4,19r,l4,19r,l3,19r,l3,19r,l3,19r,l3,19r,l3,19r,l3,19r,l2,19r,l2,19r,l2,19r,l2,19r,l2,19r,l1,18r,l1,18r,l1,18r,l1,18r,l1,18r,l1,18r,l1,18r,l1,17r,l1,17,,17r,l,17r,l,17r,l,17r,l,17,,16r,l,16r,l,16r,l,16r,l,16xe" fillcolor="#f2f2f2" stroked="f">
                    <v:path arrowok="t" o:connecttype="custom" o:connectlocs="0,5;0,5;0,4;1,4;1,4;1,3;1,3;2,3;2,3;2,2;3,2;3,2;4,2;14,0;15,0;15,1;15,1;16,1;16,1;17,1;17,2;17,2;17,2;18,3;18,3;18,4;18,4;18,5;18,5;18,16;18,17;18,17;18,18;18,18;18,19;18,19;17,19;17,20;17,20;16,20;16,21;16,21;15,21;15,21;14,21;4,19;3,19;3,19;3,19;2,19;2,19;1,18;1,18;1,17;0,17;0,17;0,16;0,16" o:connectangles="0,0,0,0,0,0,0,0,0,0,0,0,0,0,0,0,0,0,0,0,0,0,0,0,0,0,0,0,0,0,0,0,0,0,0,0,0,0,0,0,0,0,0,0,0,0,0,0,0,0,0,0,0,0,0,0,0,0"/>
                  </v:shape>
                  <v:shape id="Freeform 3455" o:spid="_x0000_s1369" style="position:absolute;left:303;top:84;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XADcYA&#10;AADdAAAADwAAAGRycy9kb3ducmV2LnhtbESPT2vCQBTE74V+h+UVeqsb/xWNrlIt1dykKoi3R/aZ&#10;hGbfht2tid/eFQo9DjPzG2a+7EwtruR8ZVlBv5eAIM6trrhQcDx8vU1A+ICssbZMCm7kYbl4fppj&#10;qm3L33Tdh0JECPsUFZQhNKmUPi/JoO/Zhjh6F+sMhihdIbXDNsJNLQdJ8i4NVhwXSmxoXVL+s/81&#10;Cs5uk+0mZts2O5pON5fs9LmyW6VeX7qPGYhAXfgP/7UzrWA4Go/h8SY+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NXADcYAAADdAAAADwAAAAAAAAAAAAAAAACYAgAAZHJz&#10;L2Rvd25yZXYueG1sUEsFBgAAAAAEAAQA9QAAAIsDAAAAAA==&#10;" path="m,16l,6r,l,6,,5r,l,5r,l,5r,l,5r,l,5r,l,4r,l,4r,l,4r1,l1,4r,l1,4r,l1,4r,l1,4r,l1,4,1,3r,l1,3r,l1,3r,l1,3r,l2,3r,l2,3r,l2,3r,l2,3r,l2,3r,l2,3r,l2,2r1,l3,2r,l3,2r,l3,2r,l3,2r,l3,2r,l3,2r,l4,2r,l4,2,14,r,l14,r,l14,r,l15,r,l15,r,l15,r,l15,1r,l15,1r,l15,1r,l15,1r1,l16,1r,l16,1r,l16,1r,l16,1r,l16,1r,l16,1r1,l17,1r,l17,1r,1l17,2r,l17,2r,l17,2r,l17,2r,l17,2r,l17,2r,l17,2r,l17,3r1,l18,3r,l18,3r,l18,3r,l18,3r,l18,3r,1l18,4r,l18,4r,l18,4r,l18,4r,l18,4r,l18,4r,1l18,5r,l18,5r,l18,5r,l18,16r,l18,16r,l18,16r,1l18,17r,l18,17r,l18,17r,l18,17r,l18,17r,l18,18r,l18,18r,l18,18r,l18,18r,l18,18r,l18,18r,1l18,19r,l18,19r,l18,19r,l18,19r-1,l17,19r,l17,19r,l17,19r,l17,20r,l17,20r,l17,20r,l17,20r,l17,20r,l17,20r-1,l16,20r,l16,20r,l16,21r,l16,21r,l16,21r,l16,21r,l16,21r-1,l15,21r,l15,21r,l15,21r,l15,21r,l15,21r-1,l14,21r,l14,21,4,19r,l4,19r,l4,19r,l3,19r,l3,19r,l3,19r,l3,19r,l3,19r,l3,19r,l2,19r,l2,19r,l2,19r,l2,19r,l2,19r,l1,18r,l1,18r,l1,18r,l1,18r,l1,18r,l1,18r,l1,18r,l1,17r,l1,17,,17r,l,17r,l,17r,l,17r,l,17,,16r,l,16r,l,16r,l,16r,l,16xe" filled="f" strokeweight="0">
                    <v:stroke joinstyle="miter"/>
                    <v:path arrowok="t" o:connecttype="custom" o:connectlocs="0,5;0,5;0,4;1,4;1,4;1,3;1,3;2,3;2,3;2,2;3,2;3,2;4,2;14,0;15,0;15,1;15,1;16,1;16,1;17,1;17,2;17,2;17,2;18,3;18,3;18,4;18,4;18,5;18,5;18,16;18,17;18,17;18,18;18,18;18,19;18,19;17,19;17,20;17,20;16,20;16,21;16,21;15,21;15,21;14,21;4,19;3,19;3,19;3,19;2,19;2,19;1,18;1,18;1,17;0,17;0,17;0,16;0,16" o:connectangles="0,0,0,0,0,0,0,0,0,0,0,0,0,0,0,0,0,0,0,0,0,0,0,0,0,0,0,0,0,0,0,0,0,0,0,0,0,0,0,0,0,0,0,0,0,0,0,0,0,0,0,0,0,0,0,0,0,0"/>
                  </v:shape>
                  <v:shape id="Freeform 3456" o:spid="_x0000_s1370" style="position:absolute;left:301;top: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eu8cA&#10;AADdAAAADwAAAGRycy9kb3ducmV2LnhtbESPzWrDMBCE74W8g9hCL6WR82daN0oIoQk95BKnlB63&#10;1tYysVbGUhP17aNCIMdhdr7ZmS+jbcWJet84VjAaZiCIK6cbrhV8HDZPzyB8QNbYOiYFf+RhuRjc&#10;zbHQ7sx7OpWhFgnCvkAFJoSukNJXhiz6oeuIk/fjeoshyb6WusdzgttWjrMslxYbTg0GO1obqo7l&#10;r01vfLnNKL48Upys8vJ7Z7azN/+p1MN9XL2CCBTD7fiaftcKJtNZDv9rEgLk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XrvHAAAA3QAAAA8AAAAAAAAAAAAAAAAAmAIAAGRy&#10;cy9kb3ducmV2LnhtbFBLBQYAAAAABAAEAPUAAACMAwAAAAA=&#10;" path="m,2l3,5r,l3,5r,l3,5r,l3,4r,l3,4r,l3,4r,l3,4r,l4,4r,l4,4r,l4,4r,l4,4r,l4,3r,l4,3,3,3r,l3,3r,l3,3r,l3,3r,l3,3r,l3,3r,l,,,2xe" fillcolor="#f2f2f2" stroked="f">
                    <v:path arrowok="t" o:connecttype="custom" o:connectlocs="0,2;3,5;3,5;3,5;3,5;3,5;3,5;3,4;3,4;3,4;3,4;3,4;3,4;3,4;3,4;4,4;4,4;4,4;4,4;4,4;4,4;4,4;4,4;4,3;4,3;4,3;3,3;3,3;3,3;3,3;3,3;3,3;3,3;3,3;3,3;3,3;3,3;3,3;0,0;0,2" o:connectangles="0,0,0,0,0,0,0,0,0,0,0,0,0,0,0,0,0,0,0,0,0,0,0,0,0,0,0,0,0,0,0,0,0,0,0,0,0,0,0,0"/>
                  </v:shape>
                  <v:shape id="Freeform 3457" o:spid="_x0000_s1371" style="position:absolute;left:301;top:8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a4sYA&#10;AADdAAAADwAAAGRycy9kb3ducmV2LnhtbESPT2vCQBTE7wW/w/KE3upGa6tGVxFBLHrwTzx4fGSf&#10;STD7NmRXE799Vyj0OMzMb5jZojWleFDtCssK+r0IBHFqdcGZgnOy/hiDcB5ZY2mZFDzJwWLeeZth&#10;rG3DR3qcfCYChF2MCnLvq1hKl+Zk0PVsRRy8q60N+iDrTOoamwA3pRxE0bc0WHBYyLGiVU7p7XQ3&#10;CtrNZCz3l2eWNIk8T8x+d4i2I6Xeu+1yCsJT6//Df+0freBz+DWC15vw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Ya4sYAAADdAAAADwAAAAAAAAAAAAAAAACYAgAAZHJz&#10;L2Rvd25yZXYueG1sUEsFBgAAAAAEAAQA9QAAAIsDAAAAAA==&#10;" path="m,2l3,5r,l3,5r,l3,5r,l3,4r,l3,4r,l3,4r,l3,4r,l4,4r,l4,4r,l4,4r,l4,4r,l4,3r,l4,3,3,3r,l3,3r,l3,3r,l3,3r,l3,3r,l3,3r,l,,,2xe" filled="f" strokeweight="0">
                    <v:stroke joinstyle="miter"/>
                    <v:path arrowok="t" o:connecttype="custom" o:connectlocs="0,2;3,5;3,5;3,5;3,5;3,5;3,5;3,4;3,4;3,4;3,4;3,4;3,4;3,4;3,4;4,4;4,4;4,4;4,4;4,4;4,4;4,4;4,4;4,3;4,3;4,3;3,3;3,3;3,3;3,3;3,3;3,3;3,3;3,3;3,3;3,3;3,3;3,3;0,0;0,2" o:connectangles="0,0,0,0,0,0,0,0,0,0,0,0,0,0,0,0,0,0,0,0,0,0,0,0,0,0,0,0,0,0,0,0,0,0,0,0,0,0,0,0"/>
                  </v:shape>
                  <v:shape id="Freeform 3458" o:spid="_x0000_s1372" style="position:absolute;left:301;top:9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T7gccA&#10;AADdAAAADwAAAGRycy9kb3ducmV2LnhtbESPTUvDQBCG74L/YRnBm930w1pit6UULL1p0yL0NmTH&#10;JG12NmQ3TfTXOwfB4/DO+8wzy/XganWjNlSeDYxHCSji3NuKCwOn49vTAlSIyBZrz2TgmwKsV/d3&#10;S0yt7/lAtywWSiAcUjRQxtikWoe8JIdh5Btiyb586zDK2BbattgL3NV6kiRz7bBiuVBiQ9uS8mvW&#10;OdG4XHab7PPndJ4Ws/f+JXYfdUfGPD4Mm1dQkYb4v/zX3lsD09mz6Mo3ggC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2U+4HHAAAA3QAAAA8AAAAAAAAAAAAAAAAAmAIAAGRy&#10;cy9kb3ducmV2LnhtbFBLBQYAAAAABAAEAPUAAACMAwAAAAA=&#10;" path="m,2l3,r,l3,r,l3,r,l3,r,l3,r,l3,r,l3,r,l3,r,1l4,1r,l4,1r,l4,1r,l4,1r,l4,1r,l4,1r,1l3,2r,l3,2r,l3,2r,l3,2r,l3,2r,l,4,,2xe" fillcolor="#f2f2f2" stroked="f">
                    <v:path arrowok="t" o:connecttype="custom" o:connectlocs="0,2;3,0;3,0;3,0;3,0;3,0;3,0;3,0;3,0;3,0;3,0;3,0;3,0;3,0;3,0;3,0;3,1;4,1;4,1;4,1;4,1;4,1;4,1;4,1;4,1;4,1;4,1;4,1;4,2;3,2;3,2;3,2;3,2;3,2;3,2;3,2;3,2;3,2;3,2;0,4;0,2" o:connectangles="0,0,0,0,0,0,0,0,0,0,0,0,0,0,0,0,0,0,0,0,0,0,0,0,0,0,0,0,0,0,0,0,0,0,0,0,0,0,0,0,0"/>
                  </v:shape>
                  <v:shape id="Freeform 3459" o:spid="_x0000_s1373" style="position:absolute;left:301;top:9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mQ2sgA&#10;AADdAAAADwAAAGRycy9kb3ducmV2LnhtbESP0WrCQBRE3wv+w3IFX4putK1o6ioiBGpbiol+wCV7&#10;mwSzd0N2m6R+fbdQ6OMwM2eYzW4wteiodZVlBfNZBII4t7riQsHlnExXIJxH1lhbJgXf5GC3Hd1t&#10;MNa255S6zBciQNjFqKD0vomldHlJBt3MNsTB+7StQR9kW0jdYh/gppaLKFpKgxWHhRIbOpSUX7Mv&#10;oyB5T4t53r8m+1Nmbx2lH6e3471Sk/GwfwbhafD/4b/2i1bw8Pi0ht834QnI7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ZDayAAAAN0AAAAPAAAAAAAAAAAAAAAAAJgCAABk&#10;cnMvZG93bnJldi54bWxQSwUGAAAAAAQABAD1AAAAjQMAAAAA&#10;" path="m,2l3,r,l3,r,l3,r,l3,r,l3,r,l3,r,l3,r,l3,r,1l4,1r,l4,1r,l4,1r,l4,1r,l4,1r,l4,1r,1l3,2r,l3,2r,l3,2r,l3,2r,l3,2r,l,4,,2xe" filled="f" strokeweight="0">
                    <v:stroke joinstyle="miter"/>
                    <v:path arrowok="t" o:connecttype="custom" o:connectlocs="0,2;3,0;3,0;3,0;3,0;3,0;3,0;3,0;3,0;3,0;3,0;3,0;3,0;3,0;3,0;3,0;3,1;4,1;4,1;4,1;4,1;4,1;4,1;4,1;4,1;4,1;4,1;4,1;4,2;3,2;3,2;3,2;3,2;3,2;3,2;3,2;3,2;3,2;3,2;0,4;0,2" o:connectangles="0,0,0,0,0,0,0,0,0,0,0,0,0,0,0,0,0,0,0,0,0,0,0,0,0,0,0,0,0,0,0,0,0,0,0,0,0,0,0,0,0"/>
                  </v:shape>
                  <v:shape id="Freeform 3460" o:spid="_x0000_s1374" style="position:absolute;left:299;top:84;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HyicMA&#10;AADdAAAADwAAAGRycy9kb3ducmV2LnhtbERPTWvCQBC9C/0PyxS8iG5qVTR1FS00ehLUgNchO01S&#10;s7Mhu8a0v757EDw+3vdy3ZlKtNS40rKCt1EEgjizuuRcQXr+Gs5BOI+ssbJMCn7JwXr10ltirO2d&#10;j9SefC5CCLsYFRTe17GULivIoBvZmjhw37Yx6ANscqkbvIdwU8lxFM2kwZJDQ4E1fRaUXU83owAX&#10;fNjekm4wvezan/QvuSZSpkr1X7vNBwhPnX+KH+69VvA+mYX94U14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HyicMAAADdAAAADwAAAAAAAAAAAAAAAACYAgAAZHJzL2Rv&#10;d25yZXYueG1sUEsFBgAAAAAEAAQA9QAAAIgDAAAAAA==&#10;" path="m1,19r,1l1,20r,l1,21r,l2,21r,l2,21r1,l3,21r,l3,21r1,l4,20r,l4,20r,-1l4,19r,-1l4,18r,-1l4,16r,l4,15r,l4,14r,l4,13r,l4,12r-1,l3,11r,-1l3,10,3,9r1,l4,8r,l4,7r,l4,6r,l4,5r,l4,4,4,3r,l4,2r,l4,1r,l4,1,4,,3,r,l3,r,l2,r,l2,,1,r,l1,1r,l1,1r,1l1,2r,1l1,3r,1l1,5r,l1,6r,l1,7r,l1,8r,l1,9r,1l,10r,1l,11r1,1l1,12r,1l1,13r,1l1,14r,1l1,15r,1l1,17r,l1,18r,l1,19r,xe" fillcolor="#f2f2f2" stroked="f">
                    <v:path arrowok="t" o:connecttype="custom" o:connectlocs="1,20;1,20;1,21;2,21;3,21;3,21;4,21;4,20;4,19;4,18;4,17;4,16;4,15;4,14;4,13;3,12;3,10;3,9;4,8;4,7;4,6;4,5;4,4;4,3;4,2;4,1;4,0;3,0;3,0;2,0;1,0;1,1;1,1;1,2;1,3;1,5;1,6;1,7;1,8;1,9;0,10;0,11;1,12;1,13;1,14;1,15;1,17;1,18;1,19" o:connectangles="0,0,0,0,0,0,0,0,0,0,0,0,0,0,0,0,0,0,0,0,0,0,0,0,0,0,0,0,0,0,0,0,0,0,0,0,0,0,0,0,0,0,0,0,0,0,0,0,0"/>
                  </v:shape>
                  <v:shape id="Freeform 3461" o:spid="_x0000_s1375" style="position:absolute;left:299;top:84;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PlPcUA&#10;AADdAAAADwAAAGRycy9kb3ducmV2LnhtbESP0WrCQBRE3wv9h+UWfKu7ahskdRWR1Ep9MvoBl+xt&#10;EpK9G7Jbk/59VxB8HGbmDLPajLYVV+p97VjDbKpAEBfO1FxquJw/X5cgfEA22DomDX/kYbN+flph&#10;atzAJ7rmoRQRwj5FDVUIXSqlLyqy6KeuI47ej+sthij7Upoehwi3rZwrlUiLNceFCjvaVVQ0+a/V&#10;MCy+st2+eT82mCk7ZvX3JVeJ1pOXcfsBItAYHuF7+2A0LN6SGdzexCc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U9xQAAAN0AAAAPAAAAAAAAAAAAAAAAAJgCAABkcnMv&#10;ZG93bnJldi54bWxQSwUGAAAAAAQABAD1AAAAigMAAAAA&#10;" path="m1,19r,1l1,20r,l1,21r,l2,21r,l2,21r1,l3,21r,l3,21r1,l4,20r,l4,20r,-1l4,19r,-1l4,18r,-1l4,16r,l4,15r,l4,14r,l4,13r,l4,12r-1,l3,11r,-1l3,10,3,9r1,l4,8r,l4,7r,l4,6r,l4,5r,l4,4,4,3r,l4,2r,l4,1r,l4,1,4,,3,r,l3,r,l2,r,l2,,1,r,l1,1r,l1,1r,1l1,2r,1l1,3r,1l1,5r,l1,6r,l1,7r,l1,8r,l1,9r,1l,10r,1l,11r1,1l1,12r,1l1,13r,1l1,14r,1l1,15r,1l1,17r,l1,18r,l1,19r,xe" filled="f" strokeweight="0">
                    <v:stroke joinstyle="miter"/>
                    <v:path arrowok="t" o:connecttype="custom" o:connectlocs="1,20;1,20;1,21;2,21;3,21;3,21;4,21;4,20;4,19;4,18;4,17;4,16;4,15;4,14;4,13;3,12;3,10;3,9;4,8;4,7;4,6;4,5;4,4;4,3;4,2;4,1;4,0;3,0;3,0;2,0;1,0;1,1;1,1;1,2;1,3;1,5;1,6;1,7;1,8;1,9;0,10;0,11;1,12;1,13;1,14;1,15;1,17;1,18;1,19" o:connectangles="0,0,0,0,0,0,0,0,0,0,0,0,0,0,0,0,0,0,0,0,0,0,0,0,0,0,0,0,0,0,0,0,0,0,0,0,0,0,0,0,0,0,0,0,0,0,0,0,0"/>
                  </v:shape>
                  <v:shape id="Freeform 3462" o:spid="_x0000_s1376" style="position:absolute;left:297;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bULcUA&#10;AADdAAAADwAAAGRycy9kb3ducmV2LnhtbESPT4vCMBTE7wt+h/AEb2tqdcvSNYqIih724B9Yj4/m&#10;bVtsXkoTa/32RhA8DjPzG2Y670wlWmpcaVnBaBiBIM6sLjlXcDquP79BOI+ssbJMCu7kYD7rfUwx&#10;1fbGe2oPPhcBwi5FBYX3dSqlywoy6Ia2Jg7ev20M+iCbXOoGbwFuKhlHUSINlhwWCqxpWVB2OVyN&#10;gu3uHv+1eN7EWF6T8+/Xaa1XF6UG/W7xA8JT59/hV3urFYwnSQzP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JtQtxQAAAN0AAAAPAAAAAAAAAAAAAAAAAJgCAABkcnMv&#10;ZG93bnJldi54bWxQSwUGAAAAAAQABAD1AAAAigMAAAAA&#10;" path="m1,20r,1l1,21r,1l2,22r,l2,22r1,1l3,23r1,l4,23r,-1l5,22r,l6,22r,-1l6,21r,-1l6,20r,-1l6,19r,-1l6,17r,l6,16r-1,l5,15r,l5,14r,l5,13r,l5,12r,-1l5,11r,-1l5,10,5,9r,l5,8r,l5,7,6,6r,l6,5r,l6,4r,l6,3,6,2r,l6,2,6,1,5,1r,l4,r,l4,,3,r,l2,r,1l2,1,1,1r,l1,2r,l1,3r,l1,4r,1l1,5r,1l1,6,,7,,8r,l,9r,l,10r,l,11r,1l,12r,1l,13r,1l,14r,1l,15r,1l1,16r,1l1,18r,l1,19r,l1,20r,xe" fillcolor="#f2f2f2" stroked="f">
                    <v:path arrowok="t" o:connecttype="custom" o:connectlocs="1,21;1,22;2,22;3,23;4,23;4,22;5,22;6,21;6,20;6,19;6,18;6,17;5,16;5,15;5,14;5,13;5,11;5,10;5,9;5,8;5,7;6,6;6,5;6,4;6,2;6,2;5,1;4,0;4,0;3,0;2,1;1,1;1,2;1,3;1,4;1,5;1,6;0,8;0,9;0,10;0,11;0,12;0,13;0,14;0,15;1,16;1,18;1,19;1,20" o:connectangles="0,0,0,0,0,0,0,0,0,0,0,0,0,0,0,0,0,0,0,0,0,0,0,0,0,0,0,0,0,0,0,0,0,0,0,0,0,0,0,0,0,0,0,0,0,0,0,0,0"/>
                  </v:shape>
                  <v:shape id="Freeform 3463" o:spid="_x0000_s1377" style="position:absolute;left:297;top:11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uLv8UA&#10;AADdAAAADwAAAGRycy9kb3ducmV2LnhtbESPT2vCQBTE70K/w/IKvenGP0iJboKUFsVTq0Wvz+wz&#10;G8y+jdnVpN++Wyh4HGbmN8wy720t7tT6yrGC8SgBQVw4XXGp4Hv/MXwF4QOyxtoxKfghD3n2NFhi&#10;ql3HX3TfhVJECPsUFZgQmlRKXxiy6EeuIY7e2bUWQ5RtKXWLXYTbWk6SZC4tVhwXDDb0Zqi47G5W&#10;wZrfzQkP+NnP1ie52hy3pruiUi/P/WoBIlAfHuH/9kYrmM7mU/h7E5+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q4u/xQAAAN0AAAAPAAAAAAAAAAAAAAAAAJgCAABkcnMv&#10;ZG93bnJldi54bWxQSwUGAAAAAAQABAD1AAAAigMAAAAA&#10;" path="m1,20r,1l1,21r,1l2,22r,l2,22r1,1l3,23r1,l4,23r,-1l5,22r,l6,22r,-1l6,21r,-1l6,20r,-1l6,19r,-1l6,17r,l6,16r-1,l5,15r,l5,14r,l5,13r,l5,12r,-1l5,11r,-1l5,10,5,9r,l5,8r,l5,7,6,6r,l6,5r,l6,4r,l6,3,6,2r,l6,2,6,1,5,1r,l4,r,l4,,3,r,l2,r,1l2,1,1,1r,l1,2r,l1,3r,l1,4r,1l1,5r,1l1,6,,7,,8r,l,9r,l,10r,l,11r,1l,12r,1l,13r,1l,14r,1l,15r,1l1,16r,1l1,18r,l1,19r,l1,20r,xe" filled="f" strokeweight="0">
                    <v:stroke joinstyle="miter"/>
                    <v:path arrowok="t" o:connecttype="custom" o:connectlocs="1,21;1,22;2,22;3,23;4,23;4,22;5,22;6,21;6,20;6,19;6,18;6,17;5,16;5,15;5,14;5,13;5,11;5,10;5,9;5,8;5,7;6,6;6,5;6,4;6,2;6,2;5,1;4,0;4,0;3,0;2,1;1,1;1,2;1,3;1,4;1,5;1,6;0,8;0,9;0,10;0,11;0,12;0,13;0,14;0,15;1,16;1,18;1,19;1,20" o:connectangles="0,0,0,0,0,0,0,0,0,0,0,0,0,0,0,0,0,0,0,0,0,0,0,0,0,0,0,0,0,0,0,0,0,0,0,0,0,0,0,0,0,0,0,0,0,0,0,0,0"/>
                  </v:shape>
                  <v:shape id="Freeform 3464" o:spid="_x0000_s1378" style="position:absolute;left:303;top:113;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sUy8UA&#10;AADdAAAADwAAAGRycy9kb3ducmV2LnhtbESPX2vCMBTF3wd+h3AHexFNdSpSjVIEZTJ8sAq+Xppr&#10;U9bclCba7tsvg8EeD+fPj7Pe9rYWT2p95VjBZJyAIC6crrhUcL3sR0sQPiBrrB2Tgm/ysN0MXtaY&#10;atfxmZ55KEUcYZ+iAhNCk0rpC0MW/dg1xNG7u9ZiiLItpW6xi+O2ltMkWUiLFUeCwYZ2hoqv/GEj&#10;935c3g6n+fCYf2aT4QEz3JlOqbfXPluBCNSH//Bf+0MreJ8tZvD7Jj4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GxTLxQAAAN0AAAAPAAAAAAAAAAAAAAAAAJgCAABkcnMv&#10;ZG93bnJldi54bWxQSwUGAAAAAAQABAD1AAAAigMAAAAA&#10;" path="m,16l,6r,l,5r,l,5r,l,5r,l,5r,l,5r,l,5,,4r,l,4r,l,4r,l,4r,l,4r,l,4r1,l1,4r,l1,4,1,3r,l1,3r,l1,3r,l1,3r,l1,3r,l1,3r1,l2,3r,l2,3r,l2,3r,l2,3r,l2,2r,l2,2r1,l3,2r,l3,2r,l3,2r,l3,2r,l3,2r,l3,2r,l4,2,14,r,l14,r,l14,r,l14,r,l15,r,l15,r,l15,r,l15,r,1l15,1r,l15,1r,l15,1r1,l16,1r,l16,1r,l16,1r,l16,1r,l16,1r,l17,1r,l17,1r,1l17,2r,l17,2r,l17,2r,l17,2r,l17,2r,l17,2r,l17,2r,l17,3r,l17,3r,l17,3r,l17,3r1,l18,3r,l18,3r,1l18,4r,l18,4r,l18,4r,l18,4r,l18,4r,l18,4r,1l18,5r,l18,5r,l18,5r,l18,16r,l18,16r,l18,16r,l18,17r,l18,17r,l18,17r,l18,17r,l18,17r,l18,18r,l18,18r,l18,18r,l18,18r,l18,18r,l18,18r-1,l17,19r,l17,19r,l17,19r,l17,19r,l17,19r,l17,19r,l17,19r,l17,20r,l17,20r,l17,20r,l17,20r,l17,20r,l16,20r,l16,20r,l16,20r,l16,21r,l16,21r,l16,21r,l16,21r-1,l15,21r,l15,21r,l15,21r,l15,21r,l15,21r,l14,21r,l14,21r,l14,21,4,19r,l4,19r,l3,19r,l3,19r,l3,19r,l3,19r,l3,19r,l3,19r,l2,19r,l2,19r,l2,19r,l2,19r,l2,19r,l1,18r,l1,18r,l1,18r,l1,18r,l1,18r,l1,18r,l1,18r,l1,18,,18,,17r,l,17r,l,17r,l,17r,l,17r,l,17,,16r,l,16r,l,16r,l,16r,l,16r,xe" fillcolor="#f2f2f2" stroked="f">
                    <v:path arrowok="t" o:connecttype="custom" o:connectlocs="0,5;0,5;0,4;0,4;0,4;1,3;1,3;1,3;2,3;2,2;3,2;3,2;3,2;14,0;15,0;15,0;15,1;16,1;16,1;17,1;17,2;17,2;17,2;17,3;18,3;18,4;18,4;18,5;18,5;18,16;18,17;18,17;18,18;18,18;17,19;17,19;17,19;17,20;17,20;16,20;16,21;16,21;15,21;15,21;14,21;4,19;3,19;3,19;2,19;2,19;1,18;1,18;1,18;0,17;0,17;0,17;0,16;0,16" o:connectangles="0,0,0,0,0,0,0,0,0,0,0,0,0,0,0,0,0,0,0,0,0,0,0,0,0,0,0,0,0,0,0,0,0,0,0,0,0,0,0,0,0,0,0,0,0,0,0,0,0,0,0,0,0,0,0,0,0,0"/>
                  </v:shape>
                  <v:shape id="Freeform 3465" o:spid="_x0000_s1379" style="position:absolute;left:303;top:113;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kKsMYA&#10;AADdAAAADwAAAGRycy9kb3ducmV2LnhtbESPQWvCQBSE70L/w/IKvemmtgZNXUUt1dykVpDeHtln&#10;Epp9G3a3Jv33bkHwOMzMN8x82ZtGXMj52rKC51ECgriwuuZSwfHrYzgF4QOyxsYyKfgjD8vFw2CO&#10;mbYdf9LlEEoRIewzVFCF0GZS+qIig35kW+Lona0zGKJ0pdQOuwg3jRwnSSoN1hwXKmxpU1Hxc/g1&#10;Cr7dNt9Pza5r9zSbbc/56X1td0o9PfarNxCB+nAP39q5VvDymk7g/018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kKsMYAAADdAAAADwAAAAAAAAAAAAAAAACYAgAAZHJz&#10;L2Rvd25yZXYueG1sUEsFBgAAAAAEAAQA9QAAAIsDAAAAAA==&#10;" path="m,16l,6r,l,5r,l,5r,l,5r,l,5r,l,5r,l,5,,4r,l,4r,l,4r,l,4r,l,4r,l,4r1,l1,4r,l1,4,1,3r,l1,3r,l1,3r,l1,3r,l1,3r,l1,3r1,l2,3r,l2,3r,l2,3r,l2,3r,l2,2r,l2,2r1,l3,2r,l3,2r,l3,2r,l3,2r,l3,2r,l3,2r,l4,2,14,r,l14,r,l14,r,l14,r,l15,r,l15,r,l15,r,l15,r,1l15,1r,l15,1r,l15,1r1,l16,1r,l16,1r,l16,1r,l16,1r,l16,1r,l17,1r,l17,1r,1l17,2r,l17,2r,l17,2r,l17,2r,l17,2r,l17,2r,l17,2r,l17,3r,l17,3r,l17,3r,l17,3r1,l18,3r,l18,3r,1l18,4r,l18,4r,l18,4r,l18,4r,l18,4r,l18,4r,1l18,5r,l18,5r,l18,5r,l18,16r,l18,16r,l18,16r,l18,17r,l18,17r,l18,17r,l18,17r,l18,17r,l18,18r,l18,18r,l18,18r,l18,18r,l18,18r,l18,18r-1,l17,19r,l17,19r,l17,19r,l17,19r,l17,19r,l17,19r,l17,19r,l17,20r,l17,20r,l17,20r,l17,20r,l17,20r,l16,20r,l16,20r,l16,20r,l16,21r,l16,21r,l16,21r,l16,21r-1,l15,21r,l15,21r,l15,21r,l15,21r,l15,21r,l14,21r,l14,21r,l14,21,4,19r,l4,19r,l3,19r,l3,19r,l3,19r,l3,19r,l3,19r,l3,19r,l2,19r,l2,19r,l2,19r,l2,19r,l2,19r,l1,18r,l1,18r,l1,18r,l1,18r,l1,18r,l1,18r,l1,18r,l1,18,,18,,17r,l,17r,l,17r,l,17r,l,17r,l,17,,16r,l,16r,l,16r,l,16r,l,16r,xe" filled="f" strokeweight="0">
                    <v:stroke joinstyle="miter"/>
                    <v:path arrowok="t" o:connecttype="custom" o:connectlocs="0,5;0,5;0,4;0,4;0,4;1,3;1,3;1,3;2,3;2,2;3,2;3,2;3,2;14,0;15,0;15,0;15,1;16,1;16,1;17,1;17,2;17,2;17,2;17,3;18,3;18,4;18,4;18,5;18,5;18,16;18,17;18,17;18,18;18,18;17,19;17,19;17,19;17,20;17,20;16,20;16,21;16,21;15,21;15,21;14,21;4,19;3,19;3,19;2,19;2,19;1,18;1,18;1,18;0,17;0,17;0,17;0,16;0,16" o:connectangles="0,0,0,0,0,0,0,0,0,0,0,0,0,0,0,0,0,0,0,0,0,0,0,0,0,0,0,0,0,0,0,0,0,0,0,0,0,0,0,0,0,0,0,0,0,0,0,0,0,0,0,0,0,0,0,0,0,0"/>
                  </v:shape>
                  <v:shape id="Freeform 3466" o:spid="_x0000_s1380" style="position:absolute;left:301;top:11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jCxMcA&#10;AADdAAAADwAAAGRycy9kb3ducmV2LnhtbESPQWvCQBSE74X+h+UVehHdaEso0VWqohRBsNGDx0f2&#10;Ndk2+zZktyb9925B8DjMzDfMbNHbWlyo9caxgvEoAUFcOG24VHA6boZvIHxA1lg7JgV/5GExf3yY&#10;YaZdx590yUMpIoR9hgqqEJpMSl9UZNGPXEMcvS/XWgxRtqXULXYRbms5SZJUWjQcFypsaFVR8ZP/&#10;WgWm2fHhe+1Md+7258FybAd6v1Xq+al/n4II1Id7+Nb+0ApeXtMU/t/EJ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4wsTHAAAA3QAAAA8AAAAAAAAAAAAAAAAAmAIAAGRy&#10;cy9kb3ducmV2LnhtbFBLBQYAAAAABAAEAPUAAACMAwAAAAA=&#10;" path="m,2l2,5r,l3,5r,l3,5r,l3,4r,l3,4r,l3,4r,l3,4r,l3,4r,l3,4r,l3,4r,l3,3r,l3,3r,l3,3r,l3,3r,l3,3r,l3,3r,l3,3r,l3,3r,l3,3,,,,2xe" fillcolor="#f2f2f2" stroked="f">
                    <v:path arrowok="t" o:connecttype="custom" o:connectlocs="0,2;2,5;2,5;3,5;3,5;3,5;3,5;3,4;3,4;3,4;3,4;3,4;3,4;3,4;3,4;3,4;3,4;3,4;3,4;3,4;3,4;3,3;3,3;3,3;3,3;3,3;3,3;3,3;3,3;3,3;3,3;3,3;3,3;3,3;3,3;3,3;3,3;3,3;0,0;0,2" o:connectangles="0,0,0,0,0,0,0,0,0,0,0,0,0,0,0,0,0,0,0,0,0,0,0,0,0,0,0,0,0,0,0,0,0,0,0,0,0,0,0,0"/>
                  </v:shape>
                  <v:shape id="Freeform 3467" o:spid="_x0000_s1381" style="position:absolute;left:301;top:11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mMcA&#10;AADdAAAADwAAAGRycy9kb3ducmV2LnhtbESPzW7CMBCE75X6DtZW6q04UERJwIki2kpceuDnwm0V&#10;L3EgXkexgZSnrytV6nE0M99olsVgW3Gl3jeOFYxHCQjiyumGawX73efLHIQPyBpbx6TgmzwU+ePD&#10;EjPtbryh6zbUIkLYZ6jAhNBlUvrKkEU/ch1x9I6utxii7Gupe7xFuG3lJElm0mLDccFgRytD1Xl7&#10;sQrKU7pOvyYfJMP9vdzo7mDK9KDU89NQLkAEGsJ/+K+91gpep7M3+H0Tn4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eP5jHAAAA3QAAAA8AAAAAAAAAAAAAAAAAmAIAAGRy&#10;cy9kb3ducmV2LnhtbFBLBQYAAAAABAAEAPUAAACMAwAAAAA=&#10;" path="m,2l2,5r,l3,5r,l3,5r,l3,4r,l3,4r,l3,4r,l3,4r,l3,4r,l3,4r,l3,4r,l3,3r,l3,3r,l3,3r,l3,3r,l3,3r,l3,3r,l3,3r,l3,3r,l3,3,,,,2xe" filled="f" strokeweight="0">
                    <v:stroke joinstyle="miter"/>
                    <v:path arrowok="t" o:connecttype="custom" o:connectlocs="0,2;2,5;2,5;3,5;3,5;3,5;3,5;3,4;3,4;3,4;3,4;3,4;3,4;3,4;3,4;3,4;3,4;3,4;3,4;3,4;3,4;3,3;3,3;3,3;3,3;3,3;3,3;3,3;3,3;3,3;3,3;3,3;3,3;3,3;3,3;3,3;3,3;3,3;0,0;0,2" o:connectangles="0,0,0,0,0,0,0,0,0,0,0,0,0,0,0,0,0,0,0,0,0,0,0,0,0,0,0,0,0,0,0,0,0,0,0,0,0,0,0,0"/>
                  </v:shape>
                  <v:shape id="Freeform 3468" o:spid="_x0000_s1382" style="position:absolute;left:301;top:128;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1mi8EA&#10;AADdAAAADwAAAGRycy9kb3ducmV2LnhtbERPzWoCMRC+C75DmEIvUrNaWWQ1ighFwZO2DzDdjJvQ&#10;zWRNUnd9++ZQ8Pjx/a+3g2vFnUK0nhXMpgUI4tpry42Cr8+PtyWImJA1tp5JwYMibDfj0Ror7Xs+&#10;0/2SGpFDOFaowKTUVVLG2pDDOPUdceauPjhMGYZG6oB9DnetnBdFKR1azg0GO9obqn8uv05BkHZ2&#10;OjYne/smfX5M2PSHpVHq9WXYrUAkGtJT/O8+agXvizLPzW/yE5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9ZovBAAAA3QAAAA8AAAAAAAAAAAAAAAAAmAIAAGRycy9kb3du&#10;cmV2LnhtbFBLBQYAAAAABAAEAPUAAACGAwAAAAA=&#10;" path="m,2l2,r,l3,r,l3,r,l3,r,l3,r,l3,r,l3,r,l3,r,1l3,1r,l3,1r,l3,1r,l3,1r,l3,1r,l3,1r,l3,1r,1l3,2r,l3,2r,l3,2r,l3,2r,l,4,,2xe" fillcolor="#f2f2f2" stroked="f">
                    <v:path arrowok="t" o:connecttype="custom" o:connectlocs="0,2;2,0;2,0;3,0;3,0;3,0;3,0;3,0;3,0;3,0;3,0;3,0;3,0;3,0;3,0;3,0;3,1;3,1;3,1;3,1;3,1;3,1;3,1;3,1;3,1;3,1;3,1;3,1;3,1;3,1;3,2;3,2;3,2;3,2;3,2;3,2;3,2;3,2;3,2;0,4;0,2" o:connectangles="0,0,0,0,0,0,0,0,0,0,0,0,0,0,0,0,0,0,0,0,0,0,0,0,0,0,0,0,0,0,0,0,0,0,0,0,0,0,0,0,0"/>
                  </v:shape>
                  <v:shape id="Freeform 3469" o:spid="_x0000_s1383" style="position:absolute;left:301;top:128;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adZcUA&#10;AADdAAAADwAAAGRycy9kb3ducmV2LnhtbESPzWrDMBCE74W+g9hCb42cujGtE8WUQKCnlDg5NLfF&#10;2tom1spY8t/bR4VCjsPMfMNsssk0YqDO1ZYVLBcRCOLC6ppLBefT/uUdhPPIGhvLpGAmB9n28WGD&#10;qbYjH2nIfSkChF2KCirv21RKV1Rk0C1sSxy8X9sZ9EF2pdQdjgFuGvkaRYk0WHNYqLClXUXFNe+N&#10;guMl/i7j1Wzc5TqefkxCnvuDUs9P0+cahKfJ38P/7S+tIH5LPuDvTX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Jp1lxQAAAN0AAAAPAAAAAAAAAAAAAAAAAJgCAABkcnMv&#10;ZG93bnJldi54bWxQSwUGAAAAAAQABAD1AAAAigMAAAAA&#10;" path="m,2l2,r,l3,r,l3,r,l3,r,l3,r,l3,r,l3,r,l3,r,1l3,1r,l3,1r,l3,1r,l3,1r,l3,1r,l3,1r,l3,1r,1l3,2r,l3,2r,l3,2r,l3,2r,l,4,,2xe" filled="f" strokeweight="0">
                    <v:stroke joinstyle="miter"/>
                    <v:path arrowok="t" o:connecttype="custom" o:connectlocs="0,2;2,0;2,0;3,0;3,0;3,0;3,0;3,0;3,0;3,0;3,0;3,0;3,0;3,0;3,0;3,0;3,1;3,1;3,1;3,1;3,1;3,1;3,1;3,1;3,1;3,1;3,1;3,1;3,1;3,1;3,2;3,2;3,2;3,2;3,2;3,2;3,2;3,2;3,2;0,4;0,2" o:connectangles="0,0,0,0,0,0,0,0,0,0,0,0,0,0,0,0,0,0,0,0,0,0,0,0,0,0,0,0,0,0,0,0,0,0,0,0,0,0,0,0,0"/>
                  </v:shape>
                  <v:shape id="Freeform 3470" o:spid="_x0000_s1384" style="position:absolute;left:299;top:113;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hkVMQA&#10;AADdAAAADwAAAGRycy9kb3ducmV2LnhtbERPy2rCQBTdF/yH4Qpuik5q6ys6SltodCWoAbeXzDWJ&#10;Zu6EzBjTfn1nUejycN6rTWcq0VLjSssKXkYRCOLM6pJzBenpazgH4TyyxsoyKfgmB5t172mFsbYP&#10;PlB79LkIIexiVFB4X8dSuqwgg25ka+LAXWxj0AfY5FI3+AjhppLjKJpKgyWHhgJr+iwoux3vRgEu&#10;eP9xT7rnyXnbXtOf5JZImSo16HfvSxCeOv8v/nPvtILXt1nYH96EJ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oZFTEAAAA3QAAAA8AAAAAAAAAAAAAAAAAmAIAAGRycy9k&#10;b3ducmV2LnhtbFBLBQYAAAAABAAEAPUAAACJAwAAAAA=&#10;" path="m1,19r,1l1,20r,l1,21r,l2,21r,l2,21r,l3,21r,l3,21r,l4,20r,l4,20r,-1l4,19r,-1l4,18r,-1l4,16r,l4,15r,l4,14r,l3,13r,l3,12r,l3,11r,-1l3,10,3,9r,l3,8r,l4,7r,l4,6r,l4,5r,l4,4,4,3r,l4,2r,l4,1r,l4,1,3,r,l3,r,l2,r,l2,r,l1,r,l1,r,1l1,1r,1l1,2r,1l1,3r,1l1,5r,l1,6,,6,,7r,l,8r,l,9r,1l,10r,1l,11r,1l,12r,1l,13r,1l,14r,1l1,15r,1l1,16r,1l1,18r,l1,19r,xe" fillcolor="#f2f2f2" stroked="f">
                    <v:path arrowok="t" o:connecttype="custom" o:connectlocs="1,20;1,20;1,21;2,21;2,21;3,21;3,21;4,20;4,19;4,18;4,17;4,16;4,15;4,14;3,13;3,12;3,10;3,9;3,8;4,7;4,6;4,5;4,4;4,3;4,2;4,1;3,0;3,0;2,0;2,0;1,0;1,0;1,1;1,2;1,3;1,5;1,6;0,7;0,8;0,9;0,10;0,11;0,12;0,13;0,14;1,15;1,16;1,18;1,19" o:connectangles="0,0,0,0,0,0,0,0,0,0,0,0,0,0,0,0,0,0,0,0,0,0,0,0,0,0,0,0,0,0,0,0,0,0,0,0,0,0,0,0,0,0,0,0,0,0,0,0,0"/>
                  </v:shape>
                  <v:shape id="Freeform 3471" o:spid="_x0000_s1385" style="position:absolute;left:299;top:113;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pz4MUA&#10;AADdAAAADwAAAGRycy9kb3ducmV2LnhtbESP3WrCQBSE7wt9h+UUvNNda/0hukqRWIteGX2AQ/Y0&#10;CcmeDdmtSd++KxR6OczMN8xmN9hG3KnzlWMN04kCQZw7U3Gh4XY9jFcgfEA22DgmDT/kYbd9ftpg&#10;YlzPF7pnoRARwj5BDWUIbSKlz0uy6CeuJY7el+sshii7QpoO+wi3jXxVaiEtVhwXSmxpX1JeZ99W&#10;Qz87pvuPen6uMVV2SKvTLVMLrUcvw/saRKAh/If/2p9Gw+xtOYXHm/g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GnPgxQAAAN0AAAAPAAAAAAAAAAAAAAAAAJgCAABkcnMv&#10;ZG93bnJldi54bWxQSwUGAAAAAAQABAD1AAAAigMAAAAA&#10;" path="m1,19r,1l1,20r,l1,21r,l2,21r,l2,21r,l3,21r,l3,21r,l4,20r,l4,20r,-1l4,19r,-1l4,18r,-1l4,16r,l4,15r,l4,14r,l3,13r,l3,12r,l3,11r,-1l3,10,3,9r,l3,8r,l4,7r,l4,6r,l4,5r,l4,4,4,3r,l4,2r,l4,1r,l4,1,3,r,l3,r,l2,r,l2,r,l1,r,l1,r,1l1,1r,1l1,2r,1l1,3r,1l1,5r,l1,6,,6,,7r,l,8r,l,9r,1l,10r,1l,11r,1l,12r,1l,13r,1l,14r,1l1,15r,1l1,16r,1l1,18r,l1,19r,xe" filled="f" strokeweight="0">
                    <v:stroke joinstyle="miter"/>
                    <v:path arrowok="t" o:connecttype="custom" o:connectlocs="1,20;1,20;1,21;2,21;2,21;3,21;3,21;4,20;4,19;4,18;4,17;4,16;4,15;4,14;3,13;3,12;3,10;3,9;3,8;4,7;4,6;4,5;4,4;4,3;4,2;4,1;3,0;3,0;2,0;2,0;1,0;1,0;1,1;1,2;1,3;1,5;1,6;0,7;0,8;0,9;0,10;0,11;0,12;0,13;0,14;1,15;1,16;1,18;1,19" o:connectangles="0,0,0,0,0,0,0,0,0,0,0,0,0,0,0,0,0,0,0,0,0,0,0,0,0,0,0,0,0,0,0,0,0,0,0,0,0,0,0,0,0,0,0,0,0,0,0,0,0"/>
                  </v:shape>
                  <v:shape id="Freeform 3472" o:spid="_x0000_s1386" style="position:absolute;left:297;top:14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C8MYA&#10;AADdAAAADwAAAGRycy9kb3ducmV2LnhtbESPT4vCMBTE78J+h/AWvGm69c9K1yiLqOjBg66gx0fz&#10;ti02L6WJtX57Iwgeh5n5DTOdt6YUDdWusKzgqx+BIE6tLjhTcPxb9SYgnEfWWFomBXdyMJ99dKaY&#10;aHvjPTUHn4kAYZeggtz7KpHSpTkZdH1bEQfv39YGfZB1JnWNtwA3pYyjaCwNFhwWcqxokVN6OVyN&#10;gs32Hp8aPK9jLK7j8250XOnlRanuZ/v7A8JT69/hV3ujFQyG3zE834Qn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C8MYAAADdAAAADwAAAAAAAAAAAAAAAACYAgAAZHJz&#10;L2Rvd25yZXYueG1sUEsFBgAAAAAEAAQA9QAAAIsDAAAAAA==&#10;" path="m,20r1,1l1,21r,1l1,22r,l2,22r,1l3,23r,l4,23r,-1l5,22r,l5,22r,-1l6,21r,-1l6,20r,-1l6,19,5,18r,-1l5,17r,-1l5,16r,-1l5,15r,-1l5,14r,-1l5,12r,l5,11r,l5,10r,l5,9r,l5,8,5,7r,l5,6r,l5,5r,l6,4r,l6,3,6,2r,l5,2,5,1r,l5,1,4,r,l3,r,l2,r,l1,1r,l1,1r,l1,2,,2,,3r,l,4,,5r,l,6r,l,7r,l,8,,9r,l,10r,l,11r,1l,12r,1l,13r,1l,14r,1l,15r,1l,16r,1l,18r,l,19r,l,20r,xe" fillcolor="#f2f2f2" stroked="f">
                    <v:path arrowok="t" o:connecttype="custom" o:connectlocs="1,21;1,22;1,22;2,23;3,23;4,22;5,22;5,21;6,20;6,19;5,18;5,17;5,16;5,15;5,14;5,12;5,11;5,10;5,9;5,8;5,7;5,6;5,5;6,4;6,2;5,2;5,1;4,0;3,0;2,0;1,1;1,1;1,2;0,3;0,4;0,5;0,6;0,7;0,9;0,10;0,11;0,12;0,13;0,14;0,15;0,16;0,18;0,19;0,20" o:connectangles="0,0,0,0,0,0,0,0,0,0,0,0,0,0,0,0,0,0,0,0,0,0,0,0,0,0,0,0,0,0,0,0,0,0,0,0,0,0,0,0,0,0,0,0,0,0,0,0,0"/>
                  </v:shape>
                  <v:shape id="Freeform 3473" o:spid="_x0000_s1387" style="position:absolute;left:297;top:14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IdYsUA&#10;AADdAAAADwAAAGRycy9kb3ducmV2LnhtbESPT2sCMRTE74LfITyhN836By1bo4hYlJ6qFr0+N6+b&#10;xc3Luknd7bdvCoLHYWZ+w8yXrS3FnWpfOFYwHCQgiDOnC84VfB3f+68gfEDWWDomBb/kYbnoduaY&#10;atfwnu6HkIsIYZ+iAhNClUrpM0MW/cBVxNH7drXFEGWdS11jE+G2lKMkmUqLBccFgxWtDWXXw49V&#10;sOWNueAJP9vJ9iJXu/OHaW6o1EuvXb2BCNSGZ/jR3mkF48lsDP9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ch1ixQAAAN0AAAAPAAAAAAAAAAAAAAAAAJgCAABkcnMv&#10;ZG93bnJldi54bWxQSwUGAAAAAAQABAD1AAAAigMAAAAA&#10;" path="m,20r1,1l1,21r,1l1,22r,l2,22r,1l3,23r,l4,23r,-1l5,22r,l5,22r,-1l6,21r,-1l6,20r,-1l6,19,5,18r,-1l5,17r,-1l5,16r,-1l5,15r,-1l5,14r,-1l5,12r,l5,11r,l5,10r,l5,9r,l5,8,5,7r,l5,6r,l5,5r,l6,4r,l6,3,6,2r,l5,2,5,1r,l5,1,4,r,l3,r,l2,r,l1,1r,l1,1r,l1,2,,2,,3r,l,4,,5r,l,6r,l,7r,l,8,,9r,l,10r,l,11r,1l,12r,1l,13r,1l,14r,1l,15r,1l,16r,1l,18r,l,19r,l,20r,xe" filled="f" strokeweight="0">
                    <v:stroke joinstyle="miter"/>
                    <v:path arrowok="t" o:connecttype="custom" o:connectlocs="1,21;1,22;1,22;2,23;3,23;4,22;5,22;5,21;6,20;6,19;5,18;5,17;5,16;5,15;5,14;5,12;5,11;5,10;5,9;5,8;5,7;5,6;5,5;6,4;6,2;5,2;5,1;4,0;3,0;2,0;1,1;1,1;1,2;0,3;0,4;0,5;0,6;0,7;0,9;0,10;0,11;0,12;0,13;0,14;0,15;0,16;0,18;0,19;0,20" o:connectangles="0,0,0,0,0,0,0,0,0,0,0,0,0,0,0,0,0,0,0,0,0,0,0,0,0,0,0,0,0,0,0,0,0,0,0,0,0,0,0,0,0,0,0,0,0,0,0,0,0"/>
                  </v:shape>
                  <v:shape id="Freeform 3474" o:spid="_x0000_s1388" style="position:absolute;left:303;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5fMcMA&#10;AADdAAAADwAAAGRycy9kb3ducmV2LnhtbESPUWvCMBSF3wf+h3CFvc1UK1M6o2yCQx9X/QF3zW1a&#10;bG5CE7X794sg+Hg453yHs9oMthNX6kPrWMF0koEgrpxu2Sg4HXdvSxAhImvsHJOCPwqwWY9eVlho&#10;d+MfupbRiAThUKCCJkZfSBmqhiyGifPEyatdbzEm2Rupe7wluO3kLMvepcWW00KDnrYNVefyYhXE&#10;r6U3ef192NdZbvRp57vZr1fqdTx8foCINMRn+NHeawX5fDGH+5v0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5fMcMAAADdAAAADwAAAAAAAAAAAAAAAACYAgAAZHJzL2Rv&#10;d25yZXYueG1sUEsFBgAAAAAEAAQA9QAAAIgDAAAAAA==&#10;" path="m,16l,6r,l,5r,l,5r,l,5r,l,5r,l,5r,l,5,,4r,l,4r,l,4r,l,4r,l,4r,l,4r,l,4r,l,3r1,l1,3r,l1,3r,l1,3r,l1,3r,l1,3r,l1,3r,l1,3r,l2,3r,l2,3r,l2,3,2,2r,l2,2r,l2,2r,l2,2r1,l3,2r,l3,2r,l3,2r,l3,2r,l3,2,14,r,l14,r,l14,r,l14,r,l14,r,l14,r,l14,r1,l15,r,1l15,1r,l15,1r,l15,1r,l15,1r,l16,1r,l16,1r,l16,1r,l16,1r,l16,1r,l16,1r,l16,1r,1l16,2r,l17,2r,l17,2r,l17,2r,l17,2r,l17,2r,l17,3r,l17,3r,l17,3r,l17,3r,l17,3r,l17,3r,l17,3r,1l17,4r,l17,4r,l17,4r,l17,4r,l17,4r,1l17,5r,l17,5r,l17,5r,l17,16r,l17,16r,l17,16r,l17,17r,l17,17r,l17,17r,l17,17r,l17,17r,l17,18r,l17,18r,l17,18r,l17,18r,l17,18r,l17,18r,l17,19r,l17,19r,l17,19r,l17,19r,l17,19r,l17,19r,l17,19r,l17,19r,1l17,20r,l16,20r,l16,20r,l16,20r,l16,20r,l16,20r,l16,20r,l16,21r,l16,21r-1,l15,21r,l15,21r,l15,21r,l15,21r,l15,21r,l14,21r,l14,21r,l14,21r,l14,21r,l14,21,4,19r-1,l3,19r,l3,19r,l3,19r,l3,19r,l3,19r,l2,19r,l2,19r,l2,19r,l2,19r,l2,19r,l2,19r-1,l1,19r,l1,18r,l1,18r,l1,18r,l1,18r,l1,18,,18r,l,18r,l,18r,l,18,,17r,l,17r,l,17r,l,17r,l,17r,l,17,,16r,l,16r,l,16r,l,16r,l,16r,xe" fillcolor="#f2f2f2" stroked="f">
                    <v:path arrowok="t" o:connecttype="custom" o:connectlocs="0,5;0,5;0,4;0,4;0,4;1,3;1,3;1,3;2,3;2,2;2,2;3,2;3,2;14,0;14,0;15,0;15,1;15,1;16,1;16,1;16,2;17,2;17,2;17,3;17,3;17,4;17,4;17,5;17,5;17,16;17,17;17,17;17,18;17,18;17,19;17,19;17,19;17,20;16,20;16,20;16,21;15,21;15,21;14,21;14,21;3,19;3,19;2,19;2,19;2,19;1,18;1,18;0,18;0,17;0,17;0,17;0,16;0,16" o:connectangles="0,0,0,0,0,0,0,0,0,0,0,0,0,0,0,0,0,0,0,0,0,0,0,0,0,0,0,0,0,0,0,0,0,0,0,0,0,0,0,0,0,0,0,0,0,0,0,0,0,0,0,0,0,0,0,0,0,0"/>
                  </v:shape>
                  <v:shape id="Freeform 3475" o:spid="_x0000_s1389" style="position:absolute;left:303;top:142;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rT8UA&#10;AADdAAAADwAAAGRycy9kb3ducmV2LnhtbESPUWvCQBCE3wv9D8cW+lLqRa1tiZ4ipYJFfKj1Byy5&#10;NRfM7YXcGtN/7wmCj8PMfMPMFr2vVUdtrAIbGA4yUMRFsBWXBvZ/q9dPUFGQLdaBycA/RVjMHx9m&#10;mNtw5l/qdlKqBOGYowEn0uRax8KRxzgIDXHyDqH1KEm2pbYtnhPc13qUZe/aY8VpwWFDX46K4+7k&#10;DcT9d4bycxB3Gr2U3Waz7Z3fGvP81C+noIR6uYdv7bU1MH77mMD1TXoCe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XqtPxQAAAN0AAAAPAAAAAAAAAAAAAAAAAJgCAABkcnMv&#10;ZG93bnJldi54bWxQSwUGAAAAAAQABAD1AAAAigMAAAAA&#10;" path="m,16l,6r,l,5r,l,5r,l,5r,l,5r,l,5r,l,5,,4r,l,4r,l,4r,l,4r,l,4r,l,4r,l,4r,l,3r1,l1,3r,l1,3r,l1,3r,l1,3r,l1,3r,l1,3r,l1,3r,l2,3r,l2,3r,l2,3,2,2r,l2,2r,l2,2r,l2,2r1,l3,2r,l3,2r,l3,2r,l3,2r,l3,2,14,r,l14,r,l14,r,l14,r,l14,r,l14,r,l14,r1,l15,r,1l15,1r,l15,1r,l15,1r,l15,1r,l16,1r,l16,1r,l16,1r,l16,1r,l16,1r,l16,1r,l16,1r,1l16,2r,l17,2r,l17,2r,l17,2r,l17,2r,l17,2r,l17,3r,l17,3r,l17,3r,l17,3r,l17,3r,l17,3r,l17,3r,1l17,4r,l17,4r,l17,4r,l17,4r,l17,4r,1l17,5r,l17,5r,l17,5r,l17,16r,l17,16r,l17,16r,l17,17r,l17,17r,l17,17r,l17,17r,l17,17r,l17,18r,l17,18r,l17,18r,l17,18r,l17,18r,l17,18r,l17,19r,l17,19r,l17,19r,l17,19r,l17,19r,l17,19r,l17,19r,l17,19r,1l17,20r,l16,20r,l16,20r,l16,20r,l16,20r,l16,20r,l16,20r,l16,21r,l16,21r-1,l15,21r,l15,21r,l15,21r,l15,21r,l15,21r,l14,21r,l14,21r,l14,21r,l14,21r,l14,21,4,19r-1,l3,19r,l3,19r,l3,19r,l3,19r,l3,19r,l2,19r,l2,19r,l2,19r,l2,19r,l2,19r,l2,19r-1,l1,19r,l1,18r,l1,18r,l1,18r,l1,18r,l1,18,,18r,l,18r,l,18r,l,18,,17r,l,17r,l,17r,l,17r,l,17r,l,17,,16r,l,16r,l,16r,l,16r,l,16r,xe" filled="f" strokeweight="0">
                    <v:stroke joinstyle="miter"/>
                    <v:path arrowok="t" o:connecttype="custom" o:connectlocs="0,5;0,5;0,4;0,4;0,4;1,3;1,3;1,3;2,3;2,2;2,2;3,2;3,2;14,0;14,0;15,0;15,1;15,1;16,1;16,1;16,2;17,2;17,2;17,3;17,3;17,4;17,4;17,5;17,5;17,16;17,17;17,17;17,18;17,18;17,19;17,19;17,19;17,20;16,20;16,20;16,21;15,21;15,21;14,21;14,21;3,19;3,19;2,19;2,19;2,19;1,18;1,18;0,18;0,17;0,17;0,17;0,16;0,16" o:connectangles="0,0,0,0,0,0,0,0,0,0,0,0,0,0,0,0,0,0,0,0,0,0,0,0,0,0,0,0,0,0,0,0,0,0,0,0,0,0,0,0,0,0,0,0,0,0,0,0,0,0,0,0,0,0,0,0,0,0"/>
                  </v:shape>
                  <v:shape id="Freeform 3476" o:spid="_x0000_s1390" style="position:absolute;left:300;top:144;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WCMYA&#10;AADdAAAADwAAAGRycy9kb3ducmV2LnhtbESPT2vCQBDF7wW/wzJCb3XjH1Siq4ig9GYbRfA2ZMck&#10;mp0N2Y2J/fTdQsHj4837vXnLdWdK8aDaFZYVDAcRCOLU6oIzBafj7mMOwnlkjaVlUvAkB+tV722J&#10;sbYtf9Mj8ZkIEHYxKsi9r2IpXZqTQTewFXHwrrY26IOsM6lrbAPclHIURVNpsODQkGNF25zSe9KY&#10;8Mbttt8k55/TZZxNDu3MN19lQ0q997vNAoSnzr+O/9OfWsF4MpvC35qAAL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KWCMYAAADdAAAADwAAAAAAAAAAAAAAAACYAgAAZHJz&#10;L2Rvd25yZXYueG1sUEsFBgAAAAAEAAQA9QAAAIsDAAAAAA==&#10;" path="m,2l3,4r,l3,4r,l3,4r1,l4,4r,l4,4r,l4,4r,l4,4r,l4,4r,l4,4r,l4,4r,l4,3r,l4,3r,l4,3r,l4,3r,l4,3r,l4,3r,l4,3r,l4,3r,l4,3,,,,2xe" fillcolor="#f2f2f2" stroked="f">
                    <v:path arrowok="t" o:connecttype="custom" o:connectlocs="0,2;3,4;3,4;3,4;3,4;3,4;4,4;4,4;4,4;4,4;4,4;4,4;4,4;4,4;4,4;4,4;4,4;4,4;4,4;4,4;4,4;4,3;4,3;4,3;4,3;4,3;4,3;4,3;4,3;4,3;4,3;4,3;4,3;4,3;4,3;4,3;4,3;4,3;0,0;0,2" o:connectangles="0,0,0,0,0,0,0,0,0,0,0,0,0,0,0,0,0,0,0,0,0,0,0,0,0,0,0,0,0,0,0,0,0,0,0,0,0,0,0,0"/>
                  </v:shape>
                  <v:shape id="Freeform 3477" o:spid="_x0000_s1391" style="position:absolute;left:300;top:144;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U8cA&#10;AADdAAAADwAAAGRycy9kb3ducmV2LnhtbESP0WrCQBRE3wv+w3KFvhTdWEVLdBUpBFotxaR+wCV7&#10;m4Rm74bsNol+vSsU+jjMzBlmsxtMLTpqXWVZwWwagSDOra64UHD+SiYvIJxH1lhbJgUXcrDbjh42&#10;GGvbc0pd5gsRIOxiVFB638RSurwkg25qG+LgfdvWoA+yLaRusQ9wU8vnKFpKgxWHhRIbei0p/8l+&#10;jYLkIy1meX9I9qfMXjtKP0/H9yelHsfDfg3C0+D/w3/tN61gvlit4P4mPAG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VPHAAAA3QAAAA8AAAAAAAAAAAAAAAAAmAIAAGRy&#10;cy9kb3ducmV2LnhtbFBLBQYAAAAABAAEAPUAAACMAwAAAAA=&#10;" path="m,2l3,4r,l3,4r,l3,4r1,l4,4r,l4,4r,l4,4r,l4,4r,l4,4r,l4,4r,l4,4r,l4,3r,l4,3r,l4,3r,l4,3r,l4,3r,l4,3r,l4,3r,l4,3r,l4,3,,,,2xe" filled="f" strokeweight="0">
                    <v:stroke joinstyle="miter"/>
                    <v:path arrowok="t" o:connecttype="custom" o:connectlocs="0,2;3,4;3,4;3,4;3,4;3,4;4,4;4,4;4,4;4,4;4,4;4,4;4,4;4,4;4,4;4,4;4,4;4,4;4,4;4,4;4,4;4,3;4,3;4,3;4,3;4,3;4,3;4,3;4,3;4,3;4,3;4,3;4,3;4,3;4,3;4,3;4,3;4,3;0,0;0,2" o:connectangles="0,0,0,0,0,0,0,0,0,0,0,0,0,0,0,0,0,0,0,0,0,0,0,0,0,0,0,0,0,0,0,0,0,0,0,0,0,0,0,0"/>
                  </v:shape>
                  <v:shape id="Freeform 3478" o:spid="_x0000_s1392" style="position:absolute;left:300;top:157;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Gn4cYA&#10;AADdAAAADwAAAGRycy9kb3ducmV2LnhtbESPwWrCQBCG74W+wzKF3urGKlWiq0hB6a1tKgVvQ3ZM&#10;otnZkN2Y1Kd3DgWPwz//N98s14Or1YXaUHk2MB4loIhzbysuDOx/ti9zUCEiW6w9k4E/CrBePT4s&#10;MbW+52+6ZLFQAuGQooEyxibVOuQlOQwj3xBLdvStwyhjW2jbYi9wV+vXJHnTDiuWCyU29F5Sfs46&#10;Jxqn026T/V73h0kx/exnsfuqOzLm+WnYLEBFGuJ9+b/9YQ1MpjPRlW8EAXp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Gn4cYAAADdAAAADwAAAAAAAAAAAAAAAACYAgAAZHJz&#10;L2Rvd25yZXYueG1sUEsFBgAAAAAEAAQA9QAAAIsDAAAAAA==&#10;" path="m,2l3,r,l3,r,l3,r,l4,r,l4,r,l4,r,l4,r,l4,r,1l4,1r,l4,1r,l4,1r,l4,1r,l4,1r,l4,1r,l4,1r,1l4,2r,l4,2r,l4,2r,l4,2r,l,4,,2xe" fillcolor="#f2f2f2" stroked="f">
                    <v:path arrowok="t" o:connecttype="custom" o:connectlocs="0,2;3,0;3,0;3,0;3,0;3,0;3,0;4,0;4,0;4,0;4,0;4,0;4,0;4,0;4,0;4,0;4,1;4,1;4,1;4,1;4,1;4,1;4,1;4,1;4,1;4,1;4,1;4,1;4,1;4,1;4,2;4,2;4,2;4,2;4,2;4,2;4,2;4,2;4,2;0,4;0,2" o:connectangles="0,0,0,0,0,0,0,0,0,0,0,0,0,0,0,0,0,0,0,0,0,0,0,0,0,0,0,0,0,0,0,0,0,0,0,0,0,0,0,0,0"/>
                  </v:shape>
                  <v:shape id="Freeform 3479" o:spid="_x0000_s1393" style="position:absolute;left:300;top:157;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zMusgA&#10;AADdAAAADwAAAGRycy9kb3ducmV2LnhtbESP0WrCQBRE3wv+w3IFX4putKVq6ioiBGpbiol+wCV7&#10;mwSzd0N2m6R+fbdQ6OMwM2eYzW4wteiodZVlBfNZBII4t7riQsHlnExXIJxH1lhbJgXf5GC3Hd1t&#10;MNa255S6zBciQNjFqKD0vomldHlJBt3MNsTB+7StQR9kW0jdYh/gppaLKHqSBisOCyU2dCgpv2Zf&#10;RkHynhbzvH9N9qfM3jpKP05vx3ulJuNh/wzC0+D/w3/tF63g4XG5ht834QnI7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LMy6yAAAAN0AAAAPAAAAAAAAAAAAAAAAAJgCAABk&#10;cnMvZG93bnJldi54bWxQSwUGAAAAAAQABAD1AAAAjQMAAAAA&#10;" path="m,2l3,r,l3,r,l3,r,l4,r,l4,r,l4,r,l4,r,l4,r,1l4,1r,l4,1r,l4,1r,l4,1r,l4,1r,l4,1r,l4,1r,1l4,2r,l4,2r,l4,2r,l4,2r,l,4,,2xe" filled="f" strokeweight="0">
                    <v:stroke joinstyle="miter"/>
                    <v:path arrowok="t" o:connecttype="custom" o:connectlocs="0,2;3,0;3,0;3,0;3,0;3,0;3,0;4,0;4,0;4,0;4,0;4,0;4,0;4,0;4,0;4,0;4,1;4,1;4,1;4,1;4,1;4,1;4,1;4,1;4,1;4,1;4,1;4,1;4,1;4,1;4,2;4,2;4,2;4,2;4,2;4,2;4,2;4,2;4,2;0,4;0,2" o:connectangles="0,0,0,0,0,0,0,0,0,0,0,0,0,0,0,0,0,0,0,0,0,0,0,0,0,0,0,0,0,0,0,0,0,0,0,0,0,0,0,0,0"/>
                  </v:shape>
                  <v:shape id="Freeform 3480" o:spid="_x0000_s1394" style="position:absolute;left:299;top:142;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0Uc8QA&#10;AADdAAAADwAAAGRycy9kb3ducmV2LnhtbERPTWvCQBC9F/wPywi9FLOxtsXGrNIKpp4K1UCvQ3ZM&#10;otnZkF1j9Ne7h0KPj/edrgbTiJ46V1tWMI1iEMSF1TWXCvL9ZjIH4TyyxsYyKbiSg9Vy9JBiou2F&#10;f6jf+VKEEHYJKqi8bxMpXVGRQRfZljhwB9sZ9AF2pdQdXkK4aeRzHL9JgzWHhgpbWldUnHZnowDf&#10;+fvznA1Pr79f/TG/ZadMylypx/HwsQDhafD/4j/3ViuYvczD/vAmPA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9FHPEAAAA3QAAAA8AAAAAAAAAAAAAAAAAmAIAAGRycy9k&#10;b3ducmV2LnhtbFBLBQYAAAAABAAEAPUAAACJAwAAAAA=&#10;" path="m,19r,1l1,20r,l1,21r,l1,21r1,l2,21r,l2,21r1,l3,21r,l3,20r,l4,20r,-1l4,19r,-1l4,18,3,17r,-1l3,16r,-1l3,15r,-1l3,14r,-1l3,13r,-1l3,12r,-1l3,10r,l3,9r,l3,8r,l3,7r,l3,6r,l3,5r,l3,4,4,3r,l4,2r,l4,1,3,1r,l3,r,l3,,2,r,l2,r,l1,r,l1,r,l1,1,,1,,2r,l,3r,l,4,,5r,l,6r,l,7r,l,8r,l,9r,l,10r,1l,11r,1l,12r,1l,13r,1l,14r,1l,15r,1l,16r,1l,18r,l,19r,xe" fillcolor="#f2f2f2" stroked="f">
                    <v:path arrowok="t" o:connecttype="custom" o:connectlocs="0,20;1,20;1,21;2,21;2,21;3,21;3,21;3,20;4,19;4,18;3,17;3,16;3,15;3,14;3,13;3,12;3,10;3,9;3,8;3,7;3,6;3,5;3,4;4,3;4,2;3,1;3,0;3,0;2,0;2,0;1,0;1,0;0,1;0,2;0,3;0,5;0,6;0,7;0,8;0,9;0,10;0,11;0,12;0,13;0,14;0,15;0,16;0,18;0,19" o:connectangles="0,0,0,0,0,0,0,0,0,0,0,0,0,0,0,0,0,0,0,0,0,0,0,0,0,0,0,0,0,0,0,0,0,0,0,0,0,0,0,0,0,0,0,0,0,0,0,0,0"/>
                  </v:shape>
                  <v:shape id="Freeform 3481" o:spid="_x0000_s1395" style="position:absolute;left:299;top:142;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8Dx8UA&#10;AADdAAAADwAAAGRycy9kb3ducmV2LnhtbESP0WrCQBRE3wv+w3IF3+qu2opEVxGJttQnox9wyV6T&#10;kOzdkF1N+vfdQqGPw8ycYTa7wTbiSZ2vHGuYTRUI4tyZigsNt+vxdQXCB2SDjWPS8E0edtvRywYT&#10;43q+0DMLhYgQ9glqKENoEyl9XpJFP3UtcfTurrMYouwKaTrsI9w2cq7UUlqsOC6U2NKhpLzOHlZD&#10;v/hID6f6/VxjquyQVl+3TC21noyH/RpEoCH8h//an0bD4m01g9838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zwPHxQAAAN0AAAAPAAAAAAAAAAAAAAAAAJgCAABkcnMv&#10;ZG93bnJldi54bWxQSwUGAAAAAAQABAD1AAAAigMAAAAA&#10;" path="m,19r,1l1,20r,l1,21r,l1,21r1,l2,21r,l2,21r1,l3,21r,l3,20r,l4,20r,-1l4,19r,-1l4,18,3,17r,-1l3,16r,-1l3,15r,-1l3,14r,-1l3,13r,-1l3,12r,-1l3,10r,l3,9r,l3,8r,l3,7r,l3,6r,l3,5r,l3,4,4,3r,l4,2r,l4,1,3,1r,l3,r,l3,,2,r,l2,r,l1,r,l1,r,l1,1,,1,,2r,l,3r,l,4,,5r,l,6r,l,7r,l,8r,l,9r,l,10r,1l,11r,1l,12r,1l,13r,1l,14r,1l,15r,1l,16r,1l,18r,l,19r,xe" filled="f" strokeweight="0">
                    <v:stroke joinstyle="miter"/>
                    <v:path arrowok="t" o:connecttype="custom" o:connectlocs="0,20;1,20;1,21;2,21;2,21;3,21;3,21;3,20;4,19;4,18;3,17;3,16;3,15;3,14;3,13;3,12;3,10;3,9;3,8;3,7;3,6;3,5;3,4;4,3;4,2;3,1;3,0;3,0;2,0;2,0;1,0;1,0;0,1;0,2;0,3;0,5;0,6;0,7;0,8;0,9;0,10;0,11;0,12;0,13;0,14;0,15;0,16;0,18;0,19" o:connectangles="0,0,0,0,0,0,0,0,0,0,0,0,0,0,0,0,0,0,0,0,0,0,0,0,0,0,0,0,0,0,0,0,0,0,0,0,0,0,0,0,0,0,0,0,0,0,0,0,0"/>
                  </v:shape>
                  <v:shape id="Freeform 3482" o:spid="_x0000_s1396" style="position:absolute;left:297;top:170;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y18UA&#10;AADdAAAADwAAAGRycy9kb3ducmV2LnhtbESPQYvCMBSE74L/IbyFvWm63VWkGkVEFz14sCusx0fz&#10;bIvNS2lirf/eCILHYWa+YWaLzlSipcaVlhV8DSMQxJnVJecKjn+bwQSE88gaK8uk4E4OFvN+b4aJ&#10;tjc+UJv6XAQIuwQVFN7XiZQuK8igG9qaOHhn2xj0QTa51A3eAtxUMo6isTRYclgosKZVQdklvRoF&#10;2909/m/x9BtjeR2f9qPjRq8vSn1+dMspCE+df4df7a1W8P0zieH5Jj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KjLXxQAAAN0AAAAPAAAAAAAAAAAAAAAAAJgCAABkcnMv&#10;ZG93bnJldi54bWxQSwUGAAAAAAQABAD1AAAAigMAAAAA&#10;" path="m1,20r,1l1,21r,l1,22r1,l2,22r1,1l3,23r,l4,23r,-1l5,22r,l5,21r1,l6,21r,-1l6,20r,-1l6,19r,-1l6,17r-1,l5,16r,l5,15r,l5,14r,l5,13r,-1l5,12r,-1l5,11r,-1l5,10,5,9r,l5,8,5,7r,l5,6r,l6,5r,l6,4r,l6,3,6,2r,l6,2,5,1r,l5,,4,r,l3,r,l3,,2,r,l1,1r,l1,1r,1l1,2r,1l1,3r,1l1,5,,5,,6r,l,7r,l,8,,9r,l,10r,l,11r,1l,12r,1l,13r,1l,14r,1l,15r,1l,16r,1l,18r1,l1,19r,l1,20r,xe" fillcolor="#f2f2f2" stroked="f">
                    <v:path arrowok="t" o:connecttype="custom" o:connectlocs="1,21;1,21;2,22;3,23;3,23;4,22;5,22;6,21;6,20;6,19;6,18;5,17;5,16;5,15;5,14;5,12;5,11;5,10;5,9;5,8;5,7;5,6;6,5;6,4;6,2;6,2;5,1;4,0;3,0;3,0;2,0;1,1;1,2;1,3;1,4;0,5;0,6;0,7;0,9;0,10;0,11;0,12;0,13;0,14;0,15;0,16;0,18;1,19;1,20" o:connectangles="0,0,0,0,0,0,0,0,0,0,0,0,0,0,0,0,0,0,0,0,0,0,0,0,0,0,0,0,0,0,0,0,0,0,0,0,0,0,0,0,0,0,0,0,0,0,0,0,0"/>
                  </v:shape>
                  <v:shape id="Freeform 3483" o:spid="_x0000_s1397" style="position:absolute;left:297;top:170;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dtRcUA&#10;AADdAAAADwAAAGRycy9kb3ducmV2LnhtbESPQWvCQBSE70L/w/IKvemmVUqI2YiUiuJJbanXZ/Y1&#10;G5p9G7NbE/+9KxR6HGbmGyZfDLYRF+p87VjB8yQBQVw6XXOl4PNjNU5B+ICssXFMCq7kYVE8jHLM&#10;tOt5T5dDqESEsM9QgQmhzaT0pSGLfuJa4uh9u85iiLKrpO6wj3DbyJckeZUWa44LBlt6M1T+HH6t&#10;gjW/mxN+4W6YrU9yuTluTX9GpZ4eh+UcRKAh/If/2hutYDpLp3B/E5+AL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21FxQAAAN0AAAAPAAAAAAAAAAAAAAAAAJgCAABkcnMv&#10;ZG93bnJldi54bWxQSwUGAAAAAAQABAD1AAAAigMAAAAA&#10;" path="m1,20r,1l1,21r,l1,22r1,l2,22r1,1l3,23r,l4,23r,-1l5,22r,l5,21r1,l6,21r,-1l6,20r,-1l6,19r,-1l6,17r-1,l5,16r,l5,15r,l5,14r,l5,13r,-1l5,12r,-1l5,11r,-1l5,10,5,9r,l5,8,5,7r,l5,6r,l6,5r,l6,4r,l6,3,6,2r,l6,2,5,1r,l5,,4,r,l3,r,l3,,2,r,l1,1r,l1,1r,1l1,2r,1l1,3r,1l1,5,,5,,6r,l,7r,l,8,,9r,l,10r,l,11r,1l,12r,1l,13r,1l,14r,1l,15r,1l,16r,1l,18r1,l1,19r,l1,20r,xe" filled="f" strokeweight="0">
                    <v:stroke joinstyle="miter"/>
                    <v:path arrowok="t" o:connecttype="custom" o:connectlocs="1,21;1,21;2,22;3,23;3,23;4,22;5,22;6,21;6,20;6,19;6,18;5,17;5,16;5,15;5,14;5,12;5,11;5,10;5,9;5,8;5,7;5,6;6,5;6,4;6,2;6,2;5,1;4,0;3,0;3,0;2,0;1,1;1,2;1,3;1,4;0,5;0,6;0,7;0,9;0,10;0,11;0,12;0,13;0,14;0,15;0,16;0,18;1,19;1,20" o:connectangles="0,0,0,0,0,0,0,0,0,0,0,0,0,0,0,0,0,0,0,0,0,0,0,0,0,0,0,0,0,0,0,0,0,0,0,0,0,0,0,0,0,0,0,0,0,0,0,0,0"/>
                  </v:shape>
                  <v:shape id="Freeform 3484" o:spid="_x0000_s1398" style="position:absolute;left:303;top:171;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fyMcUA&#10;AADdAAAADwAAAGRycy9kb3ducmV2LnhtbESPX2vCMBTF3wf7DuEOfBFNnW6UapQiTJThwzrB10tz&#10;bcqam9Jktn57Iwz2eDh/fpzVZrCNuFLna8cKZtMEBHHpdM2VgtP3xyQF4QOyxsYxKbiRh836+WmF&#10;mXY9f9G1CJWII+wzVGBCaDMpfWnIop+6ljh6F9dZDFF2ldQd9nHcNvI1Sd6lxZojwWBLW0PlT/Fr&#10;I/dySM+749v4UHzms/EOc9yaXqnRy5AvQQQawn/4r73XCuaLdAGPN/EJ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IxxQAAAN0AAAAPAAAAAAAAAAAAAAAAAJgCAABkcnMv&#10;ZG93bnJldi54bWxQSwUGAAAAAAQABAD1AAAAigMAAAAA&#10;" path="m,16l,6r,l,5r,l,5r,l,5r,l,5r,l,5r,l,4r,l,4r,l,4r,l,4r,l,4r,l,4r,l,4r,l,4,1,3r,l1,3r,l1,3r,l1,3r,l1,3r,l1,3r,l1,3r1,l2,3r,l2,3r,l2,3r,l2,3,2,2r,l2,2r,l2,2r,l3,2r,l3,2r,l3,2r,l3,2r,l3,2r,l3,2,14,r,l14,r,l14,r,l14,r,l14,r,l15,r,l15,r,l15,r,1l15,1r,l15,1r,l15,1r,l16,1r,l16,1r,l16,1r,l16,1r,l16,1r,l16,1r,l16,1r,l17,1r,1l17,2r,l17,2r,l17,2r,l17,2r,l17,2r,l17,2r,l17,3r,l17,3r,l17,3r,l17,3r,l17,3r,l17,3r,l18,3r,1l18,4r,l18,4r,l18,4r,l18,4r,l18,4r,l18,5r,l18,5r,l18,5r,l18,16r,l18,16r,l18,16r,l18,17r,l18,17r,l18,17r,l18,17r,l18,17r,l18,17r,1l18,18r,l18,18r,l17,18r,l17,18r,l17,18r,l17,19r,l17,19r,l17,19r,l17,19r,l17,19r,l17,19r,l17,19r,l17,19r,1l17,20r,l17,20r,l17,20r-1,l16,20r,l16,20r,l16,20r,l16,20r,l16,20r,l16,21r,l16,21r,l15,21r,l15,21r,l15,21r,l15,21r,l15,21r,l14,21r,l14,21r,l14,21r,l14,21,4,19r,l4,19r-1,l3,19r,l3,19r,l3,19r,l3,19r,l3,19r-1,l2,19r,l2,19r,l2,19r,l2,19r,l2,19r,l2,19r-1,l1,18r,l1,18r,l1,18r,l1,18r,l1,18r,l1,18,,18r,l,18r,l,17r,l,17r,l,17r,l,17r,l,17r,l,17r,l,16r,l,16r,l,16r,l,16r,l,16r,xe" fillcolor="#f2f2f2" stroked="f">
                    <v:path arrowok="t" o:connecttype="custom" o:connectlocs="0,5;0,5;0,4;0,4;0,4;1,3;1,3;1,3;2,3;2,2;2,2;3,2;3,2;14,0;14,0;15,0;15,1;16,1;16,1;16,1;17,2;17,2;17,2;17,3;17,3;18,4;18,4;18,4;18,5;18,16;18,17;18,17;18,18;17,18;17,19;17,19;17,19;17,20;17,20;16,20;16,20;16,21;15,21;15,21;14,21;4,19;3,19;3,19;2,19;2,19;1,18;1,18;0,18;0,17;0,17;0,17;0,16;0,16" o:connectangles="0,0,0,0,0,0,0,0,0,0,0,0,0,0,0,0,0,0,0,0,0,0,0,0,0,0,0,0,0,0,0,0,0,0,0,0,0,0,0,0,0,0,0,0,0,0,0,0,0,0,0,0,0,0,0,0,0,0"/>
                  </v:shape>
                  <v:shape id="Freeform 3485" o:spid="_x0000_s1399" style="position:absolute;left:303;top:171;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sSsYA&#10;AADdAAAADwAAAGRycy9kb3ducmV2LnhtbESPQWvCQBSE7wX/w/KE3urGtkqMrlIt1dyktlC8PbLP&#10;JJh9G3a3Jv33bkHwOMzMN8xi1ZtGXMj52rKC8SgBQVxYXXOp4Pvr4ykF4QOyxsYyKfgjD6vl4GGB&#10;mbYdf9LlEEoRIewzVFCF0GZS+qIig35kW+LonawzGKJ0pdQOuwg3jXxOkqk0WHNcqLClTUXF+fBr&#10;FBzdNt+nZte1e5rNtqf8531td0o9Dvu3OYhAfbiHb+1cK3h5TSfw/y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XsSsYAAADdAAAADwAAAAAAAAAAAAAAAACYAgAAZHJz&#10;L2Rvd25yZXYueG1sUEsFBgAAAAAEAAQA9QAAAIsDAAAAAA==&#10;" path="m,16l,6r,l,5r,l,5r,l,5r,l,5r,l,5r,l,4r,l,4r,l,4r,l,4r,l,4r,l,4r,l,4r,l,4,1,3r,l1,3r,l1,3r,l1,3r,l1,3r,l1,3r,l1,3r1,l2,3r,l2,3r,l2,3r,l2,3,2,2r,l2,2r,l2,2r,l3,2r,l3,2r,l3,2r,l3,2r,l3,2r,l3,2,14,r,l14,r,l14,r,l14,r,l14,r,l15,r,l15,r,l15,r,1l15,1r,l15,1r,l15,1r,l16,1r,l16,1r,l16,1r,l16,1r,l16,1r,l16,1r,l16,1r,l17,1r,1l17,2r,l17,2r,l17,2r,l17,2r,l17,2r,l17,2r,l17,3r,l17,3r,l17,3r,l17,3r,l17,3r,l17,3r,l18,3r,1l18,4r,l18,4r,l18,4r,l18,4r,l18,4r,l18,5r,l18,5r,l18,5r,l18,16r,l18,16r,l18,16r,l18,17r,l18,17r,l18,17r,l18,17r,l18,17r,l18,17r,1l18,18r,l18,18r,l17,18r,l17,18r,l17,18r,l17,19r,l17,19r,l17,19r,l17,19r,l17,19r,l17,19r,l17,19r,l17,19r,1l17,20r,l17,20r,l17,20r-1,l16,20r,l16,20r,l16,20r,l16,20r,l16,20r,l16,21r,l16,21r,l15,21r,l15,21r,l15,21r,l15,21r,l15,21r,l14,21r,l14,21r,l14,21r,l14,21,4,19r,l4,19r-1,l3,19r,l3,19r,l3,19r,l3,19r,l3,19r-1,l2,19r,l2,19r,l2,19r,l2,19r,l2,19r,l2,19r-1,l1,18r,l1,18r,l1,18r,l1,18r,l1,18r,l1,18,,18r,l,18r,l,17r,l,17r,l,17r,l,17r,l,17r,l,17r,l,16r,l,16r,l,16r,l,16r,l,16r,xe" filled="f" strokeweight="0">
                    <v:stroke joinstyle="miter"/>
                    <v:path arrowok="t" o:connecttype="custom" o:connectlocs="0,5;0,5;0,4;0,4;0,4;1,3;1,3;1,3;2,3;2,2;2,2;3,2;3,2;14,0;14,0;15,0;15,1;16,1;16,1;16,1;17,2;17,2;17,2;17,3;17,3;18,4;18,4;18,4;18,5;18,16;18,17;18,17;18,18;17,18;17,19;17,19;17,19;17,20;17,20;16,20;16,20;16,21;15,21;15,21;14,21;4,19;3,19;3,19;2,19;2,19;1,18;1,18;0,18;0,17;0,17;0,17;0,16;0,16" o:connectangles="0,0,0,0,0,0,0,0,0,0,0,0,0,0,0,0,0,0,0,0,0,0,0,0,0,0,0,0,0,0,0,0,0,0,0,0,0,0,0,0,0,0,0,0,0,0,0,0,0,0,0,0,0,0,0,0,0,0"/>
                  </v:shape>
                  <v:shape id="Freeform 3486" o:spid="_x0000_s1400" style="position:absolute;left:300;top:173;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mL8cA&#10;AADdAAAADwAAAGRycy9kb3ducmV2LnhtbESPT2vCQBDF70K/wzIFb7ppFStpVpFCi7dqGgq9Ddlp&#10;/jQ7G7Ibk/rpXUHw+Hjzfm9esh1NI07Uucqygqd5BII4t7riQkH29T5bg3AeWWNjmRT8k4Pt5mGS&#10;YKztwEc6pb4QAcIuRgWl920spctLMujmtiUO3q/tDPogu0LqDocAN418jqKVNFhxaCixpbeS8r+0&#10;N+GNuv7Ypd/n7GdRLD+HF98fmp6Umj6Ou1cQnkZ/P76l91rBYrlewXVNQIDcX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0n5i/HAAAA3QAAAA8AAAAAAAAAAAAAAAAAmAIAAGRy&#10;cy9kb3ducmV2LnhtbFBLBQYAAAAABAAEAPUAAACMAwAAAAA=&#10;" path="m,2l3,4r,l3,4r,l4,4r,l4,4r,l4,4r,l4,4r,l4,4r,l4,4r,l4,4r,l4,4r,l4,3r,l4,3r,l4,3r,l4,3r,l4,3r,l4,3r,l4,3r,l4,3r,l4,2,1,,,2xe" fillcolor="#f2f2f2" stroked="f">
                    <v:path arrowok="t" o:connecttype="custom" o:connectlocs="0,2;3,4;3,4;3,4;3,4;4,4;4,4;4,4;4,4;4,4;4,4;4,4;4,4;4,4;4,4;4,4;4,4;4,4;4,4;4,4;4,4;4,3;4,3;4,3;4,3;4,3;4,3;4,3;4,3;4,3;4,3;4,3;4,3;4,3;4,3;4,3;4,3;4,2;1,0;0,2" o:connectangles="0,0,0,0,0,0,0,0,0,0,0,0,0,0,0,0,0,0,0,0,0,0,0,0,0,0,0,0,0,0,0,0,0,0,0,0,0,0,0,0"/>
                  </v:shape>
                  <v:shape id="Freeform 3487" o:spid="_x0000_s1401" style="position:absolute;left:300;top:173;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qNdMcA&#10;AADdAAAADwAAAGRycy9kb3ducmV2LnhtbESP0WrCQBRE3wX/YblCX6RubEsr0VWkENBWxKR+wCV7&#10;TYLZuyG7TdJ+fbcg+DjMzBlmtRlMLTpqXWVZwXwWgSDOra64UHD+Sh4XIJxH1lhbJgU/5GCzHo9W&#10;GGvbc0pd5gsRIOxiVFB638RSurwkg25mG+LgXWxr0AfZFlK32Ae4qeVTFL1KgxWHhRIbei8pv2bf&#10;RkFySIt53n8k21NmfztKj6fP/VSph8mwXYLwNPh7+NbeaQXPL4s3+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4qjXTHAAAA3QAAAA8AAAAAAAAAAAAAAAAAmAIAAGRy&#10;cy9kb3ducmV2LnhtbFBLBQYAAAAABAAEAPUAAACMAwAAAAA=&#10;" path="m,2l3,4r,l3,4r,l4,4r,l4,4r,l4,4r,l4,4r,l4,4r,l4,4r,l4,4r,l4,4r,l4,3r,l4,3r,l4,3r,l4,3r,l4,3r,l4,3r,l4,3r,l4,3r,l4,2,1,,,2xe" filled="f" strokeweight="0">
                    <v:stroke joinstyle="miter"/>
                    <v:path arrowok="t" o:connecttype="custom" o:connectlocs="0,2;3,4;3,4;3,4;3,4;4,4;4,4;4,4;4,4;4,4;4,4;4,4;4,4;4,4;4,4;4,4;4,4;4,4;4,4;4,4;4,4;4,3;4,3;4,3;4,3;4,3;4,3;4,3;4,3;4,3;4,3;4,3;4,3;4,3;4,3;4,3;4,3;4,2;1,0;0,2" o:connectangles="0,0,0,0,0,0,0,0,0,0,0,0,0,0,0,0,0,0,0,0,0,0,0,0,0,0,0,0,0,0,0,0,0,0,0,0,0,0,0,0"/>
                  </v:shape>
                  <v:shape id="Freeform 3488" o:spid="_x0000_s1402" style="position:absolute;left:300;top:18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XxsYA&#10;AADdAAAADwAAAGRycy9kb3ducmV2LnhtbESPwWrCQBCG74W+wzKF3urGKq1EV5GC0lvbVARvQ3ZM&#10;otnZkN2Y1Kd3DgWPwz//N98sVoOr1YXaUHk2MB4loIhzbysuDOx+Ny8zUCEiW6w9k4E/CrBaPj4s&#10;MLW+5x+6ZLFQAuGQooEyxibVOuQlOQwj3xBLdvStwyhjW2jbYi9wV+vXJHnTDiuWCyU29FFSfs46&#10;Jxqn03ad7a+7w6SYfvXvsfuuOzLm+WlYz0FFGuJ9+b/9aQ1MpjPRlW8EAXp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TXxsYAAADdAAAADwAAAAAAAAAAAAAAAACYAgAAZHJz&#10;L2Rvd25yZXYueG1sUEsFBgAAAAAEAAQA9QAAAIsDAAAAAA==&#10;" path="m,2l3,r,l3,r,l4,r,l4,r,l4,r,l4,r,l4,r,l4,r,l4,r,1l4,1r,l4,1r,l4,1r,l4,1r,l4,1r,l4,1r,1l4,2r,l4,2r,l4,2r,l4,2r,l1,4,,2xe" fillcolor="#f2f2f2" stroked="f">
                    <v:path arrowok="t" o:connecttype="custom" o:connectlocs="0,2;3,0;3,0;3,0;3,0;4,0;4,0;4,0;4,0;4,0;4,0;4,0;4,0;4,0;4,0;4,0;4,0;4,0;4,1;4,1;4,1;4,1;4,1;4,1;4,1;4,1;4,1;4,1;4,1;4,1;4,2;4,2;4,2;4,2;4,2;4,2;4,2;4,2;4,2;1,4;0,2" o:connectangles="0,0,0,0,0,0,0,0,0,0,0,0,0,0,0,0,0,0,0,0,0,0,0,0,0,0,0,0,0,0,0,0,0,0,0,0,0,0,0,0,0"/>
                  </v:shape>
                  <v:shape id="Freeform 3489" o:spid="_x0000_s1403" style="position:absolute;left:300;top:18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m8nccA&#10;AADdAAAADwAAAGRycy9kb3ducmV2LnhtbESP0WrCQBRE3wv+w3KFvhTdWEVsdBUpBFotxaR+wCV7&#10;m4Rm74bsNol+vSsU+jjMzBlmsxtMLTpqXWVZwWwagSDOra64UHD+SiYrEM4ja6wtk4ILOdhtRw8b&#10;jLXtOaUu84UIEHYxKii9b2IpXV6SQTe1DXHwvm1r0AfZFlK32Ae4qeVzFC2lwYrDQokNvZaU/2S/&#10;RkHykRazvD8k+1Nmrx2ln6fj+5NSj+NhvwbhafD/4b/2m1YwX6xe4P4mPAG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5vJ3HAAAA3QAAAA8AAAAAAAAAAAAAAAAAmAIAAGRy&#10;cy9kb3ducmV2LnhtbFBLBQYAAAAABAAEAPUAAACMAwAAAAA=&#10;" path="m,2l3,r,l3,r,l4,r,l4,r,l4,r,l4,r,l4,r,l4,r,l4,r,1l4,1r,l4,1r,l4,1r,l4,1r,l4,1r,l4,1r,1l4,2r,l4,2r,l4,2r,l4,2r,l1,4,,2xe" filled="f" strokeweight="0">
                    <v:stroke joinstyle="miter"/>
                    <v:path arrowok="t" o:connecttype="custom" o:connectlocs="0,2;3,0;3,0;3,0;3,0;4,0;4,0;4,0;4,0;4,0;4,0;4,0;4,0;4,0;4,0;4,0;4,0;4,0;4,1;4,1;4,1;4,1;4,1;4,1;4,1;4,1;4,1;4,1;4,1;4,1;4,2;4,2;4,2;4,2;4,2;4,2;4,2;4,2;4,2;1,4;0,2" o:connectangles="0,0,0,0,0,0,0,0,0,0,0,0,0,0,0,0,0,0,0,0,0,0,0,0,0,0,0,0,0,0,0,0,0,0,0,0,0,0,0,0,0"/>
                  </v:shape>
                  <v:shape id="Freeform 3490" o:spid="_x0000_s1404" style="position:absolute;left:299;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NdxsQA&#10;AADdAAAADwAAAGRycy9kb3ducmV2LnhtbERPTUsDMRC9C/6HMEJvNlsVsdumRVZsBaHUbWmvw2aa&#10;XUwmS5K26783B8Hj433Pl4Oz4kIhdp4VTMYFCOLG646Ngv3u/f4FREzIGq1nUvBDEZaL25s5ltpf&#10;+YsudTIih3AsUUGbUl9KGZuWHMax74kzd/LBYcowGKkDXnO4s/KhKJ6lw45zQ4s9VS013/XZKbCb&#10;+vR2TPU2TM26qw6fxlarrVKju+F1BiLRkP7Ff+4PreDxaZr35zf5Cc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DXcbEAAAA3QAAAA8AAAAAAAAAAAAAAAAAmAIAAGRycy9k&#10;b3ducmV2LnhtbFBLBQYAAAAABAAEAPUAAACJAwAAAAA=&#10;" path="m1,20r,1l1,21r,l1,22r,l1,22r1,l2,22r,l3,22r,l3,22r,l4,21r,l4,21r,-1l4,20r,-1l4,18r,l4,17r,l4,16r-1,l3,15r,l3,14r,l3,13r,l3,12r,-1l3,11r,-1l3,10,3,9r,l3,8r,l3,7r1,l4,6,4,5r,l4,4r,l4,3r,l4,2r,l4,2,3,1r,l3,1,3,,2,r,l2,,1,1r,l1,1r,l1,2r,l1,3r,l1,4,,4,,5r,l,6,,7r,l,8r,l,9r,l,10r,l,11r,1l,12r,1l,13r,1l,14r,1l,15r,1l,16r,1l,17r,1l,18r1,1l1,20r,xe" fillcolor="#f2f2f2" stroked="f">
                    <v:path arrowok="t" o:connecttype="custom" o:connectlocs="1,21;1,21;1,22;2,22;2,22;3,22;3,22;4,21;4,20;4,19;4,18;4,17;3,16;3,15;3,14;3,13;3,11;3,10;3,9;3,8;3,7;4,6;4,5;4,4;4,3;4,2;3,1;3,1;2,0;2,0;1,1;1,1;1,2;1,3;0,4;0,5;0,7;0,8;0,9;0,10;0,11;0,12;0,13;0,14;0,15;0,16;0,17;0,18;1,20" o:connectangles="0,0,0,0,0,0,0,0,0,0,0,0,0,0,0,0,0,0,0,0,0,0,0,0,0,0,0,0,0,0,0,0,0,0,0,0,0,0,0,0,0,0,0,0,0,0,0,0,0"/>
                  </v:shape>
                  <v:shape id="Freeform 3491" o:spid="_x0000_s1405" style="position:absolute;left:299;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avIscA&#10;AADdAAAADwAAAGRycy9kb3ducmV2LnhtbESPT2sCMRTE70K/Q3gFL6KJtZV2a5RiKQie3P6hx9fN&#10;6+6ym5clie767Y1Q6HGYmd8wq81gW3EiH2rHGuYzBYK4cKbmUsPH+9v0EUSIyAZbx6ThTAE265vR&#10;CjPjej7QKY+lSBAOGWqoYuwyKUNRkcUwcx1x8n6dtxiT9KU0HvsEt628U2opLdacFirsaFtR0eRH&#10;q2Gizq870+Cn+tnm318Pee+bfan1+HZ4eQYRaYj/4b/2zmhY3D/N4fomPQG5v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WryLHAAAA3QAAAA8AAAAAAAAAAAAAAAAAmAIAAGRy&#10;cy9kb3ducmV2LnhtbFBLBQYAAAAABAAEAPUAAACMAwAAAAA=&#10;" path="m1,20r,1l1,21r,l1,22r,l1,22r1,l2,22r,l3,22r,l3,22r,l4,21r,l4,21r,-1l4,20r,-1l4,18r,l4,17r,l4,16r-1,l3,15r,l3,14r,l3,13r,l3,12r,-1l3,11r,-1l3,10,3,9r,l3,8r,l3,7r1,l4,6,4,5r,l4,4r,l4,3r,l4,2r,l4,2,3,1r,l3,1,3,,2,r,l2,,1,1r,l1,1r,l1,2r,l1,3r,l1,4,,4,,5r,l,6,,7r,l,8r,l,9r,l,10r,l,11r,1l,12r,1l,13r,1l,14r,1l,15r,1l,16r,1l,17r,1l,18r1,1l1,20r,xe" filled="f" strokeweight="0">
                    <v:stroke joinstyle="miter"/>
                    <v:path arrowok="t" o:connecttype="custom" o:connectlocs="1,21;1,21;1,22;2,22;2,22;3,22;3,22;4,21;4,20;4,19;4,18;4,17;3,16;3,15;3,14;3,13;3,11;3,10;3,9;3,8;3,7;4,6;4,5;4,4;4,3;4,2;3,1;3,1;2,0;2,0;1,1;1,1;1,2;1,3;0,4;0,5;0,7;0,8;0,9;0,10;0,11;0,12;0,13;0,14;0,15;0,16;0,17;0,18;1,20" o:connectangles="0,0,0,0,0,0,0,0,0,0,0,0,0,0,0,0,0,0,0,0,0,0,0,0,0,0,0,0,0,0,0,0,0,0,0,0,0,0,0,0,0,0,0,0,0,0,0,0,0"/>
                  </v:shape>
                  <v:shape id="Freeform 3492" o:spid="_x0000_s1406" style="position:absolute;left:297;top:199;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kUe8UA&#10;AADdAAAADwAAAGRycy9kb3ducmV2LnhtbESPX0vDQBDE3wW/w7GCb/bOKmmb9lpELEqf+o8+L7k1&#10;Sc3txdzapt/eKwg+DjPzG2a26H2jTtTFOrCFx4EBRVwEV3NpYb9bPoxBRUF22AQmCxeKsJjf3sww&#10;d+HMGzptpVQJwjFHC5VIm2sdi4o8xkFoiZP3GTqPkmRXatfhOcF9o4fGZNpjzWmhwpZeKyq+tj/e&#10;wnL9LS4zI1PK8b2Ihwtmx7eVtfd3/csUlFAv/+G/9oez8PQ8GcL1TXoCe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2RR7xQAAAN0AAAAPAAAAAAAAAAAAAAAAAJgCAABkcnMv&#10;ZG93bnJldi54bWxQSwUGAAAAAAQABAD1AAAAigMAAAAA&#10;" path="m1,20r,1l1,21r1,l2,22r,l3,22r,l3,22r1,l4,22r1,l5,22r1,l6,21r,l6,21r,-1l6,20r,-1l6,19r,-1l6,17r,l6,16r,l6,15r,l6,14r,l5,13r,-1l5,12r,-1l5,11r,-1l5,10,6,9r,l6,8,6,7r,l6,6r,l6,5r,l6,4,6,3r,l6,2r,l6,1r,l6,1,5,r,l4,r,l3,r,l3,,2,r,1l2,1,1,1r,1l1,2r,1l1,3r,1l1,5r,l1,6r,l1,7r,l1,8r,1l,9r,1l,10r,1l,11r,1l,13r,l,14r1,l1,15r,l1,16r,l1,17r,l1,18r,1l1,19r,1l1,20xe" fillcolor="#f2f2f2" stroked="f">
                    <v:path arrowok="t" o:connecttype="custom" o:connectlocs="1,21;2,21;2,22;3,22;4,22;5,22;6,22;6,21;6,20;6,19;6,18;6,17;6,16;6,15;6,14;5,12;5,11;5,10;6,9;6,8;6,7;6,6;6,5;6,3;6,2;6,1;6,1;5,0;4,0;3,0;2,0;2,1;1,2;1,3;1,4;1,5;1,6;1,7;1,9;0,10;0,11;0,12;0,13;1,14;1,15;1,16;1,17;1,19;1,20" o:connectangles="0,0,0,0,0,0,0,0,0,0,0,0,0,0,0,0,0,0,0,0,0,0,0,0,0,0,0,0,0,0,0,0,0,0,0,0,0,0,0,0,0,0,0,0,0,0,0,0,0"/>
                  </v:shape>
                  <v:shape id="Freeform 3493" o:spid="_x0000_s1407" style="position:absolute;left:297;top:199;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WaisUA&#10;AADdAAAADwAAAGRycy9kb3ducmV2LnhtbESPQWvCQBSE74X+h+UVequbqlQbsxEpCL1ZNWKPj+wz&#10;Cc2+jbvbGP99Vyh4HGbmGyZbDqYVPTnfWFbwOkpAEJdWN1wpKPbrlzkIH5A1tpZJwZU8LPPHhwxT&#10;bS+8pX4XKhEh7FNUUIfQpVL6siaDfmQ74uidrDMYonSV1A4vEW5aOU6SN2mw4bhQY0cfNZU/u1+j&#10;wBXm69sfk1mxOs83OD0eejyslXp+GlYLEIGGcA//tz+1gsn0fQK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lZqKxQAAAN0AAAAPAAAAAAAAAAAAAAAAAJgCAABkcnMv&#10;ZG93bnJldi54bWxQSwUGAAAAAAQABAD1AAAAigMAAAAA&#10;" path="m1,20r,1l1,21r1,l2,22r,l3,22r,l3,22r1,l4,22r1,l5,22r1,l6,21r,l6,21r,-1l6,20r,-1l6,19r,-1l6,17r,l6,16r,l6,15r,l6,14r,l5,13r,-1l5,12r,-1l5,11r,-1l5,10,6,9r,l6,8,6,7r,l6,6r,l6,5r,l6,4,6,3r,l6,2r,l6,1r,l6,1,5,r,l4,r,l3,r,l3,,2,r,1l2,1,1,1r,1l1,2r,1l1,3r,1l1,5r,l1,6r,l1,7r,l1,8r,1l,9r,1l,10r,1l,11r,1l,13r,l,14r1,l1,15r,l1,16r,l1,17r,l1,18r,1l1,19r,1l1,20xe" filled="f" strokeweight="0">
                    <v:stroke joinstyle="miter"/>
                    <v:path arrowok="t" o:connecttype="custom" o:connectlocs="1,21;2,21;2,22;3,22;4,22;5,22;6,22;6,21;6,20;6,19;6,18;6,17;6,16;6,15;6,14;5,12;5,11;5,10;6,9;6,8;6,7;6,6;6,5;6,3;6,2;6,1;6,1;5,0;4,0;3,0;2,0;2,1;1,2;1,3;1,4;1,5;1,6;1,7;1,9;0,10;0,11;0,12;0,13;1,14;1,15;1,16;1,17;1,19;1,20" o:connectangles="0,0,0,0,0,0,0,0,0,0,0,0,0,0,0,0,0,0,0,0,0,0,0,0,0,0,0,0,0,0,0,0,0,0,0,0,0,0,0,0,0,0,0,0,0,0,0,0,0"/>
                  </v:shape>
                  <v:shape id="Freeform 3494" o:spid="_x0000_s1408" style="position:absolute;left:304;top:200;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K5y8MA&#10;AADdAAAADwAAAGRycy9kb3ducmV2LnhtbESPUWvCMBSF3wf+h3CFvc1UK0M7o2yCQx9X/QF3zW1a&#10;bG5CE7X794sg+Hg453yHs9oMthNX6kPrWMF0koEgrpxu2Sg4HXdvCxAhImvsHJOCPwqwWY9eVlho&#10;d+MfupbRiAThUKCCJkZfSBmqhiyGifPEyatdbzEm2Rupe7wluO3kLMvepcWW00KDnrYNVefyYhXE&#10;r4U3ef192NdZbvRp57vZr1fqdTx8foCINMRn+NHeawX5fDmH+5v0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K5y8MAAADdAAAADwAAAAAAAAAAAAAAAACYAgAAZHJzL2Rv&#10;d25yZXYueG1sUEsFBgAAAAAEAAQA9QAAAIgDAAAAAA==&#10;" path="m,16l,6,,5r,l,5r,l,5r,l,5r,l,5r,l,5,,4r,l,4r,l,4r,l,4r,l,4r,l,4r,l,4r,l,3r,l,3r,l,3r,l1,3r,l1,3r,l1,3r,l1,3r,l1,3r,l1,3r,l1,3,1,2r,l1,2r1,l2,2r,l2,2r,l2,2r,l2,2r,l2,2r,l2,2r1,l3,2r,l3,2r,l13,r,l13,r,l14,r,l14,r,l14,r,l14,r,l14,r,l14,r,l15,r,l15,1r,l15,1r,l15,1r,l15,1r,l15,1r,l15,1r1,l16,1r,l16,1r,l16,1r,l16,1r,1l16,2r,l16,2r,l16,2r,l16,2r1,l17,2r,l17,2r,l17,2r,l17,3r,l17,3r,l17,3r,l17,3r,l17,3r,l17,3r,l17,4r,l17,4r,l17,4r,l17,4r,l17,4r,l17,5r,l17,5r,l17,5r,l17,16r,l17,16r,l17,16r,l17,16r,1l17,17r,l17,17r,l17,17r,l17,17r,l17,17r,1l17,18r,l17,18r,l17,18r,l17,18r,l17,18r,l17,18r,1l17,19r,l17,19r,l17,19r,l17,19r,l17,19r,l17,19r-1,l16,19r,1l16,20r,l16,20r,l16,20r,l16,20r,l16,20r,l16,20r,l15,20r,l15,20r,l15,21r,l15,21r,l15,21r,l15,21r,l15,21r-1,l14,21r,l14,21r,l14,21r,l14,21r,l14,21r-1,l13,21,3,19r,l3,19r,l3,19r,l3,19r,l2,19r,l2,19r,l2,19r,l2,19r,l2,19r,l2,19r-1,l1,19r,l1,19r,l1,18r,l1,18r,l1,18r,l1,18,,18r,l,18r,l,18r,l,18r,l,18r,l,17r,l,17r,l,17r,l,17r,l,17r,l,17,,16r,l,16r,l,16r,l,16r,l,16r,l,16xe" fillcolor="#f2f2f2" stroked="f">
                    <v:path arrowok="t" o:connecttype="custom" o:connectlocs="0,5;0,5;0,4;0,4;0,4;0,3;1,3;1,3;1,3;2,2;2,2;2,2;3,2;13,0;14,0;14,0;15,1;15,1;15,1;16,1;16,2;16,2;17,2;17,3;17,3;17,3;17,4;17,4;17,5;17,16;17,17;17,17;17,18;17,18;17,18;17,19;17,19;16,20;16,20;16,20;15,20;15,21;15,21;14,21;14,21;3,19;3,19;2,19;2,19;1,19;1,18;0,18;0,18;0,17;0,17;0,16;0,16;0,16" o:connectangles="0,0,0,0,0,0,0,0,0,0,0,0,0,0,0,0,0,0,0,0,0,0,0,0,0,0,0,0,0,0,0,0,0,0,0,0,0,0,0,0,0,0,0,0,0,0,0,0,0,0,0,0,0,0,0,0,0,0"/>
                  </v:shape>
                  <v:shape id="Freeform 3495" o:spid="_x0000_s1409" style="position:absolute;left:304;top:200;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JNtcUA&#10;AADdAAAADwAAAGRycy9kb3ducmV2LnhtbESPUWvCQBCE3wv9D8cW+lLqRa2ljZ4ipYJFfKj1Byy5&#10;NRfM7YXcGtN/7wmCj8PMfMPMFr2vVUdtrAIbGA4yUMRFsBWXBvZ/q9cPUFGQLdaBycA/RVjMHx9m&#10;mNtw5l/qdlKqBOGYowEn0uRax8KRxzgIDXHyDqH1KEm2pbYtnhPc13qUZe/aY8VpwWFDX46K4+7k&#10;DcT9d4bycxB3Gr2U3Waz7Z3fGvP81C+noIR6uYdv7bU1MH77nMD1TXoCe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Uk21xQAAAN0AAAAPAAAAAAAAAAAAAAAAAJgCAABkcnMv&#10;ZG93bnJldi54bWxQSwUGAAAAAAQABAD1AAAAigMAAAAA&#10;" path="m,16l,6,,5r,l,5r,l,5r,l,5r,l,5r,l,5,,4r,l,4r,l,4r,l,4r,l,4r,l,4r,l,4r,l,3r,l,3r,l,3r,l1,3r,l1,3r,l1,3r,l1,3r,l1,3r,l1,3r,l1,3,1,2r,l1,2r1,l2,2r,l2,2r,l2,2r,l2,2r,l2,2r,l2,2r1,l3,2r,l3,2r,l13,r,l13,r,l14,r,l14,r,l14,r,l14,r,l14,r,l14,r,l15,r,l15,1r,l15,1r,l15,1r,l15,1r,l15,1r,l15,1r1,l16,1r,l16,1r,l16,1r,l16,1r,1l16,2r,l16,2r,l16,2r,l16,2r1,l17,2r,l17,2r,l17,2r,l17,3r,l17,3r,l17,3r,l17,3r,l17,3r,l17,3r,l17,4r,l17,4r,l17,4r,l17,4r,l17,4r,l17,5r,l17,5r,l17,5r,l17,16r,l17,16r,l17,16r,l17,16r,1l17,17r,l17,17r,l17,17r,l17,17r,l17,17r,1l17,18r,l17,18r,l17,18r,l17,18r,l17,18r,l17,18r,1l17,19r,l17,19r,l17,19r,l17,19r,l17,19r,l17,19r-1,l16,19r,1l16,20r,l16,20r,l16,20r,l16,20r,l16,20r,l16,20r,l15,20r,l15,20r,l15,21r,l15,21r,l15,21r,l15,21r,l15,21r-1,l14,21r,l14,21r,l14,21r,l14,21r,l14,21r-1,l13,21,3,19r,l3,19r,l3,19r,l3,19r,l2,19r,l2,19r,l2,19r,l2,19r,l2,19r,l2,19r-1,l1,19r,l1,19r,l1,18r,l1,18r,l1,18r,l1,18,,18r,l,18r,l,18r,l,18r,l,18r,l,17r,l,17r,l,17r,l,17r,l,17r,l,17,,16r,l,16r,l,16r,l,16r,l,16r,l,16xe" filled="f" strokeweight="0">
                    <v:stroke joinstyle="miter"/>
                    <v:path arrowok="t" o:connecttype="custom" o:connectlocs="0,5;0,5;0,4;0,4;0,4;0,3;1,3;1,3;1,3;2,2;2,2;2,2;3,2;13,0;14,0;14,0;15,1;15,1;15,1;16,1;16,2;16,2;17,2;17,3;17,3;17,3;17,4;17,4;17,5;17,16;17,17;17,17;17,18;17,18;17,18;17,19;17,19;16,20;16,20;16,20;15,20;15,21;15,21;14,21;14,21;3,19;3,19;2,19;2,19;1,19;1,18;0,18;0,18;0,17;0,17;0,16;0,16;0,16" o:connectangles="0,0,0,0,0,0,0,0,0,0,0,0,0,0,0,0,0,0,0,0,0,0,0,0,0,0,0,0,0,0,0,0,0,0,0,0,0,0,0,0,0,0,0,0,0,0,0,0,0,0,0,0,0,0,0,0,0,0"/>
                  </v:shape>
                  <v:shape id="Freeform 3496" o:spid="_x0000_s1410" style="position:absolute;left:301;top:202;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5w8scA&#10;AADdAAAADwAAAGRycy9kb3ducmV2LnhtbESPS2vDMBCE74X8B7GB3Bo5D5LGsRJCoaG3Nm4o9LZY&#10;Gz9irYwlx25/fVUo5DjMzjc7yX4wtbhR60rLCmbTCARxZnXJuYLzx8vjEwjnkTXWlknBNznY70YP&#10;Ccba9nyiW+pzESDsYlRQeN/EUrqsIINuahvi4F1sa9AH2eZSt9gHuKnlPIpW0mDJoaHAhp4Lyq5p&#10;Z8IbVXU8pJ8/569Fvnzr1757rztSajIeDlsQngZ/P/5Pv2oFi+VmBX9rAgL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cPLHAAAA3QAAAA8AAAAAAAAAAAAAAAAAmAIAAGRy&#10;cy9kb3ducmV2LnhtbFBLBQYAAAAABAAEAPUAAACMAwAAAAA=&#10;" path="m,2l3,4r,l3,4r,l3,4r,l3,4r,l3,4r,l3,4r1,l4,4r,l4,4r,l4,4r,l4,4,4,3r,l4,3r,l4,3r,l4,3r,l4,3r,l4,3,3,3r,l3,3r,l3,3r,l3,2,,,,2xe" fillcolor="#f2f2f2" stroked="f">
                    <v:path arrowok="t" o:connecttype="custom" o:connectlocs="0,2;3,4;3,4;3,4;3,4;3,4;3,4;3,4;3,4;3,4;3,4;3,4;4,4;4,4;4,4;4,4;4,4;4,4;4,4;4,4;4,3;4,3;4,3;4,3;4,3;4,3;4,3;4,3;4,3;4,3;4,3;3,3;3,3;3,3;3,3;3,3;3,3;3,2;0,0;0,2" o:connectangles="0,0,0,0,0,0,0,0,0,0,0,0,0,0,0,0,0,0,0,0,0,0,0,0,0,0,0,0,0,0,0,0,0,0,0,0,0,0,0,0"/>
                  </v:shape>
                  <v:shape id="Freeform 3497" o:spid="_x0000_s1411" style="position:absolute;left:301;top:202;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bqcgA&#10;AADdAAAADwAAAGRycy9kb3ducmV2LnhtbESP0WrCQBRE3wv+w3IFX4putKVq6ioiBGpbiol+wCV7&#10;mwSzd0N2m6R+fbdQ6OMwM2eYzW4wteiodZVlBfNZBII4t7riQsHlnExXIJxH1lhbJgXf5GC3Hd1t&#10;MNa255S6zBciQNjFqKD0vomldHlJBt3MNsTB+7StQR9kW0jdYh/gppaLKHqSBisOCyU2dCgpv2Zf&#10;RkHynhbzvH9N9qfM3jpKP05vx3ulJuNh/wzC0+D/w3/tF63g4XG9hN834QnI7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8xupyAAAAN0AAAAPAAAAAAAAAAAAAAAAAJgCAABk&#10;cnMvZG93bnJldi54bWxQSwUGAAAAAAQABAD1AAAAjQMAAAAA&#10;" path="m,2l3,4r,l3,4r,l3,4r,l3,4r,l3,4r,l3,4r1,l4,4r,l4,4r,l4,4r,l4,4,4,3r,l4,3r,l4,3r,l4,3r,l4,3r,l4,3,3,3r,l3,3r,l3,3r,l3,2,,,,2xe" filled="f" strokeweight="0">
                    <v:stroke joinstyle="miter"/>
                    <v:path arrowok="t" o:connecttype="custom" o:connectlocs="0,2;3,4;3,4;3,4;3,4;3,4;3,4;3,4;3,4;3,4;3,4;3,4;4,4;4,4;4,4;4,4;4,4;4,4;4,4;4,4;4,3;4,3;4,3;4,3;4,3;4,3;4,3;4,3;4,3;4,3;4,3;3,3;3,3;3,3;3,3;3,3;3,3;3,2;0,0;0,2" o:connectangles="0,0,0,0,0,0,0,0,0,0,0,0,0,0,0,0,0,0,0,0,0,0,0,0,0,0,0,0,0,0,0,0,0,0,0,0,0,0,0,0"/>
                  </v:shape>
                  <v:shape id="Freeform 3498" o:spid="_x0000_s1412" style="position:absolute;left:301;top:215;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1BG8cA&#10;AADdAAAADwAAAGRycy9kb3ducmV2LnhtbESPTUvDQBCG74L/YRnBm930A2tjt6UULL1p0yL0NmTH&#10;JG12NmQ3TfTXOwfB4/DO+8wzy/XganWjNlSeDYxHCSji3NuKCwOn49vTC6gQkS3WnsnANwVYr+7v&#10;lpha3/OBblkslEA4pGigjLFJtQ55SQ7DyDfEkn351mGUsS20bbEXuKv1JEmetcOK5UKJDW1Lyq9Z&#10;50Tjctltss+f03lazN77eew+6o6MeXwYNq+gIg3xf/mvvbcGprOF6Mo3ggC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tQRvHAAAA3QAAAA8AAAAAAAAAAAAAAAAAmAIAAGRy&#10;cy9kb3ducmV2LnhtbFBLBQYAAAAABAAEAPUAAACMAwAAAAA=&#10;" path="m,2l3,r,l3,r,l3,r,l3,r,l3,r,l3,r,l4,r,l4,r,l4,r,1l4,1r,l4,1r,l4,1r,l4,1r,l4,1r,l4,1r,l4,2r,l4,2r,l3,2r,l3,2r,l,4,,2xe" fillcolor="#f2f2f2" stroked="f">
                    <v:path arrowok="t" o:connecttype="custom" o:connectlocs="0,2;3,0;3,0;3,0;3,0;3,0;3,0;3,0;3,0;3,0;3,0;3,0;3,0;4,0;4,0;4,0;4,0;4,0;4,1;4,1;4,1;4,1;4,1;4,1;4,1;4,1;4,1;4,1;4,1;4,1;4,1;4,2;4,2;4,2;4,2;3,2;3,2;3,2;3,2;0,4;0,2" o:connectangles="0,0,0,0,0,0,0,0,0,0,0,0,0,0,0,0,0,0,0,0,0,0,0,0,0,0,0,0,0,0,0,0,0,0,0,0,0,0,0,0,0"/>
                  </v:shape>
                  <v:shape id="Freeform 3499" o:spid="_x0000_s1413" style="position:absolute;left:301;top:215;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AqQMcA&#10;AADdAAAADwAAAGRycy9kb3ducmV2LnhtbESP0WrCQBRE3wX/YblCX6RubEup0VWkENBWxKR+wCV7&#10;TYLZuyG7TdJ+fbcg+DjMzBlmtRlMLTpqXWVZwXwWgSDOra64UHD+Sh7fQDiPrLG2TAp+yMFmPR6t&#10;MNa255S6zBciQNjFqKD0vomldHlJBt3MNsTBu9jWoA+yLaRusQ9wU8unKHqVBisOCyU29F5Sfs2+&#10;jYLkkBbzvP9ItqfM/naUHk+f+6lSD5NhuwThafD38K290wqeXxYL+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gKkDHAAAA3QAAAA8AAAAAAAAAAAAAAAAAmAIAAGRy&#10;cy9kb3ducmV2LnhtbFBLBQYAAAAABAAEAPUAAACMAwAAAAA=&#10;" path="m,2l3,r,l3,r,l3,r,l3,r,l3,r,l3,r,l4,r,l4,r,l4,r,1l4,1r,l4,1r,l4,1r,l4,1r,l4,1r,l4,1r,l4,2r,l4,2r,l3,2r,l3,2r,l,4,,2xe" filled="f" strokeweight="0">
                    <v:stroke joinstyle="miter"/>
                    <v:path arrowok="t" o:connecttype="custom" o:connectlocs="0,2;3,0;3,0;3,0;3,0;3,0;3,0;3,0;3,0;3,0;3,0;3,0;3,0;4,0;4,0;4,0;4,0;4,0;4,1;4,1;4,1;4,1;4,1;4,1;4,1;4,1;4,1;4,1;4,1;4,1;4,1;4,2;4,2;4,2;4,2;3,2;3,2;3,2;3,2;0,4;0,2" o:connectangles="0,0,0,0,0,0,0,0,0,0,0,0,0,0,0,0,0,0,0,0,0,0,0,0,0,0,0,0,0,0,0,0,0,0,0,0,0,0,0,0,0"/>
                  </v:shape>
                  <v:shape id="Freeform 3500" o:spid="_x0000_s1414" style="position:absolute;left:300;top:199;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foMEA&#10;AADdAAAADwAAAGRycy9kb3ducmV2LnhtbERP3UrDMBS+F/YO4Qy8c+m0jtEtGyKM9k7t9gCH5rQp&#10;a05KEtv69uZC8PLj+z+eFzuIiXzoHSvYbjIQxI3TPXcKbtfL0x5EiMgaB8ek4IcCnE+rhyMW2s38&#10;RVMdO5FCOBSowMQ4FlKGxpDFsHEjceJa5y3GBH0ntcc5hdtBPmfZTlrsOTUYHOndUHOvv60CHTm/&#10;7fPy47Pataa86HbyWir1uF7eDiAiLfFf/OeutIKX1yztT2/SE5Cn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Hn6DBAAAA3QAAAA8AAAAAAAAAAAAAAAAAmAIAAGRycy9kb3du&#10;cmV2LnhtbFBLBQYAAAAABAAEAPUAAACGAwAAAAA=&#10;" path="m,20r,1l,21r,l,22r1,l1,22r,l1,22r1,l2,22r,l3,22r,l3,21r,l3,21r,-1l3,19r,l3,18r,l3,17r,l3,16r,l3,15r,l3,14r,l3,13r,l3,12r,-1l3,11r,-1l3,10,3,9r,l3,8r,l3,7,3,6r,l3,5r,l3,4r,l3,3r,l3,2r,l3,1r,l3,1,2,1,2,r,l1,r,l1,1r,l,1r,l,2r,l,3r,l,4r,l,5r,l,6r,l,7,,8r,l,9r,l,10r,l,11r,1l,12r,1l,13r,1l,14r,1l,15r,1l,16r,1l,17r,1l,18r,1l,19r,1xe" fillcolor="#f2f2f2" stroked="f">
                    <v:path arrowok="t" o:connecttype="custom" o:connectlocs="0,21;0,21;1,22;1,22;2,22;2,22;3,22;3,21;3,20;3,19;3,18;3,17;3,16;3,15;3,14;3,13;3,11;3,10;3,9;3,8;3,7;3,6;3,5;3,4;3,3;3,2;3,1;2,1;2,0;1,0;1,1;0,1;0,2;0,3;0,4;0,5;0,6;0,8;0,9;0,10;0,11;0,12;0,13;0,14;0,15;0,16;0,17;0,18;0,19" o:connectangles="0,0,0,0,0,0,0,0,0,0,0,0,0,0,0,0,0,0,0,0,0,0,0,0,0,0,0,0,0,0,0,0,0,0,0,0,0,0,0,0,0,0,0,0,0,0,0,0,0"/>
                  </v:shape>
                  <v:shape id="Freeform 3501" o:spid="_x0000_s1415" style="position:absolute;left:300;top:199;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wsQA&#10;AADdAAAADwAAAGRycy9kb3ducmV2LnhtbESPQYvCMBSE74L/ITzBm6bqKlqNUgRhYQ+6Kp4fzbOt&#10;Ni+liVr31xtB2OMwM98wi1VjSnGn2hWWFQz6EQji1OqCMwXHw6Y3BeE8ssbSMil4koPVst1aYKzt&#10;g3/pvveZCBB2MSrIva9iKV2ak0HXtxVx8M62NuiDrDOpa3wEuCnlMIom0mDBYSHHitY5pdf9zQRK&#10;ctluq8kz+0uKsf7Z+dNXMzsp1e00yRyEp8b/hz/tb61gNI4G8H4Tno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upMLEAAAA3QAAAA8AAAAAAAAAAAAAAAAAmAIAAGRycy9k&#10;b3ducmV2LnhtbFBLBQYAAAAABAAEAPUAAACJAwAAAAA=&#10;" path="m,20r,1l,21r,l,22r1,l1,22r,l1,22r1,l2,22r,l3,22r,l3,21r,l3,21r,-1l3,19r,l3,18r,l3,17r,l3,16r,l3,15r,l3,14r,l3,13r,l3,12r,-1l3,11r,-1l3,10,3,9r,l3,8r,l3,7,3,6r,l3,5r,l3,4r,l3,3r,l3,2r,l3,1r,l3,1,2,1,2,r,l1,r,l1,1r,l,1r,l,2r,l,3r,l,4r,l,5r,l,6r,l,7,,8r,l,9r,l,10r,l,11r,1l,12r,1l,13r,1l,14r,1l,15r,1l,16r,1l,17r,1l,18r,1l,19r,1xe" filled="f" strokeweight="0">
                    <v:stroke joinstyle="miter"/>
                    <v:path arrowok="t" o:connecttype="custom" o:connectlocs="0,21;0,21;1,22;1,22;2,22;2,22;3,22;3,21;3,20;3,19;3,18;3,17;3,16;3,15;3,14;3,13;3,11;3,10;3,9;3,8;3,7;3,6;3,5;3,4;3,3;3,2;3,1;2,1;2,0;1,0;1,1;0,1;0,2;0,3;0,4;0,5;0,6;0,8;0,9;0,10;0,11;0,12;0,13;0,14;0,15;0,16;0,17;0,18;0,19" o:connectangles="0,0,0,0,0,0,0,0,0,0,0,0,0,0,0,0,0,0,0,0,0,0,0,0,0,0,0,0,0,0,0,0,0,0,0,0,0,0,0,0,0,0,0,0,0,0,0,0,0"/>
                  </v:shape>
                  <v:shape id="Freeform 3502" o:spid="_x0000_s1416" style="position:absolute;left:297;top:22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KOYcUA&#10;AADdAAAADwAAAGRycy9kb3ducmV2LnhtbESPQWvCQBSE7wX/w/KE3uqulqaSukoplRZPVsXzI/ua&#10;RLNv0+yrxn/vCoUeh5n5hpktet+oE3WxDmxhPDKgiIvgai4t7LbLhymoKMgOm8Bk4UIRFvPB3Qxz&#10;F878RaeNlCpBOOZooRJpc61jUZHHOAotcfK+Q+dRkuxK7To8J7hv9MSYTHusOS1U2NJbRcVx8+st&#10;LNc/4jLzbEo5fBRxf8Hs8L6y9n7Yv76AEurlP/zX/nQWHp/MBG5v0hP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Mo5hxQAAAN0AAAAPAAAAAAAAAAAAAAAAAJgCAABkcnMv&#10;ZG93bnJldi54bWxQSwUGAAAAAAQABAD1AAAAigMAAAAA&#10;" path="m1,20r,1l1,21r,l2,22r,l2,22r1,l3,22r1,l4,22r,l5,22r,l6,21r,l6,21r,-1l6,20r,-1l6,19r,-1l6,17r,l6,16r-1,l5,15r,l5,14r,l5,13r,-1l5,12r,-1l5,11r,-1l5,10,5,9r,l5,8,5,7r,l6,6r,l6,5r,l6,4,6,3r,l6,2r,l6,1r,l5,1,5,,4,r,l4,,3,r,l2,r,l2,1,1,1r,l1,2r,l1,3r,l1,4r,1l1,5r,1l1,6,,7r,l,8,,9r,l,10r,l,11r,l,12r,l,13r,1l,14r,1l,15r,1l1,16r,1l1,17r,1l1,19r,l1,20r,xe" fillcolor="#f2f2f2" stroked="f">
                    <v:path arrowok="t" o:connecttype="custom" o:connectlocs="1,21;1,21;2,22;3,22;4,22;4,22;5,22;6,21;6,20;6,19;6,18;6,17;5,16;5,15;5,14;5,12;5,11;5,10;5,9;5,8;5,7;6,6;6,5;6,3;6,2;6,1;5,1;4,0;4,0;3,0;2,0;1,1;1,2;1,3;1,4;1,5;1,6;0,7;0,9;0,10;0,11;0,12;0,13;0,14;0,15;1,16;1,17;1,19;1,20" o:connectangles="0,0,0,0,0,0,0,0,0,0,0,0,0,0,0,0,0,0,0,0,0,0,0,0,0,0,0,0,0,0,0,0,0,0,0,0,0,0,0,0,0,0,0,0,0,0,0,0,0"/>
                  </v:shape>
                  <v:shape id="Freeform 3503" o:spid="_x0000_s1417" style="position:absolute;left:297;top:22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4AkMUA&#10;AADdAAAADwAAAGRycy9kb3ducmV2LnhtbESPT2sCMRTE7wW/Q3gFbzWp9o+sRpGC4E1rV/T42Dx3&#10;Fzcv2ySu229vCoUeh5n5DTNf9rYRHflQO9bwPFIgiAtnai415F/rpymIEJENNo5Jww8FWC4GD3PM&#10;jLvxJ3X7WIoE4ZChhirGNpMyFBVZDCPXEifv7LzFmKQvpfF4S3DbyLFSb9JizWmhwpY+Kiou+6vV&#10;4HO7O4Wjes9X39MtvhwPHR7WWg8f+9UMRKQ+/of/2hujYfKqJvD7Jj0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fgCQxQAAAN0AAAAPAAAAAAAAAAAAAAAAAJgCAABkcnMv&#10;ZG93bnJldi54bWxQSwUGAAAAAAQABAD1AAAAigMAAAAA&#10;" path="m1,20r,1l1,21r,l2,22r,l2,22r1,l3,22r1,l4,22r,l5,22r,l6,21r,l6,21r,-1l6,20r,-1l6,19r,-1l6,17r,l6,16r-1,l5,15r,l5,14r,l5,13r,-1l5,12r,-1l5,11r,-1l5,10,5,9r,l5,8,5,7r,l6,6r,l6,5r,l6,4,6,3r,l6,2r,l6,1r,l5,1,5,,4,r,l4,,3,r,l2,r,l2,1,1,1r,l1,2r,l1,3r,l1,4r,1l1,5r,1l1,6,,7r,l,8,,9r,l,10r,l,11r,l,12r,l,13r,1l,14r,1l,15r,1l1,16r,1l1,17r,1l1,19r,l1,20r,xe" filled="f" strokeweight="0">
                    <v:stroke joinstyle="miter"/>
                    <v:path arrowok="t" o:connecttype="custom" o:connectlocs="1,21;1,21;2,22;3,22;4,22;4,22;5,22;6,21;6,20;6,19;6,18;6,17;5,16;5,15;5,14;5,12;5,11;5,10;5,9;5,8;5,7;6,6;6,5;6,3;6,2;6,1;5,1;4,0;4,0;3,0;2,0;1,1;1,2;1,3;1,4;1,5;1,6;0,7;0,9;0,10;0,11;0,12;0,13;0,14;0,15;1,16;1,17;1,19;1,20" o:connectangles="0,0,0,0,0,0,0,0,0,0,0,0,0,0,0,0,0,0,0,0,0,0,0,0,0,0,0,0,0,0,0,0,0,0,0,0,0,0,0,0,0,0,0,0,0,0,0,0,0"/>
                  </v:shape>
                  <v:shape id="Freeform 3504" o:spid="_x0000_s1418" style="position:absolute;left:303;top:22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X+9sUA&#10;AADdAAAADwAAAGRycy9kb3ducmV2LnhtbESPX2vCMBTF34V9h3AHexFN3aZINUoRlMnwwSr4emmu&#10;TbG5KU203bdfBgMfD+fPj7Nc97YWD2p95VjBZJyAIC6crrhUcD5tR3MQPiBrrB2Tgh/ysF69DJaY&#10;atfxkR55KEUcYZ+iAhNCk0rpC0MW/dg1xNG7utZiiLItpW6xi+O2lu9JMpMWK44Egw1tDBW3/G4j&#10;97qfX3aH6XCff2eT4Q4z3JhOqbfXPluACNSHZ/i//aUVfEyTT/h7E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Jf72xQAAAN0AAAAPAAAAAAAAAAAAAAAAAJgCAABkcnMv&#10;ZG93bnJldi54bWxQSwUGAAAAAAQABAD1AAAAigMAAAAA&#10;" path="m,16l,6,,5r,l,5r,l,5r,l,5r,l,5r,l,5,,4r,l,4r,l,4r,l,4r,l,4r,l,4r,l1,4r,l1,3r,l1,3r,l1,3r,l1,3r,l1,3r,l1,3r,l1,3r1,l2,3r,l2,3r,l2,3,2,2r,l2,2r,l2,2r,l3,2r,l3,2r,l3,2r,l3,2r,l3,2r,l3,2r,l3,2r1,l14,r,l14,r,l14,r,l14,r,l15,r,l15,r,l15,r,l15,r,l15,r,l15,1r,l15,1r1,l16,1r,l16,1r,l16,1r,l16,1r,l16,1r,l17,1r,l17,1r,l17,1r,l17,1r,1l17,2r,l17,2r,l17,2r,l17,2r,l17,2r,l17,2r,l17,3r,l17,3r,l17,3r1,l18,3r,l18,3r,l18,3r,l18,4r,l18,4r,l18,4r,l18,4r,l18,4r,l18,5r,l18,5r,l18,5r,l18,16r,l18,16r,l18,16r,l18,16r,1l18,17r,l18,17r,l18,17r,l18,17r,l18,17r,1l18,18r,l18,18r,l18,18r,l18,18r,l18,18r-1,l17,18r,1l17,19r,l17,19r,l17,19r,l17,19r,l17,19r,l17,19r,l17,19r,l17,20r,l17,20r,l17,20r,l17,20r,l16,20r,l16,20r,l16,20r,l16,20r,l16,21r,l16,21r,l16,21r-1,l15,21r,l15,21r,l15,21r,l15,21r,l15,21r,l14,21r,l14,21r,l14,21,4,19r,l4,19r,l3,19r,l3,19r,l3,19r,l3,19r,l3,19r,l3,19r,l2,19r,l2,19r,l2,19r,l2,19r,l2,18r,l1,18r,l1,18r,l1,18r,l1,18r,l1,18r,l1,18r,l1,18r,l1,18,,17r,l,17r,l,17r,l,17r,l,17r,l,17,,16r,l,16r,l,16r,l,16r,l,16r,l,16xe" fillcolor="#f2f2f2" stroked="f">
                    <v:path arrowok="t" o:connecttype="custom" o:connectlocs="0,5;0,5;0,4;0,4;0,4;1,3;1,3;1,3;2,3;2,2;3,2;3,2;3,2;14,0;15,0;15,0;15,1;16,1;16,1;17,1;17,1;17,2;17,2;17,3;18,3;18,3;18,4;18,4;18,5;18,16;18,17;18,17;18,18;18,18;17,18;17,19;17,19;17,19;17,20;16,20;16,20;16,21;15,21;15,21;14,21;4,19;3,19;3,19;2,19;2,19;1,18;1,18;1,18;0,17;0,17;0,16;0,16;0,16" o:connectangles="0,0,0,0,0,0,0,0,0,0,0,0,0,0,0,0,0,0,0,0,0,0,0,0,0,0,0,0,0,0,0,0,0,0,0,0,0,0,0,0,0,0,0,0,0,0,0,0,0,0,0,0,0,0,0,0,0,0"/>
                  </v:shape>
                  <v:shape id="Freeform 3505" o:spid="_x0000_s1419" style="position:absolute;left:303;top:229;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fgjcYA&#10;AADdAAAADwAAAGRycy9kb3ducmV2LnhtbESPT2vCQBTE7wW/w/KE3urGikWjq2ilmpv4B8TbI/tM&#10;gtm3YXdr0m/fLRQ8DjPzG2a+7EwtHuR8ZVnBcJCAIM6trrhQcD59vU1A+ICssbZMCn7Iw3LRe5lj&#10;qm3LB3ocQyEihH2KCsoQmlRKn5dk0A9sQxy9m3UGQ5SukNphG+Gmlu9J8iENVhwXSmzos6T8fvw2&#10;Cq5um+0nZtc2e5pOt7fsslnbnVKv/W41AxGoC8/wfzvTCkbjZAx/b+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fgjcYAAADdAAAADwAAAAAAAAAAAAAAAACYAgAAZHJz&#10;L2Rvd25yZXYueG1sUEsFBgAAAAAEAAQA9QAAAIsDAAAAAA==&#10;" path="m,16l,6,,5r,l,5r,l,5r,l,5r,l,5r,l,5,,4r,l,4r,l,4r,l,4r,l,4r,l,4r,l1,4r,l1,3r,l1,3r,l1,3r,l1,3r,l1,3r,l1,3r,l1,3r1,l2,3r,l2,3r,l2,3,2,2r,l2,2r,l2,2r,l3,2r,l3,2r,l3,2r,l3,2r,l3,2r,l3,2r,l3,2r1,l14,r,l14,r,l14,r,l14,r,l15,r,l15,r,l15,r,l15,r,l15,r,l15,1r,l15,1r1,l16,1r,l16,1r,l16,1r,l16,1r,l16,1r,l17,1r,l17,1r,l17,1r,l17,1r,1l17,2r,l17,2r,l17,2r,l17,2r,l17,2r,l17,2r,l17,3r,l17,3r,l17,3r1,l18,3r,l18,3r,l18,3r,l18,4r,l18,4r,l18,4r,l18,4r,l18,4r,l18,5r,l18,5r,l18,5r,l18,16r,l18,16r,l18,16r,l18,16r,1l18,17r,l18,17r,l18,17r,l18,17r,l18,17r,1l18,18r,l18,18r,l18,18r,l18,18r,l18,18r-1,l17,18r,1l17,19r,l17,19r,l17,19r,l17,19r,l17,19r,l17,19r,l17,19r,l17,20r,l17,20r,l17,20r,l17,20r,l16,20r,l16,20r,l16,20r,l16,20r,l16,21r,l16,21r,l16,21r-1,l15,21r,l15,21r,l15,21r,l15,21r,l15,21r,l14,21r,l14,21r,l14,21,4,19r,l4,19r,l3,19r,l3,19r,l3,19r,l3,19r,l3,19r,l3,19r,l2,19r,l2,19r,l2,19r,l2,19r,l2,18r,l1,18r,l1,18r,l1,18r,l1,18r,l1,18r,l1,18r,l1,18r,l1,18,,17r,l,17r,l,17r,l,17r,l,17r,l,17,,16r,l,16r,l,16r,l,16r,l,16r,l,16xe" filled="f" strokeweight="0">
                    <v:stroke joinstyle="miter"/>
                    <v:path arrowok="t" o:connecttype="custom" o:connectlocs="0,5;0,5;0,4;0,4;0,4;1,3;1,3;1,3;2,3;2,2;3,2;3,2;3,2;14,0;15,0;15,0;15,1;16,1;16,1;17,1;17,1;17,2;17,2;17,3;18,3;18,3;18,4;18,4;18,5;18,16;18,17;18,17;18,18;18,18;17,18;17,19;17,19;17,19;17,20;16,20;16,20;16,21;15,21;15,21;14,21;4,19;3,19;3,19;2,19;2,19;1,18;1,18;1,18;0,17;0,17;0,16;0,16;0,16" o:connectangles="0,0,0,0,0,0,0,0,0,0,0,0,0,0,0,0,0,0,0,0,0,0,0,0,0,0,0,0,0,0,0,0,0,0,0,0,0,0,0,0,0,0,0,0,0,0,0,0,0,0,0,0,0,0,0,0,0,0"/>
                  </v:shape>
                  <v:shape id="Freeform 3506" o:spid="_x0000_s1420" style="position:absolute;left:301;top:231;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C9X8QA&#10;AADdAAAADwAAAGRycy9kb3ducmV2LnhtbESP3WoCMRSE7wu+QzhCb4pmrVRkNYoUSgWv/HmA4+a4&#10;CW5O1iR117c3hUIvh5n5hlmue9eIO4VoPSuYjAsQxJXXlmsFp+PXaA4iJmSNjWdS8KAI69XgZYml&#10;9h3v6X5ItcgQjiUqMCm1pZSxMuQwjn1LnL2LDw5TlqGWOmCX4a6R70Uxkw4t5wWDLX0aqq6HH6cg&#10;SDvZbeudvZ1J7x9vbLrvuVHqddhvFiAS9ek//NfeagXTj2IGv2/yE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QvV/EAAAA3QAAAA8AAAAAAAAAAAAAAAAAmAIAAGRycy9k&#10;b3ducmV2LnhtbFBLBQYAAAAABAAEAPUAAACJAwAAAAA=&#10;" path="m,2l2,4r,l3,4r,l3,4r,l3,4r,l3,4r,l3,4r,l3,4r,l3,4r,l3,4r,l3,4,3,3r,l3,3r,l3,3r,l3,3r,l3,3r,l3,3r,l3,3r,l3,3r,l3,3,3,2,,,,2xe" fillcolor="#f2f2f2" stroked="f">
                    <v:path arrowok="t" o:connecttype="custom" o:connectlocs="0,2;2,4;2,4;3,4;3,4;3,4;3,4;3,4;3,4;3,4;3,4;3,4;3,4;3,4;3,4;3,4;3,4;3,4;3,4;3,4;3,3;3,3;3,3;3,3;3,3;3,3;3,3;3,3;3,3;3,3;3,3;3,3;3,3;3,3;3,3;3,3;3,3;3,2;0,0;0,2" o:connectangles="0,0,0,0,0,0,0,0,0,0,0,0,0,0,0,0,0,0,0,0,0,0,0,0,0,0,0,0,0,0,0,0,0,0,0,0,0,0,0,0"/>
                  </v:shape>
                  <v:shape id="Freeform 3507" o:spid="_x0000_s1421" style="position:absolute;left:301;top:231;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GscMA&#10;AADdAAAADwAAAGRycy9kb3ducmV2LnhtbESPzarCMBSE94LvEI7gTlNv8YdqFBEuuFK0LnR3aI5t&#10;sTkpTbT17Y1w4S6HmfmGWW06U4kXNa60rGAyjkAQZ1aXnCu4pL+jBQjnkTVWlknBmxxs1v3eChNt&#10;Wz7R6+xzESDsElRQeF8nUrqsIINubGvi4N1tY9AH2eRSN9gGuKnkTxTNpMGSw0KBNe0Kyh7np1Fw&#10;usXHPJ6+jbs92vRqZuT5eVBqOOi2SxCeOv8f/mvvtYJ4Gs3h+yY8Ab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tGscMAAADdAAAADwAAAAAAAAAAAAAAAACYAgAAZHJzL2Rv&#10;d25yZXYueG1sUEsFBgAAAAAEAAQA9QAAAIgDAAAAAA==&#10;" path="m,2l2,4r,l3,4r,l3,4r,l3,4r,l3,4r,l3,4r,l3,4r,l3,4r,l3,4r,l3,4,3,3r,l3,3r,l3,3r,l3,3r,l3,3r,l3,3r,l3,3r,l3,3r,l3,3,3,2,,,,2xe" filled="f" strokeweight="0">
                    <v:stroke joinstyle="miter"/>
                    <v:path arrowok="t" o:connecttype="custom" o:connectlocs="0,2;2,4;2,4;3,4;3,4;3,4;3,4;3,4;3,4;3,4;3,4;3,4;3,4;3,4;3,4;3,4;3,4;3,4;3,4;3,4;3,3;3,3;3,3;3,3;3,3;3,3;3,3;3,3;3,3;3,3;3,3;3,3;3,3;3,3;3,3;3,3;3,3;3,2;0,0;0,2" o:connectangles="0,0,0,0,0,0,0,0,0,0,0,0,0,0,0,0,0,0,0,0,0,0,0,0,0,0,0,0,0,0,0,0,0,0,0,0,0,0,0,0"/>
                  </v:shape>
                  <v:shape id="Freeform 3508" o:spid="_x0000_s1422" style="position:absolute;left:301;top:244;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OMtsAA&#10;AADdAAAADwAAAGRycy9kb3ducmV2LnhtbERPy2oCMRTdF/yHcIVuima0VGQ0SimIgisfH3CdXCfB&#10;yc2YRGf8+2ZR6PJw3st17xrxpBCtZwWTcQGCuPLacq3gfNqM5iBiQtbYeCYFL4qwXg3ellhq3/GB&#10;nsdUixzCsUQFJqW2lDJWhhzGsW+JM3f1wWHKMNRSB+xyuGvktChm0qHl3GCwpR9D1e34cAqCtJP9&#10;rt7b+4X04fXBptvOjVLvw/57ASJRn/7Ff+6dVvD5VeS5+U1+An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8OMtsAAAADdAAAADwAAAAAAAAAAAAAAAACYAgAAZHJzL2Rvd25y&#10;ZXYueG1sUEsFBgAAAAAEAAQA9QAAAIUDAAAAAA==&#10;" path="m,2l2,r,l3,r,l3,r,l3,r,l3,r,l3,r,l3,r,l3,r,l3,r,1l3,1r,l3,1r,l3,1r,l3,1r,l3,1r,l3,1r,l3,2r,l3,2r,l3,2r,l3,2r,l,4,,2xe" fillcolor="#f2f2f2" stroked="f">
                    <v:path arrowok="t" o:connecttype="custom" o:connectlocs="0,2;2,0;2,0;3,0;3,0;3,0;3,0;3,0;3,0;3,0;3,0;3,0;3,0;3,0;3,0;3,0;3,0;3,0;3,1;3,1;3,1;3,1;3,1;3,1;3,1;3,1;3,1;3,1;3,1;3,1;3,1;3,2;3,2;3,2;3,2;3,2;3,2;3,2;3,2;0,4;0,2" o:connectangles="0,0,0,0,0,0,0,0,0,0,0,0,0,0,0,0,0,0,0,0,0,0,0,0,0,0,0,0,0,0,0,0,0,0,0,0,0,0,0,0,0"/>
                  </v:shape>
                  <v:shape id="Freeform 3509" o:spid="_x0000_s1423" style="position:absolute;left:301;top:244;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h3WMMA&#10;AADdAAAADwAAAGRycy9kb3ducmV2LnhtbESPQYvCMBSE74L/ITzBm6ZuUbQaRYQFT4rWg94ezbMt&#10;Ni+libb+eyMs7HGYmW+Y1aYzlXhR40rLCibjCARxZnXJuYJL+juag3AeWWNlmRS8ycFm3e+tMNG2&#10;5RO9zj4XAcIuQQWF93UipcsKMujGtiYO3t02Bn2QTS51g22Am0r+RNFMGiw5LBRY066g7HF+GgWn&#10;W3zM4+nbuNujTa9mRp6fB6WGg267BOGp8//hv/ZeK4in0QK+b8ITkO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h3WMMAAADdAAAADwAAAAAAAAAAAAAAAACYAgAAZHJzL2Rv&#10;d25yZXYueG1sUEsFBgAAAAAEAAQA9QAAAIgDAAAAAA==&#10;" path="m,2l2,r,l3,r,l3,r,l3,r,l3,r,l3,r,l3,r,l3,r,l3,r,1l3,1r,l3,1r,l3,1r,l3,1r,l3,1r,l3,1r,l3,2r,l3,2r,l3,2r,l3,2r,l,4,,2xe" filled="f" strokeweight="0">
                    <v:stroke joinstyle="miter"/>
                    <v:path arrowok="t" o:connecttype="custom" o:connectlocs="0,2;2,0;2,0;3,0;3,0;3,0;3,0;3,0;3,0;3,0;3,0;3,0;3,0;3,0;3,0;3,0;3,0;3,0;3,1;3,1;3,1;3,1;3,1;3,1;3,1;3,1;3,1;3,1;3,1;3,1;3,1;3,2;3,2;3,2;3,2;3,2;3,2;3,2;3,2;0,4;0,2" o:connectangles="0,0,0,0,0,0,0,0,0,0,0,0,0,0,0,0,0,0,0,0,0,0,0,0,0,0,0,0,0,0,0,0,0,0,0,0,0,0,0,0,0"/>
                  </v:shape>
                  <v:shape id="Freeform 3510" o:spid="_x0000_s1424" style="position:absolute;left:299;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FRAcQA&#10;AADdAAAADwAAAGRycy9kb3ducmV2LnhtbERPTUsDMRC9C/0PYQq92WwVxa5Ni6zYCkKp21Kvw2aa&#10;XUwmS5K26783B8Hj430vVoOz4kIhdp4VzKYFCOLG646NgsP+7fYJREzIGq1nUvBDEVbL0c0CS+2v&#10;/EmXOhmRQziWqKBNqS+ljE1LDuPU98SZO/ngMGUYjNQBrzncWXlXFI/SYce5ocWeqpaa7/rsFNht&#10;fXr9SvUuzM2mq44fxlbrnVKT8fDyDCLRkP7Ff+53reD+YZb35zf5Cc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xUQHEAAAA3QAAAA8AAAAAAAAAAAAAAAAAmAIAAGRycy9k&#10;b3ducmV2LnhtbFBLBQYAAAAABAAEAPUAAACJAwAAAAA=&#10;" path="m1,20r,l1,21r,l1,22r,l2,22r,l2,22r,l3,22r,l3,22r,l4,21r,l4,20r,l4,19r,l4,18r,l4,17r,l4,16r,l4,15r,l3,14r,l3,13r,-1l3,12r,-1l3,11r,-1l3,10,3,9r,l4,8r,l4,7,4,6r,l4,5r,l4,4r,l4,3r,l4,2r,l4,1,3,1r,l3,1,3,,2,r,l2,r,1l1,1r,l1,1r,1l1,2r,1l1,3r,1l1,4r,1l1,5r,1l1,6,,7,,8r,l,9r,l,10r,l,11r,1l,12r,1l,13r,1l,14r,1l,15r,1l1,16r,1l1,17r,1l1,18r,1l1,19r,1xe" fillcolor="#f2f2f2" stroked="f">
                    <v:path arrowok="t" o:connecttype="custom" o:connectlocs="1,20;1,21;1,22;2,22;2,22;3,22;3,22;4,21;4,20;4,19;4,18;4,17;4,16;4,15;3,14;3,12;3,11;3,10;3,9;4,8;4,7;4,6;4,5;4,4;4,3;4,2;3,1;3,1;2,0;2,0;1,1;1,1;1,2;1,3;1,4;1,5;1,6;0,8;0,9;0,10;0,11;0,12;0,13;0,14;0,15;1,16;1,17;1,18;1,19" o:connectangles="0,0,0,0,0,0,0,0,0,0,0,0,0,0,0,0,0,0,0,0,0,0,0,0,0,0,0,0,0,0,0,0,0,0,0,0,0,0,0,0,0,0,0,0,0,0,0,0,0"/>
                  </v:shape>
                  <v:shape id="Freeform 3511" o:spid="_x0000_s1425" style="position:absolute;left:299;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Sj5cYA&#10;AADdAAAADwAAAGRycy9kb3ducmV2LnhtbESPQWvCQBSE70L/w/IKvRTdTcVSUlcploLQk9EWj6/Z&#10;1yQk+zbsbk38965Q8DjMzDfMcj3aTpzIh8axhmymQBCXzjRcaTjsP6YvIEJENtg5Jg1nCrBe3U2W&#10;mBs38I5ORaxEgnDIUUMdY59LGcqaLIaZ64mT9+u8xZikr6TxOCS47eSTUs/SYsNpocaeNjWVbfFn&#10;NTyq8/vWtPilfjbF8XtRDL79rLR+uB/fXkFEGuMt/N/eGg3zRZbB9U16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Sj5cYAAADdAAAADwAAAAAAAAAAAAAAAACYAgAAZHJz&#10;L2Rvd25yZXYueG1sUEsFBgAAAAAEAAQA9QAAAIsDAAAAAA==&#10;" path="m1,20r,l1,21r,l1,22r,l2,22r,l2,22r,l3,22r,l3,22r,l4,21r,l4,20r,l4,19r,l4,18r,l4,17r,l4,16r,l4,15r,l3,14r,l3,13r,-1l3,12r,-1l3,11r,-1l3,10,3,9r,l4,8r,l4,7,4,6r,l4,5r,l4,4r,l4,3r,l4,2r,l4,1,3,1r,l3,1,3,,2,r,l2,r,1l1,1r,l1,1r,1l1,2r,1l1,3r,1l1,4r,1l1,5r,1l1,6,,7,,8r,l,9r,l,10r,l,11r,1l,12r,1l,13r,1l,14r,1l,15r,1l1,16r,1l1,17r,1l1,18r,1l1,19r,1xe" filled="f" strokeweight="0">
                    <v:stroke joinstyle="miter"/>
                    <v:path arrowok="t" o:connecttype="custom" o:connectlocs="1,20;1,21;1,22;2,22;2,22;3,22;3,22;4,21;4,20;4,19;4,18;4,17;4,16;4,15;3,14;3,12;3,11;3,10;3,9;4,8;4,7;4,6;4,5;4,4;4,3;4,2;3,1;3,1;2,0;2,0;1,1;1,1;1,2;1,3;1,4;1,5;1,6;0,8;0,9;0,10;0,11;0,12;0,13;0,14;0,15;1,16;1,17;1,18;1,19" o:connectangles="0,0,0,0,0,0,0,0,0,0,0,0,0,0,0,0,0,0,0,0,0,0,0,0,0,0,0,0,0,0,0,0,0,0,0,0,0,0,0,0,0,0,0,0,0,0,0,0,0"/>
                  </v:shape>
                </v:group>
                <v:group id="Group 3512" o:spid="_x0000_s1426" style="position:absolute;left:355;top:83;width:24;height:167" coordorigin="355,83"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LhfscAAADdAAAADwAAAGRycy9kb3ducmV2LnhtbESPT2vCQBTE7wW/w/KE&#10;3uomhpQSXUVESw+hUC2U3h7ZZxLMvg3ZNX++fbcgeBxm5jfMejuaRvTUudqygngRgSAurK65VPB9&#10;Pr68gXAeWWNjmRRM5GC7mT2tMdN24C/qT74UAcIuQwWV920mpSsqMugWtiUO3sV2Bn2QXSl1h0OA&#10;m0Yuo+hVGqw5LFTY0r6i4nq6GQXvAw67JD70+fWyn37P6edPHpNSz/NxtwLhafSP8L39oRUkabyE&#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QLhfscAAADd&#10;AAAADwAAAAAAAAAAAAAAAACqAgAAZHJzL2Rvd25yZXYueG1sUEsFBgAAAAAEAAQA+gAAAJ4DAAAA&#10;AA==&#10;">
                  <v:shape id="Freeform 3513" o:spid="_x0000_s1427" style="position:absolute;left:355;top:8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e9J8UA&#10;AADdAAAADwAAAGRycy9kb3ducmV2LnhtbESPQWvCQBSE74X+h+UVvOmuStMSXaUUpaWnaovnR/aZ&#10;RLNvY/ZV47/vFoQeh5n5hpkve9+oM3WxDmxhPDKgiIvgai4tfH+th8+goiA7bAKThStFWC7u7+aY&#10;u3DhDZ23UqoE4ZijhUqkzbWORUUe4yi0xMnbh86jJNmV2nV4SXDf6IkxmfZYc1qosKXXiorj9sdb&#10;WH+exGXmyZRyeCvi7orZYfVh7eChf5mBEurlP3xrvzsL08fxFP7epCe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p70nxQAAAN0AAAAPAAAAAAAAAAAAAAAAAJgCAABkcnMv&#10;ZG93bnJldi54bWxQSwUGAAAAAAQABAD1AAAAigMAAAAA&#10;" path="m1,20r,1l1,21r,l2,22r,l2,22r1,l3,22r1,l4,22r1,l5,22r,l6,21r,l6,21r,-1l6,19r,l6,18r,l6,17r,l6,16r,l6,15,5,14r,l5,13r,l5,12r,l5,11r,l5,10,5,9r,l5,8r,l6,7r,l6,6r,l6,5,6,4r,l6,3r,l6,2r,l6,1r,l5,1,5,r,l4,r,l3,r,l2,r,l2,1,1,1r,l1,2r,l1,3r,l1,4r,l1,5r,1l1,6r,1l1,7r,1l,8,,9r,1l,10r,1l,11r,1l,12r,1l,13r,1l1,15r,l1,16r,l1,17r,l1,18r,l1,19r,l1,20xe" fillcolor="#f2f2f2" stroked="f">
                    <v:path arrowok="t" o:connecttype="custom" o:connectlocs="1,21;1,21;2,22;3,22;4,22;5,22;5,22;6,21;6,20;6,19;6,18;6,17;6,16;5,14;5,13;5,12;5,11;5,10;5,9;5,8;6,7;6,6;6,4;6,3;6,2;6,1;5,1;5,0;4,0;3,0;2,0;1,1;1,2;1,3;1,4;1,5;1,6;1,7;0,8;0,10;0,11;0,12;0,13;0,14;1,15;1,16;1,17;1,18;1,19" o:connectangles="0,0,0,0,0,0,0,0,0,0,0,0,0,0,0,0,0,0,0,0,0,0,0,0,0,0,0,0,0,0,0,0,0,0,0,0,0,0,0,0,0,0,0,0,0,0,0,0,0"/>
                  </v:shape>
                  <v:shape id="Freeform 3514" o:spid="_x0000_s1428" style="position:absolute;left:355;top:8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4OOcUA&#10;AADdAAAADwAAAGRycy9kb3ducmV2LnhtbESPQWvCQBSE74X+h+UJvdWNrbUhuooUhN6sGkmPj+wz&#10;CWbfprvbGP99Vyh4HGbmG2axGkwrenK+saxgMk5AEJdWN1wpyA+b5xSED8gaW8uk4EoeVsvHhwVm&#10;2l54R/0+VCJC2GeooA6hy6T0ZU0G/dh2xNE7WWcwROkqqR1eIty08iVJZtJgw3Ghxo4+airP+1+j&#10;wOXm69sXyXu+/km3OC2OPR43Sj2NhvUcRKAh3MP/7U+t4PVtMoXb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Tg45xQAAAN0AAAAPAAAAAAAAAAAAAAAAAJgCAABkcnMv&#10;ZG93bnJldi54bWxQSwUGAAAAAAQABAD1AAAAigMAAAAA&#10;" path="m1,20r,1l1,21r,l2,22r,l2,22r1,l3,22r1,l4,22r1,l5,22r,l6,21r,l6,21r,-1l6,19r,l6,18r,l6,17r,l6,16r,l6,15,5,14r,l5,13r,l5,12r,l5,11r,l5,10,5,9r,l5,8r,l6,7r,l6,6r,l6,5,6,4r,l6,3r,l6,2r,l6,1r,l5,1,5,r,l4,r,l3,r,l2,r,l2,1,1,1r,l1,2r,l1,3r,l1,4r,l1,5r,1l1,6r,1l1,7r,1l,8,,9r,1l,10r,1l,11r,1l,12r,1l,13r,1l1,15r,l1,16r,l1,17r,l1,18r,l1,19r,l1,20xe" filled="f" strokeweight="0">
                    <v:stroke joinstyle="miter"/>
                    <v:path arrowok="t" o:connecttype="custom" o:connectlocs="1,21;1,21;2,22;3,22;4,22;5,22;5,22;6,21;6,20;6,19;6,18;6,17;6,16;5,14;5,13;5,12;5,11;5,10;5,9;5,8;6,7;6,6;6,4;6,3;6,2;6,1;5,1;5,0;4,0;3,0;2,0;1,1;1,2;1,3;1,4;1,5;1,6;1,7;0,8;0,10;0,11;0,12;0,13;0,14;1,15;1,16;1,17;1,18;1,19" o:connectangles="0,0,0,0,0,0,0,0,0,0,0,0,0,0,0,0,0,0,0,0,0,0,0,0,0,0,0,0,0,0,0,0,0,0,0,0,0,0,0,0,0,0,0,0,0,0,0,0,0"/>
                  </v:shape>
                  <v:shape id="Freeform 3515" o:spid="_x0000_s1429" style="position:absolute;left:361;top:8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l0C8QA&#10;AADdAAAADwAAAGRycy9kb3ducmV2LnhtbESPQWsCMRSE70L/Q3iF3tysilK2RikFwZOy6sHjY/O6&#10;u7h5SZPobv31Rij0OMzMN8xyPZhO3MiH1rKCSZaDIK6sbrlWcDpuxu8gQkTW2FkmBb8UYL16GS2x&#10;0Lbnkm6HWIsE4VCggiZGV0gZqoYMhsw64uR9W28wJulrqT32CW46Oc3zhTTYclpo0NFXQ9XlcDUK&#10;Bi437kfS/nJvr6V351rv8l6pt9fh8wNEpCH+h//aW61gNp/M4fkmP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5dAvEAAAA3QAAAA8AAAAAAAAAAAAAAAAAmAIAAGRycy9k&#10;b3ducmV2LnhtbFBLBQYAAAAABAAEAPUAAACJAwAAAAA=&#10;" path="m,15l,5r,l,5r,l,5r,l,5r,l,5r,l,4r,l,4r,l,4r,l,4r,l1,4r,l1,4r,l1,4,1,3r,l1,3r,l1,3r,l1,3r,l1,3r,l1,3r1,l2,3r,l2,3r,l2,3,2,2r,l2,2r,l2,2r,l2,2r,l2,2r1,l3,2r,l3,2r,l3,2r,l3,2r,l3,2r,l3,2r1,l4,2r,l4,2,14,r,l14,r,l14,r1,l15,r,l15,r,l15,r,l15,r,l15,r,l15,r1,l16,r,l16,r,l16,r,1l16,1r,l16,1r,l16,1r,l17,1r,l17,1r,l17,1r,l17,1r,l17,1r,l17,2r,l17,2r,l17,2r,l17,2r,l18,2r,l18,2r,l18,2r,l18,3r,l18,3r,l18,3r,l18,3r,l18,3r,l18,3r,1l18,4r,l18,4r,l18,4r,l18,4r,l18,4r,l18,5r,l18,5r,l18,16r,l18,16r,l18,16r,l18,16r,l18,16r,1l18,17r,l18,17r,l18,17r,l18,17r,l18,17r,1l18,18r,l18,18r,l18,18r,l18,18r,l18,18r,l18,18r,l18,19r,l18,19r,l18,19r,l17,19r,l17,19r,l17,19r,l17,19r,1l17,20r,l17,20r,l17,20r,l17,20r,l16,20r,l16,20r,l16,20r,l16,20r,l16,20r,l16,20r,l16,20r,l15,20r,l15,20r,l15,20r,l15,20r,l15,20r,l14,20r,l14,20,4,19r,l4,19r,l4,19r,l4,19r-1,l3,19r,l3,19r,l3,19r,l3,19r,l3,19r,l2,19r,-1l2,18r,l2,18r,l2,18r,l2,18r,l2,18r-1,l1,18r,l1,18r,l1,18r,l1,18r,l1,17r,l1,17r,l1,17r,l1,17,,17r,l,17r,l,17,,16r,l,16r,l,16r,l,16r,l,16r,l,16,,15r,xe" fillcolor="#f2f2f2" stroked="f">
                    <v:path arrowok="t" o:connecttype="custom" o:connectlocs="0,5;0,5;0,4;1,4;1,3;1,3;1,3;2,3;2,2;2,2;3,2;3,2;4,2;14,0;15,0;15,0;16,0;16,1;16,1;17,1;17,1;17,2;18,2;18,2;18,3;18,3;18,4;18,4;18,5;18,16;18,16;18,17;18,17;18,18;18,18;18,19;17,19;17,19;17,20;17,20;16,20;16,20;15,20;15,20;14,20;4,19;3,19;3,19;3,19;2,18;2,18;1,18;1,18;1,17;0,17;0,16;0,16;0,15" o:connectangles="0,0,0,0,0,0,0,0,0,0,0,0,0,0,0,0,0,0,0,0,0,0,0,0,0,0,0,0,0,0,0,0,0,0,0,0,0,0,0,0,0,0,0,0,0,0,0,0,0,0,0,0,0,0,0,0,0,0"/>
                  </v:shape>
                  <v:shape id="Freeform 3516" o:spid="_x0000_s1430" style="position:absolute;left:361;top:8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jp8YA&#10;AADdAAAADwAAAGRycy9kb3ducmV2LnhtbESPQWvCQBSE74X+h+UVvNVdtRFJXcUKhSIImnrp7ZF9&#10;TUKzb8PuNkn/fVcQPA4z8w2z3o62FT350DjWMJsqEMSlMw1XGi6f788rECEiG2wdk4Y/CrDdPD6s&#10;MTdu4DP1RaxEgnDIUUMdY5dLGcqaLIap64iT9+28xZikr6TxOCS4beVcqaW02HBaqLGjfU3lT/Fr&#10;NajT1ykWq+OLuuzehv5wyHwvM60nT+PuFUSkMd7Dt/aH0bDIZku4vklPQG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Fjp8YAAADdAAAADwAAAAAAAAAAAAAAAACYAgAAZHJz&#10;L2Rvd25yZXYueG1sUEsFBgAAAAAEAAQA9QAAAIsDAAAAAA==&#10;" path="m,15l,5r,l,5r,l,5r,l,5r,l,5r,l,4r,l,4r,l,4r,l,4r,l1,4r,l1,4r,l1,4,1,3r,l1,3r,l1,3r,l1,3r,l1,3r,l1,3r1,l2,3r,l2,3r,l2,3,2,2r,l2,2r,l2,2r,l2,2r,l2,2r1,l3,2r,l3,2r,l3,2r,l3,2r,l3,2r,l3,2r1,l4,2r,l4,2,14,r,l14,r,l14,r1,l15,r,l15,r,l15,r,l15,r,l15,r,l15,r1,l16,r,l16,r,l16,r,1l16,1r,l16,1r,l16,1r,l17,1r,l17,1r,l17,1r,l17,1r,l17,1r,l17,2r,l17,2r,l17,2r,l17,2r,l18,2r,l18,2r,l18,2r,l18,3r,l18,3r,l18,3r,l18,3r,l18,3r,l18,3r,1l18,4r,l18,4r,l18,4r,l18,4r,l18,4r,l18,5r,l18,5r,l18,16r,l18,16r,l18,16r,l18,16r,l18,16r,1l18,17r,l18,17r,l18,17r,l18,17r,l18,17r,1l18,18r,l18,18r,l18,18r,l18,18r,l18,18r,l18,18r,l18,19r,l18,19r,l18,19r,l17,19r,l17,19r,l17,19r,l17,19r,1l17,20r,l17,20r,l17,20r,l17,20r,l16,20r,l16,20r,l16,20r,l16,20r,l16,20r,l16,20r,l16,20r,l15,20r,l15,20r,l15,20r,l15,20r,l15,20r,l14,20r,l14,20,4,19r,l4,19r,l4,19r,l4,19r-1,l3,19r,l3,19r,l3,19r,l3,19r,l3,19r,l2,19r,-1l2,18r,l2,18r,l2,18r,l2,18r,l2,18r-1,l1,18r,l1,18r,l1,18r,l1,18r,l1,17r,l1,17r,l1,17r,l1,17,,17r,l,17r,l,17,,16r,l,16r,l,16r,l,16r,l,16r,l,16,,15r,xe" filled="f" strokeweight="0">
                    <v:stroke joinstyle="miter"/>
                    <v:path arrowok="t" o:connecttype="custom" o:connectlocs="0,5;0,5;0,4;1,4;1,3;1,3;1,3;2,3;2,2;2,2;3,2;3,2;4,2;14,0;15,0;15,0;16,0;16,1;16,1;17,1;17,1;17,2;18,2;18,2;18,3;18,3;18,4;18,4;18,5;18,16;18,16;18,17;18,17;18,18;18,18;18,19;17,19;17,19;17,20;17,20;16,20;16,20;15,20;15,20;14,20;4,19;3,19;3,19;3,19;2,18;2,18;1,18;1,18;1,17;0,17;0,16;0,16;0,15" o:connectangles="0,0,0,0,0,0,0,0,0,0,0,0,0,0,0,0,0,0,0,0,0,0,0,0,0,0,0,0,0,0,0,0,0,0,0,0,0,0,0,0,0,0,0,0,0,0,0,0,0,0,0,0,0,0,0,0,0,0"/>
                  </v:shape>
                  <v:shape id="Freeform 3517" o:spid="_x0000_s1431" style="position:absolute;left:359;top:8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DZrsYA&#10;AADdAAAADwAAAGRycy9kb3ducmV2LnhtbESPQWvCQBCF70L/wzKCN91YrZbUVURQvKmpFHobstMk&#10;mp0N2Y1J++tdoeDx8eZ9b95i1ZlS3Kh2hWUF41EEgji1uuBMwflzO3wH4TyyxtIyKfglB6vlS2+B&#10;sbYtn+iW+EwECLsYFeTeV7GULs3JoBvZijh4P7Y26IOsM6lrbAPclPI1imbSYMGhIceKNjml16Qx&#10;4Y3LZbdOvv7O35NsemjnvjmWDSk16HfrDxCeOv88/k/vtYLJ23gOjzUBAXJ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DZrsYAAADdAAAADwAAAAAAAAAAAAAAAACYAgAAZHJz&#10;L2Rvd25yZXYueG1sUEsFBgAAAAAEAAQA9QAAAIsDAAAAAA==&#10;" path="m,2l3,4r,l3,4r,l3,4r,l3,4r,l3,4r,l3,4r,l4,4r,l4,4r,l4,4,4,3r,l4,3r,l4,3r,l4,3r,l4,3r,l4,3,3,3r,l3,3r,l3,2r,l3,2r,l3,2,,,,2xe" fillcolor="#f2f2f2" stroked="f">
                    <v:path arrowok="t" o:connecttype="custom" o:connectlocs="0,2;3,4;3,4;3,4;3,4;3,4;3,4;3,4;3,4;3,4;3,4;3,4;3,4;4,4;4,4;4,4;4,4;4,4;4,3;4,3;4,3;4,3;4,3;4,3;4,3;4,3;4,3;4,3;4,3;3,3;3,3;3,3;3,3;3,2;3,2;3,2;3,2;3,2;0,0;0,2" o:connectangles="0,0,0,0,0,0,0,0,0,0,0,0,0,0,0,0,0,0,0,0,0,0,0,0,0,0,0,0,0,0,0,0,0,0,0,0,0,0,0,0"/>
                  </v:shape>
                  <v:shape id="Freeform 3518" o:spid="_x0000_s1432" style="position:absolute;left:359;top:8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6DHMQA&#10;AADdAAAADwAAAGRycy9kb3ducmV2LnhtbERP3WrCMBS+H/gO4Qi7GZrWMZFqFBEK7gex1Qc4NMe2&#10;2JyUJrbdnn65GOzy4/vf7EbTiJ46V1tWEM8jEMSF1TWXCq6XdLYC4TyyxsYyKfgmB7vt5GmDibYD&#10;Z9TnvhQhhF2CCirv20RKV1Rk0M1tSxy4m+0M+gC7UuoOhxBuGrmIoqU0WHNoqLClQ0XFPX8YBelX&#10;VsbF8JHuz7n96Sk7nT/fX5R6no77NQhPo/8X/7mPWsHrWxzmhjfh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egxzEAAAA3QAAAA8AAAAAAAAAAAAAAAAAmAIAAGRycy9k&#10;b3ducmV2LnhtbFBLBQYAAAAABAAEAPUAAACJAwAAAAA=&#10;" path="m,2l3,4r,l3,4r,l3,4r,l3,4r,l3,4r,l3,4r,l4,4r,l4,4r,l4,4,4,3r,l4,3r,l4,3r,l4,3r,l4,3r,l4,3,3,3r,l3,3r,l3,2r,l3,2r,l3,2,,,,2xe" filled="f" strokeweight="0">
                    <v:stroke joinstyle="miter"/>
                    <v:path arrowok="t" o:connecttype="custom" o:connectlocs="0,2;3,4;3,4;3,4;3,4;3,4;3,4;3,4;3,4;3,4;3,4;3,4;3,4;4,4;4,4;4,4;4,4;4,4;4,3;4,3;4,3;4,3;4,3;4,3;4,3;4,3;4,3;4,3;4,3;3,3;3,3;3,3;3,3;3,2;3,2;3,2;3,2;3,2;0,0;0,2" o:connectangles="0,0,0,0,0,0,0,0,0,0,0,0,0,0,0,0,0,0,0,0,0,0,0,0,0,0,0,0,0,0,0,0,0,0,0,0,0,0,0,0"/>
                  </v:shape>
                  <v:shape id="Freeform 3519" o:spid="_x0000_s1433" style="position:absolute;left:359;top:9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h8lMcA&#10;AADdAAAADwAAAGRycy9kb3ducmV2LnhtbESPQWsCMRCF74L/IYzQi9TsVpS6NYqIFg9eukrpcbqZ&#10;bpZuJssm1fTfN4LQ4+PN+9685TraVlyo941jBfkkA0FcOd1wreB82j8+g/ABWWPrmBT8kof1ajhY&#10;YqHdld/oUoZaJAj7AhWYELpCSl8ZsugnriNO3pfrLYYk+1rqHq8Jblv5lGVzabHh1GCwo62h6rv8&#10;semND7fP42JMcbqZl59H8zrb+XelHkZx8wIiUAz/x/f0QSuYzvIF3NYkB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YfJTHAAAA3QAAAA8AAAAAAAAAAAAAAAAAmAIAAGRy&#10;cy9kb3ducmV2LnhtbFBLBQYAAAAABAAEAPUAAACMAwAAAAA=&#10;" path="m,3l3,r,1l3,1r,l3,1r,l3,1r,l3,1r,l3,1r,l3,1r,l4,1r,l4,1r,l4,1r,1l4,2r,l4,2r,l4,2r,l4,2r,l4,2r,l4,2,3,2r,l3,3r,l3,3r,l3,3,,5,,3xe" fillcolor="#f2f2f2" stroked="f">
                    <v:path arrowok="t" o:connecttype="custom" o:connectlocs="0,3;3,0;3,1;3,1;3,1;3,1;3,1;3,1;3,1;3,1;3,1;3,1;3,1;3,1;3,1;4,1;4,1;4,1;4,1;4,1;4,2;4,2;4,2;4,2;4,2;4,2;4,2;4,2;4,2;4,2;4,2;4,2;3,2;3,2;3,3;3,3;3,3;3,3;3,3;0,5;0,3" o:connectangles="0,0,0,0,0,0,0,0,0,0,0,0,0,0,0,0,0,0,0,0,0,0,0,0,0,0,0,0,0,0,0,0,0,0,0,0,0,0,0,0,0"/>
                  </v:shape>
                  <v:shape id="Freeform 3520" o:spid="_x0000_s1434" style="position:absolute;left:359;top:9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j+dsIA&#10;AADdAAAADwAAAGRycy9kb3ducmV2LnhtbERPy4rCMBTdD/gP4QqzG1MVX9UoIsgMuvBRFy4vzbUt&#10;Njelydj692YhuDyc92LVmlI8qHaFZQX9XgSCOLW64EzBJdn+TEE4j6yxtEwKnuRgtex8LTDWtuET&#10;Pc4+EyGEXYwKcu+rWEqX5mTQ9WxFHLibrQ36AOtM6hqbEG5KOYiisTRYcGjIsaJNTun9/G8UtL+z&#10;qTxcn1nSJPIyM4f9MdpNlPrutus5CE+t/4jf7j+tYDgahP3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SP52wgAAAN0AAAAPAAAAAAAAAAAAAAAAAJgCAABkcnMvZG93&#10;bnJldi54bWxQSwUGAAAAAAQABAD1AAAAhwMAAAAA&#10;" path="m,3l3,r,1l3,1r,l3,1r,l3,1r,l3,1r,l3,1r,l3,1r,l4,1r,l4,1r,l4,1r,1l4,2r,l4,2r,l4,2r,l4,2r,l4,2r,l4,2,3,2r,l3,3r,l3,3r,l3,3,,5,,3xe" filled="f" strokeweight="0">
                    <v:stroke joinstyle="miter"/>
                    <v:path arrowok="t" o:connecttype="custom" o:connectlocs="0,3;3,0;3,1;3,1;3,1;3,1;3,1;3,1;3,1;3,1;3,1;3,1;3,1;3,1;3,1;4,1;4,1;4,1;4,1;4,1;4,2;4,2;4,2;4,2;4,2;4,2;4,2;4,2;4,2;4,2;4,2;4,2;3,2;3,2;3,3;3,3;3,3;3,3;3,3;0,5;0,3" o:connectangles="0,0,0,0,0,0,0,0,0,0,0,0,0,0,0,0,0,0,0,0,0,0,0,0,0,0,0,0,0,0,0,0,0,0,0,0,0,0,0,0,0"/>
                  </v:shape>
                  <v:shape id="Freeform 3521" o:spid="_x0000_s1435" style="position:absolute;left:357;top:8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E+J8YA&#10;AADdAAAADwAAAGRycy9kb3ducmV2LnhtbESPQUsDMRSE74L/IbyCN5ttRbHbpqVsUQtCaVfR62Pz&#10;ml1MXpYktuu/bwTB4zAz3zCL1eCsOFGInWcFk3EBgrjxumOj4P3t6fYRREzIGq1nUvBDEVbL66sF&#10;ltqf+UCnOhmRIRxLVNCm1JdSxqYlh3Hse+LsHX1wmLIMRuqA5wx3Vk6L4kE67DgvtNhT1VLzVX87&#10;BXZXHzefqd6HmXnpqo9XY6vnvVI3o2E9B5FoSP/hv/ZWK7i7n07g901+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9E+J8YAAADdAAAADwAAAAAAAAAAAAAAAACYAgAAZHJz&#10;L2Rvd25yZXYueG1sUEsFBgAAAAAEAAQA9QAAAIsDAAAAAA==&#10;" path="m1,20r,l1,21r,l1,21r1,1l2,22r,l2,22r1,l3,22r,l3,22,4,21r,l4,21r,-1l4,20r,-1l4,19r,-1l4,18r,-1l4,17r,-1l4,16r,-1l4,14r,l4,13r,l4,12r,l4,11r,l4,10r,l4,9,4,8r,l4,7r,l4,6r,l4,5r,l4,4r,l4,3r,l4,2r,l4,1r,l3,1,3,r,l3,,2,r,l2,r,1l1,1r,l1,2r,l1,2r,1l1,3r,1l1,5r,l1,6r,l1,7r,l1,8r,1l1,9r,1l1,10,,11r,l,12r1,l1,13r,l1,14r,1l1,15r,1l1,16r,1l1,17r,1l1,18r,1l1,19r,1xe" fillcolor="#f2f2f2" stroked="f">
                    <v:path arrowok="t" o:connecttype="custom" o:connectlocs="1,20;1,21;2,22;2,22;3,22;3,22;4,21;4,21;4,20;4,19;4,18;4,17;4,16;4,14;4,13;4,12;4,11;4,10;4,9;4,8;4,7;4,6;4,5;4,4;4,3;4,2;4,1;3,0;3,0;2,0;2,1;1,1;1,2;1,3;1,4;1,5;1,6;1,7;1,9;1,10;0,11;0,12;1,13;1,14;1,15;1,16;1,17;1,18;1,19" o:connectangles="0,0,0,0,0,0,0,0,0,0,0,0,0,0,0,0,0,0,0,0,0,0,0,0,0,0,0,0,0,0,0,0,0,0,0,0,0,0,0,0,0,0,0,0,0,0,0,0,0"/>
                  </v:shape>
                  <v:shape id="Freeform 3522" o:spid="_x0000_s1436" style="position:absolute;left:357;top:8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3L8YA&#10;AADdAAAADwAAAGRycy9kb3ducmV2LnhtbESPQWvCQBSE70L/w/IKXoruNsVSUlcploLgyWiLx9fs&#10;axKSfRt2tyb++65Q8DjMzDfMcj3aTpzJh8axhse5AkFcOtNwpeF4+Ji9gAgR2WDnmDRcKMB6dTdZ&#10;Ym7cwHs6F7ESCcIhRw11jH0uZShrshjmridO3o/zFmOSvpLG45DgtpOZUs/SYsNpocaeNjWVbfFr&#10;NTyoy/vWtPipvjfF6WtRDL7dVVpP78e3VxCRxngL/7e3RsPTIsvg+iY9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3L8YAAADdAAAADwAAAAAAAAAAAAAAAACYAgAAZHJz&#10;L2Rvd25yZXYueG1sUEsFBgAAAAAEAAQA9QAAAIsDAAAAAA==&#10;" path="m1,20r,l1,21r,l1,21r1,1l2,22r,l2,22r1,l3,22r,l3,22,4,21r,l4,21r,-1l4,20r,-1l4,19r,-1l4,18r,-1l4,17r,-1l4,16r,-1l4,14r,l4,13r,l4,12r,l4,11r,l4,10r,l4,9,4,8r,l4,7r,l4,6r,l4,5r,l4,4r,l4,3r,l4,2r,l4,1r,l3,1,3,r,l3,,2,r,l2,r,1l1,1r,l1,2r,l1,2r,1l1,3r,1l1,5r,l1,6r,l1,7r,l1,8r,1l1,9r,1l1,10,,11r,l,12r1,l1,13r,l1,14r,1l1,15r,1l1,16r,1l1,17r,1l1,18r,1l1,19r,1xe" filled="f" strokeweight="0">
                    <v:stroke joinstyle="miter"/>
                    <v:path arrowok="t" o:connecttype="custom" o:connectlocs="1,20;1,21;2,22;2,22;3,22;3,22;4,21;4,21;4,20;4,19;4,18;4,17;4,16;4,14;4,13;4,12;4,11;4,10;4,9;4,8;4,7;4,6;4,5;4,4;4,3;4,2;4,1;3,0;3,0;2,0;2,1;1,1;1,2;1,3;1,4;1,5;1,6;1,7;1,9;1,10;0,11;0,12;1,13;1,14;1,15;1,16;1,17;1,18;1,19" o:connectangles="0,0,0,0,0,0,0,0,0,0,0,0,0,0,0,0,0,0,0,0,0,0,0,0,0,0,0,0,0,0,0,0,0,0,0,0,0,0,0,0,0,0,0,0,0,0,0,0,0"/>
                  </v:shape>
                  <v:shape id="Freeform 3523" o:spid="_x0000_s1437" style="position:absolute;left:355;top:11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t3msUA&#10;AADdAAAADwAAAGRycy9kb3ducmV2LnhtbESPQWvCQBSE7wX/w/IK3nS3StMSXUWK0uKp2uL5kX1N&#10;YrNv0+yrxn/vFoQeh5n5hpkve9+oE3WxDmzhYWxAERfB1Vxa+PzYjJ5BRUF22AQmCxeKsFwM7uaY&#10;u3DmHZ32UqoE4ZijhUqkzbWORUUe4zi0xMn7Cp1HSbIrtevwnOC+0RNjMu2x5rRQYUsvFRXf+19v&#10;YfP+Iy4zT6aU42sRDxfMjuuttcP7fjUDJdTLf/jWfnMWpo+TKfy9SU9AL6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3eaxQAAAN0AAAAPAAAAAAAAAAAAAAAAAJgCAABkcnMv&#10;ZG93bnJldi54bWxQSwUGAAAAAAQABAD1AAAAigMAAAAA&#10;" path="m1,20r,l1,21r,l2,22r,l2,22r1,l3,22r1,l4,22r1,l5,22r,l6,21r,l6,20r,l6,19r,l6,18r,l6,17r,l6,16r-1,l5,15r,-1l5,14r,-1l5,13r,-1l5,12r,-1l5,11r,-1l5,9r,l5,8r,l5,7r,l6,6r,l6,5,6,4r,l6,3r,l6,2r,l6,1r,l5,1,5,r,l4,r,l3,r,l2,r,l2,1,1,1r,l1,2r,l1,3r,l1,4r,l1,5r,1l1,6r,1l1,7,,8r,l,9r,1l,10r,1l,11r,1l,12r,1l,13r,1l,15r1,l1,16r,l1,17r,l1,18r,l1,19r,l1,20xe" fillcolor="#f2f2f2" stroked="f">
                    <v:path arrowok="t" o:connecttype="custom" o:connectlocs="1,20;1,21;2,22;3,22;4,22;5,22;5,22;6,21;6,20;6,19;6,18;6,17;5,16;5,14;5,13;5,12;5,11;5,10;5,9;5,8;5,7;6,6;6,4;6,3;6,2;6,1;5,1;5,0;4,0;3,0;2,0;1,1;1,2;1,3;1,4;1,5;1,6;1,7;0,8;0,10;0,11;0,12;0,13;0,14;1,15;1,16;1,17;1,18;1,19" o:connectangles="0,0,0,0,0,0,0,0,0,0,0,0,0,0,0,0,0,0,0,0,0,0,0,0,0,0,0,0,0,0,0,0,0,0,0,0,0,0,0,0,0,0,0,0,0,0,0,0,0"/>
                  </v:shape>
                  <v:shape id="Freeform 3524" o:spid="_x0000_s1438" style="position:absolute;left:355;top:11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LEhMUA&#10;AADdAAAADwAAAGRycy9kb3ducmV2LnhtbESPQWvCQBSE7wX/w/KE3upGa1Wiq4ggeGurET0+ss8k&#10;mH0bd9eY/vtuoeBxmJlvmMWqM7VoyfnKsoLhIAFBnFtdcaEgO2zfZiB8QNZYWyYFP+Rhtey9LDDV&#10;9sHf1O5DISKEfYoKyhCaVEqfl2TQD2xDHL2LdQZDlK6Q2uEjwk0tR0kykQYrjgslNrQpKb/u70aB&#10;y8zX2Z+Saba+zT5xfDq2eNwq9drv1nMQgbrwDP+3d1rB+8doDH9v4hO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IsSExQAAAN0AAAAPAAAAAAAAAAAAAAAAAJgCAABkcnMv&#10;ZG93bnJldi54bWxQSwUGAAAAAAQABAD1AAAAigMAAAAA&#10;" path="m1,20r,l1,21r,l2,22r,l2,22r1,l3,22r1,l4,22r1,l5,22r,l6,21r,l6,20r,l6,19r,l6,18r,l6,17r,l6,16r-1,l5,15r,-1l5,14r,-1l5,13r,-1l5,12r,-1l5,11r,-1l5,9r,l5,8r,l5,7r,l6,6r,l6,5,6,4r,l6,3r,l6,2r,l6,1r,l5,1,5,r,l4,r,l3,r,l2,r,l2,1,1,1r,l1,2r,l1,3r,l1,4r,l1,5r,1l1,6r,1l1,7,,8r,l,9r,1l,10r,1l,11r,1l,12r,1l,13r,1l,15r1,l1,16r,l1,17r,l1,18r,l1,19r,l1,20xe" filled="f" strokeweight="0">
                    <v:stroke joinstyle="miter"/>
                    <v:path arrowok="t" o:connecttype="custom" o:connectlocs="1,20;1,21;2,22;3,22;4,22;5,22;5,22;6,21;6,20;6,19;6,18;6,17;5,16;5,14;5,13;5,12;5,11;5,10;5,9;5,8;5,7;6,6;6,4;6,3;6,2;6,1;5,1;5,0;4,0;3,0;2,0;1,1;1,2;1,3;1,4;1,5;1,6;1,7;0,8;0,10;0,11;0,12;0,13;0,14;1,15;1,16;1,17;1,18;1,19" o:connectangles="0,0,0,0,0,0,0,0,0,0,0,0,0,0,0,0,0,0,0,0,0,0,0,0,0,0,0,0,0,0,0,0,0,0,0,0,0,0,0,0,0,0,0,0,0,0,0,0,0"/>
                  </v:shape>
                  <v:shape id="Freeform 3525" o:spid="_x0000_s1439" style="position:absolute;left:361;top:11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W+tsQA&#10;AADdAAAADwAAAGRycy9kb3ducmV2LnhtbESPQWvCQBSE7wX/w/KE3upGxSLRTZCC0JMltoceH9ln&#10;Esy+XXdXk/bXdwuCx2FmvmG25Wh6cSMfOssK5rMMBHFtdceNgq/P/csaRIjIGnvLpOCHApTF5GmL&#10;ubYDV3Q7xkYkCIccFbQxulzKULdkMMysI07eyXqDMUnfSO1xSHDTy0WWvUqDHaeFFh29tVSfj1ej&#10;YORq7y6SPs6/3bXy7rvRh2xQ6nk67jYgIo3xEb6337WC5Wqxgv836QnI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VvrbEAAAA3QAAAA8AAAAAAAAAAAAAAAAAmAIAAGRycy9k&#10;b3ducmV2LnhtbFBLBQYAAAAABAAEAPUAAACJAwAAAAA=&#10;" path="m,15l,5r,l,5r,l,5r,l,5r,l,5r,l,4r,l,4r,l,4r,l,4r,l,4r,l,4r1,l1,3r,l1,3r,l1,3r,l1,3r,l1,3r,l1,3r,l1,3r,l1,3r1,l2,3r,l2,2r,l2,2r,l2,2r,l2,2r,l2,2r,l3,2r,l3,2r,l3,2r,l3,2r,l3,2r,l3,2r,l3,2r1,l4,2,14,r,l14,r,l14,r,l14,r,l15,r,l15,r,l15,r,l15,r,l15,r,l15,r,l16,r,l16,r,1l16,1r,l16,1r,l16,1r,l16,1r,l17,1r,l17,1r,l17,1r,l17,1r,l17,1r,1l17,2r,l17,2r,l17,2r,l17,2r,l17,2r,l17,2r,l18,3r,l18,3r,l18,3r,l18,3r,l18,3r,l18,3r,l18,4r,l18,4r,l18,4r,l18,4r,l18,4r,l18,5r,l18,5r,l18,16r,l18,16r,l18,16r,l18,16r,l18,16r,1l18,17r,l18,17r,l18,17r,l18,17r,l18,17r,1l18,18r,l18,18r,l18,18r,l18,18r,l18,18r,l18,18r-1,l17,19r,l17,19r,l17,19r,l17,19r,l17,19r,l17,19r,l17,19r,l17,20r,l17,20r,l17,20r,l16,20r,l16,20r,l16,20r,l16,20r,l16,20r,l16,20r,l16,20r,l15,20r,l15,20r,l15,20r,l15,20r,l15,20r,l14,20r,l14,20r,l14,20,4,19r,l4,19r,l4,19r-1,l3,19r,l3,19r,l3,19r,l3,19r,l3,19r,l3,19r-1,l2,19r,-1l2,18r,l2,18r,l2,18r,l2,18r-1,l1,18r,l1,18r,l1,18r,l1,18r,l1,18r,l1,17r,l1,17r,l1,17,,17r,l,17r,l,17r,l,17,,16r,l,16r,l,16r,l,16r,l,16r,l,16,,15r,xe" fillcolor="#f2f2f2" stroked="f">
                    <v:path arrowok="t" o:connecttype="custom" o:connectlocs="0,5;0,5;0,4;0,4;1,3;1,3;1,3;2,3;2,2;2,2;3,2;3,2;4,2;14,0;15,0;15,0;15,0;16,1;16,1;17,1;17,1;17,2;17,2;17,2;18,3;18,3;18,4;18,4;18,5;18,16;18,16;18,17;18,17;18,18;18,18;17,19;17,19;17,19;17,20;16,20;16,20;16,20;15,20;15,20;14,20;4,19;3,19;3,19;2,19;2,18;1,18;1,18;1,18;1,17;0,17;0,16;0,16;0,15" o:connectangles="0,0,0,0,0,0,0,0,0,0,0,0,0,0,0,0,0,0,0,0,0,0,0,0,0,0,0,0,0,0,0,0,0,0,0,0,0,0,0,0,0,0,0,0,0,0,0,0,0,0,0,0,0,0,0,0,0,0"/>
                  </v:shape>
                  <v:shape id="Freeform 3526" o:spid="_x0000_s1440" style="position:absolute;left:361;top:11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2pGsYA&#10;AADdAAAADwAAAGRycy9kb3ducmV2LnhtbESPQWvCQBSE74X+h+UVvNXdaiOSuootFEQQNPXS2yP7&#10;moRm34bdbRL/fVcQPA4z8w2z2oy2FT350DjW8DJVIIhLZxquNJy/Pp+XIEJENtg6Jg0XCrBZPz6s&#10;MDdu4BP1RaxEgnDIUUMdY5dLGcqaLIap64iT9+O8xZikr6TxOCS4beVMqYW02HBaqLGjj5rK3+LP&#10;alDH72MslodXdd6+D/1+n/leZlpPnsbtG4hIY7yHb+2d0TDPZgu4vk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2pGsYAAADdAAAADwAAAAAAAAAAAAAAAACYAgAAZHJz&#10;L2Rvd25yZXYueG1sUEsFBgAAAAAEAAQA9QAAAIsDAAAAAA==&#10;" path="m,15l,5r,l,5r,l,5r,l,5r,l,5r,l,4r,l,4r,l,4r,l,4r,l,4r,l,4r1,l1,3r,l1,3r,l1,3r,l1,3r,l1,3r,l1,3r,l1,3r,l1,3r1,l2,3r,l2,2r,l2,2r,l2,2r,l2,2r,l2,2r,l3,2r,l3,2r,l3,2r,l3,2r,l3,2r,l3,2r,l3,2r1,l4,2,14,r,l14,r,l14,r,l14,r,l15,r,l15,r,l15,r,l15,r,l15,r,l15,r,l16,r,l16,r,1l16,1r,l16,1r,l16,1r,l16,1r,l17,1r,l17,1r,l17,1r,l17,1r,l17,1r,1l17,2r,l17,2r,l17,2r,l17,2r,l17,2r,l17,2r,l18,3r,l18,3r,l18,3r,l18,3r,l18,3r,l18,3r,l18,4r,l18,4r,l18,4r,l18,4r,l18,4r,l18,5r,l18,5r,l18,16r,l18,16r,l18,16r,l18,16r,l18,16r,1l18,17r,l18,17r,l18,17r,l18,17r,l18,17r,1l18,18r,l18,18r,l18,18r,l18,18r,l18,18r,l18,18r-1,l17,19r,l17,19r,l17,19r,l17,19r,l17,19r,l17,19r,l17,19r,l17,20r,l17,20r,l17,20r,l16,20r,l16,20r,l16,20r,l16,20r,l16,20r,l16,20r,l16,20r,l15,20r,l15,20r,l15,20r,l15,20r,l15,20r,l14,20r,l14,20r,l14,20,4,19r,l4,19r,l4,19r-1,l3,19r,l3,19r,l3,19r,l3,19r,l3,19r,l3,19r-1,l2,19r,-1l2,18r,l2,18r,l2,18r,l2,18r-1,l1,18r,l1,18r,l1,18r,l1,18r,l1,18r,l1,17r,l1,17r,l1,17,,17r,l,17r,l,17r,l,17,,16r,l,16r,l,16r,l,16r,l,16r,l,16,,15r,xe" filled="f" strokeweight="0">
                    <v:stroke joinstyle="miter"/>
                    <v:path arrowok="t" o:connecttype="custom" o:connectlocs="0,5;0,5;0,4;0,4;1,3;1,3;1,3;2,3;2,2;2,2;3,2;3,2;4,2;14,0;15,0;15,0;15,0;16,1;16,1;17,1;17,1;17,2;17,2;17,2;18,3;18,3;18,4;18,4;18,5;18,16;18,16;18,17;18,17;18,18;18,18;17,19;17,19;17,19;17,20;16,20;16,20;16,20;15,20;15,20;14,20;4,19;3,19;3,19;2,19;2,18;1,18;1,18;1,18;1,17;0,17;0,16;0,16;0,15" o:connectangles="0,0,0,0,0,0,0,0,0,0,0,0,0,0,0,0,0,0,0,0,0,0,0,0,0,0,0,0,0,0,0,0,0,0,0,0,0,0,0,0,0,0,0,0,0,0,0,0,0,0,0,0,0,0,0,0,0,0"/>
                  </v:shape>
                  <v:shape id="Freeform 3527" o:spid="_x0000_s1441" style="position:absolute;left:359;top:1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eHwMcA&#10;AADdAAAADwAAAGRycy9kb3ducmV2LnhtbESPQWsCMRCF74X+hzAFL6VmVbR1axQRLR68uC3F43Qz&#10;3SzdTJZN1PTfG0Hw+Hjzvjdvtoi2ESfqfO1YwaCfgSAuna65UvD1uXl5A+EDssbGMSn4Jw+L+ePD&#10;DHPtzrynUxEqkSDsc1RgQmhzKX1pyKLvu5Y4eb+usxiS7CqpOzwnuG3kMMsm0mLNqcFgSytD5V9x&#10;tOmNg9sM4vSZ4mg5KX525mO89t9K9Z7i8h1EoBjux7f0VisYjYevcF2TEC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5nh8DHAAAA3QAAAA8AAAAAAAAAAAAAAAAAmAIAAGRy&#10;cy9kb3ducmV2LnhtbFBLBQYAAAAABAAEAPUAAACMAwAAAAA=&#10;" path="m,3l2,5r1,l3,5r,l3,5r,l3,5r,l3,5r,l3,5r,l3,5r,l3,5r,l4,5,4,4r,l4,4r,l3,4r,l3,4r,l3,4r,l3,4r,l3,4r,l3,4,3,3r,l3,3r,l3,3,,,,3xe" fillcolor="#f2f2f2" stroked="f">
                    <v:path arrowok="t" o:connecttype="custom" o:connectlocs="0,3;2,5;3,5;3,5;3,5;3,5;3,5;3,5;3,5;3,5;3,5;3,5;3,5;3,5;3,5;3,5;3,5;4,5;4,4;4,4;4,4;4,4;3,4;3,4;3,4;3,4;3,4;3,4;3,4;3,4;3,4;3,4;3,4;3,3;3,3;3,3;3,3;3,3;0,0;0,3" o:connectangles="0,0,0,0,0,0,0,0,0,0,0,0,0,0,0,0,0,0,0,0,0,0,0,0,0,0,0,0,0,0,0,0,0,0,0,0,0,0,0,0"/>
                  </v:shape>
                  <v:shape id="Freeform 3528" o:spid="_x0000_s1442" style="position:absolute;left:359;top:1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ycMIA&#10;AADdAAAADwAAAGRycy9kb3ducmV2LnhtbERPy4rCMBTdD/gP4QqzG1MVX9UoIsgMuvBRFy4vzbUt&#10;Njelydj692YhuDyc92LVmlI8qHaFZQX9XgSCOLW64EzBJdn+TEE4j6yxtEwKnuRgtex8LTDWtuET&#10;Pc4+EyGEXYwKcu+rWEqX5mTQ9WxFHLibrQ36AOtM6hqbEG5KOYiisTRYcGjIsaJNTun9/G8UtL+z&#10;qTxcn1nSJPIyM4f9MdpNlPrutus5CE+t/4jf7j+tYDgahLn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PvJwwgAAAN0AAAAPAAAAAAAAAAAAAAAAAJgCAABkcnMvZG93&#10;bnJldi54bWxQSwUGAAAAAAQABAD1AAAAhwMAAAAA&#10;" path="m,3l2,5r1,l3,5r,l3,5r,l3,5r,l3,5r,l3,5r,l3,5r,l3,5r,l4,5,4,4r,l4,4r,l3,4r,l3,4r,l3,4r,l3,4r,l3,4r,l3,4,3,3r,l3,3r,l3,3,,,,3xe" filled="f" strokeweight="0">
                    <v:stroke joinstyle="miter"/>
                    <v:path arrowok="t" o:connecttype="custom" o:connectlocs="0,3;2,5;3,5;3,5;3,5;3,5;3,5;3,5;3,5;3,5;3,5;3,5;3,5;3,5;3,5;3,5;3,5;4,5;4,4;4,4;4,4;4,4;3,4;3,4;3,4;3,4;3,4;3,4;3,4;3,4;3,4;3,4;3,4;3,3;3,3;3,3;3,3;3,3;0,0;0,3" o:connectangles="0,0,0,0,0,0,0,0,0,0,0,0,0,0,0,0,0,0,0,0,0,0,0,0,0,0,0,0,0,0,0,0,0,0,0,0,0,0,0,0"/>
                  </v:shape>
                  <v:shape id="Freeform 3529" o:spid="_x0000_s1443" style="position:absolute;left:359;top:12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S2KccA&#10;AADdAAAADwAAAGRycy9kb3ducmV2LnhtbESPQWsCMRCF70L/Q5iCF6lZFaVujSLFlR68dFtKj9PN&#10;dLN0M1k2UeO/NwXB4+PN+9681SbaVpyo941jBZNxBoK4crrhWsHnR/H0DMIHZI2tY1JwIQ+b9cNg&#10;hbl2Z36nUxlqkSDsc1RgQuhyKX1lyKIfu444eb+utxiS7GupezwnuG3lNMsW0mLDqcFgR6+Gqr/y&#10;aNMb366YxOWI4my7KH8OZj/f+S+lho9x+wIiUAz341v6TSuYzadL+F+TEC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0tinHAAAA3QAAAA8AAAAAAAAAAAAAAAAAmAIAAGRy&#10;cy9kb3ducmV2LnhtbFBLBQYAAAAABAAEAPUAAACMAwAAAAA=&#10;" path="m,3l3,r,l3,r,1l3,1r,l3,1r,l3,1r,l3,1r,l3,1r,l3,1r,l3,1r,l3,1,4,2r,l4,2r,l4,2,3,2r,l3,2r,l3,2r,l3,2r,l3,2r,1l3,3r,l3,3r,l,5,,3xe" fillcolor="#f2f2f2" stroked="f">
                    <v:path arrowok="t" o:connecttype="custom" o:connectlocs="0,3;3,0;3,0;3,0;3,1;3,1;3,1;3,1;3,1;3,1;3,1;3,1;3,1;3,1;3,1;3,1;3,1;3,1;3,1;3,1;4,2;4,2;4,2;4,2;4,2;3,2;3,2;3,2;3,2;3,2;3,2;3,2;3,2;3,2;3,3;3,3;3,3;3,3;3,3;0,5;0,3" o:connectangles="0,0,0,0,0,0,0,0,0,0,0,0,0,0,0,0,0,0,0,0,0,0,0,0,0,0,0,0,0,0,0,0,0,0,0,0,0,0,0,0,0"/>
                  </v:shape>
                  <v:shape id="Freeform 3530" o:spid="_x0000_s1444" style="position:absolute;left:359;top:12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Foq8QA&#10;AADdAAAADwAAAGRycy9kb3ducmV2LnhtbERPy2rCQBTdF/yH4QrdNZNWfEVHKYXSUhdq4sLlJXNN&#10;QjN3Qmaax987i4LLw3lv94OpRUetqywreI1iEMS51RUXCi7Z58sKhPPIGmvLpGAkB/vd5GmLibY9&#10;n6lLfSFCCLsEFZTeN4mULi/JoItsQxy4m20N+gDbQuoW+xBuavkWxwtpsOLQUGJDHyXlv+mfUTB8&#10;rVfyeB2LrM/kZW2Oh1P8s1TqeTq8b0B4GvxD/O/+1gpm81nYH96EJ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RaKvEAAAA3QAAAA8AAAAAAAAAAAAAAAAAmAIAAGRycy9k&#10;b3ducmV2LnhtbFBLBQYAAAAABAAEAPUAAACJAwAAAAA=&#10;" path="m,3l3,r,l3,r,1l3,1r,l3,1r,l3,1r,l3,1r,l3,1r,l3,1r,l3,1r,l3,1,4,2r,l4,2r,l4,2,3,2r,l3,2r,l3,2r,l3,2r,l3,2r,1l3,3r,l3,3r,l,5,,3xe" filled="f" strokeweight="0">
                    <v:stroke joinstyle="miter"/>
                    <v:path arrowok="t" o:connecttype="custom" o:connectlocs="0,3;3,0;3,0;3,0;3,1;3,1;3,1;3,1;3,1;3,1;3,1;3,1;3,1;3,1;3,1;3,1;3,1;3,1;3,1;3,1;4,2;4,2;4,2;4,2;4,2;3,2;3,2;3,2;3,2;3,2;3,2;3,2;3,2;3,2;3,3;3,3;3,3;3,3;3,3;0,5;0,3" o:connectangles="0,0,0,0,0,0,0,0,0,0,0,0,0,0,0,0,0,0,0,0,0,0,0,0,0,0,0,0,0,0,0,0,0,0,0,0,0,0,0,0,0"/>
                  </v:shape>
                  <v:shape id="Freeform 3531" o:spid="_x0000_s1445" style="position:absolute;left:357;top:11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io+sYA&#10;AADdAAAADwAAAGRycy9kb3ducmV2LnhtbESPQUsDMRSE74L/IbyCN5tti2K3TUtZUQtCaVfR62Pz&#10;ml1MXpYktuu/bwTB4zAz3zDL9eCsOFGInWcFk3EBgrjxumOj4P3t6fYBREzIGq1nUvBDEdar66sl&#10;ltqf+UCnOhmRIRxLVNCm1JdSxqYlh3Hse+LsHX1wmLIMRuqA5wx3Vk6L4l467DgvtNhT1VLzVX87&#10;BXZXHx8/U70Pc/PSVR+vxlbPe6VuRsNmASLRkP7Df+2tVjC7m03g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io+sYAAADdAAAADwAAAAAAAAAAAAAAAACYAgAAZHJz&#10;L2Rvd25yZXYueG1sUEsFBgAAAAAEAAQA9QAAAIsDAAAAAA==&#10;" path="m1,20r,l1,21r,l1,21r,1l2,22r,l2,22r1,l3,22r,l3,22r,-1l4,21r,l4,20r,l4,19r,l4,18r,l4,17r,l4,16r,l4,15r,-1l3,14r,-1l3,13r,-1l3,12r,-1l3,11r,-1l3,10,3,9,3,8r1,l4,7r,l4,6r,l4,5r,l4,4r,l4,3,4,2r,l4,2,4,1,3,1r,l3,r,l3,,2,r,l2,,1,1r,l1,1r,1l1,2r,l1,3r,l1,4r,1l1,5r,1l1,6r,1l1,7r,1l,9r,l,10r,l,11r,l,12r,l,13r,l,14r1,1l1,15r,1l1,16r,1l1,17r,1l1,18r,1l1,19r,1xe" fillcolor="#f2f2f2" stroked="f">
                    <v:path arrowok="t" o:connecttype="custom" o:connectlocs="1,20;1,21;1,22;2,22;3,22;3,22;3,21;4,21;4,20;4,19;4,18;4,17;4,16;4,14;3,13;3,12;3,11;3,10;3,9;4,8;4,7;4,6;4,5;4,4;4,2;4,2;3,1;3,0;3,0;2,0;1,1;1,1;1,2;1,3;1,4;1,5;1,6;1,7;0,9;0,10;0,11;0,12;0,13;0,14;1,15;1,16;1,17;1,18;1,19" o:connectangles="0,0,0,0,0,0,0,0,0,0,0,0,0,0,0,0,0,0,0,0,0,0,0,0,0,0,0,0,0,0,0,0,0,0,0,0,0,0,0,0,0,0,0,0,0,0,0,0,0"/>
                  </v:shape>
                  <v:shape id="Freeform 3532" o:spid="_x0000_s1446" style="position:absolute;left:357;top:11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Nh8sYA&#10;AADdAAAADwAAAGRycy9kb3ducmV2LnhtbESPQWsCMRSE74X+h/AKXoomVSyyGqVYBMFT17Z4fG6e&#10;u8tuXpYkddd/bwqFHoeZ+YZZbQbbiiv5UDvW8DJRIIgLZ2ouNXwed+MFiBCRDbaOScONAmzWjw8r&#10;zIzr+YOueSxFgnDIUEMVY5dJGYqKLIaJ64iTd3HeYkzSl9J47BPctnKq1Ku0WHNaqLCjbUVFk/9Y&#10;Dc/q9r43DX6p8zY/fc/z3jeHUuvR0/C2BBFpiP/hv/beaJjNZ1P4fZOe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Nh8sYAAADdAAAADwAAAAAAAAAAAAAAAACYAgAAZHJz&#10;L2Rvd25yZXYueG1sUEsFBgAAAAAEAAQA9QAAAIsDAAAAAA==&#10;" path="m1,20r,l1,21r,l1,21r,1l2,22r,l2,22r1,l3,22r,l3,22r,-1l4,21r,l4,20r,l4,19r,l4,18r,l4,17r,l4,16r,l4,15r,-1l3,14r,-1l3,13r,-1l3,12r,-1l3,11r,-1l3,10,3,9,3,8r1,l4,7r,l4,6r,l4,5r,l4,4r,l4,3,4,2r,l4,2,4,1,3,1r,l3,r,l3,,2,r,l2,,1,1r,l1,1r,1l1,2r,l1,3r,l1,4r,1l1,5r,1l1,6r,1l1,7r,1l,9r,l,10r,l,11r,l,12r,l,13r,l,14r1,1l1,15r,1l1,16r,1l1,17r,1l1,18r,1l1,19r,1xe" filled="f" strokeweight="0">
                    <v:stroke joinstyle="miter"/>
                    <v:path arrowok="t" o:connecttype="custom" o:connectlocs="1,20;1,21;1,22;2,22;3,22;3,22;3,21;4,21;4,20;4,19;4,18;4,17;4,16;4,14;3,13;3,12;3,11;3,10;3,9;4,8;4,7;4,6;4,5;4,4;4,2;4,2;3,1;3,0;3,0;2,0;1,1;1,1;1,2;1,3;1,4;1,5;1,6;1,7;0,9;0,10;0,11;0,12;0,13;0,14;1,15;1,16;1,17;1,18;1,19" o:connectangles="0,0,0,0,0,0,0,0,0,0,0,0,0,0,0,0,0,0,0,0,0,0,0,0,0,0,0,0,0,0,0,0,0,0,0,0,0,0,0,0,0,0,0,0,0,0,0,0,0"/>
                  </v:shape>
                  <v:shape id="Freeform 3533" o:spid="_x0000_s1447" style="position:absolute;left:355;top:141;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hR8UA&#10;AADdAAAADwAAAGRycy9kb3ducmV2LnhtbESPQUvDQBSE74L/YXmCN7trg7Gk3RYRi9KTtqXnR/Y1&#10;Sc2+TbPPNv33XUHwOMzMN8xsMfhWnaiPTWALjyMDirgMruHKwnazfJiAioLssA1MFi4UYTG/vZlh&#10;4cKZv+i0lkolCMcCLdQiXaF1LGvyGEehI07ePvQeJcm+0q7Hc4L7Vo+NybXHhtNCjR291lR+r3+8&#10;heXnUVxunk0lh/cy7i6YH95W1t7fDS9TUEKD/If/2h/OQvaUZfD7Jj0BP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EuFHxQAAAN0AAAAPAAAAAAAAAAAAAAAAAJgCAABkcnMv&#10;ZG93bnJldi54bWxQSwUGAAAAAAQABAD1AAAAigMAAAAA&#10;" path="m,20r1,l1,21r,l1,21r1,1l2,22r,l3,22r,l4,22r,l5,22r,-1l5,21r,l6,20r,l6,19r,l6,18r,l5,17r,l5,16r,l5,15r,-1l5,14r,-1l5,13r,-1l5,12r,-1l5,10r,l5,9r,l5,8r,l5,7r,l5,6,5,5r,l6,4r,l6,3r,l6,2r,l5,1r,l5,1,5,,4,r,l3,r,l2,r,l2,,1,r,1l1,1r,1l,2,,3r,l,4r,l,5r,l,6,,7r,l,8r,l,9r,1l,10r,1l,11r,1l,12r,1l,13r,1l,15r,l,16r,l,17r,l,18r,l,19r,l,20xe" fillcolor="#f2f2f2" stroked="f">
                    <v:path arrowok="t" o:connecttype="custom" o:connectlocs="1,20;1,21;2,22;2,22;3,22;4,22;5,21;5,21;6,20;6,19;6,18;5,17;5,16;5,14;5,13;5,12;5,11;5,10;5,9;5,8;5,7;5,5;6,4;6,3;6,2;5,1;5,1;4,0;3,0;2,0;2,0;1,1;1,2;0,3;0,4;0,5;0,6;0,7;0,8;0,10;0,11;0,12;0,13;0,14;0,15;0,16;0,17;0,18;0,19" o:connectangles="0,0,0,0,0,0,0,0,0,0,0,0,0,0,0,0,0,0,0,0,0,0,0,0,0,0,0,0,0,0,0,0,0,0,0,0,0,0,0,0,0,0,0,0,0,0,0,0,0"/>
                  </v:shape>
                  <v:shape id="Freeform 3534" o:spid="_x0000_s1448" style="position:absolute;left:355;top:141;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WcUA&#10;AADdAAAADwAAAGRycy9kb3ducmV2LnhtbESPT2vCQBTE7wW/w/IEb3Xjn6pEVxFB6K2tRvT4yD6T&#10;YPZt3N3G9Nt3CwWPw8z8hlltOlOLlpyvLCsYDRMQxLnVFRcKsuP+dQHCB2SNtWVS8EMeNuveywpT&#10;bR/8Re0hFCJC2KeooAyhSaX0eUkG/dA2xNG7WmcwROkKqR0+ItzUcpwkM2mw4rhQYkO7kvLb4dso&#10;cJn5vPhzMs+298UHTs+nFk97pQb9brsEEagLz/B/+10rmLxNpvD3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1JZxQAAAN0AAAAPAAAAAAAAAAAAAAAAAJgCAABkcnMv&#10;ZG93bnJldi54bWxQSwUGAAAAAAQABAD1AAAAigMAAAAA&#10;" path="m,20r1,l1,21r,l1,21r1,1l2,22r,l3,22r,l4,22r,l5,22r,-1l5,21r,l6,20r,l6,19r,l6,18r,l5,17r,l5,16r,l5,15r,-1l5,14r,-1l5,13r,-1l5,12r,-1l5,10r,l5,9r,l5,8r,l5,7r,l5,6,5,5r,l6,4r,l6,3r,l6,2r,l5,1r,l5,1,5,,4,r,l3,r,l2,r,l2,,1,r,1l1,1r,1l,2,,3r,l,4r,l,5r,l,6,,7r,l,8r,l,9r,1l,10r,1l,11r,1l,12r,1l,13r,1l,15r,l,16r,l,17r,l,18r,l,19r,l,20xe" filled="f" strokeweight="0">
                    <v:stroke joinstyle="miter"/>
                    <v:path arrowok="t" o:connecttype="custom" o:connectlocs="1,20;1,21;2,22;2,22;3,22;4,22;5,21;5,21;6,20;6,19;6,18;5,17;5,16;5,14;5,13;5,12;5,11;5,10;5,9;5,8;5,7;5,5;6,4;6,3;6,2;5,1;5,1;4,0;3,0;2,0;2,0;1,1;1,2;0,3;0,4;0,5;0,6;0,7;0,8;0,10;0,11;0,12;0,13;0,14;0,15;0,16;0,17;0,18;0,19" o:connectangles="0,0,0,0,0,0,0,0,0,0,0,0,0,0,0,0,0,0,0,0,0,0,0,0,0,0,0,0,0,0,0,0,0,0,0,0,0,0,0,0,0,0,0,0,0,0,0,0,0"/>
                  </v:shape>
                  <v:shape id="Freeform 3535" o:spid="_x0000_s1449" style="position:absolute;left:361;top:142;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woa8QA&#10;AADdAAAADwAAAGRycy9kb3ducmV2LnhtbESPQWvCQBSE7wX/w/IK3uqmFYtEN6EUBE9KbA89PrKv&#10;STD7dt1dTfTXdwuCx2FmvmHW5Wh6cSEfOssKXmcZCOLa6o4bBd9fm5cliBCRNfaWScGVApTF5GmN&#10;ubYDV3Q5xEYkCIccFbQxulzKULdkMMysI07er/UGY5K+kdrjkOCml29Z9i4NdpwWWnT02VJ9PJyN&#10;gpGrjTtJ2h9v3bny7qfRu2xQavo8fqxARBrjI3xvb7WC+WK+gP836QnI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MKGvEAAAA3QAAAA8AAAAAAAAAAAAAAAAAmAIAAGRycy9k&#10;b3ducmV2LnhtbFBLBQYAAAAABAAEAPUAAACJAwAAAAA=&#10;" path="m,15l,5r,l,5r,l,5r,l,5r,l,5,,4r,l,4r,l,4r,l,4r,l,4r,l,4r,l,4,,3r,l,3r,l,3r,l1,3r,l1,3r,l1,3r,l1,3r,l1,3r,l1,2r,l1,2r1,l2,2r,l2,2r,l2,2r,l2,2r,l2,2r,l2,2r,l2,2r1,l3,2r,l3,2r,l3,2r,l3,2r,l3,2,14,r,l14,r,l14,r,l14,r,l14,r,l14,r1,l15,r,l15,r,l15,r,l15,r,l15,r,l15,r1,1l16,1r,l16,1r,l16,1r,l16,1r,l16,1r,l16,1r,l16,1r,l17,1r,l17,1r,1l17,2r,l17,2r,l17,2r,l17,2r,l17,2r,l17,2r,l17,2r,1l17,3r,l17,3r,l17,3r,l17,3r,l17,3r,l17,4r,l17,4r1,l18,4r,l18,4r,l18,4r,l18,4r,1l18,5r,l18,16r,l18,16r,l18,16r,l18,16r,l18,16r,1l18,17r,l18,17r-1,l17,17r,l17,17r,l17,17r,l17,18r,l17,18r,l17,18r,l17,18r,l17,18r,l17,18r,l17,19r,l17,19r,l17,19r,l17,19r,l17,19r,l17,19r,l17,19r,l17,20r-1,l16,20r,l16,20r,l16,20r,l16,20r,l16,20r,l16,20r,l16,20r,l15,20r,l15,20r,l15,20r,l15,20r,l15,20r,l15,20r-1,l14,20r,l14,20r,l14,20r,l14,20,4,19r,l3,19r,l3,19r,l3,19r,l3,19r,l3,19r,l2,19r,l2,19r,l2,19r,l2,19r,-1l2,18r,l2,18r,l1,18r,l1,18r,l1,18r,l1,18r,l1,18r,l1,18,,18,,17r,l,17r,l,17r,l,17r,l,17r,l,17r,l,17r,l,16r,l,16r,l,16r,l,16r,l,16r,l,15r,l,15xe" fillcolor="#f2f2f2" stroked="f">
                    <v:path arrowok="t" o:connecttype="custom" o:connectlocs="0,5;0,5;0,4;0,4;0,3;1,3;1,3;1,2;2,2;2,2;2,2;3,2;3,2;14,0;14,0;15,0;15,0;16,1;16,1;16,1;17,1;17,2;17,2;17,2;17,3;17,3;17,4;18,4;18,5;18,16;18,16;17,17;17,17;17,18;17,18;17,19;17,19;17,19;16,20;16,20;16,20;15,20;15,20;14,20;14,20;3,19;3,19;2,19;2,19;2,18;1,18;1,18;0,17;0,17;0,17;0,16;0,16;0,15" o:connectangles="0,0,0,0,0,0,0,0,0,0,0,0,0,0,0,0,0,0,0,0,0,0,0,0,0,0,0,0,0,0,0,0,0,0,0,0,0,0,0,0,0,0,0,0,0,0,0,0,0,0,0,0,0,0,0,0,0,0"/>
                  </v:shape>
                  <v:shape id="Freeform 3536" o:spid="_x0000_s1450" style="position:absolute;left:361;top:142;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Q/x8YA&#10;AADdAAAADwAAAGRycy9kb3ducmV2LnhtbESPQWvCQBSE74X+h+UVequ7rY1I6ipWKIggaOqlt0f2&#10;NQnNvg27axL/fVcQPA4z8w2zWI22FT350DjW8DpRIIhLZxquNJy+v17mIEJENtg6Jg0XCrBaPj4s&#10;MDdu4CP1RaxEgnDIUUMdY5dLGcqaLIaJ64iT9+u8xZikr6TxOCS4beWbUjNpseG0UGNHm5rKv+Js&#10;NajDzyEW8/27Oq0/h363y3wvM62fn8b1B4hIY7yHb+2t0TDNpjO4vk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2Q/x8YAAADdAAAADwAAAAAAAAAAAAAAAACYAgAAZHJz&#10;L2Rvd25yZXYueG1sUEsFBgAAAAAEAAQA9QAAAIsDAAAAAA==&#10;" path="m,15l,5r,l,5r,l,5r,l,5r,l,5,,4r,l,4r,l,4r,l,4r,l,4r,l,4r,l,4,,3r,l,3r,l,3r,l1,3r,l1,3r,l1,3r,l1,3r,l1,3r,l1,2r,l1,2r1,l2,2r,l2,2r,l2,2r,l2,2r,l2,2r,l2,2r,l2,2r1,l3,2r,l3,2r,l3,2r,l3,2r,l3,2,14,r,l14,r,l14,r,l14,r,l14,r,l14,r1,l15,r,l15,r,l15,r,l15,r,l15,r,l15,r1,1l16,1r,l16,1r,l16,1r,l16,1r,l16,1r,l16,1r,l16,1r,l17,1r,l17,1r,1l17,2r,l17,2r,l17,2r,l17,2r,l17,2r,l17,2r,l17,2r,1l17,3r,l17,3r,l17,3r,l17,3r,l17,3r,l17,4r,l17,4r1,l18,4r,l18,4r,l18,4r,l18,4r,1l18,5r,l18,16r,l18,16r,l18,16r,l18,16r,l18,16r,1l18,17r,l18,17r-1,l17,17r,l17,17r,l17,17r,l17,18r,l17,18r,l17,18r,l17,18r,l17,18r,l17,18r,l17,19r,l17,19r,l17,19r,l17,19r,l17,19r,l17,19r,l17,19r,l17,20r-1,l16,20r,l16,20r,l16,20r,l16,20r,l16,20r,l16,20r,l16,20r,l15,20r,l15,20r,l15,20r,l15,20r,l15,20r,l15,20r-1,l14,20r,l14,20r,l14,20r,l14,20,4,19r,l3,19r,l3,19r,l3,19r,l3,19r,l3,19r,l2,19r,l2,19r,l2,19r,l2,19r,-1l2,18r,l2,18r,l1,18r,l1,18r,l1,18r,l1,18r,l1,18r,l1,18,,18,,17r,l,17r,l,17r,l,17r,l,17r,l,17r,l,17r,l,16r,l,16r,l,16r,l,16r,l,16r,l,15r,l,15xe" filled="f" strokeweight="0">
                    <v:stroke joinstyle="miter"/>
                    <v:path arrowok="t" o:connecttype="custom" o:connectlocs="0,5;0,5;0,4;0,4;0,3;1,3;1,3;1,2;2,2;2,2;2,2;3,2;3,2;14,0;14,0;15,0;15,0;16,1;16,1;16,1;17,1;17,2;17,2;17,2;17,3;17,3;17,4;18,4;18,5;18,16;18,16;17,17;17,17;17,18;17,18;17,19;17,19;17,19;16,20;16,20;16,20;15,20;15,20;14,20;14,20;3,19;3,19;2,19;2,19;2,18;1,18;1,18;0,17;0,17;0,17;0,16;0,16;0,15" o:connectangles="0,0,0,0,0,0,0,0,0,0,0,0,0,0,0,0,0,0,0,0,0,0,0,0,0,0,0,0,0,0,0,0,0,0,0,0,0,0,0,0,0,0,0,0,0,0,0,0,0,0,0,0,0,0,0,0,0,0"/>
                  </v:shape>
                  <v:shape id="Freeform 3537" o:spid="_x0000_s1451" style="position:absolute;left:358;top:1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4RHccA&#10;AADdAAAADwAAAGRycy9kb3ducmV2LnhtbESPQWsCMRCF70L/Q5iCF6lZXbR1axQpWnroxbWUHsfN&#10;dLN0M1k2UdN/b4RCj48373vzlutoW3Gm3jeOFUzGGQjiyumGawUfh93DEwgfkDW2jknBL3lYr+4G&#10;Syy0u/CezmWoRYKwL1CBCaErpPSVIYt+7Dri5H273mJIsq+l7vGS4LaV0yybS4sNpwaDHb0Yqn7K&#10;k01vfLndJC5GFPPNvDy+m9fZ1n8qNbyPm2cQgWL4P/5Lv2kF+Sx/hNuahAC5u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ER3HAAAA3QAAAA8AAAAAAAAAAAAAAAAAmAIAAGRy&#10;cy9kb3ducmV2LnhtbFBLBQYAAAAABAAEAPUAAACMAwAAAAA=&#10;" path="m,3l3,5r,l3,5r,l3,5r1,l4,5r,l4,5r,l4,5r,l4,5r,l4,5r,l4,5,4,4r,l4,4r,l4,4r,l4,4r,l4,4r,l4,4r,l4,4r,l4,3r,l4,3r,l4,3r,l1,,,3xe" fillcolor="#f2f2f2" stroked="f">
                    <v:path arrowok="t" o:connecttype="custom" o:connectlocs="0,3;3,5;3,5;3,5;3,5;3,5;4,5;4,5;4,5;4,5;4,5;4,5;4,5;4,5;4,5;4,5;4,5;4,5;4,4;4,4;4,4;4,4;4,4;4,4;4,4;4,4;4,4;4,4;4,4;4,4;4,4;4,4;4,3;4,3;4,3;4,3;4,3;4,3;1,0;0,3" o:connectangles="0,0,0,0,0,0,0,0,0,0,0,0,0,0,0,0,0,0,0,0,0,0,0,0,0,0,0,0,0,0,0,0,0,0,0,0,0,0,0,0"/>
                  </v:shape>
                  <v:shape id="Freeform 3538" o:spid="_x0000_s1452" style="position:absolute;left:358;top:1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krcQA&#10;AADdAAAADwAAAGRycy9kb3ducmV2LnhtbERPy2rCQBTdF/yH4QrdNZNWfEVHKYXSUhdq4sLlJXNN&#10;QjN3Qmaax987i4LLw3lv94OpRUetqywreI1iEMS51RUXCi7Z58sKhPPIGmvLpGAkB/vd5GmLibY9&#10;n6lLfSFCCLsEFZTeN4mULi/JoItsQxy4m20N+gDbQuoW+xBuavkWxwtpsOLQUGJDHyXlv+mfUTB8&#10;rVfyeB2LrM/kZW2Oh1P8s1TqeTq8b0B4GvxD/O/+1gpm81mYG96EJ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nZK3EAAAA3QAAAA8AAAAAAAAAAAAAAAAAmAIAAGRycy9k&#10;b3ducmV2LnhtbFBLBQYAAAAABAAEAPUAAACJAwAAAAA=&#10;" path="m,3l3,5r,l3,5r,l3,5r1,l4,5r,l4,5r,l4,5r,l4,5r,l4,5r,l4,5,4,4r,l4,4r,l4,4r,l4,4r,l4,4r,l4,4r,l4,4r,l4,3r,l4,3r,l4,3r,l1,,,3xe" filled="f" strokeweight="0">
                    <v:stroke joinstyle="miter"/>
                    <v:path arrowok="t" o:connecttype="custom" o:connectlocs="0,3;3,5;3,5;3,5;3,5;3,5;4,5;4,5;4,5;4,5;4,5;4,5;4,5;4,5;4,5;4,5;4,5;4,5;4,4;4,4;4,4;4,4;4,4;4,4;4,4;4,4;4,4;4,4;4,4;4,4;4,4;4,4;4,3;4,3;4,3;4,3;4,3;4,3;1,0;0,3" o:connectangles="0,0,0,0,0,0,0,0,0,0,0,0,0,0,0,0,0,0,0,0,0,0,0,0,0,0,0,0,0,0,0,0,0,0,0,0,0,0,0,0"/>
                  </v:shape>
                  <v:shape id="Freeform 3539" o:spid="_x0000_s1453" style="position:absolute;left:358;top:15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0g9McA&#10;AADdAAAADwAAAGRycy9kb3ducmV2LnhtbESPQWsCMRCF74L/IYzgRWpWF6VujSKlSg9eukrpcbqZ&#10;bpZuJssmavrvm4LQ4+PN+9689TbaVlyp941jBbNpBoK4crrhWsH5tH94BOEDssbWMSn4IQ/bzXCw&#10;xkK7G7/RtQy1SBD2BSowIXSFlL4yZNFPXUecvC/XWwxJ9rXUPd4S3LZynmVLabHh1GCwo2dD1Xd5&#10;semND7efxdWEYr5blp9Hc1i8+HelxqO4ewIRKIb/43v6VSvIF/kK/tYkB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tIPTHAAAA3QAAAA8AAAAAAAAAAAAAAAAAmAIAAGRy&#10;cy9kb3ducmV2LnhtbFBLBQYAAAAABAAEAPUAAACMAwAAAAA=&#10;" path="m,3l3,r,l3,r,1l3,1r,l4,1r,l4,1r,l4,1r,l4,1r,l4,1r,l4,1r,l4,1r,l4,2r,l4,2r,l4,2r,l4,2r,l4,2r,l4,2r,l4,2r,1l4,3r,l4,3r,l1,5,,3xe" fillcolor="#f2f2f2" stroked="f">
                    <v:path arrowok="t" o:connecttype="custom" o:connectlocs="0,3;3,0;3,0;3,0;3,1;3,1;3,1;4,1;4,1;4,1;4,1;4,1;4,1;4,1;4,1;4,1;4,1;4,1;4,1;4,1;4,1;4,2;4,2;4,2;4,2;4,2;4,2;4,2;4,2;4,2;4,2;4,2;4,2;4,2;4,3;4,3;4,3;4,3;4,3;1,5;0,3" o:connectangles="0,0,0,0,0,0,0,0,0,0,0,0,0,0,0,0,0,0,0,0,0,0,0,0,0,0,0,0,0,0,0,0,0,0,0,0,0,0,0,0,0"/>
                  </v:shape>
                  <v:shape id="Freeform 3540" o:spid="_x0000_s1454" style="position:absolute;left:358;top:15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b1sQA&#10;AADdAAAADwAAAGRycy9kb3ducmV2LnhtbERPTWvCQBC9C/6HZYTe6sbWVo3ZhFIolnqwGg8eh+yY&#10;hGZnQ3abxH/fPRQ8Pt53ko2mET11rrasYDGPQBAXVtdcKjjnH49rEM4ja2wsk4IbOcjS6STBWNuB&#10;j9SffClCCLsYFVTet7GUrqjIoJvbljhwV9sZ9AF2pdQdDiHcNPIpil6lwZpDQ4UtvVdU/Jx+jYJx&#10;t1nLw+VW5kMuzxtz2H9HXyulHmbj2xaEp9Hfxf/uT63g+WUZ9oc34QnI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XG9bEAAAA3QAAAA8AAAAAAAAAAAAAAAAAmAIAAGRycy9k&#10;b3ducmV2LnhtbFBLBQYAAAAABAAEAPUAAACJAwAAAAA=&#10;" path="m,3l3,r,l3,r,1l3,1r,l4,1r,l4,1r,l4,1r,l4,1r,l4,1r,l4,1r,l4,1r,l4,2r,l4,2r,l4,2r,l4,2r,l4,2r,l4,2r,l4,2r,1l4,3r,l4,3r,l1,5,,3xe" filled="f" strokeweight="0">
                    <v:stroke joinstyle="miter"/>
                    <v:path arrowok="t" o:connecttype="custom" o:connectlocs="0,3;3,0;3,0;3,0;3,1;3,1;3,1;4,1;4,1;4,1;4,1;4,1;4,1;4,1;4,1;4,1;4,1;4,1;4,1;4,1;4,1;4,2;4,2;4,2;4,2;4,2;4,2;4,2;4,2;4,2;4,2;4,2;4,2;4,2;4,3;4,3;4,3;4,3;4,3;1,5;0,3" o:connectangles="0,0,0,0,0,0,0,0,0,0,0,0,0,0,0,0,0,0,0,0,0,0,0,0,0,0,0,0,0,0,0,0,0,0,0,0,0,0,0,0,0"/>
                  </v:shape>
                  <v:shape id="Freeform 3541" o:spid="_x0000_s1455" style="position:absolute;left:357;top:14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bh8YA&#10;AADdAAAADwAAAGRycy9kb3ducmV2LnhtbESPQUsDMRSE74X+h/AKvdlsrYquTYusaIWC1FX0+ti8&#10;ZheTlyWJ7fbfG0HocZiZb5jlenBWHCjEzrOC+awAQdx43bFR8PH+dHELIiZkjdYzKThRhPVqPFpi&#10;qf2R3+hQJyMyhGOJCtqU+lLK2LTkMM58T5y9vQ8OU5bBSB3wmOHOysuiuJEOO84LLfZUtdR81z9O&#10;gX2t949fqd6FO7Ppqs+tsdXzTqnpZHi4B5FoSOfwf/tFK1hcX83h701+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bh8YAAADdAAAADwAAAAAAAAAAAAAAAACYAgAAZHJz&#10;L2Rvd25yZXYueG1sUEsFBgAAAAAEAAQA9QAAAIsDAAAAAA==&#10;" path="m,20r,l1,21r,l1,21r,1l1,22r1,l2,22r,l2,22r1,l3,22r,-1l3,21r1,l4,20r,l4,19r,l4,18r,l4,17r-1,l3,16r,l3,15r,-1l3,14r,-1l3,13r,-1l3,12r,-1l3,11r,-1l3,10,3,9,3,8r,l3,7r,l3,6r,l4,5r,l4,4,4,3r,l4,2r,l4,2,3,1r,l3,1,3,,2,r,l2,r,l1,r,1l1,1r,l1,2,,2r,l,3r,l,4,,5r,l,6r,l,7r,l,8r,l,9r,1l,10r,1l,11r,1l,12r,1l,13r,1l,15r,l,16r,l,17r,l,18r,l,19r,l,20xe" fillcolor="#f2f2f2" stroked="f">
                    <v:path arrowok="t" o:connecttype="custom" o:connectlocs="0,20;1,21;1,22;2,22;2,22;3,22;3,21;4,21;4,20;4,19;4,18;3,17;3,16;3,14;3,13;3,12;3,11;3,10;3,9;3,8;3,7;3,6;4,5;4,3;4,2;4,2;3,1;3,0;2,0;2,0;1,1;1,1;0,2;0,3;0,4;0,5;0,6;0,7;0,8;0,10;0,11;0,12;0,13;0,14;0,15;0,16;0,17;0,18;0,19" o:connectangles="0,0,0,0,0,0,0,0,0,0,0,0,0,0,0,0,0,0,0,0,0,0,0,0,0,0,0,0,0,0,0,0,0,0,0,0,0,0,0,0,0,0,0,0,0,0,0,0,0"/>
                  </v:shape>
                  <v:shape id="Freeform 3542" o:spid="_x0000_s1456" style="position:absolute;left:357;top:141;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USj8YA&#10;AADdAAAADwAAAGRycy9kb3ducmV2LnhtbESPzWrDMBCE74W+g9hCLyWR8leKGyWUhEAgp7pt6HFr&#10;bW1ja2UkNXbePioEchxm5htmuR5sK07kQ+1Yw2SsQBAXztRcavj82I1eQISIbLB1TBrOFGC9ur9b&#10;YmZcz+90ymMpEoRDhhqqGLtMylBUZDGMXUecvF/nLcYkfSmNxz7BbSunSj1LizWnhQo72lRUNPmf&#10;1fCkztu9afBL/Wzy7+Mi731zKLV+fBjeXkFEGuItfG3vjYbZYj6F/zfpCc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USj8YAAADdAAAADwAAAAAAAAAAAAAAAACYAgAAZHJz&#10;L2Rvd25yZXYueG1sUEsFBgAAAAAEAAQA9QAAAIsDAAAAAA==&#10;" path="m,20r,l1,21r,l1,21r,1l1,22r1,l2,22r,l2,22r1,l3,22r,-1l3,21r1,l4,20r,l4,19r,l4,18r,l4,17r-1,l3,16r,l3,15r,-1l3,14r,-1l3,13r,-1l3,12r,-1l3,11r,-1l3,10,3,9,3,8r,l3,7r,l3,6r,l4,5r,l4,4,4,3r,l4,2r,l4,2,3,1r,l3,1,3,,2,r,l2,r,l1,r,1l1,1r,l1,2,,2r,l,3r,l,4,,5r,l,6r,l,7r,l,8r,l,9r,1l,10r,1l,11r,1l,12r,1l,13r,1l,15r,l,16r,l,17r,l,18r,l,19r,l,20xe" filled="f" strokeweight="0">
                    <v:stroke joinstyle="miter"/>
                    <v:path arrowok="t" o:connecttype="custom" o:connectlocs="0,20;1,21;1,22;2,22;2,22;3,22;3,21;4,21;4,20;4,19;4,18;3,17;3,16;3,14;3,13;3,12;3,11;3,10;3,9;3,8;3,7;3,6;4,5;4,3;4,2;4,2;3,1;3,0;2,0;2,0;1,1;1,1;0,2;0,3;0,4;0,5;0,6;0,7;0,8;0,10;0,11;0,12;0,13;0,14;0,15;0,16;0,17;0,18;0,19" o:connectangles="0,0,0,0,0,0,0,0,0,0,0,0,0,0,0,0,0,0,0,0,0,0,0,0,0,0,0,0,0,0,0,0,0,0,0,0,0,0,0,0,0,0,0,0,0,0,0,0,0"/>
                  </v:shape>
                  <v:shape id="Freeform 3543" o:spid="_x0000_s1457" style="position:absolute;left:355;top:170;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SSOsUA&#10;AADdAAAADwAAAGRycy9kb3ducmV2LnhtbESPQU/CQBSE7yb+h80z8Sa7ghZSWIgxEg0nBML5pfts&#10;i923pfuE8u9dEhOPk5n5JjNb9L5RJ+piHdjC48CAIi6Cq7m0sNsuHyagoiA7bAKThQtFWMxvb2aY&#10;u3DmTzptpFQJwjFHC5VIm2sdi4o8xkFoiZP3FTqPkmRXatfhOcF9o4fGZNpjzWmhwpZeKyq+Nz/e&#10;wnJ9FJeZsSnl8F7E/QWzw9vK2vu7/mUKSqiX//Bf+8NZGD0/jeD6Jj0BP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FJI6xQAAAN0AAAAPAAAAAAAAAAAAAAAAAJgCAABkcnMv&#10;ZG93bnJldi54bWxQSwUGAAAAAAQABAD1AAAAigMAAAAA&#10;" path="m1,20r,l1,21r,l1,21r1,1l2,22r1,l3,22r,l4,22r,l5,22r,-1l5,21r1,l6,20r,l6,19r,l6,18r,l6,17r-1,l5,16r,l5,15r,-1l5,14r,-1l5,13r,-1l5,12r,-1l5,10r,l5,9r,l5,8r,l5,7r,l5,6,5,5r1,l6,4r,l6,3r,l6,2r,l6,1,5,1r,l5,,4,r,l3,r,l3,,2,r,l1,r,1l1,1r,1l1,2r,1l1,3r,1l1,4r,1l,5,,6,,7r,l,8r,l,9r,l,10r,1l,11r,1l,12r,1l,13r,1l,14r,1l,16r,l,17r1,l1,18r,l1,19r,l1,20xe" fillcolor="#f2f2f2" stroked="f">
                    <v:path arrowok="t" o:connecttype="custom" o:connectlocs="1,20;1,21;2,22;3,22;3,22;4,22;5,21;6,21;6,20;6,19;6,18;5,17;5,16;5,14;5,13;5,12;5,11;5,10;5,9;5,8;5,7;5,5;6,4;6,3;6,2;6,1;5,1;4,0;3,0;3,0;2,0;1,1;1,2;1,3;1,4;1,5;0,6;0,7;0,8;0,9;0,11;0,12;0,13;0,14;0,15;0,16;1,17;1,18;1,19" o:connectangles="0,0,0,0,0,0,0,0,0,0,0,0,0,0,0,0,0,0,0,0,0,0,0,0,0,0,0,0,0,0,0,0,0,0,0,0,0,0,0,0,0,0,0,0,0,0,0,0,0"/>
                  </v:shape>
                  <v:shape id="Freeform 3544" o:spid="_x0000_s1458" style="position:absolute;left:355;top:170;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hJMUA&#10;AADdAAAADwAAAGRycy9kb3ducmV2LnhtbESPQWvCQBSE74L/YXlCb7rRpq2kriKC4K3WRuzxkX0m&#10;wezbuLvG9N+7hUKPw8x8wyxWvWlER87XlhVMJwkI4sLqmksF+dd2PAfhA7LGxjIp+CEPq+VwsMBM&#10;2zt/UncIpYgQ9hkqqEJoMyl9UZFBP7EtcfTO1hkMUbpSaof3CDeNnCXJqzRYc1yosKVNRcXlcDMK&#10;XG723/6UvOXr6/wD09Oxw+NWqadRv34HEagP/+G/9k4reH5JU/h9E5+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SEkxQAAAN0AAAAPAAAAAAAAAAAAAAAAAJgCAABkcnMv&#10;ZG93bnJldi54bWxQSwUGAAAAAAQABAD1AAAAigMAAAAA&#10;" path="m1,20r,l1,21r,l1,21r1,1l2,22r1,l3,22r,l4,22r,l5,22r,-1l5,21r1,l6,20r,l6,19r,l6,18r,l6,17r-1,l5,16r,l5,15r,-1l5,14r,-1l5,13r,-1l5,12r,-1l5,10r,l5,9r,l5,8r,l5,7r,l5,6,5,5r1,l6,4r,l6,3r,l6,2r,l6,1,5,1r,l5,,4,r,l3,r,l3,,2,r,l1,r,1l1,1r,1l1,2r,1l1,3r,1l1,4r,1l,5,,6,,7r,l,8r,l,9r,l,10r,1l,11r,1l,12r,1l,13r,1l,14r,1l,16r,l,17r1,l1,18r,l1,19r,l1,20xe" filled="f" strokeweight="0">
                    <v:stroke joinstyle="miter"/>
                    <v:path arrowok="t" o:connecttype="custom" o:connectlocs="1,20;1,21;2,22;3,22;3,22;4,22;5,21;6,21;6,20;6,19;6,18;5,17;5,16;5,14;5,13;5,12;5,11;5,10;5,9;5,8;5,7;5,5;6,4;6,3;6,2;6,1;5,1;4,0;3,0;3,0;2,0;1,1;1,2;1,3;1,4;1,5;0,6;0,7;0,8;0,9;0,11;0,12;0,13;0,14;0,15;0,16;1,17;1,18;1,19" o:connectangles="0,0,0,0,0,0,0,0,0,0,0,0,0,0,0,0,0,0,0,0,0,0,0,0,0,0,0,0,0,0,0,0,0,0,0,0,0,0,0,0,0,0,0,0,0,0,0,0,0"/>
                  </v:shape>
                  <v:shape id="Freeform 3545" o:spid="_x0000_s1459" style="position:absolute;left:361;top:171;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pbFsUA&#10;AADdAAAADwAAAGRycy9kb3ducmV2LnhtbESPQWvCQBSE74X+h+UVvNWNbS0S3UgpCD1Voh56fGSf&#10;SUj27XZ3NbG/3i0IHoeZ+YZZrUfTizP50FpWMJtmIIgrq1uuFRz2m+cFiBCRNfaWScGFAqyLx4cV&#10;5toOXNJ5F2uRIBxyVNDE6HIpQ9WQwTC1jjh5R+sNxiR9LbXHIcFNL1+y7F0abDktNOjos6Gq252M&#10;gpHLjfuVtO3+2lPp3U+tv7NBqcnT+LEEEWmM9/Ct/aUVvM7f5vD/Jj0BW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lsWxQAAAN0AAAAPAAAAAAAAAAAAAAAAAJgCAABkcnMv&#10;ZG93bnJldi54bWxQSwUGAAAAAAQABAD1AAAAigMAAAAA&#10;" path="m,15l,5r,l,5r,l,5r,l,5r,l,5,,4r,l,4r,l,4r,l,4r,l,4r,l,4,,3r,l,3r,l,3r1,l1,3r,l1,3r,l1,3r,l1,3r,l1,3r,l1,3r,l1,2r,l2,2r,l2,2r,l2,2r,l2,2r,l2,2r,l2,2r,l3,2r,l3,2r,l3,2r,l3,2r,l3,2r,l3,2r,l3,2,14,r,l14,r,l14,r,l14,r,l14,r1,l15,r,l15,r,l15,r,l15,r,l15,r,l15,r,l16,r,l16,r,1l16,1r,l16,1r,l16,1r,l16,1r,l17,1r,l17,1r,l17,1r,l17,1r,1l17,2r,l17,2r,l17,2r,l17,2r,l17,2r,l17,2r,l17,2r,1l17,3r,l17,3r,l17,3r,l18,3r,l18,3r,l18,3r,1l18,4r,l18,4r,l18,4r,l18,4r,l18,4r,1l18,5r,l18,16r,l18,16r,l18,16r,l18,16r,l18,16r,1l18,17r,l18,17r,l18,17r,l18,17r,l18,17r,l18,18r,l17,18r,l17,18r,l17,18r,l17,18r,l17,18r,l17,18r,1l17,19r,l17,19r,l17,19r,l17,19r,l17,19r,l17,19r,l17,20r,l17,20r,l17,20r-1,l16,20r,l16,20r,l16,20r,l16,20r,l16,20r,l16,20r,l15,20r,l15,20r,l15,20r,l15,20r,l15,20r,l15,20r-1,l14,20r,l14,20r,l14,20,4,19r,l4,19r-1,l3,19r,l3,19r,l3,19r,l3,19r,l3,19r,l2,19r,-1l2,18r,l2,18r,l2,18r,l2,18r,l2,18r-1,l1,18r,l1,18r,l1,18r,l1,18r,l1,18r,l1,17r,l1,17,,17r,l,17r,l,17r,l,17r,l,17r,l,17,,16r,l,16r,l,16r,l,16r,l,16r,l,15r,l,15xe" fillcolor="#f2f2f2" stroked="f">
                    <v:path arrowok="t" o:connecttype="custom" o:connectlocs="0,5;0,5;0,4;0,4;0,3;1,3;1,3;1,2;2,2;2,2;3,2;3,2;3,2;14,0;14,0;15,0;15,0;16,0;16,1;16,1;17,1;17,2;17,2;17,2;17,3;18,3;18,4;18,4;18,5;18,16;18,16;18,17;18,17;17,18;17,18;17,19;17,19;17,19;17,20;16,20;16,20;16,20;15,20;15,20;14,20;4,19;3,19;3,19;2,18;2,18;1,18;1,18;1,17;0,17;0,17;0,16;0,16;0,15" o:connectangles="0,0,0,0,0,0,0,0,0,0,0,0,0,0,0,0,0,0,0,0,0,0,0,0,0,0,0,0,0,0,0,0,0,0,0,0,0,0,0,0,0,0,0,0,0,0,0,0,0,0,0,0,0,0,0,0,0,0"/>
                  </v:shape>
                  <v:shape id="Freeform 3546" o:spid="_x0000_s1460" style="position:absolute;left:361;top:171;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JMusYA&#10;AADdAAAADwAAAGRycy9kb3ducmV2LnhtbESPQWvCQBSE70L/w/IKveluqxFJXcUKQhEETb309si+&#10;JqHZt2F3TdJ/3xUKPQ4z8w2z3o62FT350DjW8DxTIIhLZxquNFw/DtMViBCRDbaOScMPBdhuHiZr&#10;zI0b+EJ9ESuRIBxy1FDH2OVShrImi2HmOuLkfTlvMSbpK2k8DgluW/mi1FJabDgt1NjRvqbyu7hZ&#10;Der8eY7F6rRQ193b0B+Pme9lpvXT47h7BRFpjP/hv/a70TDPFku4v0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2JMusYAAADdAAAADwAAAAAAAAAAAAAAAACYAgAAZHJz&#10;L2Rvd25yZXYueG1sUEsFBgAAAAAEAAQA9QAAAIsDAAAAAA==&#10;" path="m,15l,5r,l,5r,l,5r,l,5r,l,5,,4r,l,4r,l,4r,l,4r,l,4r,l,4,,3r,l,3r,l,3r1,l1,3r,l1,3r,l1,3r,l1,3r,l1,3r,l1,3r,l1,2r,l2,2r,l2,2r,l2,2r,l2,2r,l2,2r,l2,2r,l3,2r,l3,2r,l3,2r,l3,2r,l3,2r,l3,2r,l3,2,14,r,l14,r,l14,r,l14,r,l14,r1,l15,r,l15,r,l15,r,l15,r,l15,r,l15,r,l16,r,l16,r,1l16,1r,l16,1r,l16,1r,l16,1r,l17,1r,l17,1r,l17,1r,l17,1r,1l17,2r,l17,2r,l17,2r,l17,2r,l17,2r,l17,2r,l17,2r,1l17,3r,l17,3r,l17,3r,l18,3r,l18,3r,l18,3r,1l18,4r,l18,4r,l18,4r,l18,4r,l18,4r,1l18,5r,l18,16r,l18,16r,l18,16r,l18,16r,l18,16r,1l18,17r,l18,17r,l18,17r,l18,17r,l18,17r,l18,18r,l17,18r,l17,18r,l17,18r,l17,18r,l17,18r,l17,18r,1l17,19r,l17,19r,l17,19r,l17,19r,l17,19r,l17,19r,l17,20r,l17,20r,l17,20r-1,l16,20r,l16,20r,l16,20r,l16,20r,l16,20r,l16,20r,l15,20r,l15,20r,l15,20r,l15,20r,l15,20r,l15,20r-1,l14,20r,l14,20r,l14,20,4,19r,l4,19r-1,l3,19r,l3,19r,l3,19r,l3,19r,l3,19r,l2,19r,-1l2,18r,l2,18r,l2,18r,l2,18r,l2,18r-1,l1,18r,l1,18r,l1,18r,l1,18r,l1,18r,l1,17r,l1,17,,17r,l,17r,l,17r,l,17r,l,17r,l,17,,16r,l,16r,l,16r,l,16r,l,16r,l,15r,l,15xe" filled="f" strokeweight="0">
                    <v:stroke joinstyle="miter"/>
                    <v:path arrowok="t" o:connecttype="custom" o:connectlocs="0,5;0,5;0,4;0,4;0,3;1,3;1,3;1,2;2,2;2,2;3,2;3,2;3,2;14,0;14,0;15,0;15,0;16,0;16,1;16,1;17,1;17,2;17,2;17,2;17,3;18,3;18,4;18,4;18,5;18,16;18,16;18,17;18,17;17,18;17,18;17,19;17,19;17,19;17,20;16,20;16,20;16,20;15,20;15,20;14,20;4,19;3,19;3,19;2,18;2,18;1,18;1,18;1,17;0,17;0,17;0,16;0,16;0,15" o:connectangles="0,0,0,0,0,0,0,0,0,0,0,0,0,0,0,0,0,0,0,0,0,0,0,0,0,0,0,0,0,0,0,0,0,0,0,0,0,0,0,0,0,0,0,0,0,0,0,0,0,0,0,0,0,0,0,0,0,0"/>
                  </v:shape>
                  <v:shape id="Freeform 3547" o:spid="_x0000_s1461" style="position:absolute;left:358;top:17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hiYMcA&#10;AADdAAAADwAAAGRycy9kb3ducmV2LnhtbESPQWsCMRCF70L/Q5hCL1KzarV2NYqUWjx46bYUj9PN&#10;uFncTJZNqvHfm0LB4+PN+968xSraRpyo87VjBcNBBoK4dLrmSsHX5+ZxBsIHZI2NY1JwIQ+r5V1v&#10;gbl2Z/6gUxEqkSDsc1RgQmhzKX1pyKIfuJY4eQfXWQxJdpXUHZ4T3DZylGVTabHm1GCwpVdD5bH4&#10;temNvdsM40uf4ng9LX525n3y5r+VeriP6zmIQDHcjv/TW61gPHl6hr81CQF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4YmDHAAAA3QAAAA8AAAAAAAAAAAAAAAAAmAIAAGRy&#10;cy9kb3ducmV2LnhtbFBLBQYAAAAABAAEAPUAAACMAwAAAAA=&#10;" path="m,3l3,5r,l3,5r1,l4,5r,l4,5r,l4,5r,l4,5r,l4,5r,l4,5r,l4,4r,l4,4r,l4,4r,l4,4r,l4,4r,l4,4r,l4,4r,l4,4,4,3r,l4,3r,l4,3r,l1,,,3xe" fillcolor="#f2f2f2" stroked="f">
                    <v:path arrowok="t" o:connecttype="custom" o:connectlocs="0,3;3,5;3,5;3,5;4,5;4,5;4,5;4,5;4,5;4,5;4,5;4,5;4,5;4,5;4,5;4,5;4,5;4,4;4,4;4,4;4,4;4,4;4,4;4,4;4,4;4,4;4,4;4,4;4,4;4,4;4,4;4,4;4,3;4,3;4,3;4,3;4,3;4,3;1,0;0,3" o:connectangles="0,0,0,0,0,0,0,0,0,0,0,0,0,0,0,0,0,0,0,0,0,0,0,0,0,0,0,0,0,0,0,0,0,0,0,0,0,0,0,0"/>
                  </v:shape>
                  <v:shape id="Freeform 3548" o:spid="_x0000_s1462" style="position:absolute;left:358;top:17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X0MQA&#10;AADdAAAADwAAAGRycy9kb3ducmV2LnhtbERPTWvCQBC9C/6HZYTe6sbWVo3ZhFIolnqwGg8eh+yY&#10;hGZnQ3abxH/fPRQ8Pt53ko2mET11rrasYDGPQBAXVtdcKjjnH49rEM4ja2wsk4IbOcjS6STBWNuB&#10;j9SffClCCLsYFVTet7GUrqjIoJvbljhwV9sZ9AF2pdQdDiHcNPIpil6lwZpDQ4UtvVdU/Jx+jYJx&#10;t1nLw+VW5kMuzxtz2H9HXyulHmbj2xaEp9Hfxf/uT63g+WUZ5oY34QnI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hF9DEAAAA3QAAAA8AAAAAAAAAAAAAAAAAmAIAAGRycy9k&#10;b3ducmV2LnhtbFBLBQYAAAAABAAEAPUAAACJAwAAAAA=&#10;" path="m,3l3,5r,l3,5r1,l4,5r,l4,5r,l4,5r,l4,5r,l4,5r,l4,5r,l4,4r,l4,4r,l4,4r,l4,4r,l4,4r,l4,4r,l4,4r,l4,4,4,3r,l4,3r,l4,3r,l1,,,3xe" filled="f" strokeweight="0">
                    <v:stroke joinstyle="miter"/>
                    <v:path arrowok="t" o:connecttype="custom" o:connectlocs="0,3;3,5;3,5;3,5;4,5;4,5;4,5;4,5;4,5;4,5;4,5;4,5;4,5;4,5;4,5;4,5;4,5;4,4;4,4;4,4;4,4;4,4;4,4;4,4;4,4;4,4;4,4;4,4;4,4;4,4;4,4;4,4;4,3;4,3;4,3;4,3;4,3;4,3;1,0;0,3" o:connectangles="0,0,0,0,0,0,0,0,0,0,0,0,0,0,0,0,0,0,0,0,0,0,0,0,0,0,0,0,0,0,0,0,0,0,0,0,0,0,0,0"/>
                  </v:shape>
                  <v:shape id="Freeform 3549" o:spid="_x0000_s1463" style="position:absolute;left:358;top:1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tTiccA&#10;AADdAAAADwAAAGRycy9kb3ducmV2LnhtbESPT2sCMRDF7wW/Qxihl1Kz/qVujSJSxYOXbkvpcboZ&#10;N4ubybJJNf32RhB6fLx5vzdvsYq2EWfqfO1YwXCQgSAuna65UvD5sX1+AeEDssbGMSn4Iw+rZe9h&#10;gbl2F36ncxEqkSDsc1RgQmhzKX1pyKIfuJY4eUfXWQxJdpXUHV4S3DZylGUzabHm1GCwpY2h8lT8&#10;2vTGt9sO4/yJ4ng9K34OZjd9819KPfbj+hVEoBj+j+/pvVYwnk7mcFuTEC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rU4nHAAAA3QAAAA8AAAAAAAAAAAAAAAAAmAIAAGRy&#10;cy9kb3ducmV2LnhtbFBLBQYAAAAABAAEAPUAAACMAwAAAAA=&#10;" path="m,3l3,r,l3,,4,1r,l4,1r,l4,1r,l4,1r,l4,1r,l4,1r,l4,1r,l4,1r,l4,1r,1l4,2r,l4,2r,l4,2r,l4,2r,l4,2r,l4,2r,l4,3r,l4,3r,l4,3,1,5,,3xe" fillcolor="#f2f2f2" stroked="f">
                    <v:path arrowok="t" o:connecttype="custom" o:connectlocs="0,3;3,0;3,0;3,0;4,1;4,1;4,1;4,1;4,1;4,1;4,1;4,1;4,1;4,1;4,1;4,1;4,1;4,1;4,1;4,1;4,1;4,2;4,2;4,2;4,2;4,2;4,2;4,2;4,2;4,2;4,2;4,2;4,2;4,2;4,3;4,3;4,3;4,3;4,3;1,5;0,3" o:connectangles="0,0,0,0,0,0,0,0,0,0,0,0,0,0,0,0,0,0,0,0,0,0,0,0,0,0,0,0,0,0,0,0,0,0,0,0,0,0,0,0,0"/>
                  </v:shape>
                  <v:shape id="Freeform 3550" o:spid="_x0000_s1464" style="position:absolute;left:358;top:18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6NC8IA&#10;AADdAAAADwAAAGRycy9kb3ducmV2LnhtbERPy4rCMBTdC/5DuII7TVV8dYwigijjQse6mOWludMW&#10;m5vSRFv/3iwGXB7Oe7VpTSmeVLvCsoLRMAJBnFpdcKbgluwHCxDOI2ssLZOCFznYrLudFcbaNvxD&#10;z6vPRAhhF6OC3PsqltKlORl0Q1sRB+7P1gZ9gHUmdY1NCDelHEfRTBosODTkWNEup/R+fRgF7WG5&#10;kOffV5Y0ibwtzfl0ib7nSvV77fYLhKfWf8T/7qNWMJlOw/7wJjwBuX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o0LwgAAAN0AAAAPAAAAAAAAAAAAAAAAAJgCAABkcnMvZG93&#10;bnJldi54bWxQSwUGAAAAAAQABAD1AAAAhwMAAAAA&#10;" path="m,3l3,r,l3,,4,1r,l4,1r,l4,1r,l4,1r,l4,1r,l4,1r,l4,1r,l4,1r,l4,1r,1l4,2r,l4,2r,l4,2r,l4,2r,l4,2r,l4,2r,l4,3r,l4,3r,l4,3,1,5,,3xe" filled="f" strokeweight="0">
                    <v:stroke joinstyle="miter"/>
                    <v:path arrowok="t" o:connecttype="custom" o:connectlocs="0,3;3,0;3,0;3,0;4,1;4,1;4,1;4,1;4,1;4,1;4,1;4,1;4,1;4,1;4,1;4,1;4,1;4,1;4,1;4,1;4,1;4,2;4,2;4,2;4,2;4,2;4,2;4,2;4,2;4,2;4,2;4,2;4,2;4,2;4,3;4,3;4,3;4,3;4,3;1,5;0,3" o:connectangles="0,0,0,0,0,0,0,0,0,0,0,0,0,0,0,0,0,0,0,0,0,0,0,0,0,0,0,0,0,0,0,0,0,0,0,0,0,0,0,0,0"/>
                  </v:shape>
                  <v:shape id="Freeform 3551" o:spid="_x0000_s1465" style="position:absolute;left:357;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dNWsYA&#10;AADdAAAADwAAAGRycy9kb3ducmV2LnhtbESPQUsDMRSE74L/IbyCN5ttpWK3TUtZUQtCaVfR62Pz&#10;ml1MXpYktuu/bwTB4zAz3zDL9eCsOFGInWcFk3EBgrjxumOj4P3t6fYBREzIGq1nUvBDEdar66sl&#10;ltqf+UCnOhmRIRxLVNCm1JdSxqYlh3Hse+LsHX1wmLIMRuqA5wx3Vk6L4l467DgvtNhT1VLzVX87&#10;BXZXHx8/U70Pc/PSVR+vxlbPe6VuRsNmASLRkP7Df+2tVnA3m03g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dNWsYAAADdAAAADwAAAAAAAAAAAAAAAACYAgAAZHJz&#10;L2Rvd25yZXYueG1sUEsFBgAAAAAEAAQA9QAAAIsDAAAAAA==&#10;" path="m1,20r,l1,21r,l1,21r,1l1,22r1,l2,22r,l3,22r,l3,22r,-1l4,21r,l4,20r,l4,19r,l4,18r,l4,17r,l4,16r-1,l3,15r,-1l3,14r,-1l3,13r,-1l3,12r,-1l3,11r,-1l3,9r,l3,8r,l3,7r,l4,6r,l4,5r,l4,4,4,3r,l4,2r,l4,2,4,1,3,1r,l3,r,l2,r,l2,,1,r,1l1,1r,l1,1r,1l1,2r,1l1,3r,1l1,5,,5,,6r,l,7r,l,8r,l,9r,1l,10r,1l,11r,1l,12r,1l,13r,1l,14r,1l,16r,l,17r,l1,18r,l1,19r,l1,20xe" fillcolor="#f2f2f2" stroked="f">
                    <v:path arrowok="t" o:connecttype="custom" o:connectlocs="1,20;1,21;1,22;2,22;2,22;3,22;3,21;4,21;4,20;4,19;4,18;4,17;3,16;3,14;3,13;3,12;3,11;3,10;3,9;3,8;3,7;4,6;4,5;4,3;4,2;4,2;3,1;3,0;2,0;2,0;1,1;1,1;1,2;1,3;1,4;0,5;0,6;0,7;0,8;0,10;0,11;0,12;0,13;0,14;0,15;0,16;0,17;1,18;1,19" o:connectangles="0,0,0,0,0,0,0,0,0,0,0,0,0,0,0,0,0,0,0,0,0,0,0,0,0,0,0,0,0,0,0,0,0,0,0,0,0,0,0,0,0,0,0,0,0,0,0,0,0"/>
                  </v:shape>
                  <v:shape id="Freeform 3552" o:spid="_x0000_s1466" style="position:absolute;left:357;top:170;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yEUsYA&#10;AADdAAAADwAAAGRycy9kb3ducmV2LnhtbESPQWvCQBSE74X+h+UVeim6qyVFoqsUpSD0ZNqKx2f2&#10;NQnJvg27WxP/fVco9DjMzDfMajPaTlzIh8axhtlUgSAunWm40vD58TZZgAgR2WDnmDRcKcBmfX+3&#10;wty4gQ90KWIlEoRDjhrqGPtcylDWZDFMXU+cvG/nLcYkfSWNxyHBbSfnSr1Iiw2nhRp72tZUtsWP&#10;1fCkrru9afFLnbfF6ZgVg2/fK60fH8bXJYhIY/wP/7X3RsNzls3h9iY9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9yEUsYAAADdAAAADwAAAAAAAAAAAAAAAACYAgAAZHJz&#10;L2Rvd25yZXYueG1sUEsFBgAAAAAEAAQA9QAAAIsDAAAAAA==&#10;" path="m1,20r,l1,21r,l1,21r,1l1,22r1,l2,22r,l3,22r,l3,22r,-1l4,21r,l4,20r,l4,19r,l4,18r,l4,17r,l4,16r-1,l3,15r,-1l3,14r,-1l3,13r,-1l3,12r,-1l3,11r,-1l3,9r,l3,8r,l3,7r,l4,6r,l4,5r,l4,4,4,3r,l4,2r,l4,2,4,1,3,1r,l3,r,l2,r,l2,,1,r,1l1,1r,l1,1r,1l1,2r,1l1,3r,1l1,5,,5,,6r,l,7r,l,8r,l,9r,1l,10r,1l,11r,1l,12r,1l,13r,1l,14r,1l,16r,l,17r,l1,18r,l1,19r,l1,20xe" filled="f" strokeweight="0">
                    <v:stroke joinstyle="miter"/>
                    <v:path arrowok="t" o:connecttype="custom" o:connectlocs="1,20;1,21;1,22;2,22;2,22;3,22;3,21;4,21;4,20;4,19;4,18;4,17;3,16;3,14;3,13;3,12;3,11;3,10;3,9;3,8;3,7;4,6;4,5;4,3;4,2;4,2;3,1;3,0;2,0;2,0;1,1;1,1;1,2;1,3;1,4;0,5;0,6;0,7;0,8;0,10;0,11;0,12;0,13;0,14;0,15;0,16;0,17;1,18;1,19" o:connectangles="0,0,0,0,0,0,0,0,0,0,0,0,0,0,0,0,0,0,0,0,0,0,0,0,0,0,0,0,0,0,0,0,0,0,0,0,0,0,0,0,0,0,0,0,0,0,0,0,0"/>
                  </v:shape>
                  <v:shape id="Freeform 3553" o:spid="_x0000_s1467" style="position:absolute;left:355;top:199;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0E58UA&#10;AADdAAAADwAAAGRycy9kb3ducmV2LnhtbESPQWvCQBSE7wX/w/IK3upuK6YluoqUitJTtcXzI/tM&#10;otm3afap8d93C4Ueh5n5hpktet+oC3WxDmzhcWRAERfB1Vxa+PpcPbyAioLssAlMFm4UYTEf3M0w&#10;d+HKW7rspFQJwjFHC5VIm2sdi4o8xlFoiZN3CJ1HSbIrtevwmuC+0U/GZNpjzWmhwpZeKypOu7O3&#10;sPr4FpeZZ1PKcV3E/Q2z49u7tcP7fjkFJdTLf/ivvXEWxpPJGH7fpCeg5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QTnxQAAAN0AAAAPAAAAAAAAAAAAAAAAAJgCAABkcnMv&#10;ZG93bnJldi54bWxQSwUGAAAAAAQABAD1AAAAigMAAAAA&#10;" path="m1,20r,l1,21r1,l2,21r,1l3,22r,l4,22r,l4,22r1,l5,22,6,21r,l6,21r,-1l6,20r,-1l6,19r,-1l6,18r,-1l6,17r,-1l6,15r,l6,14r,l6,13r,l5,12r,l5,11r,-1l5,10,6,9r,l6,8r,l6,7r,l6,6,6,5r,l6,4r,l6,3r,l6,2r,l6,1r,l6,1,5,r,l4,r,l4,,3,r,l2,r,l2,1,1,1r,1l1,2r,1l1,3r,1l1,4r,1l1,5r,1l1,7r,l1,8r,l1,9r,l1,10,,11r,l,12r1,l1,13r,l1,14r,l1,15r,1l1,16r,1l1,17r,1l1,18r,1l1,19r,1xe" fillcolor="#f2f2f2" stroked="f">
                    <v:path arrowok="t" o:connecttype="custom" o:connectlocs="1,20;2,21;2,22;3,22;4,22;5,22;6,21;6,21;6,20;6,19;6,18;6,17;6,15;6,14;6,13;5,12;5,11;5,10;6,9;6,8;6,7;6,5;6,4;6,3;6,2;6,1;6,1;5,0;4,0;3,0;2,0;2,1;1,2;1,3;1,4;1,5;1,6;1,7;1,8;1,9;0,11;0,12;1,13;1,14;1,15;1,16;1,17;1,18;1,19" o:connectangles="0,0,0,0,0,0,0,0,0,0,0,0,0,0,0,0,0,0,0,0,0,0,0,0,0,0,0,0,0,0,0,0,0,0,0,0,0,0,0,0,0,0,0,0,0,0,0,0,0"/>
                  </v:shape>
                  <v:shape id="Freeform 3554" o:spid="_x0000_s1468" style="position:absolute;left:355;top:199;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S3+cUA&#10;AADdAAAADwAAAGRycy9kb3ducmV2LnhtbESPT2vCQBTE74LfYXlCb7rR+o/oKlIQemurET0+ss8k&#10;mH0bd7cx/fbdQsHjMDO/YdbbztSiJecrywrGowQEcW51xYWC7LgfLkH4gKyxtkwKfsjDdtPvrTHV&#10;9sFf1B5CISKEfYoKyhCaVEqfl2TQj2xDHL2rdQZDlK6Q2uEjwk0tJ0kylwYrjgslNvRWUn47fBsF&#10;LjOfF39OFtnuvvzA6fnU4mmv1Mug261ABOrCM/zfftcKXmezKfy9iU9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Lf5xQAAAN0AAAAPAAAAAAAAAAAAAAAAAJgCAABkcnMv&#10;ZG93bnJldi54bWxQSwUGAAAAAAQABAD1AAAAigMAAAAA&#10;" path="m1,20r,l1,21r1,l2,21r,1l3,22r,l4,22r,l4,22r1,l5,22,6,21r,l6,21r,-1l6,20r,-1l6,19r,-1l6,18r,-1l6,17r,-1l6,15r,l6,14r,l6,13r,l5,12r,l5,11r,-1l5,10,6,9r,l6,8r,l6,7r,l6,6,6,5r,l6,4r,l6,3r,l6,2r,l6,1r,l6,1,5,r,l4,r,l4,,3,r,l2,r,l2,1,1,1r,1l1,2r,1l1,3r,1l1,4r,1l1,5r,1l1,7r,l1,8r,l1,9r,l1,10,,11r,l,12r1,l1,13r,l1,14r,l1,15r,1l1,16r,1l1,17r,1l1,18r,1l1,19r,1xe" filled="f" strokeweight="0">
                    <v:stroke joinstyle="miter"/>
                    <v:path arrowok="t" o:connecttype="custom" o:connectlocs="1,20;2,21;2,22;3,22;4,22;5,22;6,21;6,21;6,20;6,19;6,18;6,17;6,15;6,14;6,13;5,12;5,11;5,10;6,9;6,8;6,7;6,5;6,4;6,3;6,2;6,1;6,1;5,0;4,0;3,0;2,0;2,1;1,2;1,3;1,4;1,5;1,6;1,7;1,8;1,9;0,11;0,12;1,13;1,14;1,15;1,16;1,17;1,18;1,19" o:connectangles="0,0,0,0,0,0,0,0,0,0,0,0,0,0,0,0,0,0,0,0,0,0,0,0,0,0,0,0,0,0,0,0,0,0,0,0,0,0,0,0,0,0,0,0,0,0,0,0,0"/>
                  </v:shape>
                  <v:shape id="Freeform 3555" o:spid="_x0000_s1469" style="position:absolute;left:362;top:200;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y8ZMYA&#10;AADdAAAADwAAAGRycy9kb3ducmV2LnhtbESPT2vCQBTE74LfYXmCN91YSZXoKlIQ9KCl/jl4e2af&#10;STD7NmRXk/bTu4VCj8PM/IaZL1tTiifVrrCsYDSMQBCnVhecKTgd14MpCOeRNZaWScE3OVguup05&#10;Jto2/EXPg89EgLBLUEHufZVI6dKcDLqhrYiDd7O1QR9knUldYxPgppRvUfQuDRYcFnKs6COn9H54&#10;GAVbtyv3k/P1dnU/98+4ubB/nFmpfq9dzUB4av1/+K+90QrGcRzD75vwBOTi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fy8ZMYAAADdAAAADwAAAAAAAAAAAAAAAACYAgAAZHJz&#10;L2Rvd25yZXYueG1sUEsFBgAAAAAEAAQA9QAAAIsDAAAAAA==&#10;" path="m,15l,5r,l,5r,l,5r,l,5r,l,5,,4r,l,4r,l,4r,l,4r,l,4r,l,4,,3r,l,3r,l,3r,l,3r,l,3r,l,3r,l1,3r,l1,3r,l1,3r,l1,2r,l1,2r,l1,2r,l1,2r,l1,2r1,l2,2r,l2,2r,l2,2r,l2,2r,l2,2r,l2,2r,l3,2r,l3,2r,l3,2,13,r,l13,r1,l14,r,l14,r,l14,r,l14,r,l14,r,l14,r,l15,r,l15,r,l15,r,l15,r,l15,r,1l15,1r,l16,1r,l16,1r,l16,1r,l16,1r,l16,1r,l16,1r,l16,1r,l16,1r,1l16,2r1,l17,2r,l17,2r,l17,2r,l17,2r,l17,2r,1l17,3r,l17,3r,l17,3r,l17,3r,l17,3r,l17,3r,1l17,4r,l17,4r,l17,4r,l17,4r,l17,4r,1l17,5r,l17,16r,l17,16r,l17,16r,l17,16r,l17,16r,l17,17r,l17,17r,l17,17r,l17,17r,l17,17r,l17,18r,l17,18r,l17,18r,l17,18r,l17,18r,l17,18r,l17,18r,1l17,19r,l17,19r,l17,19r,l17,19r-1,l16,19r,l16,19r,l16,19r,1l16,20r,l16,20r,l16,20r,l16,20r,l16,20r-1,l15,20r,l15,20r,l15,20r,l15,20r,l15,20r,l15,20r-1,l14,20r,l14,20r,l14,20r,l14,20r,l14,20r,l13,20,3,19r,l3,19r,l3,19r,l3,19r,l2,19r,l2,19r,l2,19r,l2,19r,-1l2,18r,l2,18r,l1,18r,l1,18r,l1,18r,l1,18r,l1,18r,l1,18,,18r,l,18r,l,18,,17r,l,17r,l,17r,l,17r,l,17r,l,17r,l,17,,16r,l,16r,l,16r,l,16r,l,16r,l,16,,15r,l,15xe" fillcolor="#f2f2f2" stroked="f">
                    <v:path arrowok="t" o:connecttype="custom" o:connectlocs="0,5;0,5;0,4;0,4;0,3;0,3;1,3;1,2;1,2;2,2;2,2;2,2;3,2;14,0;14,0;14,0;15,0;15,0;16,1;16,1;16,1;16,2;17,2;17,2;17,3;17,3;17,4;17,4;17,5;17,16;17,16;17,17;17,17;17,18;17,18;17,19;17,19;16,19;16,20;16,20;15,20;15,20;15,20;14,20;14,20;3,19;3,19;2,19;2,18;1,18;1,18;0,18;0,17;0,17;0,17;0,16;0,16;0,15" o:connectangles="0,0,0,0,0,0,0,0,0,0,0,0,0,0,0,0,0,0,0,0,0,0,0,0,0,0,0,0,0,0,0,0,0,0,0,0,0,0,0,0,0,0,0,0,0,0,0,0,0,0,0,0,0,0,0,0,0,0"/>
                  </v:shape>
                  <v:shape id="Freeform 3556" o:spid="_x0000_s1470" style="position:absolute;left:362;top:200;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QjuMYA&#10;AADdAAAADwAAAGRycy9kb3ducmV2LnhtbESPT2vCQBTE7wW/w/KE3urGSkKJ2YgWij0UqrGgx2f2&#10;5Q9m34bsVtNv3xUKPQ4z8xsmW42mE1caXGtZwXwWgSAurW65VvB1eHt6AeE8ssbOMin4IQerfPKQ&#10;Yartjfd0LXwtAoRdigoa7/tUSlc2ZNDNbE8cvMoOBn2QQy31gLcAN518jqJEGmw5LDTY02tD5aX4&#10;NgrOY7WTbhHTqT7IzfYz2ZYf1VGpx+m4XoLwNPr/8F/7XStYxHEC9zfhCcj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QjuMYAAADdAAAADwAAAAAAAAAAAAAAAACYAgAAZHJz&#10;L2Rvd25yZXYueG1sUEsFBgAAAAAEAAQA9QAAAIsDAAAAAA==&#10;" path="m,15l,5r,l,5r,l,5r,l,5r,l,5,,4r,l,4r,l,4r,l,4r,l,4r,l,4,,3r,l,3r,l,3r,l,3r,l,3r,l,3r,l1,3r,l1,3r,l1,3r,l1,2r,l1,2r,l1,2r,l1,2r,l1,2r1,l2,2r,l2,2r,l2,2r,l2,2r,l2,2r,l2,2r,l3,2r,l3,2r,l3,2,13,r,l13,r1,l14,r,l14,r,l14,r,l14,r,l14,r,l14,r,l15,r,l15,r,l15,r,l15,r,l15,r,1l15,1r,l16,1r,l16,1r,l16,1r,l16,1r,l16,1r,l16,1r,l16,1r,l16,1r,1l16,2r1,l17,2r,l17,2r,l17,2r,l17,2r,l17,2r,1l17,3r,l17,3r,l17,3r,l17,3r,l17,3r,l17,3r,1l17,4r,l17,4r,l17,4r,l17,4r,l17,4r,1l17,5r,l17,16r,l17,16r,l17,16r,l17,16r,l17,16r,l17,17r,l17,17r,l17,17r,l17,17r,l17,17r,l17,18r,l17,18r,l17,18r,l17,18r,l17,18r,l17,18r,l17,18r,1l17,19r,l17,19r,l17,19r,l17,19r-1,l16,19r,l16,19r,l16,19r,1l16,20r,l16,20r,l16,20r,l16,20r,l16,20r-1,l15,20r,l15,20r,l15,20r,l15,20r,l15,20r,l15,20r-1,l14,20r,l14,20r,l14,20r,l14,20r,l14,20r,l13,20,3,19r,l3,19r,l3,19r,l3,19r,l2,19r,l2,19r,l2,19r,l2,19r,-1l2,18r,l2,18r,l1,18r,l1,18r,l1,18r,l1,18r,l1,18r,l1,18,,18r,l,18r,l,18,,17r,l,17r,l,17r,l,17r,l,17r,l,17r,l,17,,16r,l,16r,l,16r,l,16r,l,16r,l,16,,15r,l,15xe" filled="f" strokeweight="0">
                    <v:stroke joinstyle="miter"/>
                    <v:path arrowok="t" o:connecttype="custom" o:connectlocs="0,5;0,5;0,4;0,4;0,3;0,3;1,3;1,2;1,2;2,2;2,2;2,2;3,2;14,0;14,0;14,0;15,0;15,0;16,1;16,1;16,1;16,2;17,2;17,2;17,3;17,3;17,4;17,4;17,5;17,16;17,16;17,17;17,17;17,18;17,18;17,19;17,19;16,19;16,20;16,20;15,20;15,20;15,20;14,20;14,20;3,19;3,19;2,19;2,18;1,18;1,18;0,18;0,17;0,17;0,17;0,16;0,16;0,15" o:connectangles="0,0,0,0,0,0,0,0,0,0,0,0,0,0,0,0,0,0,0,0,0,0,0,0,0,0,0,0,0,0,0,0,0,0,0,0,0,0,0,0,0,0,0,0,0,0,0,0,0,0,0,0,0,0,0,0,0,0"/>
                  </v:shape>
                  <v:shape id="Freeform 3557" o:spid="_x0000_s1471" style="position:absolute;left:359;top:20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H0vccA&#10;AADdAAAADwAAAGRycy9kb3ducmV2LnhtbESPQWsCMRCF7wX/Qxihl1KzVtbW1ShSavHgxbWUHsfN&#10;uFm6mSybVNN/3xQEj48373vzFqtoW3Gm3jeOFYxHGQjiyumGawUfh83jCwgfkDW2jknBL3lYLQd3&#10;Cyy0u/CezmWoRYKwL1CBCaErpPSVIYt+5Dri5J1cbzEk2ddS93hJcNvKpyybSosNpwaDHb0aqr7L&#10;H5ve+HKbcZw9UJysp+VxZ97zN/+p1P0wrucgAsVwO76mt1rBJM+f4X9NQ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h9L3HAAAA3QAAAA8AAAAAAAAAAAAAAAAAmAIAAGRy&#10;cy9kb3ducmV2LnhtbFBLBQYAAAAABAAEAPUAAACMAwAAAAA=&#10;" path="m,3l3,5r,l3,5r,l3,5r,l3,5r,l3,5r,l3,5r1,l4,5r,l4,5r,l4,4r,l4,4r,l4,4r,l4,4r,l4,4r,l4,4r,l4,4r,l3,4,3,3r,l3,3r,l3,3r,l,,,3xe" fillcolor="#f2f2f2" stroked="f">
                    <v:path arrowok="t" o:connecttype="custom" o:connectlocs="0,3;3,5;3,5;3,5;3,5;3,5;3,5;3,5;3,5;3,5;3,5;3,5;4,5;4,5;4,5;4,5;4,5;4,4;4,4;4,4;4,4;4,4;4,4;4,4;4,4;4,4;4,4;4,4;4,4;4,4;4,4;3,4;3,3;3,3;3,3;3,3;3,3;3,3;0,0;0,3" o:connectangles="0,0,0,0,0,0,0,0,0,0,0,0,0,0,0,0,0,0,0,0,0,0,0,0,0,0,0,0,0,0,0,0,0,0,0,0,0,0,0,0"/>
                  </v:shape>
                  <v:shape id="Freeform 3558" o:spid="_x0000_s1472" style="position:absolute;left:359;top:20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iBDcIA&#10;AADdAAAADwAAAGRycy9kb3ducmV2LnhtbERPy4rCMBTdC/5DuII7TVV8dYwigijjQse6mOWludMW&#10;m5vSRFv/3iwGXB7Oe7VpTSmeVLvCsoLRMAJBnFpdcKbgluwHCxDOI2ssLZOCFznYrLudFcbaNvxD&#10;z6vPRAhhF6OC3PsqltKlORl0Q1sRB+7P1gZ9gHUmdY1NCDelHEfRTBosODTkWNEup/R+fRgF7WG5&#10;kOffV5Y0ibwtzfl0ib7nSvV77fYLhKfWf8T/7qNWMJlOw9zwJjwBuX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OIENwgAAAN0AAAAPAAAAAAAAAAAAAAAAAJgCAABkcnMvZG93&#10;bnJldi54bWxQSwUGAAAAAAQABAD1AAAAhwMAAAAA&#10;" path="m,3l3,5r,l3,5r,l3,5r,l3,5r,l3,5r,l3,5r1,l4,5r,l4,5r,l4,4r,l4,4r,l4,4r,l4,4r,l4,4r,l4,4r,l4,4r,l3,4,3,3r,l3,3r,l3,3r,l,,,3xe" filled="f" strokeweight="0">
                    <v:stroke joinstyle="miter"/>
                    <v:path arrowok="t" o:connecttype="custom" o:connectlocs="0,3;3,5;3,5;3,5;3,5;3,5;3,5;3,5;3,5;3,5;3,5;3,5;4,5;4,5;4,5;4,5;4,5;4,4;4,4;4,4;4,4;4,4;4,4;4,4;4,4;4,4;4,4;4,4;4,4;4,4;4,4;3,4;3,3;3,3;3,3;3,3;3,3;3,3;0,0;0,3" o:connectangles="0,0,0,0,0,0,0,0,0,0,0,0,0,0,0,0,0,0,0,0,0,0,0,0,0,0,0,0,0,0,0,0,0,0,0,0,0,0,0,0"/>
                  </v:shape>
                  <v:shape id="Freeform 3559" o:spid="_x0000_s1473" style="position:absolute;left:359;top:2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FVMcA&#10;AADdAAAADwAAAGRycy9kb3ducmV2LnhtbESPQWsCMRCF7wX/Qxihl6JZKyu6GkVKLT146Sqlx3Ez&#10;3SzdTJZNqvHfm4LQ4+PN+9681SbaVpyp941jBZNxBoK4crrhWsHxsBvNQfiArLF1TAqu5GGzHjys&#10;sNDuwh90LkMtEoR9gQpMCF0hpa8MWfRj1xEn79v1FkOSfS11j5cEt618zrKZtNhwajDY0Yuh6qf8&#10;temNL7ebxMUTxel2Vp725i1/9Z9KPQ7jdgkiUAz/x/f0u1YwzfMF/K1JCJ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yxVTHAAAA3QAAAA8AAAAAAAAAAAAAAAAAmAIAAGRy&#10;cy9kb3ducmV2LnhtbFBLBQYAAAAABAAEAPUAAACMAwAAAAA=&#10;" path="m,3l3,r,l3,r,l3,r,1l3,1r,l3,1r,l3,1r,l4,1r,l4,1r,l4,1r,l4,1r,l4,2r,l4,2r,l4,2r,l4,2r,l4,2r,l4,2r,l4,2r,l3,2r,1l3,3r,l,5,,3xe" fillcolor="#f2f2f2" stroked="f">
                    <v:path arrowok="t" o:connecttype="custom" o:connectlocs="0,3;3,0;3,0;3,0;3,0;3,0;3,1;3,1;3,1;3,1;3,1;3,1;3,1;4,1;4,1;4,1;4,1;4,1;4,1;4,1;4,1;4,2;4,2;4,2;4,2;4,2;4,2;4,2;4,2;4,2;4,2;4,2;4,2;4,2;4,2;3,2;3,3;3,3;3,3;0,5;0,3" o:connectangles="0,0,0,0,0,0,0,0,0,0,0,0,0,0,0,0,0,0,0,0,0,0,0,0,0,0,0,0,0,0,0,0,0,0,0,0,0,0,0,0,0"/>
                  </v:shape>
                  <v:shape id="Freeform 3560" o:spid="_x0000_s1474" style="position:absolute;left:359;top:21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JHtsQA&#10;AADdAAAADwAAAGRycy9kb3ducmV2LnhtbERPz2vCMBS+D/wfwhN2m+k2prUaZQzGhjtUrQePj+bZ&#10;ljUvJcls+9+bw8Djx/d7vR1MK67kfGNZwfMsAUFcWt1wpeBUfD6lIHxA1thaJgUjedhuJg9rzLTt&#10;+UDXY6hEDGGfoYI6hC6T0pc1GfQz2xFH7mKdwRChq6R22Mdw08qXJJlLgw3Hhho7+qip/D3+GQXD&#10;1zKV+Xmsir6Qp6XJf/bJbqHU43R4X4EINIS7+N/9rRW8vs3j/vgmP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iR7bEAAAA3QAAAA8AAAAAAAAAAAAAAAAAmAIAAGRycy9k&#10;b3ducmV2LnhtbFBLBQYAAAAABAAEAPUAAACJAwAAAAA=&#10;" path="m,3l3,r,l3,r,l3,r,1l3,1r,l3,1r,l3,1r,l4,1r,l4,1r,l4,1r,l4,1r,l4,2r,l4,2r,l4,2r,l4,2r,l4,2r,l4,2r,l4,2r,l3,2r,1l3,3r,l,5,,3xe" filled="f" strokeweight="0">
                    <v:stroke joinstyle="miter"/>
                    <v:path arrowok="t" o:connecttype="custom" o:connectlocs="0,3;3,0;3,0;3,0;3,0;3,0;3,1;3,1;3,1;3,1;3,1;3,1;3,1;4,1;4,1;4,1;4,1;4,1;4,1;4,1;4,1;4,2;4,2;4,2;4,2;4,2;4,2;4,2;4,2;4,2;4,2;4,2;4,2;4,2;4,2;3,2;3,3;3,3;3,3;0,5;0,3" o:connectangles="0,0,0,0,0,0,0,0,0,0,0,0,0,0,0,0,0,0,0,0,0,0,0,0,0,0,0,0,0,0,0,0,0,0,0,0,0,0,0,0,0"/>
                  </v:shape>
                  <v:shape id="Freeform 3561" o:spid="_x0000_s1475" style="position:absolute;left:358;top:199;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Tfm8MA&#10;AADdAAAADwAAAGRycy9kb3ducmV2LnhtbESP3YrCMBSE7xd8h3AWvFtTf7ZI1ygiiN75sz7AoTlt&#10;yjYnJYm1vv1mQdjLYWa+YVabwbaiJx8axwqmkwwEcel0w7WC2/f+YwkiRGSNrWNS8KQAm/XobYWF&#10;dg++UH+NtUgQDgUqMDF2hZShNGQxTFxHnLzKeYsxSV9L7fGR4LaVsyzLpcWG04LBjnaGyp/r3SrQ&#10;kRe35eJwOh/zyhz2uuq9lkqN34ftF4hIQ/wPv9pHrWD+mU/h7016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Tfm8MAAADdAAAADwAAAAAAAAAAAAAAAACYAgAAZHJzL2Rv&#10;d25yZXYueG1sUEsFBgAAAAAEAAQA9QAAAIgDAAAAAA==&#10;" path="m,20r,l,21r,l1,21r,1l1,22r,l2,22r,l2,22r,l3,22r,-1l3,21r,l3,20r,l3,19r,l3,18r,l3,17r,l3,16r,-1l3,15r,-1l3,14r,-1l3,13r,-1l3,12r,-1l3,10r,l3,9r,l3,8r,l3,7r,l3,6r,l3,5r,l3,4,3,3r,l3,2r,l3,2,3,1r,l3,1,2,r,l2,r,l1,r,l1,1r,l,1r,l,2r,l,3r,l,4,,5r,l,6r,l,7r,l,8r,l,9r,1l,10r,1l,11r,1l,12r,1l,13r,1l,14r,1l,15r,1l,17r,l,18r,l,19r,l,20xe" fillcolor="#f2f2f2" stroked="f">
                    <v:path arrowok="t" o:connecttype="custom" o:connectlocs="0,20;0,21;1,22;1,22;2,22;2,22;3,21;3,21;3,20;3,19;3,18;3,17;3,15;3,14;3,13;3,12;3,11;3,10;3,9;3,8;3,7;3,6;3,5;3,3;3,2;3,2;3,1;2,0;2,0;1,0;1,1;0,1;0,2;0,3;0,4;0,5;0,6;0,7;0,8;0,10;0,11;0,12;0,13;0,14;0,15;0,16;0,17;0,18;0,19" o:connectangles="0,0,0,0,0,0,0,0,0,0,0,0,0,0,0,0,0,0,0,0,0,0,0,0,0,0,0,0,0,0,0,0,0,0,0,0,0,0,0,0,0,0,0,0,0,0,0,0,0"/>
                  </v:shape>
                  <v:shape id="Freeform 3562" o:spid="_x0000_s1476" style="position:absolute;left:358;top:199;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PfFcUA&#10;AADdAAAADwAAAGRycy9kb3ducmV2LnhtbESPQYvCMBSE7wv+h/AEb2uqrmW3GqUIguBBV8Xzo3m2&#10;1ealNFHr/nojCHscZuYbZjpvTSVu1LjSsoJBPwJBnFldcq7gsF9+foNwHlljZZkUPMjBfNb5mGKi&#10;7Z1/6bbzuQgQdgkqKLyvEyldVpBB17c1cfBOtjHog2xyqRu8B7ip5DCKYmmw5LBQYE2LgrLL7moC&#10;JT1vNnX8yP/ScqzXW3/8an+OSvW6bToB4an1/+F3e6UVjMbxEF5vwhO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I98VxQAAAN0AAAAPAAAAAAAAAAAAAAAAAJgCAABkcnMv&#10;ZG93bnJldi54bWxQSwUGAAAAAAQABAD1AAAAigMAAAAA&#10;" path="m,20r,l,21r,l1,21r,1l1,22r,l2,22r,l2,22r,l3,22r,-1l3,21r,l3,20r,l3,19r,l3,18r,l3,17r,l3,16r,-1l3,15r,-1l3,14r,-1l3,13r,-1l3,12r,-1l3,10r,l3,9r,l3,8r,l3,7r,l3,6r,l3,5r,l3,4,3,3r,l3,2r,l3,2,3,1r,l3,1,2,r,l2,r,l1,r,l1,1r,l,1r,l,2r,l,3r,l,4,,5r,l,6r,l,7r,l,8r,l,9r,1l,10r,1l,11r,1l,12r,1l,13r,1l,14r,1l,15r,1l,17r,l,18r,l,19r,l,20xe" filled="f" strokeweight="0">
                    <v:stroke joinstyle="miter"/>
                    <v:path arrowok="t" o:connecttype="custom" o:connectlocs="0,20;0,21;1,22;1,22;2,22;2,22;3,21;3,21;3,20;3,19;3,18;3,17;3,15;3,14;3,13;3,12;3,11;3,10;3,9;3,8;3,7;3,6;3,5;3,3;3,2;3,2;3,1;2,0;2,0;1,0;1,1;0,1;0,2;0,3;0,4;0,5;0,6;0,7;0,8;0,10;0,11;0,12;0,13;0,14;0,15;0,16;0,17;0,18;0,19" o:connectangles="0,0,0,0,0,0,0,0,0,0,0,0,0,0,0,0,0,0,0,0,0,0,0,0,0,0,0,0,0,0,0,0,0,0,0,0,0,0,0,0,0,0,0,0,0,0,0,0,0"/>
                  </v:shape>
                  <v:shape id="Freeform 3563" o:spid="_x0000_s1477" style="position:absolute;left:355;top:22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HOWsUA&#10;AADdAAAADwAAAGRycy9kb3ducmV2LnhtbESPQWvCQBSE74L/YXlCb3VXpbGkrlJKxdJTtaXnR/Y1&#10;iWbfxuxT47/vFgoeh5n5hlmset+oM3WxDmxhMjagiIvgai4tfH2u7x9BRUF22AQmC1eKsFoOBwvM&#10;Xbjwls47KVWCcMzRQiXS5lrHoiKPcRxa4uT9hM6jJNmV2nV4SXDf6KkxmfZYc1qosKWXiorD7uQt&#10;rD+O4jIzN6XsN0X8vmK2f3239m7UPz+BEurlFv5vvzkLs4dsBn9v0hP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c5axQAAAN0AAAAPAAAAAAAAAAAAAAAAAJgCAABkcnMv&#10;ZG93bnJldi54bWxQSwUGAAAAAAQABAD1AAAAigMAAAAA&#10;" path="m1,20r,l1,21r,l2,21r,1l2,22r1,l3,22r1,l4,22r1,l5,22r,-1l6,21r,l6,20r,l6,19r,l6,18r,l6,17r,l6,16,5,15r,l5,14r,l5,13r,l5,12r,l5,11r,-1l5,10,5,9r,l5,8r,l5,7r,l6,6,6,5r,l6,4r,l6,3r,l6,2r,l6,1r,l5,r,l5,,4,r,l3,r,l2,r,l2,,1,1r,l1,2r,l1,3r,l1,4r,l1,5r,l1,6r,1l1,7,,8r,l,9r,l,10r,1l,11r,1l,12r,1l,13r,1l,14r1,1l1,16r,l1,17r,l1,18r,l1,19r,l1,20xe" fillcolor="#f2f2f2" stroked="f">
                    <v:path arrowok="t" o:connecttype="custom" o:connectlocs="1,20;1,21;2,22;3,22;4,22;5,22;5,21;6,21;6,20;6,19;6,18;6,17;5,15;5,14;5,13;5,12;5,11;5,10;5,9;5,8;5,7;6,5;6,4;6,3;6,2;6,1;5,0;5,0;4,0;3,0;2,0;1,1;1,2;1,3;1,4;1,5;1,6;1,7;0,8;0,9;0,11;0,12;0,13;0,14;1,15;1,16;1,17;1,18;1,19" o:connectangles="0,0,0,0,0,0,0,0,0,0,0,0,0,0,0,0,0,0,0,0,0,0,0,0,0,0,0,0,0,0,0,0,0,0,0,0,0,0,0,0,0,0,0,0,0,0,0,0,0"/>
                  </v:shape>
                  <v:shape id="Freeform 3564" o:spid="_x0000_s1478" style="position:absolute;left:355;top:22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h9RMUA&#10;AADdAAAADwAAAGRycy9kb3ducmV2LnhtbESPQWvCQBSE7wX/w/IKvdVNrdWQZhUpCL1ZNWKPj+wz&#10;CWbfprvbGP99Vyh4HGbmGyZfDqYVPTnfWFbwMk5AEJdWN1wpKPbr5xSED8gaW8uk4EoelovRQ46Z&#10;thfeUr8LlYgQ9hkqqEPoMil9WZNBP7YdcfRO1hkMUbpKaoeXCDetnCTJTBpsOC7U2NFHTeV592sU&#10;uMJ8fftjMi9WP+kGp8dDj4e1Uk+Pw+odRKAh3MP/7U+t4PVtNoXbm/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SH1ExQAAAN0AAAAPAAAAAAAAAAAAAAAAAJgCAABkcnMv&#10;ZG93bnJldi54bWxQSwUGAAAAAAQABAD1AAAAigMAAAAA&#10;" path="m1,20r,l1,21r,l2,21r,1l2,22r1,l3,22r1,l4,22r1,l5,22r,-1l6,21r,l6,20r,l6,19r,l6,18r,l6,17r,l6,16,5,15r,l5,14r,l5,13r,l5,12r,l5,11r,-1l5,10,5,9r,l5,8r,l5,7r,l6,6,6,5r,l6,4r,l6,3r,l6,2r,l6,1r,l5,r,l5,,4,r,l3,r,l2,r,l2,,1,1r,l1,2r,l1,3r,l1,4r,l1,5r,l1,6r,1l1,7,,8r,l,9r,l,10r,1l,11r,1l,12r,1l,13r,1l,14r1,1l1,16r,l1,17r,l1,18r,l1,19r,l1,20xe" filled="f" strokeweight="0">
                    <v:stroke joinstyle="miter"/>
                    <v:path arrowok="t" o:connecttype="custom" o:connectlocs="1,20;1,21;2,22;3,22;4,22;5,22;5,21;6,21;6,20;6,19;6,18;6,17;5,15;5,14;5,13;5,12;5,11;5,10;5,9;5,8;5,7;6,5;6,4;6,3;6,2;6,1;5,0;5,0;4,0;3,0;2,0;1,1;1,2;1,3;1,4;1,5;1,6;1,7;0,8;0,9;0,11;0,12;0,13;0,14;1,15;1,16;1,17;1,18;1,19" o:connectangles="0,0,0,0,0,0,0,0,0,0,0,0,0,0,0,0,0,0,0,0,0,0,0,0,0,0,0,0,0,0,0,0,0,0,0,0,0,0,0,0,0,0,0,0,0,0,0,0,0"/>
                  </v:shape>
                  <v:shape id="Freeform 3565" o:spid="_x0000_s1479" style="position:absolute;left:361;top:22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8HdsUA&#10;AADdAAAADwAAAGRycy9kb3ducmV2LnhtbESPwWrDMBBE74H+g9hCb7HclITiRjYlEMgpwWkPPS7W&#10;1jaxVqqkxE6+PioUehxm5g2zriYziAv50FtW8JzlIIgbq3tuFXx+bOevIEJE1jhYJgVXClCVD7M1&#10;FtqOXNPlGFuRIBwKVNDF6AopQ9ORwZBZR5y8b+sNxiR9K7XHMcHNIBd5vpIGe04LHTradNScjmej&#10;YOJ6634kHU63/lx799XqfT4q9fQ4vb+BiDTF//Bfe6cVvCxXS/h9k56ALO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vwd2xQAAAN0AAAAPAAAAAAAAAAAAAAAAAJgCAABkcnMv&#10;ZG93bnJldi54bWxQSwUGAAAAAAQABAD1AAAAigMAAAAA&#10;" path="m,15l,5r,l,5r,l,5r,l,5r,l,4r,l,4r,l,4r,l,4r,l,4r,l,4r,l,3r1,l1,3r,l1,3r,l1,3r,l1,3r,l1,3r,l1,3r,l1,3,1,2r,l2,2r,l2,2r,l2,2r,l2,2r,l2,2r,l2,2r,l2,2r1,l3,2r,l3,2r,l3,2r,l3,2r,l3,2r,l3,2r,l4,2r,l14,r,l14,r,l14,r,l14,r,l15,r,l15,r,l15,r,l15,r,l15,r,l15,r,l16,r,l16,r,l16,r,1l16,1r,l16,1r,l16,1r,l17,1r,l17,1r,l17,1r,l17,1r,l17,1r,l17,1r,1l17,2r,l17,2r,l17,2r,l17,2r,l17,2r,l18,2r,l18,3r,l18,3r,l18,3r,l18,3r,l18,3r,l18,3r,1l18,4r,l18,4r,l18,4r,l18,4r,l18,4r,l18,5r,l18,16r,l18,16r,l18,16r,l18,16r,l18,16r,l18,17r,l18,17r,l18,17r,l18,17r,l18,17r,l18,17r,1l18,18r,l18,18r,l18,18r,l18,18r,l18,18r-1,l17,18r,1l17,19r,l17,19r,l17,19r,l17,19r,l17,19r,l17,19r,l17,19r,1l17,20r,l17,20r,l16,20r,l16,20r,l16,20r,l16,20r,l16,20r,l16,20r,l16,20r,l15,20r,l15,20r,l15,20r,l15,20r,l15,20r,l14,20r,l14,20r,l14,20,4,19r,l4,19r,l4,19r-1,l3,19r,l3,19r,l3,19r,l3,19r,l3,19r,-1l3,18r-1,l2,18r,l2,18r,l2,18r,l2,18r,l2,18r-1,l1,18r,l1,18r,l1,18r,l1,18r,-1l1,17r,l1,17r,l1,17r,l1,17,,17r,l,17r,l,17r,l,16r,l,16r,l,16r,l,16r,l,16r,l,16,,15r,l,15xe" fillcolor="#f2f2f2" stroked="f">
                    <v:path arrowok="t" o:connecttype="custom" o:connectlocs="0,5;0,4;0,4;0,4;1,3;1,3;1,3;2,2;2,2;2,2;3,2;3,2;4,2;14,0;15,0;15,0;15,0;16,0;16,1;17,1;17,1;17,2;17,2;17,2;18,3;18,3;18,4;18,4;18,5;18,16;18,16;18,17;18,17;18,18;18,18;17,19;17,19;17,19;17,20;16,20;16,20;16,20;15,20;15,20;14,20;4,19;3,19;3,19;2,18;2,18;1,18;1,18;1,17;1,17;0,17;0,16;0,16;0,15" o:connectangles="0,0,0,0,0,0,0,0,0,0,0,0,0,0,0,0,0,0,0,0,0,0,0,0,0,0,0,0,0,0,0,0,0,0,0,0,0,0,0,0,0,0,0,0,0,0,0,0,0,0,0,0,0,0,0,0,0,0"/>
                  </v:shape>
                  <v:shape id="Freeform 3566" o:spid="_x0000_s1480" style="position:absolute;left:361;top:22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2sYA&#10;AADdAAAADwAAAGRycy9kb3ducmV2LnhtbESPwWrDMBBE74H+g9hCbonUJjbBjRLSQqEEAqmbS2+L&#10;tbVNrZWRVNv9+yhQ6HGYmTfMdj/ZTgzkQ+tYw8NSgSCunGm51nD5eF1sQISIbLBzTBp+KcB+dzfb&#10;YmHcyO80lLEWCcKhQA1NjH0hZagashiWridO3pfzFmOSvpbG45jgtpOPSuXSYstpocGeXhqqvssf&#10;q0GdP8+x3JzW6nJ4HofjMfODzLSe30+HJxCRpvgf/mu/GQ2rLM/h9iY9Ab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Q2sYAAADdAAAADwAAAAAAAAAAAAAAAACYAgAAZHJz&#10;L2Rvd25yZXYueG1sUEsFBgAAAAAEAAQA9QAAAIsDAAAAAA==&#10;" path="m,15l,5r,l,5r,l,5r,l,5r,l,4r,l,4r,l,4r,l,4r,l,4r,l,4r,l,3r1,l1,3r,l1,3r,l1,3r,l1,3r,l1,3r,l1,3r,l1,3,1,2r,l2,2r,l2,2r,l2,2r,l2,2r,l2,2r,l2,2r,l2,2r1,l3,2r,l3,2r,l3,2r,l3,2r,l3,2r,l3,2r,l4,2r,l14,r,l14,r,l14,r,l14,r,l15,r,l15,r,l15,r,l15,r,l15,r,l15,r,l16,r,l16,r,l16,r,1l16,1r,l16,1r,l16,1r,l17,1r,l17,1r,l17,1r,l17,1r,l17,1r,l17,1r,1l17,2r,l17,2r,l17,2r,l17,2r,l17,2r,l18,2r,l18,3r,l18,3r,l18,3r,l18,3r,l18,3r,l18,3r,1l18,4r,l18,4r,l18,4r,l18,4r,l18,4r,l18,5r,l18,16r,l18,16r,l18,16r,l18,16r,l18,16r,l18,17r,l18,17r,l18,17r,l18,17r,l18,17r,l18,17r,1l18,18r,l18,18r,l18,18r,l18,18r,l18,18r-1,l17,18r,1l17,19r,l17,19r,l17,19r,l17,19r,l17,19r,l17,19r,l17,19r,1l17,20r,l17,20r,l16,20r,l16,20r,l16,20r,l16,20r,l16,20r,l16,20r,l16,20r,l15,20r,l15,20r,l15,20r,l15,20r,l15,20r,l14,20r,l14,20r,l14,20,4,19r,l4,19r,l4,19r-1,l3,19r,l3,19r,l3,19r,l3,19r,l3,19r,-1l3,18r-1,l2,18r,l2,18r,l2,18r,l2,18r,l2,18r-1,l1,18r,l1,18r,l1,18r,l1,18r,-1l1,17r,l1,17r,l1,17r,l1,17,,17r,l,17r,l,17r,l,16r,l,16r,l,16r,l,16r,l,16r,l,16,,15r,l,15xe" filled="f" strokeweight="0">
                    <v:stroke joinstyle="miter"/>
                    <v:path arrowok="t" o:connecttype="custom" o:connectlocs="0,5;0,4;0,4;0,4;1,3;1,3;1,3;2,2;2,2;2,2;3,2;3,2;4,2;14,0;15,0;15,0;15,0;16,0;16,1;17,1;17,1;17,2;17,2;17,2;18,3;18,3;18,4;18,4;18,5;18,16;18,16;18,17;18,17;18,18;18,18;17,19;17,19;17,19;17,20;16,20;16,20;16,20;15,20;15,20;14,20;4,19;3,19;3,19;2,18;2,18;1,18;1,18;1,17;1,17;0,17;0,16;0,16;0,15" o:connectangles="0,0,0,0,0,0,0,0,0,0,0,0,0,0,0,0,0,0,0,0,0,0,0,0,0,0,0,0,0,0,0,0,0,0,0,0,0,0,0,0,0,0,0,0,0,0,0,0,0,0,0,0,0,0,0,0,0,0"/>
                  </v:shape>
                  <v:shape id="Freeform 3567" o:spid="_x0000_s1481" style="position:absolute;left:359;top:23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0+AMcA&#10;AADdAAAADwAAAGRycy9kb3ducmV2LnhtbESPQWsCMRCF7wX/QxjBS6lZFbd1NYqUWnrw4lpKj+Nm&#10;3CzdTJZNqum/bwoFj48373vzVptoW3Gh3jeOFUzGGQjiyumGawXvx93DEwgfkDW2jknBD3nYrAd3&#10;Kyy0u/KBLmWoRYKwL1CBCaErpPSVIYt+7Dri5J1dbzEk2ddS93hNcNvKaZbl0mLDqcFgR8+Gqq/y&#10;26Y3Pt1uEhf3FGfbvDztzev8xX8oNRrG7RJEoBhux//pN61gNs8f4W9NQ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NPgDHAAAA3QAAAA8AAAAAAAAAAAAAAAAAmAIAAGRy&#10;cy9kb3ducmV2LnhtbFBLBQYAAAAABAAEAPUAAACMAwAAAAA=&#10;" path="m,3l2,5r1,l3,5r,l3,5r,l3,5r,l3,5r,l3,5r,l3,5r,l3,5r,l4,4r,l4,4r,l4,4,3,4r,l3,4r,l3,4r,l3,4r,l3,3r,l3,3r,l3,3r,l3,3r,l,,,3xe" fillcolor="#f2f2f2" stroked="f">
                    <v:path arrowok="t" o:connecttype="custom" o:connectlocs="0,3;2,5;3,5;3,5;3,5;3,5;3,5;3,5;3,5;3,5;3,5;3,5;3,5;3,5;3,5;3,5;3,5;4,4;4,4;4,4;4,4;4,4;3,4;3,4;3,4;3,4;3,4;3,4;3,4;3,4;3,3;3,3;3,3;3,3;3,3;3,3;3,3;3,3;0,0;0,3" o:connectangles="0,0,0,0,0,0,0,0,0,0,0,0,0,0,0,0,0,0,0,0,0,0,0,0,0,0,0,0,0,0,0,0,0,0,0,0,0,0,0,0"/>
                  </v:shape>
                  <v:shape id="Freeform 3568" o:spid="_x0000_s1482" style="position:absolute;left:359;top:23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RLsMQA&#10;AADdAAAADwAAAGRycy9kb3ducmV2LnhtbERPz2vCMBS+D/wfwhN2m+k2prUaZQzGhjtUrQePj+bZ&#10;ljUvJcls+9+bw8Djx/d7vR1MK67kfGNZwfMsAUFcWt1wpeBUfD6lIHxA1thaJgUjedhuJg9rzLTt&#10;+UDXY6hEDGGfoYI6hC6T0pc1GfQz2xFH7mKdwRChq6R22Mdw08qXJJlLgw3Hhho7+qip/D3+GQXD&#10;1zKV+Xmsir6Qp6XJf/bJbqHU43R4X4EINIS7+N/9rRW8vs3j3PgmP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US7DEAAAA3QAAAA8AAAAAAAAAAAAAAAAAmAIAAGRycy9k&#10;b3ducmV2LnhtbFBLBQYAAAAABAAEAPUAAACJAwAAAAA=&#10;" path="m,3l2,5r1,l3,5r,l3,5r,l3,5r,l3,5r,l3,5r,l3,5r,l3,5r,l4,4r,l4,4r,l4,4,3,4r,l3,4r,l3,4r,l3,4r,l3,3r,l3,3r,l3,3r,l3,3r,l,,,3xe" filled="f" strokeweight="0">
                    <v:stroke joinstyle="miter"/>
                    <v:path arrowok="t" o:connecttype="custom" o:connectlocs="0,3;2,5;3,5;3,5;3,5;3,5;3,5;3,5;3,5;3,5;3,5;3,5;3,5;3,5;3,5;3,5;3,5;4,4;4,4;4,4;4,4;4,4;3,4;3,4;3,4;3,4;3,4;3,4;3,4;3,4;3,3;3,3;3,3;3,3;3,3;3,3;3,3;3,3;0,0;0,3" o:connectangles="0,0,0,0,0,0,0,0,0,0,0,0,0,0,0,0,0,0,0,0,0,0,0,0,0,0,0,0,0,0,0,0,0,0,0,0,0,0,0,0"/>
                  </v:shape>
                  <v:shape id="Freeform 3569" o:spid="_x0000_s1483" style="position:absolute;left:359;top:2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4P6ccA&#10;AADdAAAADwAAAGRycy9kb3ducmV2LnhtbESPQWsCMRCF7wX/QxjBS9GsiouuRpFSpYdeukrpcdxM&#10;N0s3k2UTNf33TaHQ4+PN+968zS7aVtyo941jBdNJBoK4crrhWsH5dBgvQfiArLF1TAq+ycNuO3jY&#10;YKHdnd/oVoZaJAj7AhWYELpCSl8ZsugnriNO3qfrLYYk+1rqHu8Jbls5y7JcWmw4NRjs6MlQ9VVe&#10;bXrjwx2mcfVIcb7Py8urOS6e/btSo2Hcr0EEiuH/+C/9ohXMF/kKftckBMjt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eD+nHAAAA3QAAAA8AAAAAAAAAAAAAAAAAmAIAAGRy&#10;cy9kb3ducmV2LnhtbFBLBQYAAAAABAAEAPUAAACMAwAAAAA=&#10;" path="m,3l3,r,l3,r,l3,r,1l3,1r,l3,1r,l3,1r,l3,1r,l3,1r,l3,1r,l3,1r1,l4,2r,l4,2r,l3,2r,l3,2r,l3,2r,l3,2r,l3,2r,l3,2r,1l3,3r,l,5,,3xe" fillcolor="#f2f2f2" stroked="f">
                    <v:path arrowok="t" o:connecttype="custom" o:connectlocs="0,3;3,0;3,0;3,0;3,0;3,0;3,1;3,1;3,1;3,1;3,1;3,1;3,1;3,1;3,1;3,1;3,1;3,1;3,1;3,1;4,1;4,2;4,2;4,2;4,2;3,2;3,2;3,2;3,2;3,2;3,2;3,2;3,2;3,2;3,2;3,2;3,3;3,3;3,3;0,5;0,3" o:connectangles="0,0,0,0,0,0,0,0,0,0,0,0,0,0,0,0,0,0,0,0,0,0,0,0,0,0,0,0,0,0,0,0,0,0,0,0,0,0,0,0,0"/>
                  </v:shape>
                  <v:shape id="Freeform 3570" o:spid="_x0000_s1484" style="position:absolute;left:359;top:24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Ra8IA&#10;AADdAAAADwAAAGRycy9kb3ducmV2LnhtbERPy4rCMBTdC/5DuII7TR3x1TGKDIiiCx91MctLc6ct&#10;09yUJtr692YhuDyc93LdmlI8qHaFZQWjYQSCOLW64EzBLdkO5iCcR9ZYWiYFT3KwXnU7S4y1bfhC&#10;j6vPRAhhF6OC3PsqltKlORl0Q1sRB+7P1gZ9gHUmdY1NCDel/IqiqTRYcGjIsaKfnNL/690oaHeL&#10;uTz9PrOkSeRtYU7Hc3SYKdXvtZtvEJ5a/xG/3XutYDyZhf3hTXg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FrwgAAAN0AAAAPAAAAAAAAAAAAAAAAAJgCAABkcnMvZG93&#10;bnJldi54bWxQSwUGAAAAAAQABAD1AAAAhwMAAAAA&#10;" path="m,3l3,r,l3,r,l3,r,1l3,1r,l3,1r,l3,1r,l3,1r,l3,1r,l3,1r,l3,1r1,l4,2r,l4,2r,l3,2r,l3,2r,l3,2r,l3,2r,l3,2r,l3,2r,1l3,3r,l,5,,3xe" filled="f" strokeweight="0">
                    <v:stroke joinstyle="miter"/>
                    <v:path arrowok="t" o:connecttype="custom" o:connectlocs="0,3;3,0;3,0;3,0;3,0;3,0;3,1;3,1;3,1;3,1;3,1;3,1;3,1;3,1;3,1;3,1;3,1;3,1;3,1;3,1;4,1;4,2;4,2;4,2;4,2;3,2;3,2;3,2;3,2;3,2;3,2;3,2;3,2;3,2;3,2;3,2;3,3;3,3;3,3;0,5;0,3" o:connectangles="0,0,0,0,0,0,0,0,0,0,0,0,0,0,0,0,0,0,0,0,0,0,0,0,0,0,0,0,0,0,0,0,0,0,0,0,0,0,0,0,0"/>
                  </v:shape>
                  <v:shape id="Freeform 3571" o:spid="_x0000_s1485" style="position:absolute;left:357;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IROscA&#10;AADdAAAADwAAAGRycy9kb3ducmV2LnhtbESP3UoDMRSE7wt9h3AKvbPZWvxbmxZZ0QoFqavo7WFz&#10;ml1MTpYkttu3N4LQy2FmvmGW68FZcaAQO88K5rMCBHHjdcdGwcf708UtiJiQNVrPpOBEEdar8WiJ&#10;pfZHfqNDnYzIEI4lKmhT6kspY9OSwzjzPXH29j44TFkGI3XAY4Y7Ky+L4lo67DgvtNhT1VLzXf84&#10;Bfa13j9+pXoX7symqz63xlbPO6Wmk+HhHkSiIZ3D/+0XrWBxdTOHvzf5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iETrHAAAA3QAAAA8AAAAAAAAAAAAAAAAAmAIAAGRy&#10;cy9kb3ducmV2LnhtbFBLBQYAAAAABAAEAPUAAACMAwAAAAA=&#10;" path="m1,20r,l1,21r,l1,21r,1l2,22r,l2,22r1,l3,22r,l3,22r,-1l4,21r,l4,20r,l4,19r,l4,18r,l4,17r,l4,16r,-1l4,15r,-1l3,14r,-1l3,13r,-1l3,12r,-1l3,10r,l3,9r,l3,8r1,l4,7r,l4,6r,l4,5r,l4,4,4,3r,l4,2r,l4,2,4,1,3,1,3,r,l3,r,l2,r,l2,,1,r,1l1,1r,l1,2r,l1,3r,l1,4r,1l1,5r,1l1,6r,1l1,7r,1l,8,,9r,1l,10r,1l,11r,1l,12r,1l,13r,1l1,14r,1l1,15r,1l1,17r,l1,18r,l1,19r,l1,20xe" fillcolor="#f2f2f2" stroked="f">
                    <v:path arrowok="t" o:connecttype="custom" o:connectlocs="1,20;1,21;1,22;2,22;3,22;3,22;3,21;4,21;4,20;4,19;4,18;4,17;4,15;4,14;3,13;3,12;3,11;3,10;3,9;4,8;4,7;4,6;4,5;4,3;4,2;4,2;3,1;3,0;3,0;2,0;1,0;1,1;1,2;1,3;1,4;1,5;1,6;1,7;0,8;0,10;0,11;0,12;0,13;0,14;1,15;1,16;1,17;1,18;1,19" o:connectangles="0,0,0,0,0,0,0,0,0,0,0,0,0,0,0,0,0,0,0,0,0,0,0,0,0,0,0,0,0,0,0,0,0,0,0,0,0,0,0,0,0,0,0,0,0,0,0,0,0"/>
                  </v:shape>
                  <v:shape id="Freeform 3572" o:spid="_x0000_s1486" style="position:absolute;left:357;top:22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nYMscA&#10;AADdAAAADwAAAGRycy9kb3ducmV2LnhtbESPzWrDMBCE74W+g9hCLiWRmpCmuJZDSSgEeqr7Q49b&#10;a2sbWysjqbHz9lGhkOMwM98w+XayvTiSD61jDXcLBYK4cqblWsP72/P8AUSIyAZ7x6ThRAG2xfVV&#10;jplxI7/SsYy1SBAOGWpoYhwyKUPVkMWwcANx8n6ctxiT9LU0HscEt71cKnUvLbacFhocaNdQ1ZW/&#10;VsOtOu0PpsMP9b0rvz7X5ei7l1rr2c309Agi0hQv4f/2wWhYrTdL+HuTnoAs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p2DLHAAAA3QAAAA8AAAAAAAAAAAAAAAAAmAIAAGRy&#10;cy9kb3ducmV2LnhtbFBLBQYAAAAABAAEAPUAAACMAwAAAAA=&#10;" path="m1,20r,l1,21r,l1,21r,1l2,22r,l2,22r1,l3,22r,l3,22r,-1l4,21r,l4,20r,l4,19r,l4,18r,l4,17r,l4,16r,-1l4,15r,-1l3,14r,-1l3,13r,-1l3,12r,-1l3,10r,l3,9r,l3,8r1,l4,7r,l4,6r,l4,5r,l4,4,4,3r,l4,2r,l4,2,4,1,3,1,3,r,l3,r,l2,r,l2,,1,r,1l1,1r,l1,2r,l1,3r,l1,4r,1l1,5r,1l1,6r,1l1,7r,1l,8,,9r,1l,10r,1l,11r,1l,12r,1l,13r,1l1,14r,1l1,15r,1l1,17r,l1,18r,l1,19r,l1,20xe" filled="f" strokeweight="0">
                    <v:stroke joinstyle="miter"/>
                    <v:path arrowok="t" o:connecttype="custom" o:connectlocs="1,20;1,21;1,22;2,22;3,22;3,22;3,21;4,21;4,20;4,19;4,18;4,17;4,15;4,14;3,13;3,12;3,11;3,10;3,9;4,8;4,7;4,6;4,5;4,3;4,2;4,2;3,1;3,0;3,0;2,0;1,0;1,1;1,2;1,3;1,4;1,5;1,6;1,7;0,8;0,10;0,11;0,12;0,13;0,14;1,15;1,16;1,17;1,18;1,19" o:connectangles="0,0,0,0,0,0,0,0,0,0,0,0,0,0,0,0,0,0,0,0,0,0,0,0,0,0,0,0,0,0,0,0,0,0,0,0,0,0,0,0,0,0,0,0,0,0,0,0,0"/>
                  </v:shape>
                </v:group>
                <v:group id="Group 3573" o:spid="_x0000_s1487" style="position:absolute;left:125;top:308;width:24;height:167" coordorigin="125,308"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GhRcYAAADdAAAADwAAAGRycy9kb3ducmV2LnhtbESPQWvCQBSE7wX/w/IE&#10;b3UTg61EVxGp4kGEqiDeHtlnEsy+DdltEv99tyD0OMzMN8xi1ZtKtNS40rKCeByBIM6sLjlXcDlv&#10;32cgnEfWWFkmBU9ysFoO3haYatvxN7Unn4sAYZeigsL7OpXSZQUZdGNbEwfvbhuDPsgml7rBLsBN&#10;JSdR9CENlhwWCqxpU1D2OP0YBbsOu3USf7WHx33zvJ2nx+shJqVGw349B+Gp9//hV3uvFSTTz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kaFFxgAAAN0A&#10;AAAPAAAAAAAAAAAAAAAAAKoCAABkcnMvZG93bnJldi54bWxQSwUGAAAAAAQABAD6AAAAnQMAAAAA&#10;">
                  <v:shape id="Freeform 3574" o:spid="_x0000_s1488" style="position:absolute;left:125;top:30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HA88UA&#10;AADdAAAADwAAAGRycy9kb3ducmV2LnhtbESPQU/CQBSE7yb+h80z8Sa7iBZSWYgxEA0nQMP5pfts&#10;C923tfuE8u9dEhOOk5n5JjOd975RR+piHdjCcGBAERfB1Vxa+PpcPkxARUF22AQmC2eKMJ/d3kwx&#10;d+HEGzpupVQJwjFHC5VIm2sdi4o8xkFoiZP3HTqPkmRXatfhKcF9ox+NybTHmtNChS29VVQctr/e&#10;wnL9Iy4zY1PK/r2IuzNm+8XK2vu7/vUFlFAv1/B/+8NZGD2Pn+DyJj0BP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cDzxQAAAN0AAAAPAAAAAAAAAAAAAAAAAJgCAABkcnMv&#10;ZG93bnJldi54bWxQSwUGAAAAAAQABAD1AAAAigMAAAAA&#10;" path="m1,20r,l1,21r,l2,21r,1l2,22r1,l3,22r1,l4,22r1,l5,22r,-1l6,21r,l6,20r,l6,19r,l6,18r,l6,17r,-1l6,16,5,15r,l5,14r,l5,13r,l5,12r,l5,11r,-1l5,10,5,9r,l5,8r,l5,7,5,6r1,l6,5r,l6,4r,l6,3,6,2r,l6,2,6,1r,l5,r,l5,,4,r,l3,r,l2,r,l2,,1,1r,l1,1r,1l1,2r,1l1,4r,l1,5r,l1,6r,l1,7,,8r,l,9r,l,10r,l,11r,1l,12r,1l,13r,1l,14r1,1l1,15r,1l1,16r,1l1,18r,l1,19r,l1,20xe" fillcolor="#f2f2f2" stroked="f">
                    <v:path arrowok="t" o:connecttype="custom" o:connectlocs="1,20;1,21;2,22;3,22;4,22;5,22;5,21;6,21;6,20;6,19;6,18;6,16;5,15;5,14;5,13;5,12;5,11;5,10;5,9;5,8;5,6;6,5;6,4;6,3;6,2;6,1;5,0;5,0;4,0;3,0;2,0;1,1;1,1;1,2;1,4;1,5;1,6;1,7;0,8;0,9;0,10;0,12;0,13;0,14;1,15;1,16;1,17;1,18;1,19" o:connectangles="0,0,0,0,0,0,0,0,0,0,0,0,0,0,0,0,0,0,0,0,0,0,0,0,0,0,0,0,0,0,0,0,0,0,0,0,0,0,0,0,0,0,0,0,0,0,0,0,0"/>
                  </v:shape>
                  <v:shape id="Freeform 3575" o:spid="_x0000_s1489" style="position:absolute;left:125;top:30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1OAsYA&#10;AADdAAAADwAAAGRycy9kb3ducmV2LnhtbESPW2vCQBSE3wX/w3IKfdNNbb2QuooUhL7VS8Q+HrLH&#10;JJg9m+5uY/z3riD4OMzMN8x82ZlatOR8ZVnB2zABQZxbXXGhINuvBzMQPiBrrC2Tgit5WC76vTmm&#10;2l54S+0uFCJC2KeooAyhSaX0eUkG/dA2xNE7WWcwROkKqR1eItzUcpQkE2mw4rhQYkNfJeXn3b9R&#10;4DKz+fXHZJqt/mY/+HE8tHhYK/X60q0+QQTqwjP8aH9rBe/j6Rj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1OAsYAAADdAAAADwAAAAAAAAAAAAAAAACYAgAAZHJz&#10;L2Rvd25yZXYueG1sUEsFBgAAAAAEAAQA9QAAAIsDAAAAAA==&#10;" path="m1,20r,l1,21r,l2,21r,1l2,22r1,l3,22r1,l4,22r1,l5,22r,-1l6,21r,l6,20r,l6,19r,l6,18r,l6,17r,-1l6,16,5,15r,l5,14r,l5,13r,l5,12r,l5,11r,-1l5,10,5,9r,l5,8r,l5,7,5,6r1,l6,5r,l6,4r,l6,3,6,2r,l6,2,6,1r,l5,r,l5,,4,r,l3,r,l2,r,l2,,1,1r,l1,1r,1l1,2r,1l1,4r,l1,5r,l1,6r,l1,7,,8r,l,9r,l,10r,l,11r,1l,12r,1l,13r,1l,14r1,1l1,15r,1l1,16r,1l1,18r,l1,19r,l1,20xe" filled="f" strokeweight="0">
                    <v:stroke joinstyle="miter"/>
                    <v:path arrowok="t" o:connecttype="custom" o:connectlocs="1,20;1,21;2,22;3,22;4,22;5,22;5,21;6,21;6,20;6,19;6,18;6,16;5,15;5,14;5,13;5,12;5,11;5,10;5,9;5,8;5,6;6,5;6,4;6,3;6,2;6,1;5,0;5,0;4,0;3,0;2,0;1,1;1,1;1,2;1,4;1,5;1,6;1,7;0,8;0,9;0,10;0,12;0,13;0,14;1,15;1,16;1,17;1,18;1,19" o:connectangles="0,0,0,0,0,0,0,0,0,0,0,0,0,0,0,0,0,0,0,0,0,0,0,0,0,0,0,0,0,0,0,0,0,0,0,0,0,0,0,0,0,0,0,0,0,0,0,0,0"/>
                  </v:shape>
                  <v:shape id="Freeform 3576" o:spid="_x0000_s1490" style="position:absolute;left:131;top:30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QP3MUA&#10;AADdAAAADwAAAGRycy9kb3ducmV2LnhtbESPQWvCQBSE74X+h+UVvNWNLbUS3UgpCD1Voh56fGSf&#10;SUj27XZ3NbG/3i0IHoeZ+YZZrUfTizP50FpWMJtmIIgrq1uuFRz2m+cFiBCRNfaWScGFAqyLx4cV&#10;5toOXNJ5F2uRIBxyVNDE6HIpQ9WQwTC1jjh5R+sNxiR9LbXHIcFNL1+ybC4NtpwWGnT02VDV7U5G&#10;wcjlxv1K2nZ/7an07qfW39mg1ORp/FiCiDTGe/jW/tIKXt/e5/D/Jj0BW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A/cxQAAAN0AAAAPAAAAAAAAAAAAAAAAAJgCAABkcnMv&#10;ZG93bnJldi54bWxQSwUGAAAAAAQABAD1AAAAigMAAAAA&#10;" path="m,15l,5r,l,5r,l,5r,l,5,,4r,l,4r,l,4r,l,4r,l,4r,l,4r,l,3r,l1,3r,l1,3r,l1,3r,l1,3r,l1,3r,l1,3r,l1,3r,l1,2r1,l2,2r,l2,2r,l2,2r,l2,2r,l2,2r,l2,2r,l2,2r1,l3,2r,l3,2r,l3,2r,l3,2r,l3,2r,l3,2r1,l4,2,4,1,14,r,l14,r,l14,r,l15,r,l15,r,l15,r,l15,r,l15,r,l15,r,l15,r,l16,r,l16,r,l16,r,l16,r,1l16,1r,l16,1r1,l17,1r,l17,1r,l17,1r,l17,1r,l17,1r,l17,1r,l17,2r,l17,2r,l17,2r,l17,2r,l17,2r,l18,2r,l18,3r,l18,3r,l18,3r,l18,3r,l18,3r,l18,3r,l18,4r,l18,4r,l18,4r,l18,4r,l18,4r,l18,4r,1l18,15r,1l18,16r,l18,16r,l18,16r,l18,16r,l18,16r,1l18,17r,l18,17r,l18,17r,l18,17r,l18,17r,l18,17r,1l18,18r,l18,18r,l18,18r,l18,18r-1,l17,18r,l17,19r,l17,19r,l17,19r,l17,19r,l17,19r,l17,19r,l17,19r,l17,20r,l17,20r,l17,20r-1,l16,20r,l16,20r,l16,20r,l16,20r,l16,20r,l16,20r,l15,20r,l15,20r,l15,20r,l15,20r,l15,20r,l15,20r-1,l14,20r,l14,20,4,19r,l4,19r,l4,19r,l3,19r,l3,19r,-1l3,18r,l3,18r,l3,18r,l3,18r-1,l2,18r,l2,18r,l2,18r,l2,18r,l2,18r,l1,18r,l1,18r,l1,18r,l1,17r,l1,17r,l1,17r,l1,17r,l1,17,,17r,l,17r,l,17,,16r,l,16r,l,16r,l,16r,l,16r,l,15r,l,15r,l,15xe" fillcolor="#f2f2f2" stroked="f">
                    <v:path arrowok="t" o:connecttype="custom" o:connectlocs="0,5;0,4;0,4;0,4;1,3;1,3;1,3;2,2;2,2;2,2;3,2;3,2;4,2;14,0;15,0;15,0;15,0;16,0;16,1;17,1;17,1;17,1;17,2;17,2;18,3;18,3;18,4;18,4;18,4;18,16;18,16;18,17;18,17;18,18;18,18;17,18;17,19;17,19;17,20;16,20;16,20;16,20;15,20;15,20;14,20;4,19;3,19;3,18;2,18;2,18;2,18;1,18;1,17;1,17;0,17;0,16;0,16;0,15" o:connectangles="0,0,0,0,0,0,0,0,0,0,0,0,0,0,0,0,0,0,0,0,0,0,0,0,0,0,0,0,0,0,0,0,0,0,0,0,0,0,0,0,0,0,0,0,0,0,0,0,0,0,0,0,0,0,0,0,0,0"/>
                  </v:shape>
                  <v:shape id="Freeform 3577" o:spid="_x0000_s1491" style="position:absolute;left:131;top:30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IjnMYA&#10;AADdAAAADwAAAGRycy9kb3ducmV2LnhtbESPQUvDQBSE74L/YXmCN7urNqak3ZYqCKUg1LSX3h7Z&#10;1ySYfRt21yT+e1cQehxm5htmtZlsJwbyoXWs4XGmQBBXzrRcazgd3x8WIEJENtg5Jg0/FGCzvr1Z&#10;YWHcyJ80lLEWCcKhQA1NjH0hZagashhmridO3sV5izFJX0vjcUxw28knpV6kxZbTQoM9vTVUfZXf&#10;VoM6nA+xXHzM1Wn7Og77feYHmWl9fzdtlyAiTfEa/m/vjIbnLM/h7016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kIjnMYAAADdAAAADwAAAAAAAAAAAAAAAACYAgAAZHJz&#10;L2Rvd25yZXYueG1sUEsFBgAAAAAEAAQA9QAAAIsDAAAAAA==&#10;" path="m,15l,5r,l,5r,l,5r,l,5,,4r,l,4r,l,4r,l,4r,l,4r,l,4r,l,3r,l1,3r,l1,3r,l1,3r,l1,3r,l1,3r,l1,3r,l1,3r,l1,2r1,l2,2r,l2,2r,l2,2r,l2,2r,l2,2r,l2,2r,l2,2r1,l3,2r,l3,2r,l3,2r,l3,2r,l3,2r,l3,2r1,l4,2,4,1,14,r,l14,r,l14,r,l15,r,l15,r,l15,r,l15,r,l15,r,l15,r,l15,r,l16,r,l16,r,l16,r,l16,r,1l16,1r,l16,1r1,l17,1r,l17,1r,l17,1r,l17,1r,l17,1r,l17,1r,l17,2r,l17,2r,l17,2r,l17,2r,l17,2r,l18,2r,l18,3r,l18,3r,l18,3r,l18,3r,l18,3r,l18,3r,l18,4r,l18,4r,l18,4r,l18,4r,l18,4r,l18,4r,1l18,15r,1l18,16r,l18,16r,l18,16r,l18,16r,l18,16r,1l18,17r,l18,17r,l18,17r,l18,17r,l18,17r,l18,17r,1l18,18r,l18,18r,l18,18r,l18,18r-1,l17,18r,l17,19r,l17,19r,l17,19r,l17,19r,l17,19r,l17,19r,l17,19r,l17,20r,l17,20r,l17,20r-1,l16,20r,l16,20r,l16,20r,l16,20r,l16,20r,l16,20r,l15,20r,l15,20r,l15,20r,l15,20r,l15,20r,l15,20r-1,l14,20r,l14,20,4,19r,l4,19r,l4,19r,l3,19r,l3,19r,-1l3,18r,l3,18r,l3,18r,l3,18r-1,l2,18r,l2,18r,l2,18r,l2,18r,l2,18r,l1,18r,l1,18r,l1,18r,l1,17r,l1,17r,l1,17r,l1,17r,l1,17,,17r,l,17r,l,17,,16r,l,16r,l,16r,l,16r,l,16r,l,15r,l,15r,l,15xe" filled="f" strokeweight="0">
                    <v:stroke joinstyle="miter"/>
                    <v:path arrowok="t" o:connecttype="custom" o:connectlocs="0,5;0,4;0,4;0,4;1,3;1,3;1,3;2,2;2,2;2,2;3,2;3,2;4,2;14,0;15,0;15,0;15,0;16,0;16,1;17,1;17,1;17,1;17,2;17,2;18,3;18,3;18,4;18,4;18,4;18,16;18,16;18,17;18,17;18,18;18,18;17,18;17,19;17,19;17,20;16,20;16,20;16,20;15,20;15,20;14,20;4,19;3,19;3,18;2,18;2,18;2,18;1,18;1,17;1,17;0,17;0,16;0,16;0,15" o:connectangles="0,0,0,0,0,0,0,0,0,0,0,0,0,0,0,0,0,0,0,0,0,0,0,0,0,0,0,0,0,0,0,0,0,0,0,0,0,0,0,0,0,0,0,0,0,0,0,0,0,0,0,0,0,0,0,0,0,0"/>
                  </v:shape>
                  <v:shape id="Freeform 3578" o:spid="_x0000_s1492" style="position:absolute;left:129;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s8r8cA&#10;AADdAAAADwAAAGRycy9kb3ducmV2LnhtbESPwU4CMRCG7ya8QzMkXox0kYC6UgghYjxwcSXE47gd&#10;txu20822Qn1752DicfLP/803y3X2nTrTENvABqaTAhRxHWzLjYHD++72AVRMyBa7wGTghyKsV6Or&#10;JZY2XPiNzlVqlEA4lmjApdSXWsfakcc4CT2xZF9h8JhkHBptB7wI3Hf6rigW2mPLcsFhT1tH9an6&#10;9qLxEXbT/HhDebZZVJ979zJ/jkdjrsd58wQqUU7/y3/tV2tgNr8XXflGE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LPK/HAAAA3QAAAA8AAAAAAAAAAAAAAAAAmAIAAGRy&#10;cy9kb3ducmV2LnhtbFBLBQYAAAAABAAEAPUAAACMAwAAAAA=&#10;" path="m,3l2,5r1,l3,5r,l3,5r,l3,5r,l3,5r,l3,5r,l3,5r,l4,5,4,4r,l4,4r,l4,4r,l4,4r,l4,4r,l3,4r,l3,3r,l3,3r,l3,3r,l3,3r,l3,3r,l,,,3xe" fillcolor="#f2f2f2" stroked="f">
                    <v:path arrowok="t" o:connecttype="custom" o:connectlocs="0,3;2,5;3,5;3,5;3,5;3,5;3,5;3,5;3,5;3,5;3,5;3,5;3,5;3,5;3,5;4,5;4,4;4,4;4,4;4,4;4,4;4,4;4,4;4,4;4,4;4,4;3,4;3,4;3,3;3,3;3,3;3,3;3,3;3,3;3,3;3,3;3,3;3,3;0,0;0,3" o:connectangles="0,0,0,0,0,0,0,0,0,0,0,0,0,0,0,0,0,0,0,0,0,0,0,0,0,0,0,0,0,0,0,0,0,0,0,0,0,0,0,0"/>
                  </v:shape>
                  <v:shape id="Freeform 3579" o:spid="_x0000_s1493" style="position:absolute;left:129;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9scA&#10;AADdAAAADwAAAGRycy9kb3ducmV2LnhtbESPT2vCQBTE74LfYXlCb2bTFquJrlIKpVIP/kkOHh/Z&#10;ZxKafRuyWxO/fVcoeBxm5jfMajOYRlypc7VlBc9RDIK4sLrmUkGefU4XIJxH1thYJgU3crBZj0cr&#10;TLXt+UjXky9FgLBLUUHlfZtK6YqKDLrItsTBu9jOoA+yK6XusA9w08iXOH6TBmsOCxW29FFR8XP6&#10;NQqGr2Qh9+dbmfWZzBOz3x3i77lST5PhfQnC0+Af4f/2Vit4nc0TuL8JT0C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BePbHAAAA3QAAAA8AAAAAAAAAAAAAAAAAmAIAAGRy&#10;cy9kb3ducmV2LnhtbFBLBQYAAAAABAAEAPUAAACMAwAAAAA=&#10;" path="m,3l2,5r1,l3,5r,l3,5r,l3,5r,l3,5r,l3,5r,l3,5r,l4,5,4,4r,l4,4r,l4,4r,l4,4r,l4,4r,l3,4r,l3,3r,l3,3r,l3,3r,l3,3r,l3,3r,l,,,3xe" filled="f" strokeweight="0">
                    <v:stroke joinstyle="miter"/>
                    <v:path arrowok="t" o:connecttype="custom" o:connectlocs="0,3;2,5;3,5;3,5;3,5;3,5;3,5;3,5;3,5;3,5;3,5;3,5;3,5;3,5;3,5;4,5;4,4;4,4;4,4;4,4;4,4;4,4;4,4;4,4;4,4;4,4;3,4;3,4;3,3;3,3;3,3;3,3;3,3;3,3;3,3;3,3;3,3;3,3;0,0;0,3" o:connectangles="0,0,0,0,0,0,0,0,0,0,0,0,0,0,0,0,0,0,0,0,0,0,0,0,0,0,0,0,0,0,0,0,0,0,0,0,0,0,0,0"/>
                  </v:shape>
                  <v:shape id="Freeform 3580" o:spid="_x0000_s1494" style="position:absolute;left:129;top:32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jscA&#10;AADdAAAADwAAAGRycy9kb3ducmV2LnhtbESPwU4CMRCG7ya+QzMmXox0kUBwpRBixHDwwmIIx3E7&#10;bjdup5tthfr2zMGE4+Sf/5tvFqvsO3WiIbaBDYxHBSjiOtiWGwOf+83jHFRMyBa7wGTgjyKslrc3&#10;CyxtOPOOTlVqlEA4lmjApdSXWsfakcc4Cj2xZN9h8JhkHBptBzwL3Hf6qShm2mPLcsFhT6+O6p/q&#10;14vGMWzG+fmB8mQ9q74+3Pv0LR6Mub/L6xdQiXK6Lv+3t9bAZDoXf/lGEK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oQI7HAAAA3QAAAA8AAAAAAAAAAAAAAAAAmAIAAGRy&#10;cy9kb3ducmV2LnhtbFBLBQYAAAAABAAEAPUAAACMAwAAAAA=&#10;" path="m,3l3,r,l3,r,l3,r,l3,r,1l3,1r,l3,1r,l3,1r,l3,1r,l4,1r,l4,1r,l4,1r,l4,2r,l4,2r,l4,2r,l3,2r,l3,2r,l3,2r,l3,2r,l3,3,3,2,,5,,3xe" fillcolor="#f2f2f2" stroked="f">
                    <v:path arrowok="t" o:connecttype="custom" o:connectlocs="0,3;3,0;3,0;3,0;3,0;3,0;3,0;3,0;3,1;3,1;3,1;3,1;3,1;3,1;3,1;3,1;3,1;4,1;4,1;4,1;4,1;4,1;4,1;4,2;4,2;4,2;4,2;4,2;4,2;3,2;3,2;3,2;3,2;3,2;3,2;3,2;3,2;3,3;3,2;0,5;0,3" o:connectangles="0,0,0,0,0,0,0,0,0,0,0,0,0,0,0,0,0,0,0,0,0,0,0,0,0,0,0,0,0,0,0,0,0,0,0,0,0,0,0,0,0"/>
                  </v:shape>
                  <v:shape id="Freeform 3581" o:spid="_x0000_s1495" style="position:absolute;left:129;top:32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IE18cA&#10;AADdAAAADwAAAGRycy9kb3ducmV2LnhtbESPQWvCQBSE70L/w/IKvenGFtskzSqlUCp60CYeenxk&#10;n0kw+zZktyb+e1coeBxm5hsmW42mFWfqXWNZwXwWgSAurW64UnAovqYxCOeRNbaWScGFHKyWD5MM&#10;U20H/qFz7isRIOxSVFB736VSurImg25mO+LgHW1v0AfZV1L3OAS4aeVzFL1Kgw2HhRo7+qypPOV/&#10;RsH4ncRy93upiqGQh8Tstvto86bU0+P48Q7C0+jv4f/2Wit4WcRzuL0JT0A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iBNfHAAAA3QAAAA8AAAAAAAAAAAAAAAAAmAIAAGRy&#10;cy9kb3ducmV2LnhtbFBLBQYAAAAABAAEAPUAAACMAwAAAAA=&#10;" path="m,3l3,r,l3,r,l3,r,l3,r,1l3,1r,l3,1r,l3,1r,l3,1r,l4,1r,l4,1r,l4,1r,l4,2r,l4,2r,l4,2r,l3,2r,l3,2r,l3,2r,l3,2r,l3,3,3,2,,5,,3xe" filled="f" strokeweight="0">
                    <v:stroke joinstyle="miter"/>
                    <v:path arrowok="t" o:connecttype="custom" o:connectlocs="0,3;3,0;3,0;3,0;3,0;3,0;3,0;3,0;3,1;3,1;3,1;3,1;3,1;3,1;3,1;3,1;3,1;4,1;4,1;4,1;4,1;4,1;4,1;4,2;4,2;4,2;4,2;4,2;4,2;3,2;3,2;3,2;3,2;3,2;3,2;3,2;3,2;3,3;3,2;0,5;0,3" o:connectangles="0,0,0,0,0,0,0,0,0,0,0,0,0,0,0,0,0,0,0,0,0,0,0,0,0,0,0,0,0,0,0,0,0,0,0,0,0,0,0,0,0"/>
                  </v:shape>
                  <v:shape id="Freeform 3582" o:spid="_x0000_s1496" style="position:absolute;left:127;top:30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X/asYA&#10;AADdAAAADwAAAGRycy9kb3ducmV2LnhtbESPQUsDMRSE74L/IbyCN5ttRanbpqVsUQtCqavY62Pz&#10;ml1MXpYktuu/bwTB4zAz3zCL1eCsOFGInWcFk3EBgrjxumOj4OP96XYGIiZkjdYzKfihCKvl9dUC&#10;S+3P/EanOhmRIRxLVNCm1JdSxqYlh3Hse+LsHX1wmLIMRuqA5wx3Vk6L4kE67DgvtNhT1VLzVX87&#10;BXZXHzeHVO/Do3npqs9XY6vnvVI3o2E9B5FoSP/hv/ZWK7i7n03h901+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WX/asYAAADdAAAADwAAAAAAAAAAAAAAAACYAgAAZHJz&#10;L2Rvd25yZXYueG1sUEsFBgAAAAAEAAQA9QAAAIsDAAAAAA==&#10;" path="m1,20r,l1,20r,1l1,21r,l2,22r,l2,22r1,l3,22r,l3,21r,l4,21r,-1l4,20r,l4,19r,l4,18r,l4,17r,-1l4,16r,-1l4,15r,-1l3,14r,-1l3,13r,-1l3,12r,-1l3,10r,l3,9r,l3,8r1,l4,7r,l4,6,4,5r,l4,4r,l4,3r,l4,2r,l4,1r,l3,1,3,r,l3,r,l2,r,l2,,1,r,1l1,1r,l1,2r,l1,3r,l1,4r,l1,5r,l1,6r,1l1,7r,1l,8,,9r,1l,10r,1l,11r,1l,12r,1l,13r,1l1,14r,1l1,15r,1l1,16r,1l1,18r,l1,19r,l1,20xe" fillcolor="#f2f2f2" stroked="f">
                    <v:path arrowok="t" o:connecttype="custom" o:connectlocs="1,20;1,21;1,21;2,22;3,22;3,22;3,21;4,20;4,20;4,19;4,18;4,16;4,15;4,14;3,13;3,12;3,11;3,10;3,9;4,8;4,7;4,5;4,4;4,3;4,2;4,1;3,1;3,0;3,0;2,0;1,0;1,1;1,2;1,3;1,4;1,5;1,6;1,7;0,8;0,10;0,11;0,12;0,13;0,14;1,15;1,16;1,17;1,18;1,19" o:connectangles="0,0,0,0,0,0,0,0,0,0,0,0,0,0,0,0,0,0,0,0,0,0,0,0,0,0,0,0,0,0,0,0,0,0,0,0,0,0,0,0,0,0,0,0,0,0,0,0,0"/>
                  </v:shape>
                  <v:shape id="Freeform 3583" o:spid="_x0000_s1497" style="position:absolute;left:127;top:30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ANjsYA&#10;AADdAAAADwAAAGRycy9kb3ducmV2LnhtbESPQWsCMRSE7wX/Q3hCL0WTVhTZGkUsgtBTV1s8vm6e&#10;u8tuXpYkuuu/bwqFHoeZ+YZZbQbbihv5UDvW8DxVIIgLZ2ouNZyO+8kSRIjIBlvHpOFOATbr0cMK&#10;M+N6/qBbHkuRIBwy1FDF2GVShqIii2HqOuLkXZy3GJP0pTQe+wS3rXxRaiEt1pwWKuxoV1HR5Fer&#10;4Und3w6mwU/1vcvPX/O89817qfXjeNi+gog0xP/wX/tgNMzmyxn8vk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ANjsYAAADdAAAADwAAAAAAAAAAAAAAAACYAgAAZHJz&#10;L2Rvd25yZXYueG1sUEsFBgAAAAAEAAQA9QAAAIsDAAAAAA==&#10;" path="m1,20r,l1,20r,1l1,21r,l2,22r,l2,22r1,l3,22r,l3,21r,l4,21r,-1l4,20r,l4,19r,l4,18r,l4,17r,-1l4,16r,-1l4,15r,-1l3,14r,-1l3,13r,-1l3,12r,-1l3,10r,l3,9r,l3,8r1,l4,7r,l4,6,4,5r,l4,4r,l4,3r,l4,2r,l4,1r,l3,1,3,r,l3,r,l2,r,l2,,1,r,1l1,1r,l1,2r,l1,3r,l1,4r,l1,5r,l1,6r,1l1,7r,1l,8,,9r,1l,10r,1l,11r,1l,12r,1l,13r,1l1,14r,1l1,15r,1l1,16r,1l1,18r,l1,19r,l1,20xe" filled="f" strokeweight="0">
                    <v:stroke joinstyle="miter"/>
                    <v:path arrowok="t" o:connecttype="custom" o:connectlocs="1,20;1,21;1,21;2,22;3,22;3,22;3,21;4,20;4,20;4,19;4,18;4,16;4,15;4,14;3,13;3,12;3,11;3,10;3,9;4,8;4,7;4,5;4,4;4,3;4,2;4,1;3,1;3,0;3,0;2,0;1,0;1,1;1,2;1,3;1,4;1,5;1,6;1,7;0,8;0,10;0,11;0,12;0,13;0,14;1,15;1,16;1,17;1,18;1,19" o:connectangles="0,0,0,0,0,0,0,0,0,0,0,0,0,0,0,0,0,0,0,0,0,0,0,0,0,0,0,0,0,0,0,0,0,0,0,0,0,0,0,0,0,0,0,0,0,0,0,0,0"/>
                  </v:shape>
                  <v:shape id="Freeform 3584" o:spid="_x0000_s1498" style="position:absolute;left:125;top:33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Sw1MUA&#10;AADdAAAADwAAAGRycy9kb3ducmV2LnhtbESPX2vCQBDE34V+h2MLvuld/5hK6ilFKi19slZ8XnLb&#10;JDa3F3Orxm/fKwh9HGbmN8xs0ftGnaiLdWALd2MDirgIrubSwvZrNZqCioLssAlMFi4UYTG/Gcww&#10;d+HMn3TaSKkShGOOFiqRNtc6FhV5jOPQEifvO3QeJcmu1K7Dc4L7Rt8bk2mPNaeFCltaVlT8bI7e&#10;wmp9EJeZJ1PK/q2Iuwtm+9cPa4e3/cszKKFe/sPX9ruz8DCZPsLfm/QE9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RLDUxQAAAN0AAAAPAAAAAAAAAAAAAAAAAJgCAABkcnMv&#10;ZG93bnJldi54bWxQSwUGAAAAAAQABAD1AAAAigMAAAAA&#10;" path="m1,20r,l1,21r,l1,21r1,1l2,22r1,l3,22r1,l4,22r,l5,22r,-1l5,21r1,l6,20r,l6,19r,l6,18r,l6,17r,-1l5,16r,-1l5,15r,-1l5,14r,-1l5,13r,-1l5,11r,l5,10r,l5,9r,l5,8r,l5,7,5,6r,l6,5r,l6,4r,l6,3,6,2r,l6,1r,l5,1,5,r,l4,r,l4,,3,r,l2,r,l1,r,1l1,1r,l1,2r,l1,3r,l1,4r,1l,5,,6r,l,7,,8r,l,9r,l,10r,l,11r,1l,12r,1l,13r,1l,14r,1l,15r,1l,16r1,1l1,18r,l1,19r,l1,20xe" fillcolor="#f2f2f2" stroked="f">
                    <v:path arrowok="t" o:connecttype="custom" o:connectlocs="1,20;1,21;2,22;3,22;4,22;4,22;5,21;6,21;6,20;6,19;6,18;6,16;5,15;5,14;5,13;5,12;5,11;5,10;5,9;5,8;5,6;6,5;6,4;6,3;6,2;6,1;5,0;4,0;4,0;3,0;2,0;1,1;1,1;1,2;1,3;1,5;0,6;0,7;0,8;0,9;0,10;0,12;0,13;0,14;0,15;0,16;1,17;1,18;1,19" o:connectangles="0,0,0,0,0,0,0,0,0,0,0,0,0,0,0,0,0,0,0,0,0,0,0,0,0,0,0,0,0,0,0,0,0,0,0,0,0,0,0,0,0,0,0,0,0,0,0,0,0"/>
                  </v:shape>
                  <v:shape id="Freeform 3585" o:spid="_x0000_s1499" style="position:absolute;left:125;top:33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JcUA&#10;AADdAAAADwAAAGRycy9kb3ducmV2LnhtbESPQWvCQBSE70L/w/KE3nRjq21IXUUKgjetRuzxkX0m&#10;wezbdHeN6b/vCgWPw8x8w8yXvWlER87XlhVMxgkI4sLqmksF+WE9SkH4gKyxsUwKfsnDcvE0mGOm&#10;7Y2/qNuHUkQI+wwVVCG0mZS+qMigH9uWOHpn6wyGKF0ptcNbhJtGviTJmzRYc1yosKXPiorL/moU&#10;uNzsvv0pec9XP+kWp6djh8e1Us/DfvUBIlAfHuH/9kYreJ2lM7i/i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CD4lxQAAAN0AAAAPAAAAAAAAAAAAAAAAAJgCAABkcnMv&#10;ZG93bnJldi54bWxQSwUGAAAAAAQABAD1AAAAigMAAAAA&#10;" path="m1,20r,l1,21r,l1,21r1,1l2,22r1,l3,22r1,l4,22r,l5,22r,-1l5,21r1,l6,20r,l6,19r,l6,18r,l6,17r,-1l5,16r,-1l5,15r,-1l5,14r,-1l5,13r,-1l5,11r,l5,10r,l5,9r,l5,8r,l5,7,5,6r,l6,5r,l6,4r,l6,3,6,2r,l6,1r,l5,1,5,r,l4,r,l4,,3,r,l2,r,l1,r,1l1,1r,l1,2r,l1,3r,l1,4r,1l,5,,6r,l,7,,8r,l,9r,l,10r,l,11r,1l,12r,1l,13r,1l,14r,1l,15r,1l,16r1,1l1,18r,l1,19r,l1,20xe" filled="f" strokeweight="0">
                    <v:stroke joinstyle="miter"/>
                    <v:path arrowok="t" o:connecttype="custom" o:connectlocs="1,20;1,21;2,22;3,22;4,22;4,22;5,21;6,21;6,20;6,19;6,18;6,16;5,15;5,14;5,13;5,12;5,11;5,10;5,9;5,8;5,6;6,5;6,4;6,3;6,2;6,1;5,0;4,0;4,0;3,0;2,0;1,1;1,1;1,2;1,3;1,5;0,6;0,7;0,8;0,9;0,10;0,12;0,13;0,14;0,15;0,16;1,17;1,18;1,19" o:connectangles="0,0,0,0,0,0,0,0,0,0,0,0,0,0,0,0,0,0,0,0,0,0,0,0,0,0,0,0,0,0,0,0,0,0,0,0,0,0,0,0,0,0,0,0,0,0,0,0,0"/>
                  </v:shape>
                  <v:shape id="Freeform 3586" o:spid="_x0000_s1500" style="position:absolute;left:131;top:338;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F/+8QA&#10;AADdAAAADwAAAGRycy9kb3ducmV2LnhtbESPQWsCMRSE70L/Q3iF3txsLYpsjVIKgqfKqgePj83r&#10;7uLmJU2iu/XXG0HwOMzMN8xiNZhOXMiH1rKC9ywHQVxZ3XKt4LBfj+cgQkTW2FkmBf8UYLV8GS2w&#10;0Lbnki67WIsE4VCggiZGV0gZqoYMhsw64uT9Wm8wJulrqT32CW46OcnzmTTYclpo0NF3Q9VpdzYK&#10;Bi7X7k/S9nRtz6V3x1r/5L1Sb6/D1yeISEN8hh/tjVbwMZ3P4P4mPQ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hf/vEAAAA3QAAAA8AAAAAAAAAAAAAAAAAmAIAAGRycy9k&#10;b3ducmV2LnhtbFBLBQYAAAAABAAEAPUAAACJAwAAAAA=&#10;" path="m,15l,5r,l,5r,l,5r,l,5,,4r,l,4r,l,4r,l,4r,l,4r,l,4r,l,3r,l,3r,l,3r,l1,3r,l1,3r,l1,3r,l1,3r,l1,2r,l1,2r,l1,2r,l2,2r,l2,2r,l2,2r,l2,2r,l2,2r,l2,2r,l2,2r1,l3,2r,l3,2r,l3,2r,l3,2r,l3,2r,l3,2,4,1,14,r,l14,r,l14,r,l14,r,l14,r1,l15,r,l15,r,l15,r,l15,r,l15,r,l15,r1,l16,r,l16,r,l16,r,l16,r,1l16,1r,l16,1r,l17,1r,l17,1r,l17,1r,l17,1r,l17,1r,l17,2r,l17,2r,l17,2r,l17,2r,l17,2r,l17,2r,l17,2r1,1l18,3r,l18,3r,l18,3r,l18,3r,l18,3r,l18,4r,l18,4r,l18,4r,l18,4r,l18,4r,l18,4r,1l18,15r,1l18,16r,l18,16r,l18,16r,l18,16r,l18,16r,1l18,17r,l18,17r,l18,17r,l18,17r,l18,17r,l18,17r,1l18,18r,l18,18r-1,l17,18r,l17,18r,l17,18r,l17,18r,l17,19r,l17,19r,l17,19r,l17,19r,l17,19r,l17,19r,l17,20r,l17,20r-1,l16,20r,l16,20r,l16,20r,l16,20r,l16,20r,l16,20r,l16,20r-1,l15,20r,l15,20r,l15,20r,l15,20r,l15,20r-1,l14,20r,l14,20r,l14,20,4,18r,l4,18r,l3,18r,l3,18r,l3,18r,l3,18r,l3,18r,l2,18r,l2,18r,l2,18r,l2,18r,l2,18r,l2,18r,l1,18r,l1,18r,l1,18r,l1,18r,l1,17r,l1,17r,l1,17,,17r,l,17r,l,17r,l,17r,l,17,,16r,l,16r,l,16r,l,16r,l,16r,l,15r,l,15r,l,15xe" fillcolor="#f2f2f2" stroked="f">
                    <v:path arrowok="t" o:connecttype="custom" o:connectlocs="0,5;0,4;0,4;0,4;0,3;1,3;1,2;1,2;2,2;2,2;3,2;3,2;3,2;14,0;14,0;15,0;15,0;16,0;16,0;16,1;17,1;17,1;17,2;17,2;18,3;18,3;18,4;18,4;18,4;18,16;18,16;18,17;18,17;18,18;17,18;17,18;17,19;17,19;17,20;16,20;16,20;16,20;15,20;15,20;14,20;4,18;3,18;3,18;2,18;2,18;1,18;1,18;1,17;0,17;0,17;0,16;0,16;0,15" o:connectangles="0,0,0,0,0,0,0,0,0,0,0,0,0,0,0,0,0,0,0,0,0,0,0,0,0,0,0,0,0,0,0,0,0,0,0,0,0,0,0,0,0,0,0,0,0,0,0,0,0,0,0,0,0,0,0,0,0,0"/>
                  </v:shape>
                  <v:shape id="Freeform 3587" o:spid="_x0000_s1501" style="position:absolute;left:131;top:338;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Tu8YA&#10;AADdAAAADwAAAGRycy9kb3ducmV2LnhtbESPzWrDMBCE74W8g9hAb43UH6fGjRLSQqEEAqmTS2+L&#10;tbVNrZWRVNt9+ygQ6HGYmW+Y1WaynRjIh9axhvuFAkFcOdNyreF0fL/LQYSIbLBzTBr+KMBmPbtZ&#10;YWHcyJ80lLEWCcKhQA1NjH0hZagashgWridO3rfzFmOSvpbG45jgtpMPSi2lxZbTQoM9vTVU/ZS/&#10;VoM6fB1ime+f1Gn7Og67XeYHmWl9O5+2LyAiTfE/fG1/GA2PWf4MlzfpCc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5dTu8YAAADdAAAADwAAAAAAAAAAAAAAAACYAgAAZHJz&#10;L2Rvd25yZXYueG1sUEsFBgAAAAAEAAQA9QAAAIsDAAAAAA==&#10;" path="m,15l,5r,l,5r,l,5r,l,5,,4r,l,4r,l,4r,l,4r,l,4r,l,4r,l,3r,l,3r,l,3r,l1,3r,l1,3r,l1,3r,l1,3r,l1,2r,l1,2r,l1,2r,l2,2r,l2,2r,l2,2r,l2,2r,l2,2r,l2,2r,l2,2r1,l3,2r,l3,2r,l3,2r,l3,2r,l3,2r,l3,2,4,1,14,r,l14,r,l14,r,l14,r,l14,r1,l15,r,l15,r,l15,r,l15,r,l15,r,l15,r1,l16,r,l16,r,l16,r,l16,r,1l16,1r,l16,1r,l17,1r,l17,1r,l17,1r,l17,1r,l17,1r,l17,2r,l17,2r,l17,2r,l17,2r,l17,2r,l17,2r,l17,2r1,1l18,3r,l18,3r,l18,3r,l18,3r,l18,3r,l18,4r,l18,4r,l18,4r,l18,4r,l18,4r,l18,4r,1l18,15r,1l18,16r,l18,16r,l18,16r,l18,16r,l18,16r,1l18,17r,l18,17r,l18,17r,l18,17r,l18,17r,l18,17r,1l18,18r,l18,18r-1,l17,18r,l17,18r,l17,18r,l17,18r,l17,19r,l17,19r,l17,19r,l17,19r,l17,19r,l17,19r,l17,20r,l17,20r-1,l16,20r,l16,20r,l16,20r,l16,20r,l16,20r,l16,20r,l16,20r-1,l15,20r,l15,20r,l15,20r,l15,20r,l15,20r-1,l14,20r,l14,20r,l14,20,4,18r,l4,18r,l3,18r,l3,18r,l3,18r,l3,18r,l3,18r,l2,18r,l2,18r,l2,18r,l2,18r,l2,18r,l2,18r,l1,18r,l1,18r,l1,18r,l1,18r,l1,17r,l1,17r,l1,17,,17r,l,17r,l,17r,l,17r,l,17,,16r,l,16r,l,16r,l,16r,l,16r,l,15r,l,15r,l,15xe" filled="f" strokeweight="0">
                    <v:stroke joinstyle="miter"/>
                    <v:path arrowok="t" o:connecttype="custom" o:connectlocs="0,5;0,4;0,4;0,4;0,3;1,3;1,2;1,2;2,2;2,2;3,2;3,2;3,2;14,0;14,0;15,0;15,0;16,0;16,0;16,1;17,1;17,1;17,2;17,2;18,3;18,3;18,4;18,4;18,4;18,16;18,16;18,17;18,17;18,18;17,18;17,18;17,19;17,19;17,20;16,20;16,20;16,20;15,20;15,20;14,20;4,18;3,18;3,18;2,18;2,18;1,18;1,18;1,17;0,17;0,17;0,16;0,16;0,15" o:connectangles="0,0,0,0,0,0,0,0,0,0,0,0,0,0,0,0,0,0,0,0,0,0,0,0,0,0,0,0,0,0,0,0,0,0,0,0,0,0,0,0,0,0,0,0,0,0,0,0,0,0,0,0,0,0,0,0,0,0"/>
                  </v:shape>
                  <v:shape id="Freeform 3588" o:spid="_x0000_s1502" style="position:absolute;left:129;top:33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aSsQA&#10;AADdAAAADwAAAGRycy9kb3ducmV2LnhtbERPz2vCMBS+C/4P4Qm7iE3dcJTaKG5jYwiCUw8eH81b&#10;m9m8lCaz3X+/HASPH9/vYj3YRlyp88axgnmSgiAunTZcKTgd32cZCB+QNTaOScEfeVivxqMCc+16&#10;/qLrIVQihrDPUUEdQptL6cuaLPrEtcSR+3adxRBhV0ndYR/DbSMf0/RZWjQcG2ps6bWm8nL4tQpM&#10;u+X9z5sz/bnfnacvczvVuw+lHibDZgki0BDu4pv7Uyt4WmRxbnwTn4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GGkrEAAAA3QAAAA8AAAAAAAAAAAAAAAAAmAIAAGRycy9k&#10;b3ducmV2LnhtbFBLBQYAAAAABAAEAPUAAACJAwAAAAA=&#10;" path="m,3l2,5r,l2,5r1,l3,5r,l3,5r,l3,5r,l3,5r,l3,5r,l3,4r,l3,4r,l3,4r,l3,4r,l3,4r,l3,4r,l3,4,3,3r,l3,3r,l3,3r,l3,3r,l3,3r,l,,,3xe" fillcolor="#f2f2f2" stroked="f">
                    <v:path arrowok="t" o:connecttype="custom" o:connectlocs="0,3;2,5;2,5;2,5;3,5;3,5;3,5;3,5;3,5;3,5;3,5;3,5;3,5;3,5;3,5;3,4;3,4;3,4;3,4;3,4;3,4;3,4;3,4;3,4;3,4;3,4;3,4;3,4;3,3;3,3;3,3;3,3;3,3;3,3;3,3;3,3;3,3;3,3;0,0;0,3" o:connectangles="0,0,0,0,0,0,0,0,0,0,0,0,0,0,0,0,0,0,0,0,0,0,0,0,0,0,0,0,0,0,0,0,0,0,0,0,0,0,0,0"/>
                  </v:shape>
                  <v:shape id="Freeform 3589" o:spid="_x0000_s1503" style="position:absolute;left:129;top:33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DnFsYA&#10;AADdAAAADwAAAGRycy9kb3ducmV2LnhtbESPT2vCQBTE70K/w/IKvemmipKkrhKqBS8e/HPx9si+&#10;ZtNm34bsqmk/vSsIHoeZ+Q0zX/a2ERfqfO1YwfsoAUFcOl1zpeB4+BqmIHxA1tg4JgV/5GG5eBnM&#10;Mdfuyju67EMlIoR9jgpMCG0upS8NWfQj1xJH79t1FkOUXSV1h9cIt40cJ8lMWqw5Lhhs6dNQ+bs/&#10;WwXFT7bJtuM1yfC/Kna6PZkiOyn19toXHyAC9eEZfrQ3WsFkmmZwfxOf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DnFsYAAADdAAAADwAAAAAAAAAAAAAAAACYAgAAZHJz&#10;L2Rvd25yZXYueG1sUEsFBgAAAAAEAAQA9QAAAIsDAAAAAA==&#10;" path="m,3l2,5r,l2,5r1,l3,5r,l3,5r,l3,5r,l3,5r,l3,5r,l3,4r,l3,4r,l3,4r,l3,4r,l3,4r,l3,4r,l3,4,3,3r,l3,3r,l3,3r,l3,3r,l3,3r,l,,,3xe" filled="f" strokeweight="0">
                    <v:stroke joinstyle="miter"/>
                    <v:path arrowok="t" o:connecttype="custom" o:connectlocs="0,3;2,5;2,5;2,5;3,5;3,5;3,5;3,5;3,5;3,5;3,5;3,5;3,5;3,5;3,5;3,4;3,4;3,4;3,4;3,4;3,4;3,4;3,4;3,4;3,4;3,4;3,4;3,4;3,3;3,3;3,3;3,3;3,3;3,3;3,3;3,3;3,3;3,3;0,0;0,3" o:connectangles="0,0,0,0,0,0,0,0,0,0,0,0,0,0,0,0,0,0,0,0,0,0,0,0,0,0,0,0,0,0,0,0,0,0,0,0,0,0,0,0"/>
                  </v:shape>
                  <v:shape id="Freeform 3590" o:spid="_x0000_s1504" style="position:absolute;left:129;top:352;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mAkcQA&#10;AADdAAAADwAAAGRycy9kb3ducmV2LnhtbERPy2rCQBTdC/2H4Ra6kTqxorSpk9AHigiCtV24vGRu&#10;k9HMnZAZTfx7ZyG4PJz3PO9tLc7UeuNYwXiUgCAunDZcKvj7XTy/gvABWWPtmBRcyEOePQzmmGrX&#10;8Q+dd6EUMYR9igqqEJpUSl9UZNGPXEMcuX/XWgwRtqXULXYx3NbyJUlm0qLh2FBhQ18VFcfdySow&#10;zZq3h29nun232Q8/x3aoN0ulnh77j3cQgfpwF9/cK61gMn2L++Ob+ARk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pgJHEAAAA3QAAAA8AAAAAAAAAAAAAAAAAmAIAAGRycy9k&#10;b3ducmV2LnhtbFBLBQYAAAAABAAEAPUAAACJAwAAAAA=&#10;" path="m,3l2,r,l2,,3,r,l3,r,l3,1r,l3,1r,l3,1r,l3,1r,l3,1r,l3,1r,l3,1r,l3,1r,1l3,2r,l3,2r,l3,2r,l3,2r,l3,2r,l3,2r,l3,2r,1l3,2,,5,,3xe" fillcolor="#f2f2f2" stroked="f">
                    <v:path arrowok="t" o:connecttype="custom" o:connectlocs="0,3;2,0;2,0;2,0;3,0;3,0;3,0;3,0;3,1;3,1;3,1;3,1;3,1;3,1;3,1;3,1;3,1;3,1;3,1;3,1;3,1;3,1;3,1;3,2;3,2;3,2;3,2;3,2;3,2;3,2;3,2;3,2;3,2;3,2;3,2;3,2;3,2;3,3;3,2;0,5;0,3" o:connectangles="0,0,0,0,0,0,0,0,0,0,0,0,0,0,0,0,0,0,0,0,0,0,0,0,0,0,0,0,0,0,0,0,0,0,0,0,0,0,0,0,0"/>
                  </v:shape>
                  <v:shape id="Freeform 3591" o:spid="_x0000_s1505" style="position:absolute;left:129;top:352;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99zcUA&#10;AADdAAAADwAAAGRycy9kb3ducmV2LnhtbESPQWvCQBSE74L/YXmF3nSjojSpqwS14MWDtpfcHtnX&#10;bNrs25BdNe2vdwXB4zAz3zDLdW8bcaHO144VTMYJCOLS6ZorBV+fH6M3ED4ga2wck4I/8rBeDQdL&#10;zLS78pEup1CJCGGfoQITQptJ6UtDFv3YtcTR+3adxRBlV0nd4TXCbSOnSbKQFmuOCwZb2hgqf09n&#10;qyD/SffpYbojGf63+VG3hcnTQqnXlz5/BxGoD8/wo73XCmbzdAL3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z33NxQAAAN0AAAAPAAAAAAAAAAAAAAAAAJgCAABkcnMv&#10;ZG93bnJldi54bWxQSwUGAAAAAAQABAD1AAAAigMAAAAA&#10;" path="m,3l2,r,l2,,3,r,l3,r,l3,1r,l3,1r,l3,1r,l3,1r,l3,1r,l3,1r,l3,1r,l3,1r,1l3,2r,l3,2r,l3,2r,l3,2r,l3,2r,l3,2r,l3,2r,1l3,2,,5,,3xe" filled="f" strokeweight="0">
                    <v:stroke joinstyle="miter"/>
                    <v:path arrowok="t" o:connecttype="custom" o:connectlocs="0,3;2,0;2,0;2,0;3,0;3,0;3,0;3,0;3,1;3,1;3,1;3,1;3,1;3,1;3,1;3,1;3,1;3,1;3,1;3,1;3,1;3,1;3,1;3,2;3,2;3,2;3,2;3,2;3,2;3,2;3,2;3,2;3,2;3,2;3,2;3,2;3,2;3,3;3,2;0,5;0,3" o:connectangles="0,0,0,0,0,0,0,0,0,0,0,0,0,0,0,0,0,0,0,0,0,0,0,0,0,0,0,0,0,0,0,0,0,0,0,0,0,0,0,0,0"/>
                  </v:shape>
                  <v:shape id="Freeform 3592" o:spid="_x0000_s1506" style="position:absolute;left:127;top:337;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xpt8YA&#10;AADdAAAADwAAAGRycy9kb3ducmV2LnhtbESPQUsDMRSE74L/IbyCN5ttRbHbpqVsUQtCqavY62Pz&#10;ml1MXpYktuu/bwTB4zAz3zCL1eCsOFGInWcFk3EBgrjxumOj4OP96fYRREzIGq1nUvBDEVbL66sF&#10;ltqf+Y1OdTIiQziWqKBNqS+ljE1LDuPY98TZO/rgMGUZjNQBzxnurJwWxYN02HFeaLGnqqXmq/52&#10;CuyuPm4Oqd6HmXnpqs9XY6vnvVI3o2E9B5FoSP/hv/ZWK7i7n03h901+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Lxpt8YAAADdAAAADwAAAAAAAAAAAAAAAACYAgAAZHJz&#10;L2Rvd25yZXYueG1sUEsFBgAAAAAEAAQA9QAAAIsDAAAAAA==&#10;" path="m1,20r,l1,20r,1l1,21r,l2,22r,l2,22r,l3,22r,l3,21r,l4,21r,-1l4,20r,l4,19r,l4,18r,l4,17r,-1l4,16r,-1l4,15,3,14r,l3,13r,l3,12r,l3,11r,-1l3,10,3,9r,l3,8r,l4,7r,l4,6,4,5r,l4,4r,l4,3r,l4,2r,l4,1r,l3,1,3,r,l3,,2,r,l2,r,l1,r,1l1,1r,l1,2r,l1,3r,l1,4r,l,5r,l,6,,7r,l,8r,l,9r,l,10r,1l,11r,1l,12r,1l,13r,1l,14r,1l,15r,1l,16r,1l1,18r,l1,19r,l1,20xe" fillcolor="#f2f2f2" stroked="f">
                    <v:path arrowok="t" o:connecttype="custom" o:connectlocs="1,20;1,21;1,21;2,22;2,22;3,22;3,21;4,20;4,20;4,19;4,18;4,16;4,15;3,14;3,13;3,12;3,11;3,10;3,9;3,8;4,7;4,5;4,4;4,3;4,2;4,1;3,1;3,0;2,0;2,0;1,0;1,1;1,2;1,3;1,4;0,5;0,6;0,7;0,8;0,9;0,11;0,12;0,13;0,14;0,15;0,16;0,17;1,18;1,19" o:connectangles="0,0,0,0,0,0,0,0,0,0,0,0,0,0,0,0,0,0,0,0,0,0,0,0,0,0,0,0,0,0,0,0,0,0,0,0,0,0,0,0,0,0,0,0,0,0,0,0,0"/>
                  </v:shape>
                  <v:shape id="Freeform 3593" o:spid="_x0000_s1507" style="position:absolute;left:127;top:337;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mbU8YA&#10;AADdAAAADwAAAGRycy9kb3ducmV2LnhtbESPQWsCMRSE7wX/Q3iCl6JJKxbdGqVYCkJP3bbi8bl5&#10;3V1287Ik0V3/fVMoeBxm5htmvR1sKy7kQ+1Yw8NMgSAunKm51PD1+TZdgggR2WDrmDRcKcB2M7pb&#10;Y2Zczx90yWMpEoRDhhqqGLtMylBUZDHMXEecvB/nLcYkfSmNxz7BbSsflXqSFmtOCxV2tKuoaPKz&#10;1XCvrq970+C3Ou3y42GR9755L7WejIeXZxCRhngL/7f3RsN8sZrD35v0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ymbU8YAAADdAAAADwAAAAAAAAAAAAAAAACYAgAAZHJz&#10;L2Rvd25yZXYueG1sUEsFBgAAAAAEAAQA9QAAAIsDAAAAAA==&#10;" path="m1,20r,l1,20r,1l1,21r,l2,22r,l2,22r,l3,22r,l3,21r,l4,21r,-1l4,20r,l4,19r,l4,18r,l4,17r,-1l4,16r,-1l4,15,3,14r,l3,13r,l3,12r,l3,11r,-1l3,10,3,9r,l3,8r,l4,7r,l4,6,4,5r,l4,4r,l4,3r,l4,2r,l4,1r,l3,1,3,r,l3,,2,r,l2,r,l1,r,1l1,1r,l1,2r,l1,3r,l1,4r,l,5r,l,6,,7r,l,8r,l,9r,l,10r,1l,11r,1l,12r,1l,13r,1l,14r,1l,15r,1l,16r,1l1,18r,l1,19r,l1,20xe" filled="f" strokeweight="0">
                    <v:stroke joinstyle="miter"/>
                    <v:path arrowok="t" o:connecttype="custom" o:connectlocs="1,20;1,21;1,21;2,22;2,22;3,22;3,21;4,20;4,20;4,19;4,18;4,16;4,15;3,14;3,13;3,12;3,11;3,10;3,9;3,8;4,7;4,5;4,4;4,3;4,2;4,1;3,1;3,0;2,0;2,0;1,0;1,1;1,2;1,3;1,4;0,5;0,6;0,7;0,8;0,9;0,11;0,12;0,13;0,14;0,15;0,16;0,17;1,18;1,19" o:connectangles="0,0,0,0,0,0,0,0,0,0,0,0,0,0,0,0,0,0,0,0,0,0,0,0,0,0,0,0,0,0,0,0,0,0,0,0,0,0,0,0,0,0,0,0,0,0,0,0,0"/>
                  </v:shape>
                  <v:shape id="Freeform 3594" o:spid="_x0000_s1508" style="position:absolute;left:125;top:36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0mCcYA&#10;AADdAAAADwAAAGRycy9kb3ducmV2LnhtbESPzU7DMBCE70i8g7VI3KgNhbSEulVVUYF6oj/qeRUv&#10;SUq8TuOlTd8eIyFxHM3MN5rJrPeNOlEX68AW7gcGFHERXM2lhd12eTcGFQXZYROYLFwowmx6fTXB&#10;3IUzr+m0kVIlCMccLVQiba51LCryGAehJU7eZ+g8SpJdqV2H5wT3jX4wJtMea04LFba0qKj42nx7&#10;C8uPo7jMjEwph7ci7i+YHV5X1t7e9PMXUEK9/If/2u/OwvDp+RF+36Qno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0mCcYAAADdAAAADwAAAAAAAAAAAAAAAACYAgAAZHJz&#10;L2Rvd25yZXYueG1sUEsFBgAAAAAEAAQA9QAAAIsDAAAAAA==&#10;" path="m,20r,l1,21r,l1,21r,1l2,22r,l3,22r,l4,22r,l4,22,5,21r,l5,21r,-1l6,20r,-1l5,19r,-1l5,17r,l5,16r,l5,15r,l5,14r,l5,13r,l5,12r,-1l5,11r,-1l5,10,5,9r,l5,8,5,7r,l5,6r,l5,5r,l5,4r,l5,3,6,2r,l5,1r,l5,1,5,,4,r,l4,,3,r,l2,r,l1,r,l1,1r,l,1,,2r,l,3r,l,4,,5r,l,6r,l,7r,l,8,,9r,l,10r,l,11r,1l,12r,1l,13r,1l,14r,1l,15r,1l,16r,1l,18r,l,19r,l,20xe" fillcolor="#f2f2f2" stroked="f">
                    <v:path arrowok="t" o:connecttype="custom" o:connectlocs="0,20;1,21;1,22;2,22;3,22;4,22;5,21;5,21;6,20;5,19;5,17;5,16;5,15;5,14;5,13;5,12;5,11;5,10;5,9;5,7;5,6;5,5;5,4;5,3;6,2;5,1;5,0;4,0;3,0;2,0;1,0;1,1;0,1;0,2;0,3;0,5;0,6;0,7;0,8;0,9;0,10;0,12;0,13;0,14;0,15;0,16;0,17;0,18;0,19" o:connectangles="0,0,0,0,0,0,0,0,0,0,0,0,0,0,0,0,0,0,0,0,0,0,0,0,0,0,0,0,0,0,0,0,0,0,0,0,0,0,0,0,0,0,0,0,0,0,0,0,0"/>
                  </v:shape>
                  <v:shape id="Freeform 3595" o:spid="_x0000_s1509" style="position:absolute;left:125;top:36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Go+MYA&#10;AADdAAAADwAAAGRycy9kb3ducmV2LnhtbESPQWvCQBSE7wX/w/KE3ppNtbaauooIQm9WG9HjI/ua&#10;hGbfxt1tjP/eFQo9DjPzDTNf9qYRHTlfW1bwnKQgiAuray4V5F+bpykIH5A1NpZJwZU8LBeDhzlm&#10;2l54R90+lCJC2GeooAqhzaT0RUUGfWJb4uh9W2cwROlKqR1eItw0cpSmr9JgzXGhwpbWFRU/+1+j&#10;wOXm8+SP6Vu+Ok+3+HI8dHjYKPU47FfvIAL14T/81/7QCsaT2QT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Go+MYAAADdAAAADwAAAAAAAAAAAAAAAACYAgAAZHJz&#10;L2Rvd25yZXYueG1sUEsFBgAAAAAEAAQA9QAAAIsDAAAAAA==&#10;" path="m,20r,l1,21r,l1,21r,1l2,22r,l3,22r,l4,22r,l4,22,5,21r,l5,21r,-1l6,20r,-1l5,19r,-1l5,17r,l5,16r,l5,15r,l5,14r,l5,13r,l5,12r,-1l5,11r,-1l5,10,5,9r,l5,8,5,7r,l5,6r,l5,5r,l5,4r,l5,3,6,2r,l5,1r,l5,1,5,,4,r,l4,,3,r,l2,r,l1,r,l1,1r,l,1,,2r,l,3r,l,4,,5r,l,6r,l,7r,l,8,,9r,l,10r,l,11r,1l,12r,1l,13r,1l,14r,1l,15r,1l,16r,1l,18r,l,19r,l,20xe" filled="f" strokeweight="0">
                    <v:stroke joinstyle="miter"/>
                    <v:path arrowok="t" o:connecttype="custom" o:connectlocs="0,20;1,21;1,22;2,22;3,22;4,22;5,21;5,21;6,20;5,19;5,17;5,16;5,15;5,14;5,13;5,12;5,11;5,10;5,9;5,7;5,6;5,5;5,4;5,3;6,2;5,1;5,0;4,0;3,0;2,0;1,0;1,1;0,1;0,2;0,3;0,5;0,6;0,7;0,8;0,9;0,10;0,12;0,13;0,14;0,15;0,16;0,17;0,18;0,19" o:connectangles="0,0,0,0,0,0,0,0,0,0,0,0,0,0,0,0,0,0,0,0,0,0,0,0,0,0,0,0,0,0,0,0,0,0,0,0,0,0,0,0,0,0,0,0,0,0,0,0,0"/>
                  </v:shape>
                  <v:shape id="Freeform 3596" o:spid="_x0000_s1510" style="position:absolute;left:131;top:36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eYiccA&#10;AADdAAAADwAAAGRycy9kb3ducmV2LnhtbESPT2vCQBTE7wW/w/KE3upGi/+iq4ggtAdbGvXg7Zl9&#10;JsHs25BdTfTTu4VCj8PM/IaZL1tTihvVrrCsoN+LQBCnVhecKdjvNm8TEM4jaywtk4I7OVguOi9z&#10;jLVt+Iduic9EgLCLUUHufRVL6dKcDLqerYiDd7a1QR9knUldYxPgppSDKBpJgwWHhRwrWueUXpKr&#10;UfDptuXX+HA6n9zj8j1sjuyvB1bqtduuZiA8tf4//Nf+0Areh9MR/L4JT0Aun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XmInHAAAA3QAAAA8AAAAAAAAAAAAAAAAAmAIAAGRy&#10;cy9kb3ducmV2LnhtbFBLBQYAAAAABAAEAPUAAACMAwAAAAA=&#10;" path="m,15l,5r,l,5r,l,5r,l,5,,4r,l,4r,l,4r,l,4r,l,4r,l,3r,l,3r,l,3r,l,3r,l,3r,l,3r,l1,3r,l1,3r,l1,2r,l1,2r,l1,2r,l1,2r,l1,2r,l1,2r1,l2,2r,l2,2r,l2,2r,l2,2r,l2,2r,l2,2r1,l3,2r,l3,2,3,1r,l3,1r,l3,1,14,r,l14,r,l14,r,l14,r,l14,r,l14,r,l14,r1,l15,r,l15,r,l15,r,l15,r,l15,r,l15,r,l16,r,l16,r,1l16,1r,l16,1r,l16,1r,l16,1r,l16,1r,l17,1r,l17,1r,l17,1r,1l17,2r,l17,2r,l17,2r,l17,2r,l17,2r,l17,2r,1l17,3r,l17,3r,l17,3r,l17,3r,l17,3r,l17,3r,1l17,4r,l17,4r,l17,4r,l17,4r,l17,4r,1l17,15r,1l17,16r,l17,16r,l17,16r,l17,16r,l17,16r,l17,17r,l17,17r,l17,17r,l17,17r,l17,17r,l17,17r,1l17,18r,l17,18r,l17,18r,l17,18r,l17,18r,l17,18r,l17,19r,l17,19r,l17,19r,l17,19r,l17,19r,l16,19r,l16,19r,l16,20r,l16,20r,l16,20r,l16,20r,l16,20r,l15,20r,l15,20r,l15,20r,l15,20r,l15,20r,l15,20r,l14,20r,l14,20r,l14,20r,l14,20r,l14,20,3,18r,l3,18r,l3,18r,l3,18r,l3,18r,l3,18r-1,l2,18r,l2,18r,l2,18r,l2,18r,l2,18r,l1,18r,l1,18r,l1,18r,l1,18r,l1,18r,l1,18r,l,17r,l,17r,l,17r,l,17r,l,17r,l,17r,l,17,,16r,l,16r,l,16r,l,16r,l,16r,l,16,,15r,l,15r,l,15xe" fillcolor="#f2f2f2" stroked="f">
                    <v:path arrowok="t" o:connecttype="custom" o:connectlocs="0,5;0,4;0,4;0,3;0,3;0,3;1,2;1,2;1,2;2,2;2,2;3,2;3,1;14,0;14,0;15,0;15,0;15,0;16,0;16,1;16,1;17,1;17,2;17,2;17,3;17,3;17,3;17,4;17,4;17,16;17,16;17,17;17,17;17,18;17,18;17,18;17,19;17,19;16,19;16,20;16,20;15,20;15,20;14,20;14,20;3,18;3,18;2,18;2,18;1,18;1,18;1,18;0,17;0,17;0,16;0,16;0,16;0,15" o:connectangles="0,0,0,0,0,0,0,0,0,0,0,0,0,0,0,0,0,0,0,0,0,0,0,0,0,0,0,0,0,0,0,0,0,0,0,0,0,0,0,0,0,0,0,0,0,0,0,0,0,0,0,0,0,0,0,0,0,0"/>
                  </v:shape>
                  <v:shape id="Freeform 3597" o:spid="_x0000_s1511" style="position:absolute;left:131;top:36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E8ucYA&#10;AADdAAAADwAAAGRycy9kb3ducmV2LnhtbESPS2vDMBCE74X8B7GF3mK5CXm5VkJaKM6hkCe0x621&#10;fhBrZSwlcf99VQj0OMzMN0y66k0jrtS52rKC5ygGQZxbXXOp4HR8H85BOI+ssbFMCn7IwWo5eEgx&#10;0fbGe7oefCkChF2CCirv20RKl1dk0EW2JQ5eYTuDPsiulLrDW4CbRo7ieCoN1hwWKmzpraL8fLgY&#10;Bd99sZNuPKGv8ihfs+00yz+KT6WeHvv1CwhPvf8P39sbrWA8Wczg7014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lE8ucYAAADdAAAADwAAAAAAAAAAAAAAAACYAgAAZHJz&#10;L2Rvd25yZXYueG1sUEsFBgAAAAAEAAQA9QAAAIsDAAAAAA==&#10;" path="m,15l,5r,l,5r,l,5r,l,5,,4r,l,4r,l,4r,l,4r,l,4r,l,3r,l,3r,l,3r,l,3r,l,3r,l,3r,l1,3r,l1,3r,l1,2r,l1,2r,l1,2r,l1,2r,l1,2r,l1,2r1,l2,2r,l2,2r,l2,2r,l2,2r,l2,2r,l2,2r1,l3,2r,l3,2,3,1r,l3,1r,l3,1,14,r,l14,r,l14,r,l14,r,l14,r,l14,r,l14,r1,l15,r,l15,r,l15,r,l15,r,l15,r,l15,r,l16,r,l16,r,1l16,1r,l16,1r,l16,1r,l16,1r,l16,1r,l17,1r,l17,1r,l17,1r,1l17,2r,l17,2r,l17,2r,l17,2r,l17,2r,l17,2r,1l17,3r,l17,3r,l17,3r,l17,3r,l17,3r,l17,3r,1l17,4r,l17,4r,l17,4r,l17,4r,l17,4r,1l17,15r,1l17,16r,l17,16r,l17,16r,l17,16r,l17,16r,l17,17r,l17,17r,l17,17r,l17,17r,l17,17r,l17,17r,1l17,18r,l17,18r,l17,18r,l17,18r,l17,18r,l17,18r,l17,19r,l17,19r,l17,19r,l17,19r,l17,19r,l16,19r,l16,19r,l16,20r,l16,20r,l16,20r,l16,20r,l16,20r,l15,20r,l15,20r,l15,20r,l15,20r,l15,20r,l15,20r,l14,20r,l14,20r,l14,20r,l14,20r,l14,20,3,18r,l3,18r,l3,18r,l3,18r,l3,18r,l3,18r-1,l2,18r,l2,18r,l2,18r,l2,18r,l2,18r,l1,18r,l1,18r,l1,18r,l1,18r,l1,18r,l1,18r,l,17r,l,17r,l,17r,l,17r,l,17r,l,17r,l,17,,16r,l,16r,l,16r,l,16r,l,16r,l,16,,15r,l,15r,l,15xe" filled="f" strokeweight="0">
                    <v:stroke joinstyle="miter"/>
                    <v:path arrowok="t" o:connecttype="custom" o:connectlocs="0,5;0,4;0,4;0,3;0,3;0,3;1,2;1,2;1,2;2,2;2,2;3,2;3,1;14,0;14,0;15,0;15,0;15,0;16,0;16,1;16,1;17,1;17,2;17,2;17,3;17,3;17,3;17,4;17,4;17,16;17,16;17,17;17,17;17,18;17,18;17,18;17,19;17,19;16,19;16,20;16,20;15,20;15,20;14,20;14,20;3,18;3,18;2,18;2,18;1,18;1,18;1,18;0,17;0,17;0,16;0,16;0,16;0,15" o:connectangles="0,0,0,0,0,0,0,0,0,0,0,0,0,0,0,0,0,0,0,0,0,0,0,0,0,0,0,0,0,0,0,0,0,0,0,0,0,0,0,0,0,0,0,0,0,0,0,0,0,0,0,0,0,0,0,0,0,0"/>
                  </v:shape>
                  <v:shape id="Freeform 3598" o:spid="_x0000_s1512" style="position:absolute;left:128;top:36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aVccA&#10;AADdAAAADwAAAGRycy9kb3ducmV2LnhtbESPwU4CMRCG7ya8QzMmXgx0kUBkoRBCxHjw4mqIx3E7&#10;bDdup5tthfr2zsGE4+Sf/5tv1tvsO3WmIbaBDUwnBSjiOtiWGwMf74fxI6iYkC12gcnAL0XYbkY3&#10;ayxtuPAbnavUKIFwLNGAS6kvtY61I49xEnpiyU5h8JhkHBptB7wI3Hf6oSgW2mPLcsFhT3tH9Xf1&#10;40XjMxymeXlPebZbVF+v7nn+FI/G3N3m3QpUopyuy//tF2tgNl+KrnwjCNC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H2lXHAAAA3QAAAA8AAAAAAAAAAAAAAAAAmAIAAGRy&#10;cy9kb3ducmV2LnhtbFBLBQYAAAAABAAEAPUAAACMAwAAAAA=&#10;" path="m,3l3,5r,l3,5r,l3,5r,l3,5r1,l4,5r,l4,5r,l4,5r,l4,4r,l4,4r,l4,4r,l4,4r,l4,4r,l4,4r,l4,4,4,3r,l4,3r,l4,3r,l4,3r,l4,3r,l,,,3xe" fillcolor="#f2f2f2" stroked="f">
                    <v:path arrowok="t" o:connecttype="custom" o:connectlocs="0,3;3,5;3,5;3,5;3,5;3,5;3,5;3,5;4,5;4,5;4,5;4,5;4,5;4,5;4,5;4,4;4,4;4,4;4,4;4,4;4,4;4,4;4,4;4,4;4,4;4,4;4,4;4,4;4,3;4,3;4,3;4,3;4,3;4,3;4,3;4,3;4,3;4,3;0,0;0,3" o:connectangles="0,0,0,0,0,0,0,0,0,0,0,0,0,0,0,0,0,0,0,0,0,0,0,0,0,0,0,0,0,0,0,0,0,0,0,0,0,0,0,0"/>
                  </v:shape>
                  <v:shape id="Freeform 3599" o:spid="_x0000_s1513" style="position:absolute;left:128;top:36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2eDMYA&#10;AADdAAAADwAAAGRycy9kb3ducmV2LnhtbESPT2vCQBTE70K/w/IKvemmFv8kuooIotSD1njo8ZF9&#10;JqHZtyG7mvjtu4LgcZiZ3zDzZWcqcaPGlZYVfA4iEMSZ1SXnCs7ppj8F4TyyxsoyKbiTg+XirTfH&#10;RNuWf+h28rkIEHYJKii8rxMpXVaQQTewNXHwLrYx6INscqkbbAPcVHIYRWNpsOSwUGBN64Kyv9PV&#10;KOi28VQefu952qbyHJvD/hh9T5T6eO9WMxCeOv8KP9s7reBrFMfweBOegF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s2eDMYAAADdAAAADwAAAAAAAAAAAAAAAACYAgAAZHJz&#10;L2Rvd25yZXYueG1sUEsFBgAAAAAEAAQA9QAAAIsDAAAAAA==&#10;" path="m,3l3,5r,l3,5r,l3,5r,l3,5r1,l4,5r,l4,5r,l4,5r,l4,4r,l4,4r,l4,4r,l4,4r,l4,4r,l4,4r,l4,4,4,3r,l4,3r,l4,3r,l4,3r,l4,3r,l,,,3xe" filled="f" strokeweight="0">
                    <v:stroke joinstyle="miter"/>
                    <v:path arrowok="t" o:connecttype="custom" o:connectlocs="0,3;3,5;3,5;3,5;3,5;3,5;3,5;3,5;4,5;4,5;4,5;4,5;4,5;4,5;4,5;4,4;4,4;4,4;4,4;4,4;4,4;4,4;4,4;4,4;4,4;4,4;4,4;4,4;4,3;4,3;4,3;4,3;4,3;4,3;4,3;4,3;4,3;4,3;0,0;0,3" o:connectangles="0,0,0,0,0,0,0,0,0,0,0,0,0,0,0,0,0,0,0,0,0,0,0,0,0,0,0,0,0,0,0,0,0,0,0,0,0,0,0,0"/>
                  </v:shape>
                  <v:shape id="Freeform 3600" o:spid="_x0000_s1514" style="position:absolute;left:128;top:38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4iqMYA&#10;AADdAAAADwAAAGRycy9kb3ducmV2LnhtbESPwU7DMAyG70i8Q2QkLmhLx0QF3bJpQgxx4EJBE0ev&#10;8ZpqjVM1YQtvjw9IO1q//8+fl+vse3WiMXaBDcymBSjiJtiOWwNfn9vJI6iYkC32gcnAL0VYr66v&#10;lljZcOYPOtWpVQLhWKEBl9JQaR0bRx7jNAzEkh3C6DHJOLbajngWuO/1fVGU2mPHcsHhQM+OmmP9&#10;40XjO2xn+emO8nxT1vt39/rwEnfG3N7kzQJUopwuy//tN2tgXhbiL98IAv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4iqMYAAADdAAAADwAAAAAAAAAAAAAAAACYAgAAZHJz&#10;L2Rvd25yZXYueG1sUEsFBgAAAAAEAAQA9QAAAIsDAAAAAA==&#10;" path="m,2l3,r,l3,r,l3,r,l3,,4,r,l4,1r,l4,1r,l4,1r,l4,1r,l4,1r,l4,1r,l4,1r,1l4,2r,l4,2r,l4,2r,l4,2r,l4,2r,l4,2r,l4,2r,l4,2,,5,,2xe" fillcolor="#f2f2f2" stroked="f">
                    <v:path arrowok="t" o:connecttype="custom" o:connectlocs="0,2;3,0;3,0;3,0;3,0;3,0;3,0;3,0;4,0;4,0;4,1;4,1;4,1;4,1;4,1;4,1;4,1;4,1;4,1;4,1;4,1;4,1;4,1;4,2;4,2;4,2;4,2;4,2;4,2;4,2;4,2;4,2;4,2;4,2;4,2;4,2;4,2;4,2;4,2;0,5;0,2" o:connectangles="0,0,0,0,0,0,0,0,0,0,0,0,0,0,0,0,0,0,0,0,0,0,0,0,0,0,0,0,0,0,0,0,0,0,0,0,0,0,0,0,0"/>
                  </v:shape>
                  <v:shape id="Freeform 3601" o:spid="_x0000_s1515" style="position:absolute;left:128;top:38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Rm8cYA&#10;AADdAAAADwAAAGRycy9kb3ducmV2LnhtbESPT4vCMBTE78J+h/AEb5q4C/6pRlkWlhU96FoPe3w0&#10;z7bYvJQma+u3N4LgcZiZ3zDLdWcrcaXGl441jEcKBHHmTMm5hlP6PZyB8AHZYOWYNNzIw3r11lti&#10;YlzLv3Q9hlxECPsENRQh1ImUPivIoh+5mjh6Z9dYDFE2uTQNthFuK/mu1ERaLDkuFFjTV0HZ5fhv&#10;NXQ/85nc/93ytE3laW73u4PaTrUe9LvPBYhAXXiFn+2N0fAxUWN4vI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5Rm8cYAAADdAAAADwAAAAAAAAAAAAAAAACYAgAAZHJz&#10;L2Rvd25yZXYueG1sUEsFBgAAAAAEAAQA9QAAAIsDAAAAAA==&#10;" path="m,2l3,r,l3,r,l3,r,l3,,4,r,l4,1r,l4,1r,l4,1r,l4,1r,l4,1r,l4,1r,l4,1r,1l4,2r,l4,2r,l4,2r,l4,2r,l4,2r,l4,2r,l4,2r,l4,2,,5,,2xe" filled="f" strokeweight="0">
                    <v:stroke joinstyle="miter"/>
                    <v:path arrowok="t" o:connecttype="custom" o:connectlocs="0,2;3,0;3,0;3,0;3,0;3,0;3,0;3,0;4,0;4,0;4,1;4,1;4,1;4,1;4,1;4,1;4,1;4,1;4,1;4,1;4,1;4,1;4,1;4,2;4,2;4,2;4,2;4,2;4,2;4,2;4,2;4,2;4,2;4,2;4,2;4,2;4,2;4,2;4,2;0,5;0,2" o:connectangles="0,0,0,0,0,0,0,0,0,0,0,0,0,0,0,0,0,0,0,0,0,0,0,0,0,0,0,0,0,0,0,0,0,0,0,0,0,0,0,0,0"/>
                  </v:shape>
                  <v:shape id="Freeform 3602" o:spid="_x0000_s1516" style="position:absolute;left:127;top:36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OdTMYA&#10;AADdAAAADwAAAGRycy9kb3ducmV2LnhtbESPQUsDMRSE74L/ITyhN5u1haLbpqWsaAVB6lra62Pz&#10;ml2avCxJ2q7/3giCx2FmvmEWq8FZcaEQO88KHsYFCOLG646Ngt3Xy/0jiJiQNVrPpOCbIqyWtzcL&#10;LLW/8idd6mREhnAsUUGbUl9KGZuWHMax74mzd/TBYcoyGKkDXjPcWTkpipl02HFeaLGnqqXmVJ+d&#10;AvtRH58Pqd6GJ7Ppqv27sdXrVqnR3bCeg0g0pP/wX/tNK5jOign8vslP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5OdTMYAAADdAAAADwAAAAAAAAAAAAAAAACYAgAAZHJz&#10;L2Rvd25yZXYueG1sUEsFBgAAAAAEAAQA9QAAAIsDAAAAAA==&#10;" path="m,20r,l,20r1,1l1,21r,l1,22r,l2,22r,l2,22r1,l3,21r,l3,21r,-1l3,20r1,l4,19r-1,l3,18r,-1l3,17r,-1l3,16r,-1l3,15r,-1l3,14r,-1l3,13r,-1l3,12r,-1l3,10r,l3,9r,l3,8r,l3,7r,l3,6,3,5r,l3,4r,l3,3r1,l4,2,3,2,3,1r,l3,1,3,r,l2,r,l2,,1,r,l1,r,1l1,1,,1,,2r,l,3r,l,4r,l,5r,l,6,,7r,l,8r,l,9r,l,10r,1l,11r,1l,12r,1l,13r,1l,14r,1l,15r,1l,16r,1l,17r,1l,19r,l,20xe" fillcolor="#f2f2f2" stroked="f">
                    <v:path arrowok="t" o:connecttype="custom" o:connectlocs="0,20;1,21;1,21;1,22;2,22;3,22;3,21;3,20;4,20;3,19;3,17;3,16;3,15;3,14;3,13;3,12;3,11;3,10;3,9;3,8;3,7;3,5;3,4;3,3;4,2;3,1;3,1;3,0;2,0;1,0;1,0;1,1;0,2;0,3;0,4;0,5;0,6;0,7;0,8;0,9;0,11;0,12;0,13;0,14;0,15;0,16;0,17;0,18;0,19" o:connectangles="0,0,0,0,0,0,0,0,0,0,0,0,0,0,0,0,0,0,0,0,0,0,0,0,0,0,0,0,0,0,0,0,0,0,0,0,0,0,0,0,0,0,0,0,0,0,0,0,0"/>
                  </v:shape>
                  <v:shape id="Freeform 3603" o:spid="_x0000_s1517" style="position:absolute;left:127;top:36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ZvqMYA&#10;AADdAAAADwAAAGRycy9kb3ducmV2LnhtbESPzWrDMBCE74W+g9hCLqWR0tBQ3CghpBQCOcX5ocet&#10;tbWNrZWR1Nh5+ygQ6HGYmW+Y+XKwrTiTD7VjDZOxAkFcOFNzqeGw/3p5BxEissHWMWm4UIDl4vFh&#10;jplxPe/onMdSJAiHDDVUMXaZlKGoyGIYu444eb/OW4xJ+lIaj32C21a+KjWTFmtOCxV2tK6oaPI/&#10;q+FZXT43psGj+lnn36e3vPfNttR69DSsPkBEGuJ/+N7eGA3TmZrC7U16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AZvqMYAAADdAAAADwAAAAAAAAAAAAAAAACYAgAAZHJz&#10;L2Rvd25yZXYueG1sUEsFBgAAAAAEAAQA9QAAAIsDAAAAAA==&#10;" path="m,20r,l,20r1,1l1,21r,l1,22r,l2,22r,l2,22r1,l3,21r,l3,21r,-1l3,20r1,l4,19r-1,l3,18r,-1l3,17r,-1l3,16r,-1l3,15r,-1l3,14r,-1l3,13r,-1l3,12r,-1l3,10r,l3,9r,l3,8r,l3,7r,l3,6,3,5r,l3,4r,l3,3r1,l4,2,3,2,3,1r,l3,1,3,r,l2,r,l2,,1,r,l1,r,1l1,1,,1,,2r,l,3r,l,4r,l,5r,l,6,,7r,l,8r,l,9r,l,10r,1l,11r,1l,12r,1l,13r,1l,14r,1l,15r,1l,16r,1l,17r,1l,19r,l,20xe" filled="f" strokeweight="0">
                    <v:stroke joinstyle="miter"/>
                    <v:path arrowok="t" o:connecttype="custom" o:connectlocs="0,20;1,21;1,21;1,22;2,22;3,22;3,21;3,20;4,20;3,19;3,17;3,16;3,15;3,14;3,13;3,12;3,11;3,10;3,9;3,8;3,7;3,5;3,4;3,3;4,2;3,1;3,1;3,0;2,0;1,0;1,0;1,1;0,2;0,3;0,4;0,5;0,6;0,7;0,8;0,9;0,11;0,12;0,13;0,14;0,15;0,16;0,17;0,18;0,19" o:connectangles="0,0,0,0,0,0,0,0,0,0,0,0,0,0,0,0,0,0,0,0,0,0,0,0,0,0,0,0,0,0,0,0,0,0,0,0,0,0,0,0,0,0,0,0,0,0,0,0,0"/>
                  </v:shape>
                  <v:shape id="Freeform 3604" o:spid="_x0000_s1518" style="position:absolute;left:125;top:39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LS8sUA&#10;AADdAAAADwAAAGRycy9kb3ducmV2LnhtbESPX2vCQBDE34V+h2OFvtU7bYkl9ZQilRaf/FP6vOS2&#10;SWxuL81tNX57Tyj4OMzMb5jZoveNOlIX68AWxiMDirgIrubSwud+9fAMKgqywyYwWThThMX8bjDD&#10;3IUTb+m4k1IlCMccLVQiba51LCryGEehJU7ed+g8SpJdqV2HpwT3jZ4Yk2mPNaeFCltaVlT87P68&#10;hdXmV1xmpqaUw3sRv86YHd7W1t4P+9cXUEK93ML/7Q9n4TEzT3B9k56An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tLyxQAAAN0AAAAPAAAAAAAAAAAAAAAAAJgCAABkcnMv&#10;ZG93bnJldi54bWxQSwUGAAAAAAQABAD1AAAAigMAAAAA&#10;" path="m1,20r,l1,21r,l1,21r1,1l2,22r1,l3,22r,l4,22r,l5,22r,-1l5,21r,l6,20r,l6,19r,l6,18r,-1l5,17r,-1l5,16r,-1l5,15r,-1l5,14r,-1l5,13r,-1l5,11r,l5,10r,l5,9r,l5,8,5,7r,l5,6r,l5,5r,l6,4,6,3r,l6,2r,l6,1,5,1r,l5,r,l4,r,l3,r,l3,,2,r,l1,r,l1,1r,l1,2r,l1,3r,l1,4,,5r,l,6r,l,7r,l,8,,9r,l,10r,l,11r,1l,12r,1l,13r,1l,14r,1l,15r,1l,16r,1l1,18r,l1,19r,l1,20xe" fillcolor="#f2f2f2" stroked="f">
                    <v:path arrowok="t" o:connecttype="custom" o:connectlocs="1,20;1,21;2,22;3,22;3,22;4,22;5,21;5,21;6,20;6,19;6,17;5,16;5,15;5,14;5,13;5,12;5,11;5,10;5,9;5,7;5,6;5,5;6,4;6,3;6,2;5,1;5,0;4,0;3,0;3,0;2,0;1,0;1,1;1,2;1,3;0,5;0,6;0,7;0,8;0,9;0,10;0,12;0,13;0,14;0,15;0,16;0,17;1,18;1,19" o:connectangles="0,0,0,0,0,0,0,0,0,0,0,0,0,0,0,0,0,0,0,0,0,0,0,0,0,0,0,0,0,0,0,0,0,0,0,0,0,0,0,0,0,0,0,0,0,0,0,0,0"/>
                  </v:shape>
                  <v:shape id="Freeform 3605" o:spid="_x0000_s1519" style="position:absolute;left:125;top:39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5cA8UA&#10;AADdAAAADwAAAGRycy9kb3ducmV2LnhtbESPQWsCMRSE74X+h/AKvdXEVq1sjSIFwZtWV+zxsXnd&#10;Xdy8bJN0Xf+9KQgeh5n5hpktetuIjnyoHWsYDhQI4sKZmksN+X71MgURIrLBxjFpuFCAxfzxYYaZ&#10;cWf+om4XS5EgHDLUUMXYZlKGoiKLYeBa4uT9OG8xJulLaTyeE9w28lWpibRYc1qosKXPiorT7s9q&#10;8Lndfoejes+Xv9MNjo6HDg8rrZ+f+uUHiEh9vIdv7bXR8DZRY/h/k56A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lwDxQAAAN0AAAAPAAAAAAAAAAAAAAAAAJgCAABkcnMv&#10;ZG93bnJldi54bWxQSwUGAAAAAAQABAD1AAAAigMAAAAA&#10;" path="m1,20r,l1,21r,l1,21r1,1l2,22r1,l3,22r,l4,22r,l5,22r,-1l5,21r,l6,20r,l6,19r,l6,18r,-1l5,17r,-1l5,16r,-1l5,15r,-1l5,14r,-1l5,13r,-1l5,11r,l5,10r,l5,9r,l5,8,5,7r,l5,6r,l5,5r,l6,4,6,3r,l6,2r,l6,1,5,1r,l5,r,l4,r,l3,r,l3,,2,r,l1,r,l1,1r,l1,2r,l1,3r,l1,4,,5r,l,6r,l,7r,l,8,,9r,l,10r,l,11r,1l,12r,1l,13r,1l,14r,1l,15r,1l,16r,1l1,18r,l1,19r,l1,20xe" filled="f" strokeweight="0">
                    <v:stroke joinstyle="miter"/>
                    <v:path arrowok="t" o:connecttype="custom" o:connectlocs="1,20;1,21;2,22;3,22;3,22;4,22;5,21;5,21;6,20;6,19;6,17;5,16;5,15;5,14;5,13;5,12;5,11;5,10;5,9;5,7;5,6;5,5;6,4;6,3;6,2;5,1;5,0;4,0;3,0;3,0;2,0;1,0;1,1;1,2;1,3;0,5;0,6;0,7;0,8;0,9;0,10;0,12;0,13;0,14;0,15;0,16;0,17;1,18;1,19" o:connectangles="0,0,0,0,0,0,0,0,0,0,0,0,0,0,0,0,0,0,0,0,0,0,0,0,0,0,0,0,0,0,0,0,0,0,0,0,0,0,0,0,0,0,0,0,0,0,0,0,0"/>
                  </v:shape>
                  <v:shape id="Freeform 3606" o:spid="_x0000_s1520" style="position:absolute;left:131;top:39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cd3cQA&#10;AADdAAAADwAAAGRycy9kb3ducmV2LnhtbESPwWrDMBBE74X8g9hAbrWUBExxo4RSCOSU4rSHHhdr&#10;a5tYK1VSYjdfHxUKPQ4z84bZ7CY7iCuF2DvWsCwUCOLGmZ5bDR/v+8cnEDEhGxwck4YfirDbzh42&#10;WBk3ck3XU2pFhnCsUEOXkq+kjE1HFmPhPHH2vlywmLIMrTQBxwy3g1wpVUqLPeeFDj29dtScTxer&#10;YeJ6778lvZ1v/aUO/rM1RzVqvZhPL88gEk3pP/zXPhgN61KV8PsmPwG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XHd3EAAAA3QAAAA8AAAAAAAAAAAAAAAAAmAIAAGRycy9k&#10;b3ducmV2LnhtbFBLBQYAAAAABAAEAPUAAACJAwAAAAA=&#10;" path="m,15l,5r,l,5r,l,5r,l,4r,l,4r,l,4r,l,4r,l,4r,l,4,,3r,l,3r,l,3r,l,3r,l,3r,l1,3r,l1,3r,l1,2r,l1,2r,l1,2r,l1,2r,l1,2r,l2,2r,l2,2r,l2,2r,l2,2r,l2,2r,l2,2r,l2,2r1,l3,2r,l3,2r,l3,2,3,1r,l3,1r,l3,1,14,r,l14,r,l14,r,l14,r,l14,r,l15,r,l15,r,l15,r,l15,r,l15,r,l15,r,l15,r1,l16,r,l16,r,l16,r,1l16,1r,l16,1r,l16,1r,l16,1r,l17,1r,l17,1r,l17,1r,l17,1r,1l17,2r,l17,2r,l17,2r,l17,2r,l17,2r,l17,2r,l17,3r,l17,3r,l17,3r,l17,3r,l17,3r,l17,3r1,1l18,4r,l18,4r,l18,4r,l18,4r,l18,4r,l18,15r,l18,16r,l18,16r,l18,16r,l18,16r,l18,16r,l18,17r-1,l17,17r,l17,17r,l17,17r,l17,17r,l17,17r,l17,18r,l17,18r,l17,18r,l17,18r,l17,18r,l17,18r,l17,19r,l17,19r,l17,19r,l17,19r,l17,19r,l17,19r-1,l16,19r,l16,20r,l16,20r,l16,20r,l16,20r,l16,20r,l16,20r,l15,20r,l15,20r,l15,20r,l15,20r,l15,20r,l15,20r,l14,20r,l14,20r,l14,20r,l14,20,4,18r,l3,18r,l3,18r,l3,18r,l3,18r,l3,18r,l3,18r-1,l2,18r,l2,18r,l2,18r,l2,18r,l2,18r,l1,18r,l1,18r,l1,18r,l1,18r,l1,18r,-1l1,17r,l1,17,,17r,l,17r,l,17r,l,17r,l,17r,l,16r,l,16r,l,16r,l,16r,l,16r,l,15r,l,15r,l,15r,xe" fillcolor="#f2f2f2" stroked="f">
                    <v:path arrowok="t" o:connecttype="custom" o:connectlocs="0,5;0,4;0,4;0,3;0,3;1,3;1,2;1,2;2,2;2,2;2,2;3,2;3,1;14,0;14,0;15,0;15,0;16,0;16,0;16,1;17,1;17,1;17,2;17,2;17,3;17,3;17,3;18,4;18,4;18,16;18,16;17,17;17,17;17,17;17,18;17,18;17,19;17,19;16,19;16,20;16,20;15,20;15,20;15,20;14,20;3,18;3,18;3,18;2,18;2,18;1,18;1,18;0,17;0,17;0,16;0,16;0,15;0,15" o:connectangles="0,0,0,0,0,0,0,0,0,0,0,0,0,0,0,0,0,0,0,0,0,0,0,0,0,0,0,0,0,0,0,0,0,0,0,0,0,0,0,0,0,0,0,0,0,0,0,0,0,0,0,0,0,0,0,0,0,0"/>
                  </v:shape>
                  <v:shape id="Freeform 3607" o:spid="_x0000_s1521" style="position:absolute;left:131;top:39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ExncYA&#10;AADdAAAADwAAAGRycy9kb3ducmV2LnhtbESPzWrDMBCE74W8g9hAb42UtPnBiRKSQqEECqmbS26L&#10;tbFNrJWRVNt9+6pQyHGYmW+YzW6wjejIh9qxhulEgSAunKm51HD+entagQgR2WDjmDT8UIDddvSw&#10;wcy4nj+py2MpEoRDhhqqGNtMylBUZDFMXEucvKvzFmOSvpTGY5/gtpEzpRbSYs1pocKWXisqbvm3&#10;1aBOl1PMVx8v6rw/9N3xOPednGv9OB72axCRhngP/7ffjYbnhVrC35v0BO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ExncYAAADdAAAADwAAAAAAAAAAAAAAAACYAgAAZHJz&#10;L2Rvd25yZXYueG1sUEsFBgAAAAAEAAQA9QAAAIsDAAAAAA==&#10;" path="m,15l,5r,l,5r,l,5r,l,4r,l,4r,l,4r,l,4r,l,4r,l,4,,3r,l,3r,l,3r,l,3r,l,3r,l1,3r,l1,3r,l1,2r,l1,2r,l1,2r,l1,2r,l1,2r,l2,2r,l2,2r,l2,2r,l2,2r,l2,2r,l2,2r,l2,2r1,l3,2r,l3,2r,l3,2,3,1r,l3,1r,l3,1,14,r,l14,r,l14,r,l14,r,l14,r,l15,r,l15,r,l15,r,l15,r,l15,r,l15,r,l15,r1,l16,r,l16,r,l16,r,1l16,1r,l16,1r,l16,1r,l16,1r,l17,1r,l17,1r,l17,1r,l17,1r,1l17,2r,l17,2r,l17,2r,l17,2r,l17,2r,l17,2r,l17,3r,l17,3r,l17,3r,l17,3r,l17,3r,l17,3r1,1l18,4r,l18,4r,l18,4r,l18,4r,l18,4r,l18,15r,l18,16r,l18,16r,l18,16r,l18,16r,l18,16r,l18,17r-1,l17,17r,l17,17r,l17,17r,l17,17r,l17,17r,l17,18r,l17,18r,l17,18r,l17,18r,l17,18r,l17,18r,l17,19r,l17,19r,l17,19r,l17,19r,l17,19r,l17,19r-1,l16,19r,l16,20r,l16,20r,l16,20r,l16,20r,l16,20r,l16,20r,l15,20r,l15,20r,l15,20r,l15,20r,l15,20r,l15,20r,l14,20r,l14,20r,l14,20r,l14,20,4,18r,l3,18r,l3,18r,l3,18r,l3,18r,l3,18r,l3,18r-1,l2,18r,l2,18r,l2,18r,l2,18r,l2,18r,l1,18r,l1,18r,l1,18r,l1,18r,l1,18r,-1l1,17r,l1,17,,17r,l,17r,l,17r,l,17r,l,17r,l,16r,l,16r,l,16r,l,16r,l,16r,l,15r,l,15r,l,15r,xe" filled="f" strokeweight="0">
                    <v:stroke joinstyle="miter"/>
                    <v:path arrowok="t" o:connecttype="custom" o:connectlocs="0,5;0,4;0,4;0,3;0,3;1,3;1,2;1,2;2,2;2,2;2,2;3,2;3,1;14,0;14,0;15,0;15,0;16,0;16,0;16,1;17,1;17,1;17,2;17,2;17,3;17,3;17,3;18,4;18,4;18,16;18,16;17,17;17,17;17,17;17,18;17,18;17,19;17,19;16,19;16,20;16,20;15,20;15,20;15,20;14,20;3,18;3,18;3,18;2,18;2,18;1,18;1,18;0,17;0,17;0,16;0,16;0,15;0,15" o:connectangles="0,0,0,0,0,0,0,0,0,0,0,0,0,0,0,0,0,0,0,0,0,0,0,0,0,0,0,0,0,0,0,0,0,0,0,0,0,0,0,0,0,0,0,0,0,0,0,0,0,0,0,0,0,0,0,0,0,0"/>
                  </v:shape>
                  <v:shape id="Freeform 3608" o:spid="_x0000_s1522" style="position:absolute;left:128;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gursYA&#10;AADdAAAADwAAAGRycy9kb3ducmV2LnhtbESPwU7DMAyG70i8Q2QkLmhLx0QF3bJpQgxx4EJBE0ev&#10;8ZpqjVM1YQtvjw9IO1q//8+fl+vse3WiMXaBDcymBSjiJtiOWwNfn9vJI6iYkC32gcnAL0VYr66v&#10;lljZcOYPOtWpVQLhWKEBl9JQaR0bRx7jNAzEkh3C6DHJOLbajngWuO/1fVGU2mPHcsHhQM+OmmP9&#10;40XjO2xn+emO8nxT1vt39/rwEnfG3N7kzQJUopwuy//tN2tgXhaiK98IAv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gursYAAADdAAAADwAAAAAAAAAAAAAAAACYAgAAZHJz&#10;L2Rvd25yZXYueG1sUEsFBgAAAAAEAAQA9QAAAIsDAAAAAA==&#10;" path="m,3l3,5r,l3,5r,l4,5r,l4,5r,l4,5r,l4,5r,l4,5r,l4,4r,l4,4r,l4,4r,l4,4r,l4,4r,l4,4r,l4,3r,l4,3r,l4,3r,l4,3r,l4,3r,l4,3,1,,,3xe" fillcolor="#f2f2f2" stroked="f">
                    <v:path arrowok="t" o:connecttype="custom" o:connectlocs="0,3;3,5;3,5;3,5;3,5;4,5;4,5;4,5;4,5;4,5;4,5;4,5;4,5;4,5;4,5;4,4;4,4;4,4;4,4;4,4;4,4;4,4;4,4;4,4;4,4;4,4;4,4;4,3;4,3;4,3;4,3;4,3;4,3;4,3;4,3;4,3;4,3;4,3;1,0;0,3" o:connectangles="0,0,0,0,0,0,0,0,0,0,0,0,0,0,0,0,0,0,0,0,0,0,0,0,0,0,0,0,0,0,0,0,0,0,0,0,0,0,0,0"/>
                  </v:shape>
                  <v:shape id="Freeform 3609" o:spid="_x0000_s1523" style="position:absolute;left:128;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Jq98YA&#10;AADdAAAADwAAAGRycy9kb3ducmV2LnhtbESPT2vCQBTE7wW/w/KE3uquFayJriIFsbQH/8SDx0f2&#10;mQSzb0N2NfHbdwsFj8PM/IZZrHpbizu1vnKsYTxSIIhzZyouNJyyzdsMhA/IBmvHpOFBHlbLwcsC&#10;U+M6PtD9GAoRIexT1FCG0KRS+rwki37kGuLoXVxrMUTZFtK02EW4reW7UlNpseK4UGJDnyXl1+PN&#10;aui3yUzuzo8i6zJ5SuzuZ6++P7R+HfbrOYhAfXiG/9tfRsNkqhL4exOf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eJq98YAAADdAAAADwAAAAAAAAAAAAAAAACYAgAAZHJz&#10;L2Rvd25yZXYueG1sUEsFBgAAAAAEAAQA9QAAAIsDAAAAAA==&#10;" path="m,3l3,5r,l3,5r,l4,5r,l4,5r,l4,5r,l4,5r,l4,5r,l4,4r,l4,4r,l4,4r,l4,4r,l4,4r,l4,4r,l4,3r,l4,3r,l4,3r,l4,3r,l4,3r,l4,3,1,,,3xe" filled="f" strokeweight="0">
                    <v:stroke joinstyle="miter"/>
                    <v:path arrowok="t" o:connecttype="custom" o:connectlocs="0,3;3,5;3,5;3,5;3,5;4,5;4,5;4,5;4,5;4,5;4,5;4,5;4,5;4,5;4,5;4,4;4,4;4,4;4,4;4,4;4,4;4,4;4,4;4,4;4,4;4,4;4,4;4,3;4,3;4,3;4,3;4,3;4,3;4,3;4,3;4,3;4,3;4,3;1,0;0,3" o:connectangles="0,0,0,0,0,0,0,0,0,0,0,0,0,0,0,0,0,0,0,0,0,0,0,0,0,0,0,0,0,0,0,0,0,0,0,0,0,0,0,0"/>
                  </v:shape>
                  <v:shape id="Freeform 3610" o:spid="_x0000_s1524" style="position:absolute;left:128;top:4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e0dcYA&#10;AADdAAAADwAAAGRycy9kb3ducmV2LnhtbESPwU7DMAyG70i8Q2QkLoilZaKCbtk0IYZ24EJBiKPX&#10;mKaicaombOHt8WHSjtbv//Pn5Tr7QR1oin1gA+WsAEXcBttzZ+DjfXv7AComZItDYDLwRxHWq8uL&#10;JdY2HPmNDk3qlEA41mjApTTWWsfWkcc4CyOxZN9h8phknDptJzwK3A/6rigq7bFnueBwpCdH7U/z&#10;60XjK2zL/HhDeb6pmv2re7l/jp/GXF/lzQJUopzOy6f2zhqYV6X4yzeCAL3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e0dcYAAADdAAAADwAAAAAAAAAAAAAAAACYAgAAZHJz&#10;L2Rvd25yZXYueG1sUEsFBgAAAAAEAAQA9QAAAIsDAAAAAA==&#10;" path="m,2l3,r,l3,r,l4,r,l4,r,l4,r,1l4,1r,l4,1r,l4,1r,l4,1r,l4,1r,l4,1r,l4,1r,1l4,2r,l4,2r,l4,2r,l4,2r,l4,2r,l4,2r,l4,2r,l1,5,,2xe" fillcolor="#f2f2f2" stroked="f">
                    <v:path arrowok="t" o:connecttype="custom" o:connectlocs="0,2;3,0;3,0;3,0;3,0;4,0;4,0;4,0;4,0;4,0;4,1;4,1;4,1;4,1;4,1;4,1;4,1;4,1;4,1;4,1;4,1;4,1;4,1;4,1;4,2;4,2;4,2;4,2;4,2;4,2;4,2;4,2;4,2;4,2;4,2;4,2;4,2;4,2;4,2;1,5;0,2" o:connectangles="0,0,0,0,0,0,0,0,0,0,0,0,0,0,0,0,0,0,0,0,0,0,0,0,0,0,0,0,0,0,0,0,0,0,0,0,0,0,0,0,0"/>
                  </v:shape>
                  <v:shape id="Freeform 3611" o:spid="_x0000_s1525" style="position:absolute;left:128;top:4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3wLMYA&#10;AADdAAAADwAAAGRycy9kb3ducmV2LnhtbESPT4vCMBTE74LfITxhb5p2BVerUWRhcdGDf+rB46N5&#10;tsXmpTRZW7+9ERY8DjPzG2ax6kwl7tS40rKCeBSBIM6sLjlXcE5/hlMQziNrrCyTggc5WC37vQUm&#10;2rZ8pPvJ5yJA2CWooPC+TqR0WUEG3cjWxMG72sagD7LJpW6wDXBTyc8omkiDJYeFAmv6Lii7nf6M&#10;gm4zm8r95ZGnbSrPM7PfHaLtl1Ifg249B+Gp8+/wf/tXKxhP4h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3wLMYAAADdAAAADwAAAAAAAAAAAAAAAACYAgAAZHJz&#10;L2Rvd25yZXYueG1sUEsFBgAAAAAEAAQA9QAAAIsDAAAAAA==&#10;" path="m,2l3,r,l3,r,l4,r,l4,r,l4,r,1l4,1r,l4,1r,l4,1r,l4,1r,l4,1r,l4,1r,l4,1r,1l4,2r,l4,2r,l4,2r,l4,2r,l4,2r,l4,2r,l4,2r,l1,5,,2xe" filled="f" strokeweight="0">
                    <v:stroke joinstyle="miter"/>
                    <v:path arrowok="t" o:connecttype="custom" o:connectlocs="0,2;3,0;3,0;3,0;3,0;4,0;4,0;4,0;4,0;4,0;4,1;4,1;4,1;4,1;4,1;4,1;4,1;4,1;4,1;4,1;4,1;4,1;4,1;4,1;4,2;4,2;4,2;4,2;4,2;4,2;4,2;4,2;4,2;4,2;4,2;4,2;4,2;4,2;4,2;1,5;0,2" o:connectangles="0,0,0,0,0,0,0,0,0,0,0,0,0,0,0,0,0,0,0,0,0,0,0,0,0,0,0,0,0,0,0,0,0,0,0,0,0,0,0,0,0"/>
                  </v:shape>
                  <v:shape id="Freeform 3612" o:spid="_x0000_s1526" style="position:absolute;left:127;top:39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oLkcYA&#10;AADdAAAADwAAAGRycy9kb3ducmV2LnhtbESPQUsDMRSE74L/ITzBm822QqnbpkVWtIIgdVvq9bF5&#10;zS4mL0uStuu/N0Khx2FmvmEWq8FZcaIQO88KxqMCBHHjdcdGwW77+jADEROyRuuZFPxShNXy9maB&#10;pfZn/qJTnYzIEI4lKmhT6kspY9OSwzjyPXH2Dj44TFkGI3XAc4Y7KydFMZUOO84LLfZUtdT81Een&#10;wH7Wh5fvVG/Ck1l31f7D2Opto9T93fA8B5FoSNfwpf2uFTxOxxP4f5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oLkcYAAADdAAAADwAAAAAAAAAAAAAAAACYAgAAZHJz&#10;L2Rvd25yZXYueG1sUEsFBgAAAAAEAAQA9QAAAIsDAAAAAA==&#10;" path="m1,20r,l1,20r,1l1,21r,l1,22r1,l2,22r,l3,22r,l3,21r,l3,21,4,20r,l4,20r,-1l4,18r,l4,17r,l3,16r,l3,15r,l3,14r,l3,13r,l3,12r,l3,11r,-1l3,10,3,9r,l3,8r,l3,7r,l3,6,3,5r1,l4,4r,l4,3r,l4,2r,l4,1,3,1r,l3,r,l3,,2,r,l2,,1,r,l1,1r,l1,1r,1l1,2r,1l1,3,,4r,l,5r,l,6,,7r,l,8r,l,9r,l,10r,l,11r,1l,12r,1l,13r,1l,14r,1l,15r,1l,16r,1l,17r,1l1,18r,1l1,20xe" fillcolor="#f2f2f2" stroked="f">
                    <v:path arrowok="t" o:connecttype="custom" o:connectlocs="1,20;1,21;1,21;2,22;2,22;3,22;3,21;4,20;4,20;4,18;4,17;3,16;3,15;3,14;3,13;3,12;3,11;3,10;3,9;3,8;3,7;3,5;4,4;4,3;4,2;4,1;3,1;3,0;2,0;2,0;1,0;1,1;1,2;1,3;0,4;0,5;0,6;0,7;0,8;0,9;0,10;0,12;0,13;0,14;0,15;0,16;0,17;0,18;1,19" o:connectangles="0,0,0,0,0,0,0,0,0,0,0,0,0,0,0,0,0,0,0,0,0,0,0,0,0,0,0,0,0,0,0,0,0,0,0,0,0,0,0,0,0,0,0,0,0,0,0,0,0"/>
                  </v:shape>
                  <v:shape id="Freeform 3613" o:spid="_x0000_s1527" style="position:absolute;left:127;top:39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5dcYA&#10;AADdAAAADwAAAGRycy9kb3ducmV2LnhtbESPQWsCMRSE74X+h/AKXoomKhVZjVIsguCpaysen5vX&#10;3WU3L0uSuuu/bwqFHoeZ+YZZbwfbihv5UDvWMJ0oEMSFMzWXGj5O+/ESRIjIBlvHpOFOAbabx4c1&#10;Zsb1/E63PJYiQThkqKGKscukDEVFFsPEdcTJ+3LeYkzSl9J47BPctnKm1EJarDktVNjRrqKiyb+t&#10;hmd1fzuYBj/VdZdfzi9575tjqfXoaXhdgYg0xP/wX/tgNMwX0zn8vk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5dcYAAADdAAAADwAAAAAAAAAAAAAAAACYAgAAZHJz&#10;L2Rvd25yZXYueG1sUEsFBgAAAAAEAAQA9QAAAIsDAAAAAA==&#10;" path="m1,20r,l1,20r,1l1,21r,l1,22r1,l2,22r,l3,22r,l3,21r,l3,21,4,20r,l4,20r,-1l4,18r,l4,17r,l3,16r,l3,15r,l3,14r,l3,13r,l3,12r,l3,11r,-1l3,10,3,9r,l3,8r,l3,7r,l3,6,3,5r1,l4,4r,l4,3r,l4,2r,l4,1,3,1r,l3,r,l3,,2,r,l2,,1,r,l1,1r,l1,1r,1l1,2r,1l1,3,,4r,l,5r,l,6,,7r,l,8r,l,9r,l,10r,l,11r,1l,12r,1l,13r,1l,14r,1l,15r,1l,16r,1l,17r,1l1,18r,1l1,20xe" filled="f" strokeweight="0">
                    <v:stroke joinstyle="miter"/>
                    <v:path arrowok="t" o:connecttype="custom" o:connectlocs="1,20;1,21;1,21;2,22;2,22;3,22;3,21;4,20;4,20;4,18;4,17;3,16;3,15;3,14;3,13;3,12;3,11;3,10;3,9;3,8;3,7;3,5;4,4;4,3;4,2;4,1;3,1;3,0;2,0;2,0;1,0;1,1;1,2;1,3;0,4;0,5;0,6;0,7;0,8;0,9;0,10;0,12;0,13;0,14;0,15;0,16;0,17;0,18;1,19" o:connectangles="0,0,0,0,0,0,0,0,0,0,0,0,0,0,0,0,0,0,0,0,0,0,0,0,0,0,0,0,0,0,0,0,0,0,0,0,0,0,0,0,0,0,0,0,0,0,0,0,0"/>
                  </v:shape>
                  <v:shape id="Freeform 3614" o:spid="_x0000_s1528" style="position:absolute;left:125;top:42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tEL8UA&#10;AADdAAAADwAAAGRycy9kb3ducmV2LnhtbESPQWvCQBSE7wX/w/IEb3XXWlJJXUWK0tJTq+L5kX1N&#10;otm3Mfuq8d93C4Ueh5n5hpkve9+oC3WxDmxhMjagiIvgai4t7Heb+xmoKMgOm8Bk4UYRlovB3Rxz&#10;F678SZetlCpBOOZooRJpc61jUZHHOA4tcfK+QudRkuxK7Tq8Jrhv9IMxmfZYc1qosKWXiorT9ttb&#10;2HycxWXmyZRyfC3i4YbZcf1u7WjYr55BCfXyH/5rvzkL02zyCL9v0hP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a0QvxQAAAN0AAAAPAAAAAAAAAAAAAAAAAJgCAABkcnMv&#10;ZG93bnJldi54bWxQSwUGAAAAAAQABAD1AAAAigMAAAAA&#10;" path="m1,20r,l1,21r,l2,21r,1l3,22r,l3,22r1,l4,22r1,l5,22r,-1l6,21r,l6,20r,l6,19r,l6,18r,-1l6,17r,-1l6,16r,-1l6,15,5,14r,l5,13r,l5,12r,-1l5,11r,-1l5,10,5,9r,l5,8,5,7r1,l6,6r,l6,5r,l6,4,6,3r,l6,2r,l6,1r,l6,1,5,r,l5,,4,r,l3,r,l3,,2,r,l1,r,1l1,1r,1l1,2r,1l1,3r,1l1,5r,l1,6r,l1,7r,l1,8,,9r,l,10r,l,11r,l,12r,1l,13r1,1l1,14r,1l1,15r,1l1,16r,1l1,18r,l1,19r,l1,20xe" fillcolor="#f2f2f2" stroked="f">
                    <v:path arrowok="t" o:connecttype="custom" o:connectlocs="1,20;1,21;2,22;3,22;4,22;5,22;5,21;6,21;6,20;6,19;6,17;6,16;6,15;5,14;5,13;5,12;5,11;5,10;5,9;5,7;6,6;6,5;6,4;6,3;6,2;6,1;5,0;5,0;4,0;3,0;2,0;1,0;1,1;1,2;1,3;1,5;1,6;1,7;1,8;0,9;0,10;0,11;0,13;1,14;1,15;1,16;1,17;1,18;1,19" o:connectangles="0,0,0,0,0,0,0,0,0,0,0,0,0,0,0,0,0,0,0,0,0,0,0,0,0,0,0,0,0,0,0,0,0,0,0,0,0,0,0,0,0,0,0,0,0,0,0,0,0"/>
                  </v:shape>
                  <v:shape id="Freeform 3615" o:spid="_x0000_s1529" style="position:absolute;left:125;top:42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fK3sUA&#10;AADdAAAADwAAAGRycy9kb3ducmV2LnhtbESPT2vCQBTE70K/w/IKvenGP1VJXUUEobdajdjjI/tM&#10;gtm3cXcb47d3CwWPw8z8hlmsOlOLlpyvLCsYDhIQxLnVFRcKssO2PwfhA7LG2jIpuJOH1fKlt8BU&#10;2xt/U7sPhYgQ9ikqKENoUil9XpJBP7ANcfTO1hkMUbpCaoe3CDe1HCXJVBqsOC6U2NCmpPyy/zUK&#10;XGZ2P/6UzLL1df6Fk9OxxeNWqbfXbv0BIlAXnuH/9qdWMJ4O3+H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J8rexQAAAN0AAAAPAAAAAAAAAAAAAAAAAJgCAABkcnMv&#10;ZG93bnJldi54bWxQSwUGAAAAAAQABAD1AAAAigMAAAAA&#10;" path="m1,20r,l1,21r,l2,21r,1l3,22r,l3,22r1,l4,22r1,l5,22r,-1l6,21r,l6,20r,l6,19r,l6,18r,-1l6,17r,-1l6,16r,-1l6,15,5,14r,l5,13r,l5,12r,-1l5,11r,-1l5,10,5,9r,l5,8,5,7r1,l6,6r,l6,5r,l6,4,6,3r,l6,2r,l6,1r,l6,1,5,r,l5,,4,r,l3,r,l3,,2,r,l1,r,1l1,1r,1l1,2r,1l1,3r,1l1,5r,l1,6r,l1,7r,l1,8,,9r,l,10r,l,11r,l,12r,1l,13r1,1l1,14r,1l1,15r,1l1,16r,1l1,18r,l1,19r,l1,20xe" filled="f" strokeweight="0">
                    <v:stroke joinstyle="miter"/>
                    <v:path arrowok="t" o:connecttype="custom" o:connectlocs="1,20;1,21;2,22;3,22;4,22;5,22;5,21;6,21;6,20;6,19;6,17;6,16;6,15;5,14;5,13;5,12;5,11;5,10;5,9;5,7;6,6;6,5;6,4;6,3;6,2;6,1;5,0;5,0;4,0;3,0;2,0;1,0;1,1;1,2;1,3;1,5;1,6;1,7;1,8;0,9;0,10;0,11;0,13;1,14;1,15;1,16;1,17;1,18;1,19" o:connectangles="0,0,0,0,0,0,0,0,0,0,0,0,0,0,0,0,0,0,0,0,0,0,0,0,0,0,0,0,0,0,0,0,0,0,0,0,0,0,0,0,0,0,0,0,0,0,0,0,0"/>
                  </v:shape>
                  <v:shape id="Freeform 3616" o:spid="_x0000_s1530" style="position:absolute;left:132;top:425;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H6r8YA&#10;AADdAAAADwAAAGRycy9kb3ducmV2LnhtbESPQWvCQBSE7wX/w/IK3upGpVFSVxFB0IMWbT14e2af&#10;STD7NmRXk/rrXaHgcZiZb5jJrDWluFHtCssK+r0IBHFqdcGZgt+f5ccYhPPIGkvLpOCPHMymnbcJ&#10;Jto2vKPb3mciQNglqCD3vkqkdGlOBl3PVsTBO9vaoA+yzqSusQlwU8pBFMXSYMFhIceKFjmll/3V&#10;KFi7TbkdHU7nk7tfvj+bI/vrgZXqvrfzLxCeWv8K/7dXWsEw7sfwfBOe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GH6r8YAAADdAAAADwAAAAAAAAAAAAAAAACYAgAAZHJz&#10;L2Rvd25yZXYueG1sUEsFBgAAAAAEAAQA9QAAAIsDAAAAAA==&#10;" path="m,15l,5r,l,5r,l,5r,l,4r,l,4r,l,4r,l,4r,l,4r,l,4,,3r,l,3r,l,3r,l,3r,l,3r,l,3r,l,3r,l,2r,l,2r1,l1,2r,l1,2r,l1,2r,l1,2r,l1,2r,l1,2r,l1,2r1,l2,2r,l2,2r,l2,2r,l2,2r,l2,2r,l2,2,2,1r1,l3,1r,l3,1,13,r,l13,r,l14,r,l14,r,l14,r,l14,r,l14,r,l14,r,l14,r1,l15,r,l15,r,l15,r,l15,r,l15,r,l15,r1,l16,1r,l16,1r,l16,1r,l16,1r,l16,1r,l16,1r,l16,1r,l16,1r,1l16,2r,l17,2r,l17,2r,l17,2r,l17,2r,l17,2r,l17,3r,l17,3r,l17,3r,l17,3r,l17,3r,l17,3r,1l17,4r,l17,4r,l17,4r,l17,4r,l17,4r,l17,15r,l17,16r,l17,16r,l17,16r,l17,16r,l17,16r,l17,17r,l17,17r,l17,17r,l17,17r,l17,17r,l17,17r,l17,18r,l17,18r,l17,18r,l17,18r,l17,18r,l17,18r,l17,18r,1l16,19r,l16,19r,l16,19r,l16,19r,l16,19r,l16,19r,l16,20r,l16,20r,l16,20r,l15,20r,l15,20r,l15,20r,l15,20r,l15,20r,l15,20r,l14,20r,l14,20r,l14,20r,l14,20r,l14,20r,l14,20r-1,l13,20,3,18r,l3,18r,l3,18r,l3,18r-1,l2,18r,l2,18r,l2,18r,l2,18r,l2,18r,l2,18r-1,l1,18r,l1,18r,l1,18r,l1,18r,l1,18,,18r,l,18r,l,17r,l,17r,l,17r,l,17r,l,17r,l,17r,l,17r,l,16r,l,16r,l,16r,l,16r,l,16r,l,15r,l,15r,l,15r,xe" fillcolor="#f2f2f2" stroked="f">
                    <v:path arrowok="t" o:connecttype="custom" o:connectlocs="0,5;0,4;0,4;0,3;0,3;0,3;0,2;1,2;1,2;2,2;2,2;2,2;3,1;13,0;14,0;14,0;15,0;15,0;15,0;16,1;16,1;16,1;17,2;17,2;17,3;17,3;17,3;17,4;17,4;17,16;17,16;17,17;17,17;17,17;17,18;17,18;16,19;16,19;16,19;16,20;15,20;15,20;14,20;14,20;14,20;3,18;2,18;2,18;2,18;1,18;1,18;0,18;0,17;0,17;0,16;0,16;0,15;0,15" o:connectangles="0,0,0,0,0,0,0,0,0,0,0,0,0,0,0,0,0,0,0,0,0,0,0,0,0,0,0,0,0,0,0,0,0,0,0,0,0,0,0,0,0,0,0,0,0,0,0,0,0,0,0,0,0,0,0,0,0,0"/>
                  </v:shape>
                  <v:shape id="Freeform 3617" o:spid="_x0000_s1531" style="position:absolute;left:132;top:425;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den8cA&#10;AADdAAAADwAAAGRycy9kb3ducmV2LnhtbESPT2vCQBTE7wW/w/IKvenGStMSs5G2UOxBUKOgx9fs&#10;yx/Mvg3Zrabf3hWEHoeZ+Q2TLgbTijP1rrGsYDqJQBAXVjdcKdjvvsZvIJxH1thaJgV/5GCRjR5S&#10;TLS98JbOua9EgLBLUEHtfZdI6YqaDLqJ7YiDV9reoA+yr6Tu8RLgppXPURRLgw2HhRo7+qypOOW/&#10;RsHPUG6km73QsdrJj+U6Xhar8qDU0+PwPgfhafD/4Xv7WyuYxdNXuL0JT0B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nXp/HAAAA3QAAAA8AAAAAAAAAAAAAAAAAmAIAAGRy&#10;cy9kb3ducmV2LnhtbFBLBQYAAAAABAAEAPUAAACMAwAAAAA=&#10;" path="m,15l,5r,l,5r,l,5r,l,4r,l,4r,l,4r,l,4r,l,4r,l,4,,3r,l,3r,l,3r,l,3r,l,3r,l,3r,l,3r,l,2r,l,2r1,l1,2r,l1,2r,l1,2r,l1,2r,l1,2r,l1,2r,l1,2r1,l2,2r,l2,2r,l2,2r,l2,2r,l2,2r,l2,2,2,1r1,l3,1r,l3,1,13,r,l13,r,l14,r,l14,r,l14,r,l14,r,l14,r,l14,r,l14,r1,l15,r,l15,r,l15,r,l15,r,l15,r,l15,r1,l16,1r,l16,1r,l16,1r,l16,1r,l16,1r,l16,1r,l16,1r,l16,1r,1l16,2r,l17,2r,l17,2r,l17,2r,l17,2r,l17,2r,l17,3r,l17,3r,l17,3r,l17,3r,l17,3r,l17,3r,1l17,4r,l17,4r,l17,4r,l17,4r,l17,4r,l17,15r,l17,16r,l17,16r,l17,16r,l17,16r,l17,16r,l17,17r,l17,17r,l17,17r,l17,17r,l17,17r,l17,17r,l17,18r,l17,18r,l17,18r,l17,18r,l17,18r,l17,18r,l17,18r,1l16,19r,l16,19r,l16,19r,l16,19r,l16,19r,l16,19r,l16,20r,l16,20r,l16,20r,l15,20r,l15,20r,l15,20r,l15,20r,l15,20r,l15,20r,l14,20r,l14,20r,l14,20r,l14,20r,l14,20r,l14,20r-1,l13,20,3,18r,l3,18r,l3,18r,l3,18r-1,l2,18r,l2,18r,l2,18r,l2,18r,l2,18r,l2,18r-1,l1,18r,l1,18r,l1,18r,l1,18r,l1,18,,18r,l,18r,l,17r,l,17r,l,17r,l,17r,l,17r,l,17r,l,17r,l,16r,l,16r,l,16r,l,16r,l,16r,l,15r,l,15r,l,15r,xe" filled="f" strokeweight="0">
                    <v:stroke joinstyle="miter"/>
                    <v:path arrowok="t" o:connecttype="custom" o:connectlocs="0,5;0,4;0,4;0,3;0,3;0,3;0,2;1,2;1,2;2,2;2,2;2,2;3,1;13,0;14,0;14,0;15,0;15,0;15,0;16,1;16,1;16,1;17,2;17,2;17,3;17,3;17,3;17,4;17,4;17,16;17,16;17,17;17,17;17,17;17,18;17,18;16,19;16,19;16,19;16,20;15,20;15,20;14,20;14,20;14,20;3,18;2,18;2,18;2,18;1,18;1,18;0,18;0,17;0,17;0,16;0,16;0,15;0,15" o:connectangles="0,0,0,0,0,0,0,0,0,0,0,0,0,0,0,0,0,0,0,0,0,0,0,0,0,0,0,0,0,0,0,0,0,0,0,0,0,0,0,0,0,0,0,0,0,0,0,0,0,0,0,0,0,0,0,0,0,0"/>
                  </v:shape>
                  <v:shape id="Freeform 3618" o:spid="_x0000_s1532" style="position:absolute;left:129;top:42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G4c8YA&#10;AADdAAAADwAAAGRycy9kb3ducmV2LnhtbESPwU7DMAyG70i8Q2QkLoilZaKCbtk0IYZ24EJBiKPX&#10;mKaicaombOHt8WHSjtbv//Pn5Tr7QR1oin1gA+WsAEXcBttzZ+DjfXv7AComZItDYDLwRxHWq8uL&#10;JdY2HPmNDk3qlEA41mjApTTWWsfWkcc4CyOxZN9h8phknDptJzwK3A/6rigq7bFnueBwpCdH7U/z&#10;60XjK2zL/HhDeb6pmv2re7l/jp/GXF/lzQJUopzOy6f2zhqYV6XoyjeCAL3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G4c8YAAADdAAAADwAAAAAAAAAAAAAAAACYAgAAZHJz&#10;L2Rvd25yZXYueG1sUEsFBgAAAAAEAAQA9QAAAIsDAAAAAA==&#10;" path="m,3l3,5r,l3,5r,l3,5r,l3,5r,l3,5r,l3,5r,l4,5,4,4r,l4,4r,l4,4r,l4,4r,l4,4r,l4,4r,l4,4,4,3r,l3,3r,l3,3r,l3,3r,l3,3r,l3,3,,,,3xe" fillcolor="#f2f2f2" stroked="f">
                    <v:path arrowok="t" o:connecttype="custom" o:connectlocs="0,3;3,5;3,5;3,5;3,5;3,5;3,5;3,5;3,5;3,5;3,5;3,5;3,5;4,5;4,4;4,4;4,4;4,4;4,4;4,4;4,4;4,4;4,4;4,4;4,4;4,4;4,4;4,3;4,3;3,3;3,3;3,3;3,3;3,3;3,3;3,3;3,3;3,3;0,0;0,3" o:connectangles="0,0,0,0,0,0,0,0,0,0,0,0,0,0,0,0,0,0,0,0,0,0,0,0,0,0,0,0,0,0,0,0,0,0,0,0,0,0,0,0"/>
                  </v:shape>
                  <v:shape id="Freeform 3619" o:spid="_x0000_s1533" style="position:absolute;left:129;top:42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v8KsYA&#10;AADdAAAADwAAAGRycy9kb3ducmV2LnhtbESPT4vCMBTE74LfITxhb5q6gmurUWRhcdGDf+rB46N5&#10;tsXmpTRZW7+9ERY8DjPzG2ax6kwl7tS40rKC8SgCQZxZXXKu4Jz+DGcgnEfWWFkmBQ9ysFr2ewtM&#10;tG35SPeTz0WAsEtQQeF9nUjpsoIMupGtiYN3tY1BH2STS91gG+Cmkp9RNJUGSw4LBdb0XVB2O/0Z&#10;Bd0mnsn95ZGnbSrPsdnvDtH2S6mPQbeeg/DU+Xf4v/2rFUym4x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v8KsYAAADdAAAADwAAAAAAAAAAAAAAAACYAgAAZHJz&#10;L2Rvd25yZXYueG1sUEsFBgAAAAAEAAQA9QAAAIsDAAAAAA==&#10;" path="m,3l3,5r,l3,5r,l3,5r,l3,5r,l3,5r,l3,5r,l4,5,4,4r,l4,4r,l4,4r,l4,4r,l4,4r,l4,4r,l4,4,4,3r,l3,3r,l3,3r,l3,3r,l3,3r,l3,3,,,,3xe" filled="f" strokeweight="0">
                    <v:stroke joinstyle="miter"/>
                    <v:path arrowok="t" o:connecttype="custom" o:connectlocs="0,3;3,5;3,5;3,5;3,5;3,5;3,5;3,5;3,5;3,5;3,5;3,5;3,5;4,5;4,4;4,4;4,4;4,4;4,4;4,4;4,4;4,4;4,4;4,4;4,4;4,4;4,4;4,3;4,3;3,3;3,3;3,3;3,3;3,3;3,3;3,3;3,3;3,3;0,0;0,3" o:connectangles="0,0,0,0,0,0,0,0,0,0,0,0,0,0,0,0,0,0,0,0,0,0,0,0,0,0,0,0,0,0,0,0,0,0,0,0,0,0,0,0"/>
                  </v:shape>
                  <v:shape id="Freeform 3620" o:spid="_x0000_s1534" style="position:absolute;left:129;top:4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t+yMcA&#10;AADdAAAADwAAAGRycy9kb3ducmV2LnhtbESPwU7DMAyG70i8Q2QkLmhLt4lqlGXThNjEgcsKQhxN&#10;Y5qKxqmabAtvjw9IO1q//8+fV5vse3WiMXaBDcymBSjiJtiOWwPvb7vJElRMyBb7wGTglyJs1tdX&#10;K6xsOPOBTnVqlUA4VmjApTRUWsfGkcc4DQOxZN9h9JhkHFttRzwL3Pd6XhSl9tixXHA40JOj5qc+&#10;etH4DLtZfrijvNiW9der298/xw9jbm/y9hFUopwuy//tF2tgUc7FX74RBO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rfsjHAAAA3QAAAA8AAAAAAAAAAAAAAAAAmAIAAGRy&#10;cy9kb3ducmV2LnhtbFBLBQYAAAAABAAEAPUAAACMAwAAAAA=&#10;" path="m,2l3,r,l3,r,l3,r,l3,r,l3,r,1l3,1r,l3,1r,l4,1r,l4,1r,l4,1r,l4,1r,l4,1r,1l4,2r,l4,2r,l4,2r,l4,2,3,2r,l3,2r,l3,2r,l3,2,,5,,2xe" fillcolor="#f2f2f2" stroked="f">
                    <v:path arrowok="t" o:connecttype="custom" o:connectlocs="0,2;3,0;3,0;3,0;3,0;3,0;3,0;3,0;3,0;3,0;3,1;3,1;3,1;3,1;3,1;4,1;4,1;4,1;4,1;4,1;4,1;4,1;4,1;4,1;4,2;4,2;4,2;4,2;4,2;4,2;4,2;4,2;3,2;3,2;3,2;3,2;3,2;3,2;3,2;0,5;0,2" o:connectangles="0,0,0,0,0,0,0,0,0,0,0,0,0,0,0,0,0,0,0,0,0,0,0,0,0,0,0,0,0,0,0,0,0,0,0,0,0,0,0,0,0"/>
                  </v:shape>
                  <v:shape id="Freeform 3621" o:spid="_x0000_s1535" style="position:absolute;left:129;top:4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E6kcUA&#10;AADdAAAADwAAAGRycy9kb3ducmV2LnhtbESPT4vCMBTE74LfITxhb5qq4Go1igjish78Uw8eH82z&#10;LTYvpYm2fvuNsOBxmJnfMItVa0rxpNoVlhUMBxEI4tTqgjMFl2Tbn4JwHlljaZkUvMjBatntLDDW&#10;tuETPc8+EwHCLkYFufdVLKVLczLoBrYiDt7N1gZ9kHUmdY1NgJtSjqJoIg0WHBZyrGiTU3o/P4yC&#10;djebysP1lSVNIi8zc9gfo99vpb567XoOwlPrP+H/9o9WMJ6MhvB+E5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TqRxQAAAN0AAAAPAAAAAAAAAAAAAAAAAJgCAABkcnMv&#10;ZG93bnJldi54bWxQSwUGAAAAAAQABAD1AAAAigMAAAAA&#10;" path="m,2l3,r,l3,r,l3,r,l3,r,l3,r,1l3,1r,l3,1r,l4,1r,l4,1r,l4,1r,l4,1r,l4,1r,1l4,2r,l4,2r,l4,2r,l4,2,3,2r,l3,2r,l3,2r,l3,2,,5,,2xe" filled="f" strokeweight="0">
                    <v:stroke joinstyle="miter"/>
                    <v:path arrowok="t" o:connecttype="custom" o:connectlocs="0,2;3,0;3,0;3,0;3,0;3,0;3,0;3,0;3,0;3,0;3,1;3,1;3,1;3,1;3,1;4,1;4,1;4,1;4,1;4,1;4,1;4,1;4,1;4,1;4,2;4,2;4,2;4,2;4,2;4,2;4,2;4,2;3,2;3,2;3,2;3,2;3,2;3,2;3,2;0,5;0,2" o:connectangles="0,0,0,0,0,0,0,0,0,0,0,0,0,0,0,0,0,0,0,0,0,0,0,0,0,0,0,0,0,0,0,0,0,0,0,0,0,0,0,0,0"/>
                  </v:shape>
                  <v:shape id="Freeform 3622" o:spid="_x0000_s1536" style="position:absolute;left:128;top:424;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mZUMMA&#10;AADdAAAADwAAAGRycy9kb3ducmV2LnhtbESPUWvCMBSF3wf+h3CFvc3UTkqpRpGB6Nuc+gMuzW1T&#10;bG5KktXu3y8DYY+Hc853OJvdZHsxkg+dYwXLRQaCuHa641bB7Xp4K0GEiKyxd0wKfijAbjt72WCl&#10;3YO/aLzEViQIhwoVmBiHSspQG7IYFm4gTl7jvMWYpG+l9vhIcNvLPMsKabHjtGBwoA9D9f3ybRXo&#10;yKtbuTp+nk9FY44H3YxeS6Ve59N+DSLSFP/Dz/ZJK3gv8hz+3qQn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mZUMMAAADdAAAADwAAAAAAAAAAAAAAAACYAgAAZHJzL2Rv&#10;d25yZXYueG1sUEsFBgAAAAAEAAQA9QAAAIgDAAAAAA==&#10;" path="m,20r,l,20r,1l,21r1,l1,22r,l1,22r1,l2,22r,l2,21r1,l3,21r,-1l3,20r,l3,19r,-1l3,18r,-1l3,17r,-1l3,16r,-1l3,15r,-1l3,14r,-1l3,13r,-1l3,11r,l3,10r,l3,9r,l3,8r,l3,7,3,6r,l3,5r,l3,4r,l3,3r,l3,2r,l3,1r,l3,1,2,r,l2,r,l1,r,l1,r,l,1r,l,1,,2r,l,3r,l,4r,l,5r,l,6r,l,7,,8r,l,9r,l,10r,l,11r,1l,12r,1l,13r,1l,14r,1l,15r,1l,16r,1l,17r,1l,18r,1l,20xe" fillcolor="#f2f2f2" stroked="f">
                    <v:path arrowok="t" o:connecttype="custom" o:connectlocs="0,20;0,21;1,21;1,22;2,22;2,22;3,21;3,20;3,20;3,18;3,17;3,16;3,15;3,14;3,13;3,12;3,11;3,10;3,9;3,8;3,6;3,5;3,4;3,3;3,2;3,1;3,1;2,0;2,0;1,0;1,0;0,1;0,2;0,3;0,4;0,5;0,6;0,7;0,8;0,9;0,10;0,12;0,13;0,14;0,15;0,16;0,17;0,18;0,19" o:connectangles="0,0,0,0,0,0,0,0,0,0,0,0,0,0,0,0,0,0,0,0,0,0,0,0,0,0,0,0,0,0,0,0,0,0,0,0,0,0,0,0,0,0,0,0,0,0,0,0,0"/>
                  </v:shape>
                  <v:shape id="Freeform 3623" o:spid="_x0000_s1537" style="position:absolute;left:128;top:424;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iMsUA&#10;AADdAAAADwAAAGRycy9kb3ducmV2LnhtbESPS4vCQBCE7wv+h6EFb+vExwbNOkoQBMGDj108N5ne&#10;JJrpCZlRo7/eERY8FlX1FTVbtKYSV2pcaVnBoB+BIM6sLjlX8Puz+pyAcB5ZY2WZFNzJwWLe+Zhh&#10;ou2N93Q9+FwECLsEFRTe14mULivIoOvbmjh4f7Yx6INscqkbvAW4qeQwimJpsOSwUGBNy4Ky8+Fi&#10;AiU9bbd1fM8fafmlNzt/HLfTo1K9bpt+g/DU+nf4v73WCkbxcASvN+EJyP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KIyxQAAAN0AAAAPAAAAAAAAAAAAAAAAAJgCAABkcnMv&#10;ZG93bnJldi54bWxQSwUGAAAAAAQABAD1AAAAigMAAAAA&#10;" path="m,20r,l,20r,1l,21r1,l1,22r,l1,22r1,l2,22r,l2,21r1,l3,21r,-1l3,20r,l3,19r,-1l3,18r,-1l3,17r,-1l3,16r,-1l3,15r,-1l3,14r,-1l3,13r,-1l3,11r,l3,10r,l3,9r,l3,8r,l3,7,3,6r,l3,5r,l3,4r,l3,3r,l3,2r,l3,1r,l3,1,2,r,l2,r,l1,r,l1,r,l,1r,l,1,,2r,l,3r,l,4r,l,5r,l,6r,l,7,,8r,l,9r,l,10r,l,11r,1l,12r,1l,13r,1l,14r,1l,15r,1l,16r,1l,17r,1l,18r,1l,20xe" filled="f" strokeweight="0">
                    <v:stroke joinstyle="miter"/>
                    <v:path arrowok="t" o:connecttype="custom" o:connectlocs="0,20;0,21;1,21;1,22;2,22;2,22;3,21;3,20;3,20;3,18;3,17;3,16;3,15;3,14;3,13;3,12;3,11;3,10;3,9;3,8;3,6;3,5;3,4;3,3;3,2;3,1;3,1;2,0;2,0;1,0;1,0;0,1;0,2;0,3;0,4;0,5;0,6;0,7;0,8;0,9;0,10;0,12;0,13;0,14;0,15;0,16;0,17;0,18;0,19" o:connectangles="0,0,0,0,0,0,0,0,0,0,0,0,0,0,0,0,0,0,0,0,0,0,0,0,0,0,0,0,0,0,0,0,0,0,0,0,0,0,0,0,0,0,0,0,0,0,0,0,0"/>
                  </v:shape>
                  <v:shape id="Freeform 3624" o:spid="_x0000_s1538" style="position:absolute;left:125;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0+48UA&#10;AADdAAAADwAAAGRycy9kb3ducmV2LnhtbESPT4vCMBTE7wt+h/AEb2tqdcvSNYqIih724B9Yj4/m&#10;bVtsXkoTa/32RhA8DjPzG2Y670wlWmpcaVnBaBiBIM6sLjlXcDquP79BOI+ssbJMCu7kYD7rfUwx&#10;1fbGe2oPPhcBwi5FBYX3dSqlywoy6Ia2Jg7ev20M+iCbXOoGbwFuKhlHUSINlhwWCqxpWVB2OVyN&#10;gu3uHv+1eN7EWF6T8+/Xaa1XF6UG/W7xA8JT59/hV3urFYyTeALP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LT7jxQAAAN0AAAAPAAAAAAAAAAAAAAAAAJgCAABkcnMv&#10;ZG93bnJldi54bWxQSwUGAAAAAAQABAD1AAAAigMAAAAA&#10;" path="m1,21r,l1,21r,1l1,22r1,1l2,23r1,l3,23r1,l4,23r,l5,23r,-1l5,22,6,21r,l6,21r,-1l6,20r,-1l6,18r,l6,17r-1,l5,16r,l5,15r,l5,14r,-1l5,13r,-1l5,12r,-1l5,11r,-1l5,10,5,9,5,8r,l5,7r,l6,6r,l6,5,6,4r,l6,3r,l6,2r,l5,2,5,1r,l4,1,4,r,l3,r,l2,1r,l1,1r,l1,2r,l1,3r,l1,4r,l1,5r,1l,6,,7r,l,8r,l,9r,1l,10r,1l,11r,1l,12r,1l,14r,l,15r,l,16r,l,17r,l1,18r,l1,19r,1l1,20r,1xe" fillcolor="#f2f2f2" stroked="f">
                    <v:path arrowok="t" o:connecttype="custom" o:connectlocs="1,21;1,22;2,23;3,23;4,23;4,23;5,22;6,21;6,21;6,20;6,18;6,17;5,16;5,15;5,14;5,13;5,12;5,11;5,10;5,8;5,7;6,6;6,5;6,4;6,3;6,2;5,1;4,1;4,0;3,0;2,1;1,1;1,2;1,3;1,4;1,6;0,7;0,8;0,9;0,10;0,11;0,12;0,14;0,15;0,16;0,17;1,18;1,19;1,20" o:connectangles="0,0,0,0,0,0,0,0,0,0,0,0,0,0,0,0,0,0,0,0,0,0,0,0,0,0,0,0,0,0,0,0,0,0,0,0,0,0,0,0,0,0,0,0,0,0,0,0,0"/>
                  </v:shape>
                  <v:shape id="Freeform 3625" o:spid="_x0000_s1539" style="position:absolute;left:125;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BhccUA&#10;AADdAAAADwAAAGRycy9kb3ducmV2LnhtbESPT2sCMRTE74V+h/AEbzWrtSJbo0ixKJ7qH+z1uXlu&#10;Fjcv6ya667c3hYLHYWZ+w0xmrS3FjWpfOFbQ7yUgiDOnC84V7Hffb2MQPiBrLB2Tgjt5mE1fXyaY&#10;atfwhm7bkIsIYZ+iAhNClUrpM0MWfc9VxNE7udpiiLLOpa6xiXBbykGSjKTFguOCwYq+DGXn7dUq&#10;WPLCHPGAP+1weZTz1e/aNBdUqttp558gArXhGf5vr7SC99HgA/7exCc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oGFxxQAAAN0AAAAPAAAAAAAAAAAAAAAAAJgCAABkcnMv&#10;ZG93bnJldi54bWxQSwUGAAAAAAQABAD1AAAAigMAAAAA&#10;" path="m1,21r,l1,21r,1l1,22r1,1l2,23r1,l3,23r1,l4,23r,l5,23r,-1l5,22,6,21r,l6,21r,-1l6,20r,-1l6,18r,l6,17r-1,l5,16r,l5,15r,l5,14r,-1l5,13r,-1l5,12r,-1l5,11r,-1l5,10,5,9,5,8r,l5,7r,l6,6r,l6,5,6,4r,l6,3r,l6,2r,l5,2,5,1r,l4,1,4,r,l3,r,l2,1r,l1,1r,l1,2r,l1,3r,l1,4r,l1,5r,1l,6,,7r,l,8r,l,9r,1l,10r,1l,11r,1l,12r,1l,14r,l,15r,l,16r,l,17r,l1,18r,l1,19r,1l1,20r,1xe" filled="f" strokeweight="0">
                    <v:stroke joinstyle="miter"/>
                    <v:path arrowok="t" o:connecttype="custom" o:connectlocs="1,21;1,22;2,23;3,23;4,23;4,23;5,22;6,21;6,21;6,20;6,18;6,17;5,16;5,15;5,14;5,13;5,12;5,11;5,10;5,8;5,7;6,6;6,5;6,4;6,3;6,2;5,1;4,1;4,0;3,0;2,1;1,1;1,2;1,3;1,4;1,6;0,7;0,8;0,9;0,10;0,11;0,12;0,14;0,15;0,16;0,17;1,18;1,19;1,20" o:connectangles="0,0,0,0,0,0,0,0,0,0,0,0,0,0,0,0,0,0,0,0,0,0,0,0,0,0,0,0,0,0,0,0,0,0,0,0,0,0,0,0,0,0,0,0,0,0,0,0,0"/>
                  </v:shape>
                  <v:shape id="Freeform 3626" o:spid="_x0000_s1540" style="position:absolute;left:131;top:45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JBvcMA&#10;AADdAAAADwAAAGRycy9kb3ducmV2LnhtbESPQYvCMBSE7wv+h/AEb2uqQlmqUUQQPLnU3YPHR/Ns&#10;i81LTKLt+uvNwsIeh5n5hlltBtOJB/nQWlYwm2YgiCurW64VfH/t3z9AhIissbNMCn4owGY9elth&#10;oW3PJT1OsRYJwqFABU2MrpAyVA0ZDFPriJN3sd5gTNLXUnvsE9x0cp5luTTYclpo0NGuoep6uhsF&#10;A5d7d5P0eX2299K7c62PWa/UZDxslyAiDfE//Nc+aAWLfJ7D75v0BOT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JBvcMAAADdAAAADwAAAAAAAAAAAAAAAACYAgAAZHJzL2Rv&#10;d25yZXYueG1sUEsFBgAAAAAEAAQA9QAAAIgDAAAAAA==&#10;" path="m,15l,5r,l,5r,l,5r,l,4r,l,4r,l,4r,l,4r,l,4r,l,3r,l,3r,l,3r,l,3r,l,3r1,l1,3r,l1,3r,l1,3,1,2r,l1,2r,l1,2r,l1,2r,l2,2r,l2,2r,l2,2r,l2,2r,l2,2r,l2,2r,l2,2r1,l3,2r,l3,2r,l3,1r,l3,1r,l3,1r,l3,1r1,l14,r,l14,r,l14,r,l14,r,l14,r1,l15,r,l15,r,l15,r,l15,r,l15,r,l15,r1,l16,r,l16,r,l16,r,l16,r,l16,1r,l16,1r,l17,1r,l17,1r,l17,1r,l17,1r,l17,1r,l17,1r,l17,2r,l17,2r,l17,2r,l17,2r,l17,2r,l17,2r1,l18,3r,l18,3r,l18,3r,l18,3r,l18,3r,l18,3r,l18,4r,l18,4r,l18,4r,l18,4r,l18,4r,l18,15r,l18,16r,l18,16r,l18,16r,l18,16r,l18,16r,l18,16r,1l18,17r,l18,17r,l18,17r,l18,17r,l18,17r,l18,18r,l18,18r-1,l17,18r,l17,18r,l17,18r,l17,18r,l17,18r,1l17,19r,l17,19r,l17,19r,l17,19r,l17,19r,l17,19r,l17,19r-1,l16,20r,l16,20r,l16,20r,l16,20r,l16,20r,l16,20r,l16,20r-1,l15,20r,l15,20r,l15,20r,l15,20r,l15,20r-1,l14,20r,l14,20r,l14,20,4,18r,l4,18r,l3,18r,l3,18r,l3,18r,l3,18r,l3,18r,l2,18r,l2,18r,l2,18r,l2,18r,l2,18r,l2,18r,l1,18r,l1,18r,l1,18r,l1,18r,-1l1,17r,l1,17r,l1,17,,17r,l,17r,l,17r,l,17,,16r,l,16r,l,16r,l,16r,l,16r,l,16,,15r,l,15r,l,15r,xe" fillcolor="#f2f2f2" stroked="f">
                    <v:path arrowok="t" o:connecttype="custom" o:connectlocs="0,5;0,4;0,4;0,3;0,3;1,3;1,2;1,2;2,2;2,2;3,2;3,1;3,1;14,0;14,0;15,0;15,0;16,0;16,0;16,1;17,1;17,1;17,2;17,2;18,3;18,3;18,3;18,4;18,4;18,16;18,16;18,17;18,17;18,17;17,18;17,18;17,19;17,19;17,19;16,20;16,20;16,20;15,20;15,20;14,20;4,18;3,18;3,18;2,18;2,18;1,18;1,18;1,17;0,17;0,16;0,16;0,15;0,15" o:connectangles="0,0,0,0,0,0,0,0,0,0,0,0,0,0,0,0,0,0,0,0,0,0,0,0,0,0,0,0,0,0,0,0,0,0,0,0,0,0,0,0,0,0,0,0,0,0,0,0,0,0,0,0,0,0,0,0,0,0"/>
                  </v:shape>
                  <v:shape id="Freeform 3627" o:spid="_x0000_s1541" style="position:absolute;left:131;top:45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Rt/cYA&#10;AADdAAAADwAAAGRycy9kb3ducmV2LnhtbESPQWsCMRSE70L/Q3iF3jSprVZWo1hBKIJgt168PTav&#10;u0s3L0sSd9d/3xSEHoeZ+YZZbQbbiI58qB1reJ4oEMSFMzWXGs5f+/ECRIjIBhvHpOFGATbrh9EK&#10;M+N6/qQuj6VIEA4ZaqhibDMpQ1GRxTBxLXHyvp23GJP0pTQe+wS3jZwqNZcWa04LFba0q6j4ya9W&#10;gzpdTjFfHF/Vefved4fDzHdypvXT47Bdgog0xP/wvf1hNLzMp2/w9yY9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Rt/cYAAADdAAAADwAAAAAAAAAAAAAAAACYAgAAZHJz&#10;L2Rvd25yZXYueG1sUEsFBgAAAAAEAAQA9QAAAIsDAAAAAA==&#10;" path="m,15l,5r,l,5r,l,5r,l,4r,l,4r,l,4r,l,4r,l,4r,l,3r,l,3r,l,3r,l,3r,l,3r1,l1,3r,l1,3r,l1,3,1,2r,l1,2r,l1,2r,l1,2r,l2,2r,l2,2r,l2,2r,l2,2r,l2,2r,l2,2r,l2,2r1,l3,2r,l3,2r,l3,1r,l3,1r,l3,1r,l3,1r1,l14,r,l14,r,l14,r,l14,r,l14,r1,l15,r,l15,r,l15,r,l15,r,l15,r,l15,r1,l16,r,l16,r,l16,r,l16,r,l16,1r,l16,1r,l17,1r,l17,1r,l17,1r,l17,1r,l17,1r,l17,1r,l17,2r,l17,2r,l17,2r,l17,2r,l17,2r,l17,2r1,l18,3r,l18,3r,l18,3r,l18,3r,l18,3r,l18,3r,l18,4r,l18,4r,l18,4r,l18,4r,l18,4r,l18,15r,l18,16r,l18,16r,l18,16r,l18,16r,l18,16r,l18,16r,1l18,17r,l18,17r,l18,17r,l18,17r,l18,17r,l18,18r,l18,18r-1,l17,18r,l17,18r,l17,18r,l17,18r,l17,18r,1l17,19r,l17,19r,l17,19r,l17,19r,l17,19r,l17,19r,l17,19r-1,l16,20r,l16,20r,l16,20r,l16,20r,l16,20r,l16,20r,l16,20r-1,l15,20r,l15,20r,l15,20r,l15,20r,l15,20r-1,l14,20r,l14,20r,l14,20,4,18r,l4,18r,l3,18r,l3,18r,l3,18r,l3,18r,l3,18r,l2,18r,l2,18r,l2,18r,l2,18r,l2,18r,l2,18r,l1,18r,l1,18r,l1,18r,l1,18r,-1l1,17r,l1,17r,l1,17,,17r,l,17r,l,17r,l,17,,16r,l,16r,l,16r,l,16r,l,16r,l,16,,15r,l,15r,l,15r,xe" filled="f" strokeweight="0">
                    <v:stroke joinstyle="miter"/>
                    <v:path arrowok="t" o:connecttype="custom" o:connectlocs="0,5;0,4;0,4;0,3;0,3;1,3;1,2;1,2;2,2;2,2;3,2;3,1;3,1;14,0;14,0;15,0;15,0;16,0;16,0;16,1;17,1;17,1;17,2;17,2;18,3;18,3;18,3;18,4;18,4;18,16;18,16;18,17;18,17;18,17;17,18;17,18;17,19;17,19;17,19;16,20;16,20;16,20;15,20;15,20;14,20;4,18;3,18;3,18;2,18;2,18;1,18;1,18;1,17;0,17;0,16;0,16;0,15;0,15" o:connectangles="0,0,0,0,0,0,0,0,0,0,0,0,0,0,0,0,0,0,0,0,0,0,0,0,0,0,0,0,0,0,0,0,0,0,0,0,0,0,0,0,0,0,0,0,0,0,0,0,0,0,0,0,0,0,0,0,0,0"/>
                  </v:shape>
                  <v:shape id="Freeform 3628" o:spid="_x0000_s1542" style="position:absolute;left:129;top:45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UkDMMA&#10;AADdAAAADwAAAGRycy9kb3ducmV2LnhtbERPy4rCMBTdD/gP4QpuRFMdEKlG8YHDIAgz6sLlpbm2&#10;0eamNBlb/94shFkeznu+bG0pHlR741jBaJiAIM6cNpwrOJ92gykIH5A1lo5JwZM8LBedjzmm2jX8&#10;S49jyEUMYZ+igiKEKpXSZwVZ9ENXEUfu6mqLIcI6l7rGJobbUo6TZCItGo4NBVa0KSi7H/+sAlPt&#10;+ee2daa5NIdLfz2yfX34UqrXbVczEIHa8C9+u7+1gs/JOM6Nb+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UkDMMAAADdAAAADwAAAAAAAAAAAAAAAACYAgAAZHJzL2Rv&#10;d25yZXYueG1sUEsFBgAAAAAEAAQA9QAAAIgDAAAAAA==&#10;" path="m,3l2,5r,l2,5r1,l3,5r,l3,5r,l3,5r,l3,5r,l3,5,3,4r,l3,4r,l3,4r,l3,4r,l3,4r,l3,4r,l3,4,3,3r,l3,3r,l3,3r,l3,3r,l3,3r,l3,3,,,,3xe" fillcolor="#f2f2f2" stroked="f">
                    <v:path arrowok="t" o:connecttype="custom" o:connectlocs="0,3;2,5;2,5;2,5;3,5;3,5;3,5;3,5;3,5;3,5;3,5;3,5;3,5;3,5;3,4;3,4;3,4;3,4;3,4;3,4;3,4;3,4;3,4;3,4;3,4;3,4;3,4;3,3;3,3;3,3;3,3;3,3;3,3;3,3;3,3;3,3;3,3;3,3;0,0;0,3" o:connectangles="0,0,0,0,0,0,0,0,0,0,0,0,0,0,0,0,0,0,0,0,0,0,0,0,0,0,0,0,0,0,0,0,0,0,0,0,0,0,0,0"/>
                  </v:shape>
                  <v:shape id="Freeform 3629" o:spid="_x0000_s1543" style="position:absolute;left:129;top:45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PZUMUA&#10;AADdAAAADwAAAGRycy9kb3ducmV2LnhtbESPT4vCMBTE78J+h/AWvGm6FcR2jVJ2Fbx48M/F26N5&#10;21Sbl9JktfrpzcKCx2FmfsPMl71txJU6XztW8DFOQBCXTtdcKTge1qMZCB+QNTaOScGdPCwXb4M5&#10;5trdeEfXfahEhLDPUYEJoc2l9KUhi37sWuLo/bjOYoiyq6Tu8BbhtpFpkkylxZrjgsGWvgyVl/2v&#10;VVCcs022TVckw+O72On2ZIrspNTwvS8+QQTqwyv8395oBZNpmsHfm/g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I9lQxQAAAN0AAAAPAAAAAAAAAAAAAAAAAJgCAABkcnMv&#10;ZG93bnJldi54bWxQSwUGAAAAAAQABAD1AAAAigMAAAAA&#10;" path="m,3l2,5r,l2,5r1,l3,5r,l3,5r,l3,5r,l3,5r,l3,5,3,4r,l3,4r,l3,4r,l3,4r,l3,4r,l3,4r,l3,4,3,3r,l3,3r,l3,3r,l3,3r,l3,3r,l3,3,,,,3xe" filled="f" strokeweight="0">
                    <v:stroke joinstyle="miter"/>
                    <v:path arrowok="t" o:connecttype="custom" o:connectlocs="0,3;2,5;2,5;2,5;3,5;3,5;3,5;3,5;3,5;3,5;3,5;3,5;3,5;3,5;3,4;3,4;3,4;3,4;3,4;3,4;3,4;3,4;3,4;3,4;3,4;3,4;3,4;3,3;3,3;3,3;3,3;3,3;3,3;3,3;3,3;3,3;3,3;3,3;0,0;0,3" o:connectangles="0,0,0,0,0,0,0,0,0,0,0,0,0,0,0,0,0,0,0,0,0,0,0,0,0,0,0,0,0,0,0,0,0,0,0,0,0,0,0,0"/>
                  </v:shape>
                  <v:shape id="Freeform 3630" o:spid="_x0000_s1544" style="position:absolute;left:129;top:4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q+18QA&#10;AADdAAAADwAAAGRycy9kb3ducmV2LnhtbERPz2vCMBS+C/sfwhO8yJp2gozOKG5jIoKg3Q4eH81b&#10;m615KU1su/9+OQgeP77fq81oG9FT541jBVmSgiAunTZcKfj6/Hh8BuEDssbGMSn4Iw+b9cNkhbl2&#10;A5+pL0IlYgj7HBXUIbS5lL6syaJPXEscuW/XWQwRdpXUHQ4x3DbyKU2X0qLh2FBjS281lb/F1Sow&#10;7YFPP+/ODJfheJm/ZnaujzulZtNx+wIi0Bju4pt7rxUslou4P76JT0C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qvtfEAAAA3QAAAA8AAAAAAAAAAAAAAAAAmAIAAGRycy9k&#10;b3ducmV2LnhtbFBLBQYAAAAABAAEAPUAAACJAwAAAAA=&#10;" path="m,2l2,r,l2,,3,r,l3,r,l3,r,l3,r,l3,1r,l3,1r,l3,1r,l3,1r,l3,1r,l3,1r,l3,2r,l3,2r,l3,2r,l3,2r,l3,2r,l3,2r,l3,2r,l3,2,,5,,2xe" fillcolor="#f2f2f2" stroked="f">
                    <v:path arrowok="t" o:connecttype="custom" o:connectlocs="0,2;2,0;2,0;2,0;3,0;3,0;3,0;3,0;3,0;3,0;3,0;3,0;3,1;3,1;3,1;3,1;3,1;3,1;3,1;3,1;3,1;3,1;3,1;3,1;3,2;3,2;3,2;3,2;3,2;3,2;3,2;3,2;3,2;3,2;3,2;3,2;3,2;3,2;3,2;0,5;0,2" o:connectangles="0,0,0,0,0,0,0,0,0,0,0,0,0,0,0,0,0,0,0,0,0,0,0,0,0,0,0,0,0,0,0,0,0,0,0,0,0,0,0,0,0"/>
                  </v:shape>
                  <v:shape id="Freeform 3631" o:spid="_x0000_s1545" style="position:absolute;left:129;top:4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xDi8UA&#10;AADdAAAADwAAAGRycy9kb3ducmV2LnhtbESPT4vCMBTE78J+h/AWvGmqgmy7Rim7Cl48+Ofi7dG8&#10;barNS2miVj+9EYQ9DjPzG2a26GwtrtT6yrGC0TABQVw4XXGp4LBfDb5A+ICssXZMCu7kYTH/6M0w&#10;0+7GW7ruQikihH2GCkwITSalLwxZ9EPXEEfvz7UWQ5RtKXWLtwi3tRwnyVRarDguGGzox1Bx3l2s&#10;gvyUrtPNeEkyPH7zrW6OJk+PSvU/u/wbRKAu/Iff7bVWMJlORvB6E5+An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EOLxQAAAN0AAAAPAAAAAAAAAAAAAAAAAJgCAABkcnMv&#10;ZG93bnJldi54bWxQSwUGAAAAAAQABAD1AAAAigMAAAAA&#10;" path="m,2l2,r,l2,,3,r,l3,r,l3,r,l3,r,l3,1r,l3,1r,l3,1r,l3,1r,l3,1r,l3,1r,l3,2r,l3,2r,l3,2r,l3,2r,l3,2r,l3,2r,l3,2r,l3,2,,5,,2xe" filled="f" strokeweight="0">
                    <v:stroke joinstyle="miter"/>
                    <v:path arrowok="t" o:connecttype="custom" o:connectlocs="0,2;2,0;2,0;2,0;3,0;3,0;3,0;3,0;3,0;3,0;3,0;3,0;3,1;3,1;3,1;3,1;3,1;3,1;3,1;3,1;3,1;3,1;3,1;3,1;3,2;3,2;3,2;3,2;3,2;3,2;3,2;3,2;3,2;3,2;3,2;3,2;3,2;3,2;3,2;0,5;0,2" o:connectangles="0,0,0,0,0,0,0,0,0,0,0,0,0,0,0,0,0,0,0,0,0,0,0,0,0,0,0,0,0,0,0,0,0,0,0,0,0,0,0,0,0"/>
                  </v:shape>
                  <v:shape id="Freeform 3632" o:spid="_x0000_s1546" style="position:absolute;left:127;top:45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9X8cYA&#10;AADdAAAADwAAAGRycy9kb3ducmV2LnhtbESPUUvDMBSF3wX/Q7iCby51g6F16ZCKOhDGrKKvl+Y2&#10;LSY3JYlb9+/NQNjj4ZzzHc5qPTkr9hTi4FnB7awAQdx6PbBR8PnxfHMHIiZkjdYzKThShHV1ebHC&#10;UvsDv9O+SUZkCMcSFfQpjaWUse3JYZz5kTh7nQ8OU5bBSB3wkOHOynlRLKXDgfNCjyPVPbU/za9T&#10;YLdN9/Sdml24N69D/fVmbP2yU+r6anp8AJFoSufwf3ujFSyWizmc3uQnI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9X8cYAAADdAAAADwAAAAAAAAAAAAAAAACYAgAAZHJz&#10;L2Rvd25yZXYueG1sUEsFBgAAAAAEAAQA9QAAAIsDAAAAAA==&#10;" path="m1,20r,l1,20r,1l1,21r,l2,22r,l2,22r,l3,22r,l3,21r,l4,21r,-1l4,20r,l4,19r,-1l4,18r,-1l4,17r,-1l4,16r,-1l4,15,3,14r,l3,13r,-1l3,12r,-1l3,11r,-1l3,10,3,9r,l3,8r,l4,7,4,6r,l4,5r,l4,4r,l4,3r,l4,2r,l4,1r,l3,1,3,r,l3,,2,r,l2,r,l1,r,1l1,1r,l1,2r,l1,3r,l1,4r,l,5r,l,6r,l,7,,8r,l,9r,l,10r,l,11r,1l,12r,1l,13r,1l,14r,1l,15r,1l,16r,1l1,17r,1l1,18r,1l1,20xe" fillcolor="#f2f2f2" stroked="f">
                    <v:path arrowok="t" o:connecttype="custom" o:connectlocs="1,20;1,21;1,21;2,22;2,22;3,22;3,21;4,20;4,20;4,18;4,17;4,16;4,15;3,14;3,13;3,12;3,11;3,10;3,9;3,8;4,6;4,5;4,4;4,3;4,2;4,1;3,1;3,0;2,0;2,0;1,0;1,1;1,2;1,3;1,4;0,5;0,6;0,7;0,8;0,9;0,10;0,12;0,13;0,14;0,15;0,16;0,17;1,18;1,19" o:connectangles="0,0,0,0,0,0,0,0,0,0,0,0,0,0,0,0,0,0,0,0,0,0,0,0,0,0,0,0,0,0,0,0,0,0,0,0,0,0,0,0,0,0,0,0,0,0,0,0,0"/>
                  </v:shape>
                  <v:shape id="Freeform 3633" o:spid="_x0000_s1547" style="position:absolute;left:127;top:45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lFcYA&#10;AADdAAAADwAAAGRycy9kb3ducmV2LnhtbESPzWrDMBCE74W+g9hCLyWRWtMQnCihpBQCPcX9IceN&#10;tbGNrZWR1Nh5+ygQ6HGYmW+Y5Xq0nTiRD41jDc9TBYK4dKbhSsP318dkDiJEZIOdY9JwpgDr1f3d&#10;EnPjBt7RqYiVSBAOOWqoY+xzKUNZk8UwdT1x8o7OW4xJ+koaj0OC206+KDWTFhtOCzX2tKmpbIs/&#10;q+FJnd+3psUfddgU+9/XYvDtZ6X148P4tgARaYz/4Vt7azRksyyD65v0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qlFcYAAADdAAAADwAAAAAAAAAAAAAAAACYAgAAZHJz&#10;L2Rvd25yZXYueG1sUEsFBgAAAAAEAAQA9QAAAIsDAAAAAA==&#10;" path="m1,20r,l1,20r,1l1,21r,l2,22r,l2,22r,l3,22r,l3,21r,l4,21r,-1l4,20r,l4,19r,-1l4,18r,-1l4,17r,-1l4,16r,-1l4,15,3,14r,l3,13r,-1l3,12r,-1l3,11r,-1l3,10,3,9r,l3,8r,l4,7,4,6r,l4,5r,l4,4r,l4,3r,l4,2r,l4,1r,l3,1,3,r,l3,,2,r,l2,r,l1,r,1l1,1r,l1,2r,l1,3r,l1,4r,l,5r,l,6r,l,7,,8r,l,9r,l,10r,l,11r,1l,12r,1l,13r,1l,14r,1l,15r,1l,16r,1l1,17r,1l1,18r,1l1,20xe" filled="f" strokeweight="0">
                    <v:stroke joinstyle="miter"/>
                    <v:path arrowok="t" o:connecttype="custom" o:connectlocs="1,20;1,21;1,21;2,22;2,22;3,22;3,21;4,20;4,20;4,18;4,17;4,16;4,15;3,14;3,13;3,12;3,11;3,10;3,9;3,8;4,6;4,5;4,4;4,3;4,2;4,1;3,1;3,0;2,0;2,0;1,0;1,1;1,2;1,3;1,4;0,5;0,6;0,7;0,8;0,9;0,10;0,12;0,13;0,14;0,15;0,16;0,17;1,18;1,19" o:connectangles="0,0,0,0,0,0,0,0,0,0,0,0,0,0,0,0,0,0,0,0,0,0,0,0,0,0,0,0,0,0,0,0,0,0,0,0,0,0,0,0,0,0,0,0,0,0,0,0,0"/>
                  </v:shape>
                </v:group>
                <v:group id="Group 3634" o:spid="_x0000_s1548" style="position:absolute;left:183;top:308;width:24;height:167" coordorigin="183,308"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hjcYAAADdAAAADwAAAGRycy9kb3ducmV2LnhtbESPQWvCQBSE7wX/w/IE&#10;b3UT04pEVxGp4kEKVUG8PbLPJJh9G7LbJP77riD0OMzMN8xi1ZtKtNS40rKCeByBIM6sLjlXcD5t&#10;32cgnEfWWFkmBQ9ysFoO3haYatvxD7VHn4sAYZeigsL7OpXSZQUZdGNbEwfvZhuDPsgml7rBLsBN&#10;JSdRNJUGSw4LBda0KSi7H3+Ngl2H3TqJv9rD/bZ5XE+f35dDTEqNhv16DsJT7//Dr/ZeK0imyQc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5N+GNxgAAAN0A&#10;AAAPAAAAAAAAAAAAAAAAAKoCAABkcnMvZG93bnJldi54bWxQSwUGAAAAAAQABAD6AAAAnQMAAAAA&#10;">
                  <v:shape id="Freeform 3635" o:spid="_x0000_s1549" style="position:absolute;left:183;top:30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K91MUA&#10;AADdAAAADwAAAGRycy9kb3ducmV2LnhtbESPQWvCQBSE74L/YXlCb3VXpbGkrlJKxdJTtaXnR/Y1&#10;iWbfxuxT47/vFgoeh5n5hlmset+oM3WxDmxhMjagiIvgai4tfH2u7x9BRUF22AQmC1eKsFoOBwvM&#10;Xbjwls47KVWCcMzRQiXS5lrHoiKPcRxa4uT9hM6jJNmV2nV4SXDf6KkxmfZYc1qosKWXiorD7uQt&#10;rD+O4jIzN6XsN0X8vmK2f3239m7UPz+BEurlFv5vvzkLs2z2AH9v0hP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r3UxQAAAN0AAAAPAAAAAAAAAAAAAAAAAJgCAABkcnMv&#10;ZG93bnJldi54bWxQSwUGAAAAAAQABAD1AAAAigMAAAAA&#10;" path="m1,20r,l1,21r,l2,21r,1l2,22r1,l3,22r1,l4,22r1,l5,22r,-1l6,21r,l6,20r,l6,19r,l6,18r,l6,17r,-1l6,16r,-1l5,15r,-1l5,14r,-1l5,13r,-1l5,12r,-1l5,10r,l5,9r,l5,8r,l5,7,6,6r,l6,5r,l6,4r,l6,3,6,2r,l6,2,6,1r,l5,r,l5,,4,r,l3,r,l2,r,l2,,1,1r,l1,1r,1l1,2r,1l1,4r,l1,5r,l1,6r,l1,7r,1l,8,,9r,l,10r,l,11r,1l,12r,1l,13r,1l1,14r,1l1,15r,1l1,16r,1l1,18r,l1,19r,l1,20xe" fillcolor="#f2f2f2" stroked="f">
                    <v:path arrowok="t" o:connecttype="custom" o:connectlocs="1,20;1,21;2,22;3,22;4,22;5,22;5,21;6,21;6,20;6,19;6,18;6,16;6,15;5,14;5,13;5,12;5,11;5,10;5,9;5,8;6,6;6,5;6,4;6,3;6,2;6,1;5,0;5,0;4,0;3,0;2,0;1,1;1,1;1,2;1,4;1,5;1,6;1,7;0,8;0,9;0,10;0,12;0,13;0,14;1,15;1,16;1,17;1,18;1,19" o:connectangles="0,0,0,0,0,0,0,0,0,0,0,0,0,0,0,0,0,0,0,0,0,0,0,0,0,0,0,0,0,0,0,0,0,0,0,0,0,0,0,0,0,0,0,0,0,0,0,0,0"/>
                  </v:shape>
                  <v:shape id="Freeform 3636" o:spid="_x0000_s1550" style="position:absolute;left:183;top:308;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AIycQA&#10;AADdAAAADwAAAGRycy9kb3ducmV2LnhtbESPQWvCQBSE7wX/w/KE3uqmWlKJriKC0JvVRuzxkX0m&#10;odm3cXeN8d+7gtDjMDPfMPNlbxrRkfO1ZQXvowQEcWF1zaWC/GfzNgXhA7LGxjIpuJGH5WLwMsdM&#10;2yvvqNuHUkQI+wwVVCG0mZS+qMigH9mWOHon6wyGKF0ptcNrhJtGjpMklQZrjgsVtrSuqPjbX4wC&#10;l5vvX39MPvPVebrFj+Ohw8NGqddhv5qBCNSH//Cz/aUVTNJJCo838Qn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ACMnEAAAA3QAAAA8AAAAAAAAAAAAAAAAAmAIAAGRycy9k&#10;b3ducmV2LnhtbFBLBQYAAAAABAAEAPUAAACJAwAAAAA=&#10;" path="m1,20r,l1,21r,l2,21r,1l2,22r1,l3,22r1,l4,22r1,l5,22r,-1l6,21r,l6,20r,l6,19r,l6,18r,l6,17r,-1l6,16r,-1l5,15r,-1l5,14r,-1l5,13r,-1l5,12r,-1l5,10r,l5,9r,l5,8r,l5,7,6,6r,l6,5r,l6,4r,l6,3,6,2r,l6,2,6,1r,l5,r,l5,,4,r,l3,r,l2,r,l2,,1,1r,l1,1r,1l1,2r,1l1,4r,l1,5r,l1,6r,l1,7r,1l,8,,9r,l,10r,l,11r,1l,12r,1l,13r,1l1,14r,1l1,15r,1l1,16r,1l1,18r,l1,19r,l1,20xe" filled="f" strokeweight="0">
                    <v:stroke joinstyle="miter"/>
                    <v:path arrowok="t" o:connecttype="custom" o:connectlocs="1,20;1,21;2,22;3,22;4,22;5,22;5,21;6,21;6,20;6,19;6,18;6,16;6,15;5,14;5,13;5,12;5,11;5,10;5,9;5,8;6,6;6,5;6,4;6,3;6,2;6,1;5,0;5,0;4,0;3,0;2,0;1,1;1,1;1,2;1,4;1,5;1,6;1,7;0,8;0,9;0,10;0,12;0,13;0,14;1,15;1,16;1,17;1,18;1,19" o:connectangles="0,0,0,0,0,0,0,0,0,0,0,0,0,0,0,0,0,0,0,0,0,0,0,0,0,0,0,0,0,0,0,0,0,0,0,0,0,0,0,0,0,0,0,0,0,0,0,0,0"/>
                  </v:shape>
                  <v:shape id="Freeform 3637" o:spid="_x0000_s1551" style="position:absolute;left:189;top:30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dy+8QA&#10;AADdAAAADwAAAGRycy9kb3ducmV2LnhtbESPQWvCQBSE7wX/w/IK3uqmFaxEN6EUBE9KbA89PrKv&#10;STD7dt1dTfTXdwuCx2FmvmHW5Wh6cSEfOssKXmcZCOLa6o4bBd9fm5cliBCRNfaWScGVApTF5GmN&#10;ubYDV3Q5xEYkCIccFbQxulzKULdkMMysI07er/UGY5K+kdrjkOCml29ZtpAGO04LLTr6bKk+Hs5G&#10;wcjVxp0k7Y+37lx599PoXTYoNX0eP1YgIo3xEb63t1rBfDF/h/836QnI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3cvvEAAAA3QAAAA8AAAAAAAAAAAAAAAAAmAIAAGRycy9k&#10;b3ducmV2LnhtbFBLBQYAAAAABAAEAPUAAACJAwAAAAA=&#10;" path="m,15l,5r,l,5r,l,5r,l,5,,4r,l,4r,l,4r,l,4r,l,4r,l,4r1,l1,3r,l1,3r,l1,3r,l1,3r,l1,3r,l1,3r,l1,3r,l1,3r,l1,2r1,l2,2r,l2,2r,l2,2r,l2,2r,l2,2r,l2,2r,l3,2r,l3,2r,l3,2r,l3,2r,l3,2r,l3,2r,l3,2r1,l4,2,4,1,14,r,l14,r,l14,r,l15,r,l15,r,l15,r,l15,r,l15,r,l15,r,l15,r1,l16,r,l16,r,l16,r,l16,r,1l16,1r,l16,1r1,l17,1r,l17,1r,l17,1r,l17,1r,l17,1r,l17,1r,l17,2r,l17,2r,l17,2r,l17,2r1,l18,2r,l18,2r,l18,3r,l18,3r,l18,3r,l18,3r,l18,3r,l18,3r,l18,4r,l18,4r,l18,4r,l18,4r,l18,4r,l18,4r,1l18,15r,1l18,16r,l18,16r,l18,16r,l18,16r,l18,16r,1l18,17r,l18,17r,l18,17r,l18,17r,l18,17r,l18,17r,1l18,18r,l18,18r,l18,18r,l18,18r,l18,18r,l18,19r-1,l17,19r,l17,19r,l17,19r,l17,19r,l17,19r,l17,19r,l17,20r,l17,20r,l17,20r-1,l16,20r,l16,20r,l16,20r,l16,20r,l16,20r,l16,20r,l16,20r-1,l15,20r,l15,20r,l15,20r,l15,20r,l15,20r-1,l14,20r,l14,20,4,19r,l4,19r,l4,19r,l3,19r,l3,19r,-1l3,18r,l3,18r,l3,18r,l3,18r,l2,18r,l2,18r,l2,18r,l2,18r,l2,18r,l1,18r,l1,18r,l1,18r,l1,17r,l1,17r,l1,17r,l1,17r,l1,17r,l1,17,,17r,l,17,,16r,l,16r,l,16r,l,16r,l,16r,l,15r,l,15r,l,15xe" fillcolor="#f2f2f2" stroked="f">
                    <v:path arrowok="t" o:connecttype="custom" o:connectlocs="0,5;0,4;0,4;1,4;1,3;1,3;1,3;2,2;2,2;2,2;3,2;3,2;4,2;14,0;15,0;15,0;15,0;16,0;16,1;17,1;17,1;17,1;17,2;18,2;18,3;18,3;18,4;18,4;18,4;18,16;18,16;18,17;18,17;18,18;18,18;18,18;17,19;17,19;17,20;16,20;16,20;16,20;15,20;15,20;14,20;4,19;3,19;3,18;3,18;2,18;2,18;1,18;1,17;1,17;0,17;0,16;0,16;0,15" o:connectangles="0,0,0,0,0,0,0,0,0,0,0,0,0,0,0,0,0,0,0,0,0,0,0,0,0,0,0,0,0,0,0,0,0,0,0,0,0,0,0,0,0,0,0,0,0,0,0,0,0,0,0,0,0,0,0,0,0,0"/>
                  </v:shape>
                  <v:shape id="Freeform 3638" o:spid="_x0000_s1552" style="position:absolute;left:189;top:309;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JvUsMA&#10;AADdAAAADwAAAGRycy9kb3ducmV2LnhtbERPW2vCMBR+H/gfwhF8m4nzgnRG0YEgwsB1vuzt0Jy1&#10;Zc1JSWJb/715EPb48d03u8E2oiMfascaZlMFgrhwpuZSw/X7+LoGESKywcYxabhTgN129LLBzLie&#10;v6jLYylSCIcMNVQxtpmUoajIYpi6ljhxv85bjAn6UhqPfQq3jXxTaiUt1pwaKmzpo6LiL79ZDery&#10;c4n5+nOhrvtD353PS9/JpdaT8bB/BxFpiP/ip/tkNMxX8zQ3vUlPQG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JvUsMAAADdAAAADwAAAAAAAAAAAAAAAACYAgAAZHJzL2Rv&#10;d25yZXYueG1sUEsFBgAAAAAEAAQA9QAAAIgDAAAAAA==&#10;" path="m,15l,5r,l,5r,l,5r,l,5,,4r,l,4r,l,4r,l,4r,l,4r,l,4r1,l1,3r,l1,3r,l1,3r,l1,3r,l1,3r,l1,3r,l1,3r,l1,3r,l1,2r1,l2,2r,l2,2r,l2,2r,l2,2r,l2,2r,l2,2r,l3,2r,l3,2r,l3,2r,l3,2r,l3,2r,l3,2r,l3,2r1,l4,2,4,1,14,r,l14,r,l14,r,l15,r,l15,r,l15,r,l15,r,l15,r,l15,r,l15,r1,l16,r,l16,r,l16,r,l16,r,1l16,1r,l16,1r1,l17,1r,l17,1r,l17,1r,l17,1r,l17,1r,l17,1r,l17,2r,l17,2r,l17,2r,l17,2r1,l18,2r,l18,2r,l18,3r,l18,3r,l18,3r,l18,3r,l18,3r,l18,3r,l18,4r,l18,4r,l18,4r,l18,4r,l18,4r,l18,4r,1l18,15r,1l18,16r,l18,16r,l18,16r,l18,16r,l18,16r,1l18,17r,l18,17r,l18,17r,l18,17r,l18,17r,l18,17r,1l18,18r,l18,18r,l18,18r,l18,18r,l18,18r,l18,19r-1,l17,19r,l17,19r,l17,19r,l17,19r,l17,19r,l17,19r,l17,20r,l17,20r,l17,20r-1,l16,20r,l16,20r,l16,20r,l16,20r,l16,20r,l16,20r,l16,20r-1,l15,20r,l15,20r,l15,20r,l15,20r,l15,20r-1,l14,20r,l14,20,4,19r,l4,19r,l4,19r,l3,19r,l3,19r,-1l3,18r,l3,18r,l3,18r,l3,18r,l2,18r,l2,18r,l2,18r,l2,18r,l2,18r,l1,18r,l1,18r,l1,18r,l1,17r,l1,17r,l1,17r,l1,17r,l1,17r,l1,17,,17r,l,17,,16r,l,16r,l,16r,l,16r,l,16r,l,15r,l,15r,l,15xe" filled="f" strokeweight="0">
                    <v:stroke joinstyle="miter"/>
                    <v:path arrowok="t" o:connecttype="custom" o:connectlocs="0,5;0,4;0,4;1,4;1,3;1,3;1,3;2,2;2,2;2,2;3,2;3,2;4,2;14,0;15,0;15,0;15,0;16,0;16,1;17,1;17,1;17,1;17,2;18,2;18,3;18,3;18,4;18,4;18,4;18,16;18,16;18,17;18,17;18,18;18,18;18,18;17,19;17,19;17,20;16,20;16,20;16,20;15,20;15,20;14,20;4,19;3,19;3,18;3,18;2,18;2,18;1,18;1,17;1,17;0,17;0,16;0,16;0,15" o:connectangles="0,0,0,0,0,0,0,0,0,0,0,0,0,0,0,0,0,0,0,0,0,0,0,0,0,0,0,0,0,0,0,0,0,0,0,0,0,0,0,0,0,0,0,0,0,0,0,0,0,0,0,0,0,0,0,0,0,0"/>
                  </v:shape>
                  <v:shape id="Freeform 3639" o:spid="_x0000_s1553" style="position:absolute;left:187;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BiMcA&#10;AADdAAAADwAAAGRycy9kb3ducmV2LnhtbESPQWsCMRCF70L/Q5iCF9GsLl3q1ihStHjopdsiPU43&#10;083SzWTZRE3/vSkUPD7evO/NW22i7cSZBt86VjCfZSCIa6dbbhR8vO+njyB8QNbYOSYFv+Rhs74b&#10;rbDU7sJvdK5CIxKEfYkKTAh9KaWvDVn0M9cTJ+/bDRZDkkMj9YCXBLedXGRZIS22nBoM9vRsqP6p&#10;Tja98en287icUMy3RfX1al4edv6o1Pg+bp9ABIrhdvyfPmgFeZEv4W9NQoB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IQYjHAAAA3QAAAA8AAAAAAAAAAAAAAAAAmAIAAGRy&#10;cy9kb3ducmV2LnhtbFBLBQYAAAAABAAEAPUAAACMAwAAAAA=&#10;" path="m,3l3,5r,l3,5r,l3,5r,l3,5r,l3,5r,l3,5r,l3,5r,l4,5,4,4r,l4,4r,l4,4r,l4,4r,l4,4r,l3,4r,l3,3r,l3,3r,l3,3r,l3,3r,l3,3r,l,,,3xe" fillcolor="#f2f2f2" stroked="f">
                    <v:path arrowok="t" o:connecttype="custom" o:connectlocs="0,3;3,5;3,5;3,5;3,5;3,5;3,5;3,5;3,5;3,5;3,5;3,5;3,5;3,5;3,5;4,5;4,4;4,4;4,4;4,4;4,4;4,4;4,4;4,4;4,4;4,4;3,4;3,4;3,3;3,3;3,3;3,3;3,3;3,3;3,3;3,3;3,3;3,3;0,0;0,3" o:connectangles="0,0,0,0,0,0,0,0,0,0,0,0,0,0,0,0,0,0,0,0,0,0,0,0,0,0,0,0,0,0,0,0,0,0,0,0,0,0,0,0"/>
                  </v:shape>
                  <v:shape id="Freeform 3640" o:spid="_x0000_s1554" style="position:absolute;left:187;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J6qsQA&#10;AADdAAAADwAAAGRycy9kb3ducmV2LnhtbERPy2rCQBTdF/yH4Qrd1UkfaIyOUgqlxS6ixoXLS+aa&#10;hGbuhJmpSf7eWRRcHs57vR1MK67kfGNZwfMsAUFcWt1wpeBUfD6lIHxA1thaJgUjedhuJg9rzLTt&#10;+UDXY6hEDGGfoYI6hC6T0pc1GfQz2xFH7mKdwRChq6R22Mdw08qXJJlLgw3Hhho7+qip/D3+GQXD&#10;1zKV+Xmsir6Qp6XJf/bJbqHU43R4X4EINIS7+N/9rRW8zt/i/vgmP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yeqrEAAAA3QAAAA8AAAAAAAAAAAAAAAAAmAIAAGRycy9k&#10;b3ducmV2LnhtbFBLBQYAAAAABAAEAPUAAACJAwAAAAA=&#10;" path="m,3l3,5r,l3,5r,l3,5r,l3,5r,l3,5r,l3,5r,l3,5r,l4,5,4,4r,l4,4r,l4,4r,l4,4r,l4,4r,l3,4r,l3,3r,l3,3r,l3,3r,l3,3r,l3,3r,l,,,3xe" filled="f" strokeweight="0">
                    <v:stroke joinstyle="miter"/>
                    <v:path arrowok="t" o:connecttype="custom" o:connectlocs="0,3;3,5;3,5;3,5;3,5;3,5;3,5;3,5;3,5;3,5;3,5;3,5;3,5;3,5;3,5;4,5;4,4;4,4;4,4;4,4;4,4;4,4;4,4;4,4;4,4;4,4;3,4;3,4;3,3;3,3;3,3;3,3;3,3;3,3;3,3;3,3;3,3;3,3;0,0;0,3" o:connectangles="0,0,0,0,0,0,0,0,0,0,0,0,0,0,0,0,0,0,0,0,0,0,0,0,0,0,0,0,0,0,0,0,0,0,0,0,0,0,0,0"/>
                  </v:shape>
                  <v:shape id="Freeform 3641" o:spid="_x0000_s1555" style="position:absolute;left:187;top:32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g+88cA&#10;AADdAAAADwAAAGRycy9kb3ducmV2LnhtbESPQUsDMRCF74L/IYzgpdjsWrvo2rQUaaWHXrqW4nHc&#10;jJvFzWTZpG38941Q8Ph48743b7aIthMnGnzrWEE+zkAQ10633CjYf6wfnkH4gKyxc0wKfsnDYn57&#10;M8NSuzPv6FSFRiQI+xIVmBD6UkpfG7Lox64nTt63GyyGJIdG6gHPCW47+ZhlhbTYcmow2NObofqn&#10;Otr0xqdb5/FlRHGyLKqvrXmfrvxBqfu7uHwFESiG/+NreqMVTIqnHP7WJATI+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4PvPHAAAA3QAAAA8AAAAAAAAAAAAAAAAAmAIAAGRy&#10;cy9kb3ducmV2LnhtbFBLBQYAAAAABAAEAPUAAACMAwAAAAA=&#10;" path="m,3l3,r,l3,r,l3,r,l3,r,1l3,1r,l3,1r,l3,1r,l3,1r,l4,1r,l4,1r,l4,1r,l4,2r,l4,2r,l4,2r,l3,2r,l3,2r,l3,2r,l3,2r,l3,3,3,2,,5,,3xe" fillcolor="#f2f2f2" stroked="f">
                    <v:path arrowok="t" o:connecttype="custom" o:connectlocs="0,3;3,0;3,0;3,0;3,0;3,0;3,0;3,0;3,1;3,1;3,1;3,1;3,1;3,1;3,1;3,1;3,1;4,1;4,1;4,1;4,1;4,1;4,1;4,2;4,2;4,2;4,2;4,2;4,2;3,2;3,2;3,2;3,2;3,2;3,2;3,2;3,2;3,3;3,2;0,5;0,3" o:connectangles="0,0,0,0,0,0,0,0,0,0,0,0,0,0,0,0,0,0,0,0,0,0,0,0,0,0,0,0,0,0,0,0,0,0,0,0,0,0,0,0,0"/>
                  </v:shape>
                  <v:shape id="Freeform 3642" o:spid="_x0000_s1556" style="position:absolute;left:187;top:323;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xBRscA&#10;AADdAAAADwAAAGRycy9kb3ducmV2LnhtbESPQWvCQBSE74X+h+UVequbpqIxukoplBY9aBMPPT6y&#10;zyQ0+zZkt0n8964geBxm5htmtRlNI3rqXG1ZweskAkFcWF1zqeCYf74kIJxH1thYJgVncrBZPz6s&#10;MNV24B/qM1+KAGGXooLK+zaV0hUVGXQT2xIH72Q7gz7IrpS6wyHATSPjKJpJgzWHhQpb+qio+Mv+&#10;jYLxa5HI/e+5zIdcHhdmvztE27lSz0/j+xKEp9Hfw7f2t1bwNpvGcH0TnoB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sQUbHAAAA3QAAAA8AAAAAAAAAAAAAAAAAmAIAAGRy&#10;cy9kb3ducmV2LnhtbFBLBQYAAAAABAAEAPUAAACMAwAAAAA=&#10;" path="m,3l3,r,l3,r,l3,r,l3,r,1l3,1r,l3,1r,l3,1r,l3,1r,l4,1r,l4,1r,l4,1r,l4,2r,l4,2r,l4,2r,l3,2r,l3,2r,l3,2r,l3,2r,l3,3,3,2,,5,,3xe" filled="f" strokeweight="0">
                    <v:stroke joinstyle="miter"/>
                    <v:path arrowok="t" o:connecttype="custom" o:connectlocs="0,3;3,0;3,0;3,0;3,0;3,0;3,0;3,0;3,1;3,1;3,1;3,1;3,1;3,1;3,1;3,1;3,1;4,1;4,1;4,1;4,1;4,1;4,1;4,2;4,2;4,2;4,2;4,2;4,2;3,2;3,2;3,2;3,2;3,2;3,2;3,2;3,2;3,3;3,2;0,5;0,3" o:connectangles="0,0,0,0,0,0,0,0,0,0,0,0,0,0,0,0,0,0,0,0,0,0,0,0,0,0,0,0,0,0,0,0,0,0,0,0,0,0,0,0,0"/>
                  </v:shape>
                  <v:shape id="Freeform 3643" o:spid="_x0000_s1557" style="position:absolute;left:185;top:30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WBF8YA&#10;AADdAAAADwAAAGRycy9kb3ducmV2LnhtbESPQUsDMRSE74L/ITzBm822lWK3TYtssQpCaVfR62Pz&#10;ml1MXpYkbdd/bwTB4zAz3zDL9eCsOFOInWcF41EBgrjxumOj4P3t6e4BREzIGq1nUvBNEdar66sl&#10;ltpf+EDnOhmRIRxLVNCm1JdSxqYlh3Hke+LsHX1wmLIMRuqAlwx3Vk6KYiYddpwXWuypaqn5qk9O&#10;gd3Vx81nqvdhbp676uPV2Gq7V+r2ZnhcgEg0pP/wX/tFK5jO7qfw+yY/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rWBF8YAAADdAAAADwAAAAAAAAAAAAAAAACYAgAAZHJz&#10;L2Rvd25yZXYueG1sUEsFBgAAAAAEAAQA9QAAAIsDAAAAAA==&#10;" path="m1,20r,l1,20r,1l1,21r,l2,22r,l2,22r1,l3,22r,l3,21r1,l4,21r,-1l4,20r,l4,19r,l4,18r,l4,17r,-1l4,16r,-1l4,15r,-1l4,14r,-1l4,13,3,12r,l3,11r,-1l3,10,4,9r,l4,8r,l4,7r,l4,6,4,5r,l4,4r,l4,3r,l4,2r,l4,1r,l4,1,3,r,l3,r,l2,r,l2,,1,r,1l1,1r,l1,2r,l1,3r,l1,4r,l1,5r,l1,6r,1l1,7r,1l1,8r,1l1,10r,l,11r,l,12r1,l1,13r,l1,14r,l1,15r,l1,16r,l1,17r,1l1,18r,1l1,19r,1xe" fillcolor="#f2f2f2" stroked="f">
                    <v:path arrowok="t" o:connecttype="custom" o:connectlocs="1,20;1,21;1,21;2,22;3,22;3,22;4,21;4,20;4,20;4,19;4,18;4,16;4,15;4,14;4,13;3,12;3,11;3,10;4,9;4,8;4,7;4,5;4,4;4,3;4,2;4,1;4,1;3,0;3,0;2,0;1,0;1,1;1,2;1,3;1,4;1,5;1,6;1,7;1,8;1,10;0,11;0,12;1,13;1,14;1,15;1,16;1,17;1,18;1,19" o:connectangles="0,0,0,0,0,0,0,0,0,0,0,0,0,0,0,0,0,0,0,0,0,0,0,0,0,0,0,0,0,0,0,0,0,0,0,0,0,0,0,0,0,0,0,0,0,0,0,0,0"/>
                  </v:shape>
                  <v:shape id="Freeform 3644" o:spid="_x0000_s1558" style="position:absolute;left:185;top:308;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OHMYA&#10;AADdAAAADwAAAGRycy9kb3ducmV2LnhtbESPQWsCMRSE7wX/Q3hCL0WTtiplNYpYCkJPXVvp8bl5&#10;7i67eVmS1F3/fVMoeBxm5htmtRlsKy7kQ+1Yw+NUgSAunKm51PB5eJu8gAgR2WDrmDRcKcBmPbpb&#10;YWZczx90yWMpEoRDhhqqGLtMylBUZDFMXUecvLPzFmOSvpTGY5/gtpVPSi2kxZrTQoUd7SoqmvzH&#10;anhQ19e9afBLnXb593Ge9755L7W+Hw/bJYhIQ7yF/9t7o+F5MZvB35v0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OHMYAAADdAAAADwAAAAAAAAAAAAAAAACYAgAAZHJz&#10;L2Rvd25yZXYueG1sUEsFBgAAAAAEAAQA9QAAAIsDAAAAAA==&#10;" path="m1,20r,l1,20r,1l1,21r,l2,22r,l2,22r1,l3,22r,l3,21r1,l4,21r,-1l4,20r,l4,19r,l4,18r,l4,17r,-1l4,16r,-1l4,15r,-1l4,14r,-1l4,13,3,12r,l3,11r,-1l3,10,4,9r,l4,8r,l4,7r,l4,6,4,5r,l4,4r,l4,3r,l4,2r,l4,1r,l4,1,3,r,l3,r,l2,r,l2,,1,r,1l1,1r,l1,2r,l1,3r,l1,4r,l1,5r,l1,6r,1l1,7r,1l1,8r,1l1,10r,l,11r,l,12r1,l1,13r,l1,14r,l1,15r,l1,16r,l1,17r,1l1,18r,1l1,19r,1xe" filled="f" strokeweight="0">
                    <v:stroke joinstyle="miter"/>
                    <v:path arrowok="t" o:connecttype="custom" o:connectlocs="1,20;1,21;1,21;2,22;3,22;3,22;4,21;4,20;4,20;4,19;4,18;4,16;4,15;4,14;4,13;3,12;3,11;3,10;4,9;4,8;4,7;4,5;4,4;4,3;4,2;4,1;4,1;3,0;3,0;2,0;1,0;1,1;1,2;1,3;1,4;1,5;1,6;1,7;1,8;1,10;0,11;0,12;1,13;1,14;1,15;1,16;1,17;1,18;1,19" o:connectangles="0,0,0,0,0,0,0,0,0,0,0,0,0,0,0,0,0,0,0,0,0,0,0,0,0,0,0,0,0,0,0,0,0,0,0,0,0,0,0,0,0,0,0,0,0,0,0,0,0"/>
                  </v:shape>
                  <v:shape id="Freeform 3645" o:spid="_x0000_s1559" style="position:absolute;left:183;top:33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TOqcUA&#10;AADdAAAADwAAAGRycy9kb3ducmV2LnhtbESPQU/CQBSE7yb8h80j4Sa7IlZTWQgxEognROP5pfts&#10;i923tfuA8u9ZExOOk5n5JjNb9L5RR+piHdjC3diAIi6Cq7m08Pmxun0CFQXZYROYLJwpwmI+uJlh&#10;7sKJ3+m4k1IlCMccLVQiba51LCryGMehJU7ed+g8SpJdqV2HpwT3jZ4Yk2mPNaeFClt6qaj42R28&#10;hdX2V1xmHk0p+3URv86Y7V/frB0N++UzKKFeruH/9sZZuM+mD/D3Jj0BP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lM6pxQAAAN0AAAAPAAAAAAAAAAAAAAAAAJgCAABkcnMv&#10;ZG93bnJldi54bWxQSwUGAAAAAAQABAD1AAAAigMAAAAA&#10;" path="m1,20r,l1,21r,l2,21r,1l2,22r1,l3,22r1,l4,22r,l5,22r,-1l6,21r,l6,20r,l6,19r,l6,18r,l6,17r,-1l6,16,5,15r,l5,14r,l5,13r,l5,12r,-1l5,11r,-1l5,10,5,9r,l5,8r,l5,7,5,6r1,l6,5r,l6,4r,l6,3,6,2r,l6,1r,l6,1,5,r,l4,r,l4,,3,r,l2,r,l2,,1,1r,l1,1r,1l1,2r,1l1,3r,1l1,5r,l1,6,,6,,7,,8r,l,9r,l,10r,l,11r,1l,12r,1l,13r,1l,14r,1l,15r1,1l1,16r,1l1,18r,l1,19r,l1,20xe" fillcolor="#f2f2f2" stroked="f">
                    <v:path arrowok="t" o:connecttype="custom" o:connectlocs="1,20;1,21;2,22;3,22;4,22;4,22;5,21;6,21;6,20;6,19;6,18;6,16;5,15;5,14;5,13;5,12;5,11;5,10;5,9;5,8;5,6;6,5;6,4;6,3;6,2;6,1;5,0;4,0;4,0;3,0;2,0;1,1;1,1;1,2;1,3;1,5;1,6;0,7;0,8;0,9;0,10;0,12;0,13;0,14;0,15;1,16;1,17;1,18;1,19" o:connectangles="0,0,0,0,0,0,0,0,0,0,0,0,0,0,0,0,0,0,0,0,0,0,0,0,0,0,0,0,0,0,0,0,0,0,0,0,0,0,0,0,0,0,0,0,0,0,0,0,0"/>
                  </v:shape>
                  <v:shape id="Freeform 3646" o:spid="_x0000_s1560" style="position:absolute;left:183;top:33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Z7tMQA&#10;AADdAAAADwAAAGRycy9kb3ducmV2LnhtbESPQWvCQBSE7wX/w/IEb3VjlSjRVUQQvNnaiB4f2WcS&#10;zL6Nu9uY/vtuodDjMDPfMKtNbxrRkfO1ZQWTcQKCuLC65lJB/rl/XYDwAVljY5kUfJOHzXrwssJM&#10;2yd/UHcKpYgQ9hkqqEJoMyl9UZFBP7YtcfRu1hkMUbpSaofPCDeNfEuSVBqsOS5U2NKuouJ++jIK&#10;XG7er/6SzPPtY3HE2eXc4Xmv1GjYb5cgAvXhP/zXPmgF03SWwu+b+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Ge7TEAAAA3QAAAA8AAAAAAAAAAAAAAAAAmAIAAGRycy9k&#10;b3ducmV2LnhtbFBLBQYAAAAABAAEAPUAAACJAwAAAAA=&#10;" path="m1,20r,l1,21r,l2,21r,1l2,22r1,l3,22r1,l4,22r,l5,22r,-1l6,21r,l6,20r,l6,19r,l6,18r,l6,17r,-1l6,16,5,15r,l5,14r,l5,13r,l5,12r,-1l5,11r,-1l5,10,5,9r,l5,8r,l5,7,5,6r1,l6,5r,l6,4r,l6,3,6,2r,l6,1r,l6,1,5,r,l4,r,l4,,3,r,l2,r,l2,,1,1r,l1,1r,1l1,2r,1l1,3r,1l1,5r,l1,6,,6,,7,,8r,l,9r,l,10r,l,11r,1l,12r,1l,13r,1l,14r,1l,15r1,1l1,16r,1l1,18r,l1,19r,l1,20xe" filled="f" strokeweight="0">
                    <v:stroke joinstyle="miter"/>
                    <v:path arrowok="t" o:connecttype="custom" o:connectlocs="1,20;1,21;2,22;3,22;4,22;4,22;5,21;6,21;6,20;6,19;6,18;6,16;5,15;5,14;5,13;5,12;5,11;5,10;5,9;5,8;5,6;6,5;6,4;6,3;6,2;6,1;5,0;4,0;4,0;3,0;2,0;1,1;1,1;1,2;1,3;1,5;1,6;0,7;0,8;0,9;0,10;0,12;0,13;0,14;0,15;1,16;1,17;1,18;1,19" o:connectangles="0,0,0,0,0,0,0,0,0,0,0,0,0,0,0,0,0,0,0,0,0,0,0,0,0,0,0,0,0,0,0,0,0,0,0,0,0,0,0,0,0,0,0,0,0,0,0,0,0"/>
                  </v:shape>
                  <v:shape id="Freeform 3647" o:spid="_x0000_s1561" style="position:absolute;left:189;top:338;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BhsUA&#10;AADdAAAADwAAAGRycy9kb3ducmV2LnhtbESPQWvCQBSE74X+h+UVvNWNbbES3UgpCD1Voh56fGSf&#10;SUj27XZ3NbG/3i0IHoeZ+YZZrUfTizP50FpWMJtmIIgrq1uuFRz2m+cFiBCRNfaWScGFAqyLx4cV&#10;5toOXNJ5F2uRIBxyVNDE6HIpQ9WQwTC1jjh5R+sNxiR9LbXHIcFNL1+ybC4NtpwWGnT02VDV7U5G&#10;wcjlxv1K2nZ/7an07qfW39mg1ORp/FiCiDTGe/jW/tIKXudv7/D/Jj0BW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sQGGxQAAAN0AAAAPAAAAAAAAAAAAAAAAAJgCAABkcnMv&#10;ZG93bnJldi54bWxQSwUGAAAAAAQABAD1AAAAigMAAAAA&#10;" path="m,15l,5r,l,5r,l,5r,l,5,,4r,l,4r,l,4r,l,4r,l,4r,l,4r,l,3r,l,3r,l,3r1,l1,3r,l1,3r,l1,3r,l1,3r,l1,2r,l1,2r,l1,2r,l2,2r,l2,2r,l2,2r,l2,2r,l2,2r,l2,2r,l3,2r,l3,2r,l3,2r,l3,2r,l3,2r,l3,2r,l3,2,4,1,14,r,l14,r,l14,r,l14,r,l15,r,l15,r,l15,r,l15,r,l15,r,l15,r,l15,r1,l16,r,l16,r,l16,r,l16,r,1l16,1r,l17,1r,l17,1r,l17,1r,l17,1r,l17,1r,l17,1r,l17,2r,l17,2r,l17,2r,l17,2r,l17,2r,l17,2r,l17,2r1,1l18,3r,l18,3r,l18,3r,l18,3r,l18,3r,l18,4r,l18,4r,l18,4r,l18,4r,l18,4r,l18,4r,1l18,15r,1l18,16r,l18,16r,l18,16r,l18,16r,l18,16r,1l18,17r,l18,17r,l18,17r,l18,17r,l18,17r,l18,17r,1l18,18r,l18,18r-1,l17,18r,l17,18r,l17,18r,l17,18r,l17,19r,l17,19r,l17,19r,l17,19r,l17,19r,l17,19r,l17,20r,l17,20r,l16,20r,l16,20r,l16,20r,l16,20r,l16,20r,l16,20r,l16,20r-1,l15,20r,l15,20r,l15,20r,l15,20r,l15,20r,l14,20r,l14,20r,l14,20,4,18r,l4,18r,l3,18r,l3,18r,l3,18r,l3,18r,l3,18r,l3,18r,l2,18r,l2,18r,l2,18r,l2,18r,l2,18r,l1,18r,l1,18r,l1,18r,l1,18r,l1,17r,l1,17r,l1,17r,l1,17,,17r,l,17r,l,17r,l,17,,16r,l,16r,l,16r,l,16r,l,16r,l,15r,l,15r,l,15xe" fillcolor="#f2f2f2" stroked="f">
                    <v:path arrowok="t" o:connecttype="custom" o:connectlocs="0,5;0,4;0,4;0,4;0,3;1,3;1,2;1,2;2,2;2,2;3,2;3,2;3,2;14,0;15,0;15,0;15,0;16,0;16,0;17,1;17,1;17,1;17,2;17,2;18,3;18,3;18,4;18,4;18,4;18,16;18,16;18,17;18,17;18,18;17,18;17,18;17,19;17,19;17,20;16,20;16,20;16,20;15,20;15,20;14,20;4,18;3,18;3,18;2,18;2,18;1,18;1,18;1,17;0,17;0,17;0,16;0,16;0,15" o:connectangles="0,0,0,0,0,0,0,0,0,0,0,0,0,0,0,0,0,0,0,0,0,0,0,0,0,0,0,0,0,0,0,0,0,0,0,0,0,0,0,0,0,0,0,0,0,0,0,0,0,0,0,0,0,0,0,0,0,0"/>
                  </v:shape>
                  <v:shape id="Freeform 3648" o:spid="_x0000_s1562" style="position:absolute;left:189;top:338;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QcL8MA&#10;AADdAAAADwAAAGRycy9kb3ducmV2LnhtbERPW2vCMBR+H/gfwhF8m4nzgnRG0YEgguA6X/Z2aM7a&#10;suakJLGt/355GPj48d03u8E2oiMfascaZlMFgrhwpuZSw+3r+LoGESKywcYxaXhQgN129LLBzLie&#10;P6nLYylSCIcMNVQxtpmUoajIYpi6ljhxP85bjAn6UhqPfQq3jXxTaiUt1pwaKmzpo6LiN79bDer6&#10;fY35+rJQt/2h787npe/kUuvJeNi/g4g0xKf4330yGuarRZqb3qQn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QcL8MAAADdAAAADwAAAAAAAAAAAAAAAACYAgAAZHJzL2Rv&#10;d25yZXYueG1sUEsFBgAAAAAEAAQA9QAAAIgDAAAAAA==&#10;" path="m,15l,5r,l,5r,l,5r,l,5,,4r,l,4r,l,4r,l,4r,l,4r,l,4r,l,3r,l,3r,l,3r1,l1,3r,l1,3r,l1,3r,l1,3r,l1,2r,l1,2r,l1,2r,l2,2r,l2,2r,l2,2r,l2,2r,l2,2r,l2,2r,l3,2r,l3,2r,l3,2r,l3,2r,l3,2r,l3,2r,l3,2,4,1,14,r,l14,r,l14,r,l14,r,l15,r,l15,r,l15,r,l15,r,l15,r,l15,r,l15,r1,l16,r,l16,r,l16,r,l16,r,1l16,1r,l17,1r,l17,1r,l17,1r,l17,1r,l17,1r,l17,1r,l17,2r,l17,2r,l17,2r,l17,2r,l17,2r,l17,2r,l17,2r1,1l18,3r,l18,3r,l18,3r,l18,3r,l18,3r,l18,4r,l18,4r,l18,4r,l18,4r,l18,4r,l18,4r,1l18,15r,1l18,16r,l18,16r,l18,16r,l18,16r,l18,16r,1l18,17r,l18,17r,l18,17r,l18,17r,l18,17r,l18,17r,1l18,18r,l18,18r-1,l17,18r,l17,18r,l17,18r,l17,18r,l17,19r,l17,19r,l17,19r,l17,19r,l17,19r,l17,19r,l17,20r,l17,20r,l16,20r,l16,20r,l16,20r,l16,20r,l16,20r,l16,20r,l16,20r-1,l15,20r,l15,20r,l15,20r,l15,20r,l15,20r,l14,20r,l14,20r,l14,20,4,18r,l4,18r,l3,18r,l3,18r,l3,18r,l3,18r,l3,18r,l3,18r,l2,18r,l2,18r,l2,18r,l2,18r,l2,18r,l1,18r,l1,18r,l1,18r,l1,18r,l1,17r,l1,17r,l1,17r,l1,17,,17r,l,17r,l,17r,l,17,,16r,l,16r,l,16r,l,16r,l,16r,l,15r,l,15r,l,15xe" filled="f" strokeweight="0">
                    <v:stroke joinstyle="miter"/>
                    <v:path arrowok="t" o:connecttype="custom" o:connectlocs="0,5;0,4;0,4;0,4;0,3;1,3;1,2;1,2;2,2;2,2;3,2;3,2;3,2;14,0;15,0;15,0;15,0;16,0;16,0;17,1;17,1;17,1;17,2;17,2;18,3;18,3;18,4;18,4;18,4;18,16;18,16;18,17;18,17;18,18;17,18;17,18;17,19;17,19;17,20;16,20;16,20;16,20;15,20;15,20;14,20;4,18;3,18;3,18;2,18;2,18;1,18;1,18;1,17;0,17;0,17;0,16;0,16;0,15" o:connectangles="0,0,0,0,0,0,0,0,0,0,0,0,0,0,0,0,0,0,0,0,0,0,0,0,0,0,0,0,0,0,0,0,0,0,0,0,0,0,0,0,0,0,0,0,0,0,0,0,0,0,0,0,0,0,0,0,0,0"/>
                  </v:shape>
                  <v:shape id="Freeform 3649" o:spid="_x0000_s1563" style="position:absolute;left:187;top:33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kN8cA&#10;AADdAAAADwAAAGRycy9kb3ducmV2LnhtbESPW2sCMRSE3wX/QziCL6JZL4hujdIqlVIQ6uXBx8Pm&#10;dDft5mTZpO767xuh0MdhZr5hVpvWluJGtTeOFYxHCQjizGnDuYLL+XW4AOEDssbSMSm4k4fNuttZ&#10;Yapdw0e6nUIuIoR9igqKEKpUSp8VZNGPXEUcvU9XWwxR1rnUNTYRbks5SZK5tGg4LhRY0bag7Pv0&#10;YxWY6p0/vnbONNfmcB28jO1AH/ZK9Xvt8xOIQG34D/+137SC6Xy2hMe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WZDfHAAAA3QAAAA8AAAAAAAAAAAAAAAAAmAIAAGRy&#10;cy9kb3ducmV2LnhtbFBLBQYAAAAABAAEAPUAAACMAwAAAAA=&#10;" path="m,3l2,5r,l3,5r,l3,5r,l3,5r,l3,5r,l3,5r,l3,5r,l3,4r,l3,4r,l3,4r,l3,4r,l3,4r,l3,4r,l3,4,3,3r,l3,3r,l3,3r,l3,3r,l3,3r,l,,,3xe" fillcolor="#f2f2f2" stroked="f">
                    <v:path arrowok="t" o:connecttype="custom" o:connectlocs="0,3;2,5;2,5;3,5;3,5;3,5;3,5;3,5;3,5;3,5;3,5;3,5;3,5;3,5;3,5;3,4;3,4;3,4;3,4;3,4;3,4;3,4;3,4;3,4;3,4;3,4;3,4;3,4;3,3;3,3;3,3;3,3;3,3;3,3;3,3;3,3;3,3;3,3;0,0;0,3" o:connectangles="0,0,0,0,0,0,0,0,0,0,0,0,0,0,0,0,0,0,0,0,0,0,0,0,0,0,0,0,0,0,0,0,0,0,0,0,0,0,0,0"/>
                  </v:shape>
                  <v:shape id="Freeform 3650" o:spid="_x0000_s1564" style="position:absolute;left:187;top:33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8DsMIA&#10;AADdAAAADwAAAGRycy9kb3ducmV2LnhtbERPu27CMBTdK/EP1kViKw6gIhIwKOIhsXTgsbBdxZc4&#10;EF9HsYHQr6+HSh2Pznux6mwtntT6yrGC0TABQVw4XXGp4Hzafc5A+ICssXZMCt7kYbXsfSww0+7F&#10;B3oeQyliCPsMFZgQmkxKXxiy6IeuIY7c1bUWQ4RtKXWLrxhuazlOkqm0WHFsMNjQ2lBxPz6sgvyW&#10;7tPv8ZZk+NnkB91cTJ5elBr0u3wOIlAX/sV/7r1WMJl+xf3xTXwC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wOwwgAAAN0AAAAPAAAAAAAAAAAAAAAAAJgCAABkcnMvZG93&#10;bnJldi54bWxQSwUGAAAAAAQABAD1AAAAhwMAAAAA&#10;" path="m,3l2,5r,l3,5r,l3,5r,l3,5r,l3,5r,l3,5r,l3,5r,l3,4r,l3,4r,l3,4r,l3,4r,l3,4r,l3,4r,l3,4,3,3r,l3,3r,l3,3r,l3,3r,l3,3r,l,,,3xe" filled="f" strokeweight="0">
                    <v:stroke joinstyle="miter"/>
                    <v:path arrowok="t" o:connecttype="custom" o:connectlocs="0,3;2,5;2,5;3,5;3,5;3,5;3,5;3,5;3,5;3,5;3,5;3,5;3,5;3,5;3,5;3,4;3,4;3,4;3,4;3,4;3,4;3,4;3,4;3,4;3,4;3,4;3,4;3,4;3,3;3,3;3,3;3,3;3,3;3,3;3,3;3,3;3,3;3,3;0,0;0,3" o:connectangles="0,0,0,0,0,0,0,0,0,0,0,0,0,0,0,0,0,0,0,0,0,0,0,0,0,0,0,0,0,0,0,0,0,0,0,0,0,0,0,0"/>
                  </v:shape>
                  <v:shape id="Freeform 3651" o:spid="_x0000_s1565" style="position:absolute;left:187;top:352;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n+7MYA&#10;AADdAAAADwAAAGRycy9kb3ducmV2LnhtbESPQWvCQBSE70L/w/IKXqRuoigldZWqKFIQrO3B4yP7&#10;mmybfRuyq4n/visIHoeZ+YaZLTpbiQs13jhWkA4TEMS504YLBd9fm5dXED4ga6wck4IreVjMn3oz&#10;zLRr+ZMux1CICGGfoYIyhDqT0uclWfRDVxNH78c1FkOUTSF1g22E20qOkmQqLRqOCyXWtCop/zue&#10;rQJTf/Dhd+1Me2r3p8EytQO93yrVf+7e30AE6sIjfG/vtILxdJLC7U18AnL+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n+7MYAAADdAAAADwAAAAAAAAAAAAAAAACYAgAAZHJz&#10;L2Rvd25yZXYueG1sUEsFBgAAAAAEAAQA9QAAAIsDAAAAAA==&#10;" path="m,3l2,r,l3,r,l3,r,l3,r,1l3,1r,l3,1r,l3,1r,l3,1r,l3,1r,l3,1r,l3,1r,l3,2r,l3,2r,l3,2r,l3,2r,l3,2r,l3,2r,l3,2r,l3,3,3,2,,5,,3xe" fillcolor="#f2f2f2" stroked="f">
                    <v:path arrowok="t" o:connecttype="custom" o:connectlocs="0,3;2,0;2,0;3,0;3,0;3,0;3,0;3,0;3,1;3,1;3,1;3,1;3,1;3,1;3,1;3,1;3,1;3,1;3,1;3,1;3,1;3,1;3,1;3,2;3,2;3,2;3,2;3,2;3,2;3,2;3,2;3,2;3,2;3,2;3,2;3,2;3,2;3,3;3,2;0,5;0,3" o:connectangles="0,0,0,0,0,0,0,0,0,0,0,0,0,0,0,0,0,0,0,0,0,0,0,0,0,0,0,0,0,0,0,0,0,0,0,0,0,0,0,0,0"/>
                  </v:shape>
                  <v:shape id="Freeform 3652" o:spid="_x0000_s1566" style="position:absolute;left:187;top:352;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E4XMYA&#10;AADdAAAADwAAAGRycy9kb3ducmV2LnhtbESPT2vCQBTE70K/w/IK3nTTSMVEVwltBS8e/HPx9sg+&#10;s7HZtyG71dhP7xYKHoeZ+Q2zWPW2EVfqfO1Ywds4AUFcOl1zpeB4WI9mIHxA1tg4JgV38rBavgwW&#10;mGt34x1d96ESEcI+RwUmhDaX0peGLPqxa4mjd3adxRBlV0nd4S3CbSPTJJlKizXHBYMtfRgqv/c/&#10;VkFxyTbZNv0iGX4/i51uT6bITkoNX/tiDiJQH57h//ZGK5hM31P4ex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E4XMYAAADdAAAADwAAAAAAAAAAAAAAAACYAgAAZHJz&#10;L2Rvd25yZXYueG1sUEsFBgAAAAAEAAQA9QAAAIsDAAAAAA==&#10;" path="m,3l2,r,l3,r,l3,r,l3,r,1l3,1r,l3,1r,l3,1r,l3,1r,l3,1r,l3,1r,l3,1r,l3,2r,l3,2r,l3,2r,l3,2r,l3,2r,l3,2r,l3,2r,l3,3,3,2,,5,,3xe" filled="f" strokeweight="0">
                    <v:stroke joinstyle="miter"/>
                    <v:path arrowok="t" o:connecttype="custom" o:connectlocs="0,3;2,0;2,0;3,0;3,0;3,0;3,0;3,0;3,1;3,1;3,1;3,1;3,1;3,1;3,1;3,1;3,1;3,1;3,1;3,1;3,1;3,1;3,1;3,2;3,2;3,2;3,2;3,2;3,2;3,2;3,2;3,2;3,2;3,2;3,2;3,2;3,2;3,3;3,2;0,5;0,3" o:connectangles="0,0,0,0,0,0,0,0,0,0,0,0,0,0,0,0,0,0,0,0,0,0,0,0,0,0,0,0,0,0,0,0,0,0,0,0,0,0,0,0,0"/>
                  </v:shape>
                  <v:shape id="Freeform 3653" o:spid="_x0000_s1567" style="position:absolute;left:185;top:337;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wXysYA&#10;AADdAAAADwAAAGRycy9kb3ducmV2LnhtbESPQUsDMRSE74L/ITzBm822xWK3TYtssQpCaVfR62Pz&#10;ml1MXpYkbdd/bwTB4zAz3zDL9eCsOFOInWcF41EBgrjxumOj4P3t6e4BREzIGq1nUvBNEdar66sl&#10;ltpf+EDnOhmRIRxLVNCm1JdSxqYlh3Hke+LsHX1wmLIMRuqAlwx3Vk6KYiYddpwXWuypaqn5qk9O&#10;gd3Vx81nqvdhbp676uPV2Gq7V+r2ZnhcgEg0pP/wX/tFK5jO7qfw+yY/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2wXysYAAADdAAAADwAAAAAAAAAAAAAAAACYAgAAZHJz&#10;L2Rvd25yZXYueG1sUEsFBgAAAAAEAAQA9QAAAIsDAAAAAA==&#10;" path="m1,20r,l1,20r,1l1,21r,l2,22r,l2,22r,l3,22r,l3,21r,l4,21r,-1l4,20r,l4,19r,l4,18r,l4,17r,-1l4,16r,-1l4,15r,-1l3,14r,-1l3,13r,-1l3,12r,-1l3,10r,l3,9r,l3,8r1,l4,7r,l4,6,4,5r,l4,4r,l4,3r,l4,2r,l4,1r,l3,1,3,r,l3,,2,r,l2,r,l1,r,1l1,1r,l1,2r,l1,3r,l1,4r,l1,5r,l1,6,,7r,l,8r,l,9r,l,10r,1l,11r,1l,12r,1l,13r,1l,14r,1l,15r1,1l1,16r,1l1,18r,l1,19r,l1,20xe" fillcolor="#f2f2f2" stroked="f">
                    <v:path arrowok="t" o:connecttype="custom" o:connectlocs="1,20;1,21;1,21;2,22;2,22;3,22;3,21;4,20;4,20;4,19;4,18;4,16;4,15;4,14;3,13;3,12;3,11;3,10;3,9;4,8;4,7;4,5;4,4;4,3;4,2;4,1;3,1;3,0;2,0;2,0;1,0;1,1;1,2;1,3;1,4;1,5;1,6;0,7;0,8;0,9;0,11;0,12;0,13;0,14;0,15;1,16;1,17;1,18;1,19" o:connectangles="0,0,0,0,0,0,0,0,0,0,0,0,0,0,0,0,0,0,0,0,0,0,0,0,0,0,0,0,0,0,0,0,0,0,0,0,0,0,0,0,0,0,0,0,0,0,0,0,0"/>
                  </v:shape>
                  <v:shape id="Freeform 3654" o:spid="_x0000_s1568" style="position:absolute;left:185;top:337;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zYwcYA&#10;AADdAAAADwAAAGRycy9kb3ducmV2LnhtbESPQWsCMRSE74X+h/AKvZSa1KqUrVGKUhA8uW3F4+vm&#10;dXfZzcuSpO76740geBxm5htmvhxsK47kQ+1Yw8tIgSAunKm51PD99fn8BiJEZIOtY9JwogDLxf3d&#10;HDPjet7RMY+lSBAOGWqoYuwyKUNRkcUwch1x8v6ctxiT9KU0HvsEt60cKzWTFmtOCxV2tKqoaPJ/&#10;q+FJndYb0+CP+l3lh/00732zLbV+fBg+3kFEGuItfG1vjIbX2XQClzfpCcjF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zYwcYAAADdAAAADwAAAAAAAAAAAAAAAACYAgAAZHJz&#10;L2Rvd25yZXYueG1sUEsFBgAAAAAEAAQA9QAAAIsDAAAAAA==&#10;" path="m1,20r,l1,20r,1l1,21r,l2,22r,l2,22r,l3,22r,l3,21r,l4,21r,-1l4,20r,l4,19r,l4,18r,l4,17r,-1l4,16r,-1l4,15r,-1l3,14r,-1l3,13r,-1l3,12r,-1l3,10r,l3,9r,l3,8r1,l4,7r,l4,6,4,5r,l4,4r,l4,3r,l4,2r,l4,1r,l3,1,3,r,l3,,2,r,l2,r,l1,r,1l1,1r,l1,2r,l1,3r,l1,4r,l1,5r,l1,6,,7r,l,8r,l,9r,l,10r,1l,11r,1l,12r,1l,13r,1l,14r,1l,15r1,1l1,16r,1l1,18r,l1,19r,l1,20xe" filled="f" strokeweight="0">
                    <v:stroke joinstyle="miter"/>
                    <v:path arrowok="t" o:connecttype="custom" o:connectlocs="1,20;1,21;1,21;2,22;2,22;3,22;3,21;4,20;4,20;4,19;4,18;4,16;4,15;4,14;3,13;3,12;3,11;3,10;3,9;4,8;4,7;4,5;4,4;4,3;4,2;4,1;3,1;3,0;2,0;2,0;1,0;1,1;1,2;1,3;1,4;1,5;1,6;0,7;0,8;0,9;0,11;0,12;0,13;0,14;0,15;1,16;1,17;1,18;1,19" o:connectangles="0,0,0,0,0,0,0,0,0,0,0,0,0,0,0,0,0,0,0,0,0,0,0,0,0,0,0,0,0,0,0,0,0,0,0,0,0,0,0,0,0,0,0,0,0,0,0,0,0"/>
                  </v:shape>
                  <v:shape id="Freeform 3655" o:spid="_x0000_s1569" style="position:absolute;left:183;top:36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1YdMUA&#10;AADdAAAADwAAAGRycy9kb3ducmV2LnhtbESPQWvCQBSE7wX/w/IEb3W3FtOSuopIRfHU2tLzI/ua&#10;xGbfxuxT4793C4Ueh5n5hpktet+oM3WxDmzhYWxAERfB1Vxa+PxY3z+DioLssAlMFq4UYTEf3M0w&#10;d+HC73TeS6kShGOOFiqRNtc6FhV5jOPQEifvO3QeJcmu1K7DS4L7Rk+MybTHmtNChS2tKip+9idv&#10;Yf12FJeZJ1PKYVPErytmh9edtaNhv3wBJdTLf/ivvXUWHrPpFH7fpCe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Vh0xQAAAN0AAAAPAAAAAAAAAAAAAAAAAJgCAABkcnMv&#10;ZG93bnJldi54bWxQSwUGAAAAAAQABAD1AAAAigMAAAAA&#10;" path="m,20r1,l1,21r,l1,21r,1l2,22r,l3,22r,l4,22r,l5,22r,-1l5,21r,l6,20r,l6,19r,l6,18,5,17r,l5,16r,l5,15r,l5,14r,l5,13r,l5,12r,-1l5,11r,-1l5,10,5,9r,l5,8,5,7r,l5,6r,l5,5r,l5,4r1,l6,3,6,2r,l6,1,5,1r,l5,r,l4,r,l3,r,l2,r,l1,r,l1,1r,l1,1,,2r,l,3r,l,4,,5r,l,6r,l,7r,l,8,,9r,l,10r,l,11r,1l,12r,1l,13r,1l,14r,1l,15r,1l,16r,1l,18r,l,19r,l,20xe" fillcolor="#f2f2f2" stroked="f">
                    <v:path arrowok="t" o:connecttype="custom" o:connectlocs="1,20;1,21;1,22;2,22;3,22;4,22;5,21;5,21;6,20;6,19;5,17;5,16;5,15;5,14;5,13;5,12;5,11;5,10;5,9;5,7;5,6;5,5;5,4;6,3;6,2;5,1;5,0;4,0;3,0;2,0;1,0;1,1;1,1;0,2;0,3;0,5;0,6;0,7;0,8;0,9;0,10;0,12;0,13;0,14;0,15;0,16;0,17;0,18;0,19" o:connectangles="0,0,0,0,0,0,0,0,0,0,0,0,0,0,0,0,0,0,0,0,0,0,0,0,0,0,0,0,0,0,0,0,0,0,0,0,0,0,0,0,0,0,0,0,0,0,0,0,0"/>
                  </v:shape>
                  <v:shape id="Freeform 3656" o:spid="_x0000_s1570" style="position:absolute;left:183;top:36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tacUA&#10;AADdAAAADwAAAGRycy9kb3ducmV2LnhtbESPT2vCQBTE70K/w/IKvenGP00luooIQm+1NmKPj+wz&#10;CWbfxt1tjN/eLRR6HGbmN8xy3ZtGdOR8bVnBeJSAIC6srrlUkH/thnMQPiBrbCyTgjt5WK+eBkvM&#10;tL3xJ3WHUIoIYZ+hgiqENpPSFxUZ9CPbEkfvbJ3BEKUrpXZ4i3DTyEmSpNJgzXGhwpa2FRWXw49R&#10;4HKz//an5C3fXOcfODsdOzzulHp57jcLEIH68B/+a79rBdP0NYXfN/E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n+1pxQAAAN0AAAAPAAAAAAAAAAAAAAAAAJgCAABkcnMv&#10;ZG93bnJldi54bWxQSwUGAAAAAAQABAD1AAAAigMAAAAA&#10;" path="m,20r1,l1,21r,l1,21r,1l2,22r,l3,22r,l4,22r,l5,22r,-1l5,21r,l6,20r,l6,19r,l6,18,5,17r,l5,16r,l5,15r,l5,14r,l5,13r,l5,12r,-1l5,11r,-1l5,10,5,9r,l5,8,5,7r,l5,6r,l5,5r,l5,4r1,l6,3,6,2r,l6,1,5,1r,l5,r,l4,r,l3,r,l2,r,l1,r,l1,1r,l1,1,,2r,l,3r,l,4,,5r,l,6r,l,7r,l,8,,9r,l,10r,l,11r,1l,12r,1l,13r,1l,14r,1l,15r,1l,16r,1l,18r,l,19r,l,20xe" filled="f" strokeweight="0">
                    <v:stroke joinstyle="miter"/>
                    <v:path arrowok="t" o:connecttype="custom" o:connectlocs="1,20;1,21;1,22;2,22;3,22;4,22;5,21;5,21;6,20;6,19;5,17;5,16;5,15;5,14;5,13;5,12;5,11;5,10;5,9;5,7;5,6;5,5;5,4;6,3;6,2;5,1;5,0;4,0;3,0;2,0;1,0;1,1;1,1;0,2;0,3;0,5;0,6;0,7;0,8;0,9;0,10;0,12;0,13;0,14;0,15;0,16;0,17;0,18;0,19" o:connectangles="0,0,0,0,0,0,0,0,0,0,0,0,0,0,0,0,0,0,0,0,0,0,0,0,0,0,0,0,0,0,0,0,0,0,0,0,0,0,0,0,0,0,0,0,0,0,0,0,0"/>
                  </v:shape>
                  <v:shape id="Freeform 3657" o:spid="_x0000_s1571" style="position:absolute;left:189;top:36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9McA&#10;AADdAAAADwAAAGRycy9kb3ducmV2LnhtbESPQWvCQBSE70L/w/IKvemmFWNJXUWEgj1YaVoPvT2z&#10;zyS4+zZkVxP7611B6HGYmW+Y2aK3Rpyp9bVjBc+jBARx4XTNpYKf7/fhKwgfkDUax6TgQh4W84fB&#10;DDPtOv6icx5KESHsM1RQhdBkUvqiIot+5Bri6B1cazFE2ZZSt9hFuDXyJUlSabHmuFBhQ6uKimN+&#10;sgo+/MZ8Tnf7w97/HbeT7pfDacdKPT32yzcQgfrwH76311rBOJ1M4fYmPgE5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H5vTHAAAA3QAAAA8AAAAAAAAAAAAAAAAAmAIAAGRy&#10;cy9kb3ducmV2LnhtbFBLBQYAAAAABAAEAPUAAACMAwAAAAA=&#10;" path="m,15l,5r,l,5r,l,5r,l,5,,4r,l,4r,l,4r,l,4r,l,4r,l,3r,l,3r,l,3r,l,3r,l,3r,l,3r1,l1,3r,l1,3r,l1,2r,l1,2r,l1,2r,l1,2r,l1,2r,l2,2r,l2,2r,l2,2r,l2,2r,l2,2r,l2,2r,l3,2r,l3,2r,l3,2,3,1r,l3,1r,l3,1,14,r,l14,r,l14,r,l14,r,l14,r,l14,r,l14,r1,l15,r,l15,r,l15,r,l15,r,l15,r,l16,r,l16,r,l16,r,1l16,1r,l16,1r,l16,1r,l16,1r,l16,1r,l17,1r,l17,1r,l17,1r,1l17,2r,l17,2r,l17,2r,l17,2r,l17,2r,l17,2r,1l17,3r,l17,3r,l17,3r,l17,3r,l17,3r,l17,3r,1l17,4r,l17,4r,l17,4r,l17,4r,l17,4r,1l17,15r,1l17,16r,l17,16r,l17,16r,l17,16r,l17,16r,l17,17r,l17,17r,l17,17r,l17,17r,l17,17r,l17,17r,1l17,18r,l17,18r,l17,18r,l17,18r,l17,18r,l17,18r,l17,19r,l17,19r,l17,19r,l17,19r,l17,19r,l16,19r,l16,19r,l16,20r,l16,20r,l16,20r,l16,20r,l16,20r,l16,20r-1,l15,20r,l15,20r,l15,20r,l15,20r,l15,20r,l14,20r,l14,20r,l14,20r,l14,20r,l14,20,4,18r-1,l3,18r,l3,18r,l3,18r,l3,18r,l3,18r,l2,18r,l2,18r,l2,18r,l2,18r,l2,18r,l2,18r-1,l1,18r,l1,18r,l1,18r,l1,18r,l1,18r,l1,17,,17r,l,17r,l,17r,l,17r,l,17r,l,17r,l,16r,l,16r,l,16r,l,16r,l,16r,l,16,,15r,l,15r,l,15xe" fillcolor="#f2f2f2" stroked="f">
                    <v:path arrowok="t" o:connecttype="custom" o:connectlocs="0,5;0,4;0,4;0,3;0,3;1,3;1,2;1,2;2,2;2,2;2,2;3,2;3,1;14,0;14,0;15,0;15,0;15,0;16,0;16,1;16,1;17,1;17,2;17,2;17,3;17,3;17,3;17,4;17,4;17,16;17,16;17,17;17,17;17,18;17,18;17,18;17,19;17,19;16,19;16,20;16,20;15,20;15,20;14,20;14,20;3,18;3,18;2,18;2,18;2,18;1,18;1,18;0,17;0,17;0,16;0,16;0,16;0,15" o:connectangles="0,0,0,0,0,0,0,0,0,0,0,0,0,0,0,0,0,0,0,0,0,0,0,0,0,0,0,0,0,0,0,0,0,0,0,0,0,0,0,0,0,0,0,0,0,0,0,0,0,0,0,0,0,0,0,0,0,0"/>
                  </v:shape>
                  <v:shape id="Freeform 3658" o:spid="_x0000_s1572" style="position:absolute;left:189;top:36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JzLcMA&#10;AADdAAAADwAAAGRycy9kb3ducmV2LnhtbERPy2rCQBTdC/7DcIXumkmVBImO0hZEF0KrEXR5m7l5&#10;0MydkJma9O87i4LLw3mvt6NpxZ1611hW8BLFIIgLqxuuFFzy3fMShPPIGlvLpOCXHGw308kaM20H&#10;PtH97CsRQthlqKD2vsukdEVNBl1kO+LAlbY36APsK6l7HEK4aeU8jlNpsOHQUGNH7zUV3+cfo+Br&#10;LD+lWyR0q3L5tv9I98WxvCr1NBtfVyA8jf4h/ncftIJFmoS54U1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JzLcMAAADdAAAADwAAAAAAAAAAAAAAAACYAgAAZHJzL2Rv&#10;d25yZXYueG1sUEsFBgAAAAAEAAQA9QAAAIgDAAAAAA==&#10;" path="m,15l,5r,l,5r,l,5r,l,5,,4r,l,4r,l,4r,l,4r,l,4r,l,3r,l,3r,l,3r,l,3r,l,3r,l,3r1,l1,3r,l1,3r,l1,2r,l1,2r,l1,2r,l1,2r,l1,2r,l2,2r,l2,2r,l2,2r,l2,2r,l2,2r,l2,2r,l3,2r,l3,2r,l3,2,3,1r,l3,1r,l3,1,14,r,l14,r,l14,r,l14,r,l14,r,l14,r,l14,r1,l15,r,l15,r,l15,r,l15,r,l15,r,l16,r,l16,r,l16,r,1l16,1r,l16,1r,l16,1r,l16,1r,l16,1r,l17,1r,l17,1r,l17,1r,1l17,2r,l17,2r,l17,2r,l17,2r,l17,2r,l17,2r,1l17,3r,l17,3r,l17,3r,l17,3r,l17,3r,l17,3r,1l17,4r,l17,4r,l17,4r,l17,4r,l17,4r,1l17,15r,1l17,16r,l17,16r,l17,16r,l17,16r,l17,16r,l17,17r,l17,17r,l17,17r,l17,17r,l17,17r,l17,17r,1l17,18r,l17,18r,l17,18r,l17,18r,l17,18r,l17,18r,l17,19r,l17,19r,l17,19r,l17,19r,l17,19r,l16,19r,l16,19r,l16,20r,l16,20r,l16,20r,l16,20r,l16,20r,l16,20r-1,l15,20r,l15,20r,l15,20r,l15,20r,l15,20r,l14,20r,l14,20r,l14,20r,l14,20r,l14,20,4,18r-1,l3,18r,l3,18r,l3,18r,l3,18r,l3,18r,l2,18r,l2,18r,l2,18r,l2,18r,l2,18r,l2,18r-1,l1,18r,l1,18r,l1,18r,l1,18r,l1,18r,l1,17,,17r,l,17r,l,17r,l,17r,l,17r,l,17r,l,16r,l,16r,l,16r,l,16r,l,16r,l,16,,15r,l,15r,l,15xe" filled="f" strokeweight="0">
                    <v:stroke joinstyle="miter"/>
                    <v:path arrowok="t" o:connecttype="custom" o:connectlocs="0,5;0,4;0,4;0,3;0,3;1,3;1,2;1,2;2,2;2,2;2,2;3,2;3,1;14,0;14,0;15,0;15,0;15,0;16,0;16,1;16,1;17,1;17,2;17,2;17,3;17,3;17,3;17,4;17,4;17,16;17,16;17,17;17,17;17,18;17,18;17,18;17,19;17,19;16,19;16,20;16,20;15,20;15,20;14,20;14,20;3,18;3,18;2,18;2,18;2,18;1,18;1,18;0,17;0,17;0,16;0,16;0,16;0,15" o:connectangles="0,0,0,0,0,0,0,0,0,0,0,0,0,0,0,0,0,0,0,0,0,0,0,0,0,0,0,0,0,0,0,0,0,0,0,0,0,0,0,0,0,0,0,0,0,0,0,0,0,0,0,0,0,0,0,0,0,0"/>
                  </v:shape>
                  <v:shape id="Freeform 3659" o:spid="_x0000_s1573" style="position:absolute;left:186;top:36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ekKMcA&#10;AADdAAAADwAAAGRycy9kb3ducmV2LnhtbESPQWsCMRCF7wX/QxjBS9GsiouuRpFSpYdeukrpcdxM&#10;N0s3k2UTNf33TaHQ4+PN+968zS7aVtyo941jBdNJBoK4crrhWsH5dBgvQfiArLF1TAq+ycNuO3jY&#10;YKHdnd/oVoZaJAj7AhWYELpCSl8ZsugnriNO3qfrLYYk+1rqHu8Jbls5y7JcWmw4NRjs6MlQ9VVe&#10;bXrjwx2mcfVIcb7Py8urOS6e/btSo2Hcr0EEiuH/+C/9ohXM88UKftckBMjt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OXpCjHAAAA3QAAAA8AAAAAAAAAAAAAAAAAmAIAAGRy&#10;cy9kb3ducmV2LnhtbFBLBQYAAAAABAAEAPUAAACMAwAAAAA=&#10;" path="m,3l3,5r,l3,5r,l3,5r1,l4,5r,l4,5r,l4,5r,l4,5r,l4,4r,l4,4r,l4,4r,l4,4r,l4,4r,l4,4r,l4,4,4,3r,l4,3r,l4,3r,l4,3r,l4,3r,l,,,3xe" fillcolor="#f2f2f2" stroked="f">
                    <v:path arrowok="t" o:connecttype="custom" o:connectlocs="0,3;3,5;3,5;3,5;3,5;3,5;4,5;4,5;4,5;4,5;4,5;4,5;4,5;4,5;4,5;4,4;4,4;4,4;4,4;4,4;4,4;4,4;4,4;4,4;4,4;4,4;4,4;4,4;4,3;4,3;4,3;4,3;4,3;4,3;4,3;4,3;4,3;4,3;0,0;0,3" o:connectangles="0,0,0,0,0,0,0,0,0,0,0,0,0,0,0,0,0,0,0,0,0,0,0,0,0,0,0,0,0,0,0,0,0,0,0,0,0,0,0,0"/>
                  </v:shape>
                  <v:shape id="Freeform 3660" o:spid="_x0000_s1574" style="position:absolute;left:186;top:36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cmysMA&#10;AADdAAAADwAAAGRycy9kb3ducmV2LnhtbERPy4rCMBTdC/5DuMLsbKpC1Y5RRBCHceGjLmZ5ae60&#10;ZZqb0kRb/36yEFweznu16U0tHtS6yrKCSRSDIM6trrhQcMv24wUI55E11pZJwZMcbNbDwQpTbTu+&#10;0OPqCxFC2KWooPS+SaV0eUkGXWQb4sD92tagD7AtpG6xC+GmltM4TqTBikNDiQ3tSsr/rnejoD8s&#10;F/L08yyyLpO3pTkdz/H3XKmPUb/9BOGp92/xy/2lFcySJOwPb8IT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cmysMAAADdAAAADwAAAAAAAAAAAAAAAACYAgAAZHJzL2Rv&#10;d25yZXYueG1sUEsFBgAAAAAEAAQA9QAAAIgDAAAAAA==&#10;" path="m,3l3,5r,l3,5r,l3,5r1,l4,5r,l4,5r,l4,5r,l4,5r,l4,4r,l4,4r,l4,4r,l4,4r,l4,4r,l4,4r,l4,4,4,3r,l4,3r,l4,3r,l4,3r,l4,3r,l,,,3xe" filled="f" strokeweight="0">
                    <v:stroke joinstyle="miter"/>
                    <v:path arrowok="t" o:connecttype="custom" o:connectlocs="0,3;3,5;3,5;3,5;3,5;3,5;4,5;4,5;4,5;4,5;4,5;4,5;4,5;4,5;4,5;4,4;4,4;4,4;4,4;4,4;4,4;4,4;4,4;4,4;4,4;4,4;4,4;4,4;4,3;4,3;4,3;4,3;4,3;4,3;4,3;4,3;4,3;4,3;0,0;0,3" o:connectangles="0,0,0,0,0,0,0,0,0,0,0,0,0,0,0,0,0,0,0,0,0,0,0,0,0,0,0,0,0,0,0,0,0,0,0,0,0,0,0,0"/>
                  </v:shape>
                  <v:shape id="Freeform 3661" o:spid="_x0000_s1575" style="position:absolute;left:186;top:38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1ik8cA&#10;AADdAAAADwAAAGRycy9kb3ducmV2LnhtbESPQWsCMRCF7wX/Qxihl1Kzq3RpV6OIaOmhl64iHqeb&#10;cbO4mSybVNN/3xQKPT7evO/NW6yi7cSVBt86VpBPMhDEtdMtNwoO+93jMwgfkDV2jknBN3lYLUd3&#10;Cyy1u/EHXavQiARhX6ICE0JfSulrQxb9xPXEyTu7wWJIcmikHvCW4LaT0ywrpMWWU4PBnjaG6kv1&#10;ZdMbJ7fL48sDxdm6qD7fzevT1h+Vuh/H9RxEoBj+j//Sb1rBrChy+F2TEC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NYpPHAAAA3QAAAA8AAAAAAAAAAAAAAAAAmAIAAGRy&#10;cy9kb3ducmV2LnhtbFBLBQYAAAAABAAEAPUAAACMAwAAAAA=&#10;" path="m,2l3,r,l3,r,l3,r,l4,r,l4,r,1l4,1r,l4,1r,l4,1r,l4,1r,l4,1r,l4,1r,l4,2r,l4,2r,l4,2r,l4,2r,l4,2r,l4,2r,l4,2r,l4,2r,l,5,,2xe" fillcolor="#f2f2f2" stroked="f">
                    <v:path arrowok="t" o:connecttype="custom" o:connectlocs="0,2;3,0;3,0;3,0;3,0;3,0;3,0;4,0;4,0;4,0;4,1;4,1;4,1;4,1;4,1;4,1;4,1;4,1;4,1;4,1;4,1;4,1;4,1;4,2;4,2;4,2;4,2;4,2;4,2;4,2;4,2;4,2;4,2;4,2;4,2;4,2;4,2;4,2;4,2;0,5;0,2" o:connectangles="0,0,0,0,0,0,0,0,0,0,0,0,0,0,0,0,0,0,0,0,0,0,0,0,0,0,0,0,0,0,0,0,0,0,0,0,0,0,0,0,0"/>
                  </v:shape>
                  <v:shape id="Freeform 3662" o:spid="_x0000_s1576" style="position:absolute;left:186;top:38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kdJsYA&#10;AADdAAAADwAAAGRycy9kb3ducmV2LnhtbESPT4vCMBTE78J+h/AWvGmqC1WrUZaFZUUP/qkHj4/m&#10;2Rabl9Jkbf32RhA8DjPzG2ax6kwlbtS40rKC0TACQZxZXXKu4JT+DqYgnEfWWFkmBXdysFp+9BaY&#10;aNvygW5Hn4sAYZeggsL7OpHSZQUZdENbEwfvYhuDPsgml7rBNsBNJcdRFEuDJYeFAmv6KSi7Hv+N&#10;gu5vNpW78z1P21SeZma33UebiVL9z+57DsJT59/hV3utFXzF8Rie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kdJsYAAADdAAAADwAAAAAAAAAAAAAAAACYAgAAZHJz&#10;L2Rvd25yZXYueG1sUEsFBgAAAAAEAAQA9QAAAIsDAAAAAA==&#10;" path="m,2l3,r,l3,r,l3,r,l4,r,l4,r,1l4,1r,l4,1r,l4,1r,l4,1r,l4,1r,l4,1r,l4,2r,l4,2r,l4,2r,l4,2r,l4,2r,l4,2r,l4,2r,l4,2r,l,5,,2xe" filled="f" strokeweight="0">
                    <v:stroke joinstyle="miter"/>
                    <v:path arrowok="t" o:connecttype="custom" o:connectlocs="0,2;3,0;3,0;3,0;3,0;3,0;3,0;4,0;4,0;4,0;4,1;4,1;4,1;4,1;4,1;4,1;4,1;4,1;4,1;4,1;4,1;4,1;4,1;4,2;4,2;4,2;4,2;4,2;4,2;4,2;4,2;4,2;4,2;4,2;4,2;4,2;4,2;4,2;4,2;0,5;0,2" o:connectangles="0,0,0,0,0,0,0,0,0,0,0,0,0,0,0,0,0,0,0,0,0,0,0,0,0,0,0,0,0,0,0,0,0,0,0,0,0,0,0,0,0"/>
                  </v:shape>
                  <v:shape id="Freeform 3663" o:spid="_x0000_s1577" style="position:absolute;left:185;top:36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Ddd8YA&#10;AADdAAAADwAAAGRycy9kb3ducmV2LnhtbESPQUsDMRSE74L/IbxCbzbbFhZdmxZZaRUEaVfR62Pz&#10;ml1MXpYktuu/N4LQ4zAz3zCrzeisOFGIvWcF81kBgrj1umej4P1te3MLIiZkjdYzKfihCJv19dUK&#10;K+3PfKBTk4zIEI4VKuhSGiopY9uRwzjzA3H2jj44TFkGI3XAc4Y7KxdFUUqHPeeFDgeqO2q/mm+n&#10;wL42x8fP1OzDnXnq648XY+vdXqnpZHy4B5FoTJfwf/tZK1iW5RL+3u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Ddd8YAAADdAAAADwAAAAAAAAAAAAAAAACYAgAAZHJz&#10;L2Rvd25yZXYueG1sUEsFBgAAAAAEAAQA9QAAAIsDAAAAAA==&#10;" path="m,20r,l1,20r,1l1,21r,l1,22r1,l2,22r,l2,22r1,l3,21r,l3,21r,-1l4,20r,l4,19r,l4,18,3,17r,l3,16r,l3,15r,l3,14r,l3,13r,l3,12r,l3,11r,-1l3,10,3,9r,l3,8r,l3,7r,l3,6,3,5r,l3,4r1,l4,3r,l4,2r,l3,1r,l3,1,3,r,l2,r,l2,r,l1,r,l1,1r,l1,1,,2r,l,3r,l,4r,l,5r,l,6,,7r,l,8r,l,9r,l,10r,1l,11r,1l,12r,1l,13r,1l,14r,1l,15r,1l,16r,1l,17r,1l,19r,l,20xe" fillcolor="#f2f2f2" stroked="f">
                    <v:path arrowok="t" o:connecttype="custom" o:connectlocs="0,20;1,21;1,21;2,22;2,22;3,22;3,21;3,20;4,20;4,19;3,17;3,16;3,15;3,14;3,13;3,12;3,11;3,10;3,9;3,8;3,7;3,5;3,4;4,3;4,2;3,1;3,1;3,0;2,0;2,0;1,0;1,1;0,2;0,3;0,4;0,5;0,6;0,7;0,8;0,9;0,11;0,12;0,13;0,14;0,15;0,16;0,17;0,18;0,19" o:connectangles="0,0,0,0,0,0,0,0,0,0,0,0,0,0,0,0,0,0,0,0,0,0,0,0,0,0,0,0,0,0,0,0,0,0,0,0,0,0,0,0,0,0,0,0,0,0,0,0,0"/>
                  </v:shape>
                  <v:shape id="Freeform 3664" o:spid="_x0000_s1578" style="position:absolute;left:185;top:36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ASfMYA&#10;AADdAAAADwAAAGRycy9kb3ducmV2LnhtbESPQUvDQBSE74L/YXlCL9LuajWU2G2RSqHgyWhLj6/Z&#10;ZxKSfRt2t036711B8DjMzDfMcj3aTlzIh8axhoeZAkFcOtNwpeHrcztdgAgR2WDnmDRcKcB6dXuz&#10;xNy4gT/oUsRKJAiHHDXUMfa5lKGsyWKYuZ44ed/OW4xJ+koaj0OC204+KpVJiw2nhRp72tRUtsXZ&#10;arhX17edaXGvTpvieHguBt++V1pP7sbXFxCRxvgf/mvvjIZ5lj3B75v0BO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ASfMYAAADdAAAADwAAAAAAAAAAAAAAAACYAgAAZHJz&#10;L2Rvd25yZXYueG1sUEsFBgAAAAAEAAQA9QAAAIsDAAAAAA==&#10;" path="m,20r,l1,20r,1l1,21r,l1,22r1,l2,22r,l2,22r1,l3,21r,l3,21r,-1l4,20r,l4,19r,l4,18,3,17r,l3,16r,l3,15r,l3,14r,l3,13r,l3,12r,l3,11r,-1l3,10,3,9r,l3,8r,l3,7r,l3,6,3,5r,l3,4r1,l4,3r,l4,2r,l3,1r,l3,1,3,r,l2,r,l2,r,l1,r,l1,1r,l1,1,,2r,l,3r,l,4r,l,5r,l,6,,7r,l,8r,l,9r,l,10r,1l,11r,1l,12r,1l,13r,1l,14r,1l,15r,1l,16r,1l,17r,1l,19r,l,20xe" filled="f" strokeweight="0">
                    <v:stroke joinstyle="miter"/>
                    <v:path arrowok="t" o:connecttype="custom" o:connectlocs="0,20;1,21;1,21;2,22;2,22;3,22;3,21;3,20;4,20;4,19;3,17;3,16;3,15;3,14;3,13;3,12;3,11;3,10;3,9;3,8;3,7;3,5;3,4;4,3;4,2;3,1;3,1;3,0;2,0;2,0;1,0;1,1;0,2;0,3;0,4;0,5;0,6;0,7;0,8;0,9;0,11;0,12;0,13;0,14;0,15;0,16;0,17;0,18;0,19" o:connectangles="0,0,0,0,0,0,0,0,0,0,0,0,0,0,0,0,0,0,0,0,0,0,0,0,0,0,0,0,0,0,0,0,0,0,0,0,0,0,0,0,0,0,0,0,0,0,0,0,0"/>
                  </v:shape>
                  <v:shape id="Freeform 3665" o:spid="_x0000_s1579" style="position:absolute;left:183;top:39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GSycUA&#10;AADdAAAADwAAAGRycy9kb3ducmV2LnhtbESPQUsDMRSE70L/Q3hCbzaxxShr01KKRenJVvH82Dx3&#10;t25e1s2z3f77RhA8DjPzDTNfDqFVR+pTE9nB7cSAIi6jb7hy8P62uXkAlQTZYxuZHJwpwXIxuppj&#10;4eOJd3TcS6UyhFOBDmqRrtA6lTUFTJPYEWfvM/YBJcu+0r7HU4aHVk+NsTpgw3mhxo7WNZVf+5/g&#10;YPP6Ld6ae1PJ4blMH2e0h6etc+PrYfUISmiQ//Bf+8U7mFl7B79v8hPQi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IZLJxQAAAN0AAAAPAAAAAAAAAAAAAAAAAJgCAABkcnMv&#10;ZG93bnJldi54bWxQSwUGAAAAAAQABAD1AAAAigMAAAAA&#10;" path="m1,20r,l1,21r,l1,21r1,1l2,22r1,l3,22r,l4,22r,l5,22r,-1l5,21r1,l6,20r,l6,19r,l6,18r,-1l6,17,5,16r,l5,15r,l5,14r,l5,13r,l5,12r,-1l5,11r,-1l5,10,5,9r,l5,8,5,7r,l5,6r,l5,5r1,l6,4,6,3r,l6,2r,l6,1r,l5,1,5,r,l4,r,l3,r,l3,,2,r,l1,r,l1,1r,l1,2r,l1,3r,l1,4,,5r,l,6r,l,7r,l,8,,9r,l,10r,l,11r,1l,12r,1l,13r,1l,14r,1l,15r,1l,16r,1l1,18r,l1,19r,l1,20xe" fillcolor="#f2f2f2" stroked="f">
                    <v:path arrowok="t" o:connecttype="custom" o:connectlocs="1,20;1,21;2,22;3,22;3,22;4,22;5,21;6,21;6,20;6,19;6,17;5,16;5,15;5,14;5,13;5,12;5,11;5,10;5,9;5,7;5,6;5,5;6,4;6,3;6,2;6,1;5,0;4,0;3,0;3,0;2,0;1,0;1,1;1,2;1,3;0,5;0,6;0,7;0,8;0,9;0,10;0,12;0,13;0,14;0,15;0,16;0,17;1,18;1,19" o:connectangles="0,0,0,0,0,0,0,0,0,0,0,0,0,0,0,0,0,0,0,0,0,0,0,0,0,0,0,0,0,0,0,0,0,0,0,0,0,0,0,0,0,0,0,0,0,0,0,0,0"/>
                  </v:shape>
                  <v:shape id="Freeform 3666" o:spid="_x0000_s1580" style="position:absolute;left:183;top:39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Mn1MQA&#10;AADdAAAADwAAAGRycy9kb3ducmV2LnhtbESPQWvCQBSE7wX/w/IEb3VjLVGiq0hB8NZWI3p8ZJ9J&#10;MPs27q4x/ffdQsHjMDPfMMt1bxrRkfO1ZQWTcQKCuLC65lJBfti+zkH4gKyxsUwKfsjDejV4WWKm&#10;7YO/qduHUkQI+wwVVCG0mZS+qMigH9uWOHoX6wyGKF0ptcNHhJtGviVJKg3WHBcqbOmjouK6vxsF&#10;LjdfZ39KZvnmNv/E99Oxw+NWqdGw3yxABOrDM/zf3mkF0zRN4e9Nf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zJ9TEAAAA3QAAAA8AAAAAAAAAAAAAAAAAmAIAAGRycy9k&#10;b3ducmV2LnhtbFBLBQYAAAAABAAEAPUAAACJAwAAAAA=&#10;" path="m1,20r,l1,21r,l1,21r1,1l2,22r1,l3,22r,l4,22r,l5,22r,-1l5,21r1,l6,20r,l6,19r,l6,18r,-1l6,17,5,16r,l5,15r,l5,14r,l5,13r,l5,12r,-1l5,11r,-1l5,10,5,9r,l5,8,5,7r,l5,6r,l5,5r1,l6,4,6,3r,l6,2r,l6,1r,l5,1,5,r,l4,r,l3,r,l3,,2,r,l1,r,l1,1r,l1,2r,l1,3r,l1,4,,5r,l,6r,l,7r,l,8,,9r,l,10r,l,11r,1l,12r,1l,13r,1l,14r,1l,15r,1l,16r,1l1,18r,l1,19r,l1,20xe" filled="f" strokeweight="0">
                    <v:stroke joinstyle="miter"/>
                    <v:path arrowok="t" o:connecttype="custom" o:connectlocs="1,20;1,21;2,22;3,22;3,22;4,22;5,21;6,21;6,20;6,19;6,17;5,16;5,15;5,14;5,13;5,12;5,11;5,10;5,9;5,7;5,6;5,5;6,4;6,3;6,2;6,1;5,0;4,0;3,0;3,0;2,0;1,0;1,1;1,2;1,3;0,5;0,6;0,7;0,8;0,9;0,10;0,12;0,13;0,14;0,15;0,16;0,17;1,18;1,19" o:connectangles="0,0,0,0,0,0,0,0,0,0,0,0,0,0,0,0,0,0,0,0,0,0,0,0,0,0,0,0,0,0,0,0,0,0,0,0,0,0,0,0,0,0,0,0,0,0,0,0,0"/>
                  </v:shape>
                  <v:shape id="Freeform 3667" o:spid="_x0000_s1581" style="position:absolute;left:189;top:39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d5sQA&#10;AADdAAAADwAAAGRycy9kb3ducmV2LnhtbESPQWsCMRSE74L/ITyhN83awlq2RpGC0FNl1UOPj83r&#10;7uLmJU2iu/XXG0HwOMzMN8xyPZhOXMiH1rKC+SwDQVxZ3XKt4HjYTt9BhIissbNMCv4pwHo1Hi2x&#10;0Lbnki77WIsE4VCggiZGV0gZqoYMhpl1xMn7td5gTNLXUnvsE9x08jXLcmmw5bTQoKPPhqrT/mwU&#10;DFxu3Z+k3enankvvfmr9nfVKvUyGzQeISEN8hh/tL63gLc8XcH+Tn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EXebEAAAA3QAAAA8AAAAAAAAAAAAAAAAAmAIAAGRycy9k&#10;b3ducmV2LnhtbFBLBQYAAAAABAAEAPUAAACJAwAAAAA=&#10;" path="m,15l,5r,l,5r,l,5r,l,4r,l,4r,l,4r,l,4r,l,4r,l,4,,3r,l,3r,l,3r,l,3r,l,3r,l1,3r,l1,3r,l1,2r,l1,2r,l1,2r,l1,2r,l1,2r1,l2,2r,l2,2r,l2,2r,l2,2r,l2,2r,l2,2r,l2,2r1,l3,2r,l3,2r,l3,2,3,1r,l3,1r,l3,1,14,r,l14,r,l14,r,l14,r,l14,r,l15,r,l15,r,l15,r,l15,r,l15,r,l15,r,l16,r,l16,r,l16,r,l16,r,1l16,1r,l16,1r,l16,1r,l17,1r,l17,1r,l17,1r,l17,1r,l17,1r,1l17,2r,l17,2r,l17,2r,l17,2r,l17,2r,l17,2r,l17,3r,l17,3r,l18,3r,l18,3r,l18,3r,l18,3r,1l18,4r,l18,4r,l18,4r,l18,4r,l18,4r,l18,15r,l18,16r,l18,16r,l18,16r,l18,16r,l18,16r,l18,17r,l18,17r,l18,17r,l18,17r,l18,17r,l17,17r,l17,18r,l17,18r,l17,18r,l17,18r,l17,18r,l17,18r,l17,19r,l17,19r,l17,19r,l17,19r,l17,19r,l17,19r,l17,19r-1,l16,20r,l16,20r,l16,20r,l16,20r,l16,20r,l16,20r,l16,20r,l15,20r,l15,20r,l15,20r,l15,20r,l15,20r,l14,20r,l14,20r,l14,20r,l14,20,4,18r,l4,18r-1,l3,18r,l3,18r,l3,18r,l3,18r,l3,18r-1,l2,18r,l2,18r,l2,18r,l2,18r,l2,18r,l2,18r-1,l1,18r,l1,18r,l1,18r,l1,18r,-1l1,17r,l1,17,,17r,l,17r,l,17r,l,17r,l,17r,l,16r,l,16r,l,16r,l,16r,l,16r,l,15r,l,15r,l,15r,xe" fillcolor="#f2f2f2" stroked="f">
                    <v:path arrowok="t" o:connecttype="custom" o:connectlocs="0,5;0,4;0,4;0,3;0,3;1,3;1,2;1,2;2,2;2,2;2,2;3,2;3,1;14,0;14,0;15,0;15,0;16,0;16,0;16,1;17,1;17,1;17,2;17,2;17,3;18,3;18,3;18,4;18,4;18,16;18,16;18,17;18,17;17,17;17,18;17,18;17,19;17,19;17,19;16,20;16,20;16,20;15,20;15,20;14,20;4,18;3,18;3,18;2,18;2,18;1,18;1,18;0,17;0,17;0,16;0,16;0,15;0,15" o:connectangles="0,0,0,0,0,0,0,0,0,0,0,0,0,0,0,0,0,0,0,0,0,0,0,0,0,0,0,0,0,0,0,0,0,0,0,0,0,0,0,0,0,0,0,0,0,0,0,0,0,0,0,0,0,0,0,0,0,0"/>
                  </v:shape>
                  <v:shape id="Freeform 3668" o:spid="_x0000_s1582" style="position:absolute;left:189;top:39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FAT8MA&#10;AADdAAAADwAAAGRycy9kb3ducmV2LnhtbERPz2vCMBS+D/Y/hDfYbSbTWaQaRQVhCAOtXrw9mmdb&#10;1ryUJLbdf78cBjt+fL9Xm9G2oicfGsca3icKBHHpTMOVhuvl8LYAESKywdYxafihAJv189MKc+MG&#10;PlNfxEqkEA45aqhj7HIpQ1mTxTBxHXHi7s5bjAn6ShqPQwq3rZwqlUmLDaeGGjva11R+Fw+rQZ1u&#10;p1gsvj7Udbsb+uNx7ns51/r1ZdwuQUQa47/4z/1pNMyyLM1Nb9IT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FAT8MAAADdAAAADwAAAAAAAAAAAAAAAACYAgAAZHJzL2Rv&#10;d25yZXYueG1sUEsFBgAAAAAEAAQA9QAAAIgDAAAAAA==&#10;" path="m,15l,5r,l,5r,l,5r,l,4r,l,4r,l,4r,l,4r,l,4r,l,4,,3r,l,3r,l,3r,l,3r,l,3r,l1,3r,l1,3r,l1,2r,l1,2r,l1,2r,l1,2r,l1,2r1,l2,2r,l2,2r,l2,2r,l2,2r,l2,2r,l2,2r,l2,2r1,l3,2r,l3,2r,l3,2,3,1r,l3,1r,l3,1,14,r,l14,r,l14,r,l14,r,l14,r,l15,r,l15,r,l15,r,l15,r,l15,r,l15,r,l16,r,l16,r,l16,r,l16,r,1l16,1r,l16,1r,l16,1r,l17,1r,l17,1r,l17,1r,l17,1r,l17,1r,1l17,2r,l17,2r,l17,2r,l17,2r,l17,2r,l17,2r,l17,3r,l17,3r,l18,3r,l18,3r,l18,3r,l18,3r,1l18,4r,l18,4r,l18,4r,l18,4r,l18,4r,l18,15r,l18,16r,l18,16r,l18,16r,l18,16r,l18,16r,l18,17r,l18,17r,l18,17r,l18,17r,l18,17r,l17,17r,l17,18r,l17,18r,l17,18r,l17,18r,l17,18r,l17,18r,l17,19r,l17,19r,l17,19r,l17,19r,l17,19r,l17,19r,l17,19r-1,l16,20r,l16,20r,l16,20r,l16,20r,l16,20r,l16,20r,l16,20r,l15,20r,l15,20r,l15,20r,l15,20r,l15,20r,l14,20r,l14,20r,l14,20r,l14,20,4,18r,l4,18r-1,l3,18r,l3,18r,l3,18r,l3,18r,l3,18r-1,l2,18r,l2,18r,l2,18r,l2,18r,l2,18r,l2,18r-1,l1,18r,l1,18r,l1,18r,l1,18r,-1l1,17r,l1,17,,17r,l,17r,l,17r,l,17r,l,17r,l,16r,l,16r,l,16r,l,16r,l,16r,l,15r,l,15r,l,15r,xe" filled="f" strokeweight="0">
                    <v:stroke joinstyle="miter"/>
                    <v:path arrowok="t" o:connecttype="custom" o:connectlocs="0,5;0,4;0,4;0,3;0,3;1,3;1,2;1,2;2,2;2,2;2,2;3,2;3,1;14,0;14,0;15,0;15,0;16,0;16,0;16,1;17,1;17,1;17,2;17,2;17,3;18,3;18,3;18,4;18,4;18,16;18,16;18,17;18,17;17,17;17,18;17,18;17,19;17,19;17,19;16,20;16,20;16,20;15,20;15,20;14,20;4,18;3,18;3,18;2,18;2,18;1,18;1,18;0,17;0,17;0,16;0,16;0,15;0,15" o:connectangles="0,0,0,0,0,0,0,0,0,0,0,0,0,0,0,0,0,0,0,0,0,0,0,0,0,0,0,0,0,0,0,0,0,0,0,0,0,0,0,0,0,0,0,0,0,0,0,0,0,0,0,0,0,0,0,0,0,0"/>
                  </v:shape>
                  <v:shape id="Freeform 3669" o:spid="_x0000_s1583" style="position:absolute;left:186;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tulcYA&#10;AADdAAAADwAAAGRycy9kb3ducmV2LnhtbESPQWsCMRCF74X+hzAFL6VmVVx0axQpKh566VZKj9PN&#10;dLN0M1k2UeO/NwXB4+PN+968xSraVpyo941jBaNhBoK4crrhWsHhc/syA+EDssbWMSm4kIfV8vFh&#10;gYV2Z/6gUxlqkSDsC1RgQugKKX1lyKIfuo44eb+utxiS7GupezwnuG3lOMtyabHh1GCwozdD1V95&#10;tOmNb7cdxfkzxck6L3/ezW668V9KDZ7i+hVEoBjux7f0XiuY5Pkc/tckBM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ftulcYAAADdAAAADwAAAAAAAAAAAAAAAACYAgAAZHJz&#10;L2Rvd25yZXYueG1sUEsFBgAAAAAEAAQA9QAAAIsDAAAAAA==&#10;" path="m,3l3,5r,l3,5r,l4,5r,l4,5r,l4,5r,l4,5r,l4,5r,l4,4r,l4,4r,l4,4r,l4,4r,l4,4r,l4,4r,l4,3r,l4,3r,l4,3r,l4,3r,l4,3r,l4,3,1,,,3xe" fillcolor="#f2f2f2" stroked="f">
                    <v:path arrowok="t" o:connecttype="custom" o:connectlocs="0,3;3,5;3,5;3,5;3,5;4,5;4,5;4,5;4,5;4,5;4,5;4,5;4,5;4,5;4,5;4,4;4,4;4,4;4,4;4,4;4,4;4,4;4,4;4,4;4,4;4,4;4,4;4,3;4,3;4,3;4,3;4,3;4,3;4,3;4,3;4,3;4,3;4,3;1,0;0,3" o:connectangles="0,0,0,0,0,0,0,0,0,0,0,0,0,0,0,0,0,0,0,0,0,0,0,0,0,0,0,0,0,0,0,0,0,0,0,0,0,0,0,0"/>
                  </v:shape>
                  <v:shape id="Freeform 3670" o:spid="_x0000_s1584" style="position:absolute;left:186;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wF8MA&#10;AADdAAAADwAAAGRycy9kb3ducmV2LnhtbERPy4rCMBTdC/5DuMLsNB0HfHQaRQRxGBc+2oXLS3On&#10;LdPclCba+vdmIbg8nHey7k0t7tS6yrKCz0kEgji3uuJCQZbuxgsQziNrrC2Tggc5WK+GgwRjbTs+&#10;0/3iCxFC2MWooPS+iaV0eUkG3cQ2xIH7s61BH2BbSN1iF8JNLadRNJMGKw4NJTa0LSn/v9yMgn6/&#10;XMjj9VGkXSqzpTkeTtHvXKmPUb/5BuGp92/xy/2jFXzN5mF/eBOe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wF8MAAADdAAAADwAAAAAAAAAAAAAAAACYAgAAZHJzL2Rv&#10;d25yZXYueG1sUEsFBgAAAAAEAAQA9QAAAIgDAAAAAA==&#10;" path="m,3l3,5r,l3,5r,l4,5r,l4,5r,l4,5r,l4,5r,l4,5r,l4,4r,l4,4r,l4,4r,l4,4r,l4,4r,l4,4r,l4,3r,l4,3r,l4,3r,l4,3r,l4,3r,l4,3,1,,,3xe" filled="f" strokeweight="0">
                    <v:stroke joinstyle="miter"/>
                    <v:path arrowok="t" o:connecttype="custom" o:connectlocs="0,3;3,5;3,5;3,5;3,5;4,5;4,5;4,5;4,5;4,5;4,5;4,5;4,5;4,5;4,5;4,4;4,4;4,4;4,4;4,4;4,4;4,4;4,4;4,4;4,4;4,4;4,4;4,3;4,3;4,3;4,3;4,3;4,3;4,3;4,3;4,3;4,3;4,3;1,0;0,3" o:connectangles="0,0,0,0,0,0,0,0,0,0,0,0,0,0,0,0,0,0,0,0,0,0,0,0,0,0,0,0,0,0,0,0,0,0,0,0,0,0,0,0"/>
                  </v:shape>
                  <v:shape id="Freeform 3671" o:spid="_x0000_s1585" style="position:absolute;left:186;top:4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0TscA&#10;AADdAAAADwAAAGRycy9kb3ducmV2LnhtbESPQUvDQBCF74L/YRnBi7SbWBo1dhOKWOmhF2MRj2N2&#10;zAazsyG7tuu/dwsFj48373vzVnW0gzjQ5HvHCvJ5BoK4dbrnTsH+bTO7B+EDssbBMSn4JQ91dXmx&#10;wlK7I7/SoQmdSBD2JSowIYyllL41ZNHP3UicvC83WQxJTp3UEx4T3A7yNssKabHn1GBwpCdD7Xfz&#10;Y9MbH26Tx4cbiot10XzuzMvy2b8rdX0V148gAsXwf3xOb7WCRXGXw2lNQoCs/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U9E7HAAAA3QAAAA8AAAAAAAAAAAAAAAAAmAIAAGRy&#10;cy9kb3ducmV2LnhtbFBLBQYAAAAABAAEAPUAAACMAwAAAAA=&#10;" path="m,2l3,r,l3,r,l4,r,l4,r,l4,r,1l4,1r,l4,1r,l4,1r,l4,1r,l4,1r,l4,1r,l4,1r,1l4,2r,l4,2r,l4,2r,l4,2r,l4,2r,l4,2r,l4,2r,l1,5,,2xe" fillcolor="#f2f2f2" stroked="f">
                    <v:path arrowok="t" o:connecttype="custom" o:connectlocs="0,2;3,0;3,0;3,0;3,0;4,0;4,0;4,0;4,0;4,0;4,1;4,1;4,1;4,1;4,1;4,1;4,1;4,1;4,1;4,1;4,1;4,1;4,1;4,1;4,2;4,2;4,2;4,2;4,2;4,2;4,2;4,2;4,2;4,2;4,2;4,2;4,2;4,2;4,2;1,5;0,2" o:connectangles="0,0,0,0,0,0,0,0,0,0,0,0,0,0,0,0,0,0,0,0,0,0,0,0,0,0,0,0,0,0,0,0,0,0,0,0,0,0,0,0,0"/>
                  </v:shape>
                  <v:shape id="Freeform 3672" o:spid="_x0000_s1586" style="position:absolute;left:186;top:4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CL+8UA&#10;AADdAAAADwAAAGRycy9kb3ducmV2LnhtbESPQYvCMBSE78L+h/AWvGm6ClqrURZBVvTgrvXg8dE8&#10;22LzUpqsrf/eCILHYWa+YRarzlTiRo0rLSv4GkYgiDOrS84VnNLNIAbhPLLGyjIpuJOD1fKjt8BE&#10;25b/6Hb0uQgQdgkqKLyvEyldVpBBN7Q1cfAutjHog2xyqRtsA9xUchRFE2mw5LBQYE3rgrLr8d8o&#10;6H5msTyc73napvI0M4f9b7SbKtX/7L7nIDx1/h1+tbdawXgyHc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QIv7xQAAAN0AAAAPAAAAAAAAAAAAAAAAAJgCAABkcnMv&#10;ZG93bnJldi54bWxQSwUGAAAAAAQABAD1AAAAigMAAAAA&#10;" path="m,2l3,r,l3,r,l4,r,l4,r,l4,r,1l4,1r,l4,1r,l4,1r,l4,1r,l4,1r,l4,1r,l4,1r,1l4,2r,l4,2r,l4,2r,l4,2r,l4,2r,l4,2r,l4,2r,l1,5,,2xe" filled="f" strokeweight="0">
                    <v:stroke joinstyle="miter"/>
                    <v:path arrowok="t" o:connecttype="custom" o:connectlocs="0,2;3,0;3,0;3,0;3,0;4,0;4,0;4,0;4,0;4,0;4,1;4,1;4,1;4,1;4,1;4,1;4,1;4,1;4,1;4,1;4,1;4,1;4,1;4,1;4,2;4,2;4,2;4,2;4,2;4,2;4,2;4,2;4,2;4,2;4,2;4,2;4,2;4,2;4,2;1,5;0,2" o:connectangles="0,0,0,0,0,0,0,0,0,0,0,0,0,0,0,0,0,0,0,0,0,0,0,0,0,0,0,0,0,0,0,0,0,0,0,0,0,0,0,0,0"/>
                  </v:shape>
                  <v:shape id="Freeform 3673" o:spid="_x0000_s1587" style="position:absolute;left:185;top:39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lLqsYA&#10;AADdAAAADwAAAGRycy9kb3ducmV2LnhtbESPQUsDMRSE74L/ITzBm822hWq3TYtsUQtCaVfR62Pz&#10;ml1MXpYktuu/bwTB4zAz3zDL9eCsOFGInWcF41EBgrjxumOj4P3t6e4BREzIGq1nUvBDEdar66sl&#10;ltqf+UCnOhmRIRxLVNCm1JdSxqYlh3Hke+LsHX1wmLIMRuqA5wx3Vk6KYiYddpwXWuypaqn5qr+d&#10;Arurj5vPVO/D3Lx01cersdXzXqnbm+FxASLRkP7Df+2tVjCd3U/h901+AnJ1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lLqsYAAADdAAAADwAAAAAAAAAAAAAAAACYAgAAZHJz&#10;L2Rvd25yZXYueG1sUEsFBgAAAAAEAAQA9QAAAIsDAAAAAA==&#10;" path="m1,20r,l1,20r,1l1,21r,l1,22r1,l2,22r,l3,22r,l3,21r,l4,21r,-1l4,20r,l4,19r,-1l4,18r,-1l4,17r,-1l4,16,3,15r,l3,14r,l3,13r,l3,12r,l3,11r,-1l3,10,3,9r,l3,8r,l3,7r,l4,6,4,5r,l4,4r,l4,3r,l4,2r,l4,1r,l3,1,3,r,l3,,2,r,l2,,1,r,l1,1r,l1,1r,1l1,2r,1l1,3,,4r,l,5r,l,6,,7r,l,8r,l,9r,l,10r,l,11r,1l,12r,1l,13r,1l,14r,1l,15r,1l,16r,1l,17r,1l1,18r,1l1,20xe" fillcolor="#f2f2f2" stroked="f">
                    <v:path arrowok="t" o:connecttype="custom" o:connectlocs="1,20;1,21;1,21;2,22;2,22;3,22;3,21;4,20;4,20;4,18;4,17;4,16;3,15;3,14;3,13;3,12;3,11;3,10;3,9;3,8;3,7;4,5;4,4;4,3;4,2;4,1;3,1;3,0;2,0;2,0;1,0;1,1;1,2;1,3;0,4;0,5;0,6;0,7;0,8;0,9;0,10;0,12;0,13;0,14;0,15;0,16;0,17;0,18;1,19" o:connectangles="0,0,0,0,0,0,0,0,0,0,0,0,0,0,0,0,0,0,0,0,0,0,0,0,0,0,0,0,0,0,0,0,0,0,0,0,0,0,0,0,0,0,0,0,0,0,0,0,0"/>
                  </v:shape>
                  <v:shape id="Freeform 3674" o:spid="_x0000_s1588" style="position:absolute;left:185;top:39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EoccA&#10;AADdAAAADwAAAGRycy9kb3ducmV2LnhtbESPT0sDMRTE74LfITzBi7SJVltZmxapCIWeuv2Dx+fm&#10;ubvs5mVJYnf77ZuC4HGYmd8w8+VgW3EiH2rHGh7HCgRx4UzNpYb97nP0CiJEZIOtY9JwpgDLxe3N&#10;HDPjet7SKY+lSBAOGWqoYuwyKUNRkcUwdh1x8n6ctxiT9KU0HvsEt618UmoqLdacFirsaFVR0eS/&#10;VsODOn+sTYMH9b3Kv44vee+bTan1/d3w/gYi0hD/w3/ttdEwmc6e4fomPQG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phKHHAAAA3QAAAA8AAAAAAAAAAAAAAAAAmAIAAGRy&#10;cy9kb3ducmV2LnhtbFBLBQYAAAAABAAEAPUAAACMAwAAAAA=&#10;" path="m1,20r,l1,20r,1l1,21r,l1,22r1,l2,22r,l3,22r,l3,21r,l4,21r,-1l4,20r,l4,19r,-1l4,18r,-1l4,17r,-1l4,16,3,15r,l3,14r,l3,13r,l3,12r,l3,11r,-1l3,10,3,9r,l3,8r,l3,7r,l4,6,4,5r,l4,4r,l4,3r,l4,2r,l4,1r,l3,1,3,r,l3,,2,r,l2,,1,r,l1,1r,l1,1r,1l1,2r,1l1,3,,4r,l,5r,l,6,,7r,l,8r,l,9r,l,10r,l,11r,1l,12r,1l,13r,1l,14r,1l,15r,1l,16r,1l,17r,1l1,18r,1l1,20xe" filled="f" strokeweight="0">
                    <v:stroke joinstyle="miter"/>
                    <v:path arrowok="t" o:connecttype="custom" o:connectlocs="1,20;1,21;1,21;2,22;2,22;3,22;3,21;4,20;4,20;4,18;4,17;4,16;3,15;3,14;3,13;3,12;3,11;3,10;3,9;3,8;3,7;4,5;4,4;4,3;4,2;4,1;3,1;3,0;2,0;2,0;1,0;1,1;1,2;1,3;0,4;0,5;0,6;0,7;0,8;0,9;0,10;0,12;0,13;0,14;0,15;0,16;0,17;0,18;1,19" o:connectangles="0,0,0,0,0,0,0,0,0,0,0,0,0,0,0,0,0,0,0,0,0,0,0,0,0,0,0,0,0,0,0,0,0,0,0,0,0,0,0,0,0,0,0,0,0,0,0,0,0"/>
                  </v:shape>
                  <v:shape id="Freeform 3675" o:spid="_x0000_s1589" style="position:absolute;left:183;top:42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gEFMUA&#10;AADdAAAADwAAAGRycy9kb3ducmV2LnhtbESPX2vCQBDE3wt+h2OFvtU7W4ySekoplZY+1T/4vOS2&#10;STS3l+a2Gr+9Vyj4OMzMb5j5sveNOlEX68AWxiMDirgIrubSwm67epiBioLssAlMFi4UYbkY3M0x&#10;d+HMazptpFQJwjFHC5VIm2sdi4o8xlFoiZP3HTqPkmRXatfhOcF9ox+NybTHmtNChS29VlQcN7/e&#10;wurrR1xmpqaUw3sR9xfMDm+f1t4P+5dnUEK93ML/7Q9n4SmbTuDvTXoCe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AQUxQAAAN0AAAAPAAAAAAAAAAAAAAAAAJgCAABkcnMv&#10;ZG93bnJldi54bWxQSwUGAAAAAAQABAD1AAAAigMAAAAA&#10;" path="m1,20r,l1,21r1,l2,21r,1l3,22r,l3,22r1,l4,22r1,l5,22,6,21r,l6,21r,-1l6,20r,-1l6,19r,-1l6,17r,l6,16r,l6,15r,l6,14r,l6,13r-1,l5,12r,-1l5,11r,-1l5,10,5,9r1,l6,8,6,7r,l6,6r,l6,5r,l6,4,6,3r,l6,2r,l6,1r,l6,1,6,,5,r,l4,r,l3,r,l3,,2,r,l2,,1,1r,l1,2r,l1,3r,l1,4r,1l1,5r,1l1,6r,1l1,7r,1l,9r,l,10r,l,11r,l,12r,1l,13r1,1l1,14r,1l1,15r,1l1,16r,1l1,18r,l1,19r,l1,20xe" fillcolor="#f2f2f2" stroked="f">
                    <v:path arrowok="t" o:connecttype="custom" o:connectlocs="1,20;2,21;2,22;3,22;4,22;5,22;6,21;6,21;6,20;6,19;6,17;6,16;6,15;6,14;6,13;5,12;5,11;5,10;6,9;6,7;6,6;6,5;6,4;6,3;6,2;6,1;6,0;5,0;4,0;3,0;2,0;2,0;1,1;1,2;1,3;1,5;1,6;1,7;1,8;0,9;0,10;0,11;0,13;1,14;1,15;1,16;1,17;1,18;1,19" o:connectangles="0,0,0,0,0,0,0,0,0,0,0,0,0,0,0,0,0,0,0,0,0,0,0,0,0,0,0,0,0,0,0,0,0,0,0,0,0,0,0,0,0,0,0,0,0,0,0,0,0"/>
                  </v:shape>
                  <v:shape id="Freeform 3676" o:spid="_x0000_s1590" style="position:absolute;left:183;top:42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qxCcQA&#10;AADdAAAADwAAAGRycy9kb3ducmV2LnhtbESPQWvCQBSE7wX/w/KE3urGtkSJriIFwZvVRvT4yD6T&#10;YPZt3F1j/PduodDjMDPfMPNlbxrRkfO1ZQXjUQKCuLC65lJB/rN+m4LwAVljY5kUPMjDcjF4mWOm&#10;7Z131O1DKSKEfYYKqhDaTEpfVGTQj2xLHL2zdQZDlK6U2uE9wk0j35MklQZrjgsVtvRVUXHZ34wC&#10;l5vvkz8mk3x1nW7x83jo8LBW6nXYr2YgAvXhP/zX3mgFH+kkhd838Qn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qsQnEAAAA3QAAAA8AAAAAAAAAAAAAAAAAmAIAAGRycy9k&#10;b3ducmV2LnhtbFBLBQYAAAAABAAEAPUAAACJAwAAAAA=&#10;" path="m1,20r,l1,21r1,l2,21r,1l3,22r,l3,22r1,l4,22r1,l5,22,6,21r,l6,21r,-1l6,20r,-1l6,19r,-1l6,17r,l6,16r,l6,15r,l6,14r,l6,13r-1,l5,12r,-1l5,11r,-1l5,10,5,9r1,l6,8,6,7r,l6,6r,l6,5r,l6,4,6,3r,l6,2r,l6,1r,l6,1,6,,5,r,l4,r,l3,r,l3,,2,r,l2,,1,1r,l1,2r,l1,3r,l1,4r,1l1,5r,1l1,6r,1l1,7r,1l,9r,l,10r,l,11r,l,12r,1l,13r1,1l1,14r,1l1,15r,1l1,16r,1l1,18r,l1,19r,l1,20xe" filled="f" strokeweight="0">
                    <v:stroke joinstyle="miter"/>
                    <v:path arrowok="t" o:connecttype="custom" o:connectlocs="1,20;2,21;2,22;3,22;4,22;5,22;6,21;6,21;6,20;6,19;6,17;6,16;6,15;6,14;6,13;5,12;5,11;5,10;6,9;6,7;6,6;6,5;6,4;6,3;6,2;6,1;6,0;5,0;4,0;3,0;2,0;2,0;1,1;1,2;1,3;1,5;1,6;1,7;1,8;0,9;0,10;0,11;0,13;1,14;1,15;1,16;1,17;1,18;1,19" o:connectangles="0,0,0,0,0,0,0,0,0,0,0,0,0,0,0,0,0,0,0,0,0,0,0,0,0,0,0,0,0,0,0,0,0,0,0,0,0,0,0,0,0,0,0,0,0,0,0,0,0"/>
                  </v:shape>
                  <v:shape id="Freeform 3677" o:spid="_x0000_s1591" style="position:absolute;left:190;top:425;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K6lMcA&#10;AADdAAAADwAAAGRycy9kb3ducmV2LnhtbESPQWvCQBSE70L/w/IKvemmFk2JWaUIhfZQi7EevL1k&#10;n0kw+zZkVxP99d1CweMwM98w6WowjbhQ52rLCp4nEQjiwuqaSwU/u/fxKwjnkTU2lknBlRyslg+j&#10;FBNte97SJfOlCBB2CSqovG8TKV1RkUE3sS1x8I62M+iD7EqpO+wD3DRyGkVzabDmsFBhS+uKilN2&#10;Ngo+3Veziff5MXe30/esP7A/71mpp8fhbQHC0+Dv4f/2h1bwMo9j+HsTnoB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yupTHAAAA3QAAAA8AAAAAAAAAAAAAAAAAmAIAAGRy&#10;cy9kb3ducmV2LnhtbFBLBQYAAAAABAAEAPUAAACMAwAAAAA=&#10;" path="m,15l,5r,l,5r,l,5r,l,4r,l,4r,l,4r,l,4r,l,4r,l,4,,3r,l,3r,l,3r,l,3r,l,3r,l,3r,l,3r,l,2r1,l1,2r,l1,2r,l1,2r,l1,2r,l1,2r,l1,2r,l1,2r,l1,2r1,l2,2r,l2,2r,l2,2r,l2,2r,l2,2r,l2,2,3,1r,l3,1r,l3,1,13,r,l13,r,l14,r,l14,r,l14,r,l14,r,l14,r,l14,r,l15,r,l15,r,l15,r,l15,r,l15,r,l15,r,l15,r1,l16,1r,l16,1r,l16,1r,l16,1r,l16,1r,l16,1r,l16,1r,l16,1r1,1l17,2r,l17,2r,l17,2r,l17,2r,l17,2r,l17,2r,l17,3r,l17,3r,l17,3r,l17,3r,l17,3r,l17,3r,1l17,4r,l17,4r,l17,4r,l17,4r,l17,4r,l17,15r,l17,16r,l17,16r,l17,16r,l17,16r,l17,16r,l17,17r,l17,17r,l17,17r,l17,17r,l17,17r,l17,17r,l17,18r,l17,18r,l17,18r,l17,18r,l17,18r,l17,18r,l17,18r,1l17,19r,l17,19r-1,l16,19r,l16,19r,l16,19r,l16,19r,l16,20r,l16,20r,l16,20r,l15,20r,l15,20r,l15,20r,l15,20r,l15,20r,l15,20r,l15,20r-1,l14,20r,l14,20r,l14,20r,l14,20r,l14,20r-1,l13,20,3,18r,l3,18r,l3,18r,l3,18r,l2,18r,l2,18r,l2,18r,l2,18r,l2,18r,l2,18r-1,l1,18r,l1,18r,l1,18r,l1,18r,l1,18r,l1,18,,18r,l,17r,l,17r,l,17r,l,17r,l,17r,l,17r,l,17r,l,16r,l,16r,l,16r,l,16r,l,16r,l,15r,l,15r,l,15r,xe" fillcolor="#f2f2f2" stroked="f">
                    <v:path arrowok="t" o:connecttype="custom" o:connectlocs="0,5;0,4;0,4;0,3;0,3;0,3;1,2;1,2;1,2;2,2;2,2;2,2;3,1;13,0;14,0;14,0;15,0;15,0;15,0;16,1;16,1;16,1;17,2;17,2;17,3;17,3;17,3;17,4;17,4;17,16;17,16;17,17;17,17;17,17;17,18;17,18;17,19;16,19;16,19;16,20;15,20;15,20;15,20;14,20;14,20;3,18;3,18;2,18;2,18;1,18;1,18;0,18;0,17;0,17;0,16;0,16;0,15;0,15" o:connectangles="0,0,0,0,0,0,0,0,0,0,0,0,0,0,0,0,0,0,0,0,0,0,0,0,0,0,0,0,0,0,0,0,0,0,0,0,0,0,0,0,0,0,0,0,0,0,0,0,0,0,0,0,0,0,0,0,0,0"/>
                  </v:shape>
                  <v:shape id="Freeform 3678" o:spid="_x0000_s1592" style="position:absolute;left:190;top:425;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cvTcIA&#10;AADdAAAADwAAAGRycy9kb3ducmV2LnhtbERPy4rCMBTdC/5DuII7TVXsDNUo48CgC8HXwLi8NrcP&#10;prkpTdT692YhuDyc93zZmkrcqHGlZQWjYQSCOLW65FzB7+ln8AnCeWSNlWVS8CAHy0W3M8dE2zsf&#10;6Hb0uQgh7BJUUHhfJ1K6tCCDbmhr4sBltjHoA2xyqRu8h3BTyXEUxdJgyaGhwJq+C0r/j1ej4NJm&#10;e+kmUzrnJ7la7+J1us3+lOr32q8ZCE+tf4tf7o1WMIk/wtzwJj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5y9NwgAAAN0AAAAPAAAAAAAAAAAAAAAAAJgCAABkcnMvZG93&#10;bnJldi54bWxQSwUGAAAAAAQABAD1AAAAhwMAAAAA&#10;" path="m,15l,5r,l,5r,l,5r,l,4r,l,4r,l,4r,l,4r,l,4r,l,4,,3r,l,3r,l,3r,l,3r,l,3r,l,3r,l,3r,l,2r1,l1,2r,l1,2r,l1,2r,l1,2r,l1,2r,l1,2r,l1,2r,l1,2r1,l2,2r,l2,2r,l2,2r,l2,2r,l2,2r,l2,2,3,1r,l3,1r,l3,1,13,r,l13,r,l14,r,l14,r,l14,r,l14,r,l14,r,l14,r,l15,r,l15,r,l15,r,l15,r,l15,r,l15,r,l15,r1,l16,1r,l16,1r,l16,1r,l16,1r,l16,1r,l16,1r,l16,1r,l16,1r1,1l17,2r,l17,2r,l17,2r,l17,2r,l17,2r,l17,2r,l17,3r,l17,3r,l17,3r,l17,3r,l17,3r,l17,3r,1l17,4r,l17,4r,l17,4r,l17,4r,l17,4r,l17,15r,l17,16r,l17,16r,l17,16r,l17,16r,l17,16r,l17,17r,l17,17r,l17,17r,l17,17r,l17,17r,l17,17r,l17,18r,l17,18r,l17,18r,l17,18r,l17,18r,l17,18r,l17,18r,1l17,19r,l17,19r-1,l16,19r,l16,19r,l16,19r,l16,19r,l16,20r,l16,20r,l16,20r,l15,20r,l15,20r,l15,20r,l15,20r,l15,20r,l15,20r,l15,20r-1,l14,20r,l14,20r,l14,20r,l14,20r,l14,20r-1,l13,20,3,18r,l3,18r,l3,18r,l3,18r,l2,18r,l2,18r,l2,18r,l2,18r,l2,18r,l2,18r-1,l1,18r,l1,18r,l1,18r,l1,18r,l1,18r,l1,18,,18r,l,17r,l,17r,l,17r,l,17r,l,17r,l,17r,l,17r,l,16r,l,16r,l,16r,l,16r,l,16r,l,15r,l,15r,l,15r,xe" filled="f" strokeweight="0">
                    <v:stroke joinstyle="miter"/>
                    <v:path arrowok="t" o:connecttype="custom" o:connectlocs="0,5;0,4;0,4;0,3;0,3;0,3;1,2;1,2;1,2;2,2;2,2;2,2;3,1;13,0;14,0;14,0;15,0;15,0;15,0;16,1;16,1;16,1;17,2;17,2;17,3;17,3;17,3;17,4;17,4;17,16;17,16;17,17;17,17;17,17;17,18;17,18;17,19;16,19;16,19;16,20;15,20;15,20;15,20;14,20;14,20;3,18;3,18;2,18;2,18;1,18;1,18;0,18;0,17;0,17;0,16;0,16;0,15;0,15" o:connectangles="0,0,0,0,0,0,0,0,0,0,0,0,0,0,0,0,0,0,0,0,0,0,0,0,0,0,0,0,0,0,0,0,0,0,0,0,0,0,0,0,0,0,0,0,0,0,0,0,0,0,0,0,0,0,0,0,0,0"/>
                  </v:shape>
                  <v:shape id="Freeform 3679" o:spid="_x0000_s1593" style="position:absolute;left:187;top:42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L4SMcA&#10;AADdAAAADwAAAGRycy9kb3ducmV2LnhtbESPQWsCMRCF7wX/Qxihl1KzVrqtW6NIUenBi2spPU43&#10;42ZxM1k2qcZ/bwoFj48373vzZotoW3Gi3jeOFYxHGQjiyumGawWf+/XjKwgfkDW2jknBhTws5oO7&#10;GRbanXlHpzLUIkHYF6jAhNAVUvrKkEU/ch1x8g6utxiS7GupezwnuG3lU5bl0mLDqcFgR++GqmP5&#10;a9Mb3249jtMHipNlXv5szeZ55b+Uuh/G5RuIQDHcjv/TH1rBJH+Zwt+ahAA5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i+EjHAAAA3QAAAA8AAAAAAAAAAAAAAAAAmAIAAGRy&#10;cy9kb3ducmV2LnhtbFBLBQYAAAAABAAEAPUAAACMAwAAAAA=&#10;" path="m,3l3,5r,l3,5r,l3,5r,l3,5r,l3,5r,l3,5r1,l4,5,4,4r,l4,4r,l4,4r,l4,4r,l4,4r,l4,4r,l4,4,4,3r,l4,3r,l3,3r,l3,3r,l3,3r,l3,3,,,,3xe" fillcolor="#f2f2f2" stroked="f">
                    <v:path arrowok="t" o:connecttype="custom" o:connectlocs="0,3;3,5;3,5;3,5;3,5;3,5;3,5;3,5;3,5;3,5;3,5;3,5;4,5;4,5;4,4;4,4;4,4;4,4;4,4;4,4;4,4;4,4;4,4;4,4;4,4;4,4;4,4;4,3;4,3;4,3;4,3;3,3;3,3;3,3;3,3;3,3;3,3;3,3;0,0;0,3" o:connectangles="0,0,0,0,0,0,0,0,0,0,0,0,0,0,0,0,0,0,0,0,0,0,0,0,0,0,0,0,0,0,0,0,0,0,0,0,0,0,0,0"/>
                  </v:shape>
                  <v:shape id="Freeform 3680" o:spid="_x0000_s1594" style="position:absolute;left:187;top:42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vAMMMA&#10;AADdAAAADwAAAGRycy9kb3ducmV2LnhtbERPy4rCMBTdD/gP4Qqzm6aOoLUaRQbEYVz4qAuXl+ba&#10;Fpub0kRb/36yEFweznux6k0tHtS6yrKCURSDIM6trrhQcM42XwkI55E11pZJwZMcrJaDjwWm2nZ8&#10;pMfJFyKEsEtRQel9k0rp8pIMusg2xIG72tagD7AtpG6xC+Gmlt9xPJEGKw4NJTb0U1J+O92Ngn47&#10;S+T+8iyyLpPnmdnvDvHfVKnPYb+eg/DU+7f45f7VCsaTJOwPb8IT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vAMMMAAADdAAAADwAAAAAAAAAAAAAAAACYAgAAZHJzL2Rv&#10;d25yZXYueG1sUEsFBgAAAAAEAAQA9QAAAIgDAAAAAA==&#10;" path="m,3l3,5r,l3,5r,l3,5r,l3,5r,l3,5r,l3,5r1,l4,5,4,4r,l4,4r,l4,4r,l4,4r,l4,4r,l4,4r,l4,4,4,3r,l4,3r,l3,3r,l3,3r,l3,3r,l3,3,,,,3xe" filled="f" strokeweight="0">
                    <v:stroke joinstyle="miter"/>
                    <v:path arrowok="t" o:connecttype="custom" o:connectlocs="0,3;3,5;3,5;3,5;3,5;3,5;3,5;3,5;3,5;3,5;3,5;3,5;4,5;4,5;4,4;4,4;4,4;4,4;4,4;4,4;4,4;4,4;4,4;4,4;4,4;4,4;4,4;4,3;4,3;4,3;4,3;3,3;3,3;3,3;3,3;3,3;3,3;3,3;0,0;0,3" o:connectangles="0,0,0,0,0,0,0,0,0,0,0,0,0,0,0,0,0,0,0,0,0,0,0,0,0,0,0,0,0,0,0,0,0,0,0,0,0,0,0,0"/>
                  </v:shape>
                  <v:shape id="Freeform 3681" o:spid="_x0000_s1595" style="position:absolute;left:187;top:4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GEaccA&#10;AADdAAAADwAAAGRycy9kb3ducmV2LnhtbESPQWsCMRCF74X+hzBCL0WzW3HRrVGk1NJDL92KeBw3&#10;083iZrJsUk3/fVMQPD7evO/NW66j7cSZBt86VpBPMhDEtdMtNwp2X9vxHIQPyBo7x6TglzysV/d3&#10;Syy1u/AnnavQiARhX6ICE0JfSulrQxb9xPXEyft2g8WQ5NBIPeAlwW0nn7KskBZbTg0Ge3oxVJ+q&#10;H5veOLhtHhePFKebojp+mLfZq98r9TCKm2cQgWK4HV/T71rBtJjn8L8mIUC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BhGnHAAAA3QAAAA8AAAAAAAAAAAAAAAAAmAIAAGRy&#10;cy9kb3ducmV2LnhtbFBLBQYAAAAABAAEAPUAAACMAwAAAAA=&#10;" path="m,2l3,r,l3,r,l3,r,l3,r,l3,r,1l3,1r,l4,1r,l4,1r,l4,1r,l4,1r,l4,1r,l4,1r,1l4,2r,l4,2r,l4,2r,l4,2r,l4,2r,l3,2r,l3,2r,l,5,,2xe" fillcolor="#f2f2f2" stroked="f">
                    <v:path arrowok="t" o:connecttype="custom" o:connectlocs="0,2;3,0;3,0;3,0;3,0;3,0;3,0;3,0;3,0;3,0;3,1;3,1;3,1;4,1;4,1;4,1;4,1;4,1;4,1;4,1;4,1;4,1;4,1;4,1;4,2;4,2;4,2;4,2;4,2;4,2;4,2;4,2;4,2;4,2;4,2;3,2;3,2;3,2;3,2;0,5;0,2" o:connectangles="0,0,0,0,0,0,0,0,0,0,0,0,0,0,0,0,0,0,0,0,0,0,0,0,0,0,0,0,0,0,0,0,0,0,0,0,0,0,0,0,0"/>
                  </v:shape>
                  <v:shape id="Freeform 3682" o:spid="_x0000_s1596" style="position:absolute;left:187;top:4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X73MYA&#10;AADdAAAADwAAAGRycy9kb3ducmV2LnhtbESPT4vCMBTE78J+h/AWvGmqC1qrUZaFZUUP/qkHj4/m&#10;2Rabl9Jkbf32RhA8DjPzG2ax6kwlbtS40rKC0TACQZxZXXKu4JT+DmIQziNrrCyTgjs5WC0/egtM&#10;tG35QLejz0WAsEtQQeF9nUjpsoIMuqGtiYN3sY1BH2STS91gG+CmkuMomkiDJYeFAmv6KSi7Hv+N&#10;gu5vFsvd+Z6nbSpPM7Pb7qPNVKn+Z/c9B+Gp8+/wq73WCr4m8Rie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pX73MYAAADdAAAADwAAAAAAAAAAAAAAAACYAgAAZHJz&#10;L2Rvd25yZXYueG1sUEsFBgAAAAAEAAQA9QAAAIsDAAAAAA==&#10;" path="m,2l3,r,l3,r,l3,r,l3,r,l3,r,1l3,1r,l4,1r,l4,1r,l4,1r,l4,1r,l4,1r,l4,1r,1l4,2r,l4,2r,l4,2r,l4,2r,l4,2r,l3,2r,l3,2r,l,5,,2xe" filled="f" strokeweight="0">
                    <v:stroke joinstyle="miter"/>
                    <v:path arrowok="t" o:connecttype="custom" o:connectlocs="0,2;3,0;3,0;3,0;3,0;3,0;3,0;3,0;3,0;3,0;3,1;3,1;3,1;4,1;4,1;4,1;4,1;4,1;4,1;4,1;4,1;4,1;4,1;4,1;4,2;4,2;4,2;4,2;4,2;4,2;4,2;4,2;4,2;4,2;4,2;3,2;3,2;3,2;3,2;0,5;0,2" o:connectangles="0,0,0,0,0,0,0,0,0,0,0,0,0,0,0,0,0,0,0,0,0,0,0,0,0,0,0,0,0,0,0,0,0,0,0,0,0,0,0,0,0"/>
                  </v:shape>
                  <v:shape id="Freeform 3683" o:spid="_x0000_s1597" style="position:absolute;left:186;top:424;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Nj8cMA&#10;AADdAAAADwAAAGRycy9kb3ducmV2LnhtbESPzWrDMBCE74G+g9hCb4mcH4xxI5tQCMmtbZIHWKy1&#10;ZWqtjKQ6zttXhUKPw8x8w+zr2Q5iIh96xwrWqwwEceN0z52C2/W4LECEiKxxcEwKHhSgrp4Weyy1&#10;u/MnTZfYiQThUKICE+NYShkaQxbDyo3EyWudtxiT9J3UHu8Jbge5ybJcWuw5LRgc6c1Q83X5tgp0&#10;5N2t2J3eP855a05H3U5eS6VenufDK4hIc/wP/7XPWsE2L7bw+yY9AV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Nj8cMAAADdAAAADwAAAAAAAAAAAAAAAACYAgAAZHJzL2Rv&#10;d25yZXYueG1sUEsFBgAAAAAEAAQA9QAAAIgDAAAAAA==&#10;" path="m,20r,l,20r,1l,21r1,l1,22r,l1,22r1,l2,22r,l3,21r,l3,21r,-1l3,20r,l3,19r,-1l3,18r,-1l3,17r,-1l3,16r,-1l3,15r,-1l3,14r,-1l3,13r,-1l3,11r,l3,10r,l3,9r,l3,8r,l3,7,3,6r,l3,5r,l3,4r,l3,3r,l3,2r,l3,1r,l3,1,3,,2,r,l2,,1,r,l1,r,l,1r,l,1,,2r,l,3r,l,4r,l,5r,l,6r,l,7,,8r,l,9r,l,10r,l,11r,1l,12r,1l,13r,1l,14r,1l,15r,1l,16r,1l,17r,1l,18r,1l,20xe" fillcolor="#f2f2f2" stroked="f">
                    <v:path arrowok="t" o:connecttype="custom" o:connectlocs="0,20;0,21;1,21;1,22;2,22;2,22;3,21;3,20;3,20;3,18;3,17;3,16;3,15;3,14;3,13;3,12;3,11;3,10;3,9;3,8;3,6;3,5;3,4;3,3;3,2;3,1;3,1;2,0;2,0;1,0;1,0;0,1;0,2;0,3;0,4;0,5;0,6;0,7;0,8;0,9;0,10;0,12;0,13;0,14;0,15;0,16;0,17;0,18;0,19" o:connectangles="0,0,0,0,0,0,0,0,0,0,0,0,0,0,0,0,0,0,0,0,0,0,0,0,0,0,0,0,0,0,0,0,0,0,0,0,0,0,0,0,0,0,0,0,0,0,0,0,0"/>
                  </v:shape>
                  <v:shape id="Freeform 3684" o:spid="_x0000_s1598" style="position:absolute;left:186;top:424;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9lfMYA&#10;AADdAAAADwAAAGRycy9kb3ducmV2LnhtbESPQWvCQBSE74X+h+UVems2tRpidJUgFAo9aNOS8yP7&#10;TGKzb0N2q9Ff7wpCj8PMfMMs16PpxJEG11pW8BrFIIgrq1uuFfx8v7+kIJxH1thZJgVncrBePT4s&#10;MdP2xF90LHwtAoRdhgoa7/tMSlc1ZNBFticO3t4OBn2QQy31gKcAN52cxHEiDbYcFhrsadNQ9Vv8&#10;mUDJD9ttn5zrS97O9OfOl9NxXir1/DTmCxCeRv8fvrc/tIK3JJ3C7U14AnJ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9lfMYAAADdAAAADwAAAAAAAAAAAAAAAACYAgAAZHJz&#10;L2Rvd25yZXYueG1sUEsFBgAAAAAEAAQA9QAAAIsDAAAAAA==&#10;" path="m,20r,l,20r,1l,21r1,l1,22r,l1,22r1,l2,22r,l3,21r,l3,21r,-1l3,20r,l3,19r,-1l3,18r,-1l3,17r,-1l3,16r,-1l3,15r,-1l3,14r,-1l3,13r,-1l3,11r,l3,10r,l3,9r,l3,8r,l3,7,3,6r,l3,5r,l3,4r,l3,3r,l3,2r,l3,1r,l3,1,3,,2,r,l2,,1,r,l1,r,l,1r,l,1,,2r,l,3r,l,4r,l,5r,l,6r,l,7,,8r,l,9r,l,10r,l,11r,1l,12r,1l,13r,1l,14r,1l,15r,1l,16r,1l,17r,1l,18r,1l,20xe" filled="f" strokeweight="0">
                    <v:stroke joinstyle="miter"/>
                    <v:path arrowok="t" o:connecttype="custom" o:connectlocs="0,20;0,21;1,21;1,22;2,22;2,22;3,21;3,20;3,20;3,18;3,17;3,16;3,15;3,14;3,13;3,12;3,11;3,10;3,9;3,8;3,6;3,5;3,4;3,3;3,2;3,1;3,1;2,0;2,0;1,0;1,0;0,1;0,2;0,3;0,4;0,5;0,6;0,7;0,8;0,9;0,10;0,12;0,13;0,14;0,15;0,16;0,17;0,18;0,19" o:connectangles="0,0,0,0,0,0,0,0,0,0,0,0,0,0,0,0,0,0,0,0,0,0,0,0,0,0,0,0,0,0,0,0,0,0,0,0,0,0,0,0,0,0,0,0,0,0,0,0,0"/>
                  </v:shape>
                  <v:shape id="Freeform 3685" o:spid="_x0000_s1599" style="position:absolute;left:183;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fEQsYA&#10;AADdAAAADwAAAGRycy9kb3ducmV2LnhtbESPQWvCQBSE7wX/w/IEb3XTiCGkrqGIij30UBuox0f2&#10;NQnJvg3ZNcZ/7xYKPQ4z8w2zySfTiZEG11hW8LKMQBCXVjdcKSi+Ds8pCOeRNXaWScGdHOTb2dMG&#10;M21v/Enj2VciQNhlqKD2vs+kdGVNBt3S9sTB+7GDQR/kUEk94C3ATSfjKEqkwYbDQo097Woq2/PV&#10;KDi93+PvES/HGJtrcvlYFwe9b5VazKe3VxCeJv8f/muftIJVkq7h9014An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AfEQsYAAADdAAAADwAAAAAAAAAAAAAAAACYAgAAZHJz&#10;L2Rvd25yZXYueG1sUEsFBgAAAAAEAAQA9QAAAIsDAAAAAA==&#10;" path="m1,21r,l1,21r,1l2,22r,1l2,23r1,l3,23r1,l4,23r,l5,23r,-1l6,22r,-1l6,21r,l6,20r,l6,19r,-1l6,18r,-1l6,17,5,16r,l5,15r,l5,14r,-1l5,13r,-1l5,12r,-1l5,11r,-1l5,10,5,9,5,8r,l5,7r1,l6,6r,l6,5,6,4r,l6,3r,l6,2r,l6,2,5,1r,l4,1,4,r,l3,r,l2,1r,l2,1,1,1r,1l1,2r,1l1,3r,1l1,4r,1l1,6r,l1,7,,7,,8r,l,9r,1l,10r,1l,11r,1l,12r,1l,14r,l,15r,l,16r,l1,17r,l1,18r,l1,19r,1l1,20r,1xe" fillcolor="#f2f2f2" stroked="f">
                    <v:path arrowok="t" o:connecttype="custom" o:connectlocs="1,21;1,22;2,23;3,23;4,23;4,23;5,22;6,21;6,21;6,20;6,18;6,17;5,16;5,15;5,14;5,13;5,12;5,11;5,10;5,8;5,7;6,6;6,5;6,4;6,3;6,2;5,1;4,1;4,0;3,0;2,1;1,1;1,2;1,3;1,4;1,6;1,7;0,8;0,9;0,10;0,11;0,12;0,14;0,15;0,16;1,17;1,18;1,19;1,20" o:connectangles="0,0,0,0,0,0,0,0,0,0,0,0,0,0,0,0,0,0,0,0,0,0,0,0,0,0,0,0,0,0,0,0,0,0,0,0,0,0,0,0,0,0,0,0,0,0,0,0,0"/>
                  </v:shape>
                  <v:shape id="Freeform 3686" o:spid="_x0000_s1600" style="position:absolute;left:183;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SgPMQA&#10;AADdAAAADwAAAGRycy9kb3ducmV2LnhtbESPQWvCQBSE70L/w/IK3nRTlSCpq0ipKJ7Ulvb6zL5m&#10;Q7NvY3Y18d+7guBxmJlvmNmis5W4UONLxwrehgkI4tzpkgsF31+rwRSED8gaK8ek4EoeFvOX3gwz&#10;7Vre0+UQChEh7DNUYEKoMyl9bsiiH7qaOHp/rrEYomwKqRtsI9xWcpQkqbRYclwwWNOHofz/cLYK&#10;1vxpjviDu26yPsrl5ndr2hMq1X/tlu8gAnXhGX60N1rBOJ2mcH8Tn4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UoDzEAAAA3QAAAA8AAAAAAAAAAAAAAAAAmAIAAGRycy9k&#10;b3ducmV2LnhtbFBLBQYAAAAABAAEAPUAAACJAwAAAAA=&#10;" path="m1,21r,l1,21r,1l2,22r,1l2,23r1,l3,23r1,l4,23r,l5,23r,-1l6,22r,-1l6,21r,l6,20r,l6,19r,-1l6,18r,-1l6,17,5,16r,l5,15r,l5,14r,-1l5,13r,-1l5,12r,-1l5,11r,-1l5,10,5,9,5,8r,l5,7r1,l6,6r,l6,5,6,4r,l6,3r,l6,2r,l6,2,5,1r,l4,1,4,r,l3,r,l2,1r,l2,1,1,1r,1l1,2r,1l1,3r,1l1,4r,1l1,6r,l1,7,,7,,8r,l,9r,1l,10r,1l,11r,1l,12r,1l,14r,l,15r,l,16r,l1,17r,l1,18r,l1,19r,1l1,20r,1xe" filled="f" strokeweight="0">
                    <v:stroke joinstyle="miter"/>
                    <v:path arrowok="t" o:connecttype="custom" o:connectlocs="1,21;1,22;2,23;3,23;4,23;4,23;5,22;6,21;6,21;6,20;6,18;6,17;5,16;5,15;5,14;5,13;5,12;5,11;5,10;5,8;5,7;6,6;6,5;6,4;6,3;6,2;5,1;4,1;4,0;3,0;2,1;1,1;1,2;1,3;1,4;1,6;1,7;0,8;0,9;0,10;0,11;0,12;0,14;0,15;0,16;1,17;1,18;1,19;1,20" o:connectangles="0,0,0,0,0,0,0,0,0,0,0,0,0,0,0,0,0,0,0,0,0,0,0,0,0,0,0,0,0,0,0,0,0,0,0,0,0,0,0,0,0,0,0,0,0,0,0,0,0"/>
                  </v:shape>
                  <v:shape id="Freeform 3687" o:spid="_x0000_s1601" style="position:absolute;left:189;top:45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i7HMQA&#10;AADdAAAADwAAAGRycy9kb3ducmV2LnhtbESPQWsCMRSE70L/Q3iF3txsFVS2RikFwZOy6sHjY/O6&#10;u7h5SZPobv31Rij0OMzMN8xyPZhO3MiH1rKC9ywHQVxZ3XKt4HTcjBcgQkTW2FkmBb8UYL16GS2x&#10;0Lbnkm6HWIsE4VCggiZGV0gZqoYMhsw64uR9W28wJulrqT32CW46OcnzmTTYclpo0NFXQ9XlcDUK&#10;Bi437kfS/nJvr6V351rv8l6pt9fh8wNEpCH+h//aW61gOlvM4fkmP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IuxzEAAAA3QAAAA8AAAAAAAAAAAAAAAAAmAIAAGRycy9k&#10;b3ducmV2LnhtbFBLBQYAAAAABAAEAPUAAACJAwAAAAA=&#10;" path="m,15l,5r,l,5r,l,5r,l,4r,l,4r,l,4r,l,4r,l,4r,l,3r,l,3r,l,3r,l,3r,l1,3r,l1,3r,l1,3r,l1,3,1,2r,l1,2r,l1,2r,l1,2r,l2,2r,l2,2r,l2,2r,l2,2r,l2,2r,l2,2r,l3,2r,l3,2r,l3,2r,l3,1r,l3,1r,l3,1r,l3,1r1,l14,r,l14,r,l14,r,l14,r,l15,r,l15,r,l15,r,l15,r,l15,r,l15,r,l15,r1,l16,r,l16,r,l16,r,l16,r,l16,1r,l17,1r,l17,1r,l17,1r,l17,1r,l17,1r,l17,1r,l17,1r,l17,2r,l17,2r,l17,2r,l17,2r,l17,2r,l17,2r1,l18,3r,l18,3r,l18,3r,l18,3r,l18,3r,l18,3r,l18,4r,l18,4r,l18,4r,l18,4r,l18,4r,l18,15r,l18,16r,l18,16r,l18,16r,l18,16r,l18,16r,l18,16r,1l18,17r,l18,17r,l18,17r,l18,17r,l18,17r,l18,18r,l18,18r-1,l17,18r,l17,18r,l17,18r,l17,18r,l17,18r,1l17,19r,l17,19r,l17,19r,l17,19r,l17,19r,l17,19r,l17,19r,l16,20r,l16,20r,l16,20r,l16,20r,l16,20r,l16,20r,l16,20r-1,l15,20r,l15,20r,l15,20r,l15,20r,l15,20r,l14,20r,l14,20r,l14,20,4,18r,l4,18r,l3,18r,l3,18r,l3,18r,l3,18r,l3,18r,l3,18r,l2,18r,l2,18r,l2,18r,l2,18r,l2,18r,l1,18r,l1,18r,l1,18r,l1,18r,-1l1,17r,l1,17r,l1,17r,l1,17,,17r,l,17r,l,17,,16r,l,16r,l,16r,l,16r,l,16r,l,16,,15r,l,15r,l,15r,xe" fillcolor="#f2f2f2" stroked="f">
                    <v:path arrowok="t" o:connecttype="custom" o:connectlocs="0,5;0,4;0,4;0,3;0,3;1,3;1,2;1,2;2,2;2,2;3,2;3,1;3,1;14,0;15,0;15,0;15,0;16,0;16,0;17,1;17,1;17,1;17,2;17,2;18,3;18,3;18,3;18,4;18,4;18,16;18,16;18,17;18,17;18,17;17,18;17,18;17,19;17,19;17,19;16,20;16,20;16,20;15,20;15,20;14,20;4,18;3,18;3,18;2,18;2,18;1,18;1,18;1,17;0,17;0,16;0,16;0,15;0,15" o:connectangles="0,0,0,0,0,0,0,0,0,0,0,0,0,0,0,0,0,0,0,0,0,0,0,0,0,0,0,0,0,0,0,0,0,0,0,0,0,0,0,0,0,0,0,0,0,0,0,0,0,0,0,0,0,0,0,0,0,0"/>
                  </v:shape>
                  <v:shape id="Freeform 3688" o:spid="_x0000_s1602" style="position:absolute;left:189;top:454;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2mtcMA&#10;AADdAAAADwAAAGRycy9kb3ducmV2LnhtbERPz2vCMBS+D/Y/hDfYbSbTKaUaRQVhCAOtXrw9mmdb&#10;1ryUJLbdf78cBjt+fL9Xm9G2oicfGsca3icKBHHpTMOVhuvl8JaBCBHZYOuYNPxQgM36+WmFuXED&#10;n6kvYiVSCIccNdQxdrmUoazJYpi4jjhxd+ctxgR9JY3HIYXbVk6VWkiLDaeGGjva11R+Fw+rQZ1u&#10;p1hkXx/qut0N/fE4972ca/36Mm6XICKN8V/85/40GmaLLM1Nb9IT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2mtcMAAADdAAAADwAAAAAAAAAAAAAAAACYAgAAZHJzL2Rv&#10;d25yZXYueG1sUEsFBgAAAAAEAAQA9QAAAIgDAAAAAA==&#10;" path="m,15l,5r,l,5r,l,5r,l,4r,l,4r,l,4r,l,4r,l,4r,l,3r,l,3r,l,3r,l,3r,l1,3r,l1,3r,l1,3r,l1,3,1,2r,l1,2r,l1,2r,l1,2r,l2,2r,l2,2r,l2,2r,l2,2r,l2,2r,l2,2r,l3,2r,l3,2r,l3,2r,l3,1r,l3,1r,l3,1r,l3,1r1,l14,r,l14,r,l14,r,l14,r,l15,r,l15,r,l15,r,l15,r,l15,r,l15,r,l15,r1,l16,r,l16,r,l16,r,l16,r,l16,1r,l17,1r,l17,1r,l17,1r,l17,1r,l17,1r,l17,1r,l17,1r,l17,2r,l17,2r,l17,2r,l17,2r,l17,2r,l17,2r1,l18,3r,l18,3r,l18,3r,l18,3r,l18,3r,l18,3r,l18,4r,l18,4r,l18,4r,l18,4r,l18,4r,l18,15r,l18,16r,l18,16r,l18,16r,l18,16r,l18,16r,l18,16r,1l18,17r,l18,17r,l18,17r,l18,17r,l18,17r,l18,18r,l18,18r-1,l17,18r,l17,18r,l17,18r,l17,18r,l17,18r,1l17,19r,l17,19r,l17,19r,l17,19r,l17,19r,l17,19r,l17,19r,l16,20r,l16,20r,l16,20r,l16,20r,l16,20r,l16,20r,l16,20r-1,l15,20r,l15,20r,l15,20r,l15,20r,l15,20r,l14,20r,l14,20r,l14,20,4,18r,l4,18r,l3,18r,l3,18r,l3,18r,l3,18r,l3,18r,l3,18r,l2,18r,l2,18r,l2,18r,l2,18r,l2,18r,l1,18r,l1,18r,l1,18r,l1,18r,-1l1,17r,l1,17r,l1,17r,l1,17,,17r,l,17r,l,17,,16r,l,16r,l,16r,l,16r,l,16r,l,16,,15r,l,15r,l,15r,xe" filled="f" strokeweight="0">
                    <v:stroke joinstyle="miter"/>
                    <v:path arrowok="t" o:connecttype="custom" o:connectlocs="0,5;0,4;0,4;0,3;0,3;1,3;1,2;1,2;2,2;2,2;3,2;3,1;3,1;14,0;15,0;15,0;15,0;16,0;16,0;17,1;17,1;17,1;17,2;17,2;18,3;18,3;18,3;18,4;18,4;18,16;18,16;18,17;18,17;18,17;17,18;17,18;17,19;17,19;17,19;16,20;16,20;16,20;15,20;15,20;14,20;4,18;3,18;3,18;2,18;2,18;1,18;1,18;1,17;0,17;0,16;0,16;0,15;0,15" o:connectangles="0,0,0,0,0,0,0,0,0,0,0,0,0,0,0,0,0,0,0,0,0,0,0,0,0,0,0,0,0,0,0,0,0,0,0,0,0,0,0,0,0,0,0,0,0,0,0,0,0,0,0,0,0,0,0,0,0,0"/>
                  </v:shape>
                  <v:shape id="Freeform 3689" o:spid="_x0000_s1603" style="position:absolute;left:187;top:45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erccA&#10;AADdAAAADwAAAGRycy9kb3ducmV2LnhtbESPT2sCMRTE70K/Q3gFL6JZLYiuRvEPliIIrXrw+Ng8&#10;d9NuXpZNdNdv3wiFHoeZ+Q0zX7a2FHeqvXGsYDhIQBBnThvOFZxPu/4EhA/IGkvHpOBBHpaLl84c&#10;U+0a/qL7MeQiQtinqKAIoUql9FlBFv3AVcTRu7raYoiyzqWusYlwW8pRkoylRcNxocCKNgVlP8eb&#10;VWCqPX9+b51pLs3h0lsPbU8f3pXqvrarGYhAbfgP/7U/tIK38WQKzzfxCc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3v3q3HAAAA3QAAAA8AAAAAAAAAAAAAAAAAmAIAAGRy&#10;cy9kb3ducmV2LnhtbFBLBQYAAAAABAAEAPUAAACMAwAAAAA=&#10;" path="m,3l2,5r,l3,5r,l3,5r,l3,5r,l3,5r,l3,5r,l3,5,3,4r,l3,4r,l3,4r,l3,4r,l3,4r,l3,4r,l3,4,3,3r,l3,3r,l3,3r,l3,3r,l3,3r,l3,3,,,,3xe" fillcolor="#f2f2f2" stroked="f">
                    <v:path arrowok="t" o:connecttype="custom" o:connectlocs="0,3;2,5;2,5;3,5;3,5;3,5;3,5;3,5;3,5;3,5;3,5;3,5;3,5;3,5;3,4;3,4;3,4;3,4;3,4;3,4;3,4;3,4;3,4;3,4;3,4;3,4;3,4;3,3;3,3;3,3;3,3;3,3;3,3;3,3;3,3;3,3;3,3;3,3;0,0;0,3" o:connectangles="0,0,0,0,0,0,0,0,0,0,0,0,0,0,0,0,0,0,0,0,0,0,0,0,0,0,0,0,0,0,0,0,0,0,0,0,0,0,0,0"/>
                  </v:shape>
                  <v:shape id="Freeform 3690" o:spid="_x0000_s1604" style="position:absolute;left:187;top:455;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a5KsMA&#10;AADdAAAADwAAAGRycy9kb3ducmV2LnhtbERPPW/CMBDdK/EfrEPqVhyoFDUBgyJopSwdAixsp/iI&#10;A/E5il2S9tfXQ6WOT+97s5tsJx40+NaxguUiAUFcO91yo+B8+nh5A+EDssbOMSn4Jg+77expg7l2&#10;I1f0OIZGxBD2OSowIfS5lL42ZNEvXE8cuasbLIYIh0bqAccYbju5SpJUWmw5NhjsaW+ovh+/rILi&#10;lpXZ5+qdZPg5FJXuL6bILko9z6diDSLQFP7Ff+5SK3hNs7g/vo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a5KsMAAADdAAAADwAAAAAAAAAAAAAAAACYAgAAZHJzL2Rv&#10;d25yZXYueG1sUEsFBgAAAAAEAAQA9QAAAIgDAAAAAA==&#10;" path="m,3l2,5r,l3,5r,l3,5r,l3,5r,l3,5r,l3,5r,l3,5,3,4r,l3,4r,l3,4r,l3,4r,l3,4r,l3,4r,l3,4,3,3r,l3,3r,l3,3r,l3,3r,l3,3r,l3,3,,,,3xe" filled="f" strokeweight="0">
                    <v:stroke joinstyle="miter"/>
                    <v:path arrowok="t" o:connecttype="custom" o:connectlocs="0,3;2,5;2,5;3,5;3,5;3,5;3,5;3,5;3,5;3,5;3,5;3,5;3,5;3,5;3,4;3,4;3,4;3,4;3,4;3,4;3,4;3,4;3,4;3,4;3,4;3,4;3,4;3,3;3,3;3,3;3,3;3,3;3,3;3,3;3,3;3,3;3,3;3,3;0,0;0,3" o:connectangles="0,0,0,0,0,0,0,0,0,0,0,0,0,0,0,0,0,0,0,0,0,0,0,0,0,0,0,0,0,0,0,0,0,0,0,0,0,0,0,0"/>
                  </v:shape>
                  <v:shape id="Freeform 3691" o:spid="_x0000_s1605" style="position:absolute;left:187;top:4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BEdscA&#10;AADdAAAADwAAAGRycy9kb3ducmV2LnhtbESPQWvCQBSE74L/YXlCL1I3qSA1dRXb0lIEoaY9eHxk&#10;n8lq9m3Ibk38925B8DjMzDfMYtXbWpyp9caxgnSSgCAunDZcKvj9+Xh8BuEDssbaMSm4kIfVcjhY&#10;YKZdxzs656EUEcI+QwVVCE0mpS8qsugnriGO3sG1FkOUbSl1i12E21o+JclMWjQcFyps6K2i4pT/&#10;WQWm2fD38d2Zbt9t9+PX1I719lOph1G/fgERqA/38K39pRVMZ/MU/t/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ARHbHAAAA3QAAAA8AAAAAAAAAAAAAAAAAmAIAAGRy&#10;cy9kb3ducmV2LnhtbFBLBQYAAAAABAAEAPUAAACMAwAAAAA=&#10;" path="m,2l2,r,l3,r,l3,r,l3,r,l3,r,l3,r,1l3,1r,l3,1r,l3,1r,l3,1r,l3,1r,l3,1r,1l3,2r,l3,2r,l3,2r,l3,2r,l3,2r,l3,2r,l3,2r,l,5,,2xe" fillcolor="#f2f2f2" stroked="f">
                    <v:path arrowok="t" o:connecttype="custom" o:connectlocs="0,2;2,0;2,0;3,0;3,0;3,0;3,0;3,0;3,0;3,0;3,0;3,0;3,1;3,1;3,1;3,1;3,1;3,1;3,1;3,1;3,1;3,1;3,1;3,1;3,2;3,2;3,2;3,2;3,2;3,2;3,2;3,2;3,2;3,2;3,2;3,2;3,2;3,2;3,2;0,5;0,2" o:connectangles="0,0,0,0,0,0,0,0,0,0,0,0,0,0,0,0,0,0,0,0,0,0,0,0,0,0,0,0,0,0,0,0,0,0,0,0,0,0,0,0,0"/>
                  </v:shape>
                  <v:shape id="Freeform 3692" o:spid="_x0000_s1606" style="position:absolute;left:187;top:4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iCxsUA&#10;AADdAAAADwAAAGRycy9kb3ducmV2LnhtbESPT4vCMBTE78J+h/AWvGm6FcR2jVJ2Fbx48M/F26N5&#10;21Sbl9JktfrpzcKCx2FmfsPMl71txJU6XztW8DFOQBCXTtdcKTge1qMZCB+QNTaOScGdPCwXb4M5&#10;5trdeEfXfahEhLDPUYEJoc2l9KUhi37sWuLo/bjOYoiyq6Tu8BbhtpFpkkylxZrjgsGWvgyVl/2v&#10;VVCcs022TVckw+O72On2ZIrspNTwvS8+QQTqwyv8395oBZNplsLfm/g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OILGxQAAAN0AAAAPAAAAAAAAAAAAAAAAAJgCAABkcnMv&#10;ZG93bnJldi54bWxQSwUGAAAAAAQABAD1AAAAigMAAAAA&#10;" path="m,2l2,r,l3,r,l3,r,l3,r,l3,r,l3,r,1l3,1r,l3,1r,l3,1r,l3,1r,l3,1r,l3,1r,1l3,2r,l3,2r,l3,2r,l3,2r,l3,2r,l3,2r,l3,2r,l,5,,2xe" filled="f" strokeweight="0">
                    <v:stroke joinstyle="miter"/>
                    <v:path arrowok="t" o:connecttype="custom" o:connectlocs="0,2;2,0;2,0;3,0;3,0;3,0;3,0;3,0;3,0;3,0;3,0;3,0;3,1;3,1;3,1;3,1;3,1;3,1;3,1;3,1;3,1;3,1;3,1;3,1;3,2;3,2;3,2;3,2;3,2;3,2;3,2;3,2;3,2;3,2;3,2;3,2;3,2;3,2;3,2;0,5;0,2" o:connectangles="0,0,0,0,0,0,0,0,0,0,0,0,0,0,0,0,0,0,0,0,0,0,0,0,0,0,0,0,0,0,0,0,0,0,0,0,0,0,0,0,0"/>
                  </v:shape>
                  <v:shape id="Freeform 3693" o:spid="_x0000_s1607" style="position:absolute;left:185;top:45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WtUMYA&#10;AADdAAAADwAAAGRycy9kb3ducmV2LnhtbESPQUsDMRSE74L/IbxCbzZbC6VdmxZZsRUEqavo9bF5&#10;zS4mL0uStuu/N0Khx2FmvmFWm8FZcaIQO88KppMCBHHjdcdGwefH890CREzIGq1nUvBLETbr25sV&#10;ltqf+Z1OdTIiQziWqKBNqS+ljE1LDuPE98TZO/jgMGUZjNQBzxnurLwvirl02HFeaLGnqqXmpz46&#10;BfatPjx9p3oflmbXVV+vxlbbvVLj0fD4ACLRkK7hS/tFK5jNlzP4f5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WtUMYAAADdAAAADwAAAAAAAAAAAAAAAACYAgAAZHJz&#10;L2Rvd25yZXYueG1sUEsFBgAAAAAEAAQA9QAAAIsDAAAAAA==&#10;" path="m1,20r,l1,20r,1l1,21r,l2,22r,l2,22r,l3,22r,l3,21r,l4,21r,-1l4,20r,l4,19r,-1l4,18r,-1l4,17r,-1l4,16r,-1l4,15r,-1l3,14r,-1l3,12r,l3,11r,l3,10r,l3,9r,l3,8r1,l4,7,4,6r,l4,5r,l4,4r,l4,3r,l4,2r,l4,1r,l3,1,3,r,l3,,2,r,l2,r,l1,r,1l1,1r,l1,2r,l1,3r,l1,4r,l1,5r,l1,6,,6,,7,,8r,l,9r,l,10r,l,11r,1l,12r,1l,13r,1l,14r,1l,15r1,1l1,16r,1l1,17r,1l1,18r,1l1,20xe" fillcolor="#f2f2f2" stroked="f">
                    <v:path arrowok="t" o:connecttype="custom" o:connectlocs="1,20;1,21;1,21;2,22;2,22;3,22;3,21;4,20;4,20;4,18;4,17;4,16;4,15;4,14;3,13;3,12;3,11;3,10;3,9;4,8;4,6;4,5;4,4;4,3;4,2;4,1;3,1;3,0;2,0;2,0;1,0;1,1;1,2;1,3;1,4;1,5;1,6;0,7;0,8;0,9;0,10;0,12;0,13;0,14;0,15;1,16;1,17;1,18;1,19" o:connectangles="0,0,0,0,0,0,0,0,0,0,0,0,0,0,0,0,0,0,0,0,0,0,0,0,0,0,0,0,0,0,0,0,0,0,0,0,0,0,0,0,0,0,0,0,0,0,0,0,0"/>
                  </v:shape>
                  <v:shape id="Freeform 3694" o:spid="_x0000_s1608" style="position:absolute;left:185;top:45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W8cA&#10;AADdAAAADwAAAGRycy9kb3ducmV2LnhtbESPT0sDMRTE74LfITzBi7SJVktdmxapCIWeuv2Dx+fm&#10;ubvs5mVJYnf77ZuC4HGYmd8w8+VgW3EiH2rHGh7HCgRx4UzNpYb97nM0AxEissHWMWk4U4Dl4vZm&#10;jplxPW/plMdSJAiHDDVUMXaZlKGoyGIYu444eT/OW4xJ+lIaj32C21Y+KTWVFmtOCxV2tKqoaPJf&#10;q+FBnT/WpsGD+l7lX8eXvPfNptT6/m54fwMRaYj/4b/22miYTF+f4fomPQG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lYlvHAAAA3QAAAA8AAAAAAAAAAAAAAAAAmAIAAGRy&#10;cy9kb3ducmV2LnhtbFBLBQYAAAAABAAEAPUAAACMAwAAAAA=&#10;" path="m1,20r,l1,20r,1l1,21r,l2,22r,l2,22r,l3,22r,l3,21r,l4,21r,-1l4,20r,l4,19r,-1l4,18r,-1l4,17r,-1l4,16r,-1l4,15r,-1l3,14r,-1l3,12r,l3,11r,l3,10r,l3,9r,l3,8r1,l4,7,4,6r,l4,5r,l4,4r,l4,3r,l4,2r,l4,1r,l3,1,3,r,l3,,2,r,l2,r,l1,r,1l1,1r,l1,2r,l1,3r,l1,4r,l1,5r,l1,6,,6,,7,,8r,l,9r,l,10r,l,11r,1l,12r,1l,13r,1l,14r,1l,15r1,1l1,16r,1l1,17r,1l1,18r,1l1,20xe" filled="f" strokeweight="0">
                    <v:stroke joinstyle="miter"/>
                    <v:path arrowok="t" o:connecttype="custom" o:connectlocs="1,20;1,21;1,21;2,22;2,22;3,22;3,21;4,20;4,20;4,18;4,17;4,16;4,15;4,14;3,13;3,12;3,11;3,10;3,9;4,8;4,6;4,5;4,4;4,3;4,2;4,1;3,1;3,0;2,0;2,0;1,0;1,1;1,2;1,3;1,4;1,5;1,6;0,7;0,8;0,9;0,10;0,12;0,13;0,14;0,15;1,16;1,17;1,18;1,19" o:connectangles="0,0,0,0,0,0,0,0,0,0,0,0,0,0,0,0,0,0,0,0,0,0,0,0,0,0,0,0,0,0,0,0,0,0,0,0,0,0,0,0,0,0,0,0,0,0,0,0,0"/>
                  </v:shape>
                </v:group>
                <v:group id="Group 3695" o:spid="_x0000_s1609" style="position:absolute;left:241;top:307;width:24;height:167" coordorigin="241,307"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0bLMYAAADdAAAADwAAAGRycy9kb3ducmV2LnhtbESPT4vCMBTE74LfITxh&#10;b5p2RdFqFJHdxYMI/gHx9miebbF5KU22rd/eLCx4HGbmN8xy3ZlSNFS7wrKCeBSBIE6tLjhTcDl/&#10;D2cgnEfWWFomBU9ysF71e0tMtG35SM3JZyJA2CWoIPe+SqR0aU4G3chWxMG729qgD7LOpK6xDXBT&#10;ys8omkqDBYeFHCva5pQ+Tr9GwU+L7WYcfzX7x337vJ0nh+s+JqU+Bt1mAcJT59/h//ZOKxhP5x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HRssxgAAAN0A&#10;AAAPAAAAAAAAAAAAAAAAAKoCAABkcnMvZG93bnJldi54bWxQSwUGAAAAAAQABAD6AAAAnQMAAAAA&#10;">
                  <v:shape id="Freeform 3696" o:spid="_x0000_s1610" style="position:absolute;left:241;top:30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Z8mcUA&#10;AADdAAAADwAAAGRycy9kb3ducmV2LnhtbESPQUsDMRSE74L/ITyhtzaxhahr0yKlRfFkq3h+bJ67&#10;Wzcv282z3f57IxQ8DjPzDTNfDqFVR+pTE9nB7cSAIi6jb7hy8PG+Gd+DSoLssY1MDs6UYLm4vppj&#10;4eOJt3TcSaUyhFOBDmqRrtA6lTUFTJPYEWfvK/YBJcu+0r7HU4aHVk+NsTpgw3mhxo5WNZXfu5/g&#10;YPN2EG/Nnalk/1ymzzPa/frVudHN8PQISmiQ//Cl/eIdzOyDhb83+Qno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JnyZxQAAAN0AAAAPAAAAAAAAAAAAAAAAAJgCAABkcnMv&#10;ZG93bnJldi54bWxQSwUGAAAAAAQABAD1AAAAigMAAAAA&#10;" path="m1,20r,l1,21r1,l2,21r,1l3,22r,l3,22r1,l4,22r1,l5,22r,-1l6,21r,l6,20r,l6,19r,l6,18r,l6,17r,-1l6,16r,-1l6,15,5,14r,l5,13r,l5,12r,l5,11r,-1l5,10,5,9r,l5,8r,l6,7,6,6r,l6,5r,l6,4r,l6,3,6,2r,l6,2,6,1r,l5,r,l5,,4,r,l3,r,l3,,2,r,l2,1,1,1r,l1,2r,l1,3r,1l1,4r,1l1,5r,1l1,6r,1l1,8r,l,9r,l,10r,l,11r,1l,12r,1l,13r1,1l1,14r,1l1,15r,1l1,16r,1l1,18r,l1,19r,l1,20xe" fillcolor="#f2f2f2" stroked="f">
                    <v:path arrowok="t" o:connecttype="custom" o:connectlocs="1,20;2,21;2,22;3,22;4,22;5,22;5,21;6,21;6,20;6,19;6,18;6,16;6,15;5,14;5,13;5,12;5,11;5,10;5,9;5,8;6,6;6,5;6,4;6,3;6,2;6,1;5,0;5,0;4,0;3,0;2,0;2,1;1,1;1,2;1,4;1,5;1,6;1,7;1,8;0,9;0,10;0,12;0,13;1,14;1,15;1,16;1,17;1,18;1,19" o:connectangles="0,0,0,0,0,0,0,0,0,0,0,0,0,0,0,0,0,0,0,0,0,0,0,0,0,0,0,0,0,0,0,0,0,0,0,0,0,0,0,0,0,0,0,0,0,0,0,0,0"/>
                  </v:shape>
                  <v:shape id="Freeform 3697" o:spid="_x0000_s1611" style="position:absolute;left:241;top:307;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yaMUA&#10;AADdAAAADwAAAGRycy9kb3ducmV2LnhtbESPQWvCQBSE74X+h+UVequb2qI2ZiNSELxZNWKPj+wz&#10;Cc2+jbvbmP77riB4HGbmGyZbDKYVPTnfWFbwOkpAEJdWN1wpKParlxkIH5A1tpZJwR95WOSPDxmm&#10;2l54S/0uVCJC2KeooA6hS6X0ZU0G/ch2xNE7WWcwROkqqR1eIty0cpwkE2mw4bhQY0efNZU/u1+j&#10;wBXm69sfk2mxPM82+H489HhYKfX8NCznIAIN4R6+tddawdvkYwrXN/EJy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avJoxQAAAN0AAAAPAAAAAAAAAAAAAAAAAJgCAABkcnMv&#10;ZG93bnJldi54bWxQSwUGAAAAAAQABAD1AAAAigMAAAAA&#10;" path="m1,20r,l1,21r1,l2,21r,1l3,22r,l3,22r1,l4,22r1,l5,22r,-1l6,21r,l6,20r,l6,19r,l6,18r,l6,17r,-1l6,16r,-1l6,15,5,14r,l5,13r,l5,12r,l5,11r,-1l5,10,5,9r,l5,8r,l6,7,6,6r,l6,5r,l6,4r,l6,3,6,2r,l6,2,6,1r,l5,r,l5,,4,r,l3,r,l3,,2,r,l2,1,1,1r,l1,2r,l1,3r,1l1,4r,1l1,5r,1l1,6r,1l1,8r,l,9r,l,10r,l,11r,1l,12r,1l,13r1,1l1,14r,1l1,15r,1l1,16r,1l1,18r,l1,19r,l1,20xe" filled="f" strokeweight="0">
                    <v:stroke joinstyle="miter"/>
                    <v:path arrowok="t" o:connecttype="custom" o:connectlocs="1,20;2,21;2,22;3,22;4,22;5,22;5,21;6,21;6,20;6,19;6,18;6,16;6,15;5,14;5,13;5,12;5,11;5,10;5,9;5,8;6,6;6,5;6,4;6,3;6,2;6,1;5,0;5,0;4,0;3,0;2,0;2,1;1,1;1,2;1,4;1,5;1,6;1,7;1,8;0,9;0,10;0,12;0,13;1,14;1,15;1,16;1,17;1,18;1,19" o:connectangles="0,0,0,0,0,0,0,0,0,0,0,0,0,0,0,0,0,0,0,0,0,0,0,0,0,0,0,0,0,0,0,0,0,0,0,0,0,0,0,0,0,0,0,0,0,0,0,0,0"/>
                  </v:shape>
                  <v:shape id="Freeform 3698" o:spid="_x0000_s1612" style="position:absolute;left:248;top:308;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HIHMMA&#10;AADdAAAADwAAAGRycy9kb3ducmV2LnhtbERPTYvCMBC9C/6HMII3TXdFXbtGWRYW9KCirgdvYzO2&#10;xWZSmmirv94cBI+P9z2dN6YQN6pcblnBRz8CQZxYnXOq4H//1/sC4TyyxsIyKbiTg/ms3ZpirG3N&#10;W7rtfCpCCLsYFWTel7GULsnIoOvbkjhwZ1sZ9AFWqdQV1iHcFPIzikbSYM6hIcOSfjNKLrurUbB0&#10;q2I9PpzOJ/e4bIb1kf31wEp1O83PNwhPjX+LX+6FVjAYTcLc8CY8AT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HIHMMAAADdAAAADwAAAAAAAAAAAAAAAACYAgAAZHJzL2Rv&#10;d25yZXYueG1sUEsFBgAAAAAEAAQA9QAAAIgDAAAAAA==&#10;" path="m,15l,5r,l,5r,l,5r,l,5,,4r,l,4r,l,4r,l,4r,l,4r,l,4r,l,3r,l,3r,l,3r,l,3r,l,3r,l,3r,l,3r,l,3r1,l1,2r,l1,2r,l1,2r,l1,2r,l1,2r,l1,2r,l1,2r1,l2,2r,l2,2r,l2,2r,l2,2r,l2,2r,l2,2r,l3,2r,l3,2,3,1,13,r,l13,r,l14,r,l14,r,l14,r,l14,r,l14,r,l14,r,l14,r1,l15,r,l15,r,l15,r,l15,r,l15,r,1l15,1r1,l16,1r,l16,1r,l16,1r,l16,1r,l16,1r,l16,1r,l16,1r,l16,2r,l16,2r,l17,2r,l17,2r,l17,2r,l17,2r,l17,3r,l17,3r,l17,3r,l17,3r,l17,3r,l17,3r,l17,4r,l17,4r,l17,4r,l17,4r,l17,4r,l17,4r,1l17,15r,1l17,16r,l17,16r,l17,16r,l17,16r,l17,16r,1l17,17r,l17,17r,l17,17r,l17,17r,l17,17r,l17,17r,1l17,18r,l17,18r,l17,18r,l17,18r,l17,18r,l17,19r,l17,19r,l16,19r,l16,19r,l16,19r,l16,19r,l16,19r,l16,20r,l16,20r,l16,20r,l16,20r,l15,20r,l15,20r,l15,20r,l15,20r,l15,20r,l15,20r,l14,20r,l14,20r,l14,20r,l14,20r,l14,20r,l14,20r-1,l13,20,3,19r,l3,19r,l3,19r,l3,19r-1,l2,19r,-1l2,18r,l2,18r,l2,18r,l2,18r,l2,18r-1,l1,18r,l1,18r,l1,18r,l1,18r,l1,18,,18r,l,18r,l,18,,17r,l,17r,l,17r,l,17r,l,17r,l,17r,l,17r,l,16r,l,16r,l,16r,l,16r,l,16r,l,15r,l,15r,l,15xe" fillcolor="#f2f2f2" stroked="f">
                    <v:path arrowok="t" o:connecttype="custom" o:connectlocs="0,5;0,4;0,4;0,4;0,3;0,3;0,3;1,2;1,2;2,2;2,2;2,2;3,2;13,0;14,0;14,0;15,0;15,0;15,1;16,1;16,1;16,1;17,2;17,2;17,3;17,3;17,4;17,4;17,4;17,16;17,16;17,17;17,17;17,18;17,18;17,18;16,19;16,19;16,20;16,20;15,20;15,20;14,20;14,20;14,20;3,19;2,19;2,18;2,18;1,18;1,18;0,18;0,17;0,17;0,17;0,16;0,16;0,15" o:connectangles="0,0,0,0,0,0,0,0,0,0,0,0,0,0,0,0,0,0,0,0,0,0,0,0,0,0,0,0,0,0,0,0,0,0,0,0,0,0,0,0,0,0,0,0,0,0,0,0,0,0,0,0,0,0,0,0,0,0"/>
                  </v:shape>
                  <v:shape id="Freeform 3699" o:spid="_x0000_s1613" style="position:absolute;left:248;top:308;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dsLMYA&#10;AADdAAAADwAAAGRycy9kb3ducmV2LnhtbESPT2vCQBTE74LfYXlCb7qpYqipq2ih6EHQxkJ7fM2+&#10;/MHs25Ddavz2riB4HGbmN8x82ZlanKl1lWUFr6MIBHFmdcWFgu/j5/ANhPPIGmvLpOBKDpaLfm+O&#10;ibYX/qJz6gsRIOwSVFB63yRSuqwkg25kG+Lg5bY16INsC6lbvAS4qeU4imJpsOKwUGJDHyVlp/Tf&#10;KPjr8oN0kyn9Fke53uzjTbbLf5R6GXSrdxCeOv8MP9pbrWASz2Zwfx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6dsLMYAAADdAAAADwAAAAAAAAAAAAAAAACYAgAAZHJz&#10;L2Rvd25yZXYueG1sUEsFBgAAAAAEAAQA9QAAAIsDAAAAAA==&#10;" path="m,15l,5r,l,5r,l,5r,l,5,,4r,l,4r,l,4r,l,4r,l,4r,l,4r,l,3r,l,3r,l,3r,l,3r,l,3r,l,3r,l,3r,l,3r1,l1,2r,l1,2r,l1,2r,l1,2r,l1,2r,l1,2r,l1,2r1,l2,2r,l2,2r,l2,2r,l2,2r,l2,2r,l2,2r,l3,2r,l3,2,3,1,13,r,l13,r,l14,r,l14,r,l14,r,l14,r,l14,r,l14,r,l14,r1,l15,r,l15,r,l15,r,l15,r,l15,r,1l15,1r1,l16,1r,l16,1r,l16,1r,l16,1r,l16,1r,l16,1r,l16,1r,l16,2r,l16,2r,l17,2r,l17,2r,l17,2r,l17,2r,l17,3r,l17,3r,l17,3r,l17,3r,l17,3r,l17,3r,l17,4r,l17,4r,l17,4r,l17,4r,l17,4r,l17,4r,1l17,15r,1l17,16r,l17,16r,l17,16r,l17,16r,l17,16r,1l17,17r,l17,17r,l17,17r,l17,17r,l17,17r,l17,17r,1l17,18r,l17,18r,l17,18r,l17,18r,l17,18r,l17,19r,l17,19r,l16,19r,l16,19r,l16,19r,l16,19r,l16,19r,l16,20r,l16,20r,l16,20r,l16,20r,l15,20r,l15,20r,l15,20r,l15,20r,l15,20r,l15,20r,l14,20r,l14,20r,l14,20r,l14,20r,l14,20r,l14,20r-1,l13,20,3,19r,l3,19r,l3,19r,l3,19r-1,l2,19r,-1l2,18r,l2,18r,l2,18r,l2,18r,l2,18r-1,l1,18r,l1,18r,l1,18r,l1,18r,l1,18,,18r,l,18r,l,18,,17r,l,17r,l,17r,l,17r,l,17r,l,17r,l,17r,l,16r,l,16r,l,16r,l,16r,l,16r,l,15r,l,15r,l,15xe" filled="f" strokeweight="0">
                    <v:stroke joinstyle="miter"/>
                    <v:path arrowok="t" o:connecttype="custom" o:connectlocs="0,5;0,4;0,4;0,4;0,3;0,3;0,3;1,2;1,2;2,2;2,2;2,2;3,2;13,0;14,0;14,0;15,0;15,0;15,1;16,1;16,1;16,1;17,2;17,2;17,3;17,3;17,4;17,4;17,4;17,16;17,16;17,17;17,17;17,18;17,18;17,18;16,19;16,19;16,20;16,20;15,20;15,20;14,20;14,20;14,20;3,19;2,19;2,18;2,18;1,18;1,18;0,18;0,17;0,17;0,17;0,16;0,16;0,15" o:connectangles="0,0,0,0,0,0,0,0,0,0,0,0,0,0,0,0,0,0,0,0,0,0,0,0,0,0,0,0,0,0,0,0,0,0,0,0,0,0,0,0,0,0,0,0,0,0,0,0,0,0,0,0,0,0,0,0,0,0"/>
                  </v:shape>
                  <v:shape id="Freeform 3700" o:spid="_x0000_s1614" style="position:absolute;left:245;top:30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tNccA&#10;AADdAAAADwAAAGRycy9kb3ducmV2LnhtbESPwU4CMRCG7ya+QzMkXIx0gYi6UgghYjxwYTXG47gd&#10;thu30822QH1752DicfLP/803y3X2nTrTENvABqaTAhRxHWzLjYH3t93tA6iYkC12gcnAD0VYr66v&#10;lljacOEDnavUKIFwLNGAS6kvtY61I49xEnpiyY5h8JhkHBptB7wI3Hd6VhQL7bFlueCwp62j+rs6&#10;edH4DLtpfryhPN8sqq+9e7l7jh/GjEd58wQqUU7/y3/tV2tgfl+Iv3wjCN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LTXHAAAA3QAAAA8AAAAAAAAAAAAAAAAAmAIAAGRy&#10;cy9kb3ducmV2LnhtbFBLBQYAAAAABAAEAPUAAACMAwAAAAA=&#10;" path="m,3l3,5r,l3,5r,l3,5r,l3,5r,l3,5r,l3,5r,l4,5r,l4,5,4,4r,l4,4r,l4,4r,l4,4r,l4,4r,l4,4r,l4,3,3,3r,l3,3r,l3,3r,l3,3r,l3,3,,,,3xe" fillcolor="#f2f2f2" stroked="f">
                    <v:path arrowok="t" o:connecttype="custom" o:connectlocs="0,3;3,5;3,5;3,5;3,5;3,5;3,5;3,5;3,5;3,5;3,5;3,5;3,5;4,5;4,5;4,5;4,4;4,4;4,4;4,4;4,4;4,4;4,4;4,4;4,4;4,4;4,4;4,4;4,3;3,3;3,3;3,3;3,3;3,3;3,3;3,3;3,3;3,3;0,0;0,3" o:connectangles="0,0,0,0,0,0,0,0,0,0,0,0,0,0,0,0,0,0,0,0,0,0,0,0,0,0,0,0,0,0,0,0,0,0,0,0,0,0,0,0"/>
                  </v:shape>
                  <v:shape id="Freeform 3701" o:spid="_x0000_s1615" style="position:absolute;left:245;top:30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pbMYA&#10;AADdAAAADwAAAGRycy9kb3ducmV2LnhtbESPQWvCQBSE74X+h+UJ3uquLWiMWaUUSsUetCaHHh/Z&#10;ZxLMvg3ZrYn/vlsoeBxm5hsm2462FVfqfeNYw3ymQBCXzjRcaSjy96cEhA/IBlvHpOFGHrabx4cM&#10;U+MG/qLrKVQiQtinqKEOoUul9GVNFv3MdcTRO7veYoiyr6TpcYhw28pnpRbSYsNxocaO3moqL6cf&#10;q2H8WCXy8H2r8iGXxcoePo9qv9R6Ohlf1yACjeEe/m/vjIaXpZrD35v4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VpbMYAAADdAAAADwAAAAAAAAAAAAAAAACYAgAAZHJz&#10;L2Rvd25yZXYueG1sUEsFBgAAAAAEAAQA9QAAAIsDAAAAAA==&#10;" path="m,3l3,5r,l3,5r,l3,5r,l3,5r,l3,5r,l3,5r,l4,5r,l4,5,4,4r,l4,4r,l4,4r,l4,4r,l4,4r,l4,4r,l4,3,3,3r,l3,3r,l3,3r,l3,3r,l3,3,,,,3xe" filled="f" strokeweight="0">
                    <v:stroke joinstyle="miter"/>
                    <v:path arrowok="t" o:connecttype="custom" o:connectlocs="0,3;3,5;3,5;3,5;3,5;3,5;3,5;3,5;3,5;3,5;3,5;3,5;3,5;4,5;4,5;4,5;4,4;4,4;4,4;4,4;4,4;4,4;4,4;4,4;4,4;4,4;4,4;4,4;4,3;3,3;3,3;3,3;3,3;3,3;3,3;3,3;3,3;3,3;0,0;0,3" o:connectangles="0,0,0,0,0,0,0,0,0,0,0,0,0,0,0,0,0,0,0,0,0,0,0,0,0,0,0,0,0,0,0,0,0,0,0,0,0,0,0,0"/>
                  </v:shape>
                  <v:shape id="Freeform 3702" o:spid="_x0000_s1616" style="position:absolute;left:245;top:32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EW2ccA&#10;AADdAAAADwAAAGRycy9kb3ducmV2LnhtbESPQWsCMRCF70L/Q5iCF6lZFW27NYqUKh56cRXpcbqZ&#10;bpZuJssmavrvjSD0+Hjzvjdvvoy2EWfqfO1YwWiYgSAuna65UnDYr59eQPiArLFxTAr+yMNy8dCb&#10;Y67dhXd0LkIlEoR9jgpMCG0upS8NWfRD1xIn78d1FkOSXSV1h5cEt40cZ9lMWqw5NRhs6d1Q+Vuc&#10;bHrjy61H8XVAcbKaFd+fZjP98Eel+o9x9QYiUAz/x/f0ViuYPGdjuK1JCJ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hFtnHAAAA3QAAAA8AAAAAAAAAAAAAAAAAmAIAAGRy&#10;cy9kb3ducmV2LnhtbFBLBQYAAAAABAAEAPUAAACMAwAAAAA=&#10;" path="m,3l3,r,l3,r,l3,r,l3,r,1l3,1r,l3,1r,l3,1r,l4,1r,l4,1r,l4,1r,l4,1r,l4,2r,l4,2r,l4,2r,l4,2r,l4,2,3,2r,l3,2r,l3,2r,1l3,2,,5,,3xe" fillcolor="#f2f2f2" stroked="f">
                    <v:path arrowok="t" o:connecttype="custom" o:connectlocs="0,3;3,0;3,0;3,0;3,0;3,0;3,0;3,0;3,1;3,1;3,1;3,1;3,1;3,1;3,1;4,1;4,1;4,1;4,1;4,1;4,1;4,1;4,1;4,2;4,2;4,2;4,2;4,2;4,2;4,2;4,2;4,2;3,2;3,2;3,2;3,2;3,2;3,3;3,2;0,5;0,3" o:connectangles="0,0,0,0,0,0,0,0,0,0,0,0,0,0,0,0,0,0,0,0,0,0,0,0,0,0,0,0,0,0,0,0,0,0,0,0,0,0,0,0,0"/>
                  </v:shape>
                  <v:shape id="Freeform 3703" o:spid="_x0000_s1617" style="position:absolute;left:245;top:32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tSgMcA&#10;AADdAAAADwAAAGRycy9kb3ducmV2LnhtbESPT2vCQBTE7wW/w/KE3uquFfwTs4oIpcUerCYHj4/s&#10;Mwlm34bs1sRv3y0Uehxm5jdMuh1sI+7U+dqxhulEgSAunKm51JBnby9LED4gG2wck4YHedhuRk8p&#10;Jsb1fKL7OZQiQtgnqKEKoU2k9EVFFv3EtcTRu7rOYoiyK6XpsI9w28hXpebSYs1xocKW9hUVt/O3&#10;1TC8r5byeHmUWZ/JfGWPn1/qsND6eTzs1iACDeE//Nf+MBpmCzWD3zfxCc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rUoDHAAAA3QAAAA8AAAAAAAAAAAAAAAAAmAIAAGRy&#10;cy9kb3ducmV2LnhtbFBLBQYAAAAABAAEAPUAAACMAwAAAAA=&#10;" path="m,3l3,r,l3,r,l3,r,l3,r,1l3,1r,l3,1r,l3,1r,l4,1r,l4,1r,l4,1r,l4,1r,l4,2r,l4,2r,l4,2r,l4,2r,l4,2,3,2r,l3,2r,l3,2r,1l3,2,,5,,3xe" filled="f" strokeweight="0">
                    <v:stroke joinstyle="miter"/>
                    <v:path arrowok="t" o:connecttype="custom" o:connectlocs="0,3;3,0;3,0;3,0;3,0;3,0;3,0;3,0;3,1;3,1;3,1;3,1;3,1;3,1;3,1;4,1;4,1;4,1;4,1;4,1;4,1;4,1;4,1;4,2;4,2;4,2;4,2;4,2;4,2;4,2;4,2;4,2;3,2;3,2;3,2;3,2;3,2;3,3;3,2;0,5;0,3" o:connectangles="0,0,0,0,0,0,0,0,0,0,0,0,0,0,0,0,0,0,0,0,0,0,0,0,0,0,0,0,0,0,0,0,0,0,0,0,0,0,0,0,0"/>
                  </v:shape>
                  <v:shape id="Freeform 3704" o:spid="_x0000_s1618" style="position:absolute;left:244;top:307;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j3QsMA&#10;AADdAAAADwAAAGRycy9kb3ducmV2LnhtbESPUWvCMBSF3wf+h3CFvc3UrahUo4gg+uZW/QGX5rYp&#10;NjclyWr37xdhsMfDOec7nM1utJ0YyIfWsYL5LANBXDndcqPgdj2+rUCEiKyxc0wKfijAbjt52WCh&#10;3YO/aChjIxKEQ4EKTIx9IWWoDFkMM9cTJ6923mJM0jdSe3wkuO3ke5YtpMWW04LBng6Gqnv5bRXo&#10;yPltlZ8un+dFbU5HXQ9eS6Vep+N+DSLSGP/Df+2zVvCxzHJ4vk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j3QsMAAADdAAAADwAAAAAAAAAAAAAAAACYAgAAZHJzL2Rv&#10;d25yZXYueG1sUEsFBgAAAAAEAAQA9QAAAIgDAAAAAA==&#10;" path="m,20r,l,20r,1l,21r1,l1,22r,l1,22r1,l2,22r,l2,21r1,l3,21r,-1l3,20r,l3,19r,l3,18r,l3,17r,-1l3,16r,-1l3,15r,-1l3,14r,-1l3,13r,-1l3,12r,-1l3,10r,l3,9r,l3,8r,l3,7r,l3,6,3,5r,l3,4r,l3,3r,l3,2r,l3,1r,l3,1,2,r,l2,r,l1,r,l1,r,l,1r,l,1,,2r,l,3r,l,4r,l,5r,l,6,,7r,l,8r,l,9r,1l,10r,1l,11r,1l,12r,1l,13r,1l,14r,1l,15r,1l,16r,1l,18r,l,19r,l,20xe" fillcolor="#f2f2f2" stroked="f">
                    <v:path arrowok="t" o:connecttype="custom" o:connectlocs="0,20;0,21;1,21;1,22;2,22;2,22;3,21;3,20;3,20;3,19;3,18;3,16;3,15;3,14;3,13;3,12;3,11;3,10;3,9;3,8;3,7;3,5;3,4;3,3;3,2;3,1;3,1;2,0;2,0;1,0;1,0;0,1;0,2;0,3;0,4;0,5;0,6;0,7;0,8;0,10;0,11;0,12;0,13;0,14;0,15;0,16;0,17;0,18;0,19" o:connectangles="0,0,0,0,0,0,0,0,0,0,0,0,0,0,0,0,0,0,0,0,0,0,0,0,0,0,0,0,0,0,0,0,0,0,0,0,0,0,0,0,0,0,0,0,0,0,0,0,0"/>
                  </v:shape>
                  <v:shape id="Freeform 3705" o:spid="_x0000_s1619" style="position:absolute;left:244;top:307;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HMIMQA&#10;AADdAAAADwAAAGRycy9kb3ducmV2LnhtbESPS4vCQBCE78L+h6EXvOlk13d0lCAIggefeG4ybZLd&#10;TE/IjBr99TvCgseiqr6iZovGlOJGtSssK/jqRiCIU6sLzhScjqvOGITzyBpLy6TgQQ4W84/WDGNt&#10;77yn28FnIkDYxagg976KpXRpTgZd11bEwbvY2qAPss6krvEe4KaU31E0lAYLDgs5VrTMKf09XE2g&#10;JD/bbTV8ZM+kGOjNzp/7zeSsVPuzSaYgPDX+Hf5vr7WC3igawOtNeA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RzCDEAAAA3QAAAA8AAAAAAAAAAAAAAAAAmAIAAGRycy9k&#10;b3ducmV2LnhtbFBLBQYAAAAABAAEAPUAAACJAwAAAAA=&#10;" path="m,20r,l,20r,1l,21r1,l1,22r,l1,22r1,l2,22r,l2,21r1,l3,21r,-1l3,20r,l3,19r,l3,18r,l3,17r,-1l3,16r,-1l3,15r,-1l3,14r,-1l3,13r,-1l3,12r,-1l3,10r,l3,9r,l3,8r,l3,7r,l3,6,3,5r,l3,4r,l3,3r,l3,2r,l3,1r,l3,1,2,r,l2,r,l1,r,l1,r,l,1r,l,1,,2r,l,3r,l,4r,l,5r,l,6,,7r,l,8r,l,9r,1l,10r,1l,11r,1l,12r,1l,13r,1l,14r,1l,15r,1l,16r,1l,18r,l,19r,l,20xe" filled="f" strokeweight="0">
                    <v:stroke joinstyle="miter"/>
                    <v:path arrowok="t" o:connecttype="custom" o:connectlocs="0,20;0,21;1,21;1,22;2,22;2,22;3,21;3,20;3,20;3,19;3,18;3,16;3,15;3,14;3,13;3,12;3,11;3,10;3,9;3,8;3,7;3,5;3,4;3,3;3,2;3,1;3,1;2,0;2,0;1,0;1,0;0,1;0,2;0,3;0,4;0,5;0,6;0,7;0,8;0,10;0,11;0,12;0,13;0,14;0,15;0,16;0,17;0,18;0,19" o:connectangles="0,0,0,0,0,0,0,0,0,0,0,0,0,0,0,0,0,0,0,0,0,0,0,0,0,0,0,0,0,0,0,0,0,0,0,0,0,0,0,0,0,0,0,0,0,0,0,0,0"/>
                  </v:shape>
                  <v:shape id="Freeform 3706" o:spid="_x0000_s1620" style="position:absolute;left:241;top:33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3mg8QA&#10;AADdAAAADwAAAGRycy9kb3ducmV2LnhtbESPQWvCQBSE74L/YXkFb7rbFqKkrlKkUvFktfT8yL4m&#10;sdm3afZV4793hYLHYWa+YebL3jfqRF2sA1t4nBhQxEVwNZcWPg/r8QxUFGSHTWCycKEIy8VwMMfc&#10;hTN/0GkvpUoQjjlaqETaXOtYVOQxTkJLnLzv0HmUJLtSuw7PCe4b/WRMpj3WnBYqbGlVUfGz//MW&#10;1rtfcZmZmlKO70X8umB2fNtaO3roX19ACfVyD/+3N87C89RkcHuTnoBe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N5oPEAAAA3QAAAA8AAAAAAAAAAAAAAAAAmAIAAGRycy9k&#10;b3ducmV2LnhtbFBLBQYAAAAABAAEAPUAAACJAwAAAAA=&#10;" path="m1,20r,l1,21r,l2,21r,1l2,22r1,l3,22r1,l4,22r1,l5,22r,-1l6,21r,l6,20r,l6,19r,l6,18r,l6,17r,-1l6,16r,-1l5,15r,-1l5,14r,-1l5,13r,-1l5,11r,l5,10r,l5,9r,l5,8r,l5,7,6,6r,l6,5r,l6,4r,l6,3,6,2r,l6,1r,l6,1,5,r,l5,,4,r,l3,r,l2,r,l2,,1,1r,l1,1r,1l1,2r,1l1,3r,1l1,5r,l1,6r,l1,7,,8r,l,9r,l,10r,l,11r,1l,12r,1l,13r,1l,14r1,1l1,15r,1l1,16r,1l1,18r,l1,19r,l1,20xe" fillcolor="#f2f2f2" stroked="f">
                    <v:path arrowok="t" o:connecttype="custom" o:connectlocs="1,20;1,21;2,22;3,22;4,22;5,22;5,21;6,21;6,20;6,19;6,18;6,16;6,15;5,14;5,13;5,12;5,11;5,10;5,9;5,8;6,6;6,5;6,4;6,3;6,2;6,1;5,0;5,0;4,0;3,0;2,0;1,1;1,1;1,2;1,3;1,5;1,6;1,7;0,8;0,9;0,10;0,12;0,13;0,14;1,15;1,16;1,17;1,18;1,19" o:connectangles="0,0,0,0,0,0,0,0,0,0,0,0,0,0,0,0,0,0,0,0,0,0,0,0,0,0,0,0,0,0,0,0,0,0,0,0,0,0,0,0,0,0,0,0,0,0,0,0,0"/>
                  </v:shape>
                  <v:shape id="Freeform 3707" o:spid="_x0000_s1621" style="position:absolute;left:241;top:33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FocsUA&#10;AADdAAAADwAAAGRycy9kb3ducmV2LnhtbESPQWsCMRSE7wX/Q3hCbzXRlq6sRpGC0FutXbHHx+a5&#10;u7h52SZxXf99Uyh4HGbmG2a5HmwrevKhcaxhOlEgiEtnGq40FF/bpzmIEJENto5Jw40CrFejhyXm&#10;xl35k/p9rESCcMhRQx1jl0sZyposhonriJN3ct5iTNJX0ni8Jrht5UypV2mx4bRQY0dvNZXn/cVq&#10;8IXdfYejyorNz/wDX46HHg9brR/Hw2YBItIQ7+H/9rvR8Jy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WhyxQAAAN0AAAAPAAAAAAAAAAAAAAAAAJgCAABkcnMv&#10;ZG93bnJldi54bWxQSwUGAAAAAAQABAD1AAAAigMAAAAA&#10;" path="m1,20r,l1,21r,l2,21r,1l2,22r1,l3,22r1,l4,22r1,l5,22r,-1l6,21r,l6,20r,l6,19r,l6,18r,l6,17r,-1l6,16r,-1l5,15r,-1l5,14r,-1l5,13r,-1l5,11r,l5,10r,l5,9r,l5,8r,l5,7,6,6r,l6,5r,l6,4r,l6,3,6,2r,l6,1r,l6,1,5,r,l5,,4,r,l3,r,l2,r,l2,,1,1r,l1,1r,1l1,2r,1l1,3r,1l1,5r,l1,6r,l1,7,,8r,l,9r,l,10r,l,11r,1l,12r,1l,13r,1l,14r1,1l1,15r,1l1,16r,1l1,18r,l1,19r,l1,20xe" filled="f" strokeweight="0">
                    <v:stroke joinstyle="miter"/>
                    <v:path arrowok="t" o:connecttype="custom" o:connectlocs="1,20;1,21;2,22;3,22;4,22;5,22;5,21;6,21;6,20;6,19;6,18;6,16;6,15;5,14;5,13;5,12;5,11;5,10;5,9;5,8;6,6;6,5;6,4;6,3;6,2;6,1;5,0;5,0;4,0;3,0;2,0;1,1;1,1;1,2;1,3;1,5;1,6;1,7;0,8;0,9;0,10;0,12;0,13;0,14;1,15;1,16;1,17;1,18;1,19" o:connectangles="0,0,0,0,0,0,0,0,0,0,0,0,0,0,0,0,0,0,0,0,0,0,0,0,0,0,0,0,0,0,0,0,0,0,0,0,0,0,0,0,0,0,0,0,0,0,0,0,0"/>
                  </v:shape>
                  <v:shape id="Freeform 3708" o:spid="_x0000_s1622" style="position:absolute;left:247;top:337;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UjqcEA&#10;AADdAAAADwAAAGRycy9kb3ducmV2LnhtbERPTWsCMRC9F/wPYQRvNbFCK6tRRBB6sqz14HHYjLuL&#10;m0lMorv21zeHQo+P973aDLYTDwqxdaxhNlUgiCtnWq41nL73rwsQMSEb7ByThidF2KxHLyssjOu5&#10;pMcx1SKHcCxQQ5OSL6SMVUMW49R54sxdXLCYMgy1NAH7HG47+abUu7TYcm5o0NOuoep6vFsNA5d7&#10;f5P0df1p72Xw59ocVK/1ZDxslyASDelf/Of+NBrmHyrPzW/yE5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WlI6nBAAAA3QAAAA8AAAAAAAAAAAAAAAAAmAIAAGRycy9kb3du&#10;cmV2LnhtbFBLBQYAAAAABAAEAPUAAACGAwAAAAA=&#10;" path="m,15l,5r,l,5r,l,5r,l,5,,4r,l,4r,l,4r,l,4r,l,4r,l,4r,l,3r,l1,3r,l1,3r,l1,3r,l1,3r,l1,3r,l1,3r,l1,2r,l1,2r1,l2,2r,l2,2r,l2,2r,l2,2r,l2,2r,l2,2r,l2,2r1,l3,2r,l3,2r,l3,2r,l3,2r,l3,2r,l3,2r1,l4,2,4,1,14,r,l14,r,l14,r,l15,r,l15,r,l15,r,l15,r,l15,r,l15,r,l15,r1,l16,r,l16,r,l16,r,l16,r,l16,r,1l16,1r1,l17,1r,l17,1r,l17,1r,l17,1r,l17,1r,l17,1r,l17,2r,l17,2r,l17,2r,l17,2r1,l18,2r,l18,2r,l18,2r,1l18,3r,l18,3r,l18,3r,l18,3r,l18,3r,l18,4r,l18,4r,l18,4r,l18,4r,l18,4r,l18,4r,1l18,15r,1l18,16r,l18,16r,l18,16r,l18,16r,l18,16r,1l18,17r,l18,17r,l18,17r,l18,17r,l18,17r,l18,17r,1l18,18r,l18,18r,l18,18r,l18,18r,l18,18r,l18,18r-1,l17,19r,l17,19r,l17,19r,l17,19r,l17,19r,l17,19r,l17,20r,l17,20r,l17,20r-1,l16,20r,l16,20r,l16,20r,l16,20r,l16,20r,l16,20r,l16,20r-1,l15,20r,l15,20r,l15,20r,l15,20r,l15,20r-1,l14,20r,l14,20,4,18r,l4,18r,l4,18r,l3,18r,l3,18r,l3,18r,l3,18r,l3,18r,l3,18r-1,l2,18r,l2,18r,l2,18r,l2,18r,l2,18r,l1,18r,l1,18r,l1,18r,l1,17r,l1,17r,l1,17r,l1,17r,l1,17,,17r,l,17r,l,17,,16r,l,16r,l,16r,l,16r,l,16r,l,15r,l,15r,l,15xe" fillcolor="#f2f2f2" stroked="f">
                    <v:path arrowok="t" o:connecttype="custom" o:connectlocs="0,5;0,4;0,4;0,4;1,3;1,3;1,2;2,2;2,2;2,2;3,2;3,2;4,2;14,0;15,0;15,0;15,0;16,0;16,0;17,1;17,1;17,1;17,2;18,2;18,3;18,3;18,4;18,4;18,4;18,16;18,16;18,17;18,17;18,18;18,18;18,18;17,19;17,19;17,20;16,20;16,20;16,20;15,20;15,20;14,20;4,18;3,18;3,18;2,18;2,18;2,18;1,18;1,17;1,17;0,17;0,16;0,16;0,15" o:connectangles="0,0,0,0,0,0,0,0,0,0,0,0,0,0,0,0,0,0,0,0,0,0,0,0,0,0,0,0,0,0,0,0,0,0,0,0,0,0,0,0,0,0,0,0,0,0,0,0,0,0,0,0,0,0,0,0,0,0"/>
                  </v:shape>
                  <v:shape id="Freeform 3709" o:spid="_x0000_s1623" style="position:absolute;left:247;top:337;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P6ccA&#10;AADdAAAADwAAAGRycy9kb3ducmV2LnhtbESPT2sCMRTE70K/Q3iF3mrSP1ZdjWKFQhEEu3rx9tg8&#10;d5duXpYk7m6/fVMoeBxm5jfMcj3YRnTkQ+1Yw9NYgSAunKm51HA6fjzOQISIbLBxTBp+KMB6dTda&#10;YmZcz1/U5bEUCcIhQw1VjG0mZSgqshjGriVO3sV5izFJX0rjsU9w28hnpd6kxZrTQoUtbSsqvvOr&#10;1aAO50PMZ/tXddq8991uN/GdnGj9cD9sFiAiDfEW/m9/Gg0vUzWHvzfp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TD+nHAAAA3QAAAA8AAAAAAAAAAAAAAAAAmAIAAGRy&#10;cy9kb3ducmV2LnhtbFBLBQYAAAAABAAEAPUAAACMAwAAAAA=&#10;" path="m,15l,5r,l,5r,l,5r,l,5,,4r,l,4r,l,4r,l,4r,l,4r,l,4r,l,3r,l1,3r,l1,3r,l1,3r,l1,3r,l1,3r,l1,3r,l1,2r,l1,2r1,l2,2r,l2,2r,l2,2r,l2,2r,l2,2r,l2,2r,l2,2r1,l3,2r,l3,2r,l3,2r,l3,2r,l3,2r,l3,2r1,l4,2,4,1,14,r,l14,r,l14,r,l15,r,l15,r,l15,r,l15,r,l15,r,l15,r,l15,r1,l16,r,l16,r,l16,r,l16,r,l16,r,1l16,1r1,l17,1r,l17,1r,l17,1r,l17,1r,l17,1r,l17,1r,l17,2r,l17,2r,l17,2r,l17,2r1,l18,2r,l18,2r,l18,2r,1l18,3r,l18,3r,l18,3r,l18,3r,l18,3r,l18,4r,l18,4r,l18,4r,l18,4r,l18,4r,l18,4r,1l18,15r,1l18,16r,l18,16r,l18,16r,l18,16r,l18,16r,1l18,17r,l18,17r,l18,17r,l18,17r,l18,17r,l18,17r,1l18,18r,l18,18r,l18,18r,l18,18r,l18,18r,l18,18r-1,l17,19r,l17,19r,l17,19r,l17,19r,l17,19r,l17,19r,l17,20r,l17,20r,l17,20r-1,l16,20r,l16,20r,l16,20r,l16,20r,l16,20r,l16,20r,l16,20r-1,l15,20r,l15,20r,l15,20r,l15,20r,l15,20r-1,l14,20r,l14,20,4,18r,l4,18r,l4,18r,l3,18r,l3,18r,l3,18r,l3,18r,l3,18r,l3,18r-1,l2,18r,l2,18r,l2,18r,l2,18r,l2,18r,l1,18r,l1,18r,l1,18r,l1,17r,l1,17r,l1,17r,l1,17r,l1,17,,17r,l,17r,l,17,,16r,l,16r,l,16r,l,16r,l,16r,l,15r,l,15r,l,15xe" filled="f" strokeweight="0">
                    <v:stroke joinstyle="miter"/>
                    <v:path arrowok="t" o:connecttype="custom" o:connectlocs="0,5;0,4;0,4;0,4;1,3;1,3;1,2;2,2;2,2;2,2;3,2;3,2;4,2;14,0;15,0;15,0;15,0;16,0;16,0;17,1;17,1;17,1;17,2;18,2;18,3;18,3;18,4;18,4;18,4;18,16;18,16;18,17;18,17;18,18;18,18;18,18;17,19;17,19;17,20;16,20;16,20;16,20;15,20;15,20;14,20;4,18;3,18;3,18;2,18;2,18;2,18;1,18;1,17;1,17;0,17;0,16;0,16;0,15" o:connectangles="0,0,0,0,0,0,0,0,0,0,0,0,0,0,0,0,0,0,0,0,0,0,0,0,0,0,0,0,0,0,0,0,0,0,0,0,0,0,0,0,0,0,0,0,0,0,0,0,0,0,0,0,0,0,0,0,0,0"/>
                  </v:shape>
                  <v:shape id="Freeform 3710" o:spid="_x0000_s1624" style="position:absolute;left:245;top:3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a76McA&#10;AADdAAAADwAAAGRycy9kb3ducmV2LnhtbESPwU7DMAyG70i8Q2QkLmhLy8TGyrJpQgxx4EI3oR1N&#10;Y5qKxqmasIW3xwckjtbv//Pn1Sb7Xp1ojF1gA+W0AEXcBNtxa+Cw303uQcWEbLEPTAZ+KMJmfXmx&#10;wsqGM7/RqU6tEgjHCg24lIZK69g48hinYSCW7DOMHpOMY6vtiGeB+17fFsVce+xYLjgc6NFR81V/&#10;e9E4hl2ZlzeUZ9t5/fHqnu+e4rsx11d5+wAqUU7/y3/tF2tgtijFX74RBO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mu+jHAAAA3QAAAA8AAAAAAAAAAAAAAAAAmAIAAGRy&#10;cy9kb3ducmV2LnhtbFBLBQYAAAAABAAEAPUAAACMAwAAAAA=&#10;" path="m,3l2,5r1,l3,5r,l3,5r,l3,5r,l3,5r,l3,5r,l3,5r,l4,4r,l4,4r,l4,4r,l4,4r,l4,4r,l4,4,3,4r,l3,3r,l3,3r,l3,3r,l3,3r,l3,3r,l,,,3xe" fillcolor="#f2f2f2" stroked="f">
                    <v:path arrowok="t" o:connecttype="custom" o:connectlocs="0,3;2,5;3,5;3,5;3,5;3,5;3,5;3,5;3,5;3,5;3,5;3,5;3,5;3,5;3,5;4,4;4,4;4,4;4,4;4,4;4,4;4,4;4,4;4,4;4,4;4,4;3,4;3,4;3,3;3,3;3,3;3,3;3,3;3,3;3,3;3,3;3,3;3,3;0,0;0,3" o:connectangles="0,0,0,0,0,0,0,0,0,0,0,0,0,0,0,0,0,0,0,0,0,0,0,0,0,0,0,0,0,0,0,0,0,0,0,0,0,0,0,0"/>
                  </v:shape>
                  <v:shape id="Freeform 3711" o:spid="_x0000_s1625" style="position:absolute;left:245;top:3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z/scYA&#10;AADdAAAADwAAAGRycy9kb3ducmV2LnhtbESPT4vCMBTE74LfITxhb5p2Bf9Uo8jC4qIHV+vB46N5&#10;tsXmpTRZW7+9EYQ9DjPzG2a57kwl7tS40rKCeBSBIM6sLjlXcE6/hzMQziNrrCyTggc5WK/6vSUm&#10;2rZ8pPvJ5yJA2CWooPC+TqR0WUEG3cjWxMG72sagD7LJpW6wDXBTyc8omkiDJYeFAmv6Kii7nf6M&#10;gm47n8nD5ZGnbSrPc3PY/0a7qVIfg26zAOGp8//hd/tHKxhP4xheb8ITkK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z/scYAAADdAAAADwAAAAAAAAAAAAAAAACYAgAAZHJz&#10;L2Rvd25yZXYueG1sUEsFBgAAAAAEAAQA9QAAAIsDAAAAAA==&#10;" path="m,3l2,5r1,l3,5r,l3,5r,l3,5r,l3,5r,l3,5r,l3,5r,l4,4r,l4,4r,l4,4r,l4,4r,l4,4r,l4,4,3,4r,l3,3r,l3,3r,l3,3r,l3,3r,l3,3r,l,,,3xe" filled="f" strokeweight="0">
                    <v:stroke joinstyle="miter"/>
                    <v:path arrowok="t" o:connecttype="custom" o:connectlocs="0,3;2,5;3,5;3,5;3,5;3,5;3,5;3,5;3,5;3,5;3,5;3,5;3,5;3,5;3,5;4,4;4,4;4,4;4,4;4,4;4,4;4,4;4,4;4,4;4,4;4,4;3,4;3,4;3,3;3,3;3,3;3,3;3,3;3,3;3,3;3,3;3,3;3,3;0,0;0,3" o:connectangles="0,0,0,0,0,0,0,0,0,0,0,0,0,0,0,0,0,0,0,0,0,0,0,0,0,0,0,0,0,0,0,0,0,0,0,0,0,0,0,0"/>
                  </v:shape>
                  <v:shape id="Freeform 3712" o:spid="_x0000_s1626" style="position:absolute;left:245;top:35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iABMcA&#10;AADdAAAADwAAAGRycy9kb3ducmV2LnhtbESPQWsCMRCF70L/Q5hCL1Kzq2jr1igitfTgxbWUHsfN&#10;dLO4mSybVNN/3xQEj48373vzFqtoW3Gm3jeOFeSjDARx5XTDtYKPw/bxGYQPyBpbx6TglzyslneD&#10;BRbaXXhP5zLUIkHYF6jAhNAVUvrKkEU/ch1x8r5dbzEk2ddS93hJcNvKcZbNpMWGU4PBjjaGqlP5&#10;Y9MbX26bx/mQ4mQ9K4878zZ99Z9KPdzH9QuIQDHcjq/pd61g8pSP4X9NQ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4gATHAAAA3QAAAA8AAAAAAAAAAAAAAAAAmAIAAGRy&#10;cy9kb3ducmV2LnhtbFBLBQYAAAAABAAEAPUAAACMAwAAAAA=&#10;" path="m,3l3,r,l3,r,l3,r,l3,r,1l3,1r,l3,1r,l3,1r,l3,1r,l4,1r,l4,1r,l4,1r,l4,2r,l4,2r,l4,2r,l3,2r,l3,2r,l3,2r,l3,2r,l3,3,3,2,,5,,3xe" fillcolor="#f2f2f2" stroked="f">
                    <v:path arrowok="t" o:connecttype="custom" o:connectlocs="0,3;3,0;3,0;3,0;3,0;3,0;3,0;3,0;3,1;3,1;3,1;3,1;3,1;3,1;3,1;3,1;3,1;4,1;4,1;4,1;4,1;4,1;4,1;4,2;4,2;4,2;4,2;4,2;4,2;3,2;3,2;3,2;3,2;3,2;3,2;3,2;3,2;3,3;3,2;0,5;0,3" o:connectangles="0,0,0,0,0,0,0,0,0,0,0,0,0,0,0,0,0,0,0,0,0,0,0,0,0,0,0,0,0,0,0,0,0,0,0,0,0,0,0,0,0"/>
                  </v:shape>
                  <v:shape id="Freeform 3713" o:spid="_x0000_s1627" style="position:absolute;left:245;top:35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LEXcUA&#10;AADdAAAADwAAAGRycy9kb3ducmV2LnhtbESPS4vCQBCE7wv+h6EFb+tEBR/RUUQQxT34iAePTaZN&#10;gpmekBlN/Pc7Cwsei6r6ilqsWlOKF9WusKxg0I9AEKdWF5wpuCbb7ykI55E1lpZJwZscrJadrwXG&#10;2jZ8ptfFZyJA2MWoIPe+iqV0aU4GXd9WxMG729qgD7LOpK6xCXBTymEUjaXBgsNCjhVtckofl6dR&#10;0O5mU3m8vbOkSeR1Zo4/p+gwUarXbddzEJ5a/wn/t/dawWgyGMHfm/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sRdxQAAAN0AAAAPAAAAAAAAAAAAAAAAAJgCAABkcnMv&#10;ZG93bnJldi54bWxQSwUGAAAAAAQABAD1AAAAigMAAAAA&#10;" path="m,3l3,r,l3,r,l3,r,l3,r,1l3,1r,l3,1r,l3,1r,l3,1r,l4,1r,l4,1r,l4,1r,l4,2r,l4,2r,l4,2r,l3,2r,l3,2r,l3,2r,l3,2r,l3,3,3,2,,5,,3xe" filled="f" strokeweight="0">
                    <v:stroke joinstyle="miter"/>
                    <v:path arrowok="t" o:connecttype="custom" o:connectlocs="0,3;3,0;3,0;3,0;3,0;3,0;3,0;3,0;3,1;3,1;3,1;3,1;3,1;3,1;3,1;3,1;3,1;4,1;4,1;4,1;4,1;4,1;4,1;4,2;4,2;4,2;4,2;4,2;4,2;3,2;3,2;3,2;3,2;3,2;3,2;3,2;3,2;3,3;3,2;0,5;0,3" o:connectangles="0,0,0,0,0,0,0,0,0,0,0,0,0,0,0,0,0,0,0,0,0,0,0,0,0,0,0,0,0,0,0,0,0,0,0,0,0,0,0,0,0"/>
                  </v:shape>
                  <v:shape id="Freeform 3714" o:spid="_x0000_s1628" style="position:absolute;left:243;top:33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4548cA&#10;AADdAAAADwAAAGRycy9kb3ducmV2LnhtbESP3UoDMRSE7wt9h3AKvbPZWvFnbVpkRSsUpK6it4fN&#10;aXYxOVmS2G7f3ghCL4eZ+YZZrgdnxYFC7DwrmM8KEMSN1x0bBR/vTxe3IGJC1mg9k4ITRVivxqMl&#10;ltof+Y0OdTIiQziWqKBNqS+ljE1LDuPM98TZ2/vgMGUZjNQBjxnurLwsimvpsOO80GJPVUvNd/3j&#10;FNjXev/4lepduDObrvrcGls975SaToaHexCJhnQO/7dftILFzfwK/t7k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QOOePHAAAA3QAAAA8AAAAAAAAAAAAAAAAAmAIAAGRy&#10;cy9kb3ducmV2LnhtbFBLBQYAAAAABAAEAPUAAACMAwAAAAA=&#10;" path="m1,20r,l1,20r,1l1,21r,l2,22r,l2,22r1,l3,22r,l3,21r1,l4,21r,-1l4,20r,l4,19r,l4,18r,l4,17r,-1l4,16r,-1l4,15r,-1l4,14r,-1l4,13,3,12r,l3,11r,-1l3,10,4,9r,l4,8r,l4,7r,l4,6,4,5r,l4,4r,l4,3r,l4,2r,l4,1r,l4,1,3,r,l3,r,l2,r,l2,,1,r,1l1,1r,l1,2r,l1,3r,l1,4r,l1,5r,l1,6r,1l1,7r,1l,8,,9r,l,10r,1l,11r,1l,12r,1l,13r,1l1,14r,1l1,15r,1l1,16r,1l1,18r,l1,19r,l1,20xe" fillcolor="#f2f2f2" stroked="f">
                    <v:path arrowok="t" o:connecttype="custom" o:connectlocs="1,20;1,21;1,21;2,22;3,22;3,22;4,21;4,20;4,20;4,19;4,18;4,16;4,15;4,14;4,13;3,12;3,11;3,10;4,9;4,8;4,7;4,5;4,4;4,3;4,2;4,1;4,1;3,0;3,0;2,0;1,0;1,1;1,2;1,3;1,4;1,5;1,6;1,7;0,8;0,9;0,11;0,12;0,13;0,14;1,15;1,16;1,17;1,18;1,19" o:connectangles="0,0,0,0,0,0,0,0,0,0,0,0,0,0,0,0,0,0,0,0,0,0,0,0,0,0,0,0,0,0,0,0,0,0,0,0,0,0,0,0,0,0,0,0,0,0,0,0,0"/>
                  </v:shape>
                  <v:shape id="Freeform 3715" o:spid="_x0000_s1629" style="position:absolute;left:243;top:336;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vLB8YA&#10;AADdAAAADwAAAGRycy9kb3ducmV2LnhtbESPQWsCMRSE74X+h/AKXoomKlbZGqVYCkJP3bbi8bl5&#10;3V1287Ikqbv+e1MoeBxm5htmvR1sK87kQ+1Yw3SiQBAXztRcavj6fBuvQISIbLB1TBouFGC7ub9b&#10;Y2Zczx90zmMpEoRDhhqqGLtMylBUZDFMXEecvB/nLcYkfSmNxz7BbStnSj1JizWnhQo72lVUNPmv&#10;1fCoLq970+C3Ou3y42GR9755L7UePQwvzyAiDfEW/m/vjYb5crqAvzfpCcjN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5vLB8YAAADdAAAADwAAAAAAAAAAAAAAAACYAgAAZHJz&#10;L2Rvd25yZXYueG1sUEsFBgAAAAAEAAQA9QAAAIsDAAAAAA==&#10;" path="m1,20r,l1,20r,1l1,21r,l2,22r,l2,22r1,l3,22r,l3,21r1,l4,21r,-1l4,20r,l4,19r,l4,18r,l4,17r,-1l4,16r,-1l4,15r,-1l4,14r,-1l4,13,3,12r,l3,11r,-1l3,10,4,9r,l4,8r,l4,7r,l4,6,4,5r,l4,4r,l4,3r,l4,2r,l4,1r,l4,1,3,r,l3,r,l2,r,l2,,1,r,1l1,1r,l1,2r,l1,3r,l1,4r,l1,5r,l1,6r,1l1,7r,1l,8,,9r,l,10r,1l,11r,1l,12r,1l,13r,1l1,14r,1l1,15r,1l1,16r,1l1,18r,l1,19r,l1,20xe" filled="f" strokeweight="0">
                    <v:stroke joinstyle="miter"/>
                    <v:path arrowok="t" o:connecttype="custom" o:connectlocs="1,20;1,21;1,21;2,22;3,22;3,22;4,21;4,20;4,20;4,19;4,18;4,16;4,15;4,14;4,13;3,12;3,11;3,10;4,9;4,8;4,7;4,5;4,4;4,3;4,2;4,1;4,1;3,0;3,0;2,0;1,0;1,1;1,2;1,3;1,4;1,5;1,6;1,7;0,8;0,9;0,11;0,12;0,13;0,14;1,15;1,16;1,17;1,18;1,19" o:connectangles="0,0,0,0,0,0,0,0,0,0,0,0,0,0,0,0,0,0,0,0,0,0,0,0,0,0,0,0,0,0,0,0,0,0,0,0,0,0,0,0,0,0,0,0,0,0,0,0,0"/>
                  </v:shape>
                  <v:shape id="Freeform 3716" o:spid="_x0000_s1630" style="position:absolute;left:241;top:36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wXsQA&#10;AADdAAAADwAAAGRycy9kb3ducmV2LnhtbESPQWvCQBSE7wX/w/KE3uquFaKkriJSsXhqVXp+ZF+T&#10;2OzbNPuq8d+7hYLHYWa+YebL3jfqTF2sA1sYjwwo4iK4mksLx8PmaQYqCrLDJjBZuFKE5WLwMMfc&#10;hQt/0HkvpUoQjjlaqETaXOtYVOQxjkJLnLyv0HmUJLtSuw4vCe4b/WxMpj3WnBYqbGldUfG9//UW&#10;Nu8/4jIzNaWctkX8vGJ2et1Z+zjsVy+ghHq5h//bb87CZDrO4O9NegJ6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UcF7EAAAA3QAAAA8AAAAAAAAAAAAAAAAAmAIAAGRycy9k&#10;b3ducmV2LnhtbFBLBQYAAAAABAAEAPUAAACJAwAAAAA=&#10;" path="m1,20r,l1,21r,l1,21r1,1l2,22r1,l3,22r,l4,22r,l5,22r,-1l5,21r,l6,20r,l6,19r,l6,18r,-1l5,17r,-1l5,16r,-1l5,15r,-1l5,14r,-1l5,13r,-1l5,11r,l5,10r,l5,9r,l5,8,5,7r,l5,6r,l5,5r,l6,4r,l6,3,6,2r,l6,1,5,1r,l5,r,l4,r,l3,r,l3,,2,r,l1,r,1l1,1r,l1,2r,l1,3r,l1,4,,5r,l,6r,l,7r,l,8,,9r,l,10r,l,11r,1l,12r,1l,13r,1l,14r,1l,15r,1l,16r,1l1,18r,l1,19r,l1,20xe" fillcolor="#f2f2f2" stroked="f">
                    <v:path arrowok="t" o:connecttype="custom" o:connectlocs="1,20;1,21;2,22;3,22;3,22;4,22;5,21;5,21;6,20;6,19;6,17;5,16;5,15;5,14;5,13;5,12;5,11;5,10;5,9;5,7;5,6;5,5;6,4;6,3;6,2;5,1;5,0;4,0;3,0;3,0;2,0;1,1;1,1;1,2;1,3;0,5;0,6;0,7;0,8;0,9;0,10;0,12;0,13;0,14;0,15;0,16;0,17;1,18;1,19" o:connectangles="0,0,0,0,0,0,0,0,0,0,0,0,0,0,0,0,0,0,0,0,0,0,0,0,0,0,0,0,0,0,0,0,0,0,0,0,0,0,0,0,0,0,0,0,0,0,0,0,0"/>
                  </v:shape>
                  <v:shape id="Freeform 3717" o:spid="_x0000_s1631" style="position:absolute;left:241;top:36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j+r8UA&#10;AADdAAAADwAAAGRycy9kb3ducmV2LnhtbESPT2vCQBTE7wW/w/KE3urGPzQSXUUEwVtbG9HjI/tM&#10;gtm3cXeN6bd3C4Ueh5n5DbNc96YRHTlfW1YwHiUgiAuray4V5N+7tzkIH5A1NpZJwQ95WK8GL0vM&#10;tH3wF3WHUIoIYZ+hgiqENpPSFxUZ9CPbEkfvYp3BEKUrpXb4iHDTyEmSvEuDNceFClvaVlRcD3ej&#10;wOXm8+xPSZpvbvMPnJ2OHR53Sr0O+80CRKA+/If/2nutYJqOU/h9E5+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WP6vxQAAAN0AAAAPAAAAAAAAAAAAAAAAAJgCAABkcnMv&#10;ZG93bnJldi54bWxQSwUGAAAAAAQABAD1AAAAigMAAAAA&#10;" path="m1,20r,l1,21r,l1,21r1,1l2,22r1,l3,22r,l4,22r,l5,22r,-1l5,21r,l6,20r,l6,19r,l6,18r,-1l5,17r,-1l5,16r,-1l5,15r,-1l5,14r,-1l5,13r,-1l5,11r,l5,10r,l5,9r,l5,8,5,7r,l5,6r,l5,5r,l6,4r,l6,3,6,2r,l6,1,5,1r,l5,r,l4,r,l3,r,l3,,2,r,l1,r,1l1,1r,l1,2r,l1,3r,l1,4,,5r,l,6r,l,7r,l,8,,9r,l,10r,l,11r,1l,12r,1l,13r,1l,14r,1l,15r,1l,16r,1l1,18r,l1,19r,l1,20xe" filled="f" strokeweight="0">
                    <v:stroke joinstyle="miter"/>
                    <v:path arrowok="t" o:connecttype="custom" o:connectlocs="1,20;1,21;2,22;3,22;3,22;4,22;5,21;5,21;6,20;6,19;6,17;5,16;5,15;5,14;5,13;5,12;5,11;5,10;5,9;5,7;5,6;5,5;6,4;6,3;6,2;5,1;5,0;4,0;3,0;3,0;2,0;1,1;1,1;1,2;1,3;0,5;0,6;0,7;0,8;0,9;0,10;0,12;0,13;0,14;0,15;0,16;0,17;1,18;1,19" o:connectangles="0,0,0,0,0,0,0,0,0,0,0,0,0,0,0,0,0,0,0,0,0,0,0,0,0,0,0,0,0,0,0,0,0,0,0,0,0,0,0,0,0,0,0,0,0,0,0,0,0"/>
                  </v:shape>
                  <v:shape id="Freeform 3718" o:spid="_x0000_s1632" style="position:absolute;left:247;top:36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y1dMAA&#10;AADdAAAADwAAAGRycy9kb3ducmV2LnhtbERPTYvCMBC9C/sfwizsTVMVdOkaRRYET0rVg8ehGdti&#10;M8km0Xb99eYgeHy878WqN624kw+NZQXjUQaCuLS64UrB6bgZfoMIEVlja5kU/FOA1fJjsMBc244L&#10;uh9iJVIIhxwV1DG6XMpQ1mQwjKwjTtzFeoMxQV9J7bFL4aaVkyybSYMNp4YaHf3WVF4PN6Og52Lj&#10;/iTtr4/mVnh3rvQu65T6+uzXPyAi9fEtfrm3WsF0Pk5z05v0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y1dMAAAADdAAAADwAAAAAAAAAAAAAAAACYAgAAZHJzL2Rvd25y&#10;ZXYueG1sUEsFBgAAAAAEAAQA9QAAAIUDAAAAAA==&#10;" path="m,15l,5r,l,5r,l,5r,l,5,,4r,l,4r,l,4r,l,4r,l,4r,l,3r,l,3r,l,3r,l,3r,l,3r,l1,3r,l1,3r,l1,3r,l1,2r,l1,2r,l1,2r,l1,2r,l2,2r,l2,2r,l2,2r,l2,2r,l2,2r,l2,2r,l2,2r1,l3,2r,l3,2r,l3,2,3,1r,l3,1r,l3,1,14,r,l14,r,l14,r,l14,r,l14,r,l15,r,l15,r,l15,r,l15,r,l15,r,l15,r,l15,r1,l16,r,l16,r,l16,r,1l16,1r,l16,1r,l16,1r,l17,1r,l17,1r,l17,1r,l17,1r,l17,1r,1l17,2r,l17,2r,l17,2r,l17,2r,l17,2r,l17,2r,1l17,3r,l17,3r,l17,3r,l17,3r,l17,3r,l17,3r1,1l18,4r,l18,4r,l18,4r,l18,4r,l18,4r,1l18,15r,1l18,16r,l18,16r,l18,16r,l18,16r,l18,16r,l18,17r-1,l17,17r,l17,17r,l17,17r,l17,17r,l17,17r,1l17,18r,l17,18r,l17,18r,l17,18r,l17,18r,l17,18r,l17,19r,l17,19r,l17,19r,l17,19r,l17,19r,l17,19r,l17,19r-1,l16,20r,l16,20r,l16,20r,l16,20r,l16,20r,l16,20r,l15,20r,l15,20r,l15,20r,l15,20r,l15,20r,l15,20r,l14,20r,l14,20r,l14,20r,l14,20,4,18r,l3,18r,l3,18r,l3,18r,l3,18r,l3,18r,l3,18r-1,l2,18r,l2,18r,l2,18r,l2,18r,l2,18r,l1,18r,l1,18r,l1,18r,l1,18r,l1,18r,l1,17r,l1,17,,17r,l,17r,l,17r,l,17r,l,17r,l,16r,l,16r,l,16r,l,16r,l,16r,l,16,,15r,l,15r,l,15xe" fillcolor="#f2f2f2" stroked="f">
                    <v:path arrowok="t" o:connecttype="custom" o:connectlocs="0,5;0,4;0,4;0,3;0,3;1,3;1,2;1,2;2,2;2,2;2,2;3,2;3,1;14,0;14,0;15,0;15,0;16,0;16,0;16,1;17,1;17,1;17,2;17,2;17,3;17,3;17,3;18,4;18,4;18,16;18,16;17,17;17,17;17,18;17,18;17,18;17,19;17,19;17,19;16,20;16,20;15,20;15,20;15,20;14,20;3,18;3,18;3,18;2,18;2,18;1,18;1,18;0,17;0,17;0,16;0,16;0,16;0,15" o:connectangles="0,0,0,0,0,0,0,0,0,0,0,0,0,0,0,0,0,0,0,0,0,0,0,0,0,0,0,0,0,0,0,0,0,0,0,0,0,0,0,0,0,0,0,0,0,0,0,0,0,0,0,0,0,0,0,0,0,0"/>
                  </v:shape>
                  <v:shape id="Freeform 3719" o:spid="_x0000_s1633" style="position:absolute;left:247;top:36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qZNMcA&#10;AADdAAAADwAAAGRycy9kb3ducmV2LnhtbESPQWsCMRSE7wX/Q3hCbzWxrdVujWILBREKunrx9ti8&#10;7i7dvCxJurv+eyMUehxm5htmuR5sIzryoXasYTpRIIgLZ2ouNZyOnw8LECEiG2wck4YLBVivRndL&#10;zIzr+UBdHkuRIBwy1FDF2GZShqIii2HiWuLkfTtvMSbpS2k89gluG/mo1Iu0WHNaqLClj4qKn/zX&#10;alD78z7mi69nddq8991uN/OdnGl9Px42byAiDfE//NfeGg1P8+kr3N6k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yKmTTHAAAA3QAAAA8AAAAAAAAAAAAAAAAAmAIAAGRy&#10;cy9kb3ducmV2LnhtbFBLBQYAAAAABAAEAPUAAACMAwAAAAA=&#10;" path="m,15l,5r,l,5r,l,5r,l,5,,4r,l,4r,l,4r,l,4r,l,4r,l,3r,l,3r,l,3r,l,3r,l,3r,l1,3r,l1,3r,l1,3r,l1,2r,l1,2r,l1,2r,l1,2r,l2,2r,l2,2r,l2,2r,l2,2r,l2,2r,l2,2r,l2,2r1,l3,2r,l3,2r,l3,2,3,1r,l3,1r,l3,1,14,r,l14,r,l14,r,l14,r,l14,r,l15,r,l15,r,l15,r,l15,r,l15,r,l15,r,l15,r1,l16,r,l16,r,l16,r,1l16,1r,l16,1r,l16,1r,l17,1r,l17,1r,l17,1r,l17,1r,l17,1r,1l17,2r,l17,2r,l17,2r,l17,2r,l17,2r,l17,2r,1l17,3r,l17,3r,l17,3r,l17,3r,l17,3r,l17,3r1,1l18,4r,l18,4r,l18,4r,l18,4r,l18,4r,1l18,15r,1l18,16r,l18,16r,l18,16r,l18,16r,l18,16r,l18,17r-1,l17,17r,l17,17r,l17,17r,l17,17r,l17,17r,1l17,18r,l17,18r,l17,18r,l17,18r,l17,18r,l17,18r,l17,19r,l17,19r,l17,19r,l17,19r,l17,19r,l17,19r,l17,19r-1,l16,20r,l16,20r,l16,20r,l16,20r,l16,20r,l16,20r,l15,20r,l15,20r,l15,20r,l15,20r,l15,20r,l15,20r,l14,20r,l14,20r,l14,20r,l14,20,4,18r,l3,18r,l3,18r,l3,18r,l3,18r,l3,18r,l3,18r-1,l2,18r,l2,18r,l2,18r,l2,18r,l2,18r,l1,18r,l1,18r,l1,18r,l1,18r,l1,18r,l1,17r,l1,17,,17r,l,17r,l,17r,l,17r,l,17r,l,16r,l,16r,l,16r,l,16r,l,16r,l,16,,15r,l,15r,l,15xe" filled="f" strokeweight="0">
                    <v:stroke joinstyle="miter"/>
                    <v:path arrowok="t" o:connecttype="custom" o:connectlocs="0,5;0,4;0,4;0,3;0,3;1,3;1,2;1,2;2,2;2,2;2,2;3,2;3,1;14,0;14,0;15,0;15,0;16,0;16,0;16,1;17,1;17,1;17,2;17,2;17,3;17,3;17,3;18,4;18,4;18,16;18,16;17,17;17,17;17,18;17,18;17,18;17,19;17,19;17,19;16,20;16,20;15,20;15,20;15,20;14,20;3,18;3,18;3,18;2,18;2,18;1,18;1,18;0,17;0,17;0,16;0,16;0,16;0,15" o:connectangles="0,0,0,0,0,0,0,0,0,0,0,0,0,0,0,0,0,0,0,0,0,0,0,0,0,0,0,0,0,0,0,0,0,0,0,0,0,0,0,0,0,0,0,0,0,0,0,0,0,0,0,0,0,0,0,0,0,0"/>
                  </v:shape>
                  <v:shape id="Freeform 3720" o:spid="_x0000_s1634" style="position:absolute;left:244;top:3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pxVccA&#10;AADdAAAADwAAAGRycy9kb3ducmV2LnhtbESPwU4CMRCG7ya8QzMkXox0gYi6UgghYjxwcSXE47gd&#10;txu20822Qn1752DicfLP/803y3X2nTrTENvABqaTAhRxHWzLjYHD++72AVRMyBa7wGTghyKsV6Or&#10;JZY2XPiNzlVqlEA4lmjApdSXWsfakcc4CT2xZF9h8JhkHBptB7wI3Hd6VhQL7bFlueCwp62j+lR9&#10;e9H4CLtpfryhPN8sqs+9e7l7jkdjrsd58wQqUU7/y3/tV2tgfj8Tf/lGE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KcVXHAAAA3QAAAA8AAAAAAAAAAAAAAAAAmAIAAGRy&#10;cy9kb3ducmV2LnhtbFBLBQYAAAAABAAEAPUAAACMAwAAAAA=&#10;" path="m,3l3,5r,l3,5r,l4,5r,l4,5r,l4,5r,l4,5r,l4,5r,l4,4r,l4,4r,l4,4r,l4,4r,l4,4r,l4,4r,l4,4,4,3r,l4,3r,l4,3r,l4,3r,l4,3r,l1,,,3xe" fillcolor="#f2f2f2" stroked="f">
                    <v:path arrowok="t" o:connecttype="custom" o:connectlocs="0,3;3,5;3,5;3,5;3,5;4,5;4,5;4,5;4,5;4,5;4,5;4,5;4,5;4,5;4,5;4,4;4,4;4,4;4,4;4,4;4,4;4,4;4,4;4,4;4,4;4,4;4,4;4,4;4,3;4,3;4,3;4,3;4,3;4,3;4,3;4,3;4,3;4,3;1,0;0,3" o:connectangles="0,0,0,0,0,0,0,0,0,0,0,0,0,0,0,0,0,0,0,0,0,0,0,0,0,0,0,0,0,0,0,0,0,0,0,0,0,0,0,0"/>
                  </v:shape>
                  <v:shape id="Freeform 3721" o:spid="_x0000_s1635" style="position:absolute;left:244;top:3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A1DMUA&#10;AADdAAAADwAAAGRycy9kb3ducmV2LnhtbESPS4vCQBCE74L/YWhhbzpRwUd0FBEWF/fgIx48Npk2&#10;CWZ6QmbWxH+/Iwgei6r6ilquW1OKB9WusKxgOIhAEKdWF5wpuCTf/RkI55E1lpZJwZMcrFfdzhJj&#10;bRs+0ePsMxEg7GJUkHtfxVK6NCeDbmAr4uDdbG3QB1lnUtfYBLgp5SiKJtJgwWEhx4q2OaX3859R&#10;0O7mM3m4PrOkSeRlbg6/x2g/Veqr124WIDy1/hN+t3+0gvF0NITXm/AE5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DUMxQAAAN0AAAAPAAAAAAAAAAAAAAAAAJgCAABkcnMv&#10;ZG93bnJldi54bWxQSwUGAAAAAAQABAD1AAAAigMAAAAA&#10;" path="m,3l3,5r,l3,5r,l4,5r,l4,5r,l4,5r,l4,5r,l4,5r,l4,4r,l4,4r,l4,4r,l4,4r,l4,4r,l4,4r,l4,4,4,3r,l4,3r,l4,3r,l4,3r,l4,3r,l1,,,3xe" filled="f" strokeweight="0">
                    <v:stroke joinstyle="miter"/>
                    <v:path arrowok="t" o:connecttype="custom" o:connectlocs="0,3;3,5;3,5;3,5;3,5;4,5;4,5;4,5;4,5;4,5;4,5;4,5;4,5;4,5;4,5;4,4;4,4;4,4;4,4;4,4;4,4;4,4;4,4;4,4;4,4;4,4;4,4;4,4;4,3;4,3;4,3;4,3;4,3;4,3;4,3;4,3;4,3;4,3;1,0;0,3" o:connectangles="0,0,0,0,0,0,0,0,0,0,0,0,0,0,0,0,0,0,0,0,0,0,0,0,0,0,0,0,0,0,0,0,0,0,0,0,0,0,0,0"/>
                  </v:shape>
                  <v:shape id="Freeform 3722" o:spid="_x0000_s1636" style="position:absolute;left:244;top:38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RKuccA&#10;AADdAAAADwAAAGRycy9kb3ducmV2LnhtbESPQWsCMRCF70L/Q5hCL1Kzrmjr1igitfTgxbWUHsfN&#10;dLO4mSybVNN/3xQEj48373vzFqtoW3Gm3jeOFYxHGQjiyumGawUfh+3jMwgfkDW2jknBL3lYLe8G&#10;Cyy0u/CezmWoRYKwL1CBCaErpPSVIYt+5Dri5H273mJIsq+l7vGS4LaVeZbNpMWGU4PBjjaGqlP5&#10;Y9MbX247jvMhxcl6Vh535m366j+VeriP6xcQgWK4HV/T71rB5CnP4X9NQ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PUSrnHAAAA3QAAAA8AAAAAAAAAAAAAAAAAmAIAAGRy&#10;cy9kb3ducmV2LnhtbFBLBQYAAAAABAAEAPUAAACMAwAAAAA=&#10;" path="m,2l3,r,l3,r,l4,r,l4,r,l4,r,1l4,1r,l4,1r,l4,1r,l4,1r,l4,1r,l4,1r,l4,2r,l4,2r,l4,2r,l4,2r,l4,2r,l4,2r,l4,2r,l4,2r,l1,5,,2xe" fillcolor="#f2f2f2" stroked="f">
                    <v:path arrowok="t" o:connecttype="custom" o:connectlocs="0,2;3,0;3,0;3,0;3,0;4,0;4,0;4,0;4,0;4,0;4,1;4,1;4,1;4,1;4,1;4,1;4,1;4,1;4,1;4,1;4,1;4,1;4,1;4,2;4,2;4,2;4,2;4,2;4,2;4,2;4,2;4,2;4,2;4,2;4,2;4,2;4,2;4,2;4,2;1,5;0,2" o:connectangles="0,0,0,0,0,0,0,0,0,0,0,0,0,0,0,0,0,0,0,0,0,0,0,0,0,0,0,0,0,0,0,0,0,0,0,0,0,0,0,0,0"/>
                  </v:shape>
                  <v:shape id="Freeform 3723" o:spid="_x0000_s1637" style="position:absolute;left:244;top:38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4O4MUA&#10;AADdAAAADwAAAGRycy9kb3ducmV2LnhtbESPS4vCQBCE74L/YWhhbzpRwUd0FFlYXNyDj3jw2GTa&#10;JJjpCZnRxH+/Iwgei6r6ilquW1OKB9WusKxgOIhAEKdWF5wpOCc//RkI55E1lpZJwZMcrFfdzhJj&#10;bRs+0uPkMxEg7GJUkHtfxVK6NCeDbmAr4uBdbW3QB1lnUtfYBLgp5SiKJtJgwWEhx4q+c0pvp7tR&#10;0G7nM7m/PLOkSeR5bvZ/h2g3Veqr124WIDy1/hN+t3+1gvF0NIbXm/AE5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Xg7gxQAAAN0AAAAPAAAAAAAAAAAAAAAAAJgCAABkcnMv&#10;ZG93bnJldi54bWxQSwUGAAAAAAQABAD1AAAAigMAAAAA&#10;" path="m,2l3,r,l3,r,l4,r,l4,r,l4,r,1l4,1r,l4,1r,l4,1r,l4,1r,l4,1r,l4,1r,l4,2r,l4,2r,l4,2r,l4,2r,l4,2r,l4,2r,l4,2r,l4,2r,l1,5,,2xe" filled="f" strokeweight="0">
                    <v:stroke joinstyle="miter"/>
                    <v:path arrowok="t" o:connecttype="custom" o:connectlocs="0,2;3,0;3,0;3,0;3,0;4,0;4,0;4,0;4,0;4,0;4,1;4,1;4,1;4,1;4,1;4,1;4,1;4,1;4,1;4,1;4,1;4,1;4,1;4,2;4,2;4,2;4,2;4,2;4,2;4,2;4,2;4,2;4,2;4,2;4,2;4,2;4,2;4,2;4,2;1,5;0,2" o:connectangles="0,0,0,0,0,0,0,0,0,0,0,0,0,0,0,0,0,0,0,0,0,0,0,0,0,0,0,0,0,0,0,0,0,0,0,0,0,0,0,0,0"/>
                  </v:shape>
                  <v:shape id="Freeform 3724" o:spid="_x0000_s1638" style="position:absolute;left:243;top:36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LzXsYA&#10;AADdAAAADwAAAGRycy9kb3ducmV2LnhtbESPQUsDMRSE74L/ITyhN5u1Fatr0yIr1UKh1FX0+ti8&#10;ZheTlyVJ2/XfN4LgcZiZb5j5cnBWHCnEzrOCm3EBgrjxumOj4ON9dX0PIiZkjdYzKfihCMvF5cUc&#10;S+1P/EbHOhmRIRxLVNCm1JdSxqYlh3Hse+Ls7X1wmLIMRuqApwx3Vk6K4k467DgvtNhT1VLzXR+c&#10;Arut989fqd6FB/PaVZ8bY6uXnVKjq+HpEUSiIf2H/9prrWA6m9zC75v8BOTi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LzXsYAAADdAAAADwAAAAAAAAAAAAAAAACYAgAAZHJz&#10;L2Rvd25yZXYueG1sUEsFBgAAAAAEAAQA9QAAAIsDAAAAAA==&#10;" path="m1,20r,l1,20r,1l1,21r,l1,22r1,l2,22r,l3,22r,l3,21r,l3,21,4,20r,l4,20r,-1l4,19r,-1l4,17r,l3,16r,l3,15r,l3,14r,l3,13r,l3,12r,l3,11r,-1l3,10,3,9r,l3,8r,l3,7r,l3,6,3,5r1,l4,4r,l4,3r,l4,2r,l4,1,3,1r,l3,r,l3,,2,r,l2,,1,r,l1,1r,l1,1r,1l1,2r,1l1,3,,4r,l,5r,l,6,,7r,l,8r,l,9r,l,10r,1l,11r,1l,12r,1l,13r,1l,14r,1l,15r,1l,16r,1l,17r,1l1,19r,l1,20xe" fillcolor="#f2f2f2" stroked="f">
                    <v:path arrowok="t" o:connecttype="custom" o:connectlocs="1,20;1,21;1,21;2,22;2,22;3,22;3,21;4,20;4,20;4,19;4,17;3,16;3,15;3,14;3,13;3,12;3,11;3,10;3,9;3,8;3,7;3,5;4,4;4,3;4,2;4,1;3,1;3,0;2,0;2,0;1,0;1,1;1,2;1,3;0,4;0,5;0,6;0,7;0,8;0,9;0,11;0,12;0,13;0,14;0,15;0,16;0,17;0,18;1,19" o:connectangles="0,0,0,0,0,0,0,0,0,0,0,0,0,0,0,0,0,0,0,0,0,0,0,0,0,0,0,0,0,0,0,0,0,0,0,0,0,0,0,0,0,0,0,0,0,0,0,0,0"/>
                  </v:shape>
                  <v:shape id="Freeform 3725" o:spid="_x0000_s1639" style="position:absolute;left:243;top:36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cBuscA&#10;AADdAAAADwAAAGRycy9kb3ducmV2LnhtbESPzWrDMBCE74W+g9hCLiWRmpCmuJZDSSgEeqr7Q49b&#10;a2sbWysjqbHz9lGhkOMwM98w+XayvTiSD61jDXcLBYK4cqblWsP72/P8AUSIyAZ7x6ThRAG2xfVV&#10;jplxI7/SsYy1SBAOGWpoYhwyKUPVkMWwcANx8n6ctxiT9LU0HscEt71cKnUvLbacFhocaNdQ1ZW/&#10;VsOtOu0PpsMP9b0rvz7X5ei7l1rr2c309Agi0hQv4f/2wWhYbZZr+HuTnoAs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3AbrHAAAA3QAAAA8AAAAAAAAAAAAAAAAAmAIAAGRy&#10;cy9kb3ducmV2LnhtbFBLBQYAAAAABAAEAPUAAACMAwAAAAA=&#10;" path="m1,20r,l1,20r,1l1,21r,l1,22r1,l2,22r,l3,22r,l3,21r,l3,21,4,20r,l4,20r,-1l4,19r,-1l4,17r,l3,16r,l3,15r,l3,14r,l3,13r,l3,12r,l3,11r,-1l3,10,3,9r,l3,8r,l3,7r,l3,6,3,5r1,l4,4r,l4,3r,l4,2r,l4,1,3,1r,l3,r,l3,,2,r,l2,,1,r,l1,1r,l1,1r,1l1,2r,1l1,3,,4r,l,5r,l,6,,7r,l,8r,l,9r,l,10r,1l,11r,1l,12r,1l,13r,1l,14r,1l,15r,1l,16r,1l,17r,1l1,19r,l1,20xe" filled="f" strokeweight="0">
                    <v:stroke joinstyle="miter"/>
                    <v:path arrowok="t" o:connecttype="custom" o:connectlocs="1,20;1,21;1,21;2,22;2,22;3,22;3,21;4,20;4,20;4,19;4,17;3,16;3,15;3,14;3,13;3,12;3,11;3,10;3,9;3,8;3,7;3,5;4,4;4,3;4,2;4,1;3,1;3,0;2,0;2,0;1,0;1,1;1,2;1,3;0,4;0,5;0,6;0,7;0,8;0,9;0,11;0,12;0,13;0,14;0,15;0,16;0,17;0,18;1,19" o:connectangles="0,0,0,0,0,0,0,0,0,0,0,0,0,0,0,0,0,0,0,0,0,0,0,0,0,0,0,0,0,0,0,0,0,0,0,0,0,0,0,0,0,0,0,0,0,0,0,0,0"/>
                  </v:shape>
                  <v:shape id="Freeform 3726" o:spid="_x0000_s1640" style="position:absolute;left:241;top:39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i648QA&#10;AADdAAAADwAAAGRycy9kb3ducmV2LnhtbESPQWvCQBSE7wX/w/KE3upuLcSSukoRpcWT1dLzI/ua&#10;xGbfxuxT4793hYLHYWa+Yabz3jfqRF2sA1t4HhlQxEVwNZcWvnerp1dQUZAdNoHJwoUizGeDhynm&#10;Lpz5i05bKVWCcMzRQiXS5lrHoiKPcRRa4uT9hs6jJNmV2nV4TnDf6LExmfZYc1qosKVFRcXf9ugt&#10;rDYHcZmZmFL2H0X8uWC2X66tfRz272+ghHq5h//bn87Cy2Scwe1NegJ6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4uuPEAAAA3QAAAA8AAAAAAAAAAAAAAAAAmAIAAGRycy9k&#10;b3ducmV2LnhtbFBLBQYAAAAABAAEAPUAAACJAwAAAAA=&#10;" path="m1,20r,l1,21r,l1,21r1,1l2,22r1,l3,22r1,l4,22r,l5,22r,-1l5,21r1,l6,20r,l6,19r,l6,18r,-1l6,17r,-1l5,16r,-1l5,15r,-1l5,14r,-1l5,13r,-1l5,11r,l5,10r,l5,9r,l5,8,5,7r,l5,6r,l6,5r,l6,4,6,3r,l6,2r,l6,1r,l5,1,5,r,l4,r,l4,,3,r,l2,r,l1,r,l1,1r,l1,2r,l1,3r,l1,4r,1l1,5r,1l,6,,7r,l,8,,9r,l,10r,l,11r,1l,12r,1l,13r,1l,14r,1l,15r1,1l1,16r,1l1,18r,l1,19r,l1,20xe" fillcolor="#f2f2f2" stroked="f">
                    <v:path arrowok="t" o:connecttype="custom" o:connectlocs="1,20;1,21;2,22;3,22;4,22;4,22;5,21;6,21;6,20;6,19;6,17;6,16;5,15;5,14;5,13;5,12;5,11;5,10;5,9;5,7;5,6;6,5;6,4;6,3;6,2;6,1;5,0;4,0;4,0;3,0;2,0;1,0;1,1;1,2;1,3;1,5;1,6;0,7;0,8;0,9;0,10;0,12;0,13;0,14;0,15;1,16;1,17;1,18;1,19" o:connectangles="0,0,0,0,0,0,0,0,0,0,0,0,0,0,0,0,0,0,0,0,0,0,0,0,0,0,0,0,0,0,0,0,0,0,0,0,0,0,0,0,0,0,0,0,0,0,0,0,0"/>
                  </v:shape>
                  <v:shape id="Freeform 3727" o:spid="_x0000_s1641" style="position:absolute;left:241;top:39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Q0EsQA&#10;AADdAAAADwAAAGRycy9kb3ducmV2LnhtbESPQWvCQBSE7wX/w/IK3uqmWoykriIFwZtWI/b4yD6T&#10;YPZt3N3G+O+7BcHjMDPfMPNlbxrRkfO1ZQXvowQEcWF1zaWC/LB+m4HwAVljY5kU3MnDcjF4mWOm&#10;7Y2/qduHUkQI+wwVVCG0mZS+qMigH9mWOHpn6wyGKF0ptcNbhJtGjpNkKg3WHBcqbOmrouKy/zUK&#10;XG52P/6UpPnqOtvix+nY4XGt1PC1X32CCNSHZ/jR3mgFk3Scwv+b+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0NBLEAAAA3QAAAA8AAAAAAAAAAAAAAAAAmAIAAGRycy9k&#10;b3ducmV2LnhtbFBLBQYAAAAABAAEAPUAAACJAwAAAAA=&#10;" path="m1,20r,l1,21r,l1,21r1,1l2,22r1,l3,22r1,l4,22r,l5,22r,-1l5,21r1,l6,20r,l6,19r,l6,18r,-1l6,17r,-1l5,16r,-1l5,15r,-1l5,14r,-1l5,13r,-1l5,11r,l5,10r,l5,9r,l5,8,5,7r,l5,6r,l6,5r,l6,4,6,3r,l6,2r,l6,1r,l5,1,5,r,l4,r,l4,,3,r,l2,r,l1,r,l1,1r,l1,2r,l1,3r,l1,4r,1l1,5r,1l,6,,7r,l,8,,9r,l,10r,l,11r,1l,12r,1l,13r,1l,14r,1l,15r1,1l1,16r,1l1,18r,l1,19r,l1,20xe" filled="f" strokeweight="0">
                    <v:stroke joinstyle="miter"/>
                    <v:path arrowok="t" o:connecttype="custom" o:connectlocs="1,20;1,21;2,22;3,22;4,22;4,22;5,21;6,21;6,20;6,19;6,17;6,16;5,15;5,14;5,13;5,12;5,11;5,10;5,9;5,7;5,6;6,5;6,4;6,3;6,2;6,1;5,0;4,0;4,0;3,0;2,0;1,0;1,1;1,2;1,3;1,5;1,6;0,7;0,8;0,9;0,10;0,12;0,13;0,14;0,15;1,16;1,17;1,18;1,19" o:connectangles="0,0,0,0,0,0,0,0,0,0,0,0,0,0,0,0,0,0,0,0,0,0,0,0,0,0,0,0,0,0,0,0,0,0,0,0,0,0,0,0,0,0,0,0,0,0,0,0,0"/>
                  </v:shape>
                  <v:shape id="Freeform 3728" o:spid="_x0000_s1642" style="position:absolute;left:247;top:39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B/ycAA&#10;AADdAAAADwAAAGRycy9kb3ducmV2LnhtbERPTYvCMBC9C/sfwix403Rd0KVrFBEETytVDx6HZmyL&#10;zSSbRFv99eYgeHy87/myN624kQ+NZQVf4wwEcWl1w5WC42Ez+gERIrLG1jIpuFOA5eJjMMdc244L&#10;uu1jJVIIhxwV1DG6XMpQ1mQwjK0jTtzZeoMxQV9J7bFL4aaVkyybSoMNp4YaHa1rKi/7q1HQc7Fx&#10;/5J2l0dzLbw7Vfov65QafvarXxCR+vgWv9xbreB7Nklz05v0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hB/ycAAAADdAAAADwAAAAAAAAAAAAAAAACYAgAAZHJzL2Rvd25y&#10;ZXYueG1sUEsFBgAAAAAEAAQA9QAAAIUDAAAAAA==&#10;" path="m,15l,5r,l,5r,l,5r,l,4r,l,4r,l,4r,l,4r,l,4r,l,4,,3r,l,3r,l,3r,l,3r1,l1,3r,l1,3r,l1,3r,l1,2r,l1,2r,l1,2r,l1,2r,l2,2r,l2,2r,l2,2r,l2,2r,l2,2r,l2,2r,l3,2r,l3,2r,l3,2r,l3,2r,l3,2,3,1r,l3,1r,l4,1,14,r,l14,r,l14,r,l14,r,l15,r,l15,r,l15,r,l15,r,l15,r,l15,r,l15,r1,l16,r,l16,r,l16,r,l16,r,1l16,1r,l16,1r,l17,1r,l17,1r,l17,1r,l17,1r,l17,1r,l17,1r,1l17,2r,l17,2r,l17,2r,l17,2r,l17,2r,l17,2r1,l18,3r,l18,3r,l18,3r,l18,3r,l18,3r,l18,3r,1l18,4r,l18,4r,l18,4r,l18,4r,l18,4r,l18,15r,l18,16r,l18,16r,l18,16r,l18,16r,l18,16r,l18,17r,l18,17r,l18,17r,l18,17r,l18,17r,l18,17r,l18,18r,l18,18r-1,l17,18r,l17,18r,l17,18r,l17,18r,l17,19r,l17,19r,l17,19r,l17,19r,l17,19r,l17,19r,l17,19r,l17,20r-1,l16,20r,l16,20r,l16,20r,l16,20r,l16,20r,l16,20r,l16,20r-1,l15,20r,l15,20r,l15,20r,l15,20r,l15,20r,l14,20r,l14,20r,l14,20,4,18r,l4,18r,l3,18r,l3,18r,l3,18r,l3,18r,l3,18r,l3,18r,l2,18r,l2,18r,l2,18r,l2,18r,l2,18r,l1,18r,l1,18r,l1,18r,l1,18r,-1l1,17r,l1,17r,l1,17r,l1,17,,17r,l,17r,l,17r,l,16r,l,16r,l,16r,l,16r,l,16r,l,15r,l,15r,l,15r,xe" fillcolor="#f2f2f2" stroked="f">
                    <v:path arrowok="t" o:connecttype="custom" o:connectlocs="0,5;0,4;0,4;0,3;0,3;1,3;1,2;1,2;2,2;2,2;3,2;3,2;3,1;14,0;15,0;15,0;15,0;16,0;16,0;16,1;17,1;17,1;17,2;17,2;18,3;18,3;18,3;18,4;18,4;18,16;18,16;18,17;18,17;18,17;17,18;17,18;17,19;17,19;17,19;16,20;16,20;16,20;15,20;15,20;14,20;4,18;3,18;3,18;2,18;2,18;1,18;1,18;1,17;0,17;0,16;0,16;0,15;0,15" o:connectangles="0,0,0,0,0,0,0,0,0,0,0,0,0,0,0,0,0,0,0,0,0,0,0,0,0,0,0,0,0,0,0,0,0,0,0,0,0,0,0,0,0,0,0,0,0,0,0,0,0,0,0,0,0,0,0,0,0,0"/>
                  </v:shape>
                  <v:shape id="Freeform 3729" o:spid="_x0000_s1643" style="position:absolute;left:247;top:39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ZTiccA&#10;AADdAAAADwAAAGRycy9kb3ducmV2LnhtbESPQWsCMRSE74X+h/CE3jTR1mq3RrGFgggFXb14e2xe&#10;d5duXpYk3d3++0YQehxm5htmtRlsIzryoXasYTpRIIgLZ2ouNZxPH+MliBCRDTaOScMvBdis7+9W&#10;mBnX85G6PJYiQThkqKGKsc2kDEVFFsPEtcTJ+3LeYkzSl9J47BPcNnKm1LO0WHNaqLCl94qK7/zH&#10;alCHyyHmy88ndd6+9d1+P/ednGv9MBq2ryAiDfE/fGvvjIbHxewFrm/SE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mU4nHAAAA3QAAAA8AAAAAAAAAAAAAAAAAmAIAAGRy&#10;cy9kb3ducmV2LnhtbFBLBQYAAAAABAAEAPUAAACMAwAAAAA=&#10;" path="m,15l,5r,l,5r,l,5r,l,4r,l,4r,l,4r,l,4r,l,4r,l,4,,3r,l,3r,l,3r,l,3r1,l1,3r,l1,3r,l1,3r,l1,2r,l1,2r,l1,2r,l1,2r,l2,2r,l2,2r,l2,2r,l2,2r,l2,2r,l2,2r,l3,2r,l3,2r,l3,2r,l3,2r,l3,2,3,1r,l3,1r,l4,1,14,r,l14,r,l14,r,l14,r,l15,r,l15,r,l15,r,l15,r,l15,r,l15,r,l15,r1,l16,r,l16,r,l16,r,l16,r,1l16,1r,l16,1r,l17,1r,l17,1r,l17,1r,l17,1r,l17,1r,l17,1r,1l17,2r,l17,2r,l17,2r,l17,2r,l17,2r,l17,2r1,l18,3r,l18,3r,l18,3r,l18,3r,l18,3r,l18,3r,1l18,4r,l18,4r,l18,4r,l18,4r,l18,4r,l18,15r,l18,16r,l18,16r,l18,16r,l18,16r,l18,16r,l18,17r,l18,17r,l18,17r,l18,17r,l18,17r,l18,17r,l18,18r,l18,18r-1,l17,18r,l17,18r,l17,18r,l17,18r,l17,19r,l17,19r,l17,19r,l17,19r,l17,19r,l17,19r,l17,19r,l17,20r-1,l16,20r,l16,20r,l16,20r,l16,20r,l16,20r,l16,20r,l16,20r-1,l15,20r,l15,20r,l15,20r,l15,20r,l15,20r,l14,20r,l14,20r,l14,20,4,18r,l4,18r,l3,18r,l3,18r,l3,18r,l3,18r,l3,18r,l3,18r,l2,18r,l2,18r,l2,18r,l2,18r,l2,18r,l1,18r,l1,18r,l1,18r,l1,18r,-1l1,17r,l1,17r,l1,17r,l1,17,,17r,l,17r,l,17r,l,16r,l,16r,l,16r,l,16r,l,16r,l,15r,l,15r,l,15r,xe" filled="f" strokeweight="0">
                    <v:stroke joinstyle="miter"/>
                    <v:path arrowok="t" o:connecttype="custom" o:connectlocs="0,5;0,4;0,4;0,3;0,3;1,3;1,2;1,2;2,2;2,2;3,2;3,2;3,1;14,0;15,0;15,0;15,0;16,0;16,0;16,1;17,1;17,1;17,2;17,2;18,3;18,3;18,3;18,4;18,4;18,16;18,16;18,17;18,17;18,17;17,18;17,18;17,19;17,19;17,19;16,20;16,20;16,20;15,20;15,20;14,20;4,18;3,18;3,18;2,18;2,18;1,18;1,18;1,17;0,17;0,16;0,16;0,15;0,15" o:connectangles="0,0,0,0,0,0,0,0,0,0,0,0,0,0,0,0,0,0,0,0,0,0,0,0,0,0,0,0,0,0,0,0,0,0,0,0,0,0,0,0,0,0,0,0,0,0,0,0,0,0,0,0,0,0,0,0,0,0"/>
                  </v:shape>
                  <v:shape id="Freeform 3730" o:spid="_x0000_s1644" style="position:absolute;left:245;top:396;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uxSsQA&#10;AADdAAAADwAAAGRycy9kb3ducmV2LnhtbERPz2vCMBS+D/wfwhvsIpp2wpTOWHRjMgRhVg8eH81b&#10;m9m8lCaz9b9fDsKOH9/vZT7YRlyp88axgnSagCAunTZcKTgdPyYLED4ga2wck4IbechXo4clZtr1&#10;fKBrESoRQ9hnqKAOoc2k9GVNFv3UtcSR+3adxRBhV0ndYR/DbSOfk+RFWjQcG2ps6a2m8lL8WgWm&#10;3fHXz7sz/bnfn8eb1I71fqvU0+OwfgURaAj/4rv7UyuYzWdxf3wTn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LsUrEAAAA3QAAAA8AAAAAAAAAAAAAAAAAmAIAAGRycy9k&#10;b3ducmV2LnhtbFBLBQYAAAAABAAEAPUAAACJAwAAAAA=&#10;" path="m,3l2,5r,l3,5r,l3,5r,l3,5r,l3,5r,l3,5r,l3,5r,l3,4r,l3,4r,l3,4r,l3,4r,l3,4r,l3,4r,l3,3r,l3,3r,l3,3r,l3,3r,l3,3r,l3,3,,,,3xe" fillcolor="#f2f2f2" stroked="f">
                    <v:path arrowok="t" o:connecttype="custom" o:connectlocs="0,3;2,5;2,5;3,5;3,5;3,5;3,5;3,5;3,5;3,5;3,5;3,5;3,5;3,5;3,5;3,4;3,4;3,4;3,4;3,4;3,4;3,4;3,4;3,4;3,4;3,4;3,4;3,3;3,3;3,3;3,3;3,3;3,3;3,3;3,3;3,3;3,3;3,3;0,0;0,3" o:connectangles="0,0,0,0,0,0,0,0,0,0,0,0,0,0,0,0,0,0,0,0,0,0,0,0,0,0,0,0,0,0,0,0,0,0,0,0,0,0,0,0"/>
                  </v:shape>
                  <v:shape id="Freeform 3731" o:spid="_x0000_s1645" style="position:absolute;left:245;top:396;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1MFsYA&#10;AADdAAAADwAAAGRycy9kb3ducmV2LnhtbESPT2vCQBTE74V+h+UVvNWNEdomdQ3BP+DFg9qLt0f2&#10;NRvNvg3ZVdN++q5Q8DjMzG+YWTHYVlyp941jBZNxAoK4crrhWsHXYf36AcIHZI2tY1LwQx6K+fPT&#10;DHPtbryj6z7UIkLY56jAhNDlUvrKkEU/dh1x9L5dbzFE2ddS93iLcNvKNEnepMWG44LBjhaGqvP+&#10;YhWUp2yTbdMVyfC7LHe6O5oyOyo1ehnKTxCBhvAI/7c3WsH0fTqB+5v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1MFsYAAADdAAAADwAAAAAAAAAAAAAAAACYAgAAZHJz&#10;L2Rvd25yZXYueG1sUEsFBgAAAAAEAAQA9QAAAIsDAAAAAA==&#10;" path="m,3l2,5r,l3,5r,l3,5r,l3,5r,l3,5r,l3,5r,l3,5r,l3,4r,l3,4r,l3,4r,l3,4r,l3,4r,l3,4r,l3,3r,l3,3r,l3,3r,l3,3r,l3,3r,l3,3,,,,3xe" filled="f" strokeweight="0">
                    <v:stroke joinstyle="miter"/>
                    <v:path arrowok="t" o:connecttype="custom" o:connectlocs="0,3;2,5;2,5;3,5;3,5;3,5;3,5;3,5;3,5;3,5;3,5;3,5;3,5;3,5;3,5;3,4;3,4;3,4;3,4;3,4;3,4;3,4;3,4;3,4;3,4;3,4;3,4;3,3;3,3;3,3;3,3;3,3;3,3;3,3;3,3;3,3;3,3;3,3;0,0;0,3" o:connectangles="0,0,0,0,0,0,0,0,0,0,0,0,0,0,0,0,0,0,0,0,0,0,0,0,0,0,0,0,0,0,0,0,0,0,0,0,0,0,0,0"/>
                  </v:shape>
                  <v:shape id="Freeform 3732" o:spid="_x0000_s1646" style="position:absolute;left:245;top:40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WKpsYA&#10;AADdAAAADwAAAGRycy9kb3ducmV2LnhtbESPW4vCMBSE3wX/QzjCvsiaqrAuXaPsBUUWBG8PPh6a&#10;s220OSlN1tZ/bwTBx2FmvmGm89aW4kK1N44VDAcJCOLMacO5gsN+8foOwgdkjaVjUnAlD/NZtzPF&#10;VLuGt3TZhVxECPsUFRQhVKmUPivIoh+4ijh6f662GKKsc6lrbCLclnKUJG/SouG4UGBF3wVl592/&#10;VWCqX96cfpxpjs362P8a2r5eL5V66bWfHyACteEZfrRXWsF4Mh7B/U18An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WKpsYAAADdAAAADwAAAAAAAAAAAAAAAACYAgAAZHJz&#10;L2Rvd25yZXYueG1sUEsFBgAAAAAEAAQA9QAAAIsDAAAAAA==&#10;" path="m,2l2,r,l3,r,l3,r,l3,r,l3,r,1l3,1r,l3,1r,l3,1r,l3,1r,l3,1r,l3,1r,l3,1r,1l3,2r,l3,2r,l3,2r,l3,2r,l3,2r,l3,2r,l3,2r,l,5,,2xe" fillcolor="#f2f2f2" stroked="f">
                    <v:path arrowok="t" o:connecttype="custom" o:connectlocs="0,2;2,0;2,0;3,0;3,0;3,0;3,0;3,0;3,0;3,0;3,1;3,1;3,1;3,1;3,1;3,1;3,1;3,1;3,1;3,1;3,1;3,1;3,1;3,1;3,2;3,2;3,2;3,2;3,2;3,2;3,2;3,2;3,2;3,2;3,2;3,2;3,2;3,2;3,2;0,5;0,2" o:connectangles="0,0,0,0,0,0,0,0,0,0,0,0,0,0,0,0,0,0,0,0,0,0,0,0,0,0,0,0,0,0,0,0,0,0,0,0,0,0,0,0,0"/>
                  </v:shape>
                  <v:shape id="Freeform 3733" o:spid="_x0000_s1647" style="position:absolute;left:245;top:40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N3+sYA&#10;AADdAAAADwAAAGRycy9kb3ducmV2LnhtbESPT2vCQBTE7wW/w/KE3upGA62JrhK0BS89+Ofi7ZF9&#10;ZqPZtyG71ein7xYKHoeZ+Q0zX/a2EVfqfO1YwXiUgCAuna65UnDYf71NQfiArLFxTAru5GG5GLzM&#10;Mdfuxlu67kIlIoR9jgpMCG0upS8NWfQj1xJH7+Q6iyHKrpK6w1uE20ZOkuRdWqw5LhhsaWWovOx+&#10;rILinG2y78knyfBYF1vdHk2RHZV6HfbFDESgPjzD/+2NVpB+pCn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fN3+sYAAADdAAAADwAAAAAAAAAAAAAAAACYAgAAZHJz&#10;L2Rvd25yZXYueG1sUEsFBgAAAAAEAAQA9QAAAIsDAAAAAA==&#10;" path="m,2l2,r,l3,r,l3,r,l3,r,l3,r,1l3,1r,l3,1r,l3,1r,l3,1r,l3,1r,l3,1r,l3,1r,1l3,2r,l3,2r,l3,2r,l3,2r,l3,2r,l3,2r,l3,2r,l,5,,2xe" filled="f" strokeweight="0">
                    <v:stroke joinstyle="miter"/>
                    <v:path arrowok="t" o:connecttype="custom" o:connectlocs="0,2;2,0;2,0;3,0;3,0;3,0;3,0;3,0;3,0;3,0;3,1;3,1;3,1;3,1;3,1;3,1;3,1;3,1;3,1;3,1;3,1;3,1;3,1;3,1;3,2;3,2;3,2;3,2;3,2;3,2;3,2;3,2;3,2;3,2;3,2;3,2;3,2;3,2;3,2;0,5;0,2" o:connectangles="0,0,0,0,0,0,0,0,0,0,0,0,0,0,0,0,0,0,0,0,0,0,0,0,0,0,0,0,0,0,0,0,0,0,0,0,0,0,0,0,0"/>
                  </v:shape>
                  <v:shape id="Freeform 3734" o:spid="_x0000_s1648" style="position:absolute;left:243;top:39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tlg8YA&#10;AADdAAAADwAAAGRycy9kb3ducmV2LnhtbESPQUsDMRSE74L/ITyhN5vVitW1aZEt1UKh1FX0+ti8&#10;ZheTlyVJ2/XfN4LgcZiZb5jZYnBWHCnEzrOCm3EBgrjxumOj4ON9df0AIiZkjdYzKfihCIv55cUM&#10;S+1P/EbHOhmRIRxLVNCm1JdSxqYlh3Hse+Ls7X1wmLIMRuqApwx3Vt4Wxb102HFeaLGnqqXmuz44&#10;BXZb75dfqd6FR/PaVZ8bY6uXnVKjq+H5CUSiIf2H/9prrWAyndzB75v8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7tlg8YAAADdAAAADwAAAAAAAAAAAAAAAACYAgAAZHJz&#10;L2Rvd25yZXYueG1sUEsFBgAAAAAEAAQA9QAAAIsDAAAAAA==&#10;" path="m1,20r,l1,20r,1l1,21r,l2,22r,l2,22r,l3,22r,l3,21r,l4,21r,-1l4,20r,l4,19r,-1l4,18r,-1l4,17r,-1l4,16r,-1l4,15,3,14r,l3,13r,l3,12r,l3,11r,-1l3,10,3,9r,l3,8r,l4,7r,l4,6,4,5r,l4,4r,l4,3r,l4,2r,l4,1r,l3,1,3,r,l3,,2,r,l2,r,l1,r,1l1,1r,l1,2r,l1,3r,l1,4r,l1,5r,l1,6,,7r,l,8r,l,9r,l,10r,l,11r,1l,12r,1l,13r,1l,14r,1l,15r1,1l1,16r,1l1,17r,1l1,18r,1l1,20xe" fillcolor="#f2f2f2" stroked="f">
                    <v:path arrowok="t" o:connecttype="custom" o:connectlocs="1,20;1,21;1,21;2,22;2,22;3,22;3,21;4,20;4,20;4,18;4,17;4,16;4,15;3,14;3,13;3,12;3,11;3,10;3,9;3,8;4,7;4,5;4,4;4,3;4,2;4,1;3,1;3,0;2,0;2,0;1,0;1,1;1,2;1,3;1,4;1,5;1,6;0,7;0,8;0,9;0,10;0,12;0,13;0,14;0,15;1,16;1,17;1,18;1,19" o:connectangles="0,0,0,0,0,0,0,0,0,0,0,0,0,0,0,0,0,0,0,0,0,0,0,0,0,0,0,0,0,0,0,0,0,0,0,0,0,0,0,0,0,0,0,0,0,0,0,0,0"/>
                  </v:shape>
                  <v:shape id="Freeform 3735" o:spid="_x0000_s1649" style="position:absolute;left:243;top:39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6XZ8YA&#10;AADdAAAADwAAAGRycy9kb3ducmV2LnhtbESPQWsCMRSE7wX/Q3iCl6JJK1bZGqVYCkJP3bbi8bl5&#10;3V1287Ik0V3/fVMoeBxm5htmvR1sKy7kQ+1Yw8NMgSAunKm51PD1+TZdgQgR2WDrmDRcKcB2M7pb&#10;Y2Zczx90yWMpEoRDhhqqGLtMylBUZDHMXEecvB/nLcYkfSmNxz7BbSsflXqSFmtOCxV2tKuoaPKz&#10;1XCvrq970+C3Ou3y42GR9755L7WejIeXZxCRhngL/7f3RsN8OV/A35v0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6XZ8YAAADdAAAADwAAAAAAAAAAAAAAAACYAgAAZHJz&#10;L2Rvd25yZXYueG1sUEsFBgAAAAAEAAQA9QAAAIsDAAAAAA==&#10;" path="m1,20r,l1,20r,1l1,21r,l2,22r,l2,22r,l3,22r,l3,21r,l4,21r,-1l4,20r,l4,19r,-1l4,18r,-1l4,17r,-1l4,16r,-1l4,15,3,14r,l3,13r,l3,12r,l3,11r,-1l3,10,3,9r,l3,8r,l4,7r,l4,6,4,5r,l4,4r,l4,3r,l4,2r,l4,1r,l3,1,3,r,l3,,2,r,l2,r,l1,r,1l1,1r,l1,2r,l1,3r,l1,4r,l1,5r,l1,6,,7r,l,8r,l,9r,l,10r,l,11r,1l,12r,1l,13r,1l,14r,1l,15r1,1l1,16r,1l1,17r,1l1,18r,1l1,20xe" filled="f" strokeweight="0">
                    <v:stroke joinstyle="miter"/>
                    <v:path arrowok="t" o:connecttype="custom" o:connectlocs="1,20;1,21;1,21;2,22;2,22;3,22;3,21;4,20;4,20;4,18;4,17;4,16;4,15;3,14;3,13;3,12;3,11;3,10;3,9;3,8;4,7;4,5;4,4;4,3;4,2;4,1;3,1;3,0;2,0;2,0;1,0;1,1;1,2;1,3;1,4;1,5;1,6;0,7;0,8;0,9;0,10;0,12;0,13;0,14;0,15;1,16;1,17;1,18;1,19" o:connectangles="0,0,0,0,0,0,0,0,0,0,0,0,0,0,0,0,0,0,0,0,0,0,0,0,0,0,0,0,0,0,0,0,0,0,0,0,0,0,0,0,0,0,0,0,0,0,0,0,0"/>
                  </v:shape>
                  <v:shape id="Freeform 3736" o:spid="_x0000_s1650" style="position:absolute;left:242;top:423;width:5;height:22;visibility:visible;mso-wrap-style:square;v-text-anchor:top" coordsize="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sm8YA&#10;AADdAAAADwAAAGRycy9kb3ducmV2LnhtbESPQUvDQBSE7wX/w/IEb+3GFKvEboIUA/UiNPbg8ZF9&#10;ZoPZt3F3bRN/vSsUPA4z8w2zrSY7iBP50DtWcLvKQBC3TvfcKTi+1csHECEiaxwck4KZAlTl1WKL&#10;hXZnPtCpiZ1IEA4FKjAxjoWUoTVkMazcSJy8D+ctxiR9J7XHc4LbQeZZtpEWe04LBkfaGWo/m2+r&#10;IM77/OvuuXn39ctx3uU/r7UhUurmenp6BBFpiv/hS3uvFazv1xv4e5OegC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sm8YAAADdAAAADwAAAAAAAAAAAAAAAACYAgAAZHJz&#10;L2Rvd25yZXYueG1sUEsFBgAAAAAEAAQA9QAAAIsDAAAAAA==&#10;" path="m,20r,l,21r1,l1,21r,1l2,22r,l3,22r,l4,22r,l4,22,5,21r,l5,21r,-1l5,20r,-1l5,19r,-1l5,17r,l5,16r,l5,15r,l5,14r,l5,13r,l4,12r,-1l4,11r,-1l4,10,5,9r,l5,8,5,7r,l5,6r,l5,5r,l5,4,5,3r,l5,2r,l5,1r,l5,1,5,,4,r,l4,,3,r,l2,r,l1,r,l1,,,1r,l,2r,l,3r,l,4,,5r,l,6r,l,7r,l,8,,9r,l,10r,l,11r,l,12r,1l,13r,1l,14r,1l,15r,1l,16r,1l,18r,l,19r,l,20xe" fillcolor="#f2f2f2" stroked="f">
                    <v:path arrowok="t" o:connecttype="custom" o:connectlocs="0,20;1,21;1,22;2,22;3,22;4,22;5,21;5,21;5,20;5,19;5,17;5,16;5,15;5,14;5,13;4,12;4,11;4,10;5,9;5,7;5,6;5,5;5,4;5,3;5,2;5,1;5,0;4,0;3,0;2,0;1,0;1,0;0,1;0,2;0,3;0,5;0,6;0,7;0,8;0,9;0,10;0,11;0,13;0,14;0,15;0,16;0,17;0,18;0,19" o:connectangles="0,0,0,0,0,0,0,0,0,0,0,0,0,0,0,0,0,0,0,0,0,0,0,0,0,0,0,0,0,0,0,0,0,0,0,0,0,0,0,0,0,0,0,0,0,0,0,0,0"/>
                  </v:shape>
                  <v:shape id="Freeform 3737" o:spid="_x0000_s1651" style="position:absolute;left:242;top:423;width:5;height:22;visibility:visible;mso-wrap-style:square;v-text-anchor:top" coordsize="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3zMUA&#10;AADdAAAADwAAAGRycy9kb3ducmV2LnhtbESPQWsCMRSE7wX/Q3iCt5pVoerWKCoIUnvR9uDxsXnd&#10;bLt5WZK4rv56Uyj0OMzMN8xi1dlatORD5VjBaJiBIC6crrhU8Pmxe56BCBFZY+2YFNwowGrZe1pg&#10;rt2Vj9SeYikShEOOCkyMTS5lKAxZDEPXECfvy3mLMUlfSu3xmuC2luMse5EWK04LBhvaGip+Ther&#10;oHgfbXx7/35zs5DhGA9mfjgflRr0u/UriEhd/A//tfdawWQ6mcLvm/QE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RHfMxQAAAN0AAAAPAAAAAAAAAAAAAAAAAJgCAABkcnMv&#10;ZG93bnJldi54bWxQSwUGAAAAAAQABAD1AAAAigMAAAAA&#10;" path="m,20r,l,21r1,l1,21r,1l2,22r,l3,22r,l4,22r,l4,22,5,21r,l5,21r,-1l5,20r,-1l5,19r,-1l5,17r,l5,16r,l5,15r,l5,14r,l5,13r,l4,12r,-1l4,11r,-1l4,10,5,9r,l5,8,5,7r,l5,6r,l5,5r,l5,4,5,3r,l5,2r,l5,1r,l5,1,5,,4,r,l4,,3,r,l2,r,l1,r,l1,,,1r,l,2r,l,3r,l,4,,5r,l,6r,l,7r,l,8,,9r,l,10r,l,11r,l,12r,1l,13r,1l,14r,1l,15r,1l,16r,1l,18r,l,19r,l,20xe" filled="f" strokeweight="0">
                    <v:stroke joinstyle="miter"/>
                    <v:path arrowok="t" o:connecttype="custom" o:connectlocs="0,20;1,21;1,22;2,22;3,22;4,22;5,21;5,21;5,20;5,19;5,17;5,16;5,15;5,14;5,13;4,12;4,11;4,10;5,9;5,7;5,6;5,5;5,4;5,3;5,2;5,1;5,0;4,0;3,0;2,0;1,0;1,0;0,1;0,2;0,3;0,5;0,6;0,7;0,8;0,9;0,10;0,11;0,13;0,14;0,15;0,16;0,17;0,18;0,19" o:connectangles="0,0,0,0,0,0,0,0,0,0,0,0,0,0,0,0,0,0,0,0,0,0,0,0,0,0,0,0,0,0,0,0,0,0,0,0,0,0,0,0,0,0,0,0,0,0,0,0,0"/>
                  </v:shape>
                  <v:shape id="Freeform 3738" o:spid="_x0000_s1652" style="position:absolute;left:248;top:42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Yu8IA&#10;AADdAAAADwAAAGRycy9kb3ducmV2LnhtbERPy4rCMBTdD/gP4QruxlRlVKpRRBB0oYOvhbtrc22L&#10;zU1pou349ZOF4PJw3tN5YwrxpMrllhX0uhEI4sTqnFMFp+PqewzCeWSNhWVS8EcO5rPW1xRjbWve&#10;0/PgUxFC2MWoIPO+jKV0SUYGXdeWxIG72cqgD7BKpa6wDuGmkP0oGkqDOYeGDEtaZpTcDw+jYOO2&#10;xW50vt6u7nX//akv7B9nVqrTbhYTEJ4a/xG/3WutYDAahLnhTXgCcv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5pi7wgAAAN0AAAAPAAAAAAAAAAAAAAAAAJgCAABkcnMvZG93&#10;bnJldi54bWxQSwUGAAAAAAQABAD1AAAAhwMAAAAA&#10;" path="m,15l,5r,l,5r,l,5r,l,4r,l,4r,l,4r,l,4r,l,4r,l,4,,3r,l,3r,l,3r,l,3r,l,3r,l,3r,l,3r,l1,2r,l1,2r,l1,2r,l1,2r,l1,2r,l1,2r,l1,2r,l1,2r1,l2,2r,l2,2r,l2,2r,l2,2r,l2,2r,l2,2r,l3,2,3,1r,l3,1r,l3,1,13,r,l14,r,l14,r,l14,r,l14,r,l14,r,l14,r,l14,r1,l15,r,l15,r,l15,r,l15,r,l15,r,l15,r1,l16,r,l16,1r,l16,1r,l16,1r,l16,1r,l16,1r,l16,1r,l16,1r,l17,1r,1l17,2r,l17,2r,l17,2r,l17,2r,l17,2r,l17,2r,l17,3r,l17,3r,l17,3r,l17,3r,l17,3r,l17,3r,1l17,4r,l17,4r,l17,4r,l17,4r,l17,4r,l17,15r,l17,16r,l17,16r,l17,16r,l17,16r,l17,16r,l17,17r,l17,17r,l17,17r,l17,17r,l17,17r,l17,17r,l17,18r,l17,18r,l17,18r,l17,18r,l17,18r,l17,18r,l17,18r,1l17,19r,l17,19r,l17,19r-1,l16,19r,l16,19r,l16,19r,l16,20r,l16,20r,l16,20r,l16,20r,l16,20r-1,l15,20r,l15,20r,l15,20r,l15,20r,l15,20r,l14,20r,l14,20r,l14,20r,l14,20r,l14,20r,l14,20,3,18r,l3,18r,l3,18r,l3,18r,l3,18r-1,l2,18r,l2,18r,l2,18r,l2,18r,l2,18r,l2,18r-1,l1,18r,l1,18r,l1,18r,l1,18r,l1,18r,l,18,,17r,l,17r,l,17r,l,17r,l,17r,l,17r,l,17r,l,16r,l,16r,l,16r,l,16r,l,16r,l,15r,l,15r,l,15r,xe" fillcolor="#f2f2f2" stroked="f">
                    <v:path arrowok="t" o:connecttype="custom" o:connectlocs="0,5;0,4;0,4;0,3;0,3;0,3;1,2;1,2;1,2;2,2;2,2;2,2;3,1;14,0;14,0;14,0;15,0;15,0;16,0;16,1;16,1;16,1;17,2;17,2;17,3;17,3;17,3;17,4;17,4;17,16;17,16;17,17;17,17;17,17;17,18;17,18;17,19;16,19;16,19;16,20;16,20;15,20;15,20;14,20;14,20;3,18;3,18;2,18;2,18;1,18;1,18;0,18;0,17;0,17;0,16;0,16;0,15;0,15" o:connectangles="0,0,0,0,0,0,0,0,0,0,0,0,0,0,0,0,0,0,0,0,0,0,0,0,0,0,0,0,0,0,0,0,0,0,0,0,0,0,0,0,0,0,0,0,0,0,0,0,0,0,0,0,0,0,0,0,0,0"/>
                  </v:shape>
                  <v:shape id="Freeform 3739" o:spid="_x0000_s1653" style="position:absolute;left:248;top:42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A8i8cA&#10;AADdAAAADwAAAGRycy9kb3ducmV2LnhtbESPT2vCQBTE7wW/w/KE3uqmBq2mboIWRA9CWxXs8TX7&#10;8gezb0N21fTbd4VCj8PM/IZZZL1pxJU6V1tW8DyKQBDnVtdcKjge1k8zEM4ja2wsk4IfcpClg4cF&#10;Jtre+JOue1+KAGGXoILK+zaR0uUVGXQj2xIHr7CdQR9kV0rd4S3ATSPHUTSVBmsOCxW29FZRft5f&#10;jILvvviQLp7QV3mQq837dJPvipNSj8N++QrCU+//w3/trVYQv8RzuL8JT0C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gPIvHAAAA3QAAAA8AAAAAAAAAAAAAAAAAmAIAAGRy&#10;cy9kb3ducmV2LnhtbFBLBQYAAAAABAAEAPUAAACMAwAAAAA=&#10;" path="m,15l,5r,l,5r,l,5r,l,4r,l,4r,l,4r,l,4r,l,4r,l,4,,3r,l,3r,l,3r,l,3r,l,3r,l,3r,l,3r,l1,2r,l1,2r,l1,2r,l1,2r,l1,2r,l1,2r,l1,2r,l1,2r1,l2,2r,l2,2r,l2,2r,l2,2r,l2,2r,l2,2r,l3,2,3,1r,l3,1r,l3,1,13,r,l14,r,l14,r,l14,r,l14,r,l14,r,l14,r,l14,r1,l15,r,l15,r,l15,r,l15,r,l15,r,l15,r1,l16,r,l16,1r,l16,1r,l16,1r,l16,1r,l16,1r,l16,1r,l16,1r,l17,1r,1l17,2r,l17,2r,l17,2r,l17,2r,l17,2r,l17,2r,l17,3r,l17,3r,l17,3r,l17,3r,l17,3r,l17,3r,1l17,4r,l17,4r,l17,4r,l17,4r,l17,4r,l17,15r,l17,16r,l17,16r,l17,16r,l17,16r,l17,16r,l17,17r,l17,17r,l17,17r,l17,17r,l17,17r,l17,17r,l17,18r,l17,18r,l17,18r,l17,18r,l17,18r,l17,18r,l17,18r,1l17,19r,l17,19r,l17,19r-1,l16,19r,l16,19r,l16,19r,l16,20r,l16,20r,l16,20r,l16,20r,l16,20r-1,l15,20r,l15,20r,l15,20r,l15,20r,l15,20r,l14,20r,l14,20r,l14,20r,l14,20r,l14,20r,l14,20,3,18r,l3,18r,l3,18r,l3,18r,l3,18r-1,l2,18r,l2,18r,l2,18r,l2,18r,l2,18r,l2,18r-1,l1,18r,l1,18r,l1,18r,l1,18r,l1,18r,l,18,,17r,l,17r,l,17r,l,17r,l,17r,l,17r,l,17r,l,16r,l,16r,l,16r,l,16r,l,16r,l,15r,l,15r,l,15r,xe" filled="f" strokeweight="0">
                    <v:stroke joinstyle="miter"/>
                    <v:path arrowok="t" o:connecttype="custom" o:connectlocs="0,5;0,4;0,4;0,3;0,3;0,3;1,2;1,2;1,2;2,2;2,2;2,2;3,1;14,0;14,0;14,0;15,0;15,0;16,0;16,1;16,1;16,1;17,2;17,2;17,3;17,3;17,3;17,4;17,4;17,16;17,16;17,17;17,17;17,17;17,18;17,18;17,19;16,19;16,19;16,20;16,20;15,20;15,20;14,20;14,20;3,18;3,18;2,18;2,18;1,18;1,18;0,18;0,17;0,17;0,16;0,16;0,15;0,15" o:connectangles="0,0,0,0,0,0,0,0,0,0,0,0,0,0,0,0,0,0,0,0,0,0,0,0,0,0,0,0,0,0,0,0,0,0,0,0,0,0,0,0,0,0,0,0,0,0,0,0,0,0,0,0,0,0,0,0,0,0"/>
                  </v:shape>
                  <v:shape id="Freeform 3740" o:spid="_x0000_s1654" style="position:absolute;left:245;top:42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U9ccA&#10;AADdAAAADwAAAGRycy9kb3ducmV2LnhtbESPwU7DMAyG70h7h8iTuCCWjsGAsmyaEEM7cKGbEEfT&#10;mKaicaombNnbzwckjtbv//PnxSr7Th1oiG1gA9NJAYq4DrblxsB+t7l+ABUTssUuMBk4UYTVcnSx&#10;wNKGI7/ToUqNEgjHEg24lPpS61g78hgnoSeW7DsMHpOMQ6PtgEeB+07fFMVce2xZLjjs6dlR/VP9&#10;etH4DJtpfryiPFvPq68393r3Ej+MuRzn9ROoRDn9L/+1t9bA7P5W/OUbQYB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VlPXHAAAA3QAAAA8AAAAAAAAAAAAAAAAAmAIAAGRy&#10;cy9kb3ducmV2LnhtbFBLBQYAAAAABAAEAPUAAACMAwAAAAA=&#10;" path="m,3l3,5r,l3,5r,l3,5r,l3,5r,l3,5r,l4,5r,l4,5,4,4r,l4,4r,l4,4r,l4,4r,l4,4r,l4,4r,l4,4,4,3r,l4,3r,l4,3r,l4,3,3,3r,l3,3r,l,,,3xe" fillcolor="#f2f2f2" stroked="f">
                    <v:path arrowok="t" o:connecttype="custom" o:connectlocs="0,3;3,5;3,5;3,5;3,5;3,5;3,5;3,5;3,5;3,5;3,5;4,5;4,5;4,5;4,4;4,4;4,4;4,4;4,4;4,4;4,4;4,4;4,4;4,4;4,4;4,4;4,4;4,3;4,3;4,3;4,3;4,3;4,3;4,3;3,3;3,3;3,3;3,3;0,0;0,3" o:connectangles="0,0,0,0,0,0,0,0,0,0,0,0,0,0,0,0,0,0,0,0,0,0,0,0,0,0,0,0,0,0,0,0,0,0,0,0,0,0,0,0"/>
                  </v:shape>
                  <v:shape id="Freeform 3741" o:spid="_x0000_s1655" style="position:absolute;left:245;top:42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QrMYA&#10;AADdAAAADwAAAGRycy9kb3ducmV2LnhtbESPT4vCMBTE74LfITzBm6bqsmo1igiyy3rwTz14fDTP&#10;tti8lCZr67ffCAseh5n5DbNct6YUD6pdYVnBaBiBIE6tLjhTcEl2gxkI55E1lpZJwZMcrFfdzhJj&#10;bRs+0ePsMxEg7GJUkHtfxVK6NCeDbmgr4uDdbG3QB1lnUtfYBLgp5TiKPqXBgsNCjhVtc0rv51+j&#10;oP2az+Th+sySJpGXuTnsj9HPVKl+r90sQHhq/Tv83/7WCibTjxG83o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QrMYAAADdAAAADwAAAAAAAAAAAAAAAACYAgAAZHJz&#10;L2Rvd25yZXYueG1sUEsFBgAAAAAEAAQA9QAAAIsDAAAAAA==&#10;" path="m,3l3,5r,l3,5r,l3,5r,l3,5r,l3,5r,l4,5r,l4,5,4,4r,l4,4r,l4,4r,l4,4r,l4,4r,l4,4r,l4,4,4,3r,l4,3r,l4,3r,l4,3,3,3r,l3,3r,l,,,3xe" filled="f" strokeweight="0">
                    <v:stroke joinstyle="miter"/>
                    <v:path arrowok="t" o:connecttype="custom" o:connectlocs="0,3;3,5;3,5;3,5;3,5;3,5;3,5;3,5;3,5;3,5;3,5;4,5;4,5;4,5;4,4;4,4;4,4;4,4;4,4;4,4;4,4;4,4;4,4;4,4;4,4;4,4;4,4;4,3;4,3;4,3;4,3;4,3;4,3;4,3;3,3;3,3;3,3;3,3;0,0;0,3" o:connectangles="0,0,0,0,0,0,0,0,0,0,0,0,0,0,0,0,0,0,0,0,0,0,0,0,0,0,0,0,0,0,0,0,0,0,0,0,0,0,0,0"/>
                  </v:shape>
                  <v:shape id="Freeform 3742" o:spid="_x0000_s1656" style="position:absolute;left:245;top:4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uvGccA&#10;AADdAAAADwAAAGRycy9kb3ducmV2LnhtbESPQWsCMRCF74L/IYzQS6lZtVq7GkWkFg9eui3F43Qz&#10;bpZuJssmavrvm0LB4+PN+9685TraRlyo87VjBaNhBoK4dLrmSsHH++5hDsIHZI2NY1LwQx7Wq35v&#10;ibl2V36jSxEqkSDsc1RgQmhzKX1pyKIfupY4eSfXWQxJdpXUHV4T3DZynGUzabHm1GCwpa2h8rs4&#10;2/TG0e1G8fme4mQzK74O5nX64j+VuhvEzQJEoBhux//pvVYweXocw9+ahAC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4LrxnHAAAA3QAAAA8AAAAAAAAAAAAAAAAAmAIAAGRy&#10;cy9kb3ducmV2LnhtbFBLBQYAAAAABAAEAPUAAACMAwAAAAA=&#10;" path="m,2l3,r,l3,r,l3,r,l3,r,l3,r,1l4,1r,l4,1r,l4,1r,l4,1r,l4,1r,l4,1r,l4,1r,1l4,2r,l4,2r,l4,2r,l4,2r,l4,2r,l4,2r,l4,2r,l,5,,2xe" fillcolor="#f2f2f2" stroked="f">
                    <v:path arrowok="t" o:connecttype="custom" o:connectlocs="0,2;3,0;3,0;3,0;3,0;3,0;3,0;3,0;3,0;3,0;3,1;4,1;4,1;4,1;4,1;4,1;4,1;4,1;4,1;4,1;4,1;4,1;4,1;4,1;4,2;4,2;4,2;4,2;4,2;4,2;4,2;4,2;4,2;4,2;4,2;4,2;4,2;4,2;4,2;0,5;0,2" o:connectangles="0,0,0,0,0,0,0,0,0,0,0,0,0,0,0,0,0,0,0,0,0,0,0,0,0,0,0,0,0,0,0,0,0,0,0,0,0,0,0,0,0"/>
                  </v:shape>
                  <v:shape id="Freeform 3743" o:spid="_x0000_s1657" style="position:absolute;left:245;top:4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HrQMYA&#10;AADdAAAADwAAAGRycy9kb3ducmV2LnhtbESPS4vCQBCE78L+h6GFvenEBz6ioyzCoqwHd40Hj02m&#10;TYKZnpAZTfz3O4Lgsaiqr6jlujWluFPtCssKBv0IBHFqdcGZglPy3ZuBcB5ZY2mZFDzIwXr10Vli&#10;rG3Df3Q/+kwECLsYFeTeV7GULs3JoOvbijh4F1sb9EHWmdQ1NgFuSjmMook0WHBYyLGiTU7p9Xgz&#10;CtrtfCYP50eWNIk8zc1h/xv9TJX67LZfCxCeWv8Ov9o7rWA0HY/g+SY8Abn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HrQMYAAADdAAAADwAAAAAAAAAAAAAAAACYAgAAZHJz&#10;L2Rvd25yZXYueG1sUEsFBgAAAAAEAAQA9QAAAIsDAAAAAA==&#10;" path="m,2l3,r,l3,r,l3,r,l3,r,l3,r,1l4,1r,l4,1r,l4,1r,l4,1r,l4,1r,l4,1r,l4,1r,1l4,2r,l4,2r,l4,2r,l4,2r,l4,2r,l4,2r,l4,2r,l,5,,2xe" filled="f" strokeweight="0">
                    <v:stroke joinstyle="miter"/>
                    <v:path arrowok="t" o:connecttype="custom" o:connectlocs="0,2;3,0;3,0;3,0;3,0;3,0;3,0;3,0;3,0;3,0;3,1;4,1;4,1;4,1;4,1;4,1;4,1;4,1;4,1;4,1;4,1;4,1;4,1;4,1;4,2;4,2;4,2;4,2;4,2;4,2;4,2;4,2;4,2;4,2;4,2;4,2;4,2;4,2;4,2;0,5;0,2" o:connectangles="0,0,0,0,0,0,0,0,0,0,0,0,0,0,0,0,0,0,0,0,0,0,0,0,0,0,0,0,0,0,0,0,0,0,0,0,0,0,0,0,0"/>
                  </v:shape>
                  <v:shape id="Freeform 3744" o:spid="_x0000_s1658" style="position:absolute;left:244;top:423;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JOgsMA&#10;AADdAAAADwAAAGRycy9kb3ducmV2LnhtbESPUWvCMBSF3wf+h3AF32aqFiedUcZA9M2t+gMuzW1T&#10;bG5KEmv37xdhsMfDOec7nO1+tJ0YyIfWsYLFPANBXDndcqPgejm8bkCEiKyxc0wKfijAfjd52WKh&#10;3YO/aShjIxKEQ4EKTIx9IWWoDFkMc9cTJ6923mJM0jdSe3wkuO3kMsvW0mLLacFgT5+Gqlt5twp0&#10;5Py6yY/nr9O6NseDrgevpVKz6fjxDiLSGP/Df+2TVrB6y3N4vk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JOgsMAAADdAAAADwAAAAAAAAAAAAAAAACYAgAAZHJzL2Rv&#10;d25yZXYueG1sUEsFBgAAAAAEAAQA9QAAAIgDAAAAAA==&#10;" path="m,20r,l,20r,1l1,21r,l1,22r,l2,22r,l2,22r,l3,21r,l3,21r,-1l3,20r,l3,19r,-1l3,18r,-1l3,17r,-1l3,16r,-1l3,15r,-1l3,14r,-1l3,13r,-1l3,11r,l3,10r,l3,9r,l3,8r,l3,7,3,6r,l3,5r,l3,4r,l3,3r,l3,2r,l3,1r,l3,1,3,,2,r,l2,r,l1,r,l1,r,1l,1r,l,2r,l,3r,l,4r,l,5r,l,6r,l,7,,8r,l,9r,l,10r,l,11r,1l,12r,1l,13r,1l,14r,1l,15r,1l,16r,1l,17r,1l,18r,1l,20xe" fillcolor="#f2f2f2" stroked="f">
                    <v:path arrowok="t" o:connecttype="custom" o:connectlocs="0,20;0,21;1,21;1,22;2,22;2,22;3,21;3,20;3,20;3,18;3,17;3,16;3,15;3,14;3,13;3,12;3,11;3,10;3,9;3,8;3,6;3,5;3,4;3,3;3,2;3,1;3,1;2,0;2,0;1,0;1,0;0,1;0,2;0,3;0,4;0,5;0,6;0,7;0,8;0,9;0,10;0,12;0,13;0,14;0,15;0,16;0,17;0,18;0,19" o:connectangles="0,0,0,0,0,0,0,0,0,0,0,0,0,0,0,0,0,0,0,0,0,0,0,0,0,0,0,0,0,0,0,0,0,0,0,0,0,0,0,0,0,0,0,0,0,0,0,0,0"/>
                  </v:shape>
                  <v:shape id="Freeform 3745" o:spid="_x0000_s1659" style="position:absolute;left:244;top:423;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t14MYA&#10;AADdAAAADwAAAGRycy9kb3ducmV2LnhtbESPQWvCQBSE7wX/w/KE3upGm6Q1ukoQCoUeYm3x/Mg+&#10;k2j2bchuNfbXuwWhx2FmvmGW68G04ky9aywrmE4iEMSl1Q1XCr6/3p5eQTiPrLG1TAqu5GC9Gj0s&#10;MdP2wp903vlKBAi7DBXU3neZlK6syaCb2I44eAfbG/RB9pXUPV4C3LRyFkWpNNhwWKixo01N5Wn3&#10;YwIlPxZFl16r37xJ9MfW7+NhvlfqcTzkCxCeBv8fvrfftYLnlziBvzfhCc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t14MYAAADdAAAADwAAAAAAAAAAAAAAAACYAgAAZHJz&#10;L2Rvd25yZXYueG1sUEsFBgAAAAAEAAQA9QAAAIsDAAAAAA==&#10;" path="m,20r,l,20r,1l1,21r,l1,22r,l2,22r,l2,22r,l3,21r,l3,21r,-1l3,20r,l3,19r,-1l3,18r,-1l3,17r,-1l3,16r,-1l3,15r,-1l3,14r,-1l3,13r,-1l3,11r,l3,10r,l3,9r,l3,8r,l3,7,3,6r,l3,5r,l3,4r,l3,3r,l3,2r,l3,1r,l3,1,3,,2,r,l2,r,l1,r,l1,r,1l,1r,l,2r,l,3r,l,4r,l,5r,l,6r,l,7,,8r,l,9r,l,10r,l,11r,1l,12r,1l,13r,1l,14r,1l,15r,1l,16r,1l,17r,1l,18r,1l,20xe" filled="f" strokeweight="0">
                    <v:stroke joinstyle="miter"/>
                    <v:path arrowok="t" o:connecttype="custom" o:connectlocs="0,20;0,21;1,21;1,22;2,22;2,22;3,21;3,20;3,20;3,18;3,17;3,16;3,15;3,14;3,13;3,12;3,11;3,10;3,9;3,8;3,6;3,5;3,4;3,3;3,2;3,1;3,1;2,0;2,0;1,0;1,0;0,1;0,2;0,3;0,4;0,5;0,6;0,7;0,8;0,9;0,10;0,12;0,13;0,14;0,15;0,16;0,17;0,18;0,19" o:connectangles="0,0,0,0,0,0,0,0,0,0,0,0,0,0,0,0,0,0,0,0,0,0,0,0,0,0,0,0,0,0,0,0,0,0,0,0,0,0,0,0,0,0,0,0,0,0,0,0,0"/>
                  </v:shape>
                  <v:shape id="Freeform 3746" o:spid="_x0000_s1660" style="position:absolute;left:241;top:45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3vMsYA&#10;AADdAAAADwAAAGRycy9kb3ducmV2LnhtbESPT2vCQBTE7wW/w/IEb3VjrFGiq0ipRQ8e/AN6fGSf&#10;STD7NmTXGL99t1DocZiZ3zCLVWcq0VLjSssKRsMIBHFmdcm5gvNp8z4D4TyyxsoyKXiRg9Wy97bA&#10;VNsnH6g9+lwECLsUFRTe16mULivIoBvamjh4N9sY9EE2udQNPgPcVDKOokQaLDksFFjTZ0HZ/fgw&#10;Cra7V3xp8fodY/lIrvvJeaO/7koN+t16DsJT5//Df+2tVjCefiTw+yY8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3vMsYAAADdAAAADwAAAAAAAAAAAAAAAACYAgAAZHJz&#10;L2Rvd25yZXYueG1sUEsFBgAAAAAEAAQA9QAAAIsDAAAAAA==&#10;" path="m1,21r,l1,21r,1l2,22r,1l2,23r1,l3,23r1,l4,23r1,l5,23r,-1l6,22r,-1l6,21r,l6,20r,l6,19r,-1l6,18r,-1l6,17r,-1l5,16r,-1l5,15r,-1l5,13r,l5,12r,l5,11r,l5,10r,l5,9,5,8r,l6,7r,l6,6r,l6,5,6,4r,l6,3r,l6,2r,l6,2,5,1r,l5,1,4,r,l3,r,l2,1r,l2,1,1,1r,1l1,2r,1l1,3r,1l1,4r,1l1,6r,l1,7r,l1,8,,8,,9r,1l,10r,1l,11r,1l,12r,1l,14r,l,15r,l1,16r,l1,17r,l1,18r,l1,19r,1l1,20r,1xe" fillcolor="#f2f2f2" stroked="f">
                    <v:path arrowok="t" o:connecttype="custom" o:connectlocs="1,21;1,22;2,23;3,23;4,23;5,23;5,22;6,21;6,21;6,20;6,18;6,17;6,16;5,15;5,14;5,13;5,12;5,11;5,10;5,8;6,7;6,6;6,5;6,4;6,3;6,2;5,1;5,1;4,0;3,0;2,1;1,1;1,2;1,3;1,4;1,6;1,7;1,8;0,9;0,10;0,11;0,12;0,14;0,15;1,16;1,17;1,18;1,19;1,20" o:connectangles="0,0,0,0,0,0,0,0,0,0,0,0,0,0,0,0,0,0,0,0,0,0,0,0,0,0,0,0,0,0,0,0,0,0,0,0,0,0,0,0,0,0,0,0,0,0,0,0,0"/>
                  </v:shape>
                  <v:shape id="Freeform 3747" o:spid="_x0000_s1661" style="position:absolute;left:241;top:451;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CwoMUA&#10;AADdAAAADwAAAGRycy9kb3ducmV2LnhtbESPQWvCQBSE7wX/w/KE3urGVqqkbkSkJeLJqtjrM/vM&#10;BrNv0+zWpP/eFQo9DjPzDTNf9LYWV2p95VjBeJSAIC6crrhUcNh/PM1A+ICssXZMCn7JwyIbPMwx&#10;1a7jT7ruQikihH2KCkwITSqlLwxZ9CPXEEfv7FqLIcq2lLrFLsJtLZ+T5FVarDguGGxoZai47H6s&#10;gpzfzQmPuO0n+Uku118b032jUo/DfvkGIlAf/sN/7bVW8DKdTOH+Jj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ALCgxQAAAN0AAAAPAAAAAAAAAAAAAAAAAJgCAABkcnMv&#10;ZG93bnJldi54bWxQSwUGAAAAAAQABAD1AAAAigMAAAAA&#10;" path="m1,21r,l1,21r,1l2,22r,1l2,23r1,l3,23r1,l4,23r1,l5,23r,-1l6,22r,-1l6,21r,l6,20r,l6,19r,-1l6,18r,-1l6,17r,-1l5,16r,-1l5,15r,-1l5,13r,l5,12r,l5,11r,l5,10r,l5,9,5,8r,l6,7r,l6,6r,l6,5,6,4r,l6,3r,l6,2r,l6,2,5,1r,l5,1,4,r,l3,r,l2,1r,l2,1,1,1r,1l1,2r,1l1,3r,1l1,4r,1l1,6r,l1,7r,l1,8,,8,,9r,1l,10r,1l,11r,1l,12r,1l,14r,l,15r,l1,16r,l1,17r,l1,18r,l1,19r,1l1,20r,1xe" filled="f" strokeweight="0">
                    <v:stroke joinstyle="miter"/>
                    <v:path arrowok="t" o:connecttype="custom" o:connectlocs="1,21;1,22;2,23;3,23;4,23;5,23;5,22;6,21;6,21;6,20;6,18;6,17;6,16;5,15;5,14;5,13;5,12;5,11;5,10;5,8;6,7;6,6;6,5;6,4;6,3;6,2;5,1;5,1;4,0;3,0;2,1;1,1;1,2;1,3;1,4;1,6;1,7;1,8;0,9;0,10;0,11;0,12;0,14;0,15;1,16;1,17;1,18;1,19;1,20" o:connectangles="0,0,0,0,0,0,0,0,0,0,0,0,0,0,0,0,0,0,0,0,0,0,0,0,0,0,0,0,0,0,0,0,0,0,0,0,0,0,0,0,0,0,0,0,0,0,0,0,0"/>
                  </v:shape>
                  <v:shape id="Freeform 3748" o:spid="_x0000_s1662" style="position:absolute;left:247;top:45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acEA&#10;AADdAAAADwAAAGRycy9kb3ducmV2LnhtbERPz2vCMBS+C/sfwhvsZlM3UalGGQNhJ6VuB4+P5tkW&#10;m5csibbzrzcHwePH93u1GUwnruRDa1nBJMtBEFdWt1wr+P3ZjhcgQkTW2FkmBf8UYLN+Ga2w0Lbn&#10;kq6HWIsUwqFABU2MrpAyVA0ZDJl1xIk7WW8wJuhrqT32Kdx08j3PZ9Jgy6mhQUdfDVXnw8UoGLjc&#10;uj9J+/OtvZTeHWu9y3ul3l6HzyWISEN8ih/ub63gYz5Nc9Ob9ATk+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PmmnBAAAA3QAAAA8AAAAAAAAAAAAAAAAAmAIAAGRycy9kb3du&#10;cmV2LnhtbFBLBQYAAAAABAAEAPUAAACGAwAAAAA=&#10;" path="m,15l,5r,l,5r,l,5r,l,4r,l,4r,l,4r,l,4r,l,4r,l,3r,l,3r,l,3r1,l1,3r,l1,3r,l1,3r,l1,3r,l1,3,1,2r,l1,2r,l1,2r1,l2,2r,l2,2r,l2,2r,l2,2r,l2,2r,l2,2r,l2,2r1,l3,2r,l3,2r,l3,2r,l3,1r,l3,1r,l3,1r1,l4,1r,l14,r,l14,r,l14,r,l15,r,l15,r,l15,r,l15,r,l15,r,l15,r,l15,r1,l16,r,l16,r,l16,r,l16,r,l16,r,l16,1r1,l17,1r,l17,1r,l17,1r,l17,1r,l17,1r,l17,1r,l17,1r,l17,2r,l17,2r,l17,2r1,l18,2r,l18,2r,l18,2r,l18,3r,l18,3r,l18,3r,l18,3r,l18,3r,l18,3r,l18,4r,l18,4r,l18,4r,l18,4r,l18,4r,l18,15r,l18,16r,l18,16r,l18,16r,l18,16r,l18,16r,l18,16r,1l18,17r,l18,17r,l18,17r,l18,17r,l18,17r,l18,18r,l18,18r,l18,18r,l18,18r,l18,18r,l18,18r-1,l17,18r,1l17,19r,l17,19r,l17,19r,l17,19r,l17,19r,l17,19r,l17,19r,l17,20r-1,l16,20r,l16,20r,l16,20r,l16,20r,l16,20r,l16,20r,l16,20r-1,l15,20r,l15,20r,l15,20r,l15,20r,l15,20r-1,l14,20r,l14,20,4,18r,l4,18r,l4,18r,l3,18r,l3,18r,l3,18r,l3,18r,l3,18r,l3,18r-1,l2,18r,l2,18r,l2,18r,l2,18r,l2,18r,l1,18r,l1,18r,l1,18r,-1l1,17r,l1,17r,l1,17r,l1,17r,l1,17,,17r,l,17,,16r,l,16r,l,16r,l,16r,l,16r,l,16,,15r,l,15r,l,15r,xe" fillcolor="#f2f2f2" stroked="f">
                    <v:path arrowok="t" o:connecttype="custom" o:connectlocs="0,5;0,4;0,4;0,3;1,3;1,3;1,2;2,2;2,2;2,2;3,2;3,1;4,1;14,0;15,0;15,0;15,0;16,0;16,0;17,1;17,1;17,1;17,2;18,2;18,3;18,3;18,3;18,4;18,4;18,16;18,16;18,17;18,17;18,17;18,18;18,18;17,19;17,19;17,19;16,20;16,20;16,20;15,20;15,20;14,20;4,18;3,18;3,18;2,18;2,18;2,18;1,18;1,17;1,17;0,16;0,16;0,15;0,15" o:connectangles="0,0,0,0,0,0,0,0,0,0,0,0,0,0,0,0,0,0,0,0,0,0,0,0,0,0,0,0,0,0,0,0,0,0,0,0,0,0,0,0,0,0,0,0,0,0,0,0,0,0,0,0,0,0,0,0,0,0"/>
                  </v:shape>
                  <v:shape id="Freeform 3749" o:spid="_x0000_s1663" style="position:absolute;left:247;top:453;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m2KccA&#10;AADdAAAADwAAAGRycy9kb3ducmV2LnhtbESPQWsCMRSE74X+h/CE3mpiq9VujWILBREKunrx9ti8&#10;7i7dvCxJurv+eyMUehxm5htmuR5sIzryoXasYTJWIIgLZ2ouNZyOn48LECEiG2wck4YLBViv7u+W&#10;mBnX84G6PJYiQThkqKGKsc2kDEVFFsPYtcTJ+3beYkzSl9J47BPcNvJJqRdpsea0UGFLHxUVP/mv&#10;1aD2533MF19Tddq8991uN/OdnGn9MBo2byAiDfE//NfeGg3P8+kr3N6k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5tinHAAAA3QAAAA8AAAAAAAAAAAAAAAAAmAIAAGRy&#10;cy9kb3ducmV2LnhtbFBLBQYAAAAABAAEAPUAAACMAwAAAAA=&#10;" path="m,15l,5r,l,5r,l,5r,l,4r,l,4r,l,4r,l,4r,l,4r,l,3r,l,3r,l,3r1,l1,3r,l1,3r,l1,3r,l1,3r,l1,3,1,2r,l1,2r,l1,2r1,l2,2r,l2,2r,l2,2r,l2,2r,l2,2r,l2,2r,l2,2r1,l3,2r,l3,2r,l3,2r,l3,1r,l3,1r,l3,1r1,l4,1r,l14,r,l14,r,l14,r,l15,r,l15,r,l15,r,l15,r,l15,r,l15,r,l15,r1,l16,r,l16,r,l16,r,l16,r,l16,r,l16,1r1,l17,1r,l17,1r,l17,1r,l17,1r,l17,1r,l17,1r,l17,1r,l17,2r,l17,2r,l17,2r1,l18,2r,l18,2r,l18,2r,l18,3r,l18,3r,l18,3r,l18,3r,l18,3r,l18,3r,l18,4r,l18,4r,l18,4r,l18,4r,l18,4r,l18,15r,l18,16r,l18,16r,l18,16r,l18,16r,l18,16r,l18,16r,1l18,17r,l18,17r,l18,17r,l18,17r,l18,17r,l18,18r,l18,18r,l18,18r,l18,18r,l18,18r,l18,18r-1,l17,18r,1l17,19r,l17,19r,l17,19r,l17,19r,l17,19r,l17,19r,l17,19r,l17,20r-1,l16,20r,l16,20r,l16,20r,l16,20r,l16,20r,l16,20r,l16,20r-1,l15,20r,l15,20r,l15,20r,l15,20r,l15,20r-1,l14,20r,l14,20,4,18r,l4,18r,l4,18r,l3,18r,l3,18r,l3,18r,l3,18r,l3,18r,l3,18r-1,l2,18r,l2,18r,l2,18r,l2,18r,l2,18r,l1,18r,l1,18r,l1,18r,-1l1,17r,l1,17r,l1,17r,l1,17r,l1,17,,17r,l,17,,16r,l,16r,l,16r,l,16r,l,16r,l,16,,15r,l,15r,l,15r,xe" filled="f" strokeweight="0">
                    <v:stroke joinstyle="miter"/>
                    <v:path arrowok="t" o:connecttype="custom" o:connectlocs="0,5;0,4;0,4;0,3;1,3;1,3;1,2;2,2;2,2;2,2;3,2;3,1;4,1;14,0;15,0;15,0;15,0;16,0;16,0;17,1;17,1;17,1;17,2;18,2;18,3;18,3;18,3;18,4;18,4;18,16;18,16;18,17;18,17;18,17;18,18;18,18;17,19;17,19;17,19;16,20;16,20;16,20;15,20;15,20;14,20;4,18;3,18;3,18;2,18;2,18;2,18;1,18;1,17;1,17;0,16;0,16;0,15;0,15" o:connectangles="0,0,0,0,0,0,0,0,0,0,0,0,0,0,0,0,0,0,0,0,0,0,0,0,0,0,0,0,0,0,0,0,0,0,0,0,0,0,0,0,0,0,0,0,0,0,0,0,0,0,0,0,0,0,0,0,0,0"/>
                  </v:shape>
                  <v:shape id="Freeform 3750" o:spid="_x0000_s1664" style="position:absolute;left:245;top:45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wCKMcA&#10;AADdAAAADwAAAGRycy9kb3ducmV2LnhtbESPwU4CMRCG7ya8QzMkXox0kYC6UgghYjxwcSXE47gd&#10;txu20822Qn1752DicfLP/803y3X2nTrTENvABqaTAhRxHWzLjYHD++72AVRMyBa7wGTghyKsV6Or&#10;JZY2XPiNzlVqlEA4lmjApdSXWsfakcc4CT2xZF9h8JhkHBptB7wI3Hf6rigW2mPLcsFhT1tH9an6&#10;9qLxEXbT/HhDebZZVJ979zJ/jkdjrsd58wQqUU7/y3/tV2tgdj8Xf/lGE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MAijHAAAA3QAAAA8AAAAAAAAAAAAAAAAAmAIAAGRy&#10;cy9kb3ducmV2LnhtbFBLBQYAAAAABAAEAPUAAACMAwAAAAA=&#10;" path="m,3l2,5r1,l3,5r,l3,5r,l3,5r,l3,5r,l3,5r,l3,5,3,4r1,l4,4r,l4,4r,l4,4r,l4,4r,l4,4r,l3,4,3,3r,l3,3r,l3,3r,l3,3r,l3,3r,l3,3,,,,3xe" fillcolor="#f2f2f2" stroked="f">
                    <v:path arrowok="t" o:connecttype="custom" o:connectlocs="0,3;2,5;3,5;3,5;3,5;3,5;3,5;3,5;3,5;3,5;3,5;3,5;3,5;3,5;3,4;4,4;4,4;4,4;4,4;4,4;4,4;4,4;4,4;4,4;4,4;4,4;3,4;3,3;3,3;3,3;3,3;3,3;3,3;3,3;3,3;3,3;3,3;3,3;0,0;0,3" o:connectangles="0,0,0,0,0,0,0,0,0,0,0,0,0,0,0,0,0,0,0,0,0,0,0,0,0,0,0,0,0,0,0,0,0,0,0,0,0,0,0,0"/>
                  </v:shape>
                  <v:shape id="Freeform 3751" o:spid="_x0000_s1665" style="position:absolute;left:245;top:45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ZGccYA&#10;AADdAAAADwAAAGRycy9kb3ducmV2LnhtbESPT4vCMBTE74LfITzBm6Yqu2o1igiyy3rwTz14fDTP&#10;tti8lCZr67ffCAseh5n5DbNct6YUD6pdYVnBaBiBIE6tLjhTcEl2gxkI55E1lpZJwZMcrFfdzhJj&#10;bRs+0ePsMxEg7GJUkHtfxVK6NCeDbmgr4uDdbG3QB1lnUtfYBLgp5TiKPqXBgsNCjhVtc0rv51+j&#10;oP2az+Th+sySJpGXuTnsj9HPVKl+r90sQHhq/Tv83/7WCibTjxG83o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ZGccYAAADdAAAADwAAAAAAAAAAAAAAAACYAgAAZHJz&#10;L2Rvd25yZXYueG1sUEsFBgAAAAAEAAQA9QAAAIsDAAAAAA==&#10;" path="m,3l2,5r1,l3,5r,l3,5r,l3,5r,l3,5r,l3,5r,l3,5,3,4r1,l4,4r,l4,4r,l4,4r,l4,4r,l4,4r,l3,4,3,3r,l3,3r,l3,3r,l3,3r,l3,3r,l3,3,,,,3xe" filled="f" strokeweight="0">
                    <v:stroke joinstyle="miter"/>
                    <v:path arrowok="t" o:connecttype="custom" o:connectlocs="0,3;2,5;3,5;3,5;3,5;3,5;3,5;3,5;3,5;3,5;3,5;3,5;3,5;3,5;3,4;4,4;4,4;4,4;4,4;4,4;4,4;4,4;4,4;4,4;4,4;4,4;3,4;3,3;3,3;3,3;3,3;3,3;3,3;3,3;3,3;3,3;3,3;3,3;0,0;0,3" o:connectangles="0,0,0,0,0,0,0,0,0,0,0,0,0,0,0,0,0,0,0,0,0,0,0,0,0,0,0,0,0,0,0,0,0,0,0,0,0,0,0,0"/>
                  </v:shape>
                  <v:shape id="Freeform 3752" o:spid="_x0000_s1666" style="position:absolute;left:245;top:4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I5xMcA&#10;AADdAAAADwAAAGRycy9kb3ducmV2LnhtbESPQWsCMRCF74X+hzAFL6VmVbR1axQRLR68uC3F43Qz&#10;3SzdTJZN1PTfG0Hw+Hjzvjdvtoi2ESfqfO1YwaCfgSAuna65UvD1uXl5A+EDssbGMSn4Jw+L+ePD&#10;DHPtzrynUxEqkSDsc1RgQmhzKX1pyKLvu5Y4eb+usxiS7CqpOzwnuG3kMMsm0mLNqcFgSytD5V9x&#10;tOmNg9sM4vSZ4mg5KX525mO89t9K9Z7i8h1EoBjux7f0VisYvY6HcF2TEC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SOcTHAAAA3QAAAA8AAAAAAAAAAAAAAAAAmAIAAGRy&#10;cy9kb3ducmV2LnhtbFBLBQYAAAAABAAEAPUAAACMAwAAAAA=&#10;" path="m,2l3,r,l3,r,l3,r,l3,r,l3,r,l3,r,1l3,1r,l3,1r,l4,1r,l4,1r,l4,1r,l4,1r,1l4,2r,l4,2r,l3,2r,l3,2r,l3,2r,l3,2r,l3,2r,l,5,,2xe" fillcolor="#f2f2f2" stroked="f">
                    <v:path arrowok="t" o:connecttype="custom" o:connectlocs="0,2;3,0;3,0;3,0;3,0;3,0;3,0;3,0;3,0;3,0;3,0;3,0;3,1;3,1;3,1;3,1;3,1;4,1;4,1;4,1;4,1;4,1;4,1;4,1;4,2;4,2;4,2;4,2;4,2;3,2;3,2;3,2;3,2;3,2;3,2;3,2;3,2;3,2;3,2;0,5;0,2" o:connectangles="0,0,0,0,0,0,0,0,0,0,0,0,0,0,0,0,0,0,0,0,0,0,0,0,0,0,0,0,0,0,0,0,0,0,0,0,0,0,0,0,0"/>
                  </v:shape>
                  <v:shape id="Freeform 3753" o:spid="_x0000_s1667" style="position:absolute;left:245;top:4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h9ncYA&#10;AADdAAAADwAAAGRycy9kb3ducmV2LnhtbESPT4vCMBTE78J+h/CEvWmq4r9qlEVYlPXgrvXg8dE8&#10;22LzUppo67ffCILHYWZ+wyzXrSnFnWpXWFYw6EcgiFOrC84UnJLv3gyE88gaS8uk4EEO1quPzhJj&#10;bRv+o/vRZyJA2MWoIPe+iqV0aU4GXd9WxMG72NqgD7LOpK6xCXBTymEUTaTBgsNCjhVtckqvx5tR&#10;0G7nM3k4P7KkSeRpbg773+hnqtRnt/1agPDU+nf41d5pBaPpeATPN+EJ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h9ncYAAADdAAAADwAAAAAAAAAAAAAAAACYAgAAZHJz&#10;L2Rvd25yZXYueG1sUEsFBgAAAAAEAAQA9QAAAIsDAAAAAA==&#10;" path="m,2l3,r,l3,r,l3,r,l3,r,l3,r,l3,r,1l3,1r,l3,1r,l4,1r,l4,1r,l4,1r,l4,1r,1l4,2r,l4,2r,l3,2r,l3,2r,l3,2r,l3,2r,l3,2r,l,5,,2xe" filled="f" strokeweight="0">
                    <v:stroke joinstyle="miter"/>
                    <v:path arrowok="t" o:connecttype="custom" o:connectlocs="0,2;3,0;3,0;3,0;3,0;3,0;3,0;3,0;3,0;3,0;3,0;3,0;3,1;3,1;3,1;3,1;3,1;4,1;4,1;4,1;4,1;4,1;4,1;4,1;4,2;4,2;4,2;4,2;4,2;3,2;3,2;3,2;3,2;3,2;3,2;3,2;3,2;3,2;3,2;0,5;0,2" o:connectangles="0,0,0,0,0,0,0,0,0,0,0,0,0,0,0,0,0,0,0,0,0,0,0,0,0,0,0,0,0,0,0,0,0,0,0,0,0,0,0,0,0"/>
                  </v:shape>
                  <v:shape id="Freeform 3754" o:spid="_x0000_s1668" style="position:absolute;left:243;top:45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SAI8YA&#10;AADdAAAADwAAAGRycy9kb3ducmV2LnhtbESPQUsDMRSE74L/ITzBm8221arbpqWsqIWC1FX0+ti8&#10;ZpcmL0sS2/XfG0HwOMzMN8xiNTgrjhRi51nBeFSAIG687tgoeH97vLoDEROyRuuZFHxThNXy/GyB&#10;pfYnfqVjnYzIEI4lKmhT6kspY9OSwzjyPXH29j44TFkGI3XAU4Y7KydFMZMOO84LLfZUtdQc6i+n&#10;wL7U+4fPVO/CvXnuqo+tsdXTTqnLi2E9B5FoSP/hv/ZGK5je3lzD75v8BOT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SAI8YAAADdAAAADwAAAAAAAAAAAAAAAACYAgAAZHJz&#10;L2Rvd25yZXYueG1sUEsFBgAAAAAEAAQA9QAAAIsDAAAAAA==&#10;" path="m1,20r,l1,20r,1l1,21r,l2,22r,l2,22r1,l3,22r,l3,21r1,l4,21r,-1l4,20r,l4,19r,-1l4,18r,-1l4,17r,-1l4,16r,-1l4,15r,-1l4,14r,-1l4,12r-1,l3,11r,l3,10r,l4,9r,l4,8r,l4,7,4,6r,l4,5r,l4,4r,l4,3r,l4,2r,l4,1r,l4,1,3,r,l3,r,l2,r,l2,,1,r,1l1,1r,l1,2r,l1,3r,l1,4r,l1,5r,l1,6r,l1,7r,1l,8,,9r,l,10r,l,11r,1l,12r,1l,13r,1l1,14r,1l1,15r,1l1,16r,1l1,17r,1l1,18r,1l1,20xe" fillcolor="#f2f2f2" stroked="f">
                    <v:path arrowok="t" o:connecttype="custom" o:connectlocs="1,20;1,21;1,21;2,22;3,22;3,22;4,21;4,20;4,20;4,18;4,17;4,16;4,15;4,14;4,13;3,12;3,11;3,10;4,9;4,8;4,6;4,5;4,4;4,3;4,2;4,1;4,1;3,0;3,0;2,0;1,0;1,1;1,2;1,3;1,4;1,5;1,6;1,7;0,8;0,9;0,10;0,12;0,13;0,14;1,15;1,16;1,17;1,18;1,19" o:connectangles="0,0,0,0,0,0,0,0,0,0,0,0,0,0,0,0,0,0,0,0,0,0,0,0,0,0,0,0,0,0,0,0,0,0,0,0,0,0,0,0,0,0,0,0,0,0,0,0,0"/>
                  </v:shape>
                  <v:shape id="Freeform 3755" o:spid="_x0000_s1669" style="position:absolute;left:243;top:452;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Fyx8YA&#10;AADdAAAADwAAAGRycy9kb3ducmV2LnhtbESPQUvDQBSE7wX/w/IEL6XdrRKV2G2RlkLBk6kWj8/s&#10;MwnJvg272yb9964g9DjMzDfMcj3aTpzJh8axhsVcgSAunWm40vBx2M2eQYSIbLBzTBouFGC9upks&#10;MTdu4Hc6F7ESCcIhRw11jH0uZShrshjmridO3o/zFmOSvpLG45DgtpP3Sj1Kiw2nhRp72tRUtsXJ&#10;apiqy3ZvWvxU35vi65gVg2/fKq3vbsfXFxCRxngN/7f3RsPDU5bB35v0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Fyx8YAAADdAAAADwAAAAAAAAAAAAAAAACYAgAAZHJz&#10;L2Rvd25yZXYueG1sUEsFBgAAAAAEAAQA9QAAAIsDAAAAAA==&#10;" path="m1,20r,l1,20r,1l1,21r,l2,22r,l2,22r1,l3,22r,l3,21r1,l4,21r,-1l4,20r,l4,19r,-1l4,18r,-1l4,17r,-1l4,16r,-1l4,15r,-1l4,14r,-1l4,12r-1,l3,11r,l3,10r,l4,9r,l4,8r,l4,7,4,6r,l4,5r,l4,4r,l4,3r,l4,2r,l4,1r,l4,1,3,r,l3,r,l2,r,l2,,1,r,1l1,1r,l1,2r,l1,3r,l1,4r,l1,5r,l1,6r,l1,7r,1l,8,,9r,l,10r,l,11r,1l,12r,1l,13r,1l1,14r,1l1,15r,1l1,16r,1l1,17r,1l1,18r,1l1,20xe" filled="f" strokeweight="0">
                    <v:stroke joinstyle="miter"/>
                    <v:path arrowok="t" o:connecttype="custom" o:connectlocs="1,20;1,21;1,21;2,22;3,22;3,22;4,21;4,20;4,20;4,18;4,17;4,16;4,15;4,14;4,13;3,12;3,11;3,10;4,9;4,8;4,6;4,5;4,4;4,3;4,2;4,1;4,1;3,0;3,0;2,0;1,0;1,1;1,2;1,3;1,4;1,5;1,6;1,7;0,8;0,9;0,10;0,12;0,13;0,14;1,15;1,16;1,17;1,18;1,19" o:connectangles="0,0,0,0,0,0,0,0,0,0,0,0,0,0,0,0,0,0,0,0,0,0,0,0,0,0,0,0,0,0,0,0,0,0,0,0,0,0,0,0,0,0,0,0,0,0,0,0,0"/>
                  </v:shape>
                </v:group>
                <v:group id="Group 3756" o:spid="_x0000_s1670" style="position:absolute;left:299;top:307;width:24;height:168" coordorigin="299,307" coordsize="24,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ZcwXMYAAADdAAAADwAAAGRycy9kb3ducmV2LnhtbESPS4vCQBCE74L/YWhh&#10;bzrJig+io4jsLh5E8AHircm0STDTEzKzSfz3zsKCx6KqvqKW686UoqHaFZYVxKMIBHFqdcGZgsv5&#10;ezgH4TyyxtIyKXiSg/Wq31tiom3LR2pOPhMBwi5BBbn3VSKlS3My6Ea2Ig7e3dYGfZB1JnWNbYCb&#10;Un5G0VQaLDgs5FjRNqf0cfo1Cn5abDfj+KvZP+7b5+08OVz3MSn1Meg2CxCeOv8O/7d3WsF4NpnC&#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lzBcxgAAAN0A&#10;AAAPAAAAAAAAAAAAAAAAAKoCAABkcnMvZG93bnJldi54bWxQSwUGAAAAAAQABAD6AAAAnQMAAAAA&#10;">
                  <v:shape id="Freeform 3757" o:spid="_x0000_s1671" style="position:absolute;left:299;top:307;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jcdMcA&#10;AADdAAAADwAAAGRycy9kb3ducmV2LnhtbESPT2vCQBTE74LfYXlCb7oxRS1pNiKlFnvowT/QHB/Z&#10;1yQk+zZk1xi/fbdQ8DjMzG+YdDuaVgzUu9qyguUiAkFcWF1zqeBy3s9fQDiPrLG1TAru5GCbTScp&#10;Jtre+EjDyZciQNglqKDyvkukdEVFBt3CdsTB+7G9QR9kX0rd4y3ATSvjKFpLgzWHhQo7equoaE5X&#10;o+DweY+/B8w/Yqyv6/xrddnr90app9m4ewXhafSP8H/7oBU8b1Yb+HsTnoDM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Y3HTHAAAA3QAAAA8AAAAAAAAAAAAAAAAAmAIAAGRy&#10;cy9kb3ducmV2LnhtbFBLBQYAAAAABAAEAPUAAACMAwAAAAA=&#10;" path="m1,20r,1l1,21r1,1l2,22r,l3,22r,1l4,23r,l4,23,5,22r,l6,22r,l6,21r,l6,20r,l6,19r,l6,18r,l6,17r,l6,16r,-1l6,15r,-1l6,14r,-1l5,13r,-1l5,11r,l5,10r1,l6,9r,l6,8r,l6,7,6,6r,l6,5r,l6,4r,l6,3r,l6,2r,l6,1r,l5,1,5,,4,r,l4,,3,r,l2,1r,l2,1,1,2r,l1,2r,1l1,4r,l1,5r,l1,6r,l1,7r,1l1,8r,1l1,9r,1l1,11,,11r,1l,12r1,1l1,13r,1l1,14r,1l1,15r,1l1,17r,l1,18r,l1,19r,l1,20r,xe" fillcolor="#f2f2f2" stroked="f">
                    <v:path arrowok="t" o:connecttype="custom" o:connectlocs="1,21;2,22;2,22;3,23;4,23;5,22;6,22;6,21;6,20;6,19;6,18;6,17;6,16;6,15;6,14;5,13;5,11;5,10;6,9;6,8;6,7;6,6;6,5;6,4;6,3;6,2;6,1;5,0;4,0;3,0;2,1;2,1;1,2;1,3;1,4;1,5;1,6;1,8;1,9;1,10;0,11;0,12;1,13;1,14;1,15;1,17;1,18;1,19;1,20" o:connectangles="0,0,0,0,0,0,0,0,0,0,0,0,0,0,0,0,0,0,0,0,0,0,0,0,0,0,0,0,0,0,0,0,0,0,0,0,0,0,0,0,0,0,0,0,0,0,0,0,0"/>
                  </v:shape>
                  <v:shape id="Freeform 3758" o:spid="_x0000_s1672" style="position:absolute;left:299;top:307;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yD8IA&#10;AADdAAAADwAAAGRycy9kb3ducmV2LnhtbERPyW7CMBC9V+IfrEHiVhxaNgUMQqgIxKkFBNchHuKo&#10;8TjEhqR/Xx8q9fj09vmytaV4Uu0LxwoG/QQEceZ0wbmC03HzOgXhA7LG0jEp+CEPy0XnZY6pdg1/&#10;0fMQchFD2KeowIRQpVL6zJBF33cVceRurrYYIqxzqWtsYrgt5VuSjKXFgmODwYrWhrLvw8Mq2PKH&#10;ueIZP9vh9ipXu8veNHdUqtdtVzMQgdrwL/5z77SC98kozo1v4hOQ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RrIPwgAAAN0AAAAPAAAAAAAAAAAAAAAAAJgCAABkcnMvZG93&#10;bnJldi54bWxQSwUGAAAAAAQABAD1AAAAhwMAAAAA&#10;" path="m1,20r,1l1,21r1,1l2,22r,l3,22r,1l4,23r,l4,23,5,22r,l6,22r,l6,21r,l6,20r,l6,19r,l6,18r,l6,17r,l6,16r,-1l6,15r,-1l6,14r,-1l5,13r,-1l5,11r,l5,10r1,l6,9r,l6,8r,l6,7,6,6r,l6,5r,l6,4r,l6,3r,l6,2r,l6,1r,l5,1,5,,4,r,l4,,3,r,l2,1r,l2,1,1,2r,l1,2r,1l1,4r,l1,5r,l1,6r,l1,7r,1l1,8r,1l1,9r,1l1,11,,11r,1l,12r1,1l1,13r,1l1,14r,1l1,15r,1l1,17r,l1,18r,l1,19r,l1,20r,xe" filled="f" strokeweight="0">
                    <v:stroke joinstyle="miter"/>
                    <v:path arrowok="t" o:connecttype="custom" o:connectlocs="1,21;2,22;2,22;3,23;4,23;5,22;6,22;6,21;6,20;6,19;6,18;6,17;6,16;6,15;6,14;5,13;5,11;5,10;6,9;6,8;6,7;6,6;6,5;6,4;6,3;6,2;6,1;5,0;4,0;3,0;2,1;2,1;1,2;1,3;1,4;1,5;1,6;1,8;1,9;1,10;0,11;0,12;1,13;1,14;1,15;1,17;1,18;1,19;1,20" o:connectangles="0,0,0,0,0,0,0,0,0,0,0,0,0,0,0,0,0,0,0,0,0,0,0,0,0,0,0,0,0,0,0,0,0,0,0,0,0,0,0,0,0,0,0,0,0,0,0,0,0"/>
                  </v:shape>
                  <v:shape id="Freeform 3759" o:spid="_x0000_s1673" style="position:absolute;left:306;top:308;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Ns8QA&#10;AADdAAAADwAAAGRycy9kb3ducmV2LnhtbESPwW7CMBBE75X4B2uReitOiSgQMAiQqOgRygds440T&#10;NV5bsYH072skJI6jmXmjWa5724ordaFxrOB9lIEgLp1u2Cg4f+/fZiBCRNbYOiYFfxRgvRq8LLHQ&#10;7sZHup6iEQnCoUAFdYy+kDKUNVkMI+eJk1e5zmJMsjNSd3hLcNvKcZZ9SIsNp4UaPe1qKn9PF6sg&#10;bmfe5NXn16HKcqPPe9+Of7xSr8N+swARqY/P8KN90Ary6WQO9zfpCc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fzbPEAAAA3QAAAA8AAAAAAAAAAAAAAAAAmAIAAGRycy9k&#10;b3ducmV2LnhtbFBLBQYAAAAABAAEAPUAAACJAwAAAAA=&#10;" path="m,16l,6r,l,6,,5r,l,5r,l,5r,l,5r,l,5r,l,5,,4r,l,4r,l,4r,l,4r,l,4r,l,4r,l,4r,l,3r,l,3r1,l1,3r,l1,3r,l1,3r,l1,3r,l1,3r,l1,3r,l1,3r,l1,3r1,l2,3r,l2,2r,l2,2r,l2,2r,l2,2r,l2,2r1,l3,2r,l3,2r,l3,2,13,r,l13,r1,l14,r,l14,r,l14,r,l14,r,l14,1r,l14,1r1,l15,1r,l15,1r,l15,1r,l15,1r,l15,1r,l15,1r,l16,1r,l16,1r,l16,1r,1l16,2r,l16,2r,l16,2r,l16,2r,l16,2r,l17,2r,l17,2r,l17,2r,1l17,3r,l17,3r,l17,3r,l17,3r,l17,3r,l17,3r,1l17,4r,l17,4r,l17,4r,l17,4r,l17,4r,l17,5r,l17,5r,l17,5r,l17,5r,l17,16r,l17,16r,l17,17r,l17,17r,l17,17r,l17,17r,l17,17r,l17,17r,1l17,18r,l17,18r,l17,18r,l17,18r,l17,18r,l17,18r,1l17,19r,l17,19r,l17,19r,l17,19r,l17,19r,l17,19r,l17,20r,l17,20r-1,l16,20r,l16,20r,l16,20r,l16,20r,l16,20r,l16,20r,1l16,21r-1,l15,21r,l15,21r,l15,21r,l15,21r,l15,21r,l15,21r,l14,21r,l14,21r,l14,21r,l14,21r,l14,21r,l13,21,3,19r,l3,19r,l3,19r,l3,19r,l3,19r-1,l2,19r,l2,19r,l2,19r,l2,19r,l2,19r,l1,19r,l1,19r,l1,19r,l1,19r,l1,18r,l1,18r,l,18r,l,18r,l,18r,l,18r,l,18r,l,18,,17r,l,17r,l,17r,l,17r,l,17r,l,17r,l,16r,l,16r,l,16r,l,16r,xe" fillcolor="#f2f2f2" stroked="f">
                    <v:path arrowok="t" o:connecttype="custom" o:connectlocs="0,5;0,5;0,5;0,4;0,4;0,3;1,3;1,3;1,3;2,3;2,2;2,2;3,2;14,0;14,0;14,1;15,1;15,1;16,1;16,2;16,2;16,2;17,2;17,3;17,3;17,4;17,4;17,5;17,5;17,16;17,17;17,17;17,18;17,18;17,19;17,19;17,19;16,20;16,20;16,20;15,21;15,21;15,21;14,21;14,21;3,19;3,19;2,19;2,19;1,19;1,19;0,18;0,18;0,18;0,17;0,17;0,16;0,16" o:connectangles="0,0,0,0,0,0,0,0,0,0,0,0,0,0,0,0,0,0,0,0,0,0,0,0,0,0,0,0,0,0,0,0,0,0,0,0,0,0,0,0,0,0,0,0,0,0,0,0,0,0,0,0,0,0,0,0,0,0"/>
                  </v:shape>
                  <v:shape id="Freeform 3760" o:spid="_x0000_s1674" style="position:absolute;left:306;top:308;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X/dsEA&#10;AADdAAAADwAAAGRycy9kb3ducmV2LnhtbERPzWrCQBC+F3yHZQQvRTe1YCW6ihQFi3io+gBDdswG&#10;s7MhO8b49u6h0OPH979c975WHbWxCmzgY5KBIi6Crbg0cDnvxnNQUZAt1oHJwJMirFeDtyXmNjz4&#10;l7qTlCqFcMzRgBNpcq1j4chjnISGOHHX0HqUBNtS2xYfKdzXepplM+2x4tTgsKFvR8XtdPcG4mWb&#10;ofxcxd2n72V3OBx754/GjIb9ZgFKqJd/8Z97bw18fs3S/vQmPQG9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V/3bBAAAA3QAAAA8AAAAAAAAAAAAAAAAAmAIAAGRycy9kb3du&#10;cmV2LnhtbFBLBQYAAAAABAAEAPUAAACGAwAAAAA=&#10;" path="m,16l,6r,l,6,,5r,l,5r,l,5r,l,5r,l,5r,l,5,,4r,l,4r,l,4r,l,4r,l,4r,l,4r,l,4r,l,3r,l,3r1,l1,3r,l1,3r,l1,3r,l1,3r,l1,3r,l1,3r,l1,3r,l1,3r1,l2,3r,l2,2r,l2,2r,l2,2r,l2,2r,l2,2r1,l3,2r,l3,2r,l3,2,13,r,l13,r1,l14,r,l14,r,l14,r,l14,r,l14,1r,l14,1r1,l15,1r,l15,1r,l15,1r,l15,1r,l15,1r,l15,1r,l16,1r,l16,1r,l16,1r,1l16,2r,l16,2r,l16,2r,l16,2r,l16,2r,l17,2r,l17,2r,l17,2r,1l17,3r,l17,3r,l17,3r,l17,3r,l17,3r,l17,3r,1l17,4r,l17,4r,l17,4r,l17,4r,l17,4r,l17,5r,l17,5r,l17,5r,l17,5r,l17,16r,l17,16r,l17,17r,l17,17r,l17,17r,l17,17r,l17,17r,l17,17r,1l17,18r,l17,18r,l17,18r,l17,18r,l17,18r,l17,18r,1l17,19r,l17,19r,l17,19r,l17,19r,l17,19r,l17,19r,l17,20r,l17,20r-1,l16,20r,l16,20r,l16,20r,l16,20r,l16,20r,l16,20r,1l16,21r-1,l15,21r,l15,21r,l15,21r,l15,21r,l15,21r,l15,21r,l14,21r,l14,21r,l14,21r,l14,21r,l14,21r,l13,21,3,19r,l3,19r,l3,19r,l3,19r,l3,19r-1,l2,19r,l2,19r,l2,19r,l2,19r,l2,19r,l1,19r,l1,19r,l1,19r,l1,19r,l1,18r,l1,18r,l,18r,l,18r,l,18r,l,18r,l,18r,l,18,,17r,l,17r,l,17r,l,17r,l,17r,l,17r,l,16r,l,16r,l,16r,l,16r,xe" filled="f" strokeweight="0">
                    <v:stroke joinstyle="miter"/>
                    <v:path arrowok="t" o:connecttype="custom" o:connectlocs="0,5;0,5;0,5;0,4;0,4;0,3;1,3;1,3;1,3;2,3;2,2;2,2;3,2;14,0;14,0;14,1;15,1;15,1;16,1;16,2;16,2;16,2;17,2;17,3;17,3;17,4;17,4;17,5;17,5;17,16;17,17;17,17;17,18;17,18;17,19;17,19;17,19;16,20;16,20;16,20;15,21;15,21;15,21;14,21;14,21;3,19;3,19;2,19;2,19;1,19;1,19;0,18;0,18;0,18;0,17;0,17;0,16;0,16" o:connectangles="0,0,0,0,0,0,0,0,0,0,0,0,0,0,0,0,0,0,0,0,0,0,0,0,0,0,0,0,0,0,0,0,0,0,0,0,0,0,0,0,0,0,0,0,0,0,0,0,0,0,0,0,0,0,0,0,0,0"/>
                  </v:shape>
                  <v:shape id="Freeform 3761" o:spid="_x0000_s1675" style="position:absolute;left:303;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xtDscA&#10;AADdAAAADwAAAGRycy9kb3ducmV2LnhtbESPQUvDQBCF74L/YRnBi7SbWBo1dhOKWOmhF2MRj2N2&#10;zAazsyG7tuu/dwsFj48373vzVnW0gzjQ5HvHCvJ5BoK4dbrnTsH+bTO7B+EDssbBMSn4JQ91dXmx&#10;wlK7I7/SoQmdSBD2JSowIYyllL41ZNHP3UicvC83WQxJTp3UEx4T3A7yNssKabHn1GBwpCdD7Xfz&#10;Y9MbH26Tx4cbiot10XzuzMvy2b8rdX0V148gAsXwf3xOb7WCxV2Rw2lNQoCs/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sbQ7HAAAA3QAAAA8AAAAAAAAAAAAAAAAAmAIAAGRy&#10;cy9kb3ducmV2LnhtbFBLBQYAAAAABAAEAPUAAACMAwAAAAA=&#10;" path="m,3l3,5r,l3,5r,l3,5r,l3,5r,l3,5,3,4r1,l4,4r,l4,4r,l4,4r,l4,4r,l4,4r,l4,4,4,3r,l4,3r,l4,3r,l4,3r,l4,3r,l4,3,3,3r,l3,3r,l,,,3xe" fillcolor="#f2f2f2" stroked="f">
                    <v:path arrowok="t" o:connecttype="custom" o:connectlocs="0,3;3,5;3,5;3,5;3,5;3,5;3,5;3,5;3,5;3,5;3,4;4,4;4,4;4,4;4,4;4,4;4,4;4,4;4,4;4,4;4,4;4,4;4,4;4,3;4,3;4,3;4,3;4,3;4,3;4,3;4,3;4,3;4,3;4,3;3,3;3,3;3,3;3,3;0,0;0,3" o:connectangles="0,0,0,0,0,0,0,0,0,0,0,0,0,0,0,0,0,0,0,0,0,0,0,0,0,0,0,0,0,0,0,0,0,0,0,0,0,0,0,0"/>
                  </v:shape>
                  <v:shape id="Freeform 3762" o:spid="_x0000_s1676" style="position:absolute;left:303;top:310;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gSu8UA&#10;AADdAAAADwAAAGRycy9kb3ducmV2LnhtbESPQYvCMBSE78L+h/AWvGm6ClqrURZBVvTgrvXg8dE8&#10;22LzUpqsrf/eCILHYWa+YRarzlTiRo0rLSv4GkYgiDOrS84VnNLNIAbhPLLGyjIpuJOD1fKjt8BE&#10;25b/6Hb0uQgQdgkqKLyvEyldVpBBN7Q1cfAutjHog2xyqRtsA9xUchRFE2mw5LBQYE3rgrLr8d8o&#10;6H5msTyc73napvI0M4f9b7SbKtX/7L7nIDx1/h1+tbdawXg6Gc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eBK7xQAAAN0AAAAPAAAAAAAAAAAAAAAAAJgCAABkcnMv&#10;ZG93bnJldi54bWxQSwUGAAAAAAQABAD1AAAAigMAAAAA&#10;" path="m,3l3,5r,l3,5r,l3,5r,l3,5r,l3,5,3,4r1,l4,4r,l4,4r,l4,4r,l4,4r,l4,4r,l4,4,4,3r,l4,3r,l4,3r,l4,3r,l4,3r,l4,3,3,3r,l3,3r,l,,,3xe" filled="f" strokeweight="0">
                    <v:stroke joinstyle="miter"/>
                    <v:path arrowok="t" o:connecttype="custom" o:connectlocs="0,3;3,5;3,5;3,5;3,5;3,5;3,5;3,5;3,5;3,5;3,4;4,4;4,4;4,4;4,4;4,4;4,4;4,4;4,4;4,4;4,4;4,4;4,4;4,3;4,3;4,3;4,3;4,3;4,3;4,3;4,3;4,3;4,3;4,3;3,3;3,3;3,3;3,3;0,0;0,3" o:connectangles="0,0,0,0,0,0,0,0,0,0,0,0,0,0,0,0,0,0,0,0,0,0,0,0,0,0,0,0,0,0,0,0,0,0,0,0,0,0,0,0"/>
                  </v:shape>
                  <v:shape id="Freeform 3763" o:spid="_x0000_s1677" style="position:absolute;left:303;top:323;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nCMccA&#10;AADdAAAADwAAAGRycy9kb3ducmV2LnhtbESPT2vCQBDF70K/wzKF3nRTU7SkbkQKFm/VVAq9Ddlp&#10;/jQ7G7IbE/30riD0+Hjzfm/eaj2aRpyoc5VlBc+zCARxbnXFhYLj13b6CsJ5ZI2NZVJwJgfr9GGy&#10;wkTbgQ90ynwhAoRdggpK79tESpeXZNDNbEscvF/bGfRBdoXUHQ4Bbho5j6KFNFhxaCixpfeS8r+s&#10;N+GNuv7YZN+X409cvHwOS9/vm56UenocN28gPI3+//ie3mkF8XIRw21NQI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5wjHHAAAA3QAAAA8AAAAAAAAAAAAAAAAAmAIAAGRy&#10;cy9kb3ducmV2LnhtbFBLBQYAAAAABAAEAPUAAACMAwAAAAA=&#10;" path="m,2l3,r,l3,r,l3,r,l3,r,l3,r,l4,r,l4,r,1l4,1r,l4,1r,l4,1r,l4,1r,l4,1r,l4,1r,l4,2r,l4,2r,l4,2r,l4,2r,l4,2r,l4,2r,l,4,,2xe" fillcolor="#f2f2f2" stroked="f">
                    <v:path arrowok="t" o:connecttype="custom" o:connectlocs="0,2;3,0;3,0;3,0;3,0;3,0;3,0;3,0;3,0;3,0;3,0;4,0;4,0;4,0;4,1;4,1;4,1;4,1;4,1;4,1;4,1;4,1;4,1;4,1;4,1;4,1;4,1;4,2;4,2;4,2;4,2;4,2;4,2;4,2;4,2;4,2;4,2;4,2;4,2;0,4;0,2" o:connectangles="0,0,0,0,0,0,0,0,0,0,0,0,0,0,0,0,0,0,0,0,0,0,0,0,0,0,0,0,0,0,0,0,0,0,0,0,0,0,0,0,0"/>
                  </v:shape>
                  <v:shape id="Freeform 3764" o:spid="_x0000_s1678" style="position:absolute;left:303;top:323;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UhccA&#10;AADdAAAADwAAAGRycy9kb3ducmV2LnhtbESP3WrCQBSE7wu+w3KE3hTd2BaV6CoiBPojYqIPcMge&#10;k2D2bMhuk7RP3y0UvBxm5htmvR1MLTpqXWVZwWwagSDOra64UHA5J5MlCOeRNdaWScE3OdhuRg9r&#10;jLXtOaUu84UIEHYxKii9b2IpXV6SQTe1DXHwrrY16INsC6lb7APc1PI5iubSYMVhocSG9iXlt+zL&#10;KEgOaTHL+49kd8rsT0fp8fT5/qTU43jYrUB4Gvw9/N9+0wpeFvNX+HsTnoD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XRlIXHAAAA3QAAAA8AAAAAAAAAAAAAAAAAmAIAAGRy&#10;cy9kb3ducmV2LnhtbFBLBQYAAAAABAAEAPUAAACMAwAAAAA=&#10;" path="m,2l3,r,l3,r,l3,r,l3,r,l3,r,l4,r,l4,r,1l4,1r,l4,1r,l4,1r,l4,1r,l4,1r,l4,1r,l4,2r,l4,2r,l4,2r,l4,2r,l4,2r,l4,2r,l,4,,2xe" filled="f" strokeweight="0">
                    <v:stroke joinstyle="miter"/>
                    <v:path arrowok="t" o:connecttype="custom" o:connectlocs="0,2;3,0;3,0;3,0;3,0;3,0;3,0;3,0;3,0;3,0;3,0;4,0;4,0;4,0;4,1;4,1;4,1;4,1;4,1;4,1;4,1;4,1;4,1;4,1;4,1;4,1;4,1;4,2;4,2;4,2;4,2;4,2;4,2;4,2;4,2;4,2;4,2;4,2;4,2;0,4;0,2" o:connectangles="0,0,0,0,0,0,0,0,0,0,0,0,0,0,0,0,0,0,0,0,0,0,0,0,0,0,0,0,0,0,0,0,0,0,0,0,0,0,0,0,0"/>
                  </v:shape>
                  <v:shape id="Freeform 3765" o:spid="_x0000_s1679" style="position:absolute;left:302;top:308;width:3;height:21;visibility:visible;mso-wrap-style:square;v-text-anchor:top" coordsize="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HQPMgA&#10;AADdAAAADwAAAGRycy9kb3ducmV2LnhtbESPT2vCQBTE70K/w/IKvYhuatFo6iqlWOqhiP8Qj4/s&#10;azY0+zZk15h+e7cg9DjMzG+Y+bKzlWip8aVjBc/DBARx7nTJhYLj4WMwBeEDssbKMSn4JQ/LxUNv&#10;jpl2V95Ruw+FiBD2GSowIdSZlD43ZNEPXU0cvW/XWAxRNoXUDV4j3FZylCQTabHkuGCwpndD+c/+&#10;YhWEdns51xtzSkbppzFf41V/1l8p9fTYvb2CCNSF//C9vdYKXtLJGP7exCcgF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YdA8yAAAAN0AAAAPAAAAAAAAAAAAAAAAAJgCAABk&#10;cnMvZG93bnJldi54bWxQSwUGAAAAAAQABAD1AAAAjQMAAAAA&#10;" path="m,19r,1l,20r,l1,21r,l1,21r,l2,21r,l2,21r,l3,21r,l3,20r,l3,20r,-1l3,19r,-1l3,18r,-1l3,17r,-1l3,16r,-1l3,14r,l3,13r,l3,12r,l3,11r,l3,10r,l3,9,3,8r,l3,7r,l3,6r,l3,5r,l3,4,3,3r,l3,2r,l3,1r,l3,1,3,r,l2,r,l2,r,l1,r,l1,r,l,1r,l,1,,2r,l,3r,l,4,,5r,l,6r,l,7r,l,8r,l,9r,1l,10r,1l,11r,1l,12r,1l,13r,1l,14r,1l,16r,l,17r,l,18r,l,19r,xe" fillcolor="#f2f2f2" stroked="f">
                    <v:path arrowok="t" o:connecttype="custom" o:connectlocs="0,20;0,20;1,21;1,21;2,21;2,21;3,21;3,20;3,19;3,18;3,17;3,16;3,15;3,14;3,13;3,12;3,11;3,10;3,8;3,7;3,6;3,5;3,4;3,3;3,2;3,1;3,0;2,0;2,0;1,0;1,0;0,1;0,1;0,2;0,3;0,5;0,6;0,7;0,8;0,9;0,10;0,11;0,12;0,13;0,14;0,16;0,17;0,18;0,19" o:connectangles="0,0,0,0,0,0,0,0,0,0,0,0,0,0,0,0,0,0,0,0,0,0,0,0,0,0,0,0,0,0,0,0,0,0,0,0,0,0,0,0,0,0,0,0,0,0,0,0,0"/>
                  </v:shape>
                  <v:shape id="Freeform 3766" o:spid="_x0000_s1680" style="position:absolute;left:302;top:308;width:3;height:21;visibility:visible;mso-wrap-style:square;v-text-anchor:top" coordsize="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8nZsMA&#10;AADdAAAADwAAAGRycy9kb3ducmV2LnhtbESP3YrCMBSE7wXfIZyFvdN0FVvpGkUEF8Erfx7g2Jxt&#10;is1JbWLtvv1GELwcZuYbZrHqbS06an3lWMHXOAFBXDhdcangfNqO5iB8QNZYOyYFf+RhtRwOFphr&#10;9+ADdcdQighhn6MCE0KTS+kLQxb92DXE0ft1rcUQZVtK3eIjwm0tJ0mSSosVxwWDDW0MFdfj3Sq4&#10;2Kmd7W6+M7cs+J/0lHXX/UWpz49+/Q0iUB/e4Vd7pxVMszSF55v4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8nZsMAAADdAAAADwAAAAAAAAAAAAAAAACYAgAAZHJzL2Rv&#10;d25yZXYueG1sUEsFBgAAAAAEAAQA9QAAAIgDAAAAAA==&#10;" path="m,19r,1l,20r,l1,21r,l1,21r,l2,21r,l2,21r,l3,21r,l3,20r,l3,20r,-1l3,19r,-1l3,18r,-1l3,17r,-1l3,16r,-1l3,14r,l3,13r,l3,12r,l3,11r,l3,10r,l3,9,3,8r,l3,7r,l3,6r,l3,5r,l3,4,3,3r,l3,2r,l3,1r,l3,1,3,r,l2,r,l2,r,l1,r,l1,r,l,1r,l,1,,2r,l,3r,l,4,,5r,l,6r,l,7r,l,8r,l,9r,1l,10r,1l,11r,1l,12r,1l,13r,1l,14r,1l,16r,l,17r,l,18r,l,19r,xe" filled="f" strokeweight="0">
                    <v:stroke joinstyle="miter"/>
                    <v:path arrowok="t" o:connecttype="custom" o:connectlocs="0,20;0,20;1,21;1,21;2,21;2,21;3,21;3,20;3,19;3,18;3,17;3,16;3,15;3,14;3,13;3,12;3,11;3,10;3,8;3,7;3,6;3,5;3,4;3,3;3,2;3,1;3,0;2,0;2,0;1,0;1,0;0,1;0,1;0,2;0,3;0,5;0,6;0,7;0,8;0,9;0,10;0,11;0,12;0,13;0,14;0,16;0,17;0,18;0,19" o:connectangles="0,0,0,0,0,0,0,0,0,0,0,0,0,0,0,0,0,0,0,0,0,0,0,0,0,0,0,0,0,0,0,0,0,0,0,0,0,0,0,0,0,0,0,0,0,0,0,0,0"/>
                  </v:shape>
                  <v:shape id="Freeform 3767" o:spid="_x0000_s1681" style="position:absolute;left:299;top:336;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QWyccA&#10;AADdAAAADwAAAGRycy9kb3ducmV2LnhtbESPT2vCQBTE70K/w/IKvZlNI40ldZVStNiDB1OhHh/Z&#10;1ySYfRuya/58+25B8DjMzG+Y1WY0jeipc7VlBc9RDIK4sLrmUsHpezd/BeE8ssbGMimYyMFm/TBb&#10;YabtwEfqc1+KAGGXoYLK+zaT0hUVGXSRbYmD92s7gz7IrpS6wyHATSOTOE6lwZrDQoUtfVRUXPKr&#10;UbD/mpKfHs+fCdbX9Hx4Oe309qLU0+P4/gbC0+jv4Vt7rxUslukS/t+EJ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0FsnHAAAA3QAAAA8AAAAAAAAAAAAAAAAAmAIAAGRy&#10;cy9kb3ducmV2LnhtbFBLBQYAAAAABAAEAPUAAACMAwAAAAA=&#10;" path="m1,20r,1l1,21r,1l2,22r,l3,22r,1l3,23r1,l4,23,5,22r,l5,22r1,l6,21r,l6,20r,l6,19r,l6,18r,l6,17r,l6,16r,-1l5,15r,-1l5,14r,-1l5,13r,-1l5,11r,l5,10r,l5,9r,l5,8r1,l6,7,6,6r,l6,5r,l6,4r,l6,3,6,2r,l6,2,6,1,5,1r,l5,,4,r,l3,r,l3,,2,1r,l1,1r,1l1,2r,l1,3r,1l1,4r,1l1,5r,1l1,6r,1l1,8r,l1,9,,9r,1l,10r,1l,12r,l,13r,l,14r1,l1,15r,l1,16r,1l1,17r,1l1,18r,1l1,19r,1l1,20xe" fillcolor="#f2f2f2" stroked="f">
                    <v:path arrowok="t" o:connecttype="custom" o:connectlocs="1,21;1,22;2,22;3,23;4,23;5,22;5,22;6,21;6,20;6,19;6,18;6,17;6,16;5,15;5,14;5,13;5,11;5,10;5,9;5,8;6,7;6,6;6,5;6,4;6,2;6,2;5,1;5,0;4,0;3,0;2,1;1,1;1,2;1,3;1,4;1,5;1,6;1,8;1,9;0,10;0,11;0,12;0,13;1,14;1,15;1,17;1,18;1,19;1,20" o:connectangles="0,0,0,0,0,0,0,0,0,0,0,0,0,0,0,0,0,0,0,0,0,0,0,0,0,0,0,0,0,0,0,0,0,0,0,0,0,0,0,0,0,0,0,0,0,0,0,0,0"/>
                  </v:shape>
                  <v:shape id="Freeform 3768" o:spid="_x0000_s1682" style="position:absolute;left:299;top:336;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4ssIA&#10;AADdAAAADwAAAGRycy9kb3ducmV2LnhtbERPz2vCMBS+C/sfwhO8zdQpOrqmImND8aTd2K7P5q0p&#10;a166Jtr635vDwOPH9ztbD7YRF+p87VjBbJqAIC6drrlS8Pnx/vgMwgdkjY1jUnAlD+v8YZRhql3P&#10;R7oUoRIxhH2KCkwIbSqlLw1Z9FPXEkfux3UWQ4RdJXWHfQy3jXxKkqW0WHNsMNjSq6HytzhbBVt+&#10;Myf8wsOw2J7kZve9N/0fKjUZD5sXEIGGcBf/u3dawXy1jHPjm/gE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KniywgAAAN0AAAAPAAAAAAAAAAAAAAAAAJgCAABkcnMvZG93&#10;bnJldi54bWxQSwUGAAAAAAQABAD1AAAAhwMAAAAA&#10;" path="m1,20r,1l1,21r,1l2,22r,l3,22r,1l3,23r1,l4,23,5,22r,l5,22r1,l6,21r,l6,20r,l6,19r,l6,18r,l6,17r,l6,16r,-1l5,15r,-1l5,14r,-1l5,13r,-1l5,11r,l5,10r,l5,9r,l5,8r1,l6,7,6,6r,l6,5r,l6,4r,l6,3,6,2r,l6,2,6,1,5,1r,l5,,4,r,l3,r,l3,,2,1r,l1,1r,1l1,2r,l1,3r,1l1,4r,1l1,5r,1l1,6r,1l1,8r,l1,9,,9r,1l,10r,1l,12r,l,13r,l,14r1,l1,15r,l1,16r,1l1,17r,1l1,18r,1l1,19r,1l1,20xe" filled="f" strokeweight="0">
                    <v:stroke joinstyle="miter"/>
                    <v:path arrowok="t" o:connecttype="custom" o:connectlocs="1,21;1,22;2,22;3,23;4,23;5,22;5,22;6,21;6,20;6,19;6,18;6,17;6,16;5,15;5,14;5,13;5,11;5,10;5,9;5,8;6,7;6,6;6,5;6,4;6,2;6,2;5,1;5,0;4,0;3,0;2,1;1,1;1,2;1,3;1,4;1,5;1,6;1,8;1,9;0,10;0,11;0,12;0,13;1,14;1,15;1,17;1,18;1,19;1,20" o:connectangles="0,0,0,0,0,0,0,0,0,0,0,0,0,0,0,0,0,0,0,0,0,0,0,0,0,0,0,0,0,0,0,0,0,0,0,0,0,0,0,0,0,0,0,0,0,0,0,0,0"/>
                  </v:shape>
                  <v:shape id="Freeform 3769" o:spid="_x0000_s1683" style="position:absolute;left:306;top:337;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MHDsMA&#10;AADdAAAADwAAAGRycy9kb3ducmV2LnhtbESPUWvCMBSF3wf+h3CFvc1UC047o2yCQx9X/QF3zW1a&#10;bG5CE7X794sg+Hg453yHs9oMthNX6kPrWMF0koEgrpxu2Sg4HXdvCxAhImvsHJOCPwqwWY9eVlho&#10;d+MfupbRiAThUKCCJkZfSBmqhiyGifPEyatdbzEm2Rupe7wluO3kLMvm0mLLaaFBT9uGqnN5sQri&#10;18KbvP4+7OssN/q0893s1yv1Oh4+P0BEGuIz/GjvtYL8fb6E+5v0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MHDsMAAADdAAAADwAAAAAAAAAAAAAAAACYAgAAZHJzL2Rv&#10;d25yZXYueG1sUEsFBgAAAAAEAAQA9QAAAIgDAAAAAA==&#10;" path="m,16l,6r,l,6,,5r,l,5r,l,5r,l,5r,l,5r,l,5,,4r,l,4r,l,4r,l,4r,l,4r,l,4r,l,4r,l,3r,l,3r,l,3r,l1,3r,l1,3r,l1,3r,l1,3r,l1,3r,l1,3r,l1,3r,l2,3r,l2,2r,l2,2r,l2,2r,l2,2r,l2,2r,l2,2r1,l3,2r,l3,2,13,r,l13,r,l13,r1,l14,r,l14,r,l14,r,l14,1r,l14,1r,l14,1r1,l15,1r,l15,1r,l15,1r,l15,1r,l15,1r,l15,1r,l16,1r,l16,1r,l16,1r,1l16,2r,l16,2r,l16,2r,l16,2r,l16,2r,l16,2r,l17,2r,1l17,3r,l17,3r,l17,3r,l17,3r,l17,3r,l17,3r,1l17,4r,l17,4r,l17,4r,l17,4r,l17,4r,l17,5r,l17,5r,l17,5r,l17,5r,l17,16r,l17,16r,l17,16r,1l17,17r,l17,17r,l17,17r,l17,17r,l17,17r,l17,18r,l17,18r,l17,18r,l17,18r,l17,18r,l17,18r,1l17,19r,l17,19r,l17,19r,l17,19r,l17,19r,l16,19r,l16,19r,l16,20r,l16,20r,l16,20r,l16,20r,l16,20r,l16,20r,l15,20r,1l15,21r,l15,21r,l15,21r,l15,21r,l15,21r,l15,21r,l14,21r,l14,21r,l14,21r,l14,21r,l14,21r,l13,21r,l13,21,3,19r,l3,19r,l3,19r,l3,19r-1,l2,19r,l2,19r,l2,19r,l2,19r,l2,19r,l2,19r-1,l1,19r,l1,19r,l1,19r,l1,19r,l1,18,,18r,l,18r,l,18r,l,18r,l,18r,l,18r,l,18,,17r,l,17r,l,17r,l,17r,l,17r,l,17r,l,16r,l,16r,l,16r,l,16r,l,16xe" fillcolor="#f2f2f2" stroked="f">
                    <v:path arrowok="t" o:connecttype="custom" o:connectlocs="0,5;0,5;0,5;0,4;0,4;0,3;0,3;1,3;1,3;2,3;2,2;2,2;3,2;13,0;14,0;14,1;15,1;15,1;15,1;16,1;16,2;16,2;17,2;17,3;17,3;17,4;17,4;17,5;17,5;17,16;17,17;17,17;17,18;17,18;17,19;17,19;16,19;16,20;16,20;16,20;15,21;15,21;14,21;14,21;13,21;3,19;2,19;2,19;2,19;1,19;1,19;0,18;0,18;0,17;0,17;0,17;0,16;0,16" o:connectangles="0,0,0,0,0,0,0,0,0,0,0,0,0,0,0,0,0,0,0,0,0,0,0,0,0,0,0,0,0,0,0,0,0,0,0,0,0,0,0,0,0,0,0,0,0,0,0,0,0,0,0,0,0,0,0,0,0,0"/>
                  </v:shape>
                  <v:shape id="Freeform 3770" o:spid="_x0000_s1684" style="position:absolute;left:306;top:337;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pq8EA&#10;AADdAAAADwAAAGRycy9kb3ducmV2LnhtbERPzWrCQBC+F3yHZQQvRTdVUImuIlKhRTzU+gBDdswG&#10;s7MhO8b07bsHwePH97/e9r5WHbWxCmzgY5KBIi6Crbg0cPk9jJegoiBbrAOTgT+KsN0M3taY2/Dg&#10;H+rOUqoUwjFHA06kybWOhSOPcRIa4sRdQ+tREmxLbVt8pHBf62mWzbXHilODw4b2jorb+e4NxMtn&#10;hvJ9FXefvpfd8XjqnT8ZMxr2uxUooV5e4qf7yxqYLRZpf3qTnoD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MaavBAAAA3QAAAA8AAAAAAAAAAAAAAAAAmAIAAGRycy9kb3du&#10;cmV2LnhtbFBLBQYAAAAABAAEAPUAAACGAwAAAAA=&#10;" path="m,16l,6r,l,6,,5r,l,5r,l,5r,l,5r,l,5r,l,5,,4r,l,4r,l,4r,l,4r,l,4r,l,4r,l,4r,l,3r,l,3r,l,3r,l1,3r,l1,3r,l1,3r,l1,3r,l1,3r,l1,3r,l1,3r,l2,3r,l2,2r,l2,2r,l2,2r,l2,2r,l2,2r,l2,2r1,l3,2r,l3,2,13,r,l13,r,l13,r1,l14,r,l14,r,l14,r,l14,1r,l14,1r,l14,1r1,l15,1r,l15,1r,l15,1r,l15,1r,l15,1r,l15,1r,l16,1r,l16,1r,l16,1r,1l16,2r,l16,2r,l16,2r,l16,2r,l16,2r,l16,2r,l17,2r,1l17,3r,l17,3r,l17,3r,l17,3r,l17,3r,l17,3r,1l17,4r,l17,4r,l17,4r,l17,4r,l17,4r,l17,5r,l17,5r,l17,5r,l17,5r,l17,16r,l17,16r,l17,16r,1l17,17r,l17,17r,l17,17r,l17,17r,l17,17r,l17,18r,l17,18r,l17,18r,l17,18r,l17,18r,l17,18r,1l17,19r,l17,19r,l17,19r,l17,19r,l17,19r,l16,19r,l16,19r,l16,20r,l16,20r,l16,20r,l16,20r,l16,20r,l16,20r,l15,20r,1l15,21r,l15,21r,l15,21r,l15,21r,l15,21r,l15,21r,l14,21r,l14,21r,l14,21r,l14,21r,l14,21r,l13,21r,l13,21,3,19r,l3,19r,l3,19r,l3,19r-1,l2,19r,l2,19r,l2,19r,l2,19r,l2,19r,l2,19r-1,l1,19r,l1,19r,l1,19r,l1,19r,l1,18,,18r,l,18r,l,18r,l,18r,l,18r,l,18r,l,18,,17r,l,17r,l,17r,l,17r,l,17r,l,17r,l,16r,l,16r,l,16r,l,16r,l,16xe" filled="f" strokeweight="0">
                    <v:stroke joinstyle="miter"/>
                    <v:path arrowok="t" o:connecttype="custom" o:connectlocs="0,5;0,5;0,5;0,4;0,4;0,3;0,3;1,3;1,3;2,3;2,2;2,2;3,2;13,0;14,0;14,1;15,1;15,1;15,1;16,1;16,2;16,2;17,2;17,3;17,3;17,4;17,4;17,5;17,5;17,16;17,17;17,17;17,18;17,18;17,19;17,19;16,19;16,20;16,20;16,20;15,21;15,21;14,21;14,21;13,21;3,19;2,19;2,19;2,19;1,19;1,19;0,18;0,18;0,17;0,17;0,17;0,16;0,16" o:connectangles="0,0,0,0,0,0,0,0,0,0,0,0,0,0,0,0,0,0,0,0,0,0,0,0,0,0,0,0,0,0,0,0,0,0,0,0,0,0,0,0,0,0,0,0,0,0,0,0,0,0,0,0,0,0,0,0,0,0"/>
                  </v:shape>
                  <v:shape id="Freeform 3771" o:spid="_x0000_s1685" style="position:absolute;left:303;top:3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X708cA&#10;AADdAAAADwAAAGRycy9kb3ducmV2LnhtbESPQWsCMRCF74L/IUyhF9HsVqp2axQpWnroxVWkx+lm&#10;ulncTJZNqvHfN4VCj48373vzlutoW3Gh3jeOFeSTDARx5XTDtYLjYTdegPABWWPrmBTcyMN6NRws&#10;sdDuynu6lKEWCcK+QAUmhK6Q0leGLPqJ64iT9+V6iyHJvpa6x2uC21Y+ZNlMWmw4NRjs6MVQdS6/&#10;bXrjw+3y+DSiON3Mys938/q49Sel7u/i5hlEoBj+j//Sb1rBdD7P4XdNQo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1+9PHAAAA3QAAAA8AAAAAAAAAAAAAAAAAmAIAAGRy&#10;cy9kb3ducmV2LnhtbFBLBQYAAAAABAAEAPUAAACMAwAAAAA=&#10;" path="m,3l3,5r,l3,5r,l3,5r,l3,4r,l3,4r,l3,4r,l4,4r,l4,4r,l4,4r,l4,4r,l4,4r,l4,3r,l4,3r,l4,3r,l3,3r,l3,3r,l3,3r,l3,3r,l3,3,,,,3xe" fillcolor="#f2f2f2" stroked="f">
                    <v:path arrowok="t" o:connecttype="custom" o:connectlocs="0,3;3,5;3,5;3,5;3,5;3,5;3,5;3,4;3,4;3,4;3,4;3,4;3,4;4,4;4,4;4,4;4,4;4,4;4,4;4,4;4,4;4,4;4,4;4,3;4,3;4,3;4,3;4,3;4,3;3,3;3,3;3,3;3,3;3,3;3,3;3,3;3,3;3,3;0,0;0,3" o:connectangles="0,0,0,0,0,0,0,0,0,0,0,0,0,0,0,0,0,0,0,0,0,0,0,0,0,0,0,0,0,0,0,0,0,0,0,0,0,0,0,0"/>
                  </v:shape>
                  <v:shape id="Freeform 3772" o:spid="_x0000_s1686" style="position:absolute;left:303;top:33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GEZsYA&#10;AADdAAAADwAAAGRycy9kb3ducmV2LnhtbESPT4vCMBTE7wt+h/CEva2pClutRhFBXHYP/qkHj4/m&#10;2Rabl9JEW7/9RhA8DjPzG2a+7Ewl7tS40rKC4SACQZxZXXKu4JRuviYgnEfWWFkmBQ9ysFz0PuaY&#10;aNvyge5Hn4sAYZeggsL7OpHSZQUZdANbEwfvYhuDPsgml7rBNsBNJUdR9C0NlhwWCqxpXVB2Pd6M&#10;gm47ncjd+ZGnbSpPU7P720e/sVKf/W41A+Gp8+/wq/2jFYzjeATPN+EJ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aGEZsYAAADdAAAADwAAAAAAAAAAAAAAAACYAgAAZHJz&#10;L2Rvd25yZXYueG1sUEsFBgAAAAAEAAQA9QAAAIsDAAAAAA==&#10;" path="m,3l3,5r,l3,5r,l3,5r,l3,4r,l3,4r,l3,4r,l4,4r,l4,4r,l4,4r,l4,4r,l4,4r,l4,3r,l4,3r,l4,3r,l3,3r,l3,3r,l3,3r,l3,3r,l3,3,,,,3xe" filled="f" strokeweight="0">
                    <v:stroke joinstyle="miter"/>
                    <v:path arrowok="t" o:connecttype="custom" o:connectlocs="0,3;3,5;3,5;3,5;3,5;3,5;3,5;3,4;3,4;3,4;3,4;3,4;3,4;4,4;4,4;4,4;4,4;4,4;4,4;4,4;4,4;4,4;4,4;4,3;4,3;4,3;4,3;4,3;4,3;3,3;3,3;3,3;3,3;3,3;3,3;3,3;3,3;3,3;0,0;0,3" o:connectangles="0,0,0,0,0,0,0,0,0,0,0,0,0,0,0,0,0,0,0,0,0,0,0,0,0,0,0,0,0,0,0,0,0,0,0,0,0,0,0,0"/>
                  </v:shape>
                  <v:shape id="Freeform 3773" o:spid="_x0000_s1687" style="position:absolute;left:303;top:352;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BU7MYA&#10;AADdAAAADwAAAGRycy9kb3ducmV2LnhtbESPQWvCQBCF7wX/wzKCt7rRlEaiq4jQ4q1tFMHbkB2T&#10;aHY2ZDcm7a/vFgoeH2/e9+atNoOpxZ1aV1lWMJtGIIhzqysuFBwPb88LEM4ja6wtk4JvcrBZj55W&#10;mGrb8xfdM1+IAGGXooLS+yaV0uUlGXRT2xAH72Jbgz7ItpC6xT7ATS3nUfQqDVYcGkpsaFdSfss6&#10;E964Xt+32enneI6Ll48+8d1n3ZFSk/GwXYLwNPjH8X96rxXESRLD35qAAL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6BU7MYAAADdAAAADwAAAAAAAAAAAAAAAACYAgAAZHJz&#10;L2Rvd25yZXYueG1sUEsFBgAAAAAEAAQA9QAAAIsDAAAAAA==&#10;" path="m,2l3,r,l3,r,l3,r,l3,r,l3,r,l3,r,l3,r,1l4,1r,l4,1r,l4,1r,l4,1r,l4,1r,l4,1r,l4,1r,1l4,2r,l4,2,3,2r,l3,2r,l3,2r,l3,2,,4,,2xe" fillcolor="#f2f2f2" stroked="f">
                    <v:path arrowok="t" o:connecttype="custom" o:connectlocs="0,2;3,0;3,0;3,0;3,0;3,0;3,0;3,0;3,0;3,0;3,0;3,0;3,0;3,0;3,1;4,1;4,1;4,1;4,1;4,1;4,1;4,1;4,1;4,1;4,1;4,1;4,1;4,1;4,2;4,2;4,2;4,2;3,2;3,2;3,2;3,2;3,2;3,2;3,2;0,4;0,2" o:connectangles="0,0,0,0,0,0,0,0,0,0,0,0,0,0,0,0,0,0,0,0,0,0,0,0,0,0,0,0,0,0,0,0,0,0,0,0,0,0,0,0,0"/>
                  </v:shape>
                  <v:shape id="Freeform 3774" o:spid="_x0000_s1688" style="position:absolute;left:303;top:352;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gCWMcA&#10;AADdAAAADwAAAGRycy9kb3ducmV2LnhtbESP0WrCQBRE3wv+w3KFvhTdWEVLdBUpBFotxaR+wCV7&#10;m4Rm74bsNol+vSsU+jjMzBlmsxtMLTpqXWVZwWwagSDOra64UHD+SiYvIJxH1lhbJgUXcrDbjh42&#10;GGvbc0pd5gsRIOxiVFB638RSurwkg25qG+LgfdvWoA+yLaRusQ9wU8vnKFpKgxWHhRIbei0p/8l+&#10;jYLkIy1meX9I9qfMXjtKP0/H9yelHsfDfg3C0+D/w3/tN61gvlot4P4mPAG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AIAljHAAAA3QAAAA8AAAAAAAAAAAAAAAAAmAIAAGRy&#10;cy9kb3ducmV2LnhtbFBLBQYAAAAABAAEAPUAAACMAwAAAAA=&#10;" path="m,2l3,r,l3,r,l3,r,l3,r,l3,r,l3,r,l3,r,1l4,1r,l4,1r,l4,1r,l4,1r,l4,1r,l4,1r,l4,1r,1l4,2r,l4,2,3,2r,l3,2r,l3,2r,l3,2,,4,,2xe" filled="f" strokeweight="0">
                    <v:stroke joinstyle="miter"/>
                    <v:path arrowok="t" o:connecttype="custom" o:connectlocs="0,2;3,0;3,0;3,0;3,0;3,0;3,0;3,0;3,0;3,0;3,0;3,0;3,0;3,0;3,1;4,1;4,1;4,1;4,1;4,1;4,1;4,1;4,1;4,1;4,1;4,1;4,1;4,1;4,2;4,2;4,2;4,2;3,2;3,2;3,2;3,2;3,2;3,2;3,2;0,4;0,2" o:connectangles="0,0,0,0,0,0,0,0,0,0,0,0,0,0,0,0,0,0,0,0,0,0,0,0,0,0,0,0,0,0,0,0,0,0,0,0,0,0,0,0,0"/>
                  </v:shape>
                  <v:shape id="Freeform 3775" o:spid="_x0000_s1689" style="position:absolute;left:302;top:337;width:3;height:21;visibility:visible;mso-wrap-style:square;v-text-anchor:top" coordsize="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hG4ccA&#10;AADdAAAADwAAAGRycy9kb3ducmV2LnhtbESPQWvCQBSE74X+h+UVvIhutNjU6CoiFj1IabWIx0f2&#10;NRuafRuya4z/vlsQehxm5htmvuxsJVpqfOlYwWiYgCDOnS65UPB1fBu8gvABWWPlmBTcyMNy8fgw&#10;x0y7K39SewiFiBD2GSowIdSZlD43ZNEPXU0cvW/XWAxRNoXUDV4j3FZynCQv0mLJccFgTWtD+c/h&#10;YhWE9uNyrt/NKRmnW2P2k01/2t8o1XvqVjMQgbrwH763d1rBc5pO4O9Nf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4RuHHAAAA3QAAAA8AAAAAAAAAAAAAAAAAmAIAAGRy&#10;cy9kb3ducmV2LnhtbFBLBQYAAAAABAAEAPUAAACMAwAAAAA=&#10;" path="m,19r,1l,20r,l,21r1,l1,21r,l1,21r1,l2,21r,l2,21r1,l3,20r,l3,20r,-1l3,19r,-1l3,18r,-1l3,16r,l3,16r,-1l3,14r,l3,13r,l3,12r,l3,11r,l3,10,3,9r,l3,8r,l3,7r,l3,6r,l3,5r,l3,4,3,3r,l3,2r,l3,1r,l3,1,3,,2,r,l2,r,l1,r,l1,r,l,,,1r,l,1,,2r,l,3r,l,4,,5r,l,6r,l,7r,l,8r,l,9r,1l,10r,1l,11r,1l,12r,1l,13r,1l,14r,1l,16r,l,17r,l,18r,l,19r,xe" fillcolor="#f2f2f2" stroked="f">
                    <v:path arrowok="t" o:connecttype="custom" o:connectlocs="0,20;0,20;1,21;1,21;2,21;2,21;3,21;3,20;3,19;3,18;3,17;3,16;3,15;3,14;3,13;3,12;3,11;3,9;3,8;3,7;3,6;3,5;3,4;3,3;3,2;3,1;3,0;2,0;2,0;1,0;1,0;0,1;0,1;0,2;0,3;0,5;0,6;0,7;0,8;0,9;0,10;0,11;0,12;0,13;0,14;0,16;0,17;0,18;0,19" o:connectangles="0,0,0,0,0,0,0,0,0,0,0,0,0,0,0,0,0,0,0,0,0,0,0,0,0,0,0,0,0,0,0,0,0,0,0,0,0,0,0,0,0,0,0,0,0,0,0,0,0"/>
                  </v:shape>
                  <v:shape id="Freeform 3776" o:spid="_x0000_s1690" style="position:absolute;left:302;top:337;width:3;height:21;visibility:visible;mso-wrap-style:square;v-text-anchor:top" coordsize="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axu8MA&#10;AADdAAAADwAAAGRycy9kb3ducmV2LnhtbESP0YrCMBRE34X9h3AF3zRVsZVqlEVYEXxa9QOuzbUp&#10;Nje1ydb692ZhYR+HmTnDrLe9rUVHra8cK5hOEhDEhdMVlwou56/xEoQPyBprx6TgRR62m4/BGnPt&#10;nvxN3SmUIkLY56jAhNDkUvrCkEU/cQ1x9G6utRiibEupW3xGuK3lLElSabHiuGCwoZ2h4n76sQqu&#10;dm4Xh4fvzCMLfp+es+5+vCo1GvafKxCB+vAf/msftIJ5lqXw+yY+Ab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axu8MAAADdAAAADwAAAAAAAAAAAAAAAACYAgAAZHJzL2Rv&#10;d25yZXYueG1sUEsFBgAAAAAEAAQA9QAAAIgDAAAAAA==&#10;" path="m,19r,1l,20r,l,21r1,l1,21r,l1,21r1,l2,21r,l2,21r1,l3,20r,l3,20r,-1l3,19r,-1l3,18r,-1l3,16r,l3,16r,-1l3,14r,l3,13r,l3,12r,l3,11r,l3,10,3,9r,l3,8r,l3,7r,l3,6r,l3,5r,l3,4,3,3r,l3,2r,l3,1r,l3,1,3,,2,r,l2,r,l1,r,l1,r,l,,,1r,l,1,,2r,l,3r,l,4,,5r,l,6r,l,7r,l,8r,l,9r,1l,10r,1l,11r,1l,12r,1l,13r,1l,14r,1l,16r,l,17r,l,18r,l,19r,xe" filled="f" strokeweight="0">
                    <v:stroke joinstyle="miter"/>
                    <v:path arrowok="t" o:connecttype="custom" o:connectlocs="0,20;0,20;1,21;1,21;2,21;2,21;3,21;3,20;3,19;3,18;3,17;3,16;3,15;3,14;3,13;3,12;3,11;3,9;3,8;3,7;3,6;3,5;3,4;3,3;3,2;3,1;3,0;2,0;2,0;1,0;1,0;0,1;0,1;0,2;0,3;0,5;0,6;0,7;0,8;0,9;0,10;0,11;0,12;0,13;0,14;0,16;0,17;0,18;0,19" o:connectangles="0,0,0,0,0,0,0,0,0,0,0,0,0,0,0,0,0,0,0,0,0,0,0,0,0,0,0,0,0,0,0,0,0,0,0,0,0,0,0,0,0,0,0,0,0,0,0,0,0"/>
                  </v:shape>
                  <v:shape id="Freeform 3777" o:spid="_x0000_s1691" style="position:absolute;left:299;top:365;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2AFMcA&#10;AADdAAAADwAAAGRycy9kb3ducmV2LnhtbESPT2vCQBTE70K/w/IKvZlNIzUldZVStNiDB1OhHh/Z&#10;1ySYfRuya/58+25B8DjMzG+Y1WY0jeipc7VlBc9RDIK4sLrmUsHpezd/BeE8ssbGMimYyMFm/TBb&#10;YabtwEfqc1+KAGGXoYLK+zaT0hUVGXSRbYmD92s7gz7IrpS6wyHATSOTOF5KgzWHhQpb+qiouORX&#10;o2D/NSU/PZ4/E6yvy/Ph5bTT24tST4/j+xsIT6O/h2/tvVawSNMU/t+EJ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tgBTHAAAA3QAAAA8AAAAAAAAAAAAAAAAAmAIAAGRy&#10;cy9kb3ducmV2LnhtbFBLBQYAAAAABAAEAPUAAACMAwAAAAA=&#10;" path="m1,20r,1l1,21r,1l1,22r1,l2,22r1,1l3,23r1,l4,23r,-1l5,22r,l5,22,6,21r,l6,20r,l6,19r,l6,18r,l6,17,5,16r,l5,15r,l5,14r,l5,13r,l5,12r,-1l5,11r,-1l5,10,5,9r,l5,8r,l5,7,5,6r1,l6,5r,l6,4r,l6,3,6,2r,l6,2,5,1r,l5,1,4,r,l4,,3,r,l2,r,1l1,1r,l1,2r,l1,2r,1l1,3r,1l1,5r,l,6r,l,7,,8r,l,9r,l,10r,l,11r,1l,12r,1l,13r,1l,14r,1l,15r,1l,16r,1l1,18r,l1,19r,l1,20r,xe" fillcolor="#f2f2f2" stroked="f">
                    <v:path arrowok="t" o:connecttype="custom" o:connectlocs="1,21;1,22;2,22;3,23;4,23;4,22;5,22;6,21;6,20;6,19;6,18;6,17;5,16;5,15;5,14;5,13;5,11;5,10;5,9;5,8;5,7;6,6;6,5;6,4;6,2;6,2;5,1;4,0;4,0;3,0;2,1;1,1;1,2;1,3;1,4;1,5;0,6;0,8;0,9;0,10;0,11;0,12;0,13;0,14;0,15;0,16;1,18;1,19;1,20" o:connectangles="0,0,0,0,0,0,0,0,0,0,0,0,0,0,0,0,0,0,0,0,0,0,0,0,0,0,0,0,0,0,0,0,0,0,0,0,0,0,0,0,0,0,0,0,0,0,0,0,0"/>
                  </v:shape>
                  <v:shape id="Freeform 3778" o:spid="_x0000_s1692" style="position:absolute;left:299;top:365;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Pub8IA&#10;AADdAAAADwAAAGRycy9kb3ducmV2LnhtbERPz2vCMBS+C/sfwhO8aeqUObqmImND8aTd2K7P5q0p&#10;a166Jtr635vDwOPH9ztbD7YRF+p87VjBfJaAIC6drrlS8PnxPn0G4QOyxsYxKbiSh3X+MMow1a7n&#10;I12KUIkYwj5FBSaENpXSl4Ys+plriSP34zqLIcKukrrDPobbRj4myZO0WHNsMNjSq6HytzhbBVt+&#10;Myf8wsOw3J7kZve9N/0fKjUZD5sXEIGGcBf/u3dawWK1inPjm/gE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8+5vwgAAAN0AAAAPAAAAAAAAAAAAAAAAAJgCAABkcnMvZG93&#10;bnJldi54bWxQSwUGAAAAAAQABAD1AAAAhwMAAAAA&#10;" path="m1,20r,1l1,21r,1l1,22r1,l2,22r1,1l3,23r1,l4,23r,-1l5,22r,l5,22,6,21r,l6,20r,l6,19r,l6,18r,l6,17,5,16r,l5,15r,l5,14r,l5,13r,l5,12r,-1l5,11r,-1l5,10,5,9r,l5,8r,l5,7,5,6r1,l6,5r,l6,4r,l6,3,6,2r,l6,2,5,1r,l5,1,4,r,l4,,3,r,l2,r,1l1,1r,l1,2r,l1,2r,1l1,3r,1l1,5r,l,6r,l,7,,8r,l,9r,l,10r,l,11r,1l,12r,1l,13r,1l,14r,1l,15r,1l,16r,1l1,18r,l1,19r,l1,20r,xe" filled="f" strokeweight="0">
                    <v:stroke joinstyle="miter"/>
                    <v:path arrowok="t" o:connecttype="custom" o:connectlocs="1,21;1,22;2,22;3,23;4,23;4,22;5,22;6,21;6,20;6,19;6,18;6,17;5,16;5,15;5,14;5,13;5,11;5,10;5,9;5,8;5,7;6,6;6,5;6,4;6,2;6,2;5,1;4,0;4,0;3,0;2,1;1,1;1,2;1,3;1,4;1,5;0,6;0,8;0,9;0,10;0,11;0,12;0,13;0,14;0,15;0,16;1,18;1,19;1,20" o:connectangles="0,0,0,0,0,0,0,0,0,0,0,0,0,0,0,0,0,0,0,0,0,0,0,0,0,0,0,0,0,0,0,0,0,0,0,0,0,0,0,0,0,0,0,0,0,0,0,0,0"/>
                  </v:shape>
                  <v:shape id="Freeform 3779" o:spid="_x0000_s1693" style="position:absolute;left:305;top:366;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M9MYA&#10;AADdAAAADwAAAGRycy9kb3ducmV2LnhtbESPS2vCQBSF94X+h+EWuhGd2OIrOkoQKpXShVFwe8lc&#10;M6GZOyEzNfHfOwWhy8N5fJzVpre1uFLrK8cKxqMEBHHhdMWlgtPxYzgH4QOyxtoxKbiRh836+WmF&#10;qXYdH+iah1LEEfYpKjAhNKmUvjBk0Y9cQxy9i2sthijbUuoWuzhua/mWJFNpseJIMNjQ1lDxk//a&#10;yL3s5+fd92Swz7+y8WCHGW5Np9TrS58tQQTqw3/40f7UCt5nswX8vYlPQK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M9MYAAADdAAAADwAAAAAAAAAAAAAAAACYAgAAZHJz&#10;L2Rvd25yZXYueG1sUEsFBgAAAAAEAAQA9QAAAIsDAAAAAA==&#10;" path="m,16l,6r,l,6,,5r,l,5r,l,5r,l,5r,l,5r,l,4r,l,4r,l,4r,l,4r,l,4r,l,4r,l1,4r,l1,4,1,3r,l1,3r,l1,3r,l1,3r,l1,3r,l1,3r1,l2,3r,l2,3r,l2,3r,l2,3r,l2,2r,l2,2r,l3,2r,l3,2r,l3,2r,l3,2r,l3,2r,l3,2r,l4,2,14,r,l14,r,l14,r,l14,r,l14,r1,l15,r,l15,1r,l15,1r,l15,1r,l15,1r,l15,1r1,l16,1r,l16,1r,l16,1r,l16,1r,l16,1r,l16,1r,l17,1r,1l17,2r,l17,2r,l17,2r,l17,2r,l17,2r,l17,2r,l17,2r,l17,3r,l17,3r,l17,3r,l17,3r1,l18,3r,l18,3r,1l18,4r,l18,4r,l18,4r,l18,4r,l18,4r,l18,4r,1l18,5r,l18,5r,l18,5r,l18,16r,l18,16r,l18,16r,1l18,17r,l18,17r,l18,17r,l18,17r,l18,17r,l18,18r,l18,18r,l18,18r,l18,18r,l18,18r,l18,18r-1,1l17,19r,l17,19r,l17,19r,l17,19r,l17,19r,l17,19r,l17,19r,l17,20r,l17,20r,l17,20r,l17,20r,l17,20r-1,l16,20r,l16,20r,l16,20r,l16,21r,l16,21r,l16,21r,l16,21r-1,l15,21r,l15,21r,l15,21r,l15,21r,l15,21r-1,l14,21r,l14,21r,l14,21,4,19r,l4,19r,l3,19r,l3,19r,l3,19r,l3,19r,l3,19r,l2,19r,l2,19r,l2,19r,l2,19r,l2,19r,l2,19r,l1,19r,l1,18r,l1,18r,l1,18r,l1,18r,l1,18r,l1,18,,18r,l,18,,17r,l,17r,l,17r,l,17r,l,17r,l,17r,l,16r,l,16r,l,16r,l,16r,l,16xe" fillcolor="#f2f2f2" stroked="f">
                    <v:path arrowok="t" o:connecttype="custom" o:connectlocs="0,5;0,5;0,4;0,4;0,4;1,3;1,3;1,3;2,3;2,2;3,2;3,2;3,2;14,0;14,0;15,1;15,1;16,1;16,1;16,1;17,2;17,2;17,2;17,3;18,3;18,4;18,4;18,5;18,5;18,16;18,17;18,17;18,18;18,18;17,19;17,19;17,19;17,20;17,20;16,20;16,21;16,21;15,21;15,21;14,21;4,19;3,19;3,19;2,19;2,19;1,19;1,18;1,18;0,17;0,17;0,17;0,16;0,16" o:connectangles="0,0,0,0,0,0,0,0,0,0,0,0,0,0,0,0,0,0,0,0,0,0,0,0,0,0,0,0,0,0,0,0,0,0,0,0,0,0,0,0,0,0,0,0,0,0,0,0,0,0,0,0,0,0,0,0,0,0"/>
                  </v:shape>
                  <v:shape id="Freeform 3780" o:spid="_x0000_s1694" style="position:absolute;left:305;top:366;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cursIA&#10;AADdAAAADwAAAGRycy9kb3ducmV2LnhtbERPz2vCMBS+D/wfwhN2m6kTXK1G0Ynam8wJ4u3RPNti&#10;81KSzHb//XIYePz4fi9WvWnEg5yvLSsYjxIQxIXVNZcKzt+7txSED8gaG8uk4Jc8rJaDlwVm2nb8&#10;RY9TKEUMYZ+hgiqENpPSFxUZ9CPbEkfuZp3BEKErpXbYxXDTyPckmUqDNceGClv6rKi4n36Mgqvb&#10;58fUHLr2SLPZ/pZftht7UOp12K/nIAL14Sn+d+daweQjjfvjm/g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5y6uwgAAAN0AAAAPAAAAAAAAAAAAAAAAAJgCAABkcnMvZG93&#10;bnJldi54bWxQSwUGAAAAAAQABAD1AAAAhwMAAAAA&#10;" path="m,16l,6r,l,6,,5r,l,5r,l,5r,l,5r,l,5r,l,4r,l,4r,l,4r,l,4r,l,4r,l,4r,l1,4r,l1,4,1,3r,l1,3r,l1,3r,l1,3r,l1,3r,l1,3r1,l2,3r,l2,3r,l2,3r,l2,3r,l2,2r,l2,2r,l3,2r,l3,2r,l3,2r,l3,2r,l3,2r,l3,2r,l4,2,14,r,l14,r,l14,r,l14,r,l14,r1,l15,r,l15,1r,l15,1r,l15,1r,l15,1r,l15,1r1,l16,1r,l16,1r,l16,1r,l16,1r,l16,1r,l16,1r,l17,1r,1l17,2r,l17,2r,l17,2r,l17,2r,l17,2r,l17,2r,l17,2r,l17,3r,l17,3r,l17,3r,l17,3r1,l18,3r,l18,3r,1l18,4r,l18,4r,l18,4r,l18,4r,l18,4r,l18,4r,1l18,5r,l18,5r,l18,5r,l18,16r,l18,16r,l18,16r,1l18,17r,l18,17r,l18,17r,l18,17r,l18,17r,l18,18r,l18,18r,l18,18r,l18,18r,l18,18r,l18,18r-1,1l17,19r,l17,19r,l17,19r,l17,19r,l17,19r,l17,19r,l17,19r,l17,20r,l17,20r,l17,20r,l17,20r,l17,20r-1,l16,20r,l16,20r,l16,20r,l16,21r,l16,21r,l16,21r,l16,21r-1,l15,21r,l15,21r,l15,21r,l15,21r,l15,21r-1,l14,21r,l14,21r,l14,21,4,19r,l4,19r,l3,19r,l3,19r,l3,19r,l3,19r,l3,19r,l2,19r,l2,19r,l2,19r,l2,19r,l2,19r,l2,19r,l1,19r,l1,18r,l1,18r,l1,18r,l1,18r,l1,18r,l1,18,,18r,l,18,,17r,l,17r,l,17r,l,17r,l,17r,l,17r,l,16r,l,16r,l,16r,l,16r,l,16xe" filled="f" strokeweight="0">
                    <v:stroke joinstyle="miter"/>
                    <v:path arrowok="t" o:connecttype="custom" o:connectlocs="0,5;0,5;0,4;0,4;0,4;1,3;1,3;1,3;2,3;2,2;3,2;3,2;3,2;14,0;14,0;15,1;15,1;16,1;16,1;16,1;17,2;17,2;17,2;17,3;18,3;18,4;18,4;18,5;18,5;18,16;18,17;18,17;18,18;18,18;17,19;17,19;17,19;17,20;17,20;16,20;16,21;16,21;15,21;15,21;14,21;4,19;3,19;3,19;2,19;2,19;1,19;1,18;1,18;0,17;0,17;0,17;0,16;0,16" o:connectangles="0,0,0,0,0,0,0,0,0,0,0,0,0,0,0,0,0,0,0,0,0,0,0,0,0,0,0,0,0,0,0,0,0,0,0,0,0,0,0,0,0,0,0,0,0,0,0,0,0,0,0,0,0,0,0,0,0,0"/>
                  </v:shape>
                  <v:shape id="Freeform 3781" o:spid="_x0000_s1695" style="position:absolute;left:303;top:3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dNscA&#10;AADdAAAADwAAAGRycy9kb3ducmV2LnhtbESPQWvCQBSE7wX/w/KEXqRuUkFDdBVtqRRBsLYHj4/s&#10;M1nNvg3ZrUn/fbcg9DjMzDfMYtXbWtyo9caxgnScgCAunDZcKvj6fHvKQPiArLF2TAp+yMNqOXhY&#10;YK5dxx90O4ZSRAj7HBVUITS5lL6oyKIfu4Y4emfXWgxRtqXULXYRbmv5nCRTadFwXKiwoZeKiuvx&#10;2yowzY4Pl1dnulO3P402qR3p/Vapx2G/noMI1If/8L39rhVMZlkKf2/iE5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43TbHAAAA3QAAAA8AAAAAAAAAAAAAAAAAmAIAAGRy&#10;cy9kb3ducmV2LnhtbFBLBQYAAAAABAAEAPUAAACMAwAAAAA=&#10;" path="m,2l2,5r,l2,5r1,l3,5r,l3,4r,l3,4r,l3,4r,l3,4r,l3,4r,l3,4r,l3,4r,l3,4r,l3,3r,l3,3r,l3,3r,l3,3r,l3,3r,l3,3r,l3,3r,l3,3,,,,2xe" fillcolor="#f2f2f2" stroked="f">
                    <v:path arrowok="t" o:connecttype="custom" o:connectlocs="0,2;2,5;2,5;2,5;3,5;3,5;3,5;3,4;3,4;3,4;3,4;3,4;3,4;3,4;3,4;3,4;3,4;3,4;3,4;3,4;3,4;3,4;3,4;3,3;3,3;3,3;3,3;3,3;3,3;3,3;3,3;3,3;3,3;3,3;3,3;3,3;3,3;3,3;0,0;0,2" o:connectangles="0,0,0,0,0,0,0,0,0,0,0,0,0,0,0,0,0,0,0,0,0,0,0,0,0,0,0,0,0,0,0,0,0,0,0,0,0,0,0,0"/>
                  </v:shape>
                  <v:shape id="Freeform 3782" o:spid="_x0000_s1696" style="position:absolute;left:303;top:368;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AbhsYA&#10;AADdAAAADwAAAGRycy9kb3ducmV2LnhtbESPT2vCQBTE7wW/w/IEb3VjhNZEVwlWwUsP/rl4e2Sf&#10;2Wj2bchuNe2n7xYKHoeZ+Q2zWPW2EXfqfO1YwWScgCAuna65UnA6bl9nIHxA1tg4JgXf5GG1HLws&#10;MNfuwXu6H0IlIoR9jgpMCG0upS8NWfRj1xJH7+I6iyHKrpK6w0eE20amSfImLdYcFwy2tDZU3g5f&#10;VkFxzXbZZ7ohGX4+ir1uz6bIzkqNhn0xBxGoD8/wf3unFUzfZyn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AbhsYAAADdAAAADwAAAAAAAAAAAAAAAACYAgAAZHJz&#10;L2Rvd25yZXYueG1sUEsFBgAAAAAEAAQA9QAAAIsDAAAAAA==&#10;" path="m,2l2,5r,l2,5r1,l3,5r,l3,4r,l3,4r,l3,4r,l3,4r,l3,4r,l3,4r,l3,4r,l3,4r,l3,3r,l3,3r,l3,3r,l3,3r,l3,3r,l3,3r,l3,3r,l3,3,,,,2xe" filled="f" strokeweight="0">
                    <v:stroke joinstyle="miter"/>
                    <v:path arrowok="t" o:connecttype="custom" o:connectlocs="0,2;2,5;2,5;2,5;3,5;3,5;3,5;3,4;3,4;3,4;3,4;3,4;3,4;3,4;3,4;3,4;3,4;3,4;3,4;3,4;3,4;3,4;3,4;3,3;3,3;3,3;3,3;3,3;3,3;3,3;3,3;3,3;3,3;3,3;3,3;3,3;3,3;3,3;0,0;0,2" o:connectangles="0,0,0,0,0,0,0,0,0,0,0,0,0,0,0,0,0,0,0,0,0,0,0,0,0,0,0,0,0,0,0,0,0,0,0,0,0,0,0,0"/>
                  </v:shape>
                  <v:shape id="Freeform 3783" o:spid="_x0000_s1697" style="position:absolute;left:303;top:381;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zfMQA&#10;AADdAAAADwAAAGRycy9kb3ducmV2LnhtbESP0WoCMRRE3wv9h3CFvhTNWsEuq1FKoVTwSe0HXDfX&#10;TXBzs01Sd/37RhB8HGbmDLNcD64VFwrRelYwnRQgiGuvLTcKfg5f4xJETMgaW8+k4EoR1qvnpyVW&#10;2ve8o8s+NSJDOFaowKTUVVLG2pDDOPEdcfZOPjhMWYZG6oB9hrtWvhXFXDq0nBcMdvRpqD7v/5yC&#10;IO10u2m29vdIend9ZdN/l0apl9HwsQCRaEiP8L290Qpm7+UMbm/y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wc3zEAAAA3QAAAA8AAAAAAAAAAAAAAAAAmAIAAGRycy9k&#10;b3ducmV2LnhtbFBLBQYAAAAABAAEAPUAAACJAwAAAAA=&#10;" path="m,2l2,r,l2,,3,r,l3,r,l3,r,l3,r,l3,r,l3,r,l3,1r,l3,1r,l3,1r,l3,1r,l3,1r,l3,1r,l3,2r,l3,2r,l3,2r,l3,2r,l3,2r,l3,2,,4,,2xe" fillcolor="#f2f2f2" stroked="f">
                    <v:path arrowok="t" o:connecttype="custom" o:connectlocs="0,2;2,0;2,0;2,0;3,0;3,0;3,0;3,0;3,0;3,0;3,0;3,0;3,0;3,0;3,0;3,0;3,1;3,1;3,1;3,1;3,1;3,1;3,1;3,1;3,1;3,1;3,1;3,1;3,2;3,2;3,2;3,2;3,2;3,2;3,2;3,2;3,2;3,2;3,2;0,4;0,2" o:connectangles="0,0,0,0,0,0,0,0,0,0,0,0,0,0,0,0,0,0,0,0,0,0,0,0,0,0,0,0,0,0,0,0,0,0,0,0,0,0,0,0,0"/>
                  </v:shape>
                  <v:shape id="Freeform 3784" o:spid="_x0000_s1698" style="position:absolute;left:303;top:381;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61fcMA&#10;AADdAAAADwAAAGRycy9kb3ducmV2LnhtbESPzarCMBSE94LvEI7gTtNr1Su9RhFBcKX4s9DdoTm3&#10;LTYnpYm2vr0RBJfDzHzDzJetKcWDaldYVvAzjEAQp1YXnCk4nzaDGQjnkTWWlknBkxwsF93OHBNt&#10;Gz7Q4+gzESDsElSQe18lUro0J4NuaCvi4P3b2qAPss6krrEJcFPKURRNpcGCw0KOFa1zSm/Hu1Fw&#10;uMb7LJ48jbvemtPFTMnzfadUv9eu/kB4av03/GlvtYL4dzaG95vw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61fcMAAADdAAAADwAAAAAAAAAAAAAAAACYAgAAZHJzL2Rv&#10;d25yZXYueG1sUEsFBgAAAAAEAAQA9QAAAIgDAAAAAA==&#10;" path="m,2l2,r,l2,,3,r,l3,r,l3,r,l3,r,l3,r,l3,r,l3,1r,l3,1r,l3,1r,l3,1r,l3,1r,l3,1r,l3,2r,l3,2r,l3,2r,l3,2r,l3,2r,l3,2,,4,,2xe" filled="f" strokeweight="0">
                    <v:stroke joinstyle="miter"/>
                    <v:path arrowok="t" o:connecttype="custom" o:connectlocs="0,2;2,0;2,0;2,0;3,0;3,0;3,0;3,0;3,0;3,0;3,0;3,0;3,0;3,0;3,0;3,0;3,1;3,1;3,1;3,1;3,1;3,1;3,1;3,1;3,1;3,1;3,1;3,1;3,2;3,2;3,2;3,2;3,2;3,2;3,2;3,2;3,2;3,2;3,2;0,4;0,2" o:connectangles="0,0,0,0,0,0,0,0,0,0,0,0,0,0,0,0,0,0,0,0,0,0,0,0,0,0,0,0,0,0,0,0,0,0,0,0,0,0,0,0,0"/>
                  </v:shape>
                  <v:shape id="Freeform 3785" o:spid="_x0000_s1699" style="position:absolute;left:301;top:366;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l8cA&#10;AADdAAAADwAAAGRycy9kb3ducmV2LnhtbESPT2vCQBTE7wW/w/IEL6VutPin0VVawdSToA30+sg+&#10;k2j2bciuMfXTu4VCj8PM/IZZrjtTiZYaV1pWMBpGIIgzq0vOFaRf25c5COeRNVaWScEPOVivek9L&#10;jLW98YHao89FgLCLUUHhfR1L6bKCDLqhrYmDd7KNQR9kk0vd4C3ATSXHUTSVBksOCwXWtCkouxyv&#10;RgG+8f7jmnTPk+/P9pzek0siZarUoN+9L0B46vx/+K+90wpeZ/MJ/L4JT0Cu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v1pfHAAAA3QAAAA8AAAAAAAAAAAAAAAAAmAIAAGRy&#10;cy9kb3ducmV2LnhtbFBLBQYAAAAABAAEAPUAAACMAwAAAAA=&#10;" path="m1,19r,1l1,20r,l1,21r,l2,21r,l2,21r,l3,21r,l3,21r,l4,20r,l4,20r,-1l4,19r,-1l4,18r,-1l4,16r,l4,15r,l4,14r-1,l3,13r,l3,12r,l3,11r,-1l3,10,3,9r,l3,8r,l3,7r1,l4,6r,l4,5r,l4,4,4,3r,l4,2r,l4,1r,l4,1,3,r,l3,r,l2,r,l2,r,l1,r,l1,1r,l1,1r,1l1,2r,1l1,3r,1l,5r,l,6r,l,7r,l,8r,l,9r,1l,10r,1l,11r,1l,12r,1l,13r,1l,14r,1l,15r,1l,17r1,l1,18r,l1,19r,xe" fillcolor="#f2f2f2" stroked="f">
                    <v:path arrowok="t" o:connecttype="custom" o:connectlocs="1,20;1,20;1,21;2,21;2,21;3,21;3,21;4,20;4,19;4,18;4,17;4,16;4,15;3,14;3,13;3,12;3,10;3,9;3,8;3,7;4,6;4,5;4,4;4,3;4,2;4,1;3,0;3,0;2,0;2,0;1,0;1,1;1,1;1,2;1,3;0,5;0,6;0,7;0,8;0,9;0,10;0,11;0,12;0,13;0,14;0,15;0,17;1,18;1,19" o:connectangles="0,0,0,0,0,0,0,0,0,0,0,0,0,0,0,0,0,0,0,0,0,0,0,0,0,0,0,0,0,0,0,0,0,0,0,0,0,0,0,0,0,0,0,0,0,0,0,0,0"/>
                  </v:shape>
                  <v:shape id="Freeform 3786" o:spid="_x0000_s1700" style="position:absolute;left:301;top:366;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P6z8UA&#10;AADdAAAADwAAAGRycy9kb3ducmV2LnhtbESPwWrDMBBE74H+g9hCbonUhrrGjRJKcJqSnOLmAxZr&#10;axtbK2Opsfv3UaGQ4zAzb5j1drKduNLgG8canpYKBHHpTMOVhsvXfpGC8AHZYOeYNPySh+3mYbbG&#10;zLiRz3QtQiUihH2GGuoQ+kxKX9Zk0S9dTxy9bzdYDFEOlTQDjhFuO/msVCItNhwXauxpV1PZFj9W&#10;w7g65LuP9uXUYq7slDfHS6ESreeP0/sbiEBTuIf/259Gw+o1TeDvTXwC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A/rPxQAAAN0AAAAPAAAAAAAAAAAAAAAAAJgCAABkcnMv&#10;ZG93bnJldi54bWxQSwUGAAAAAAQABAD1AAAAigMAAAAA&#10;" path="m1,19r,1l1,20r,l1,21r,l2,21r,l2,21r,l3,21r,l3,21r,l4,20r,l4,20r,-1l4,19r,-1l4,18r,-1l4,16r,l4,15r,l4,14r-1,l3,13r,l3,12r,l3,11r,-1l3,10,3,9r,l3,8r,l3,7r1,l4,6r,l4,5r,l4,4,4,3r,l4,2r,l4,1r,l4,1,3,r,l3,r,l2,r,l2,r,l1,r,l1,1r,l1,1r,1l1,2r,1l1,3r,1l,5r,l,6r,l,7r,l,8r,l,9r,1l,10r,1l,11r,1l,12r,1l,13r,1l,14r,1l,15r,1l,17r1,l1,18r,l1,19r,xe" filled="f" strokeweight="0">
                    <v:stroke joinstyle="miter"/>
                    <v:path arrowok="t" o:connecttype="custom" o:connectlocs="1,20;1,20;1,21;2,21;2,21;3,21;3,21;4,20;4,19;4,18;4,17;4,16;4,15;3,14;3,13;3,12;3,10;3,9;3,8;3,7;4,6;4,5;4,4;4,3;4,2;4,1;3,0;3,0;2,0;2,0;1,0;1,1;1,1;1,2;1,3;0,5;0,6;0,7;0,8;0,9;0,10;0,11;0,12;0,13;0,14;0,15;0,17;1,18;1,19" o:connectangles="0,0,0,0,0,0,0,0,0,0,0,0,0,0,0,0,0,0,0,0,0,0,0,0,0,0,0,0,0,0,0,0,0,0,0,0,0,0,0,0,0,0,0,0,0,0,0,0,0"/>
                  </v:shape>
                  <v:shape id="Freeform 3787" o:spid="_x0000_s1701" style="position:absolute;left:299;top:394;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jwM8cA&#10;AADdAAAADwAAAGRycy9kb3ducmV2LnhtbESPT2vCQBTE74V+h+UVequbphgldZVSaokHD02Fenxk&#10;X5Ng9m3Irvnz7V1B8DjMzG+Y1WY0jeipc7VlBa+zCARxYXXNpYLD7/ZlCcJ5ZI2NZVIwkYPN+vFh&#10;ham2A/9Qn/tSBAi7FBVU3replK6oyKCb2ZY4eP+2M+iD7EqpOxwC3DQyjqJEGqw5LFTY0mdFxSk/&#10;GwXZbor/ejx+x1ifk+N+ftjqr5NSz0/jxzsIT6O/h2/tTCt4WywXcH0TnoB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48DPHAAAA3QAAAA8AAAAAAAAAAAAAAAAAmAIAAGRy&#10;cy9kb3ducmV2LnhtbFBLBQYAAAAABAAEAPUAAACMAwAAAAA=&#10;" path="m1,20r,1l1,21r,1l2,22r,l2,22r1,1l3,23r1,l4,23,5,22r,l5,22r1,l6,21r,l6,20r,l6,19r,l6,18r,-1l6,17r,-1l5,16r,-1l5,15r,-1l5,14r,-1l5,13r,-1l5,11r,l5,10r,l5,9r,l5,8r,l5,7,6,6r,l6,5r,l6,4r,l6,3,6,2r,l6,2,6,1,5,1r,l5,,4,r,l3,r,l2,r,1l2,1,1,1r,l1,2r,l1,3r,l1,4r,1l1,5r,1l1,6r,1l1,8,,8,,9r,l,10r,l,11r,1l,12r,1l,13r,1l,14r,1l1,15r,1l1,16r,1l1,18r,l1,19r,l1,20r,xe" fillcolor="#f2f2f2" stroked="f">
                    <v:path arrowok="t" o:connecttype="custom" o:connectlocs="1,21;1,22;2,22;3,23;4,23;5,22;5,22;6,21;6,20;6,19;6,18;6,17;5,16;5,15;5,14;5,13;5,11;5,10;5,9;5,8;5,7;6,6;6,5;6,4;6,2;6,2;5,1;5,0;4,0;3,0;2,1;1,1;1,2;1,3;1,4;1,5;1,6;1,8;0,9;0,10;0,11;0,12;0,13;0,14;1,15;1,16;1,18;1,19;1,20" o:connectangles="0,0,0,0,0,0,0,0,0,0,0,0,0,0,0,0,0,0,0,0,0,0,0,0,0,0,0,0,0,0,0,0,0,0,0,0,0,0,0,0,0,0,0,0,0,0,0,0,0"/>
                  </v:shape>
                  <v:shape id="Freeform 3788" o:spid="_x0000_s1702" style="position:absolute;left:299;top:394;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aeSMEA&#10;AADdAAAADwAAAGRycy9kb3ducmV2LnhtbERPz2vCMBS+D/wfwhN2m6k6nFSjiCjKTq6KXp/Nsyk2&#10;L7XJbPffL4fBjh/f7/mys5V4UuNLxwqGgwQEce50yYWC03H7NgXhA7LGyjEp+CEPy0XvZY6pdi1/&#10;0TMLhYgh7FNUYEKoUyl9bsiiH7iaOHI311gMETaF1A22MdxWcpQkE2mx5NhgsKa1ofyefVsFO96Y&#10;K57x0L3vrnK1v3ya9oFKvfa71QxEoC78i//ce61g/DGNc+Ob+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mnkjBAAAA3QAAAA8AAAAAAAAAAAAAAAAAmAIAAGRycy9kb3du&#10;cmV2LnhtbFBLBQYAAAAABAAEAPUAAACGAwAAAAA=&#10;" path="m1,20r,1l1,21r,1l2,22r,l2,22r1,1l3,23r1,l4,23,5,22r,l5,22r1,l6,21r,l6,20r,l6,19r,l6,18r,-1l6,17r,-1l5,16r,-1l5,15r,-1l5,14r,-1l5,13r,-1l5,11r,l5,10r,l5,9r,l5,8r,l5,7,6,6r,l6,5r,l6,4r,l6,3,6,2r,l6,2,6,1,5,1r,l5,,4,r,l3,r,l2,r,1l2,1,1,1r,l1,2r,l1,3r,l1,4r,1l1,5r,1l1,6r,1l1,8,,8,,9r,l,10r,l,11r,1l,12r,1l,13r,1l,14r,1l1,15r,1l1,16r,1l1,18r,l1,19r,l1,20r,xe" filled="f" strokeweight="0">
                    <v:stroke joinstyle="miter"/>
                    <v:path arrowok="t" o:connecttype="custom" o:connectlocs="1,21;1,22;2,22;3,23;4,23;5,22;5,22;6,21;6,20;6,19;6,18;6,17;5,16;5,15;5,14;5,13;5,11;5,10;5,9;5,8;5,7;6,6;6,5;6,4;6,2;6,2;5,1;5,0;4,0;3,0;2,1;1,1;1,2;1,3;1,4;1,5;1,6;1,8;0,9;0,10;0,11;0,12;0,13;0,14;1,15;1,16;1,18;1,19;1,20" o:connectangles="0,0,0,0,0,0,0,0,0,0,0,0,0,0,0,0,0,0,0,0,0,0,0,0,0,0,0,0,0,0,0,0,0,0,0,0,0,0,0,0,0,0,0,0,0,0,0,0,0"/>
                  </v:shape>
                  <v:shape id="Freeform 3789" o:spid="_x0000_s1703" style="position:absolute;left:305;top:395;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808YA&#10;AADdAAAADwAAAGRycy9kb3ducmV2LnhtbESPX2vCMBTF3wf7DuEO9iKaOpnrOqMUQVHEh1XB10tz&#10;bcqam9Jktvv2izDY4+H8+XEWq8E24kadrx0rmE4SEMSl0zVXCs6nzTgF4QOyxsYxKfghD6vl48MC&#10;M+16/qRbESoRR9hnqMCE0GZS+tKQRT9xLXH0rq6zGKLsKqk77OO4beRLksylxZojwWBLa0PlV/Ft&#10;I/e6Ty/b4+toXxzy6WiLOa5Nr9Tz05B/gAg0hP/wX3unFcze0ne4v4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M808YAAADdAAAADwAAAAAAAAAAAAAAAACYAgAAZHJz&#10;L2Rvd25yZXYueG1sUEsFBgAAAAAEAAQA9QAAAIsDAAAAAA==&#10;" path="m,16l,6r,l,5r,l,5r,l,5r,l,5r,l,5r,l,5,,4r,l,4r,l,4r,l,4r,l1,4r,l1,4r,l1,4r,l1,4,1,3r,l1,3r,l1,3r,l1,3r,l1,3r1,l2,3r,l2,3r,l2,3r,l2,3r,l2,3r,l2,2r,l3,2r,l3,2r,l3,2r,l3,2r,l3,2r,l3,2r,l3,2r1,l4,2,14,r,l14,r,l14,r,l15,r,l15,r,l15,r,l15,r,l15,r,1l15,1r,l15,1r,l16,1r,l16,1r,l16,1r,l16,1r,l16,1r,l16,1r1,l17,1r,l17,1r,1l17,2r,l17,2r,l17,2r,l17,2r,l17,2r,l17,2r,l17,2r,l17,3r,l17,3r,l18,3r,l18,3r,l18,3r,l18,3r,1l18,4r,l18,4r,l18,4r,l18,4r,l18,4r,l18,4r,1l18,5r,l18,5r,l18,5r,l18,16r,l18,16r,l18,16r,l18,17r,l18,17r,l18,17r,l18,17r,l18,17r,l18,18r,l18,18r,l18,18r,l18,18r,l18,18r,l18,18r,l18,19r,l18,19r-1,l17,19r,l17,19r,l17,19r,l17,19r,l17,19r,l17,20r,l17,20r,l17,20r,l17,20r,l17,20r,l17,20r-1,l16,20r,l16,20r,l16,21r,l16,21r,l16,21r,l16,21r,l15,21r,l15,21r,l15,21r,l15,21r,l15,21r,l15,21r-1,l14,21r,l14,21,4,19r,l4,19r,l4,19r-1,l3,19r,l3,19r,l3,19r,l3,19r,l3,19r,l3,19r-1,l2,19r,l2,19r,l2,19r,l2,19r,l2,18r-1,l1,18r,l1,18r,l1,18r,l1,18r,l1,18r,l1,18r,l1,18r,l1,17,,17r,l,17r,l,17r,l,17r,l,17r,l,16r,l,16r,l,16r,l,16r,l,16r,xe" fillcolor="#f2f2f2" stroked="f">
                    <v:path arrowok="t" o:connecttype="custom" o:connectlocs="0,5;0,5;0,4;0,4;1,4;1,3;1,3;2,3;2,3;2,2;3,2;3,2;4,2;14,0;15,0;15,0;15,1;16,1;16,1;17,1;17,2;17,2;17,2;17,3;18,3;18,4;18,4;18,5;18,5;18,16;18,17;18,17;18,18;18,18;18,19;17,19;17,19;17,20;17,20;16,20;16,21;16,21;15,21;15,21;14,21;4,19;3,19;3,19;2,19;2,19;1,18;1,18;1,18;1,17;0,17;0,17;0,16;0,16" o:connectangles="0,0,0,0,0,0,0,0,0,0,0,0,0,0,0,0,0,0,0,0,0,0,0,0,0,0,0,0,0,0,0,0,0,0,0,0,0,0,0,0,0,0,0,0,0,0,0,0,0,0,0,0,0,0,0,0,0,0"/>
                  </v:shape>
                  <v:shape id="Freeform 3790" o:spid="_x0000_s1704" style="position:absolute;left:305;top:395;width:18;height:21;visibility:visible;mso-wrap-style:square;v-text-anchor:top" coordsize="1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64c8IA&#10;AADdAAAADwAAAGRycy9kb3ducmV2LnhtbERPz2vCMBS+D/wfwhN2m6kTnK1G0Ynam8wJ4u3RPNti&#10;81KSzHb//XIYePz4fi9WvWnEg5yvLSsYjxIQxIXVNZcKzt+7txkIH5A1NpZJwS95WC0HLwvMtO34&#10;ix6nUIoYwj5DBVUIbSalLyoy6Ee2JY7czTqDIUJXSu2wi+Gmke9JMpUGa44NFbb0WVFxP/0YBVe3&#10;z48zc+jaI6Xp/pZftht7UOp12K/nIAL14Sn+d+daweQjjfvjm/g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PrhzwgAAAN0AAAAPAAAAAAAAAAAAAAAAAJgCAABkcnMvZG93&#10;bnJldi54bWxQSwUGAAAAAAQABAD1AAAAhwMAAAAA&#10;" path="m,16l,6r,l,5r,l,5r,l,5r,l,5r,l,5r,l,5,,4r,l,4r,l,4r,l,4r,l1,4r,l1,4r,l1,4r,l1,4,1,3r,l1,3r,l1,3r,l1,3r,l1,3r1,l2,3r,l2,3r,l2,3r,l2,3r,l2,3r,l2,2r,l3,2r,l3,2r,l3,2r,l3,2r,l3,2r,l3,2r,l3,2r1,l4,2,14,r,l14,r,l14,r,l15,r,l15,r,l15,r,l15,r,l15,r,1l15,1r,l15,1r,l16,1r,l16,1r,l16,1r,l16,1r,l16,1r,l16,1r1,l17,1r,l17,1r,1l17,2r,l17,2r,l17,2r,l17,2r,l17,2r,l17,2r,l17,2r,l17,3r,l17,3r,l18,3r,l18,3r,l18,3r,l18,3r,1l18,4r,l18,4r,l18,4r,l18,4r,l18,4r,l18,4r,1l18,5r,l18,5r,l18,5r,l18,16r,l18,16r,l18,16r,l18,17r,l18,17r,l18,17r,l18,17r,l18,17r,l18,18r,l18,18r,l18,18r,l18,18r,l18,18r,l18,18r,l18,19r,l18,19r-1,l17,19r,l17,19r,l17,19r,l17,19r,l17,19r,l17,20r,l17,20r,l17,20r,l17,20r,l17,20r,l17,20r-1,l16,20r,l16,20r,l16,21r,l16,21r,l16,21r,l16,21r,l15,21r,l15,21r,l15,21r,l15,21r,l15,21r,l15,21r-1,l14,21r,l14,21,4,19r,l4,19r,l4,19r-1,l3,19r,l3,19r,l3,19r,l3,19r,l3,19r,l3,19r-1,l2,19r,l2,19r,l2,19r,l2,19r,l2,18r-1,l1,18r,l1,18r,l1,18r,l1,18r,l1,18r,l1,18r,l1,18r,l1,17,,17r,l,17r,l,17r,l,17r,l,17r,l,16r,l,16r,l,16r,l,16r,l,16r,xe" filled="f" strokeweight="0">
                    <v:stroke joinstyle="miter"/>
                    <v:path arrowok="t" o:connecttype="custom" o:connectlocs="0,5;0,5;0,4;0,4;1,4;1,3;1,3;2,3;2,3;2,2;3,2;3,2;4,2;14,0;15,0;15,0;15,1;16,1;16,1;17,1;17,2;17,2;17,2;17,3;18,3;18,4;18,4;18,5;18,5;18,16;18,17;18,17;18,18;18,18;18,19;17,19;17,19;17,20;17,20;16,20;16,21;16,21;15,21;15,21;14,21;4,19;3,19;3,19;2,19;2,19;1,18;1,18;1,18;1,17;0,17;0,17;0,16;0,16" o:connectangles="0,0,0,0,0,0,0,0,0,0,0,0,0,0,0,0,0,0,0,0,0,0,0,0,0,0,0,0,0,0,0,0,0,0,0,0,0,0,0,0,0,0,0,0,0,0,0,0,0,0,0,0,0,0,0,0,0,0"/>
                  </v:shape>
                  <v:shape id="Freeform 3791" o:spid="_x0000_s1705" style="position:absolute;left:303;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dKccA&#10;AADdAAAADwAAAGRycy9kb3ducmV2LnhtbESPQWsCMRCF74L/IUyhF9HsVqp1axQpWnroxVWkx+lm&#10;ulncTJZNqvHfN4VCj48373vzlutoW3Gh3jeOFeSTDARx5XTDtYLjYTd+AuEDssbWMSm4kYf1ajhY&#10;YqHdlfd0KUMtEoR9gQpMCF0hpa8MWfQT1xEn78v1FkOSfS11j9cEt618yLKZtNhwajDY0Yuh6lx+&#10;2/TGh9vlcTGiON3Mys938/q49Sel7u/i5hlEoBj+j//Sb1rBdL7I4XdNQo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5HSnHAAAA3QAAAA8AAAAAAAAAAAAAAAAAmAIAAGRy&#10;cy9kb3ducmV2LnhtbFBLBQYAAAAABAAEAPUAAACMAwAAAAA=&#10;" path="m,2l2,5r1,l3,5r,l3,5r,l3,4r,l3,4r,l3,4r,l3,4r,l3,4r,l4,4r,l4,4r,l4,3,3,3r,l3,3r,l3,3r,l3,3r,l3,3r,l3,3r,l3,3r,l3,3r,l,,,2xe" fillcolor="#f2f2f2" stroked="f">
                    <v:path arrowok="t" o:connecttype="custom" o:connectlocs="0,2;2,5;3,5;3,5;3,5;3,5;3,5;3,4;3,4;3,4;3,4;3,4;3,4;3,4;3,4;3,4;3,4;4,4;4,4;4,4;4,4;4,3;3,3;3,3;3,3;3,3;3,3;3,3;3,3;3,3;3,3;3,3;3,3;3,3;3,3;3,3;3,3;3,3;0,0;0,2" o:connectangles="0,0,0,0,0,0,0,0,0,0,0,0,0,0,0,0,0,0,0,0,0,0,0,0,0,0,0,0,0,0,0,0,0,0,0,0,0,0,0,0"/>
                  </v:shape>
                  <v:shape id="Freeform 3792" o:spid="_x0000_s1706" style="position:absolute;left:303;top:39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1inMUA&#10;AADdAAAADwAAAGRycy9kb3ducmV2LnhtbESPQYvCMBSE74L/ITxhb5qqoLYaRYTFxT24Wg8eH82z&#10;LTYvpcna+u83grDHYWa+YVabzlTiQY0rLSsYjyIQxJnVJecKLunncAHCeWSNlWVS8CQHm3W/t8JE&#10;25ZP9Dj7XAQIuwQVFN7XiZQuK8igG9maOHg32xj0QTa51A22AW4qOYmimTRYclgosKZdQdn9/GsU&#10;dPt4IY/XZ562qbzE5vj9Ex3mSn0Muu0ShKfO/4ff7S+tYDqPJ/B6E56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rWKcxQAAAN0AAAAPAAAAAAAAAAAAAAAAAJgCAABkcnMv&#10;ZG93bnJldi54bWxQSwUGAAAAAAQABAD1AAAAigMAAAAA&#10;" path="m,2l2,5r1,l3,5r,l3,5r,l3,4r,l3,4r,l3,4r,l3,4r,l3,4r,l4,4r,l4,4r,l4,3,3,3r,l3,3r,l3,3r,l3,3r,l3,3r,l3,3r,l3,3r,l3,3r,l,,,2xe" filled="f" strokeweight="0">
                    <v:stroke joinstyle="miter"/>
                    <v:path arrowok="t" o:connecttype="custom" o:connectlocs="0,2;2,5;3,5;3,5;3,5;3,5;3,5;3,4;3,4;3,4;3,4;3,4;3,4;3,4;3,4;3,4;3,4;4,4;4,4;4,4;4,4;4,3;3,3;3,3;3,3;3,3;3,3;3,3;3,3;3,3;3,3;3,3;3,3;3,3;3,3;3,3;3,3;3,3;0,0;0,2" o:connectangles="0,0,0,0,0,0,0,0,0,0,0,0,0,0,0,0,0,0,0,0,0,0,0,0,0,0,0,0,0,0,0,0,0,0,0,0,0,0,0,0"/>
                  </v:shape>
                  <v:shape id="Freeform 3793" o:spid="_x0000_s1707" style="position:absolute;left:303;top:410;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yyFscA&#10;AADdAAAADwAAAGRycy9kb3ducmV2LnhtbESPQWvCQBCF70L/wzKF3nTTRkyNriKCxVttKoK3ITtN&#10;YrOzIbsxaX99VxB6fLx535u3XA+mFldqXWVZwfMkAkGcW11xoeD4uRu/gnAeWWNtmRT8kIP16mG0&#10;xFTbnj/omvlCBAi7FBWU3jeplC4vyaCb2IY4eF+2NeiDbAupW+wD3NTyJYpm0mDFoaHEhrYl5d9Z&#10;Z8Ibl8vbJjv9Hs9xMX3vE98d6o6UenocNgsQngb/f3xP77WCOJnHcFsTEC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sshbHAAAA3QAAAA8AAAAAAAAAAAAAAAAAmAIAAGRy&#10;cy9kb3ducmV2LnhtbFBLBQYAAAAABAAEAPUAAACMAwAAAAA=&#10;" path="m,2l3,r,l3,r,l3,r,l3,r,l3,r,l3,r,l3,r,l3,r,1l3,1r,l3,1r1,l4,1r,l4,1r,l3,1r,l3,1r,l3,1r,1l3,2r,l3,2r,l3,2r,l3,2r,l,4,,2xe" fillcolor="#f2f2f2" stroked="f">
                    <v:path arrowok="t" o:connecttype="custom" o:connectlocs="0,2;3,0;3,0;3,0;3,0;3,0;3,0;3,0;3,0;3,0;3,0;3,0;3,0;3,0;3,0;3,0;3,1;3,1;3,1;3,1;4,1;4,1;4,1;4,1;4,1;3,1;3,1;3,1;3,1;3,1;3,2;3,2;3,2;3,2;3,2;3,2;3,2;3,2;3,2;0,4;0,2" o:connectangles="0,0,0,0,0,0,0,0,0,0,0,0,0,0,0,0,0,0,0,0,0,0,0,0,0,0,0,0,0,0,0,0,0,0,0,0,0,0,0,0,0"/>
                  </v:shape>
                  <v:shape id="Freeform 3794" o:spid="_x0000_s1708" style="position:absolute;left:303;top:410;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TkosgA&#10;AADdAAAADwAAAGRycy9kb3ducmV2LnhtbESP0WrCQBRE3wv+w3IFX4putKVq6ioiBGpbiol+wCV7&#10;mwSzd0N2m6R+fbdQ6OMwM2eYzW4wteiodZVlBfNZBII4t7riQsHlnExXIJxH1lhbJgXf5GC3Hd1t&#10;MNa255S6zBciQNjFqKD0vomldHlJBt3MNsTB+7StQR9kW0jdYh/gppaLKHqSBisOCyU2dCgpv2Zf&#10;RkHynhbzvH9N9qfM3jpKP05vx3ulJuNh/wzC0+D/w3/tF63gYbl+hN834QnI7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BOSiyAAAAN0AAAAPAAAAAAAAAAAAAAAAAJgCAABk&#10;cnMvZG93bnJldi54bWxQSwUGAAAAAAQABAD1AAAAjQMAAAAA&#10;" path="m,2l3,r,l3,r,l3,r,l3,r,l3,r,l3,r,l3,r,l3,r,1l3,1r,l3,1r1,l4,1r,l4,1r,l3,1r,l3,1r,l3,1r,1l3,2r,l3,2r,l3,2r,l3,2r,l,4,,2xe" filled="f" strokeweight="0">
                    <v:stroke joinstyle="miter"/>
                    <v:path arrowok="t" o:connecttype="custom" o:connectlocs="0,2;3,0;3,0;3,0;3,0;3,0;3,0;3,0;3,0;3,0;3,0;3,0;3,0;3,0;3,0;3,0;3,1;3,1;3,1;3,1;4,1;4,1;4,1;4,1;4,1;3,1;3,1;3,1;3,1;3,1;3,2;3,2;3,2;3,2;3,2;3,2;3,2;3,2;3,2;0,4;0,2" o:connectangles="0,0,0,0,0,0,0,0,0,0,0,0,0,0,0,0,0,0,0,0,0,0,0,0,0,0,0,0,0,0,0,0,0,0,0,0,0,0,0,0,0"/>
                  </v:shape>
                  <v:shape id="Freeform 3795" o:spid="_x0000_s1709" style="position:absolute;left:301;top:395;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ASsYA&#10;AADdAAAADwAAAGRycy9kb3ducmV2LnhtbESPQWvCQBSE7wX/w/IEL6VutKg1ukormHoStIFeH9ln&#10;Es2+Ddk1pv56t1DocZiZb5jlujOVaKlxpWUFo2EEgjizuuRcQfq1fXkD4TyyxsoyKfghB+tV72mJ&#10;sbY3PlB79LkIEHYxKii8r2MpXVaQQTe0NXHwTrYx6INscqkbvAW4qeQ4iqbSYMlhocCaNgVll+PV&#10;KMA57z+uSfc8+f5sz+k9uSRSpkoN+t37AoSnzv+H/9o7reB1Np/A75vw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3ZASsYAAADdAAAADwAAAAAAAAAAAAAAAACYAgAAZHJz&#10;L2Rvd25yZXYueG1sUEsFBgAAAAAEAAQA9QAAAIsDAAAAAA==&#10;" path="m1,19r,1l1,20r,l1,21r,l2,21r,l2,21r1,l3,21r,l3,21r,l4,20r,l4,20r,-1l4,19r,-1l4,18r,-1l4,16r,l4,15r,l4,14r,l3,13r,l3,12r,l3,11r,-1l3,10,3,9r,l3,8r,l4,7r,l4,6r,l4,5r,l4,4,4,3r,l4,2r,l4,1r,l4,1,3,r,l3,r,l3,,2,r,l2,,1,r,l1,r,1l1,1r,1l1,2r,1l1,3r,1l1,5r,l1,6r,l1,7r,l,8r,l,9r,1l,10r,1l,11r,1l,12r,1l,13r1,1l1,14r,1l1,15r,1l1,16r,1l1,18r,l1,19r,xe" fillcolor="#f2f2f2" stroked="f">
                    <v:path arrowok="t" o:connecttype="custom" o:connectlocs="1,20;1,20;1,21;2,21;3,21;3,21;3,21;4,20;4,19;4,18;4,17;4,16;4,15;4,14;3,13;3,12;3,10;3,9;3,8;4,7;4,6;4,5;4,4;4,3;4,2;4,1;3,0;3,0;3,0;2,0;1,0;1,0;1,1;1,2;1,3;1,5;1,6;1,7;0,8;0,9;0,10;0,11;0,12;0,13;1,14;1,15;1,16;1,18;1,19" o:connectangles="0,0,0,0,0,0,0,0,0,0,0,0,0,0,0,0,0,0,0,0,0,0,0,0,0,0,0,0,0,0,0,0,0,0,0,0,0,0,0,0,0,0,0,0,0,0,0,0,0"/>
                  </v:shape>
                  <v:shape id="Freeform 3796" o:spid="_x0000_s1710" style="position:absolute;left:301;top:395;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psEsUA&#10;AADdAAAADwAAAGRycy9kb3ducmV2LnhtbESP0WrCQBRE3wv+w3KFvtXdKk01uopIWos+NfoBl+xt&#10;EpK9G7Jbk/69Wyj0cZiZM8xmN9pW3Kj3tWMNzzMFgrhwpuZSw/Xy9rQE4QOywdYxafghD7vt5GGD&#10;qXEDf9ItD6WIEPYpaqhC6FIpfVGRRT9zHXH0vlxvMUTZl9L0OES4beVcqURarDkuVNjRoaKiyb+t&#10;hmFxzA7vzcu5wUzZMatP11wlWj9Ox/0aRKAx/If/2h9Gw+J1lcDvm/gE5P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2mwSxQAAAN0AAAAPAAAAAAAAAAAAAAAAAJgCAABkcnMv&#10;ZG93bnJldi54bWxQSwUGAAAAAAQABAD1AAAAigMAAAAA&#10;" path="m1,19r,1l1,20r,l1,21r,l2,21r,l2,21r1,l3,21r,l3,21r,l4,20r,l4,20r,-1l4,19r,-1l4,18r,-1l4,16r,l4,15r,l4,14r,l3,13r,l3,12r,l3,11r,-1l3,10,3,9r,l3,8r,l4,7r,l4,6r,l4,5r,l4,4,4,3r,l4,2r,l4,1r,l4,1,3,r,l3,r,l3,,2,r,l2,,1,r,l1,r,1l1,1r,1l1,2r,1l1,3r,1l1,5r,l1,6r,l1,7r,l,8r,l,9r,1l,10r,1l,11r,1l,12r,1l,13r1,1l1,14r,1l1,15r,1l1,16r,1l1,18r,l1,19r,xe" filled="f" strokeweight="0">
                    <v:stroke joinstyle="miter"/>
                    <v:path arrowok="t" o:connecttype="custom" o:connectlocs="1,20;1,20;1,21;2,21;3,21;3,21;3,21;4,20;4,19;4,18;4,17;4,16;4,15;4,14;3,13;3,12;3,10;3,9;3,8;4,7;4,6;4,5;4,4;4,3;4,2;4,1;3,0;3,0;3,0;2,0;1,0;1,0;1,1;1,2;1,3;1,5;1,6;1,7;0,8;0,9;0,10;0,11;0,12;0,13;1,14;1,15;1,16;1,18;1,19" o:connectangles="0,0,0,0,0,0,0,0,0,0,0,0,0,0,0,0,0,0,0,0,0,0,0,0,0,0,0,0,0,0,0,0,0,0,0,0,0,0,0,0,0,0,0,0,0,0,0,0,0"/>
                  </v:shape>
                  <v:shape id="Freeform 3797" o:spid="_x0000_s1711" style="position:absolute;left:300;top:423;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Fm7sUA&#10;AADdAAAADwAAAGRycy9kb3ducmV2LnhtbESPQYvCMBSE74L/ITzBm6ZW1N2uUZZFRQ8e1hXW46N5&#10;tsXmpTSx1n9vBMHjMDPfMPNla0rRUO0KywpGwwgEcWp1wZmC49968AHCeWSNpWVScCcHy0W3M8dE&#10;2xv/UnPwmQgQdgkqyL2vEildmpNBN7QVcfDOtjbog6wzqWu8BbgpZRxFU2mw4LCQY0U/OaWXw9Uo&#10;2O7u8X+Dp02MxXV62k+Oa726KNXvtd9fIDy1/h1+tbdawXj2OYPnm/A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oWbuxQAAAN0AAAAPAAAAAAAAAAAAAAAAAJgCAABkcnMv&#10;ZG93bnJldi54bWxQSwUGAAAAAAQABAD1AAAAigMAAAAA&#10;" path="m,20r,1l1,21r,1l1,22r,l2,22r,1l3,23r,l4,23r,-1l4,22r1,l5,22r,-1l5,21,6,20r,l5,19r,l5,18r,-1l5,17r,-1l5,16r,-1l5,15r,-1l5,14r,-1l5,12r,l5,11r,l5,10r,l5,9r,l5,8,5,7r,l5,6r,l5,5r,l5,4r,l6,3,6,2,5,2r,l5,1r,l4,1,4,r,l3,r,l2,r,l1,1r,l1,1r,l,2r,l,3r,l,4,,5r,l,6r,l,7r,l,8,,9r,l,10r,l,11r,1l,12r,1l,13r,1l,14r,1l,15r,1l,16r,1l,18r,l,19r,l,20r,xe" fillcolor="#f2f2f2" stroked="f">
                    <v:path arrowok="t" o:connecttype="custom" o:connectlocs="0,21;1,22;1,22;2,23;3,23;4,22;5,22;5,21;6,20;5,19;5,18;5,17;5,16;5,15;5,14;5,12;5,11;5,10;5,9;5,8;5,7;5,6;5,5;5,4;6,2;5,2;5,1;4,0;3,0;2,0;1,1;1,1;0,2;0,3;0,4;0,5;0,6;0,7;0,9;0,10;0,11;0,12;0,13;0,14;0,15;0,16;0,18;0,19;0,20" o:connectangles="0,0,0,0,0,0,0,0,0,0,0,0,0,0,0,0,0,0,0,0,0,0,0,0,0,0,0,0,0,0,0,0,0,0,0,0,0,0,0,0,0,0,0,0,0,0,0,0,0"/>
                  </v:shape>
                  <v:shape id="Freeform 3798" o:spid="_x0000_s1712" style="position:absolute;left:300;top:423;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8IlcIA&#10;AADdAAAADwAAAGRycy9kb3ducmV2LnhtbERPyW7CMBC9V+IfrEHiVhxaxBIwCKEiEKcWEFyHeIij&#10;xuMQG5L+fX2o1OPT2+fL1pbiSbUvHCsY9BMQxJnTBecKTsfN6wSED8gaS8ek4Ic8LBedlzmm2jX8&#10;Rc9DyEUMYZ+iAhNClUrpM0MWfd9VxJG7udpiiLDOpa6xieG2lG9JMpIWC44NBitaG8q+Dw+rYMsf&#10;5opn/GyH26tc7S5709xRqV63Xc1ABGrDv/jPvdMK3sfTODe+iU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wiVwgAAAN0AAAAPAAAAAAAAAAAAAAAAAJgCAABkcnMvZG93&#10;bnJldi54bWxQSwUGAAAAAAQABAD1AAAAhwMAAAAA&#10;" path="m,20r,1l1,21r,1l1,22r,l2,22r,1l3,23r,l4,23r,-1l4,22r1,l5,22r,-1l5,21,6,20r,l5,19r,l5,18r,-1l5,17r,-1l5,16r,-1l5,15r,-1l5,14r,-1l5,12r,l5,11r,l5,10r,l5,9r,l5,8,5,7r,l5,6r,l5,5r,l5,4r,l6,3,6,2,5,2r,l5,1r,l4,1,4,r,l3,r,l2,r,l1,1r,l1,1r,l,2r,l,3r,l,4,,5r,l,6r,l,7r,l,8,,9r,l,10r,l,11r,1l,12r,1l,13r,1l,14r,1l,15r,1l,16r,1l,18r,l,19r,l,20r,xe" filled="f" strokeweight="0">
                    <v:stroke joinstyle="miter"/>
                    <v:path arrowok="t" o:connecttype="custom" o:connectlocs="0,21;1,22;1,22;2,23;3,23;4,22;5,22;5,21;6,20;5,19;5,18;5,17;5,16;5,15;5,14;5,12;5,11;5,10;5,9;5,8;5,7;5,6;5,5;5,4;6,2;5,2;5,1;4,0;3,0;2,0;1,1;1,1;0,2;0,3;0,4;0,5;0,6;0,7;0,9;0,10;0,11;0,12;0,13;0,14;0,15;0,16;0,18;0,19;0,20" o:connectangles="0,0,0,0,0,0,0,0,0,0,0,0,0,0,0,0,0,0,0,0,0,0,0,0,0,0,0,0,0,0,0,0,0,0,0,0,0,0,0,0,0,0,0,0,0,0,0,0,0"/>
                  </v:shape>
                  <v:shape id="Freeform 3799" o:spid="_x0000_s1713" style="position:absolute;left:306;top:424;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Z3KcMA&#10;AADdAAAADwAAAGRycy9kb3ducmV2LnhtbESP0WoCMRRE3wv+Q7iCbzWrC1ZXo1hB0cdaP+B2cze7&#10;uLkJm1TXvzeFgo/DzJxhVpvetuJGXWgcK5iMMxDEpdMNGwWX7/37HESIyBpbx6TgQQE268HbCgvt&#10;7vxFt3M0IkE4FKigjtEXUoayJoth7Dxx8irXWYxJdkbqDu8Jbls5zbKZtNhwWqjR066m8nr+tQri&#10;59ybvDqcjlWWG33Z+3b645UaDfvtEkSkPr7C/+2jVpB/LBbw9yY9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Z3KcMAAADdAAAADwAAAAAAAAAAAAAAAACYAgAAZHJzL2Rv&#10;d25yZXYueG1sUEsFBgAAAAAEAAQA9QAAAIgDAAAAAA==&#10;" path="m,16l,6r,l,5r,l,5r,l,5r,l,5r,l,5r,l,5,,4r,l,4r,l,4r,l,4r,l,4r,l,4r,l,4r,l,3r,l,3r1,l1,3r,l1,3r,l1,3r,l1,3r,l1,3r,l1,3r,l1,3r1,l2,3r,l2,3,2,2r,l2,2r,l2,2r,l2,2r,l2,2r,l3,2r,l3,2r,l3,2r,l3,2,14,r,l14,r,l14,r,l14,r,l14,r,l14,r,l14,r,l15,r,1l15,1r,l15,1r,l15,1r,l15,1r,l15,1r,l16,1r,l16,1r,l16,1r,l16,1r,l16,1r,l16,1r,1l16,2r,l16,2r,l17,2r,l17,2r,l17,2r,l17,2r,l17,3r,l17,3r,l17,3r,l17,3r,l17,3r,l17,3r,l17,3r,1l17,4r,l17,4r,l17,4r,l17,4r,l17,4r,1l17,5r,l17,5r,l17,5r,l17,16r,l17,16r,l17,16r,l17,17r,l17,17r,l17,17r,l17,17r,l17,17r,l17,18r,l17,18r,l17,18r,l17,18r,l17,18r,l17,18r,l17,19r,l17,19r,l17,19r,l17,19r,l17,19r,l17,19r,l17,19r,l17,19r,1l17,20r-1,l16,20r,l16,20r,l16,20r,l16,20r,l16,20r,l16,20r,l16,21r,l15,21r,l15,21r,l15,21r,l15,21r,l15,21r,l15,21r-1,l14,21r,l14,21r,l14,21r,l14,21r,l14,21,3,19r,l3,19r,l3,19r,l3,19r,l3,19r,l2,19r,l2,19r,l2,19r,l2,19r,l2,19r,l2,19r,l1,19r,l1,19r,l1,18r,l1,18r,l1,18r,l1,18,,18r,l,18r,l,18r,l,18r,l,18,,17r,l,17r,l,17r,l,17r,l,17r,l,17,,16r,l,16r,l,16r,l,16r,l,16r,xe" fillcolor="#f2f2f2" stroked="f">
                    <v:path arrowok="t" o:connecttype="custom" o:connectlocs="0,5;0,5;0,4;0,4;0,4;0,3;1,3;1,3;1,3;2,2;2,2;3,2;3,2;14,0;14,0;14,0;15,1;15,1;16,1;16,1;16,2;17,2;17,2;17,3;17,3;17,4;17,4;17,5;17,5;17,16;17,17;17,17;17,18;17,18;17,19;17,19;17,19;17,20;16,20;16,20;16,21;15,21;15,21;14,21;14,21;3,19;3,19;2,19;2,19;1,19;1,18;1,18;0,18;0,17;0,17;0,17;0,16;0,16" o:connectangles="0,0,0,0,0,0,0,0,0,0,0,0,0,0,0,0,0,0,0,0,0,0,0,0,0,0,0,0,0,0,0,0,0,0,0,0,0,0,0,0,0,0,0,0,0,0,0,0,0,0,0,0,0,0,0,0,0,0"/>
                  </v:shape>
                  <v:shape id="Freeform 3800" o:spid="_x0000_s1714" style="position:absolute;left:306;top:424;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6OgMIA&#10;AADdAAAADwAAAGRycy9kb3ducmV2LnhtbERPzWrCQBC+F/oOyxR6KXVXC0XSrCKlQot4qPoAQ3aS&#10;DWZnQ3aM8e3dQ6HHj++/XE+hUyMNqY1sYT4zoIir6FpuLJyO29clqCTIDrvIZOFGCdarx4cSCxev&#10;/EvjQRqVQzgVaMGL9IXWqfIUMM1iT5y5Og4BJcOh0W7Aaw4PnV4Y864DtpwbPPb06ak6Hy7BQjp9&#10;GZSfWvxl8dKMu91+8mFv7fPTtPkAJTTJv/jP/e0svC1N3p/f5Ce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vo6AwgAAAN0AAAAPAAAAAAAAAAAAAAAAAJgCAABkcnMvZG93&#10;bnJldi54bWxQSwUGAAAAAAQABAD1AAAAhwMAAAAA&#10;" path="m,16l,6r,l,5r,l,5r,l,5r,l,5r,l,5r,l,5,,4r,l,4r,l,4r,l,4r,l,4r,l,4r,l,4r,l,3r,l,3r1,l1,3r,l1,3r,l1,3r,l1,3r,l1,3r,l1,3r,l1,3r1,l2,3r,l2,3,2,2r,l2,2r,l2,2r,l2,2r,l2,2r,l3,2r,l3,2r,l3,2r,l3,2,14,r,l14,r,l14,r,l14,r,l14,r,l14,r,l14,r,l15,r,1l15,1r,l15,1r,l15,1r,l15,1r,l15,1r,l16,1r,l16,1r,l16,1r,l16,1r,l16,1r,l16,1r,1l16,2r,l16,2r,l17,2r,l17,2r,l17,2r,l17,2r,l17,3r,l17,3r,l17,3r,l17,3r,l17,3r,l17,3r,l17,3r,1l17,4r,l17,4r,l17,4r,l17,4r,l17,4r,1l17,5r,l17,5r,l17,5r,l17,16r,l17,16r,l17,16r,l17,17r,l17,17r,l17,17r,l17,17r,l17,17r,l17,18r,l17,18r,l17,18r,l17,18r,l17,18r,l17,18r,l17,19r,l17,19r,l17,19r,l17,19r,l17,19r,l17,19r,l17,19r,l17,19r,1l17,20r-1,l16,20r,l16,20r,l16,20r,l16,20r,l16,20r,l16,20r,l16,21r,l15,21r,l15,21r,l15,21r,l15,21r,l15,21r,l15,21r-1,l14,21r,l14,21r,l14,21r,l14,21r,l14,21,3,19r,l3,19r,l3,19r,l3,19r,l3,19r,l2,19r,l2,19r,l2,19r,l2,19r,l2,19r,l2,19r,l1,19r,l1,19r,l1,18r,l1,18r,l1,18r,l1,18,,18r,l,18r,l,18r,l,18r,l,18,,17r,l,17r,l,17r,l,17r,l,17r,l,17,,16r,l,16r,l,16r,l,16r,l,16r,xe" filled="f" strokeweight="0">
                    <v:stroke joinstyle="miter"/>
                    <v:path arrowok="t" o:connecttype="custom" o:connectlocs="0,5;0,5;0,4;0,4;0,4;0,3;1,3;1,3;1,3;2,2;2,2;3,2;3,2;14,0;14,0;14,0;15,1;15,1;16,1;16,1;16,2;17,2;17,2;17,3;17,3;17,4;17,4;17,5;17,5;17,16;17,17;17,17;17,18;17,18;17,19;17,19;17,19;17,20;16,20;16,20;16,21;15,21;15,21;14,21;14,21;3,19;3,19;2,19;2,19;1,19;1,18;1,18;0,18;0,17;0,17;0,17;0,16;0,16" o:connectangles="0,0,0,0,0,0,0,0,0,0,0,0,0,0,0,0,0,0,0,0,0,0,0,0,0,0,0,0,0,0,0,0,0,0,0,0,0,0,0,0,0,0,0,0,0,0,0,0,0,0,0,0,0,0,0,0,0,0"/>
                  </v:shape>
                  <v:shape id="Freeform 3801" o:spid="_x0000_s1715" style="position:absolute;left:303;top:42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yIK8YA&#10;AADdAAAADwAAAGRycy9kb3ducmV2LnhtbESPT2vCQBDF7wW/wzKCt7rxD1Wiq4jQ4q02iuBtyI5J&#10;NDsbshuT+undQsHj4837vXnLdWdKcafaFZYVjIYRCOLU6oIzBcfD5/schPPIGkvLpOCXHKxXvbcl&#10;xtq2/EP3xGciQNjFqCD3voqldGlOBt3QVsTBu9jaoA+yzqSusQ1wU8pxFH1IgwWHhhwr2uaU3pLG&#10;hDeu169Ncnocz5Ns+t3OfLMvG1Jq0O82CxCeOv86/k/vtILJPBrB35qAAL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yIK8YAAADdAAAADwAAAAAAAAAAAAAAAACYAgAAZHJz&#10;L2Rvd25yZXYueG1sUEsFBgAAAAAEAAQA9QAAAIsDAAAAAA==&#10;" path="m,2l3,4r,l3,4r,l3,4r,l3,4r,l4,4r,l4,4r,l4,4r,l4,4r,l4,4r,l4,4r,l4,3r,l4,3r,l4,3r,l4,3r,l4,3r,l4,3r,l4,3r,l4,3,3,3r,l,,,2xe" fillcolor="#f2f2f2" stroked="f">
                    <v:path arrowok="t" o:connecttype="custom" o:connectlocs="0,2;3,4;3,4;3,4;3,4;3,4;3,4;3,4;3,4;4,4;4,4;4,4;4,4;4,4;4,4;4,4;4,4;4,4;4,4;4,4;4,4;4,3;4,3;4,3;4,3;4,3;4,3;4,3;4,3;4,3;4,3;4,3;4,3;4,3;4,3;4,3;3,3;3,3;0,0;0,2" o:connectangles="0,0,0,0,0,0,0,0,0,0,0,0,0,0,0,0,0,0,0,0,0,0,0,0,0,0,0,0,0,0,0,0,0,0,0,0,0,0,0,0"/>
                  </v:shape>
                  <v:shape id="Freeform 3802" o:spid="_x0000_s1716" style="position:absolute;left:303;top:426;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YnMYA&#10;AADdAAAADwAAAGRycy9kb3ducmV2LnhtbESP0WrCQBRE3wv+w3IFX4putFAkuooIAWtLMdEPuGSv&#10;STB7N2S3SfTru4WCj8PMnGHW28HUoqPWVZYVzGcRCOLc6ooLBZdzMl2CcB5ZY22ZFNzJwXYzellj&#10;rG3PKXWZL0SAsItRQel9E0vp8pIMupltiIN3ta1BH2RbSN1iH+CmlosoepcGKw4LJTa0Lym/ZT9G&#10;QfKVFvO8Pya7U2YfHaXfp8+PV6Um42G3AuFp8M/wf/ugFbwtowX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YnMYAAADdAAAADwAAAAAAAAAAAAAAAACYAgAAZHJz&#10;L2Rvd25yZXYueG1sUEsFBgAAAAAEAAQA9QAAAIsDAAAAAA==&#10;" path="m,2l3,4r,l3,4r,l3,4r,l3,4r,l4,4r,l4,4r,l4,4r,l4,4r,l4,4r,l4,4r,l4,3r,l4,3r,l4,3r,l4,3r,l4,3r,l4,3r,l4,3r,l4,3,3,3r,l,,,2xe" filled="f" strokeweight="0">
                    <v:stroke joinstyle="miter"/>
                    <v:path arrowok="t" o:connecttype="custom" o:connectlocs="0,2;3,4;3,4;3,4;3,4;3,4;3,4;3,4;3,4;4,4;4,4;4,4;4,4;4,4;4,4;4,4;4,4;4,4;4,4;4,4;4,4;4,3;4,3;4,3;4,3;4,3;4,3;4,3;4,3;4,3;4,3;4,3;4,3;4,3;4,3;4,3;3,3;3,3;0,0;0,2" o:connectangles="0,0,0,0,0,0,0,0,0,0,0,0,0,0,0,0,0,0,0,0,0,0,0,0,0,0,0,0,0,0,0,0,0,0,0,0,0,0,0,0"/>
                  </v:shape>
                  <v:shape id="Freeform 3803" o:spid="_x0000_s1717" style="position:absolute;left:303;top:43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Kzx8cA&#10;AADdAAAADwAAAGRycy9kb3ducmV2LnhtbESPT2vCQBDF74V+h2UK3uqmTbES3YgUFG+1qQjehuyY&#10;P83OhuzGpP30bkHw+Hjzfm/ecjWaRlyoc5VlBS/TCARxbnXFhYLD9+Z5DsJ5ZI2NZVLwSw5W6ePD&#10;EhNtB/6iS+YLESDsElRQet8mUrq8JINualvi4J1tZ9AH2RVSdzgEuGnkaxTNpMGKQ0OJLX2UlP9k&#10;vQlv1PV2nR3/Dqe4ePsc3n2/b3pSavI0rhcgPI3+fnxL77SCeB7F8L8mIEC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0Ss8fHAAAA3QAAAA8AAAAAAAAAAAAAAAAAmAIAAGRy&#10;cy9kb3ducmV2LnhtbFBLBQYAAAAABAAEAPUAAACMAwAAAAA=&#10;" path="m,2l3,r,l3,r,l3,r,l3,r,l4,r,l4,r,l4,r,l4,r,1l4,1r,l4,1r,l4,1r,l4,1r,l4,1r,l4,1r,l4,1r,1l4,2r,l4,2r,l4,2r,l4,2r,l,4,,2xe" fillcolor="#f2f2f2" stroked="f">
                    <v:path arrowok="t" o:connecttype="custom" o:connectlocs="0,2;3,0;3,0;3,0;3,0;3,0;3,0;3,0;3,0;4,0;4,0;4,0;4,0;4,0;4,0;4,0;4,1;4,1;4,1;4,1;4,1;4,1;4,1;4,1;4,1;4,1;4,1;4,1;4,1;4,1;4,2;4,2;4,2;4,2;4,2;4,2;4,2;4,2;4,2;0,4;0,2" o:connectangles="0,0,0,0,0,0,0,0,0,0,0,0,0,0,0,0,0,0,0,0,0,0,0,0,0,0,0,0,0,0,0,0,0,0,0,0,0,0,0,0,0"/>
                  </v:shape>
                  <v:shape id="Freeform 3804" o:spid="_x0000_s1718" style="position:absolute;left:303;top:43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rlc8cA&#10;AADdAAAADwAAAGRycy9kb3ducmV2LnhtbESP0WrCQBRE3wX/YbmFvhTdWEUkuooIgdaKJGk/4JK9&#10;JqHZuyG7TdJ+fbdQ8HGYmTPM7jCaRvTUudqygsU8AkFcWF1zqeDjPZltQDiPrLGxTAq+ycFhP53s&#10;MNZ24Iz63JciQNjFqKDyvo2ldEVFBt3ctsTBu9nOoA+yK6XucAhw08jnKFpLgzWHhQpbOlVUfOZf&#10;RkFyycpFMZyTY5rbn56ya/r2+qTU48N43ILwNPp7+L/9ohUsN9EK/t6EJyD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665XPHAAAA3QAAAA8AAAAAAAAAAAAAAAAAmAIAAGRy&#10;cy9kb3ducmV2LnhtbFBLBQYAAAAABAAEAPUAAACMAwAAAAA=&#10;" path="m,2l3,r,l3,r,l3,r,l3,r,l4,r,l4,r,l4,r,l4,r,1l4,1r,l4,1r,l4,1r,l4,1r,l4,1r,l4,1r,l4,1r,1l4,2r,l4,2r,l4,2r,l4,2r,l,4,,2xe" filled="f" strokeweight="0">
                    <v:stroke joinstyle="miter"/>
                    <v:path arrowok="t" o:connecttype="custom" o:connectlocs="0,2;3,0;3,0;3,0;3,0;3,0;3,0;3,0;3,0;4,0;4,0;4,0;4,0;4,0;4,0;4,0;4,1;4,1;4,1;4,1;4,1;4,1;4,1;4,1;4,1;4,1;4,1;4,1;4,1;4,1;4,2;4,2;4,2;4,2;4,2;4,2;4,2;4,2;4,2;0,4;0,2" o:connectangles="0,0,0,0,0,0,0,0,0,0,0,0,0,0,0,0,0,0,0,0,0,0,0,0,0,0,0,0,0,0,0,0,0,0,0,0,0,0,0,0,0"/>
                  </v:shape>
                  <v:shape id="Freeform 3805" o:spid="_x0000_s1719" style="position:absolute;left:302;top:424;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Bm8YA&#10;AADdAAAADwAAAGRycy9kb3ducmV2LnhtbESPQWvCQBSE7wX/w/IEL6VutCgaXcUWGj0JaqDXR/Y1&#10;Sc2+Ddk1Rn+9KxR6HGbmG2a57kwlWmpcaVnBaBiBIM6sLjlXkJ6+3mYgnEfWWFkmBTdysF71XpYY&#10;a3vlA7VHn4sAYRejgsL7OpbSZQUZdENbEwfvxzYGfZBNLnWD1wA3lRxH0VQaLDksFFjTZ0HZ+Xgx&#10;CnDO+49L0r1Ovrftb3pPzomUqVKDfrdZgPDU+f/wX3unFbzPogk834QnIF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hBm8YAAADdAAAADwAAAAAAAAAAAAAAAACYAgAAZHJz&#10;L2Rvd25yZXYueG1sUEsFBgAAAAAEAAQA9QAAAIsDAAAAAA==&#10;" path="m,19r,1l,20r1,l1,21r,l1,21r,l2,21r,l2,21r1,l3,21r,l3,20r,l3,20,4,19r,l3,18r,l3,17r,-1l3,16r,-1l3,15r,-1l3,14r,-1l3,13r,-1l3,12r,-1l3,10r,l3,9r,l3,8r,l3,7r,l3,6r,l3,5r,l3,4,3,3r,l4,2r,l3,1r,l3,1,3,r,l3,,2,r,l2,,1,r,l1,r,l1,,,1r,l,2r,l,3r,l,4,,5r,l,6r,l,7r,l,8r,l,9r,l,10r,1l,11r,1l,12r,1l,13r,1l,14r,1l,15r,1l,16r,1l,18r,l,19r,xe" fillcolor="#f2f2f2" stroked="f">
                    <v:path arrowok="t" o:connecttype="custom" o:connectlocs="0,20;1,20;1,21;1,21;2,21;3,21;3,21;3,20;4,19;3,18;3,17;3,16;3,15;3,14;3,13;3,12;3,10;3,9;3,8;3,7;3,6;3,5;3,4;3,3;4,2;3,1;3,0;3,0;2,0;1,0;1,0;1,0;0,1;0,2;0,3;0,5;0,6;0,7;0,8;0,9;0,10;0,11;0,12;0,13;0,14;0,15;0,16;0,18;0,19" o:connectangles="0,0,0,0,0,0,0,0,0,0,0,0,0,0,0,0,0,0,0,0,0,0,0,0,0,0,0,0,0,0,0,0,0,0,0,0,0,0,0,0,0,0,0,0,0,0,0,0,0"/>
                  </v:shape>
                  <v:shape id="Freeform 3806" o:spid="_x0000_s1720" style="position:absolute;left:302;top:424;width:4;height:21;visibility:visible;mso-wrap-style:square;v-text-anchor:top" coordsize="4,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tw8UA&#10;AADdAAAADwAAAGRycy9kb3ducmV2LnhtbESPwWrDMBBE74X8g9hAb42UhJrgRjYluG1oTnHzAYu1&#10;tY2tlbHU2P37qFDIcZiZN8w+n20vrjT61rGG9UqBIK6cabnWcPl6e9qB8AHZYO+YNPyShzxbPOwx&#10;NW7iM13LUIsIYZ+ihiaEIZXSVw1Z9Cs3EEfv240WQ5RjLc2IU4TbXm6USqTFluNCgwMdGqq68sdq&#10;mLYfxeG9ez51WCg7F+3npVSJ1o/L+fUFRKA53MP/7aPRsN2pBP7exCc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ZG3DxQAAAN0AAAAPAAAAAAAAAAAAAAAAAJgCAABkcnMv&#10;ZG93bnJldi54bWxQSwUGAAAAAAQABAD1AAAAigMAAAAA&#10;" path="m,19r,1l,20r1,l1,21r,l1,21r,l2,21r,l2,21r1,l3,21r,l3,20r,l3,20,4,19r,l3,18r,l3,17r,-1l3,16r,-1l3,15r,-1l3,14r,-1l3,13r,-1l3,12r,-1l3,10r,l3,9r,l3,8r,l3,7r,l3,6r,l3,5r,l3,4,3,3r,l4,2r,l3,1r,l3,1,3,r,l3,,2,r,l2,,1,r,l1,r,l1,,,1r,l,2r,l,3r,l,4,,5r,l,6r,l,7r,l,8r,l,9r,l,10r,1l,11r,1l,12r,1l,13r,1l,14r,1l,15r,1l,16r,1l,18r,l,19r,xe" filled="f" strokeweight="0">
                    <v:stroke joinstyle="miter"/>
                    <v:path arrowok="t" o:connecttype="custom" o:connectlocs="0,20;1,20;1,21;1,21;2,21;3,21;3,21;3,20;4,19;3,18;3,17;3,16;3,15;3,14;3,13;3,12;3,10;3,9;3,8;3,7;3,6;3,5;3,4;3,3;4,2;3,1;3,0;3,0;2,0;1,0;1,0;1,0;0,1;0,2;0,3;0,5;0,6;0,7;0,8;0,9;0,10;0,11;0,12;0,13;0,14;0,15;0,16;0,18;0,19" o:connectangles="0,0,0,0,0,0,0,0,0,0,0,0,0,0,0,0,0,0,0,0,0,0,0,0,0,0,0,0,0,0,0,0,0,0,0,0,0,0,0,0,0,0,0,0,0,0,0,0,0"/>
                  </v:shape>
                  <v:shape id="Freeform 3807" o:spid="_x0000_s1721" style="position:absolute;left:299;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nP8YA&#10;AADdAAAADwAAAGRycy9kb3ducmV2LnhtbESPT4vCMBTE7wt+h/AW9qbpdvEP1SgiKnrwYFdYj4/m&#10;2Rabl9LEWr+9EYQ9DjPzG2a26EwlWmpcaVnB9yACQZxZXXKu4PS76U9AOI+ssbJMCh7kYDHvfcww&#10;0fbOR2pTn4sAYZeggsL7OpHSZQUZdANbEwfvYhuDPsgml7rBe4CbSsZRNJIGSw4LBda0Kii7pjej&#10;YLd/xH8tnrcxlrfR+TA8bfT6qtTXZ7ecgvDU+f/wu73TCn4m0Rheb8IT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9nP8YAAADdAAAADwAAAAAAAAAAAAAAAACYAgAAZHJz&#10;L2Rvd25yZXYueG1sUEsFBgAAAAAEAAQA9QAAAIsDAAAAAA==&#10;" path="m1,20r,1l1,21r,l2,22r,l3,22r,1l3,23r1,l4,23,5,22r,l5,22,6,21r,l6,21r,-1l6,20r,-1l6,19r,-1l6,17r,l6,16r,l6,15r-1,l5,14r,l5,13r,-1l5,12r,-1l5,11r,-1l5,10,5,9r,l5,8,6,7r,l6,6r,l6,5r,l6,4r,l6,3,6,2r,l6,2,6,1,5,1,5,r,l4,r,l3,r,l3,,2,r,1l1,1r,l1,2r,l1,3r,l1,4r,1l1,5r,1l1,6r,1l1,7r,1l1,9,,9r,1l,10r,1l,12r,l,13r,l,14r1,l1,15r,l1,16r,l1,17r,1l1,18r,1l1,19r,1l1,20xe" fillcolor="#f2f2f2" stroked="f">
                    <v:path arrowok="t" o:connecttype="custom" o:connectlocs="1,21;1,21;2,22;3,23;4,23;5,22;5,22;6,21;6,20;6,19;6,18;6,17;6,16;5,15;5,14;5,12;5,11;5,10;5,9;5,8;6,7;6,6;6,5;6,4;6,2;6,2;5,1;5,0;4,0;3,0;2,0;1,1;1,2;1,3;1,4;1,5;1,6;1,7;1,9;0,10;0,11;0,12;0,13;1,14;1,15;1,16;1,18;1,19;1,20" o:connectangles="0,0,0,0,0,0,0,0,0,0,0,0,0,0,0,0,0,0,0,0,0,0,0,0,0,0,0,0,0,0,0,0,0,0,0,0,0,0,0,0,0,0,0,0,0,0,0,0,0"/>
                  </v:shape>
                  <v:shape id="Freeform 3808" o:spid="_x0000_s1722" style="position:absolute;left:299;top:45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EJRMEA&#10;AADdAAAADwAAAGRycy9kb3ducmV2LnhtbERPy4rCMBTdC/5DuII7TX0wSMcoIoriakZlZntt7jTF&#10;5qY20da/N4sBl4fzni9bW4oH1b5wrGA0TEAQZ04XnCs4n7aDGQgfkDWWjknBkzwsF93OHFPtGv6m&#10;xzHkIoawT1GBCaFKpfSZIYt+6CriyP252mKIsM6lrrGJ4baU4yT5kBYLjg0GK1obyq7Hu1Ww4425&#10;4A9+tdPdRa72vwfT3FCpfq9dfYII1Ia3+N+91womsyTOjW/iE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9BCUTBAAAA3QAAAA8AAAAAAAAAAAAAAAAAmAIAAGRycy9kb3du&#10;cmV2LnhtbFBLBQYAAAAABAAEAPUAAACGAwAAAAA=&#10;" path="m1,20r,1l1,21r,l2,22r,l3,22r,1l3,23r1,l4,23,5,22r,l5,22,6,21r,l6,21r,-1l6,20r,-1l6,19r,-1l6,17r,l6,16r,l6,15r-1,l5,14r,l5,13r,-1l5,12r,-1l5,11r,-1l5,10,5,9r,l5,8,6,7r,l6,6r,l6,5r,l6,4r,l6,3,6,2r,l6,2,6,1,5,1,5,r,l4,r,l3,r,l3,,2,r,1l1,1r,l1,2r,l1,3r,l1,4r,1l1,5r,1l1,6r,1l1,7r,1l1,9,,9r,1l,10r,1l,12r,l,13r,l,14r1,l1,15r,l1,16r,l1,17r,1l1,18r,1l1,19r,1l1,20xe" filled="f" strokeweight="0">
                    <v:stroke joinstyle="miter"/>
                    <v:path arrowok="t" o:connecttype="custom" o:connectlocs="1,21;1,21;2,22;3,23;4,23;5,22;5,22;6,21;6,20;6,19;6,18;6,17;6,16;5,15;5,14;5,12;5,11;5,10;5,9;5,8;6,7;6,6;6,5;6,4;6,2;6,2;5,1;5,0;4,0;3,0;2,0;1,1;1,2;1,3;1,4;1,5;1,6;1,7;1,9;0,10;0,11;0,12;0,13;1,14;1,15;1,16;1,18;1,19;1,20" o:connectangles="0,0,0,0,0,0,0,0,0,0,0,0,0,0,0,0,0,0,0,0,0,0,0,0,0,0,0,0,0,0,0,0,0,0,0,0,0,0,0,0,0,0,0,0,0,0,0,0,0"/>
                  </v:shape>
                  <v:shape id="Freeform 3809" o:spid="_x0000_s1723" style="position:absolute;left:306;top:453;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h2+MMA&#10;AADdAAAADwAAAGRycy9kb3ducmV2LnhtbESPwWrDMBBE74X+g9hCb43UGIrjRglpICU9JvEHbK21&#10;bGKthKUk7t9XhUKOw8y8YZbryQ3iSmPsPWt4nSkQxI03PVsN9Wn3UoKICdng4Jk0/FCE9erxYYmV&#10;8Tc+0PWYrMgQjhVq6FIKlZSx6chhnPlAnL3Wjw5TlqOVZsRbhrtBzpV6kw57zgsdBtp21JyPF6ch&#10;fZTBFu3n175VhTX1Lgzz76D189O0eQeRaEr38H97bzQUpVrA35v8BO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h2+MMAAADdAAAADwAAAAAAAAAAAAAAAACYAgAAZHJzL2Rv&#10;d25yZXYueG1sUEsFBgAAAAAEAAQA9QAAAIgDAAAAAA==&#10;" path="m,16l,6r,l,5r,l,5r,l,5r,l,5r,l,5r,l,4r,l,4r,l,4r,l,4r,l,4r,l,4r,l,4r,l,4,,3r,l,3r,l,3r,l,3r1,l1,3r,l1,3r,l1,3r,l1,3r,l1,3r,l1,3r,l1,3,2,2r,l2,2r,l2,2r,l2,2r,l2,2r,l2,2r,l2,2r1,l3,2r,l3,2,13,r,l13,r,l13,r1,l14,r,l14,r,l14,r,l14,r,l14,r,1l14,1r1,l15,1r,l15,1r,l15,1r,l15,1r,l15,1r,l15,1r,l16,1r,l16,1r,l16,1r,l16,1r,1l16,2r,l16,2r,l16,2r,l16,2r,l16,2r,l17,2r,l17,3r,l17,3r,l17,3r,l17,3r,l17,3r,l17,3r,l17,3r,1l17,4r,l17,4r,l17,4r,l17,4r,l17,4r,l17,5r,l17,5r,l17,5r,l17,16r,l17,16r,l17,16r,l17,17r,l17,17r,l17,17r,l17,17r,l17,17r,l17,17r,1l17,18r,l17,18r,l17,18r,l17,18r,l17,18r,l17,19r,l17,19r,l17,19r,l17,19r,l17,19r,l16,19r,l16,19r,l16,19r,1l16,20r,l16,20r,l16,20r,l16,20r,l16,20r,l15,20r,l15,20r,l15,20r,l15,21r,l15,21r,l15,21r,l15,21r,l14,21r,l14,21r,l14,21r,l14,21r,l14,21r,l13,21r,l13,21,3,19r,l3,19r,l3,19r,l3,19r-1,l2,19r,l2,19r,l2,19r,l2,19r,l2,19r,l2,19r-1,l1,19r,l1,19r,l1,19r,l1,18r,l1,18,,18r,l,18r,l,18r,l,18r,l,18r,l,18r,l,17r,l,17r,l,17r,l,17r,l,17r,l,17r,l,16r,l,16r,l,16r,l,16r,l,16r,xe" fillcolor="#f2f2f2" stroked="f">
                    <v:path arrowok="t" o:connecttype="custom" o:connectlocs="0,5;0,5;0,4;0,4;0,4;0,3;0,3;1,3;1,3;2,2;2,2;2,2;3,2;13,0;14,0;14,0;15,1;15,1;15,1;16,1;16,2;16,2;17,2;17,3;17,3;17,4;17,4;17,4;17,5;17,16;17,17;17,17;17,18;17,18;17,19;17,19;16,19;16,20;16,20;16,20;15,20;15,21;14,21;14,21;13,21;3,19;2,19;2,19;2,19;1,19;1,18;0,18;0,18;0,17;0,17;0,17;0,16;0,16" o:connectangles="0,0,0,0,0,0,0,0,0,0,0,0,0,0,0,0,0,0,0,0,0,0,0,0,0,0,0,0,0,0,0,0,0,0,0,0,0,0,0,0,0,0,0,0,0,0,0,0,0,0,0,0,0,0,0,0,0,0"/>
                  </v:shape>
                  <v:shape id="Freeform 3810" o:spid="_x0000_s1724" style="position:absolute;left:306;top:453;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cYXcAA&#10;AADdAAAADwAAAGRycy9kb3ducmV2LnhtbERPzYrCMBC+L/gOYQQvy5qqIFKNIrILLuJB1wcYmrEp&#10;NpPSjLW+vTksePz4/leb3teqozZWgQ1Mxhko4iLYiksDl7+frwWoKMgW68Bk4EkRNuvBxwpzGx58&#10;ou4spUohHHM04ESaXOtYOPIYx6EhTtw1tB4lwbbUtsVHCve1nmbZXHusODU4bGjnqLid795AvHxn&#10;KL9XcffpZ9kdDsfe+aMxo2G/XYIS6uUt/nfvrYHZYpL2pzfpCe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cYXcAAAADdAAAADwAAAAAAAAAAAAAAAACYAgAAZHJzL2Rvd25y&#10;ZXYueG1sUEsFBgAAAAAEAAQA9QAAAIUDAAAAAA==&#10;" path="m,16l,6r,l,5r,l,5r,l,5r,l,5r,l,5r,l,4r,l,4r,l,4r,l,4r,l,4r,l,4r,l,4r,l,4,,3r,l,3r,l,3r,l,3r1,l1,3r,l1,3r,l1,3r,l1,3r,l1,3r,l1,3r,l1,3,2,2r,l2,2r,l2,2r,l2,2r,l2,2r,l2,2r,l2,2r1,l3,2r,l3,2,13,r,l13,r,l13,r1,l14,r,l14,r,l14,r,l14,r,l14,r,1l14,1r1,l15,1r,l15,1r,l15,1r,l15,1r,l15,1r,l15,1r,l16,1r,l16,1r,l16,1r,l16,1r,1l16,2r,l16,2r,l16,2r,l16,2r,l16,2r,l17,2r,l17,3r,l17,3r,l17,3r,l17,3r,l17,3r,l17,3r,l17,3r,1l17,4r,l17,4r,l17,4r,l17,4r,l17,4r,l17,5r,l17,5r,l17,5r,l17,16r,l17,16r,l17,16r,l17,17r,l17,17r,l17,17r,l17,17r,l17,17r,l17,17r,1l17,18r,l17,18r,l17,18r,l17,18r,l17,18r,l17,19r,l17,19r,l17,19r,l17,19r,l17,19r,l16,19r,l16,19r,l16,19r,1l16,20r,l16,20r,l16,20r,l16,20r,l16,20r,l15,20r,l15,20r,l15,20r,l15,21r,l15,21r,l15,21r,l15,21r,l14,21r,l14,21r,l14,21r,l14,21r,l14,21r,l13,21r,l13,21,3,19r,l3,19r,l3,19r,l3,19r-1,l2,19r,l2,19r,l2,19r,l2,19r,l2,19r,l2,19r-1,l1,19r,l1,19r,l1,19r,l1,18r,l1,18,,18r,l,18r,l,18r,l,18r,l,18r,l,18r,l,17r,l,17r,l,17r,l,17r,l,17r,l,17r,l,16r,l,16r,l,16r,l,16r,l,16r,xe" filled="f" strokeweight="0">
                    <v:stroke joinstyle="miter"/>
                    <v:path arrowok="t" o:connecttype="custom" o:connectlocs="0,5;0,5;0,4;0,4;0,4;0,3;0,3;1,3;1,3;2,2;2,2;2,2;3,2;13,0;14,0;14,0;15,1;15,1;15,1;16,1;16,2;16,2;17,2;17,3;17,3;17,4;17,4;17,4;17,5;17,16;17,17;17,17;17,18;17,18;17,19;17,19;16,19;16,20;16,20;16,20;15,20;15,21;14,21;14,21;13,21;3,19;2,19;2,19;2,19;1,19;1,18;0,18;0,18;0,17;0,17;0,17;0,16;0,16" o:connectangles="0,0,0,0,0,0,0,0,0,0,0,0,0,0,0,0,0,0,0,0,0,0,0,0,0,0,0,0,0,0,0,0,0,0,0,0,0,0,0,0,0,0,0,0,0,0,0,0,0,0,0,0,0,0,0,0,0,0"/>
                  </v:shape>
                  <v:shape id="Freeform 3811" o:spid="_x0000_s1725" style="position:absolute;left:303;top:455;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Ue9scA&#10;AADdAAAADwAAAGRycy9kb3ducmV2LnhtbESPQWvCQBCF7wX/wzKCt2YTLVViVhGhxVvbVARvQ3ZM&#10;otnZkN2YtL++Wyj0+Hjzvjcv246mEXfqXG1ZQRLFIIgLq2suFRw/Xx5XIJxH1thYJgVf5GC7mTxk&#10;mGo78Afdc1+KAGGXooLK+zaV0hUVGXSRbYmDd7GdQR9kV0rd4RDgppHzOH6WBmsODRW2tK+ouOW9&#10;CW9cr6+7/PR9PC/Kp7dh6fv3pielZtNxtwbhafT/x3/pg1awWCUJ/K4JCJ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dVHvbHAAAA3QAAAA8AAAAAAAAAAAAAAAAAmAIAAGRy&#10;cy9kb3ducmV2LnhtbFBLBQYAAAAABAAEAPUAAACMAwAAAAA=&#10;" path="m,2l3,4r,l3,4r,l3,4r,l3,4r,l3,4r,l3,4r,l4,4r,l4,4r,l4,4r,l4,4r,l4,3r,l4,3r,l4,3r,l4,3r,l3,3r,l3,3r,l3,3r,l3,3r,l3,2,,,,2xe" fillcolor="#f2f2f2" stroked="f">
                    <v:path arrowok="t" o:connecttype="custom" o:connectlocs="0,2;3,4;3,4;3,4;3,4;3,4;3,4;3,4;3,4;3,4;3,4;3,4;3,4;4,4;4,4;4,4;4,4;4,4;4,4;4,4;4,4;4,3;4,3;4,3;4,3;4,3;4,3;4,3;4,3;3,3;3,3;3,3;3,3;3,3;3,3;3,3;3,3;3,2;0,0;0,2" o:connectangles="0,0,0,0,0,0,0,0,0,0,0,0,0,0,0,0,0,0,0,0,0,0,0,0,0,0,0,0,0,0,0,0,0,0,0,0,0,0,0,0"/>
                  </v:shape>
                  <v:shape id="Freeform 3812" o:spid="_x0000_s1726" style="position:absolute;left:303;top:455;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ZOQccA&#10;AADdAAAADwAAAGRycy9kb3ducmV2LnhtbESP3WrCQBSE7wt9h+UUelN0EwslRFcRIWB/KCb6AIfs&#10;MQlmz4bsNkn79F1B8HKYmW+Y1WYyrRiod41lBfE8AkFcWt1wpeB0zGYJCOeRNbaWScEvOdisHx9W&#10;mGo7ck5D4SsRIOxSVFB736VSurImg25uO+LgnW1v0AfZV1L3OAa4aeUiit6kwYbDQo0d7WoqL8WP&#10;UZB95VVcjh/Z9lDYv4Hy78Pn+4tSz0/TdgnC0+Tv4Vt7rxW8JvECrm/CE5Dr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GTkHHAAAA3QAAAA8AAAAAAAAAAAAAAAAAmAIAAGRy&#10;cy9kb3ducmV2LnhtbFBLBQYAAAAABAAEAPUAAACMAwAAAAA=&#10;" path="m,2l3,4r,l3,4r,l3,4r,l3,4r,l3,4r,l3,4r,l4,4r,l4,4r,l4,4r,l4,4r,l4,3r,l4,3r,l4,3r,l4,3r,l3,3r,l3,3r,l3,3r,l3,3r,l3,2,,,,2xe" filled="f" strokeweight="0">
                    <v:stroke joinstyle="miter"/>
                    <v:path arrowok="t" o:connecttype="custom" o:connectlocs="0,2;3,4;3,4;3,4;3,4;3,4;3,4;3,4;3,4;3,4;3,4;3,4;3,4;4,4;4,4;4,4;4,4;4,4;4,4;4,4;4,4;4,3;4,3;4,3;4,3;4,3;4,3;4,3;4,3;3,3;3,3;3,3;3,3;3,3;3,3;3,3;3,3;3,2;0,0;0,2" o:connectangles="0,0,0,0,0,0,0,0,0,0,0,0,0,0,0,0,0,0,0,0,0,0,0,0,0,0,0,0,0,0,0,0,0,0,0,0,0,0,0,0"/>
                  </v:shape>
                  <v:shape id="Freeform 3813" o:spid="_x0000_s1727" style="position:absolute;left:303;top:468;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slGscA&#10;AADdAAAADwAAAGRycy9kb3ducmV2LnhtbESPQWvCQBCF7wX/wzKCt2ajKVViVhGhxVvbVARvQ3ZM&#10;otnZkN2YtL++Wyj0+Hjzvjcv246mEXfqXG1ZwTyKQRAXVtdcKjh+vjyuQDiPrLGxTAq+yMF2M3nI&#10;MNV24A+6574UAcIuRQWV920qpSsqMugi2xIH72I7gz7IrpS6wyHATSMXcfwsDdYcGipsaV9Rcct7&#10;E964Xl93+en7eE7Kp7dh6fv3pielZtNxtwbhafT/x3/pg1aQrOYJ/K4JCJ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LJRrHAAAA3QAAAA8AAAAAAAAAAAAAAAAAmAIAAGRy&#10;cy9kb3ducmV2LnhtbFBLBQYAAAAABAAEAPUAAACMAwAAAAA=&#10;" path="m,2l3,r,l3,r,l3,r,l3,r,l3,r,l3,r,l3,r,l4,r,l4,r,1l4,1r,l4,1r,l4,1r,l4,1r,l4,1r,l4,1r,1l4,2,3,2r,l3,2r,l3,2r,l3,2,,4,,2xe" fillcolor="#f2f2f2" stroked="f">
                    <v:path arrowok="t" o:connecttype="custom" o:connectlocs="0,2;3,0;3,0;3,0;3,0;3,0;3,0;3,0;3,0;3,0;3,0;3,0;3,0;3,0;3,0;4,0;4,0;4,0;4,1;4,1;4,1;4,1;4,1;4,1;4,1;4,1;4,1;4,1;4,1;4,1;4,2;4,2;3,2;3,2;3,2;3,2;3,2;3,2;3,2;0,4;0,2" o:connectangles="0,0,0,0,0,0,0,0,0,0,0,0,0,0,0,0,0,0,0,0,0,0,0,0,0,0,0,0,0,0,0,0,0,0,0,0,0,0,0,0,0"/>
                  </v:shape>
                  <v:shape id="Freeform 3814" o:spid="_x0000_s1728" style="position:absolute;left:303;top:468;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NzrscA&#10;AADdAAAADwAAAGRycy9kb3ducmV2LnhtbESP0WrCQBRE3wv+w3IFX4puYotI6ioiBNpaxKT9gEv2&#10;Nglm74bsNkn9elco9HGYmTPMZjeaRvTUudqygngRgSAurK65VPD1mc7XIJxH1thYJgW/5GC3nTxs&#10;MNF24Iz63JciQNglqKDyvk2kdEVFBt3CtsTB+7adQR9kV0rd4RDgppHLKFpJgzWHhQpbOlRUXPIf&#10;oyD9yMq4GN7T/Tm3156y0/n49qjUbDruX0B4Gv1/+K/9qhU8reNnuL8JT0B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jc67HAAAA3QAAAA8AAAAAAAAAAAAAAAAAmAIAAGRy&#10;cy9kb3ducmV2LnhtbFBLBQYAAAAABAAEAPUAAACMAwAAAAA=&#10;" path="m,2l3,r,l3,r,l3,r,l3,r,l3,r,l3,r,l3,r,l4,r,l4,r,1l4,1r,l4,1r,l4,1r,l4,1r,l4,1r,l4,1r,1l4,2,3,2r,l3,2r,l3,2r,l3,2,,4,,2xe" filled="f" strokeweight="0">
                    <v:stroke joinstyle="miter"/>
                    <v:path arrowok="t" o:connecttype="custom" o:connectlocs="0,2;3,0;3,0;3,0;3,0;3,0;3,0;3,0;3,0;3,0;3,0;3,0;3,0;3,0;3,0;4,0;4,0;4,0;4,1;4,1;4,1;4,1;4,1;4,1;4,1;4,1;4,1;4,1;4,1;4,1;4,2;4,2;3,2;3,2;3,2;3,2;3,2;3,2;3,2;0,4;0,2" o:connectangles="0,0,0,0,0,0,0,0,0,0,0,0,0,0,0,0,0,0,0,0,0,0,0,0,0,0,0,0,0,0,0,0,0,0,0,0,0,0,0,0,0"/>
                  </v:shape>
                  <v:shape id="Freeform 3815" o:spid="_x0000_s1729" style="position:absolute;left:302;top:45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lQUsMA&#10;AADdAAAADwAAAGRycy9kb3ducmV2LnhtbESP3YrCMBSE7xd8h3AWvFtTf1ZK1ygiiN75sz7AoTlt&#10;yjYnJYm1vv1mQdjLYWa+YVabwbaiJx8axwqmkwwEcel0w7WC2/f+IwcRIrLG1jEpeFKAzXr0tsJC&#10;uwdfqL/GWiQIhwIVmBi7QspQGrIYJq4jTl7lvMWYpK+l9vhIcNvKWZYtpcWG04LBjnaGyp/r3SrQ&#10;kRe3fHE4nY/Lyhz2uuq9lkqN34ftF4hIQ/wPv9pHrWCeTz/h7016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lQUsMAAADdAAAADwAAAAAAAAAAAAAAAACYAgAAZHJzL2Rv&#10;d25yZXYueG1sUEsFBgAAAAAEAAQA9QAAAIgDAAAAAA==&#10;" path="m,20r,1l,21r,l,22r1,l1,22r,l1,22r1,l2,22r,l2,22r1,l3,21r,l3,21r,-1l3,20r,-1l3,18r,l3,17r,l3,16r,l3,15r,l3,14r,l3,13r,l3,12r,-1l3,11r,-1l3,10,3,9r,l3,8r,l3,7r,l3,6,3,5r,l3,4r,l3,3r,l3,2r,l3,2,3,1,2,1r,l2,r,l1,r,l1,1r,l,1r,l,2r,l,3r,l,4r,l,5r,l,6,,7r,l,8r,l,9r,l,10r,l,11r,1l,12r,1l,13r,1l,14r,1l,15r,1l,16r,1l,17r,1l,18r,1l,20r,xe" fillcolor="#f2f2f2" stroked="f">
                    <v:path arrowok="t" o:connecttype="custom" o:connectlocs="0,21;0,21;1,22;1,22;2,22;2,22;3,22;3,21;3,20;3,19;3,18;3,17;3,16;3,15;3,14;3,13;3,11;3,10;3,9;3,8;3,7;3,6;3,5;3,4;3,3;3,2;3,1;2,1;2,0;1,0;1,1;0,1;0,2;0,3;0,4;0,5;0,7;0,8;0,9;0,10;0,11;0,12;0,13;0,14;0,15;0,16;0,17;0,18;0,20" o:connectangles="0,0,0,0,0,0,0,0,0,0,0,0,0,0,0,0,0,0,0,0,0,0,0,0,0,0,0,0,0,0,0,0,0,0,0,0,0,0,0,0,0,0,0,0,0,0,0,0,0"/>
                  </v:shape>
                  <v:shape id="Freeform 3816" o:spid="_x0000_s1730" style="position:absolute;left:302;top:45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5Q3MUA&#10;AADdAAAADwAAAGRycy9kb3ducmV2LnhtbESPT4vCMBTE74LfITzBm6b+K27XKEUQBA+6Kp4fzdu2&#10;a/NSmqh1P/1GEPY4zMxvmMWqNZW4U+NKywpGwwgEcWZ1ybmC82kzmINwHlljZZkUPMnBatntLDDR&#10;9sFfdD/6XAQIuwQVFN7XiZQuK8igG9qaOHjftjHog2xyqRt8BLip5DiKYmmw5LBQYE3rgrLr8WYC&#10;Jf3Z7+v4mf+m5UzvDv4ybT8uSvV7bfoJwlPr/8Pv9lYrmMxHMbzeh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blDcxQAAAN0AAAAPAAAAAAAAAAAAAAAAAJgCAABkcnMv&#10;ZG93bnJldi54bWxQSwUGAAAAAAQABAD1AAAAigMAAAAA&#10;" path="m,20r,1l,21r,l,22r1,l1,22r,l1,22r1,l2,22r,l2,22r1,l3,21r,l3,21r,-1l3,20r,-1l3,18r,l3,17r,l3,16r,l3,15r,l3,14r,l3,13r,l3,12r,-1l3,11r,-1l3,10,3,9r,l3,8r,l3,7r,l3,6,3,5r,l3,4r,l3,3r,l3,2r,l3,2,3,1,2,1r,l2,r,l1,r,l1,1r,l,1r,l,2r,l,3r,l,4r,l,5r,l,6,,7r,l,8r,l,9r,l,10r,l,11r,1l,12r,1l,13r,1l,14r,1l,15r,1l,16r,1l,17r,1l,18r,1l,20r,xe" filled="f" strokeweight="0">
                    <v:stroke joinstyle="miter"/>
                    <v:path arrowok="t" o:connecttype="custom" o:connectlocs="0,21;0,21;1,22;1,22;2,22;2,22;3,22;3,21;3,20;3,19;3,18;3,17;3,16;3,15;3,14;3,13;3,11;3,10;3,9;3,8;3,7;3,6;3,5;3,4;3,3;3,2;3,1;2,1;2,0;1,0;1,1;0,1;0,2;0,3;0,4;0,5;0,7;0,8;0,9;0,10;0,11;0,12;0,13;0,14;0,15;0,16;0,17;0,18;0,20" o:connectangles="0,0,0,0,0,0,0,0,0,0,0,0,0,0,0,0,0,0,0,0,0,0,0,0,0,0,0,0,0,0,0,0,0,0,0,0,0,0,0,0,0,0,0,0,0,0,0,0,0"/>
                  </v:shape>
                </v:group>
                <v:group id="Group 3817" o:spid="_x0000_s1731" style="position:absolute;left:357;top:307;width:24;height:167" coordorigin="357,307" coordsize="2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W4UccAAADdAAAADwAAAGRycy9kb3ducmV2LnhtbESPQWvCQBSE7wX/w/KE&#10;3uomSltJ3YQgtvQgQlWQ3h7ZZxKSfRuy2yT++25B6HGYmW+YTTaZVgzUu9qygngRgSAurK65VHA+&#10;vT+tQTiPrLG1TApu5CBLZw8bTLQd+YuGoy9FgLBLUEHlfZdI6YqKDLqF7YiDd7W9QR9kX0rd4xjg&#10;ppXLKHqRBmsOCxV2tK2oaI4/RsHHiGO+infDvrlub9+n58NlH5NSj/MpfwPhafL/4Xv7UytYreNX&#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gW4UccAAADd&#10;AAAADwAAAAAAAAAAAAAAAACqAgAAZHJzL2Rvd25yZXYueG1sUEsFBgAAAAAEAAQA+gAAAJ4DAAAA&#10;AA==&#10;">
                  <v:shape id="Freeform 3818" o:spid="_x0000_s1732" style="position:absolute;left:358;top:307;width:5;height:22;visibility:visible;mso-wrap-style:square;v-text-anchor:top" coordsize="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VRMMA&#10;AADdAAAADwAAAGRycy9kb3ducmV2LnhtbERPz2vCMBS+D/Y/hDfYbaZ2KNIZRWQFdxGsHjw+mrem&#10;2Lx0Sabt/vrlIHj8+H4v14PtxJV8aB0rmE4yEMS10y03Ck7H8m0BIkRkjZ1jUjBSgPXq+WmJhXY3&#10;PtC1io1IIRwKVGBi7AspQ23IYpi4njhx385bjAn6RmqPtxRuO5ln2VxabDk1GOxpa6i+VL9WQRx3&#10;+c/sszr78us0bvO/fWmIlHp9GTYfICIN8SG+u3dawftimuamN+kJ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aVRMMAAADdAAAADwAAAAAAAAAAAAAAAACYAgAAZHJzL2Rv&#10;d25yZXYueG1sUEsFBgAAAAAEAAQA9QAAAIgDAAAAAA==&#10;" path="m,20r,1l,21r1,l1,22r,l2,22r,l3,22r,l4,22r,l4,22r1,l5,21r,l5,21r,-1l5,20r,-1l5,18r,l5,17r,l5,16r,l5,15r,l5,14r,-1l5,13,4,12r,l4,11r,l4,10,5,9r,l5,8r,l5,7r,l5,6r,l5,5,5,4r,l5,3r,l5,2r,l5,1r,l5,1,4,r,l4,,3,r,l2,r,l1,r,1l1,1,,1,,2r,l,3r,l,4r,l,5,,6r,l,7r,l,8r,l,9r,1l,10r,1l,11r,1l,12r,1l,14r,l,15r,l,16r,l,17r,l,18r,l,19r,1l,20xe" fillcolor="#f2f2f2" stroked="f">
                    <v:path arrowok="t" o:connecttype="custom" o:connectlocs="0,21;1,21;1,22;2,22;3,22;4,22;5,22;5,21;5,20;5,19;5,18;5,17;5,16;5,15;5,13;4,12;4,11;4,10;5,9;5,8;5,7;5,6;5,4;5,3;5,2;5,1;5,1;4,0;3,0;2,0;1,0;1,1;0,2;0,3;0,4;0,5;0,6;0,7;0,8;0,10;0,11;0,12;0,13;0,14;0,15;0,16;0,17;0,18;0,20" o:connectangles="0,0,0,0,0,0,0,0,0,0,0,0,0,0,0,0,0,0,0,0,0,0,0,0,0,0,0,0,0,0,0,0,0,0,0,0,0,0,0,0,0,0,0,0,0,0,0,0,0"/>
                  </v:shape>
                  <v:shape id="Freeform 3819" o:spid="_x0000_s1733" style="position:absolute;left:358;top:307;width:5;height:22;visibility:visible;mso-wrap-style:square;v-text-anchor:top" coordsize="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aOE8YA&#10;AADdAAAADwAAAGRycy9kb3ducmV2LnhtbESPQWsCMRSE7wX/Q3iF3mp2LZR1NUotFEr1ovbQ42Pz&#10;3KxuXpYkXbf99UYQPA4z8w0zXw62FT350DhWkI8zEMSV0w3XCr73H88FiBCRNbaOScEfBVguRg9z&#10;LLU785b6XaxFgnAoUYGJsSulDJUhi2HsOuLkHZy3GJP0tdQezwluWznJsldpseG0YLCjd0PVafdr&#10;FVSbfOX7/+OXK0KGE1yb6fpnq9TT4/A2AxFpiPfwrf2pFbwU+RSub9IT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aOE8YAAADdAAAADwAAAAAAAAAAAAAAAACYAgAAZHJz&#10;L2Rvd25yZXYueG1sUEsFBgAAAAAEAAQA9QAAAIsDAAAAAA==&#10;" path="m,20r,1l,21r1,l1,22r,l2,22r,l3,22r,l4,22r,l4,22r1,l5,21r,l5,21r,-1l5,20r,-1l5,18r,l5,17r,l5,16r,l5,15r,l5,14r,-1l5,13,4,12r,l4,11r,l4,10,5,9r,l5,8r,l5,7r,l5,6r,l5,5,5,4r,l5,3r,l5,2r,l5,1r,l5,1,4,r,l4,,3,r,l2,r,l1,r,1l1,1,,1,,2r,l,3r,l,4r,l,5,,6r,l,7r,l,8r,l,9r,1l,10r,1l,11r,1l,12r,1l,14r,l,15r,l,16r,l,17r,l,18r,l,19r,1l,20xe" filled="f" strokeweight="0">
                    <v:stroke joinstyle="miter"/>
                    <v:path arrowok="t" o:connecttype="custom" o:connectlocs="0,21;1,21;1,22;2,22;3,22;4,22;5,22;5,21;5,20;5,19;5,18;5,17;5,16;5,15;5,13;4,12;4,11;4,10;5,9;5,8;5,7;5,6;5,4;5,3;5,2;5,1;5,1;4,0;3,0;2,0;1,0;1,1;0,2;0,3;0,4;0,5;0,6;0,7;0,8;0,10;0,11;0,12;0,13;0,14;0,15;0,16;0,17;0,18;0,20" o:connectangles="0,0,0,0,0,0,0,0,0,0,0,0,0,0,0,0,0,0,0,0,0,0,0,0,0,0,0,0,0,0,0,0,0,0,0,0,0,0,0,0,0,0,0,0,0,0,0,0,0"/>
                  </v:shape>
                  <v:shape id="Freeform 3820" o:spid="_x0000_s1734" style="position:absolute;left:364;top:308;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eDBb8A&#10;AADdAAAADwAAAGRycy9kb3ducmV2LnhtbERPzYrCMBC+L/gOYQRva2oLS6lGUUFxj+v6AGMzTYvN&#10;JDRR69ubw8IeP77/1Wa0vXjQEDrHChbzDARx7XTHRsHl9/BZgggRWWPvmBS8KMBmPflYYaXdk3/o&#10;cY5GpBAOFSpoY/SVlKFuyWKYO0+cuMYNFmOCg5F6wGcKt73Ms+xLWuw4NbToad9SfTvfrYK4K70p&#10;muP3qckKoy8H3+dXr9RsOm6XICKN8V/85z5pBUWZp/3pTXoCcv0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V4MFvwAAAN0AAAAPAAAAAAAAAAAAAAAAAJgCAABkcnMvZG93bnJl&#10;di54bWxQSwUGAAAAAAQABAD1AAAAhAMAAAAA&#10;" path="m,15l,5r,l,5r,l,5r,l,5r,l,5r,l,5,,4r,l,4r,l,4r,l,4r,l,4r,l,4r,l,3r,l,3r,l,3r,l,3r,l1,3r,l1,3r,l1,3r,l1,3r,l1,3r,l1,3,1,2r,l1,2r,l2,2r,l2,2r,l2,2r,l2,2r,l2,2r,l2,2r,l2,2r1,l3,2r,l3,2r,l3,2,13,r,l14,r,l14,r,l14,r,l14,r,l14,r,l14,r,l14,r1,l15,r,l15,r,l15,r,1l15,1r,l15,1r,l15,1r1,l16,1r,l16,1r,l16,1r,l16,1r,l16,1r,l16,1r,l16,2r,l16,2r,l17,2r,l17,2r,l17,2r,l17,2r,l17,2r,1l17,3r,l17,3r,l17,3r,l17,3r,l17,3r,l17,3r,1l17,4r,l17,4r,l17,4r,l17,4r,l17,4r,1l17,5r,l17,5r,l17,16r,l17,16r,l17,16r,l17,16r,l17,17r,l17,17r,l17,17r,l17,17r,l17,17r,l17,17r,1l17,18r,l17,18r,l17,18r,l17,18r,l17,18r,l17,19r,l17,19r,l17,19r,l17,19r,l17,19r,l17,19r,l17,19r-1,l16,19r,1l16,20r,l16,20r,l16,20r,l16,20r,l16,20r,l16,20r,l16,20r-1,l15,20r,l15,20r,1l15,21r,l15,21r,l15,21r,l14,21r,l14,21r,l14,21r,l14,21r,l14,21r,l14,21,3,19r,l3,19r,l3,19r,l3,19r,l3,19r-1,l2,19r,l2,19r,l2,19r,l2,19r,l2,19r,l2,19r-1,l1,18r,l1,18r,l1,18r,l1,18r,l1,18r,l,18r,l,18r,l,18r,l,17r,l,17r,l,17r,l,17r,l,17r,l,17r,l,17,,16r,l,16r,l,16r,l,16r,l,16r,l,16,,15xe" fillcolor="#f2f2f2" stroked="f">
                    <v:path arrowok="t" o:connecttype="custom" o:connectlocs="0,5;0,5;0,4;0,4;0,3;0,3;1,3;1,3;1,2;2,2;2,2;2,2;3,2;14,0;14,0;14,0;15,0;15,1;16,1;16,1;16,1;16,2;17,2;17,3;17,3;17,3;17,4;17,4;17,5;17,16;17,17;17,17;17,17;17,18;17,18;17,19;17,19;16,19;16,20;16,20;16,20;15,21;15,21;14,21;14,21;3,19;3,19;2,19;2,19;1,18;1,18;0,18;0,18;0,17;0,17;0,16;0,16;0,15" o:connectangles="0,0,0,0,0,0,0,0,0,0,0,0,0,0,0,0,0,0,0,0,0,0,0,0,0,0,0,0,0,0,0,0,0,0,0,0,0,0,0,0,0,0,0,0,0,0,0,0,0,0,0,0,0,0,0,0,0,0"/>
                  </v:shape>
                  <v:shape id="Freeform 3821" o:spid="_x0000_s1735" style="position:absolute;left:364;top:308;width:17;height:21;visibility:visible;mso-wrap-style:square;v-text-anchor:top" coordsize="1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d3e8QA&#10;AADdAAAADwAAAGRycy9kb3ducmV2LnhtbESP3WrCQBSE7wt9h+UUvCl1YwoiqauUUkERL/x5gEP2&#10;mA3Nng3ZY4xv7xYEL4eZ+YaZLwffqJ66WAc2MBlnoIjLYGuuDJyOq48ZqCjIFpvAZOBGEZaL15c5&#10;FjZceU/9QSqVIBwLNOBE2kLrWDryGMehJU7eOXQeJcmu0rbDa4L7RudZNtUea04LDlv6cVT+HS7e&#10;QDz9Ziibs7hL/l712+1ucH5nzOht+P4CJTTIM/xor62Bz1k+gf836Qno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Hd3vEAAAA3QAAAA8AAAAAAAAAAAAAAAAAmAIAAGRycy9k&#10;b3ducmV2LnhtbFBLBQYAAAAABAAEAPUAAACJAwAAAAA=&#10;" path="m,15l,5r,l,5r,l,5r,l,5r,l,5r,l,5,,4r,l,4r,l,4r,l,4r,l,4r,l,4r,l,3r,l,3r,l,3r,l,3r,l1,3r,l1,3r,l1,3r,l1,3r,l1,3r,l1,3,1,2r,l1,2r,l2,2r,l2,2r,l2,2r,l2,2r,l2,2r,l2,2r,l2,2r1,l3,2r,l3,2r,l3,2,13,r,l14,r,l14,r,l14,r,l14,r,l14,r,l14,r,l14,r1,l15,r,l15,r,l15,r,1l15,1r,l15,1r,l15,1r1,l16,1r,l16,1r,l16,1r,l16,1r,l16,1r,l16,1r,l16,2r,l16,2r,l17,2r,l17,2r,l17,2r,l17,2r,l17,2r,1l17,3r,l17,3r,l17,3r,l17,3r,l17,3r,l17,3r,1l17,4r,l17,4r,l17,4r,l17,4r,l17,4r,1l17,5r,l17,5r,l17,16r,l17,16r,l17,16r,l17,16r,l17,17r,l17,17r,l17,17r,l17,17r,l17,17r,l17,17r,1l17,18r,l17,18r,l17,18r,l17,18r,l17,18r,l17,19r,l17,19r,l17,19r,l17,19r,l17,19r,l17,19r,l17,19r-1,l16,19r,1l16,20r,l16,20r,l16,20r,l16,20r,l16,20r,l16,20r,l16,20r-1,l15,20r,l15,20r,1l15,21r,l15,21r,l15,21r,l14,21r,l14,21r,l14,21r,l14,21r,l14,21r,l14,21,3,19r,l3,19r,l3,19r,l3,19r,l3,19r-1,l2,19r,l2,19r,l2,19r,l2,19r,l2,19r,l2,19r-1,l1,18r,l1,18r,l1,18r,l1,18r,l1,18r,l,18r,l,18r,l,18r,l,17r,l,17r,l,17r,l,17r,l,17r,l,17r,l,17,,16r,l,16r,l,16r,l,16r,l,16r,l,16,,15xe" filled="f" strokeweight="0">
                    <v:stroke joinstyle="miter"/>
                    <v:path arrowok="t" o:connecttype="custom" o:connectlocs="0,5;0,5;0,4;0,4;0,3;0,3;1,3;1,3;1,2;2,2;2,2;2,2;3,2;14,0;14,0;14,0;15,0;15,1;16,1;16,1;16,1;16,2;17,2;17,3;17,3;17,3;17,4;17,4;17,5;17,16;17,17;17,17;17,17;17,18;17,18;17,19;17,19;16,19;16,20;16,20;16,20;15,21;15,21;14,21;14,21;3,19;3,19;2,19;2,19;1,18;1,18;0,18;0,18;0,17;0,17;0,16;0,16;0,15" o:connectangles="0,0,0,0,0,0,0,0,0,0,0,0,0,0,0,0,0,0,0,0,0,0,0,0,0,0,0,0,0,0,0,0,0,0,0,0,0,0,0,0,0,0,0,0,0,0,0,0,0,0,0,0,0,0,0,0,0,0"/>
                  </v:shape>
                  <v:shape id="Freeform 3822" o:spid="_x0000_s1736" style="position:absolute;left:361;top:310;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tKPMYA&#10;AADdAAAADwAAAGRycy9kb3ducmV2LnhtbESPQWvCQBCF74X+h2UKvdVNo7QSXUUKSm9qlIK3ITsm&#10;0exsyG5M9Ne7QsHj48373rzpvDeVuFDjSssKPgcRCOLM6pJzBfvd8mMMwnlkjZVlUnAlB/PZ68sU&#10;E2073tIl9bkIEHYJKii8rxMpXVaQQTewNXHwjrYx6INscqkb7ALcVDKOoi9psOTQUGBNPwVl57Q1&#10;4Y3TabVI/277wzAfrbtv326qlpR6f+sXExCeev88/k//agXDcRzDY01A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tKPMYAAADdAAAADwAAAAAAAAAAAAAAAACYAgAAZHJz&#10;L2Rvd25yZXYueG1sUEsFBgAAAAAEAAQA9QAAAIsDAAAAAA==&#10;" path="m,2l3,4r,l3,4r,l3,4r,l3,4r,l3,4r,l4,4r,l4,4r,l4,4r,l4,4r,l4,3r,l4,3r,l4,3r,l4,3r,l4,3r,l4,3r,l4,3r,l4,3,3,3,3,2r,l3,2,,,,2xe" fillcolor="#f2f2f2" stroked="f">
                    <v:path arrowok="t" o:connecttype="custom" o:connectlocs="0,2;3,4;3,4;3,4;3,4;3,4;3,4;3,4;3,4;3,4;3,4;4,4;4,4;4,4;4,4;4,4;4,4;4,4;4,4;4,3;4,3;4,3;4,3;4,3;4,3;4,3;4,3;4,3;4,3;4,3;4,3;4,3;4,3;4,3;3,3;3,2;3,2;3,2;0,0;0,2" o:connectangles="0,0,0,0,0,0,0,0,0,0,0,0,0,0,0,0,0,0,0,0,0,0,0,0,0,0,0,0,0,0,0,0,0,0,0,0,0,0,0,0"/>
                  </v:shape>
                  <v:shape id="Freeform 3823" o:spid="_x0000_s1737" style="position:absolute;left:361;top:310;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hZ8cA&#10;AADdAAAADwAAAGRycy9kb3ducmV2LnhtbESP0WrCQBRE3wv+w3ILvpS6UaFIzEZECFQrxaT9gEv2&#10;moRm74bsNon9erdQ6OMwM2eYZDeZVgzUu8ayguUiAkFcWt1wpeDzI3vegHAeWWNrmRTcyMEunT0k&#10;GGs7ck5D4SsRIOxiVFB738VSurImg25hO+LgXW1v0AfZV1L3OAa4aeUqil6kwYbDQo0dHWoqv4pv&#10;oyA759WyHE/Z/lLYn4Hy98vb8Ump+eO034LwNPn/8F/7VStYb1Zr+H0TnoBM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mIWfHAAAA3QAAAA8AAAAAAAAAAAAAAAAAmAIAAGRy&#10;cy9kb3ducmV2LnhtbFBLBQYAAAAABAAEAPUAAACMAwAAAAA=&#10;" path="m,2l3,4r,l3,4r,l3,4r,l3,4r,l3,4r,l4,4r,l4,4r,l4,4r,l4,4r,l4,3r,l4,3r,l4,3r,l4,3r,l4,3r,l4,3r,l4,3r,l4,3,3,3,3,2r,l3,2,,,,2xe" filled="f" strokeweight="0">
                    <v:stroke joinstyle="miter"/>
                    <v:path arrowok="t" o:connecttype="custom" o:connectlocs="0,2;3,4;3,4;3,4;3,4;3,4;3,4;3,4;3,4;3,4;3,4;4,4;4,4;4,4;4,4;4,4;4,4;4,4;4,4;4,3;4,3;4,3;4,3;4,3;4,3;4,3;4,3;4,3;4,3;4,3;4,3;4,3;4,3;4,3;3,3;3,2;3,2;3,2;0,0;0,2" o:connectangles="0,0,0,0,0,0,0,0,0,0,0,0,0,0,0,0,0,0,0,0,0,0,0,0,0,0,0,0,0,0,0,0,0,0,0,0,0,0,0,0"/>
                  </v:shape>
                  <v:shape id="Freeform 3824" o:spid="_x0000_s1738" style="position:absolute;left:361;top:32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XjAMcA&#10;AADdAAAADwAAAGRycy9kb3ducmV2LnhtbESPT2sCMRDF70K/Q5hCL0Wz/qno1ihSavHgpauIx+lm&#10;ulm6mSybVNNvb4SCx8eb93vzFqtoG3GmzteOFQwHGQji0umaKwWH/aY/A+EDssbGMSn4Iw+r5UNv&#10;gbl2F/6kcxEqkSDsc1RgQmhzKX1pyKIfuJY4ed+usxiS7CqpO7wkuG3kKMum0mLNqcFgS2+Gyp/i&#10;16Y3Tm4zjPNniuP1tPjamY+Xd39U6ukxrl9BBIrhfvyf3moF49loArc1CQF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F4wDHAAAA3QAAAA8AAAAAAAAAAAAAAAAAmAIAAGRy&#10;cy9kb3ducmV2LnhtbFBLBQYAAAAABAAEAPUAAACMAwAAAAA=&#10;" path="m,3l3,r,1l3,1r,l3,1r,l3,1r,l3,1r,l4,1r,l4,1r,l4,1r,l4,1r,l4,2r,l4,2r,l4,2r,l4,2r,l4,2r,l4,2r,l4,2r,l4,3r,l4,3r,l4,3r,l,5,,3xe" fillcolor="#f2f2f2" stroked="f">
                    <v:path arrowok="t" o:connecttype="custom" o:connectlocs="0,3;3,0;3,1;3,1;3,1;3,1;3,1;3,1;3,1;3,1;3,1;4,1;4,1;4,1;4,1;4,1;4,1;4,1;4,1;4,2;4,2;4,2;4,2;4,2;4,2;4,2;4,2;4,2;4,2;4,2;4,2;4,2;4,2;4,3;4,3;4,3;4,3;4,3;4,3;0,5;0,3" o:connectangles="0,0,0,0,0,0,0,0,0,0,0,0,0,0,0,0,0,0,0,0,0,0,0,0,0,0,0,0,0,0,0,0,0,0,0,0,0,0,0,0,0"/>
                  </v:shape>
                  <v:shape id="Freeform 3825" o:spid="_x0000_s1739" style="position:absolute;left:361;top:322;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nWcYA&#10;AADdAAAADwAAAGRycy9kb3ducmV2LnhtbESPQWvCQBSE74L/YXkFb7qpYpukWUUKpVIPWuOhx0f2&#10;mQSzb0N2a+K/7woFj8PMfMNk68E04kqdqy0reJ5FIIgLq2suFZzyj2kMwnlkjY1lUnAjB+vVeJRh&#10;qm3P33Q9+lIECLsUFVTet6mUrqjIoJvZljh4Z9sZ9EF2pdQd9gFuGjmPohdpsOawUGFL7xUVl+Ov&#10;UTB8JrHc/9zKvM/lKTH73SH6elVq8jRs3kB4Gvwj/N/eagWLeL6E+5v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nWcYAAADdAAAADwAAAAAAAAAAAAAAAACYAgAAZHJz&#10;L2Rvd25yZXYueG1sUEsFBgAAAAAEAAQA9QAAAIsDAAAAAA==&#10;" path="m,3l3,r,1l3,1r,l3,1r,l3,1r,l3,1r,l4,1r,l4,1r,l4,1r,l4,1r,l4,2r,l4,2r,l4,2r,l4,2r,l4,2r,l4,2r,l4,2r,l4,3r,l4,3r,l4,3r,l,5,,3xe" filled="f" strokeweight="0">
                    <v:stroke joinstyle="miter"/>
                    <v:path arrowok="t" o:connecttype="custom" o:connectlocs="0,3;3,0;3,1;3,1;3,1;3,1;3,1;3,1;3,1;3,1;3,1;4,1;4,1;4,1;4,1;4,1;4,1;4,1;4,1;4,2;4,2;4,2;4,2;4,2;4,2;4,2;4,2;4,2;4,2;4,2;4,2;4,2;4,2;4,3;4,3;4,3;4,3;4,3;4,3;0,5;0,3" o:connectangles="0,0,0,0,0,0,0,0,0,0,0,0,0,0,0,0,0,0,0,0,0,0,0,0,0,0,0,0,0,0,0,0,0,0,0,0,0,0,0,0,0"/>
                  </v:shape>
                  <v:shape id="Freeform 3826" o:spid="_x0000_s1740" style="position:absolute;left:360;top:307;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cEmMMA&#10;AADdAAAADwAAAGRycy9kb3ducmV2LnhtbESPzWrDMBCE74G+g9hCb4mcNBjjRjahEJJbm58HWKy1&#10;ZWqtjKQ67ttXhUKOw8x8w+zq2Q5iIh96xwrWqwwEceN0z52C2/WwLECEiKxxcEwKfihAXT0tdlhq&#10;d+czTZfYiQThUKICE+NYShkaQxbDyo3EyWudtxiT9J3UHu8Jbge5ybJcWuw5LRgc6d1Q83X5tgp0&#10;5O2t2B4/Pk95a44H3U5eS6Venuf9G4hIc3yE/9snreC12OTw9yY9AV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cEmMMAAADdAAAADwAAAAAAAAAAAAAAAACYAgAAZHJzL2Rv&#10;d25yZXYueG1sUEsFBgAAAAAEAAQA9QAAAIgDAAAAAA==&#10;" path="m,20r,l,21r,l1,22r,l1,22r,l2,22r,l2,22r,l3,22r,l3,21r,l3,20r,l3,19r,l3,18r,l3,17r,l3,16r,l3,15r,l3,14r,l3,13r,-1l3,12r,-1l3,11r,-1l3,10,3,9r,l3,8,3,7r,l3,6r,l3,5r,l3,4r,l3,3r,l3,2r,l3,1r,l3,1,2,1,2,r,l2,,1,r,1l1,1r,l,1,,2r,l,2,,3,,4r,l,5r,l,6r,l,7r,l,8,,9r,l,10r,l,11r,l,12r,l,13r,1l,14r,1l,15r,1l,16r,1l,17r,1l,18r,1l,19r,1xe" fillcolor="#f2f2f2" stroked="f">
                    <v:path arrowok="t" o:connecttype="custom" o:connectlocs="0,20;0,21;1,22;1,22;2,22;2,22;3,22;3,21;3,20;3,19;3,18;3,17;3,16;3,15;3,14;3,12;3,11;3,10;3,9;3,8;3,7;3,6;3,5;3,4;3,3;3,2;3,1;2,1;2,0;1,0;1,1;0,1;0,2;0,3;0,4;0,5;0,6;0,7;0,9;0,10;0,11;0,12;0,13;0,14;0,15;0,16;0,17;0,18;0,19" o:connectangles="0,0,0,0,0,0,0,0,0,0,0,0,0,0,0,0,0,0,0,0,0,0,0,0,0,0,0,0,0,0,0,0,0,0,0,0,0,0,0,0,0,0,0,0,0,0,0,0,0"/>
                  </v:shape>
                  <v:shape id="Freeform 3827" o:spid="_x0000_s1741" style="position:absolute;left:360;top:307;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4/+sYA&#10;AADdAAAADwAAAGRycy9kb3ducmV2LnhtbESPQWvCQBSE7wX/w/KE3pqNtrU2ukoQCgUPalo8P7LP&#10;JJp9G7LbJPrru4WCx2FmvmGW68HUoqPWVZYVTKIYBHFudcWFgu+vj6c5COeRNdaWScGVHKxXo4cl&#10;Jtr2fKAu84UIEHYJKii9bxIpXV6SQRfZhjh4J9sa9EG2hdQt9gFuajmN45k0WHFYKLGhTUn5Jfsx&#10;gZKed7tmdi1uafWqt3t/fBnej0o9jod0AcLT4O/h//anVvA8n77B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4/+sYAAADdAAAADwAAAAAAAAAAAAAAAACYAgAAZHJz&#10;L2Rvd25yZXYueG1sUEsFBgAAAAAEAAQA9QAAAIsDAAAAAA==&#10;" path="m,20r,l,21r,l1,22r,l1,22r,l2,22r,l2,22r,l3,22r,l3,21r,l3,20r,l3,19r,l3,18r,l3,17r,l3,16r,l3,15r,l3,14r,l3,13r,-1l3,12r,-1l3,11r,-1l3,10,3,9r,l3,8,3,7r,l3,6r,l3,5r,l3,4r,l3,3r,l3,2r,l3,1r,l3,1,2,1,2,r,l2,,1,r,1l1,1r,l,1,,2r,l,2,,3,,4r,l,5r,l,6r,l,7r,l,8,,9r,l,10r,l,11r,l,12r,l,13r,1l,14r,1l,15r,1l,16r,1l,17r,1l,18r,1l,19r,1xe" filled="f" strokeweight="0">
                    <v:stroke joinstyle="miter"/>
                    <v:path arrowok="t" o:connecttype="custom" o:connectlocs="0,20;0,21;1,22;1,22;2,22;2,22;3,22;3,21;3,20;3,19;3,18;3,17;3,16;3,15;3,14;3,12;3,11;3,10;3,9;3,8;3,7;3,6;3,5;3,4;3,3;3,2;3,1;2,1;2,0;1,0;1,1;0,1;0,2;0,3;0,4;0,5;0,6;0,7;0,9;0,10;0,11;0,12;0,13;0,14;0,15;0,16;0,17;0,18;0,19" o:connectangles="0,0,0,0,0,0,0,0,0,0,0,0,0,0,0,0,0,0,0,0,0,0,0,0,0,0,0,0,0,0,0,0,0,0,0,0,0,0,0,0,0,0,0,0,0,0,0,0,0"/>
                  </v:shape>
                  <v:shape id="Freeform 3828" o:spid="_x0000_s1742" style="position:absolute;left:357;top:33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8fXMEA&#10;AADdAAAADwAAAGRycy9kb3ducmV2LnhtbERPTWvCQBC9F/wPywje6q4KqaSuUqRi6alV8Txkp0ls&#10;djbNjhr/ffcgeHy878Wq9426UBfrwBYmYwOKuAiu5tLCYb95noOKguywCUwWbhRhtRw8LTB34crf&#10;dNlJqVIIxxwtVCJtrnUsKvIYx6ElTtxP6DxKgl2pXYfXFO4bPTUm0x5rTg0VtrSuqPjdnb2Fzdef&#10;uMy8mFJO2yIeb5id3j+tHQ37t1dQQr08xHf3h7Mwm0/T3PQmPQG9/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fH1zBAAAA3QAAAA8AAAAAAAAAAAAAAAAAmAIAAGRycy9kb3du&#10;cmV2LnhtbFBLBQYAAAAABAAEAPUAAACGAwAAAAA=&#10;" path="m1,20r,1l1,21r1,l2,22r,l3,22r,l3,22r1,l4,22r1,l5,22r1,l6,21r,l6,21r,-1l6,20r,-1l6,18r,l6,17r,l6,16r,l6,15r,l6,14r,-1l5,13r,-1l5,12r,-1l5,11r,-1l5,9r1,l6,8r,l6,7r,l6,6r,l6,5,6,4r,l6,3r,l6,2r,l6,1r,l6,1,5,r,l4,r,l3,r,l3,,2,r,1l2,1,1,1r,1l1,2r,1l1,3r,1l1,4r,1l1,6r,l1,7r,l1,8r,l,9r,1l,10r,1l,11r,1l,12r,1l,13r1,1l1,15r,l1,16r,l1,17r,l1,18r,l1,19r,1l1,20xe" fillcolor="#f2f2f2" stroked="f">
                    <v:path arrowok="t" o:connecttype="custom" o:connectlocs="1,21;2,21;2,22;3,22;4,22;5,22;6,22;6,21;6,20;6,19;6,18;6,17;6,16;6,15;6,13;5,12;5,11;5,10;6,9;6,8;6,7;6,6;6,4;6,3;6,2;6,1;6,1;5,0;4,0;3,0;2,0;2,1;1,2;1,3;1,4;1,5;1,6;1,7;1,8;0,10;0,11;0,12;0,13;1,14;1,15;1,16;1,17;1,18;1,20" o:connectangles="0,0,0,0,0,0,0,0,0,0,0,0,0,0,0,0,0,0,0,0,0,0,0,0,0,0,0,0,0,0,0,0,0,0,0,0,0,0,0,0,0,0,0,0,0,0,0,0,0"/>
                  </v:shape>
                  <v:shape id="Freeform 3829" o:spid="_x0000_s1743" style="position:absolute;left:357;top:336;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RrcUA&#10;AADdAAAADwAAAGRycy9kb3ducmV2LnhtbESPQWvCQBSE74L/YXlCb2ajljZGVxFB6K2tRuzxkX1N&#10;QrNv4+42pv++Wyh4HGbmG2a9HUwrenK+saxglqQgiEurG64UFKfDNAPhA7LG1jIp+CEP2814tMZc&#10;2xu/U38MlYgQ9jkqqEPocil9WZNBn9iOOHqf1hkMUbpKaoe3CDetnKfpkzTYcFyosaN9TeXX8dso&#10;cIV5+/CX9LnYXbNXfLycezwflHqYDLsViEBDuIf/2y9awSKbL+HvTXw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U5GtxQAAAN0AAAAPAAAAAAAAAAAAAAAAAJgCAABkcnMv&#10;ZG93bnJldi54bWxQSwUGAAAAAAQABAD1AAAAigMAAAAA&#10;" path="m1,20r,1l1,21r1,l2,22r,l3,22r,l3,22r1,l4,22r1,l5,22r1,l6,21r,l6,21r,-1l6,20r,-1l6,18r,l6,17r,l6,16r,l6,15r,l6,14r,-1l5,13r,-1l5,12r,-1l5,11r,-1l5,9r1,l6,8r,l6,7r,l6,6r,l6,5,6,4r,l6,3r,l6,2r,l6,1r,l6,1,5,r,l4,r,l3,r,l3,,2,r,1l2,1,1,1r,1l1,2r,1l1,3r,1l1,4r,1l1,6r,l1,7r,l1,8r,l,9r,1l,10r,1l,11r,1l,12r,1l,13r1,1l1,15r,l1,16r,l1,17r,l1,18r,l1,19r,1l1,20xe" filled="f" strokeweight="0">
                    <v:stroke joinstyle="miter"/>
                    <v:path arrowok="t" o:connecttype="custom" o:connectlocs="1,21;2,21;2,22;3,22;4,22;5,22;6,22;6,21;6,20;6,19;6,18;6,17;6,16;6,15;6,13;5,12;5,11;5,10;6,9;6,8;6,7;6,6;6,4;6,3;6,2;6,1;6,1;5,0;4,0;3,0;2,0;2,1;1,2;1,3;1,4;1,5;1,6;1,7;1,8;0,10;0,11;0,12;0,13;1,14;1,15;1,16;1,17;1,18;1,20" o:connectangles="0,0,0,0,0,0,0,0,0,0,0,0,0,0,0,0,0,0,0,0,0,0,0,0,0,0,0,0,0,0,0,0,0,0,0,0,0,0,0,0,0,0,0,0,0,0,0,0,0"/>
                  </v:shape>
                  <v:shape id="Freeform 3830" o:spid="_x0000_s1744" style="position:absolute;left:364;top:33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A68QA&#10;AADdAAAADwAAAGRycy9kb3ducmV2LnhtbERPy2rCQBTdF/yH4QrumomVtiE6ihQEXbSlPhburplr&#10;EszcCZnJQ7++syh0eTjvxWowleiocaVlBdMoBkGcWV1yruB42DwnIJxH1lhZJgV3crBajp4WmGrb&#10;8w91e5+LEMIuRQWF93UqpcsKMugiWxMH7mobgz7AJpe6wT6Em0q+xPGbNFhyaCiwpo+Cstu+NQp2&#10;7rP6ej9drhf3uH2/9mf27YmVmoyH9RyEp8H/i//cW61glszC/vAmP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kAOvEAAAA3QAAAA8AAAAAAAAAAAAAAAAAmAIAAGRycy9k&#10;b3ducmV2LnhtbFBLBQYAAAAABAAEAPUAAACJAwAAAAA=&#10;" path="m,15l,5r,l,5r,l,5r,l,5r,l,5r,l,4r,l,4r,l,4r,l,4r,l,4r,l,4r,l,4,,3r,l,3r,l,3r,l,3r,l,3r1,l1,3r,l1,3r,l1,3r,l1,3,1,2r,l1,2r,l1,2r,l1,2r,l2,2r,l2,2r,l2,2r,l2,2r,l2,2r,l2,2r,l3,2r,l3,2r,l3,2,13,r,l13,r,l14,r,l14,r,l14,r,l14,r,l14,r,l14,r,l15,r,l15,r,l15,r,1l15,1r,l15,1r,l15,1r,l15,1r1,l16,1r,l16,1r,l16,1r,l16,1r,l16,1r,l16,2r,l16,2r,l16,2r1,l17,2r,l17,2r,l17,2r,l17,2r,l17,3r,l17,3r,l17,3r,l17,3r,l17,3r,l17,3r,1l17,4r,l17,4r,l17,4r,l17,4r,l17,4r,l17,5r,l17,5r,l17,16r,l17,16r,l17,16r,l17,16r,l17,17r,l17,17r,l17,17r,l17,17r,l17,17r,l17,17r,1l17,18r,l17,18r,l17,18r,l17,18r,l17,18r,l17,19r,l17,19r,l17,19r,l17,19r,l17,19r,l17,19r-1,l16,19r,l16,19r,1l16,20r,l16,20r,l16,20r,l16,20r,l16,20r,l15,20r,l15,20r,l15,20r,l15,20r,l15,20r,l15,20r,l15,20r-1,l14,20r,l14,20r,l14,20r,l14,20r,l14,20r-1,l13,20,3,19r,l3,19r,l3,19r,l3,19r,l2,19r,l2,19r,l2,19r,l2,19r,l2,19r,l2,19r-1,l1,19r,l1,18r,l1,18r,l1,18r,l1,18r,l1,18,,18r,l,18r,l,18r,l,18,,17r,l,17r,l,17r,l,17r,l,17r,l,17r,l,17,,16r,l,16r,l,16r,l,16r,l,16r,l,15r,xe" fillcolor="#f2f2f2" stroked="f">
                    <v:path arrowok="t" o:connecttype="custom" o:connectlocs="0,5;0,5;0,4;0,4;0,3;0,3;1,3;1,3;1,2;2,2;2,2;2,2;3,2;13,0;14,0;14,0;15,0;15,1;15,1;16,1;16,1;16,2;17,2;17,2;17,3;17,3;17,4;17,4;17,5;17,16;17,17;17,17;17,17;17,18;17,18;17,19;17,19;16,19;16,20;16,20;15,20;15,20;15,20;14,20;14,20;3,19;3,19;2,19;2,19;1,18;1,18;0,18;0,18;0,17;0,17;0,16;0,16;0,15" o:connectangles="0,0,0,0,0,0,0,0,0,0,0,0,0,0,0,0,0,0,0,0,0,0,0,0,0,0,0,0,0,0,0,0,0,0,0,0,0,0,0,0,0,0,0,0,0,0,0,0,0,0,0,0,0,0,0,0,0,0"/>
                  </v:shape>
                  <v:shape id="Freeform 3831" o:spid="_x0000_s1745" style="position:absolute;left:364;top:337;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k28cA&#10;AADdAAAADwAAAGRycy9kb3ducmV2LnhtbESPT2vCQBTE74V+h+UJvdWNBkOIrmKFYg9CWxX0+My+&#10;/MHs25DdJum37xYKPQ4z8xtmtRlNI3rqXG1ZwWwagSDOra65VHA+vT6nIJxH1thYJgXf5GCzfnxY&#10;YabtwJ/UH30pAoRdhgoq79tMSpdXZNBNbUscvMJ2Bn2QXSl1h0OAm0bOoyiRBmsOCxW2tKsovx+/&#10;jILbWHxIFy/oWp7ky/492eeH4qLU02TcLkF4Gv1/+K/9phXEaTyD3zfhCc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pNvHAAAA3QAAAA8AAAAAAAAAAAAAAAAAmAIAAGRy&#10;cy9kb3ducmV2LnhtbFBLBQYAAAAABAAEAPUAAACMAwAAAAA=&#10;" path="m,15l,5r,l,5r,l,5r,l,5r,l,5r,l,4r,l,4r,l,4r,l,4r,l,4r,l,4r,l,4,,3r,l,3r,l,3r,l,3r,l,3r1,l1,3r,l1,3r,l1,3r,l1,3,1,2r,l1,2r,l1,2r,l1,2r,l2,2r,l2,2r,l2,2r,l2,2r,l2,2r,l2,2r,l3,2r,l3,2r,l3,2,13,r,l13,r,l14,r,l14,r,l14,r,l14,r,l14,r,l14,r,l15,r,l15,r,l15,r,1l15,1r,l15,1r,l15,1r,l15,1r1,l16,1r,l16,1r,l16,1r,l16,1r,l16,1r,l16,2r,l16,2r,l16,2r1,l17,2r,l17,2r,l17,2r,l17,2r,l17,3r,l17,3r,l17,3r,l17,3r,l17,3r,l17,3r,1l17,4r,l17,4r,l17,4r,l17,4r,l17,4r,l17,5r,l17,5r,l17,16r,l17,16r,l17,16r,l17,16r,l17,17r,l17,17r,l17,17r,l17,17r,l17,17r,l17,17r,1l17,18r,l17,18r,l17,18r,l17,18r,l17,18r,l17,19r,l17,19r,l17,19r,l17,19r,l17,19r,l17,19r-1,l16,19r,l16,19r,1l16,20r,l16,20r,l16,20r,l16,20r,l16,20r,l15,20r,l15,20r,l15,20r,l15,20r,l15,20r,l15,20r,l15,20r-1,l14,20r,l14,20r,l14,20r,l14,20r,l14,20r-1,l13,20,3,19r,l3,19r,l3,19r,l3,19r,l2,19r,l2,19r,l2,19r,l2,19r,l2,19r,l2,19r-1,l1,19r,l1,18r,l1,18r,l1,18r,l1,18r,l1,18,,18r,l,18r,l,18r,l,18,,17r,l,17r,l,17r,l,17r,l,17r,l,17r,l,17,,16r,l,16r,l,16r,l,16r,l,16r,l,15r,xe" filled="f" strokeweight="0">
                    <v:stroke joinstyle="miter"/>
                    <v:path arrowok="t" o:connecttype="custom" o:connectlocs="0,5;0,5;0,4;0,4;0,3;0,3;1,3;1,3;1,2;2,2;2,2;2,2;3,2;13,0;14,0;14,0;15,0;15,1;15,1;16,1;16,1;16,2;17,2;17,2;17,3;17,3;17,4;17,4;17,5;17,16;17,17;17,17;17,17;17,18;17,18;17,19;17,19;16,19;16,20;16,20;15,20;15,20;15,20;14,20;14,20;3,19;3,19;2,19;2,19;1,18;1,18;0,18;0,18;0,17;0,17;0,16;0,16;0,15" o:connectangles="0,0,0,0,0,0,0,0,0,0,0,0,0,0,0,0,0,0,0,0,0,0,0,0,0,0,0,0,0,0,0,0,0,0,0,0,0,0,0,0,0,0,0,0,0,0,0,0,0,0,0,0,0,0,0,0,0,0"/>
                  </v:shape>
                  <v:shape id="Freeform 3832" o:spid="_x0000_s1746" style="position:absolute;left:361;top:33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Lc4cYA&#10;AADdAAAADwAAAGRycy9kb3ducmV2LnhtbESPQWvCQBCF7wX/wzKCt7rRlCqpq4igeLNGEXobstMk&#10;NjsbshsT++u7QsHj48373rzFqjeVuFHjSssKJuMIBHFmdcm5gvNp+zoH4TyyxsoyKbiTg9Vy8LLA&#10;RNuOj3RLfS4ChF2CCgrv60RKlxVk0I1tTRy8b9sY9EE2udQNdgFuKjmNondpsOTQUGBNm4Kyn7Q1&#10;4Y3rdbdOL7/nrzh/O3Qz335WLSk1GvbrDxCeev88/k/vtYJ4Hk/hsSYg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DLc4cYAAADdAAAADwAAAAAAAAAAAAAAAACYAgAAZHJz&#10;L2Rvd25yZXYueG1sUEsFBgAAAAAEAAQA9QAAAIsDAAAAAA==&#10;" path="m,2l3,4r,l3,4r,l3,4r,l3,4r,l3,4r,l3,4r1,l4,4r,l4,4r,l4,4r,l4,3r,l4,3r,l4,3r,l4,3r,l4,3r,l4,3r,l3,3r,l3,2r,l3,2r,l3,2,,,,2xe" fillcolor="#f2f2f2" stroked="f">
                    <v:path arrowok="t" o:connecttype="custom" o:connectlocs="0,2;3,4;3,4;3,4;3,4;3,4;3,4;3,4;3,4;3,4;3,4;3,4;4,4;4,4;4,4;4,4;4,4;4,4;4,4;4,3;4,3;4,3;4,3;4,3;4,3;4,3;4,3;4,3;4,3;4,3;4,3;3,3;3,3;3,2;3,2;3,2;3,2;3,2;0,0;0,2" o:connectangles="0,0,0,0,0,0,0,0,0,0,0,0,0,0,0,0,0,0,0,0,0,0,0,0,0,0,0,0,0,0,0,0,0,0,0,0,0,0,0,0"/>
                  </v:shape>
                  <v:shape id="Freeform 3833" o:spid="_x0000_s1747" style="position:absolute;left:361;top:339;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3usYA&#10;AADdAAAADwAAAGRycy9kb3ducmV2LnhtbESP0WrCQBRE3wv+w3KFvhTd2ECR6CoiBLQtxUQ/4JK9&#10;JsHs3ZBdk7Rf3y0UfBxm5gyz3o6mET11rrasYDGPQBAXVtdcKric09kShPPIGhvLpOCbHGw3k6c1&#10;JtoOnFGf+1IECLsEFVTet4mUrqjIoJvbljh4V9sZ9EF2pdQdDgFuGvkaRW/SYM1hocKW9hUVt/xu&#10;FKSfWbkohvd0d8rtT0/Z1+nj+KLU83TcrUB4Gv0j/N8+aAXxMo7h701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3usYAAADdAAAADwAAAAAAAAAAAAAAAACYAgAAZHJz&#10;L2Rvd25yZXYueG1sUEsFBgAAAAAEAAQA9QAAAIsDAAAAAA==&#10;" path="m,2l3,4r,l3,4r,l3,4r,l3,4r,l3,4r,l3,4r1,l4,4r,l4,4r,l4,4r,l4,3r,l4,3r,l4,3r,l4,3r,l4,3r,l4,3r,l3,3r,l3,2r,l3,2r,l3,2,,,,2xe" filled="f" strokeweight="0">
                    <v:stroke joinstyle="miter"/>
                    <v:path arrowok="t" o:connecttype="custom" o:connectlocs="0,2;3,4;3,4;3,4;3,4;3,4;3,4;3,4;3,4;3,4;3,4;3,4;4,4;4,4;4,4;4,4;4,4;4,4;4,4;4,3;4,3;4,3;4,3;4,3;4,3;4,3;4,3;4,3;4,3;4,3;4,3;3,3;3,3;3,2;3,2;3,2;3,2;3,2;0,0;0,2" o:connectangles="0,0,0,0,0,0,0,0,0,0,0,0,0,0,0,0,0,0,0,0,0,0,0,0,0,0,0,0,0,0,0,0,0,0,0,0,0,0,0,0"/>
                  </v:shape>
                  <v:shape id="Freeform 3834" o:spid="_x0000_s1748" style="position:absolute;left:361;top:35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x13ccA&#10;AADdAAAADwAAAGRycy9kb3ducmV2LnhtbESPQWsCMRCF7wX/Qxihl6JZu63o1ihSqnjopVsRj+Nm&#10;ulm6mSybVOO/N4VCj48373vzFqtoW3Gm3jeOFUzGGQjiyumGawX7z81oBsIHZI2tY1JwJQ+r5eBu&#10;gYV2F/6gcxlqkSDsC1RgQugKKX1lyKIfu444eV+utxiS7Gupe7wkuG3lY5ZNpcWGU4PBjl4NVd/l&#10;j01vHN1mEucPFPP1tDy9m+3zmz8odT+M6xcQgWL4P/5L77SCfJY/we+ahAC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cdd3HAAAA3QAAAA8AAAAAAAAAAAAAAAAAmAIAAGRy&#10;cy9kb3ducmV2LnhtbFBLBQYAAAAABAAEAPUAAACMAwAAAAA=&#10;" path="m,3l3,r,1l3,1r,l3,1r,l3,1r,l3,1r,l3,1r,l4,1r,l4,1r,l4,1r,l4,1r,1l4,2r,l4,2r,l4,2r,l4,2r,l4,2r,l4,2r,l4,3r,l3,3r,l3,3r,l,5,,3xe" fillcolor="#f2f2f2" stroked="f">
                    <v:path arrowok="t" o:connecttype="custom" o:connectlocs="0,3;3,0;3,1;3,1;3,1;3,1;3,1;3,1;3,1;3,1;3,1;3,1;3,1;4,1;4,1;4,1;4,1;4,1;4,1;4,1;4,2;4,2;4,2;4,2;4,2;4,2;4,2;4,2;4,2;4,2;4,2;4,2;4,2;4,3;4,3;3,3;3,3;3,3;3,3;0,5;0,3" o:connectangles="0,0,0,0,0,0,0,0,0,0,0,0,0,0,0,0,0,0,0,0,0,0,0,0,0,0,0,0,0,0,0,0,0,0,0,0,0,0,0,0,0"/>
                  </v:shape>
                  <v:shape id="Freeform 3835" o:spid="_x0000_s1749" style="position:absolute;left:361;top:35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xhMYA&#10;AADdAAAADwAAAGRycy9kb3ducmV2LnhtbESPQWvCQBSE74X+h+UJvdWNSjVGVylCsdiDNfHg8ZF9&#10;JsHs25BdTfz3bkHocZiZb5jluje1uFHrKssKRsMIBHFudcWFgmP29R6DcB5ZY22ZFNzJwXr1+rLE&#10;RNuOD3RLfSEChF2CCkrvm0RKl5dk0A1tQxy8s20N+iDbQuoWuwA3tRxH0VQarDgslNjQpqT8kl6N&#10;gn47j+X+dC+yLpPHudn//Ea7mVJvg/5zAcJT7//Dz/a3VjCJJx/w9yY8Ab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xhMYAAADdAAAADwAAAAAAAAAAAAAAAACYAgAAZHJz&#10;L2Rvd25yZXYueG1sUEsFBgAAAAAEAAQA9QAAAIsDAAAAAA==&#10;" path="m,3l3,r,1l3,1r,l3,1r,l3,1r,l3,1r,l3,1r,l4,1r,l4,1r,l4,1r,l4,1r,1l4,2r,l4,2r,l4,2r,l4,2r,l4,2r,l4,2r,l4,3r,l3,3r,l3,3r,l,5,,3xe" filled="f" strokeweight="0">
                    <v:stroke joinstyle="miter"/>
                    <v:path arrowok="t" o:connecttype="custom" o:connectlocs="0,3;3,0;3,1;3,1;3,1;3,1;3,1;3,1;3,1;3,1;3,1;3,1;3,1;4,1;4,1;4,1;4,1;4,1;4,1;4,1;4,2;4,2;4,2;4,2;4,2;4,2;4,2;4,2;4,2;4,2;4,2;4,2;4,2;4,3;4,3;3,3;3,3;3,3;3,3;0,5;0,3" o:connectangles="0,0,0,0,0,0,0,0,0,0,0,0,0,0,0,0,0,0,0,0,0,0,0,0,0,0,0,0,0,0,0,0,0,0,0,0,0,0,0,0,0"/>
                  </v:shape>
                  <v:shape id="Freeform 3836" o:spid="_x0000_s1750" style="position:absolute;left:360;top:336;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6SRcMA&#10;AADdAAAADwAAAGRycy9kb3ducmV2LnhtbESPzWrDMBCE74G+g9hCb4mcH4xxI5tQCMmtbZIHWKy1&#10;ZWqtjKQ6zttXhUKPw8x8w+zr2Q5iIh96xwrWqwwEceN0z52C2/W4LECEiKxxcEwKHhSgrp4Weyy1&#10;u/MnTZfYiQThUKICE+NYShkaQxbDyo3EyWudtxiT9J3UHu8Jbge5ybJcWuw5LRgc6c1Q83X5tgp0&#10;5N2t2J3eP855a05H3U5eS6VenufDK4hIc/wP/7XPWsG22Obw+yY9AV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6SRcMAAADdAAAADwAAAAAAAAAAAAAAAACYAgAAZHJzL2Rv&#10;d25yZXYueG1sUEsFBgAAAAAEAAQA9QAAAIgDAAAAAA==&#10;" path="m,20r,l,21r,l,21r1,1l1,22r,l1,22r1,l2,22r,l3,22r,-1l3,21r,l3,20r,l3,19r,l3,18r,l3,17r,l3,16r,l3,15r,l3,14r,-1l3,13r,-1l3,12r,-1l3,11r,-1l3,10,3,9,3,8r,l3,7r,l3,6r,l3,5r,l3,4r,l3,3r,l3,2r,l3,1r,l3,1,2,r,l2,,1,r,l1,r,1l,1r,l,2r,l,2,,3r,l,4,,5r,l,6r,l,7r,l,8,,9r,l,10r,l,11r,l,12r,l,13r,l,14r,1l,15r,1l,16r,1l,17r,1l,18r,1l,19r,1xe" fillcolor="#f2f2f2" stroked="f">
                    <v:path arrowok="t" o:connecttype="custom" o:connectlocs="0,20;0,21;1,22;1,22;2,22;2,22;3,21;3,21;3,20;3,19;3,18;3,17;3,16;3,15;3,13;3,12;3,11;3,10;3,9;3,8;3,7;3,6;3,5;3,4;3,3;3,2;3,1;2,0;2,0;1,0;1,1;0,1;0,2;0,3;0,4;0,5;0,6;0,7;0,9;0,10;0,11;0,12;0,13;0,14;0,15;0,16;0,17;0,18;0,19" o:connectangles="0,0,0,0,0,0,0,0,0,0,0,0,0,0,0,0,0,0,0,0,0,0,0,0,0,0,0,0,0,0,0,0,0,0,0,0,0,0,0,0,0,0,0,0,0,0,0,0,0"/>
                  </v:shape>
                  <v:shape id="Freeform 3837" o:spid="_x0000_s1751" style="position:absolute;left:360;top:336;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epJ8YA&#10;AADdAAAADwAAAGRycy9kb3ducmV2LnhtbESPQWvCQBSE7wX/w/KE3pqN2lobXSUUCgUPalo8P7LP&#10;JJp9G7LbJPrru4WCx2FmvmFWm8HUoqPWVZYVTKIYBHFudcWFgu+vj6cFCOeRNdaWScGVHGzWo4cV&#10;Jtr2fKAu84UIEHYJKii9bxIpXV6SQRfZhjh4J9sa9EG2hdQt9gFuajmN47k0WHFYKLGh95LyS/Zj&#10;AiU973bN/Frc0upFb/f++Dy8HZV6HA/pEoSnwd/D/+1PrWC2mL3C35v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epJ8YAAADdAAAADwAAAAAAAAAAAAAAAACYAgAAZHJz&#10;L2Rvd25yZXYueG1sUEsFBgAAAAAEAAQA9QAAAIsDAAAAAA==&#10;" path="m,20r,l,21r,l,21r1,1l1,22r,l1,22r1,l2,22r,l3,22r,-1l3,21r,l3,20r,l3,19r,l3,18r,l3,17r,l3,16r,l3,15r,l3,14r,-1l3,13r,-1l3,12r,-1l3,11r,-1l3,10,3,9,3,8r,l3,7r,l3,6r,l3,5r,l3,4r,l3,3r,l3,2r,l3,1r,l3,1,2,r,l2,,1,r,l1,r,1l,1r,l,2r,l,2,,3r,l,4,,5r,l,6r,l,7r,l,8,,9r,l,10r,l,11r,l,12r,l,13r,l,14r,1l,15r,1l,16r,1l,17r,1l,18r,1l,19r,1xe" filled="f" strokeweight="0">
                    <v:stroke joinstyle="miter"/>
                    <v:path arrowok="t" o:connecttype="custom" o:connectlocs="0,20;0,21;1,22;1,22;2,22;2,22;3,21;3,21;3,20;3,19;3,18;3,17;3,16;3,15;3,13;3,12;3,11;3,10;3,9;3,8;3,7;3,6;3,5;3,4;3,3;3,2;3,1;2,0;2,0;1,0;1,1;0,1;0,2;0,3;0,4;0,5;0,6;0,7;0,9;0,10;0,11;0,12;0,13;0,14;0,15;0,16;0,17;0,18;0,19" o:connectangles="0,0,0,0,0,0,0,0,0,0,0,0,0,0,0,0,0,0,0,0,0,0,0,0,0,0,0,0,0,0,0,0,0,0,0,0,0,0,0,0,0,0,0,0,0,0,0,0,0"/>
                  </v:shape>
                  <v:shape id="Freeform 3838" o:spid="_x0000_s1752" style="position:absolute;left:357;top:36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aJgcEA&#10;AADdAAAADwAAAGRycy9kb3ducmV2LnhtbERPTWvCQBC9F/wPywi91V0rpJK6SpFKxZNV8Txkp0ls&#10;djbNTjX+e/cgeHy879mi9406UxfrwBbGIwOKuAiu5tLCYb96mYKKguywCUwWrhRhMR88zTB34cLf&#10;dN5JqVIIxxwtVCJtrnUsKvIYR6ElTtxP6DxKgl2pXYeXFO4b/WpMpj3WnBoqbGlZUfG7+/cWVts/&#10;cZl5M6Wcvop4vGJ2+txY+zzsP95BCfXyEN/da2dhMp2kuelNegJ6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GiYHBAAAA3QAAAA8AAAAAAAAAAAAAAAAAmAIAAGRycy9kb3du&#10;cmV2LnhtbFBLBQYAAAAABAAEAPUAAACGAwAAAAA=&#10;" path="m1,20r,1l1,21r,l1,22r1,l2,22r1,l3,22r1,l4,22r,l5,22r,l5,21r1,l6,21r,-1l6,19r,l6,18r,l6,17r,l5,16r,l5,15r,-1l5,14r,-1l5,13r,-1l5,12r,-1l5,11r,-1l5,9r,l5,8r,l5,7r,l5,6r1,l6,5,6,4r,l6,3r,l6,2r,l6,1,5,1r,l5,,4,r,l4,,3,r,l2,r,l1,1r,l1,1r,1l1,2r,1l1,3r,1l1,4r,1l1,6r,l,7r,l,8r,l,9r,1l,10r,1l,11r,1l,12r,1l,13r,1l,15r,l,16r1,l1,17r,l1,18r,l1,19r,l1,20xe" fillcolor="#f2f2f2" stroked="f">
                    <v:path arrowok="t" o:connecttype="custom" o:connectlocs="1,21;1,21;2,22;3,22;4,22;4,22;5,22;6,21;6,20;6,19;6,18;6,17;5,16;5,14;5,13;5,12;5,11;5,10;5,9;5,8;5,7;6,6;6,4;6,3;6,2;6,1;5,1;4,0;4,0;3,0;2,0;1,1;1,2;1,3;1,4;1,5;1,6;0,7;0,8;0,10;0,11;0,12;0,13;0,14;0,15;1,16;1,17;1,18;1,19" o:connectangles="0,0,0,0,0,0,0,0,0,0,0,0,0,0,0,0,0,0,0,0,0,0,0,0,0,0,0,0,0,0,0,0,0,0,0,0,0,0,0,0,0,0,0,0,0,0,0,0,0"/>
                  </v:shape>
                  <v:shape id="Freeform 3839" o:spid="_x0000_s1753" style="position:absolute;left:357;top:365;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oHcMUA&#10;AADdAAAADwAAAGRycy9kb3ducmV2LnhtbESPT2vCQBTE7wW/w/KE3urGP9gYXUUKQm9VG7HHR/Y1&#10;Cc2+TXe3MX57VxB6HGbmN8xq05tGdOR8bVnBeJSAIC6srrlUkH/uXlIQPiBrbCyTgit52KwHTyvM&#10;tL3wgbpjKEWEsM9QQRVCm0npi4oM+pFtiaP3bZ3BEKUrpXZ4iXDTyEmSzKXBmuNChS29VVT8HP+M&#10;Apeb/Zc/J6/59jf9wNn51OFpp9TzsN8uQQTqw3/40X7XCqbpdAH3N/EJ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gdwxQAAAN0AAAAPAAAAAAAAAAAAAAAAAJgCAABkcnMv&#10;ZG93bnJldi54bWxQSwUGAAAAAAQABAD1AAAAigMAAAAA&#10;" path="m1,20r,1l1,21r,l1,22r1,l2,22r1,l3,22r1,l4,22r,l5,22r,l5,21r1,l6,21r,-1l6,19r,l6,18r,l6,17r,l5,16r,l5,15r,-1l5,14r,-1l5,13r,-1l5,12r,-1l5,11r,-1l5,9r,l5,8r,l5,7r,l5,6r1,l6,5,6,4r,l6,3r,l6,2r,l6,1,5,1r,l5,,4,r,l4,,3,r,l2,r,l1,1r,l1,1r,1l1,2r,1l1,3r,1l1,4r,1l1,6r,l,7r,l,8r,l,9r,1l,10r,1l,11r,1l,12r,1l,13r,1l,15r,l,16r1,l1,17r,l1,18r,l1,19r,l1,20xe" filled="f" strokeweight="0">
                    <v:stroke joinstyle="miter"/>
                    <v:path arrowok="t" o:connecttype="custom" o:connectlocs="1,21;1,21;2,22;3,22;4,22;4,22;5,22;6,21;6,20;6,19;6,18;6,17;5,16;5,14;5,13;5,12;5,11;5,10;5,9;5,8;5,7;6,6;6,4;6,3;6,2;6,1;5,1;4,0;4,0;3,0;2,0;1,1;1,2;1,3;1,4;1,5;1,6;0,7;0,8;0,10;0,11;0,12;0,13;0,14;0,15;1,16;1,17;1,18;1,19" o:connectangles="0,0,0,0,0,0,0,0,0,0,0,0,0,0,0,0,0,0,0,0,0,0,0,0,0,0,0,0,0,0,0,0,0,0,0,0,0,0,0,0,0,0,0,0,0,0,0,0,0"/>
                  </v:shape>
                  <v:shape id="Freeform 3840" o:spid="_x0000_s1754" style="position:absolute;left:363;top:36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0COcEA&#10;AADdAAAADwAAAGRycy9kb3ducmV2LnhtbERPy4rCMBTdC/MP4Q7MTlMfiHSMIgOCK6XqwuWludMW&#10;m5tMEm3HrzcLweXhvJfr3rTiTj40lhWMRxkI4tLqhisF59N2uAARIrLG1jIp+KcA69XHYIm5th0X&#10;dD/GSqQQDjkqqGN0uZShrMlgGFlHnLhf6w3GBH0ltccuhZtWTrJsLg02nBpqdPRTU3k93oyCnout&#10;+5N0uD6aW+HdpdL7rFPq67PffIOI1Me3+OXeaQXTxSztT2/SE5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NAjnBAAAA3QAAAA8AAAAAAAAAAAAAAAAAmAIAAGRycy9kb3du&#10;cmV2LnhtbFBLBQYAAAAABAAEAPUAAACGAwAAAAA=&#10;" path="m,15l,5r,l,5r,l,5r,l,5r,l,5r,l,4r,l,4r,l,4r,l,4r,l,4r,l,4r,l,4,,3r1,l1,3r,l1,3r,l1,3r,l1,3r,l1,3r,l1,3r,l1,3r,l2,3,2,2r,l2,2r,l2,2r,l2,2r,l2,2r,l2,2r1,l3,2r,l3,2r,l3,2r,l3,2r,l3,2r,l3,2r,l4,2,14,r,l14,r,l14,r,l14,r,l15,r,l15,r,l15,r,l15,r,l15,r,l15,r,l15,r1,l16,r,1l16,1r,l16,1r,l16,1r,l16,1r,l17,1r,l17,1r,l17,1r,l17,1r,l17,2r,l17,2r,l17,2r,l17,2r,l17,2r,l17,2r,l17,2r,l17,3r,l17,3r1,l18,3r,l18,3r,l18,3r,l18,3r,1l18,4r,l18,4r,l18,4r,l18,4r,l18,4r,l18,5r,l18,5r,l18,16r,l18,16r,l18,16r,l18,16r,l18,16r,1l18,17r,l18,17r,l18,17r,l18,17r,l18,17r,1l18,18r,l18,18r,l18,18r,l18,18r-1,l17,18r,l17,18r,l17,19r,l17,19r,l17,19r,l17,19r,l17,19r,l17,19r,l17,19r,1l17,20r,l17,20r,l17,20r,l16,20r,l16,20r,l16,20r,l16,20r,l16,20r,l16,20r,l16,20r-1,l15,20r,l15,20r,l15,20r,l15,20r,l15,20r,l14,20r,l14,20r,l14,20,4,19r,l4,19r,l3,19r,l3,19r,l3,19r,l3,19r,l3,19r,l3,19r,l2,19r,l2,19r,-1l2,18r,l2,18r,l2,18r,l1,18r,l1,18r,l1,18r,l1,18r,l1,18r,l1,18r,l1,17r,l1,17,,17r,l,17r,l,17r,l,17r,l,17,,16r,l,16r,l,16r,l,16r,l,16r,l,16,,15r,xe" fillcolor="#f2f2f2" stroked="f">
                    <v:path arrowok="t" o:connecttype="custom" o:connectlocs="0,5;0,5;0,4;0,4;0,3;1,3;1,3;1,3;2,2;2,2;3,2;3,2;3,2;14,0;15,0;15,0;15,0;16,1;16,1;17,1;17,1;17,2;17,2;17,2;18,3;18,3;18,4;18,4;18,5;18,16;18,16;18,17;18,17;18,18;17,18;17,19;17,19;17,19;17,20;16,20;16,20;16,20;15,20;15,20;14,20;4,19;3,19;3,19;2,19;2,18;1,18;1,18;1,18;0,17;0,17;0,16;0,16;0,15" o:connectangles="0,0,0,0,0,0,0,0,0,0,0,0,0,0,0,0,0,0,0,0,0,0,0,0,0,0,0,0,0,0,0,0,0,0,0,0,0,0,0,0,0,0,0,0,0,0,0,0,0,0,0,0,0,0,0,0,0,0"/>
                  </v:shape>
                  <v:shape id="Freeform 3841" o:spid="_x0000_s1755" style="position:absolute;left:363;top:366;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uecYA&#10;AADdAAAADwAAAGRycy9kb3ducmV2LnhtbESPQWvCQBSE70L/w/IKvemuVUtIXcUKQhEETb309si+&#10;JqHZt2F3TdJ/3xUKPQ4z8w2z3o62FT350DjWMJ8pEMSlMw1XGq4fh2kGIkRkg61j0vBDAbabh8ka&#10;c+MGvlBfxEokCIccNdQxdrmUoazJYpi5jjh5X85bjEn6ShqPQ4LbVj4r9SItNpwWauxoX1P5Xdys&#10;BnX+PMciOy3Vdfc29MfjyvdypfXT47h7BRFpjP/hv/a70bDIlnO4v0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uecYAAADdAAAADwAAAAAAAAAAAAAAAACYAgAAZHJz&#10;L2Rvd25yZXYueG1sUEsFBgAAAAAEAAQA9QAAAIsDAAAAAA==&#10;" path="m,15l,5r,l,5r,l,5r,l,5r,l,5r,l,4r,l,4r,l,4r,l,4r,l,4r,l,4r,l,4,,3r1,l1,3r,l1,3r,l1,3r,l1,3r,l1,3r,l1,3r,l1,3r,l2,3,2,2r,l2,2r,l2,2r,l2,2r,l2,2r,l2,2r1,l3,2r,l3,2r,l3,2r,l3,2r,l3,2r,l3,2r,l4,2,14,r,l14,r,l14,r,l14,r,l15,r,l15,r,l15,r,l15,r,l15,r,l15,r,l15,r1,l16,r,1l16,1r,l16,1r,l16,1r,l16,1r,l17,1r,l17,1r,l17,1r,l17,1r,l17,2r,l17,2r,l17,2r,l17,2r,l17,2r,l17,2r,l17,2r,l17,3r,l17,3r1,l18,3r,l18,3r,l18,3r,l18,3r,1l18,4r,l18,4r,l18,4r,l18,4r,l18,4r,l18,5r,l18,5r,l18,16r,l18,16r,l18,16r,l18,16r,l18,16r,1l18,17r,l18,17r,l18,17r,l18,17r,l18,17r,1l18,18r,l18,18r,l18,18r,l18,18r-1,l17,18r,l17,18r,l17,19r,l17,19r,l17,19r,l17,19r,l17,19r,l17,19r,l17,19r,1l17,20r,l17,20r,l17,20r,l16,20r,l16,20r,l16,20r,l16,20r,l16,20r,l16,20r,l16,20r-1,l15,20r,l15,20r,l15,20r,l15,20r,l15,20r,l14,20r,l14,20r,l14,20,4,19r,l4,19r,l3,19r,l3,19r,l3,19r,l3,19r,l3,19r,l3,19r,l2,19r,l2,19r,-1l2,18r,l2,18r,l2,18r,l1,18r,l1,18r,l1,18r,l1,18r,l1,18r,l1,18r,l1,17r,l1,17,,17r,l,17r,l,17r,l,17r,l,17,,16r,l,16r,l,16r,l,16r,l,16r,l,16,,15r,xe" filled="f" strokeweight="0">
                    <v:stroke joinstyle="miter"/>
                    <v:path arrowok="t" o:connecttype="custom" o:connectlocs="0,5;0,5;0,4;0,4;0,3;1,3;1,3;1,3;2,2;2,2;3,2;3,2;3,2;14,0;15,0;15,0;15,0;16,1;16,1;17,1;17,1;17,2;17,2;17,2;18,3;18,3;18,4;18,4;18,5;18,16;18,16;18,17;18,17;18,18;17,18;17,19;17,19;17,19;17,20;16,20;16,20;16,20;15,20;15,20;14,20;4,19;3,19;3,19;2,19;2,18;1,18;1,18;1,18;0,17;0,17;0,16;0,16;0,15" o:connectangles="0,0,0,0,0,0,0,0,0,0,0,0,0,0,0,0,0,0,0,0,0,0,0,0,0,0,0,0,0,0,0,0,0,0,0,0,0,0,0,0,0,0,0,0,0,0,0,0,0,0,0,0,0,0,0,0,0,0"/>
                  </v:shape>
                  <v:shape id="Freeform 3842" o:spid="_x0000_s1756" style="position:absolute;left:361;top:368;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H4K8QA&#10;AADdAAAADwAAAGRycy9kb3ducmV2LnhtbESP0WoCMRRE3wv9h3CFvhTNaqUsq1FKoVTwSe0HXDfX&#10;TXBzs01Sd/37RhB8HGbmDLNcD64VFwrRelYwnRQgiGuvLTcKfg5f4xJETMgaW8+k4EoR1qvnpyVW&#10;2ve8o8s+NSJDOFaowKTUVVLG2pDDOPEdcfZOPjhMWYZG6oB9hrtWzoriXTq0nBcMdvRpqD7v/5yC&#10;IO10u2m29vdIend9ZdN/l0apl9HwsQCRaEiP8L290QreyvkMbm/y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x+CvEAAAA3QAAAA8AAAAAAAAAAAAAAAAAmAIAAGRycy9k&#10;b3ducmV2LnhtbFBLBQYAAAAABAAEAPUAAACJAwAAAAA=&#10;" path="m,2l2,4r,l3,4r,l3,4r,l3,4r,l3,4r,l3,4r,l3,4r,l3,4r,l3,4,3,3r,l3,3r,l3,3r,l3,3r,l3,3r,l3,3r,l3,3r,l3,3,3,2r,l3,2r,l3,2,,,,2xe" fillcolor="#f2f2f2" stroked="f">
                    <v:path arrowok="t" o:connecttype="custom" o:connectlocs="0,2;2,4;2,4;3,4;3,4;3,4;3,4;3,4;3,4;3,4;3,4;3,4;3,4;3,4;3,4;3,4;3,4;3,4;3,3;3,3;3,3;3,3;3,3;3,3;3,3;3,3;3,3;3,3;3,3;3,3;3,3;3,3;3,3;3,2;3,2;3,2;3,2;3,2;0,0;0,2" o:connectangles="0,0,0,0,0,0,0,0,0,0,0,0,0,0,0,0,0,0,0,0,0,0,0,0,0,0,0,0,0,0,0,0,0,0,0,0,0,0,0,0"/>
                  </v:shape>
                  <v:shape id="Freeform 3843" o:spid="_x0000_s1757" style="position:absolute;left:361;top:368;width:3;height:4;visibility:visible;mso-wrap-style:square;v-text-anchor:top" coordsize="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oDxcQA&#10;AADdAAAADwAAAGRycy9kb3ducmV2LnhtbESPT4vCMBTE7wt+h/AEb2uq3RWpjSKC4MnFPwe9PZpn&#10;W9q8lCba+u2NIOxxmJnfMOmqN7V4UOtKywom4wgEcWZ1ybmC82n7PQfhPLLG2jIpeJKD1XLwlWKi&#10;bccHehx9LgKEXYIKCu+bREqXFWTQjW1DHLybbQ36INtc6ha7ADe1nEbRTBosOSwU2NCmoKw63o2C&#10;wzX+y+Pfp3HXqjtdzIw83/dKjYb9egHCU+//w5/2TiuI5z8xvN+EJy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qA8XEAAAA3QAAAA8AAAAAAAAAAAAAAAAAmAIAAGRycy9k&#10;b3ducmV2LnhtbFBLBQYAAAAABAAEAPUAAACJAwAAAAA=&#10;" path="m,2l2,4r,l3,4r,l3,4r,l3,4r,l3,4r,l3,4r,l3,4r,l3,4r,l3,4,3,3r,l3,3r,l3,3r,l3,3r,l3,3r,l3,3r,l3,3r,l3,3,3,2r,l3,2r,l3,2,,,,2xe" filled="f" strokeweight="0">
                    <v:stroke joinstyle="miter"/>
                    <v:path arrowok="t" o:connecttype="custom" o:connectlocs="0,2;2,4;2,4;3,4;3,4;3,4;3,4;3,4;3,4;3,4;3,4;3,4;3,4;3,4;3,4;3,4;3,4;3,4;3,3;3,3;3,3;3,3;3,3;3,3;3,3;3,3;3,3;3,3;3,3;3,3;3,3;3,3;3,3;3,2;3,2;3,2;3,2;3,2;0,0;0,2" o:connectangles="0,0,0,0,0,0,0,0,0,0,0,0,0,0,0,0,0,0,0,0,0,0,0,0,0,0,0,0,0,0,0,0,0,0,0,0,0,0,0,0"/>
                  </v:shape>
                  <v:shape id="Freeform 3844" o:spid="_x0000_s1758" style="position:absolute;left:361;top:380;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QYscA&#10;AADdAAAADwAAAGRycy9kb3ducmV2LnhtbESPT2sCMRTE7wW/Q3iCF9GsVkRWo9hKixSE+ufg8bF5&#10;7kY3L8smuttv3wiFHoeZ+Q2zWLW2FA+qvXGsYDRMQBBnThvOFZyOH4MZCB+QNZaOScEPeVgtOy8L&#10;TLVreE+PQ8hFhLBPUUERQpVK6bOCLPqhq4ijd3G1xRBlnUtdYxPhtpTjJJlKi4bjQoEVvReU3Q53&#10;q8BUX/x93TjTnJvduf82sn29+1Sq123XcxCB2vAf/mtvtYLX2WQCzzfxCc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CUGLHAAAA3QAAAA8AAAAAAAAAAAAAAAAAmAIAAGRy&#10;cy9kb3ducmV2LnhtbFBLBQYAAAAABAAEAPUAAACMAwAAAAA=&#10;" path="m,3l2,r,1l3,1r,l3,1r,l3,1r,l3,1r,l3,1r,l3,1r,l3,1r,l3,1r,l3,1r,1l3,2r,l3,2r,l3,2r,l3,2r,l3,2r,l3,2r,l3,2r,1l3,3r,l3,3r,l,5,,3xe" fillcolor="#f2f2f2" stroked="f">
                    <v:path arrowok="t" o:connecttype="custom" o:connectlocs="0,3;2,0;2,1;3,1;3,1;3,1;3,1;3,1;3,1;3,1;3,1;3,1;3,1;3,1;3,1;3,1;3,1;3,1;3,1;3,1;3,2;3,2;3,2;3,2;3,2;3,2;3,2;3,2;3,2;3,2;3,2;3,2;3,2;3,2;3,3;3,3;3,3;3,3;3,3;0,5;0,3" o:connectangles="0,0,0,0,0,0,0,0,0,0,0,0,0,0,0,0,0,0,0,0,0,0,0,0,0,0,0,0,0,0,0,0,0,0,0,0,0,0,0,0,0"/>
                  </v:shape>
                  <v:shape id="Freeform 3845" o:spid="_x0000_s1759" style="position:absolute;left:361;top:380;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tPsYA&#10;AADdAAAADwAAAGRycy9kb3ducmV2LnhtbESPQWvCQBSE74L/YXlCb7rR1mLSbCTYFrz0oO3F2yP7&#10;mo1m34bsVlN/vVsQehxm5hsmXw+2FWfqfeNYwXyWgCCunG64VvD1+T5dgfABWWPrmBT8kod1MR7l&#10;mGl34R2d96EWEcI+QwUmhC6T0leGLPqZ64ij9+16iyHKvpa6x0uE21YukuRZWmw4LhjsaGOoOu1/&#10;rILymG7Tj8UbyXB9LXe6O5gyPSj1MBnKFxCBhvAfvre3WsHj6mkJf2/iE5D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tPsYAAADdAAAADwAAAAAAAAAAAAAAAACYAgAAZHJz&#10;L2Rvd25yZXYueG1sUEsFBgAAAAAEAAQA9QAAAIsDAAAAAA==&#10;" path="m,3l2,r,1l3,1r,l3,1r,l3,1r,l3,1r,l3,1r,l3,1r,l3,1r,l3,1r,l3,1r,1l3,2r,l3,2r,l3,2r,l3,2r,l3,2r,l3,2r,l3,2r,1l3,3r,l3,3r,l,5,,3xe" filled="f" strokeweight="0">
                    <v:stroke joinstyle="miter"/>
                    <v:path arrowok="t" o:connecttype="custom" o:connectlocs="0,3;2,0;2,1;3,1;3,1;3,1;3,1;3,1;3,1;3,1;3,1;3,1;3,1;3,1;3,1;3,1;3,1;3,1;3,1;3,1;3,2;3,2;3,2;3,2;3,2;3,2;3,2;3,2;3,2;3,2;3,2;3,2;3,2;3,2;3,3;3,3;3,3;3,3;3,3;0,5;0,3" o:connectangles="0,0,0,0,0,0,0,0,0,0,0,0,0,0,0,0,0,0,0,0,0,0,0,0,0,0,0,0,0,0,0,0,0,0,0,0,0,0,0,0,0"/>
                  </v:shape>
                  <v:shape id="Freeform 3846" o:spid="_x0000_s1760" style="position:absolute;left:359;top:36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e5RMYA&#10;AADdAAAADwAAAGRycy9kb3ducmV2LnhtbESPQUsDMRSE7wX/Q3gFb222KqVumxZZUQtCqavY62Pz&#10;ml1MXpYkttt/bwTB4zAz3zCrzeCsOFGInWcFs2kBgrjxumOj4OP9abIAEROyRuuZFFwowmZ9NVph&#10;qf2Z3+hUJyMyhGOJCtqU+lLK2LTkME59T5y9ow8OU5bBSB3wnOHOypuimEuHHeeFFnuqWmq+6m+n&#10;wO7q4+Mh1ftwb1666vPV2Op5r9T1eHhYgkg0pP/wX3urFdwu7ubw+yY/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e5RMYAAADdAAAADwAAAAAAAAAAAAAAAACYAgAAZHJz&#10;L2Rvd25yZXYueG1sUEsFBgAAAAAEAAQA9QAAAIsDAAAAAA==&#10;" path="m1,20r,l1,21r,l1,21r,1l2,22r,l2,22r,l3,22r,l3,22r,-1l4,21r,l4,20r,l4,19r,l4,18r,l4,17r,l4,16r,l4,15,3,14r,l3,13r,l3,12r,l3,11r,l3,10r,l3,9,3,8r,l4,7r,l4,6r,l4,5r,l4,4r,l4,3r,l4,2r,l4,1,3,1r,l3,r,l2,r,l2,r,l1,1r,l1,1r,1l1,2r,l1,3r,l1,4r,1l1,5r,1l1,6,,7r,l,8,,9r,l,10r,l,11r,l,12r,l,13r,l,14r,1l,15r,1l1,16r,1l1,17r,1l1,18r,1l1,19r,1xe" fillcolor="#f2f2f2" stroked="f">
                    <v:path arrowok="t" o:connecttype="custom" o:connectlocs="1,20;1,21;1,22;2,22;2,22;3,22;3,21;4,21;4,20;4,19;4,18;4,17;4,16;3,14;3,13;3,12;3,11;3,10;3,9;3,8;4,7;4,6;4,5;4,4;4,3;4,2;3,1;3,0;2,0;2,0;1,1;1,1;1,2;1,3;1,4;1,5;1,6;0,7;0,9;0,10;0,11;0,12;0,13;0,14;0,15;1,16;1,17;1,18;1,19" o:connectangles="0,0,0,0,0,0,0,0,0,0,0,0,0,0,0,0,0,0,0,0,0,0,0,0,0,0,0,0,0,0,0,0,0,0,0,0,0,0,0,0,0,0,0,0,0,0,0,0,0"/>
                  </v:shape>
                  <v:shape id="Freeform 3847" o:spid="_x0000_s1761" style="position:absolute;left:359;top:365;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LoMcA&#10;AADdAAAADwAAAGRycy9kb3ducmV2LnhtbESPQUsDMRSE74L/ITzBi7SJVtuyNi1SEQo9dbWlx+fm&#10;ubvs5mVJYnf775uC4HGYmW+YxWqwrTiRD7VjDY9jBYK4cKbmUsPX58doDiJEZIOtY9JwpgCr5e3N&#10;AjPjet7RKY+lSBAOGWqoYuwyKUNRkcUwdh1x8n6ctxiT9KU0HvsEt618UmoqLdacFirsaF1R0eS/&#10;VsODOr9vTIN79b3Oj4eXvPfNttT6/m54ewURaYj/4b/2xmiYzJ9ncH2TnoBcX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0CS6DHAAAA3QAAAA8AAAAAAAAAAAAAAAAAmAIAAGRy&#10;cy9kb3ducmV2LnhtbFBLBQYAAAAABAAEAPUAAACMAwAAAAA=&#10;" path="m1,20r,l1,21r,l1,21r,1l2,22r,l2,22r,l3,22r,l3,22r,-1l4,21r,l4,20r,l4,19r,l4,18r,l4,17r,l4,16r,l4,15,3,14r,l3,13r,l3,12r,l3,11r,l3,10r,l3,9,3,8r,l4,7r,l4,6r,l4,5r,l4,4r,l4,3r,l4,2r,l4,1,3,1r,l3,r,l2,r,l2,r,l1,1r,l1,1r,1l1,2r,l1,3r,l1,4r,1l1,5r,1l1,6,,7r,l,8,,9r,l,10r,l,11r,l,12r,l,13r,l,14r,1l,15r,1l1,16r,1l1,17r,1l1,18r,1l1,19r,1xe" filled="f" strokeweight="0">
                    <v:stroke joinstyle="miter"/>
                    <v:path arrowok="t" o:connecttype="custom" o:connectlocs="1,20;1,21;1,22;2,22;2,22;3,22;3,21;4,21;4,20;4,19;4,18;4,17;4,16;3,14;3,13;3,12;3,11;3,10;3,9;3,8;4,7;4,6;4,5;4,4;4,3;4,2;3,1;3,0;2,0;2,0;1,1;1,1;1,2;1,3;1,4;1,5;1,6;0,7;0,9;0,10;0,11;0,12;0,13;0,14;0,15;1,16;1,17;1,18;1,19" o:connectangles="0,0,0,0,0,0,0,0,0,0,0,0,0,0,0,0,0,0,0,0,0,0,0,0,0,0,0,0,0,0,0,0,0,0,0,0,0,0,0,0,0,0,0,0,0,0,0,0,0"/>
                  </v:shape>
                  <v:shape id="Freeform 3848" o:spid="_x0000_s1762" style="position:absolute;left:357;top:39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D6/MIA&#10;AADdAAAADwAAAGRycy9kb3ducmV2LnhtbERPTWvCQBC9F/oflil4q7u1JUrqKiIVxVPV0vOQnSax&#10;2dmYHTX+++5B6PHxvqfz3jfqQl2sA1t4GRpQxEVwNZcWvg6r5wmoKMgOm8Bk4UYR5rPHhynmLlx5&#10;R5e9lCqFcMzRQiXS5lrHoiKPcRha4sT9hM6jJNiV2nV4TeG+0SNjMu2x5tRQYUvLiorf/dlbWH2e&#10;xGVmbEo5rov4fcPs+LG1dvDUL95BCfXyL767N87C6+QtzU1v0hPQ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Pr8wgAAAN0AAAAPAAAAAAAAAAAAAAAAAJgCAABkcnMvZG93&#10;bnJldi54bWxQSwUGAAAAAAQABAD1AAAAhwMAAAAA&#10;" path="m1,20r,l1,21r,l2,22r,l2,22r1,l3,22r1,l4,22r1,l5,22r,l6,21r,l6,20r,l6,19r,l6,18r,l6,17r,l6,16r,l5,15r,-1l5,14r,-1l5,13r,-1l5,12r,-1l5,11r,-1l5,9r,l5,8r,l5,7r1,l6,6r,l6,5,6,4r,l6,3r,l6,2r,l6,1r,l5,1,5,r,l4,r,l3,r,l2,r,l2,1,1,1r,l1,2r,l1,3r,l1,4r,l1,5r,1l1,6r,1l1,7r,1l,8,,9r,1l,10r,1l,11r,1l,12r,1l,13r,1l1,15r,l1,16r,l1,17r,l1,18r,l1,19r,l1,20xe" fillcolor="#f2f2f2" stroked="f">
                    <v:path arrowok="t" o:connecttype="custom" o:connectlocs="1,20;1,21;2,22;3,22;4,22;5,22;5,22;6,21;6,20;6,19;6,18;6,17;6,16;5,14;5,13;5,12;5,11;5,10;5,9;5,8;6,7;6,6;6,4;6,3;6,2;6,1;5,1;5,0;4,0;3,0;2,0;1,1;1,2;1,3;1,4;1,5;1,6;1,7;0,8;0,10;0,11;0,12;0,13;0,14;1,15;1,16;1,17;1,18;1,19" o:connectangles="0,0,0,0,0,0,0,0,0,0,0,0,0,0,0,0,0,0,0,0,0,0,0,0,0,0,0,0,0,0,0,0,0,0,0,0,0,0,0,0,0,0,0,0,0,0,0,0,0"/>
                  </v:shape>
                  <v:shape id="Freeform 3849" o:spid="_x0000_s1763" style="position:absolute;left:357;top:394;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x0DcUA&#10;AADdAAAADwAAAGRycy9kb3ducmV2LnhtbESPQWvCQBSE7wX/w/KE3upGK22MriKC4K1WI/b4yL4m&#10;odm3cXeN6b93CwWPw8x8wyxWvWlER87XlhWMRwkI4sLqmksF+XH7koLwAVljY5kU/JKH1XLwtMBM&#10;2xt/UncIpYgQ9hkqqEJoMyl9UZFBP7ItcfS+rTMYonSl1A5vEW4aOUmSN2mw5rhQYUubioqfw9Uo&#10;cLnZf/lz8p6vL+kHTs+nDk9bpZ6H/XoOIlAfHuH/9k4reE2nM/h7E5+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HQNxQAAAN0AAAAPAAAAAAAAAAAAAAAAAJgCAABkcnMv&#10;ZG93bnJldi54bWxQSwUGAAAAAAQABAD1AAAAigMAAAAA&#10;" path="m1,20r,l1,21r,l2,22r,l2,22r1,l3,22r1,l4,22r1,l5,22r,l6,21r,l6,20r,l6,19r,l6,18r,l6,17r,l6,16r,l5,15r,-1l5,14r,-1l5,13r,-1l5,12r,-1l5,11r,-1l5,9r,l5,8r,l5,7r1,l6,6r,l6,5,6,4r,l6,3r,l6,2r,l6,1r,l5,1,5,r,l4,r,l3,r,l2,r,l2,1,1,1r,l1,2r,l1,3r,l1,4r,l1,5r,1l1,6r,1l1,7r,1l,8,,9r,1l,10r,1l,11r,1l,12r,1l,13r,1l1,15r,l1,16r,l1,17r,l1,18r,l1,19r,l1,20xe" filled="f" strokeweight="0">
                    <v:stroke joinstyle="miter"/>
                    <v:path arrowok="t" o:connecttype="custom" o:connectlocs="1,20;1,21;2,22;3,22;4,22;5,22;5,22;6,21;6,20;6,19;6,18;6,17;6,16;5,14;5,13;5,12;5,11;5,10;5,9;5,8;6,7;6,6;6,4;6,3;6,2;6,1;5,1;5,0;4,0;3,0;2,0;1,1;1,2;1,3;1,4;1,5;1,6;1,7;0,8;0,10;0,11;0,12;0,13;0,14;1,15;1,16;1,17;1,18;1,19" o:connectangles="0,0,0,0,0,0,0,0,0,0,0,0,0,0,0,0,0,0,0,0,0,0,0,0,0,0,0,0,0,0,0,0,0,0,0,0,0,0,0,0,0,0,0,0,0,0,0,0,0"/>
                  </v:shape>
                  <v:shape id="Freeform 3850" o:spid="_x0000_s1764" style="position:absolute;left:363;top:39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SU5MAA&#10;AADdAAAADwAAAGRycy9kb3ducmV2LnhtbERPTYvCMBC9C/sfwizsTVMVRbpGkQXBk1L14HFoZtti&#10;M8km0Xb99eYgeHy87+W6N624kw+NZQXjUQaCuLS64UrB+bQdLkCEiKyxtUwK/inAevUxWGKubccF&#10;3Y+xEimEQ44K6hhdLmUoazIYRtYRJ+7XeoMxQV9J7bFL4aaVkyybS4MNp4YaHf3UVF6PN6Og52Lr&#10;/iQdro/mVnh3qfQ+65T6+uw33yAi9fEtfrl3WsF0MUv705v0BO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tSU5MAAAADdAAAADwAAAAAAAAAAAAAAAACYAgAAZHJzL2Rvd25y&#10;ZXYueG1sUEsFBgAAAAAEAAQA9QAAAIUDAAAAAA==&#10;" path="m,15l,5r,l,5r,l,5r,l,5r,l,5r,l,4r,l,4r,l,4r,l,4r,l1,4r,l1,4r,l1,3r,l1,3r,l1,3r,l1,3r,l1,3r,l1,3r,l1,3r,l2,3r,l2,3r,l2,2r,l2,2r,l2,2r,l2,2r,l2,2r1,l3,2r,l3,2r,l3,2r,l3,2r,l3,2r,l3,2r,l4,2r,l4,2,14,r,l14,r,l14,r,l15,r,l15,r,l15,r,l15,r,l15,r,l15,r,l15,r1,l16,r,l16,r,1l16,1r,l16,1r,l16,1r,l16,1r1,l17,1r,l17,1r,l17,1r,l17,1r,l17,1r,1l17,2r,l17,2r,l17,2r,l17,2r,l17,2r1,l18,2r,l18,3r,l18,3r,l18,3r,l18,3r,l18,3r,l18,3r,l18,4r,l18,4r,l18,4r,l18,4r,l18,4r,l18,5r,l18,5r,l18,16r,l18,16r,l18,16r,l18,16r,l18,16r,1l18,17r,l18,17r,l18,17r,l18,17r,l18,17r,1l18,18r,l18,18r,l18,18r,l18,18r,l18,18r,l18,18r,l18,19r,l18,19r-1,l17,19r,l17,19r,l17,19r,l17,19r,l17,19r,l17,20r,l17,20r,l17,20r,l17,20r-1,l16,20r,l16,20r,l16,20r,l16,20r,l16,20r,l16,20r,l16,20r-1,l15,20r,l15,20r,l15,20r,l15,20r,l15,20r-1,l14,20r,l14,20,4,19r,l4,19r,l4,19r,l3,19r,l3,19r,l3,19r,l3,19r,l3,19r,l3,19r,l2,19r,-1l2,18r,l2,18r,l2,18r,l2,18r,l1,18r,l1,18r,l1,18r,l1,18r,l1,18r,l1,17r,l1,17r,l1,17r,l1,17,,17r,l,17r,l,17,,16r,l,16r,l,16r,l,16r,l,16r,l,16,,15r,xe" fillcolor="#f2f2f2" stroked="f">
                    <v:path arrowok="t" o:connecttype="custom" o:connectlocs="0,5;0,5;0,4;1,4;1,3;1,3;1,3;2,3;2,2;2,2;3,2;3,2;4,2;14,0;15,0;15,0;15,0;16,1;16,1;17,1;17,1;17,2;17,2;18,2;18,3;18,3;18,4;18,4;18,5;18,16;18,16;18,17;18,17;18,18;18,18;18,19;17,19;17,19;17,20;16,20;16,20;16,20;15,20;15,20;14,20;4,19;3,19;3,19;3,19;2,18;2,18;1,18;1,18;1,17;0,17;0,16;0,16;0,15" o:connectangles="0,0,0,0,0,0,0,0,0,0,0,0,0,0,0,0,0,0,0,0,0,0,0,0,0,0,0,0,0,0,0,0,0,0,0,0,0,0,0,0,0,0,0,0,0,0,0,0,0,0,0,0,0,0,0,0,0,0"/>
                  </v:shape>
                  <v:shape id="Freeform 3851" o:spid="_x0000_s1765" style="position:absolute;left:363;top:395;width:18;height:20;visibility:visible;mso-wrap-style:square;v-text-anchor:top" coordsize="1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K4pMYA&#10;AADdAAAADwAAAGRycy9kb3ducmV2LnhtbESPwWrDMBBE74X+g9hCb42UtC7GiRLSQKEECqmTS26L&#10;tbFNrZWRVNv9+6oQyHGYmTfMajPZTgzkQ+tYw3ymQBBXzrRcazgd359yECEiG+wck4ZfCrBZ39+t&#10;sDBu5C8ayliLBOFQoIYmxr6QMlQNWQwz1xMn7+K8xZikr6XxOCa47eRCqVdpseW00GBPu4aq7/LH&#10;alCH8yGW+eeLOm3fxmG/z/wgM60fH6btEkSkKd7C1/aH0fCcZ3P4f5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iK4pMYAAADdAAAADwAAAAAAAAAAAAAAAACYAgAAZHJz&#10;L2Rvd25yZXYueG1sUEsFBgAAAAAEAAQA9QAAAIsDAAAAAA==&#10;" path="m,15l,5r,l,5r,l,5r,l,5r,l,5r,l,4r,l,4r,l,4r,l,4r,l1,4r,l1,4r,l1,3r,l1,3r,l1,3r,l1,3r,l1,3r,l1,3r,l1,3r,l2,3r,l2,3r,l2,2r,l2,2r,l2,2r,l2,2r,l2,2r1,l3,2r,l3,2r,l3,2r,l3,2r,l3,2r,l3,2r,l4,2r,l4,2,14,r,l14,r,l14,r,l15,r,l15,r,l15,r,l15,r,l15,r,l15,r,l15,r1,l16,r,l16,r,1l16,1r,l16,1r,l16,1r,l16,1r1,l17,1r,l17,1r,l17,1r,l17,1r,l17,1r,1l17,2r,l17,2r,l17,2r,l17,2r,l17,2r1,l18,2r,l18,3r,l18,3r,l18,3r,l18,3r,l18,3r,l18,3r,l18,4r,l18,4r,l18,4r,l18,4r,l18,4r,l18,5r,l18,5r,l18,16r,l18,16r,l18,16r,l18,16r,l18,16r,1l18,17r,l18,17r,l18,17r,l18,17r,l18,17r,1l18,18r,l18,18r,l18,18r,l18,18r,l18,18r,l18,18r,l18,19r,l18,19r-1,l17,19r,l17,19r,l17,19r,l17,19r,l17,19r,l17,20r,l17,20r,l17,20r,l17,20r-1,l16,20r,l16,20r,l16,20r,l16,20r,l16,20r,l16,20r,l16,20r-1,l15,20r,l15,20r,l15,20r,l15,20r,l15,20r-1,l14,20r,l14,20,4,19r,l4,19r,l4,19r,l3,19r,l3,19r,l3,19r,l3,19r,l3,19r,l3,19r,l2,19r,-1l2,18r,l2,18r,l2,18r,l2,18r,l1,18r,l1,18r,l1,18r,l1,18r,l1,18r,l1,17r,l1,17r,l1,17r,l1,17,,17r,l,17r,l,17,,16r,l,16r,l,16r,l,16r,l,16r,l,16,,15r,xe" filled="f" strokeweight="0">
                    <v:stroke joinstyle="miter"/>
                    <v:path arrowok="t" o:connecttype="custom" o:connectlocs="0,5;0,5;0,4;1,4;1,3;1,3;1,3;2,3;2,2;2,2;3,2;3,2;4,2;14,0;15,0;15,0;15,0;16,1;16,1;17,1;17,1;17,2;17,2;18,2;18,3;18,3;18,4;18,4;18,5;18,16;18,16;18,17;18,17;18,18;18,18;18,19;17,19;17,19;17,20;16,20;16,20;16,20;15,20;15,20;14,20;4,19;3,19;3,19;3,19;2,18;2,18;1,18;1,18;1,17;0,17;0,16;0,16;0,15" o:connectangles="0,0,0,0,0,0,0,0,0,0,0,0,0,0,0,0,0,0,0,0,0,0,0,0,0,0,0,0,0,0,0,0,0,0,0,0,0,0,0,0,0,0,0,0,0,0,0,0,0,0,0,0,0,0,0,0,0,0"/>
                  </v:shape>
                  <v:shape id="Freeform 3852" o:spid="_x0000_s1766" style="position:absolute;left:361;top:39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atkscA&#10;AADdAAAADwAAAGRycy9kb3ducmV2LnhtbESPQWsCMRCF70L/Q5iCF6lZFWW7NYoUlR68dFtKj9PN&#10;dLN0M1k2UeO/NwXB4+PN+9685TraVpyo941jBZNxBoK4crrhWsHnx+4pB+EDssbWMSm4kIf16mGw&#10;xEK7M7/TqQy1SBD2BSowIXSFlL4yZNGPXUecvF/XWwxJ9rXUPZ4T3LZymmULabHh1GCwo1dD1V95&#10;tOmNb7ebxOcRxdlmUf4czH6+9V9KDR/j5gVEoBjux7f0m1Ywy+dT+F+TEC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1mrZLHAAAA3QAAAA8AAAAAAAAAAAAAAAAAmAIAAGRy&#10;cy9kb3ducmV2LnhtbFBLBQYAAAAABAAEAPUAAACMAwAAAAA=&#10;" path="m,3l3,5r,l3,5r,l3,5r,l3,5r,l3,5r,l3,5r,l3,5r,l4,5r,l4,5,4,4r,l4,4r,l4,4r,l4,4r,l3,4r,l3,4r,l3,4r,l3,4,3,3r,l3,3r,l3,3,,,,3xe" fillcolor="#f2f2f2" stroked="f">
                    <v:path arrowok="t" o:connecttype="custom" o:connectlocs="0,3;3,5;3,5;3,5;3,5;3,5;3,5;3,5;3,5;3,5;3,5;3,5;3,5;3,5;3,5;4,5;4,5;4,5;4,4;4,4;4,4;4,4;4,4;4,4;4,4;4,4;3,4;3,4;3,4;3,4;3,4;3,4;3,4;3,3;3,3;3,3;3,3;3,3;0,0;0,3" o:connectangles="0,0,0,0,0,0,0,0,0,0,0,0,0,0,0,0,0,0,0,0,0,0,0,0,0,0,0,0,0,0,0,0,0,0,0,0,0,0,0,0"/>
                  </v:shape>
                  <v:shape id="Freeform 3853" o:spid="_x0000_s1767" style="position:absolute;left:361;top:396;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y8YA&#10;AADdAAAADwAAAGRycy9kb3ducmV2LnhtbESPQWvCQBSE74X+h+UJvdWNSjVGVylCsdiDNfHg8ZF9&#10;JsHs25BdTfz3bkHocZiZb5jluje1uFHrKssKRsMIBHFudcWFgmP29R6DcB5ZY22ZFNzJwXr1+rLE&#10;RNuOD3RLfSEChF2CCkrvm0RKl5dk0A1tQxy8s20N+iDbQuoWuwA3tRxH0VQarDgslNjQpqT8kl6N&#10;gn47j+X+dC+yLpPHudn//Ea7mVJvg/5zAcJT7//Dz/a3VjCJPybw9yY8Ab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py8YAAADdAAAADwAAAAAAAAAAAAAAAACYAgAAZHJz&#10;L2Rvd25yZXYueG1sUEsFBgAAAAAEAAQA9QAAAIsDAAAAAA==&#10;" path="m,3l3,5r,l3,5r,l3,5r,l3,5r,l3,5r,l3,5r,l3,5r,l4,5r,l4,5,4,4r,l4,4r,l4,4r,l4,4r,l3,4r,l3,4r,l3,4r,l3,4,3,3r,l3,3r,l3,3,,,,3xe" filled="f" strokeweight="0">
                    <v:stroke joinstyle="miter"/>
                    <v:path arrowok="t" o:connecttype="custom" o:connectlocs="0,3;3,5;3,5;3,5;3,5;3,5;3,5;3,5;3,5;3,5;3,5;3,5;3,5;3,5;3,5;4,5;4,5;4,5;4,4;4,4;4,4;4,4;4,4;4,4;4,4;4,4;3,4;3,4;3,4;3,4;3,4;3,4;3,4;3,3;3,3;3,3;3,3;3,3;0,0;0,3" o:connectangles="0,0,0,0,0,0,0,0,0,0,0,0,0,0,0,0,0,0,0,0,0,0,0,0,0,0,0,0,0,0,0,0,0,0,0,0,0,0,0,0"/>
                  </v:shape>
                  <v:shape id="Freeform 3854" o:spid="_x0000_s1768" style="position:absolute;left:361;top:40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OQfccA&#10;AADdAAAADwAAAGRycy9kb3ducmV2LnhtbESPT2sCMRDF7wW/Qxihl1Kz/sVujSJSxYOXbkvpcboZ&#10;N4ubybJJNf32RhB6fLx5vzdvsYq2EWfqfO1YwXCQgSAuna65UvD5sX2eg/ABWWPjmBT8kYfVsvew&#10;wFy7C7/TuQiVSBD2OSowIbS5lL40ZNEPXEucvKPrLIYku0rqDi8Jbhs5yrKZtFhzajDY0sZQeSp+&#10;bXrj222H8eWJ4ng9K34OZjd9819KPfbj+hVEoBj+j+/pvVYwnk8ncFuTEC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DkH3HAAAA3QAAAA8AAAAAAAAAAAAAAAAAmAIAAGRy&#10;cy9kb3ducmV2LnhtbFBLBQYAAAAABAAEAPUAAACMAwAAAAA=&#10;" path="m,3l3,r,l3,r,1l3,1r,l3,1r,l3,1r,l3,1r,l3,1r,l3,1r,l4,1r,l4,1r,1l4,2r,l4,2r,l4,2r,l4,2r,l3,2r,l3,2r,l3,2r,1l3,3r,l3,3r,l,5,,3xe" fillcolor="#f2f2f2" stroked="f">
                    <v:path arrowok="t" o:connecttype="custom" o:connectlocs="0,3;3,0;3,0;3,0;3,1;3,1;3,1;3,1;3,1;3,1;3,1;3,1;3,1;3,1;3,1;3,1;3,1;4,1;4,1;4,1;4,2;4,2;4,2;4,2;4,2;4,2;4,2;4,2;4,2;3,2;3,2;3,2;3,2;3,2;3,3;3,3;3,3;3,3;3,3;0,5;0,3" o:connectangles="0,0,0,0,0,0,0,0,0,0,0,0,0,0,0,0,0,0,0,0,0,0,0,0,0,0,0,0,0,0,0,0,0,0,0,0,0,0,0,0,0"/>
                  </v:shape>
                  <v:shape id="Freeform 3855" o:spid="_x0000_s1769" style="position:absolute;left:361;top:40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nUJMcA&#10;AADdAAAADwAAAGRycy9kb3ducmV2LnhtbESPQWvCQBSE7wX/w/IK3uqmim2SZhURpKU9aBMPPT6y&#10;zySYfRuyq4n/vlsoeBxm5hsmW4+mFVfqXWNZwfMsAkFcWt1wpeBY7J5iEM4ja2wtk4IbOVivJg8Z&#10;ptoO/E3X3FciQNilqKD2vkuldGVNBt3MdsTBO9neoA+yr6TucQhw08p5FL1Igw2HhRo72tZUnvOL&#10;UTC+J7Hc/9yqYijkMTH7r0P0+arU9HHcvIHwNPp7+L/9oRUs4uUS/t6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J1CTHAAAA3QAAAA8AAAAAAAAAAAAAAAAAmAIAAGRy&#10;cy9kb3ducmV2LnhtbFBLBQYAAAAABAAEAPUAAACMAwAAAAA=&#10;" path="m,3l3,r,l3,r,1l3,1r,l3,1r,l3,1r,l3,1r,l3,1r,l3,1r,l4,1r,l4,1r,1l4,2r,l4,2r,l4,2r,l4,2r,l3,2r,l3,2r,l3,2r,1l3,3r,l3,3r,l,5,,3xe" filled="f" strokeweight="0">
                    <v:stroke joinstyle="miter"/>
                    <v:path arrowok="t" o:connecttype="custom" o:connectlocs="0,3;3,0;3,0;3,0;3,1;3,1;3,1;3,1;3,1;3,1;3,1;3,1;3,1;3,1;3,1;3,1;3,1;4,1;4,1;4,1;4,2;4,2;4,2;4,2;4,2;4,2;4,2;4,2;4,2;3,2;3,2;3,2;3,2;3,2;3,3;3,3;3,3;3,3;3,3;0,5;0,3" o:connectangles="0,0,0,0,0,0,0,0,0,0,0,0,0,0,0,0,0,0,0,0,0,0,0,0,0,0,0,0,0,0,0,0,0,0,0,0,0,0,0,0,0"/>
                  </v:shape>
                  <v:shape id="Freeform 3856" o:spid="_x0000_s1770" style="position:absolute;left:359;top:39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4vmcYA&#10;AADdAAAADwAAAGRycy9kb3ducmV2LnhtbESPQUsDMRSE7wX/Q3gFb222iqVumxZZUQtCqavY62Pz&#10;ml1MXpYkttt/bwTB4zAz3zCrzeCsOFGInWcFs2kBgrjxumOj4OP9abIAEROyRuuZFFwowmZ9NVph&#10;qf2Z3+hUJyMyhGOJCtqU+lLK2LTkME59T5y9ow8OU5bBSB3wnOHOypuimEuHHeeFFnuqWmq+6m+n&#10;wO7q4+Mh1ftwb1666vPV2Op5r9T1eHhYgkg0pP/wX3urFdwu7ubw+yY/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04vmcYAAADdAAAADwAAAAAAAAAAAAAAAACYAgAAZHJz&#10;L2Rvd25yZXYueG1sUEsFBgAAAAAEAAQA9QAAAIsDAAAAAA==&#10;" path="m1,20r,l1,21r,l1,21r,1l2,22r,l2,22r1,l3,22r,l3,22,4,21r,l4,21r,-1l4,20r,-1l4,19r,-1l4,18r,-1l4,17r,-1l4,16r,-1l4,14r,l4,13r,l3,12r,l3,11r,l3,10r1,l4,9,4,8r,l4,7r,l4,6r,l4,5r,l4,4r,l4,3,4,2r,l4,2,4,1r,l3,1,3,r,l3,,2,r,l2,,1,1r,l1,1r,1l1,2r,l1,3r,l1,4r,1l1,5r,1l1,6r,1l1,7r,1l1,9r,l1,10r,l,11r,l,12r1,l1,13r,l1,14r,1l1,15r,1l1,16r,1l1,17r,1l1,18r,1l1,19r,1xe" fillcolor="#f2f2f2" stroked="f">
                    <v:path arrowok="t" o:connecttype="custom" o:connectlocs="1,20;1,21;1,22;2,22;3,22;3,22;4,21;4,21;4,20;4,19;4,18;4,17;4,16;4,14;4,13;3,12;3,11;3,10;4,9;4,8;4,7;4,6;4,5;4,4;4,2;4,2;4,1;3,0;3,0;2,0;1,1;1,1;1,2;1,3;1,4;1,5;1,6;1,7;1,9;1,10;0,11;0,12;1,13;1,14;1,15;1,16;1,17;1,18;1,19" o:connectangles="0,0,0,0,0,0,0,0,0,0,0,0,0,0,0,0,0,0,0,0,0,0,0,0,0,0,0,0,0,0,0,0,0,0,0,0,0,0,0,0,0,0,0,0,0,0,0,0,0"/>
                  </v:shape>
                  <v:shape id="Freeform 3857" o:spid="_x0000_s1771" style="position:absolute;left:359;top:394;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vdfcYA&#10;AADdAAAADwAAAGRycy9kb3ducmV2LnhtbESPQWsCMRSE74X+h/AKXoomtVhlNUqxFARP3bbi8bl5&#10;3V1287Ikqbv++0YoeBxm5htmtRlsK87kQ+1Yw9NEgSAunKm51PD1+T5egAgR2WDrmDRcKMBmfX+3&#10;wsy4nj/onMdSJAiHDDVUMXaZlKGoyGKYuI44eT/OW4xJ+lIaj32C21ZOlXqRFmtOCxV2tK2oaPJf&#10;q+FRXd52psFvddrmx8Ms732zL7UePQyvSxCRhngL/7d3RsPzYjaH65v0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vdfcYAAADdAAAADwAAAAAAAAAAAAAAAACYAgAAZHJz&#10;L2Rvd25yZXYueG1sUEsFBgAAAAAEAAQA9QAAAIsDAAAAAA==&#10;" path="m1,20r,l1,21r,l1,21r,1l2,22r,l2,22r1,l3,22r,l3,22,4,21r,l4,21r,-1l4,20r,-1l4,19r,-1l4,18r,-1l4,17r,-1l4,16r,-1l4,14r,l4,13r,l3,12r,l3,11r,l3,10r1,l4,9,4,8r,l4,7r,l4,6r,l4,5r,l4,4r,l4,3,4,2r,l4,2,4,1r,l3,1,3,r,l3,,2,r,l2,,1,1r,l1,1r,1l1,2r,l1,3r,l1,4r,1l1,5r,1l1,6r,1l1,7r,1l1,9r,l1,10r,l,11r,l,12r1,l1,13r,l1,14r,1l1,15r,1l1,16r,1l1,17r,1l1,18r,1l1,19r,1xe" filled="f" strokeweight="0">
                    <v:stroke joinstyle="miter"/>
                    <v:path arrowok="t" o:connecttype="custom" o:connectlocs="1,20;1,21;1,22;2,22;3,22;3,22;4,21;4,21;4,20;4,19;4,18;4,17;4,16;4,14;4,13;3,12;3,11;3,10;4,9;4,8;4,7;4,6;4,5;4,4;4,2;4,2;4,1;3,0;3,0;2,0;1,1;1,1;1,2;1,3;1,4;1,5;1,6;1,7;1,9;1,10;0,11;0,12;1,13;1,14;1,15;1,16;1,17;1,18;1,19" o:connectangles="0,0,0,0,0,0,0,0,0,0,0,0,0,0,0,0,0,0,0,0,0,0,0,0,0,0,0,0,0,0,0,0,0,0,0,0,0,0,0,0,0,0,0,0,0,0,0,0,0"/>
                  </v:shape>
                  <v:shape id="Freeform 3858" o:spid="_x0000_s1772" style="position:absolute;left:358;top:42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lsIcIA&#10;AADdAAAADwAAAGRycy9kb3ducmV2LnhtbERPTWvCQBC9F/oflil4q7u1NErqKiIVxVPV0vOQnSax&#10;2dmYHTX+++5B6PHxvqfz3jfqQl2sA1t4GRpQxEVwNZcWvg6r5wmoKMgOm8Bk4UYR5rPHhynmLlx5&#10;R5e9lCqFcMzRQiXS5lrHoiKPcRha4sT9hM6jJNiV2nV4TeG+0SNjMu2x5tRQYUvLiorf/dlbWH2e&#10;xGVmbEo5rov4fcPs+LG1dvDUL95BCfXyL767N87C6+QtzU1v0hPQ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GWwhwgAAAN0AAAAPAAAAAAAAAAAAAAAAAJgCAABkcnMvZG93&#10;bnJldi54bWxQSwUGAAAAAAQABAD1AAAAhwMAAAAA&#10;" path="m,20r,l1,21r,l1,21r,1l2,22r,l3,22r,l4,22r,l4,22,5,21r,l5,21,6,20r,l6,19r,l6,18r-1,l5,17r,l5,16r,l5,15r,-1l5,14r,-1l5,13r,-1l5,12r,-1l5,10r,l5,9r,l5,8r,l5,7r,l5,6,5,5r,l5,4r1,l6,3r,l6,2r,l5,1r,l5,1,4,r,l4,,3,r,l2,r,l1,r,l1,1r,l,2r,l,3r,l,4r,l,5r,l,6,,7r,l,8r,l,9r,1l,10r,1l,11r,1l,12r,1l,13r,1l,15r,l,16r,l,17r,l,18r,l,19r,l,20xe" fillcolor="#f2f2f2" stroked="f">
                    <v:path arrowok="t" o:connecttype="custom" o:connectlocs="0,20;1,21;1,22;2,22;3,22;4,22;5,21;5,21;6,20;6,19;5,18;5,17;5,16;5,14;5,13;5,12;5,11;5,10;5,9;5,8;5,7;5,5;5,4;6,3;6,2;5,1;5,1;4,0;3,0;2,0;1,0;1,1;0,2;0,3;0,4;0,5;0,6;0,7;0,8;0,10;0,11;0,12;0,13;0,14;0,15;0,16;0,17;0,18;0,19" o:connectangles="0,0,0,0,0,0,0,0,0,0,0,0,0,0,0,0,0,0,0,0,0,0,0,0,0,0,0,0,0,0,0,0,0,0,0,0,0,0,0,0,0,0,0,0,0,0,0,0,0"/>
                  </v:shape>
                  <v:shape id="Freeform 3859" o:spid="_x0000_s1773" style="position:absolute;left:358;top:423;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Xi0MUA&#10;AADdAAAADwAAAGRycy9kb3ducmV2LnhtbESPQWvCQBSE70L/w/IK3nTT2tYYXUUEwVtbG9HjI/tM&#10;gtm3cXeN6b/vFgo9DjPzDbNY9aYRHTlfW1bwNE5AEBdW11wqyL+2oxSED8gaG8uk4Js8rJYPgwVm&#10;2t75k7p9KEWEsM9QQRVCm0npi4oM+rFtiaN3ts5giNKVUju8R7hp5HOSvEmDNceFClvaVFRc9jej&#10;wOXm4+SPyTRfX9N3fDkeOjxslRo+9us5iEB9+A//tXdawSR9ncHvm/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VeLQxQAAAN0AAAAPAAAAAAAAAAAAAAAAAJgCAABkcnMv&#10;ZG93bnJldi54bWxQSwUGAAAAAAQABAD1AAAAigMAAAAA&#10;" path="m,20r,l1,21r,l1,21r,1l2,22r,l3,22r,l4,22r,l4,22,5,21r,l5,21,6,20r,l6,19r,l6,18r-1,l5,17r,l5,16r,l5,15r,-1l5,14r,-1l5,13r,-1l5,12r,-1l5,10r,l5,9r,l5,8r,l5,7r,l5,6,5,5r,l5,4r1,l6,3r,l6,2r,l5,1r,l5,1,4,r,l4,,3,r,l2,r,l1,r,l1,1r,l,2r,l,3r,l,4r,l,5r,l,6,,7r,l,8r,l,9r,1l,10r,1l,11r,1l,12r,1l,13r,1l,15r,l,16r,l,17r,l,18r,l,19r,l,20xe" filled="f" strokeweight="0">
                    <v:stroke joinstyle="miter"/>
                    <v:path arrowok="t" o:connecttype="custom" o:connectlocs="0,20;1,21;1,22;2,22;3,22;4,22;5,21;5,21;6,20;6,19;5,18;5,17;5,16;5,14;5,13;5,12;5,11;5,10;5,9;5,8;5,7;5,5;5,4;6,3;6,2;5,1;5,1;4,0;3,0;2,0;1,0;1,1;0,2;0,3;0,4;0,5;0,6;0,7;0,8;0,10;0,11;0,12;0,13;0,14;0,15;0,16;0,17;0,18;0,19" o:connectangles="0,0,0,0,0,0,0,0,0,0,0,0,0,0,0,0,0,0,0,0,0,0,0,0,0,0,0,0,0,0,0,0,0,0,0,0,0,0,0,0,0,0,0,0,0,0,0,0,0"/>
                  </v:shape>
                  <v:shape id="Freeform 3860" o:spid="_x0000_s1774" style="position:absolute;left:364;top:42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cv9sMA&#10;AADdAAAADwAAAGRycy9kb3ducmV2LnhtbERPy4rCMBTdC/5DuII7TR0ZR6pRZEDQhcr4WLi7Nte2&#10;2NyUJtqOX28WgsvDeU/njSnEgyqXW1Yw6EcgiBOrc04VHA/L3hiE88gaC8uk4J8czGft1hRjbWv+&#10;o8fepyKEsItRQeZ9GUvpkowMur4tiQN3tZVBH2CVSl1hHcJNIb+iaCQN5hwaMizpN6Pktr8bBWu3&#10;KbY/p8v14p633Xd9Zn8/sVLdTrOYgPDU+I/47V5pBcPxKOwPb8IT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cv9sMAAADdAAAADwAAAAAAAAAAAAAAAACYAgAAZHJzL2Rv&#10;d25yZXYueG1sUEsFBgAAAAAEAAQA9QAAAIgDAAAAAA==&#10;" path="m,15l,5r,l,5r,l,5r,l,5r,l,5,,4r,l,4r,l,4r,l,4r,l,4r,l,4r,l,4,,3r,l,3r,l,3r,l,3r1,l1,3r,l1,3r,l1,3r,l1,3r,l1,2r,l1,2r,l1,2r1,l2,2r,l2,2r,l2,2r,l2,2r,l2,2r,l2,2r,l3,2r,l3,2r,l3,2r,l3,2r,l3,2,14,r,l14,r,l14,r,l14,r,l14,r,l14,r,l14,r1,l15,r,l15,r,l15,r,l15,r,l15,r,1l15,1r,l16,1r,l16,1r,l16,1r,l16,1r,l16,1r,l16,1r,l16,1r,l17,1r,1l17,2r,l17,2r,l17,2r,l17,2r,l17,2r,l17,2r,l17,2r,1l17,3r,l17,3r,l17,3r,l17,3r,l17,3r,l17,4r,l17,4r,l17,4r,l17,4r,l17,4r,l17,4r,1l17,5r,l17,16r,l17,16r,l17,16r,l17,16r,l17,16r,1l17,17r,l17,17r,l17,17r,l17,17r,l17,17r,l17,18r,l17,18r,l17,18r,l17,18r,l17,18r,l17,18r,l17,19r,l17,19r,l17,19r,l17,19r,l17,19r,l17,19r,l17,19r,l16,20r,l16,20r,l16,20r,l16,20r,l16,20r,l16,20r,l16,20r,l15,20r,l15,20r,l15,20r,l15,20r,l15,20r,l15,20r,l14,20r,l14,20r,l14,20r,l14,20r,l14,20,4,19r-1,l3,19r,l3,19r,l3,19r,l3,19r,l3,19r-1,l2,19r,l2,19r,l2,19r,l2,19r,-1l2,18r,l2,18r-1,l1,18r,l1,18r,l1,18r,l1,18r,l1,18r,l,18r,l,17r,l,17r,l,17r,l,17r,l,17r,l,17r,l,17r,l,16r,l,16r,l,16r,l,16r,l,16r,l,15r,l,15xe" fillcolor="#f2f2f2" stroked="f">
                    <v:path arrowok="t" o:connecttype="custom" o:connectlocs="0,5;0,5;0,4;0,4;0,3;0,3;1,3;1,2;2,2;2,2;2,2;3,2;3,2;14,0;14,0;15,0;15,0;15,1;16,1;16,1;16,1;17,2;17,2;17,2;17,3;17,3;17,4;17,4;17,5;17,16;17,16;17,17;17,17;17,18;17,18;17,19;17,19;17,19;16,20;16,20;16,20;15,20;15,20;14,20;14,20;3,19;3,19;2,19;2,19;2,18;1,18;1,18;0,17;0,17;0,17;0,16;0,16;0,15" o:connectangles="0,0,0,0,0,0,0,0,0,0,0,0,0,0,0,0,0,0,0,0,0,0,0,0,0,0,0,0,0,0,0,0,0,0,0,0,0,0,0,0,0,0,0,0,0,0,0,0,0,0,0,0,0,0,0,0,0,0"/>
                  </v:shape>
                  <v:shape id="Freeform 3861" o:spid="_x0000_s1775" style="position:absolute;left:364;top:424;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LxsUA&#10;AADdAAAADwAAAGRycy9kb3ducmV2LnhtbESPS4sCMRCE7wv+h9CCtzXjyg4yGkUXRA8Lrg/QYzvp&#10;eeCkM0yijv/eCAsei6r6iprMWlOJGzWutKxg0I9AEKdWl5wrOOyXnyMQziNrrCyTggc5mE07HxNM&#10;tL3zlm47n4sAYZeggsL7OpHSpQUZdH1bEwcvs41BH2STS93gPcBNJb+iKJYGSw4LBdb0U1B62V2N&#10;gnOb/Uk3/KZTvpeL1SZepb/ZUalet52PQXhq/Tv8315rBcNRPIDXm/AE5PQ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UYvGxQAAAN0AAAAPAAAAAAAAAAAAAAAAAJgCAABkcnMv&#10;ZG93bnJldi54bWxQSwUGAAAAAAQABAD1AAAAigMAAAAA&#10;" path="m,15l,5r,l,5r,l,5r,l,5r,l,5,,4r,l,4r,l,4r,l,4r,l,4r,l,4r,l,4,,3r,l,3r,l,3r,l,3r1,l1,3r,l1,3r,l1,3r,l1,3r,l1,2r,l1,2r,l1,2r1,l2,2r,l2,2r,l2,2r,l2,2r,l2,2r,l2,2r,l3,2r,l3,2r,l3,2r,l3,2r,l3,2,14,r,l14,r,l14,r,l14,r,l14,r,l14,r,l14,r1,l15,r,l15,r,l15,r,l15,r,l15,r,1l15,1r,l16,1r,l16,1r,l16,1r,l16,1r,l16,1r,l16,1r,l16,1r,l17,1r,1l17,2r,l17,2r,l17,2r,l17,2r,l17,2r,l17,2r,l17,2r,1l17,3r,l17,3r,l17,3r,l17,3r,l17,3r,l17,4r,l17,4r,l17,4r,l17,4r,l17,4r,l17,4r,1l17,5r,l17,16r,l17,16r,l17,16r,l17,16r,l17,16r,1l17,17r,l17,17r,l17,17r,l17,17r,l17,17r,l17,18r,l17,18r,l17,18r,l17,18r,l17,18r,l17,18r,l17,19r,l17,19r,l17,19r,l17,19r,l17,19r,l17,19r,l17,19r,l16,20r,l16,20r,l16,20r,l16,20r,l16,20r,l16,20r,l16,20r,l15,20r,l15,20r,l15,20r,l15,20r,l15,20r,l15,20r,l14,20r,l14,20r,l14,20r,l14,20r,l14,20,4,19r-1,l3,19r,l3,19r,l3,19r,l3,19r,l3,19r-1,l2,19r,l2,19r,l2,19r,l2,19r,-1l2,18r,l2,18r-1,l1,18r,l1,18r,l1,18r,l1,18r,l1,18r,l,18r,l,17r,l,17r,l,17r,l,17r,l,17r,l,17r,l,17r,l,16r,l,16r,l,16r,l,16r,l,16r,l,15r,l,15xe" filled="f" strokeweight="0">
                    <v:stroke joinstyle="miter"/>
                    <v:path arrowok="t" o:connecttype="custom" o:connectlocs="0,5;0,5;0,4;0,4;0,3;0,3;1,3;1,2;2,2;2,2;2,2;3,2;3,2;14,0;14,0;15,0;15,0;15,1;16,1;16,1;16,1;17,2;17,2;17,2;17,3;17,3;17,4;17,4;17,5;17,16;17,16;17,17;17,17;17,18;17,18;17,19;17,19;17,19;16,20;16,20;16,20;15,20;15,20;14,20;14,20;3,19;3,19;2,19;2,19;2,18;1,18;1,18;0,17;0,17;0,17;0,16;0,16;0,15" o:connectangles="0,0,0,0,0,0,0,0,0,0,0,0,0,0,0,0,0,0,0,0,0,0,0,0,0,0,0,0,0,0,0,0,0,0,0,0,0,0,0,0,0,0,0,0,0,0,0,0,0,0,0,0,0,0,0,0,0,0"/>
                  </v:shape>
                  <v:shape id="Freeform 3862" o:spid="_x0000_s1776" style="position:absolute;left:361;top:42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pnL8cA&#10;AADdAAAADwAAAGRycy9kb3ducmV2LnhtbESPQWsCMRCF7wX/Qxihl6JZlS66NYqUWjz04iricbqZ&#10;bpZuJssm1fTfm0LB4+PN+9685TraVlyo941jBZNxBoK4crrhWsHxsB3NQfiArLF1TAp+ycN6NXhY&#10;YqHdlfd0KUMtEoR9gQpMCF0hpa8MWfRj1xEn78v1FkOSfS11j9cEt62cZlkuLTacGgx29Gqo+i5/&#10;bHrj7LaTuHiiONvk5eeHeX9+8yelHodx8wIiUAz34//0TiuYzfMp/K1JCJC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KZy/HAAAA3QAAAA8AAAAAAAAAAAAAAAAAmAIAAGRy&#10;cy9kb3ducmV2LnhtbFBLBQYAAAAABAAEAPUAAACMAwAAAAA=&#10;" path="m,3l3,5r,l3,5r,l3,5r,l3,5r1,l4,5r,l4,5r,l4,5r,l4,5r,l4,5,4,4r,l4,4r,l4,4r,l4,4r,l4,4r,l4,4r,l4,4r,l4,3r,l4,3r,l4,3r,l,,,3xe" fillcolor="#f2f2f2" stroked="f">
                    <v:path arrowok="t" o:connecttype="custom" o:connectlocs="0,3;3,5;3,5;3,5;3,5;3,5;3,5;3,5;4,5;4,5;4,5;4,5;4,5;4,5;4,5;4,5;4,5;4,5;4,4;4,4;4,4;4,4;4,4;4,4;4,4;4,4;4,4;4,4;4,4;4,4;4,4;4,4;4,3;4,3;4,3;4,3;4,3;4,3;0,0;0,3" o:connectangles="0,0,0,0,0,0,0,0,0,0,0,0,0,0,0,0,0,0,0,0,0,0,0,0,0,0,0,0,0,0,0,0,0,0,0,0,0,0,0,0"/>
                  </v:shape>
                  <v:shape id="Freeform 3863" o:spid="_x0000_s1777" style="position:absolute;left:361;top:425;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AjdsYA&#10;AADdAAAADwAAAGRycy9kb3ducmV2LnhtbESPT4vCMBTE7wt+h/CEva2pCm6tRhFBXNyDf+rB46N5&#10;tsXmpTTR1m9vFhY8DjPzG2a+7EwlHtS40rKC4SACQZxZXXKu4JxuvmIQziNrrCyTgic5WC56H3NM&#10;tG35SI+Tz0WAsEtQQeF9nUjpsoIMuoGtiYN3tY1BH2STS91gG+CmkqMomkiDJYeFAmtaF5TdTnej&#10;oNtOY7m/PPO0TeV5ava/h2j3rdRnv1vNQHjq/Dv83/7RCsbxZAx/b8ITkI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YAjdsYAAADdAAAADwAAAAAAAAAAAAAAAACYAgAAZHJz&#10;L2Rvd25yZXYueG1sUEsFBgAAAAAEAAQA9QAAAIsDAAAAAA==&#10;" path="m,3l3,5r,l3,5r,l3,5r,l3,5r1,l4,5r,l4,5r,l4,5r,l4,5r,l4,5,4,4r,l4,4r,l4,4r,l4,4r,l4,4r,l4,4r,l4,4r,l4,3r,l4,3r,l4,3r,l,,,3xe" filled="f" strokeweight="0">
                    <v:stroke joinstyle="miter"/>
                    <v:path arrowok="t" o:connecttype="custom" o:connectlocs="0,3;3,5;3,5;3,5;3,5;3,5;3,5;3,5;4,5;4,5;4,5;4,5;4,5;4,5;4,5;4,5;4,5;4,5;4,4;4,4;4,4;4,4;4,4;4,4;4,4;4,4;4,4;4,4;4,4;4,4;4,4;4,4;4,3;4,3;4,3;4,3;4,3;4,3;0,0;0,3" o:connectangles="0,0,0,0,0,0,0,0,0,0,0,0,0,0,0,0,0,0,0,0,0,0,0,0,0,0,0,0,0,0,0,0,0,0,0,0,0,0,0,0"/>
                  </v:shape>
                  <v:shape id="Freeform 3864" o:spid="_x0000_s1778" style="position:absolute;left:361;top:4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9awMcA&#10;AADdAAAADwAAAGRycy9kb3ducmV2LnhtbESPQWsCMRCF7wX/Qxihl1KzVrvo1igiVTz00m0pPY6b&#10;6WZxM1k2qcZ/b4RCj48373vzFqtoW3Gi3jeOFYxHGQjiyumGawWfH9vHGQgfkDW2jknBhTysloO7&#10;BRbanfmdTmWoRYKwL1CBCaErpPSVIYt+5Dri5P243mJIsq+l7vGc4LaVT1mWS4sNpwaDHW0MVcfy&#10;16Y3vt12HOcPFCfrvDy8md3zq/9S6n4Y1y8gAsXwf/yX3msFk1k+hduahAC5v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vWsDHAAAA3QAAAA8AAAAAAAAAAAAAAAAAmAIAAGRy&#10;cy9kb3ducmV2LnhtbFBLBQYAAAAABAAEAPUAAACMAwAAAAA=&#10;" path="m,3l3,r,l3,r,1l3,1r,l3,1r1,l4,1r,l4,1r,l4,1r,l4,1r,l4,1r,l4,1r,l4,2r,l4,2r,l4,2r,l4,2r,l4,2r,l4,2r,l4,2r,1l4,3r,l4,3r,l,5,,3xe" fillcolor="#f2f2f2" stroked="f">
                    <v:path arrowok="t" o:connecttype="custom" o:connectlocs="0,3;3,0;3,0;3,0;3,1;3,1;3,1;3,1;4,1;4,1;4,1;4,1;4,1;4,1;4,1;4,1;4,1;4,1;4,1;4,1;4,1;4,2;4,2;4,2;4,2;4,2;4,2;4,2;4,2;4,2;4,2;4,2;4,2;4,2;4,3;4,3;4,3;4,3;4,3;0,5;0,3" o:connectangles="0,0,0,0,0,0,0,0,0,0,0,0,0,0,0,0,0,0,0,0,0,0,0,0,0,0,0,0,0,0,0,0,0,0,0,0,0,0,0,0,0"/>
                  </v:shape>
                  <v:shape id="Freeform 3865" o:spid="_x0000_s1779" style="position:absolute;left:361;top:438;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UemcYA&#10;AADdAAAADwAAAGRycy9kb3ducmV2LnhtbESPQWvCQBSE7wX/w/IK3uqmijamriKCtNSDNvHQ4yP7&#10;TILZtyG7mvjv3YLgcZiZb5jFqje1uFLrKssK3kcRCOLc6ooLBcds+xaDcB5ZY22ZFNzIwWo5eFlg&#10;om3Hv3RNfSEChF2CCkrvm0RKl5dk0I1sQxy8k20N+iDbQuoWuwA3tRxH0UwarDgslNjQpqT8nF6M&#10;gv5rHsv9363Iukwe52a/O0Q/H0oNX/v1JwhPvX+GH+1vrWASz6bw/yY8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SUemcYAAADdAAAADwAAAAAAAAAAAAAAAACYAgAAZHJz&#10;L2Rvd25yZXYueG1sUEsFBgAAAAAEAAQA9QAAAIsDAAAAAA==&#10;" path="m,3l3,r,l3,r,1l3,1r,l3,1r1,l4,1r,l4,1r,l4,1r,l4,1r,l4,1r,l4,1r,l4,2r,l4,2r,l4,2r,l4,2r,l4,2r,l4,2r,l4,2r,1l4,3r,l4,3r,l,5,,3xe" filled="f" strokeweight="0">
                    <v:stroke joinstyle="miter"/>
                    <v:path arrowok="t" o:connecttype="custom" o:connectlocs="0,3;3,0;3,0;3,0;3,1;3,1;3,1;3,1;4,1;4,1;4,1;4,1;4,1;4,1;4,1;4,1;4,1;4,1;4,1;4,1;4,1;4,2;4,2;4,2;4,2;4,2;4,2;4,2;4,2;4,2;4,2;4,2;4,2;4,2;4,3;4,3;4,3;4,3;4,3;0,5;0,3" o:connectangles="0,0,0,0,0,0,0,0,0,0,0,0,0,0,0,0,0,0,0,0,0,0,0,0,0,0,0,0,0,0,0,0,0,0,0,0,0,0,0,0,0"/>
                  </v:shape>
                  <v:shape id="Freeform 3866" o:spid="_x0000_s1780" style="position:absolute;left:360;top:42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LlJMYA&#10;AADdAAAADwAAAGRycy9kb3ducmV2LnhtbESP3UoDMRSE7wXfIRyhdzarwlK3TYus+AOCtGtpbw+b&#10;0+xicrIkabu+vRGEXg4z8w2zWI3OihOF2HtWcDctQBC3XvdsFGy/Xm5nIGJC1mg9k4IfirBaXl8t&#10;sNL+zBs6NcmIDOFYoYIupaGSMrYdOYxTPxBn7+CDw5RlMFIHPGe4s/K+KErpsOe80OFAdUftd3N0&#10;Cuxnc3jep2YdHs1bX+8+jK1f10pNbsanOYhEY7qE/9vvWsHDrCzh701+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LlJMYAAADdAAAADwAAAAAAAAAAAAAAAACYAgAAZHJz&#10;L2Rvd25yZXYueG1sUEsFBgAAAAAEAAQA9QAAAIsDAAAAAA==&#10;" path="m,20r,l,21r1,l1,21r,1l1,22r1,l2,22r,l2,22r1,l3,22r,-1l3,21r,l4,20r,l4,19r,l4,18r-1,l3,17r,l3,16r,l3,15r,-1l3,14r,-1l3,13r,-1l3,12r,-1l3,11r,-1l3,10,3,9,3,8r,l3,7r,l3,6r,l3,5r,l4,4,4,3r,l4,2r,l3,2,3,1r,l3,1,3,,2,r,l2,r,l1,r,1l1,1r,l,2r,l,2,,3r,l,4,,5r,l,6r,l,7r,l,8r,l,9r,1l,10r,1l,11r,1l,12r,1l,13r,1l,15r,l,16r,l,17r,l,18r,l,19r,l,20xe" fillcolor="#f2f2f2" stroked="f">
                    <v:path arrowok="t" o:connecttype="custom" o:connectlocs="0,20;1,21;1,22;2,22;2,22;3,22;3,21;3,21;4,20;4,19;3,18;3,17;3,16;3,14;3,13;3,12;3,11;3,10;3,9;3,8;3,7;3,6;3,5;4,3;4,2;3,2;3,1;3,0;2,0;2,0;1,1;1,1;0,2;0,3;0,4;0,5;0,6;0,7;0,8;0,10;0,11;0,12;0,13;0,14;0,15;0,16;0,17;0,18;0,19" o:connectangles="0,0,0,0,0,0,0,0,0,0,0,0,0,0,0,0,0,0,0,0,0,0,0,0,0,0,0,0,0,0,0,0,0,0,0,0,0,0,0,0,0,0,0,0,0,0,0,0,0"/>
                  </v:shape>
                  <v:shape id="Freeform 3867" o:spid="_x0000_s1781" style="position:absolute;left:360;top:423;width:4;height:22;visibility:visible;mso-wrap-style:square;v-text-anchor:top" coordsize="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XwMYA&#10;AADdAAAADwAAAGRycy9kb3ducmV2LnhtbESPQWsCMRSE74X+h/AKvRRNatHK1ihFKQie3LbS4+vm&#10;dXfZzcuSpO76740geBxm5htmsRpsK47kQ+1Yw/NYgSAunKm51PD1+TGagwgR2WDrmDScKMBqeX+3&#10;wMy4nvd0zGMpEoRDhhqqGLtMylBUZDGMXUecvD/nLcYkfSmNxz7BbSsnSs2kxZrTQoUdrSsqmvzf&#10;anhSp83WNPitftf5z2Ga977ZlVo/PgzvbyAiDfEWvra3RsPLfPYKlzfpCc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cXwMYAAADdAAAADwAAAAAAAAAAAAAAAACYAgAAZHJz&#10;L2Rvd25yZXYueG1sUEsFBgAAAAAEAAQA9QAAAIsDAAAAAA==&#10;" path="m,20r,l,21r1,l1,21r,1l1,22r1,l2,22r,l2,22r1,l3,22r,-1l3,21r,l4,20r,l4,19r,l4,18r-1,l3,17r,l3,16r,l3,15r,-1l3,14r,-1l3,13r,-1l3,12r,-1l3,11r,-1l3,10,3,9,3,8r,l3,7r,l3,6r,l3,5r,l4,4,4,3r,l4,2r,l3,2,3,1r,l3,1,3,,2,r,l2,r,l1,r,1l1,1r,l,2r,l,2,,3r,l,4,,5r,l,6r,l,7r,l,8r,l,9r,1l,10r,1l,11r,1l,12r,1l,13r,1l,15r,l,16r,l,17r,l,18r,l,19r,l,20xe" filled="f" strokeweight="0">
                    <v:stroke joinstyle="miter"/>
                    <v:path arrowok="t" o:connecttype="custom" o:connectlocs="0,20;1,21;1,22;2,22;2,22;3,22;3,21;3,21;4,20;4,19;3,18;3,17;3,16;3,14;3,13;3,12;3,11;3,10;3,9;3,8;3,7;3,6;3,5;4,3;4,2;3,2;3,1;3,0;2,0;2,0;1,1;1,1;0,2;0,3;0,4;0,5;0,6;0,7;0,8;0,10;0,11;0,12;0,13;0,14;0,15;0,16;0,17;0,18;0,19" o:connectangles="0,0,0,0,0,0,0,0,0,0,0,0,0,0,0,0,0,0,0,0,0,0,0,0,0,0,0,0,0,0,0,0,0,0,0,0,0,0,0,0,0,0,0,0,0,0,0,0,0"/>
                  </v:shape>
                  <v:shape id="Freeform 3868" o:spid="_x0000_s1782" style="position:absolute;left:357;top:45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WmnMEA&#10;AADdAAAADwAAAGRycy9kb3ducmV2LnhtbERPTWvCQBC9F/wPywje6q4VUomuIlKx9NTa4nnIjkk0&#10;Oxuzo8Z/3z0Ueny878Wq9426URfrwBYmYwOKuAiu5tLCz/f2eQYqCrLDJjBZeFCE1XLwtMDchTt/&#10;0W0vpUohHHO0UIm0udaxqMhjHIeWOHHH0HmUBLtSuw7vKdw3+sWYTHusOTVU2NKmouK8v3oL28+L&#10;uMy8mlJOuyIeHpid3j6sHQ379RyUUC//4j/3u7MwnWVpbnqTnoB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11ppzBAAAA3QAAAA8AAAAAAAAAAAAAAAAAmAIAAGRycy9kb3du&#10;cmV2LnhtbFBLBQYAAAAABAAEAPUAAACGAwAAAAA=&#10;" path="m1,20r,l1,21r1,l2,21r,1l3,22r,l3,22r1,l4,22r1,l5,22,6,21r,l6,21r,-1l6,20r,-1l6,19r,-1l6,18r,-1l6,17r,-1l6,16r,-1l6,14r,l6,13r-1,l5,12r,l5,11r,-1l5,10,5,9r1,l6,8r,l6,7r,l6,6,6,5r,l6,4r,l6,3r,l6,2r,l6,1r,l6,1,5,r,l4,r,l3,r,l3,,2,r,l2,1,1,1r,1l1,2r,1l1,3r,1l1,4r,1l1,5r,1l1,7r,l1,8r,l,9r,l,10r,1l,11r,1l,12r,1l,13r1,1l1,14r,1l1,16r,l1,17r,l1,18r,l1,19r,l1,20xe" fillcolor="#f2f2f2" stroked="f">
                    <v:path arrowok="t" o:connecttype="custom" o:connectlocs="1,20;2,21;2,22;3,22;4,22;5,22;6,21;6,21;6,20;6,19;6,18;6,17;6,16;6,14;6,13;5,12;5,11;5,10;6,9;6,8;6,7;6,5;6,4;6,3;6,2;6,1;6,1;5,0;4,0;3,0;2,0;2,1;1,2;1,3;1,4;1,5;1,6;1,7;1,8;0,9;0,11;0,12;0,13;1,14;1,15;1,16;1,17;1,18;1,19" o:connectangles="0,0,0,0,0,0,0,0,0,0,0,0,0,0,0,0,0,0,0,0,0,0,0,0,0,0,0,0,0,0,0,0,0,0,0,0,0,0,0,0,0,0,0,0,0,0,0,0,0"/>
                  </v:shape>
                  <v:shape id="Freeform 3869" o:spid="_x0000_s1783" style="position:absolute;left:357;top:452;width:6;height:2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kobcUA&#10;AADdAAAADwAAAGRycy9kb3ducmV2LnhtbESPQWvCQBSE70L/w/KE3nRjKzZGV5GC4E2rEXt8ZF+T&#10;0OzbdHeN6b/vCgWPw8x8wyzXvWlER87XlhVMxgkI4sLqmksF+Wk7SkH4gKyxsUwKfsnDevU0WGKm&#10;7Y0/qDuGUkQI+wwVVCG0mZS+qMigH9uWOHpf1hkMUbpSaoe3CDeNfEmSmTRYc1yosKX3iorv49Uo&#10;cLk5fPpL8pZvftI9Ti/nDs9bpZ6H/WYBIlAfHuH/9k4reE1nc7i/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OShtxQAAAN0AAAAPAAAAAAAAAAAAAAAAAJgCAABkcnMv&#10;ZG93bnJldi54bWxQSwUGAAAAAAQABAD1AAAAigMAAAAA&#10;" path="m1,20r,l1,21r1,l2,21r,1l3,22r,l3,22r1,l4,22r1,l5,22,6,21r,l6,21r,-1l6,20r,-1l6,19r,-1l6,18r,-1l6,17r,-1l6,16r,-1l6,14r,l6,13r-1,l5,12r,l5,11r,-1l5,10,5,9r1,l6,8r,l6,7r,l6,6,6,5r,l6,4r,l6,3r,l6,2r,l6,1r,l6,1,5,r,l4,r,l3,r,l3,,2,r,l2,1,1,1r,1l1,2r,1l1,3r,1l1,4r,1l1,5r,1l1,7r,l1,8r,l,9r,l,10r,1l,11r,1l,12r,1l,13r1,1l1,14r,1l1,16r,l1,17r,l1,18r,l1,19r,l1,20xe" filled="f" strokeweight="0">
                    <v:stroke joinstyle="miter"/>
                    <v:path arrowok="t" o:connecttype="custom" o:connectlocs="1,20;2,21;2,22;3,22;4,22;5,22;6,21;6,21;6,20;6,19;6,18;6,17;6,16;6,14;6,13;5,12;5,11;5,10;6,9;6,8;6,7;6,5;6,4;6,3;6,2;6,1;6,1;5,0;4,0;3,0;2,0;2,1;1,2;1,3;1,4;1,5;1,6;1,7;1,8;0,9;0,11;0,12;0,13;1,14;1,15;1,16;1,17;1,18;1,19" o:connectangles="0,0,0,0,0,0,0,0,0,0,0,0,0,0,0,0,0,0,0,0,0,0,0,0,0,0,0,0,0,0,0,0,0,0,0,0,0,0,0,0,0,0,0,0,0,0,0,0,0"/>
                  </v:shape>
                  <v:shape id="Freeform 3870" o:spid="_x0000_s1784" style="position:absolute;left:364;top:453;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65K8MA&#10;AADdAAAADwAAAGRycy9kb3ducmV2LnhtbERPy4rCMBTdC/5DuII7TR0ZlWoUGRB0oTI+Fu6uzbUt&#10;Njelibbj15uFMMvDec8WjSnEkyqXW1Yw6EcgiBOrc04VnI6r3gSE88gaC8uk4I8cLObt1gxjbWv+&#10;pefBpyKEsItRQeZ9GUvpkowMur4tiQN3s5VBH2CVSl1hHcJNIb+iaCQN5hwaMizpJ6PkfngYBRu3&#10;LXbj8/V2da/7/ru+sH+cWalup1lOQXhq/L/4415rBcPJOOwPb8ITkP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65K8MAAADdAAAADwAAAAAAAAAAAAAAAACYAgAAZHJzL2Rv&#10;d25yZXYueG1sUEsFBgAAAAAEAAQA9QAAAIgDAAAAAA==&#10;" path="m,15l,5r,l,5r,l,5r,l,5r,l,5,,4r,l,4r,l,4r,l,4r,l,4r,l,4,,3r,l,3r,l,3r,l,3r,l,3r,l,3r,l1,3r,l1,3r,l1,3r,l1,2r,l1,2r,l1,2r,l1,2r,l1,2r,l2,2r,l2,2r,l2,2r,l2,2r,l2,2r,l2,2r,l3,2r,l3,2r,l3,2,13,r,l13,r,l14,r,l14,r,l14,r,l14,r,l14,r,l14,r,l15,r,l15,r,l15,r,l15,r,l15,r,1l15,1r,l15,1r1,l16,1r,l16,1r,l16,1r,l16,1r,l16,1r,l16,1r,1l16,2r,l16,2r1,l17,2r,l17,2r,l17,2r,l17,2r,l17,2r,1l17,3r,l17,3r,l17,3r,l17,3r,l17,3r,l17,3r,1l17,4r,l17,4r,l17,4r,l17,4r,l17,4r,1l17,5r,l17,16r,l17,16r,l17,16r,l17,16r,l17,16r,1l17,17r,l17,17r,l17,17r,l17,17r,l17,17r,l17,18r,l17,18r,l17,18r,l17,18r,l17,18r,l17,18r,l17,18r,1l17,19r,l17,19r,l17,19r,l17,19r-1,l16,19r,l16,19r,l16,20r,l16,20r,l16,20r,l16,20r,l16,20r,l15,20r,l15,20r,l15,20r,l15,20r,l15,20r,l15,20r,l15,20r-1,l14,20r,l14,20r,l14,20r,l14,20r,l14,20r-1,l13,20,3,19r,l3,19r,l3,19r,l3,19r,l2,19r,l2,19r,l2,19r,l2,19r,-1l2,18r,l2,18r-1,l1,18r,l1,18r,l1,18r,l1,18r,l1,18r,l1,18,,18r,l,18r,l,18,,17r,l,17r,l,17r,l,17r,l,17r,l,17r,l,17r,l,16r,l,16r,l,16r,l,16r,l,16r,l,15r,l,15xe" fillcolor="#f2f2f2" stroked="f">
                    <v:path arrowok="t" o:connecttype="custom" o:connectlocs="0,5;0,5;0,4;0,4;0,3;0,3;1,3;1,2;1,2;2,2;2,2;2,2;3,2;13,0;14,0;14,0;15,0;15,0;15,1;16,1;16,1;16,2;17,2;17,2;17,3;17,3;17,4;17,4;17,5;17,16;17,16;17,17;17,17;17,18;17,18;17,19;17,19;16,19;16,20;16,20;15,20;15,20;15,20;14,20;14,20;3,19;3,19;2,19;2,18;1,18;1,18;0,18;0,17;0,17;0,17;0,16;0,16;0,15" o:connectangles="0,0,0,0,0,0,0,0,0,0,0,0,0,0,0,0,0,0,0,0,0,0,0,0,0,0,0,0,0,0,0,0,0,0,0,0,0,0,0,0,0,0,0,0,0,0,0,0,0,0,0,0,0,0,0,0,0,0"/>
                  </v:shape>
                  <v:shape id="Freeform 3871" o:spid="_x0000_s1785" style="position:absolute;left:364;top:453;width:17;height:20;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gdG8UA&#10;AADdAAAADwAAAGRycy9kb3ducmV2LnhtbESPS4sCMRCE74L/IbTgTTMqqzIaRQVxDwvrC/TYTnoe&#10;OOkMk6iz/36zsOCxqKqvqPmyMaV4Uu0KywoG/QgEcWJ1wZmC82nbm4JwHlljaZkU/JCD5aLdmmOs&#10;7YsP9Dz6TAQIuxgV5N5XsZQuycmg69uKOHiprQ36IOtM6hpfAW5KOYyisTRYcFjIsaJNTsn9+DAK&#10;bk26l270QdfsJNe77/Eu+UovSnU7zWoGwlPj3+H/9qdWMJpOBvD3Jjw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iB0bxQAAAN0AAAAPAAAAAAAAAAAAAAAAAJgCAABkcnMv&#10;ZG93bnJldi54bWxQSwUGAAAAAAQABAD1AAAAigMAAAAA&#10;" path="m,15l,5r,l,5r,l,5r,l,5r,l,5,,4r,l,4r,l,4r,l,4r,l,4r,l,4,,3r,l,3r,l,3r,l,3r,l,3r,l,3r,l1,3r,l1,3r,l1,3r,l1,2r,l1,2r,l1,2r,l1,2r,l1,2r,l2,2r,l2,2r,l2,2r,l2,2r,l2,2r,l2,2r,l3,2r,l3,2r,l3,2,13,r,l13,r,l14,r,l14,r,l14,r,l14,r,l14,r,l14,r,l15,r,l15,r,l15,r,l15,r,l15,r,1l15,1r,l15,1r1,l16,1r,l16,1r,l16,1r,l16,1r,l16,1r,l16,1r,1l16,2r,l16,2r1,l17,2r,l17,2r,l17,2r,l17,2r,l17,2r,1l17,3r,l17,3r,l17,3r,l17,3r,l17,3r,l17,3r,1l17,4r,l17,4r,l17,4r,l17,4r,l17,4r,1l17,5r,l17,16r,l17,16r,l17,16r,l17,16r,l17,16r,1l17,17r,l17,17r,l17,17r,l17,17r,l17,17r,l17,18r,l17,18r,l17,18r,l17,18r,l17,18r,l17,18r,l17,18r,1l17,19r,l17,19r,l17,19r,l17,19r-1,l16,19r,l16,19r,l16,20r,l16,20r,l16,20r,l16,20r,l16,20r,l15,20r,l15,20r,l15,20r,l15,20r,l15,20r,l15,20r,l15,20r-1,l14,20r,l14,20r,l14,20r,l14,20r,l14,20r-1,l13,20,3,19r,l3,19r,l3,19r,l3,19r,l2,19r,l2,19r,l2,19r,l2,19r,-1l2,18r,l2,18r-1,l1,18r,l1,18r,l1,18r,l1,18r,l1,18r,l1,18,,18r,l,18r,l,18,,17r,l,17r,l,17r,l,17r,l,17r,l,17r,l,17r,l,16r,l,16r,l,16r,l,16r,l,16r,l,15r,l,15xe" filled="f" strokeweight="0">
                    <v:stroke joinstyle="miter"/>
                    <v:path arrowok="t" o:connecttype="custom" o:connectlocs="0,5;0,5;0,4;0,4;0,3;0,3;1,3;1,2;1,2;2,2;2,2;2,2;3,2;13,0;14,0;14,0;15,0;15,0;15,1;16,1;16,1;16,2;17,2;17,2;17,3;17,3;17,4;17,4;17,5;17,16;17,16;17,17;17,17;17,18;17,18;17,19;17,19;16,19;16,20;16,20;15,20;15,20;15,20;14,20;14,20;3,19;3,19;2,19;2,18;1,18;1,18;0,18;0,17;0,17;0,17;0,16;0,16;0,15" o:connectangles="0,0,0,0,0,0,0,0,0,0,0,0,0,0,0,0,0,0,0,0,0,0,0,0,0,0,0,0,0,0,0,0,0,0,0,0,0,0,0,0,0,0,0,0,0,0,0,0,0,0,0,0,0,0,0,0,0,0"/>
                  </v:shape>
                  <v:shape id="Freeform 3872" o:spid="_x0000_s1786" style="position:absolute;left:361;top:45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Px8scA&#10;AADdAAAADwAAAGRycy9kb3ducmV2LnhtbESPQWsCMRCF7wX/QxjBS6lZFa3dGkVEiwcv3ZbS43Qz&#10;3SxuJssmavz3jSD0+HjzvjdvsYq2EWfqfO1YwWiYgSAuna65UvD5sXuag/ABWWPjmBRcycNq2XtY&#10;YK7dhd/pXIRKJAj7HBWYENpcSl8asuiHriVO3q/rLIYku0rqDi8Jbhs5zrKZtFhzajDY0sZQeSxO&#10;Nr3x7Xaj+PJIcbKeFT8H8zbd+i+lBv24fgURKIb/43t6rxVM5s9juK1JCJ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T8fLHAAAA3QAAAA8AAAAAAAAAAAAAAAAAmAIAAGRy&#10;cy9kb3ducmV2LnhtbFBLBQYAAAAABAAEAPUAAACMAwAAAAA=&#10;" path="m,3l3,5r,l3,5r,l3,5r,l3,5r,l3,5r,l3,5r1,l4,5r,l4,5r,l4,4r,l4,4r,l4,4r,l4,4r,l4,4r,l4,4r,l4,4r,l3,4,3,3r,l3,3r,l3,3r,l,,,3xe" fillcolor="#f2f2f2" stroked="f">
                    <v:path arrowok="t" o:connecttype="custom" o:connectlocs="0,3;3,5;3,5;3,5;3,5;3,5;3,5;3,5;3,5;3,5;3,5;3,5;4,5;4,5;4,5;4,5;4,5;4,4;4,4;4,4;4,4;4,4;4,4;4,4;4,4;4,4;4,4;4,4;4,4;4,4;4,4;3,4;3,3;3,3;3,3;3,3;3,3;3,3;0,0;0,3" o:connectangles="0,0,0,0,0,0,0,0,0,0,0,0,0,0,0,0,0,0,0,0,0,0,0,0,0,0,0,0,0,0,0,0,0,0,0,0,0,0,0,0"/>
                  </v:shape>
                  <v:shape id="Freeform 3873" o:spid="_x0000_s1787" style="position:absolute;left:361;top:454;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m1q8UA&#10;AADdAAAADwAAAGRycy9kb3ducmV2LnhtbESPQYvCMBSE7wv+h/AEb2uqgtZqFBFEcQ+u1oPHR/Ns&#10;i81LaaKt/36zsLDHYWa+YZbrzlTiRY0rLSsYDSMQxJnVJecKrunuMwbhPLLGyjIpeJOD9ar3scRE&#10;25bP9Lr4XAQIuwQVFN7XiZQuK8igG9qaOHh32xj0QTa51A22AW4qOY6iqTRYclgosKZtQdnj8jQK&#10;uv08lqfbO0/bVF7n5vT1HR1nSg363WYBwlPn/8N/7YNWMIlnE/h9E5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WbWrxQAAAN0AAAAPAAAAAAAAAAAAAAAAAJgCAABkcnMv&#10;ZG93bnJldi54bWxQSwUGAAAAAAQABAD1AAAAigMAAAAA&#10;" path="m,3l3,5r,l3,5r,l3,5r,l3,5r,l3,5r,l3,5r1,l4,5r,l4,5r,l4,4r,l4,4r,l4,4r,l4,4r,l4,4r,l4,4r,l4,4r,l3,4,3,3r,l3,3r,l3,3r,l,,,3xe" filled="f" strokeweight="0">
                    <v:stroke joinstyle="miter"/>
                    <v:path arrowok="t" o:connecttype="custom" o:connectlocs="0,3;3,5;3,5;3,5;3,5;3,5;3,5;3,5;3,5;3,5;3,5;3,5;4,5;4,5;4,5;4,5;4,5;4,4;4,4;4,4;4,4;4,4;4,4;4,4;4,4;4,4;4,4;4,4;4,4;4,4;4,4;3,4;3,3;3,3;3,3;3,3;3,3;3,3;0,0;0,3" o:connectangles="0,0,0,0,0,0,0,0,0,0,0,0,0,0,0,0,0,0,0,0,0,0,0,0,0,0,0,0,0,0,0,0,0,0,0,0,0,0,0,0"/>
                  </v:shape>
                  <v:shape id="Freeform 3874" o:spid="_x0000_s1788" style="position:absolute;left:361;top:4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MHccA&#10;AADdAAAADwAAAGRycy9kb3ducmV2LnhtbESPQWsCMRCF74X+hzBCL1Kz1mrtahQRLR68dFuKx3Ez&#10;3SzdTJZN1Pjvm4LQ4+PN+968+TLaRpyp87VjBcNBBoK4dLrmSsHnx/ZxCsIHZI2NY1JwJQ/Lxf3d&#10;HHPtLvxO5yJUIkHY56jAhNDmUvrSkEU/cC1x8r5dZzEk2VVSd3hJcNvIpyybSIs1pwaDLa0NlT/F&#10;yaY3Dm47jK99iqPVpDjuzdt447+UeujF1QxEoBj+j2/pnVYwmr48w9+ahAC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2zB3HAAAA3QAAAA8AAAAAAAAAAAAAAAAAmAIAAGRy&#10;cy9kb3ducmV2LnhtbFBLBQYAAAAABAAEAPUAAACMAwAAAAA=&#10;" path="m,3l3,r,l3,r,1l3,1r,l3,1r,l3,1r,l3,1r,l4,1r,l4,1r,l4,1r,l4,1r,l4,2r,l4,2r,l4,2r,l4,2r,l4,2r,l4,2r,l4,2r,1l3,3r,l3,3r,l,5,,3xe" fillcolor="#f2f2f2" stroked="f">
                    <v:path arrowok="t" o:connecttype="custom" o:connectlocs="0,3;3,0;3,0;3,0;3,1;3,1;3,1;3,1;3,1;3,1;3,1;3,1;3,1;4,1;4,1;4,1;4,1;4,1;4,1;4,1;4,1;4,2;4,2;4,2;4,2;4,2;4,2;4,2;4,2;4,2;4,2;4,2;4,2;4,2;4,3;3,3;3,3;3,3;3,3;0,5;0,3" o:connectangles="0,0,0,0,0,0,0,0,0,0,0,0,0,0,0,0,0,0,0,0,0,0,0,0,0,0,0,0,0,0,0,0,0,0,0,0,0,0,0,0,0"/>
                  </v:shape>
                  <v:shape id="Freeform 3875" o:spid="_x0000_s1789" style="position:absolute;left:361;top:467;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IRMcA&#10;AADdAAAADwAAAGRycy9kb3ducmV2LnhtbESPT2vCQBTE74LfYXlCb7ppizWJrlIKpVIP/kkOHh/Z&#10;ZxKafRuyWxO/fVcoeBxm5jfMajOYRlypc7VlBc+zCARxYXXNpYI8+5zGIJxH1thYJgU3crBZj0cr&#10;TLXt+UjXky9FgLBLUUHlfZtK6YqKDLqZbYmDd7GdQR9kV0rdYR/gppEvUfQmDdYcFips6aOi4uf0&#10;axQMX0ks9+dbmfWZzBOz3x2i74VST5PhfQnC0+Af4f/2Vit4jRdzuL8JT0C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8iETHAAAA3QAAAA8AAAAAAAAAAAAAAAAAmAIAAGRy&#10;cy9kb3ducmV2LnhtbFBLBQYAAAAABAAEAPUAAACMAwAAAAA=&#10;" path="m,3l3,r,l3,r,1l3,1r,l3,1r,l3,1r,l3,1r,l4,1r,l4,1r,l4,1r,l4,1r,l4,2r,l4,2r,l4,2r,l4,2r,l4,2r,l4,2r,l4,2r,1l3,3r,l3,3r,l,5,,3xe" filled="f" strokeweight="0">
                    <v:stroke joinstyle="miter"/>
                    <v:path arrowok="t" o:connecttype="custom" o:connectlocs="0,3;3,0;3,0;3,0;3,1;3,1;3,1;3,1;3,1;3,1;3,1;3,1;3,1;4,1;4,1;4,1;4,1;4,1;4,1;4,1;4,1;4,2;4,2;4,2;4,2;4,2;4,2;4,2;4,2;4,2;4,2;4,2;4,2;4,2;4,3;3,3;3,3;3,3;3,3;0,5;0,3" o:connectangles="0,0,0,0,0,0,0,0,0,0,0,0,0,0,0,0,0,0,0,0,0,0,0,0,0,0,0,0,0,0,0,0,0,0,0,0,0,0,0,0,0"/>
                  </v:shape>
                  <v:shape id="Freeform 3876" o:spid="_x0000_s1790" style="position:absolute;left:360;top:45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QrhcMA&#10;AADdAAAADwAAAGRycy9kb3ducmV2LnhtbESPzWrDMBCE74G+g9hCboncJrjGjRJKISS35u8BFmtt&#10;mVorI6mO8/ZRIZDjMDPfMKvNaDsxkA+tYwVv8wwEceV0y42Cy3k7K0CEiKyxc0wKbhRgs36ZrLDU&#10;7spHGk6xEQnCoUQFJsa+lDJUhiyGueuJk1c7bzEm6RupPV4T3HbyPctyabHltGCwp29D1e/pzyrQ&#10;kZeXYrn7Oezz2uy2uh68lkpNX8evTxCRxvgMP9p7rWBRfOTw/yY9Ab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QrhcMAAADdAAAADwAAAAAAAAAAAAAAAACYAgAAZHJzL2Rv&#10;d25yZXYueG1sUEsFBgAAAAAEAAQA9QAAAIgDAAAAAA==&#10;" path="m,20r,l,21r,l,21r1,1l1,22r,l1,22r1,l2,22r,l3,22r,-1l3,21r,l3,20r,l3,19r,l3,18r,l3,17r,l3,16r,l3,15r,-1l3,14r,-1l3,13r,-1l3,12r,-1l3,11r,-1l3,9r,l3,8r,l3,7r,l3,6r,l3,5r,l3,4,3,3r,l3,2r,l3,2,3,1r,l3,1,2,r,l2,,1,r,l1,r,1l,1r,l,1,,2r,l,3r,l,4,,5r,l,6r,l,7r,l,8r,l,9r,1l,10r,1l,11r,1l,12r,1l,13r,1l,14r,1l,16r,l,17r,l,18r,l,19r,l,20xe" fillcolor="#f2f2f2" stroked="f">
                    <v:path arrowok="t" o:connecttype="custom" o:connectlocs="0,20;0,21;1,22;1,22;2,22;2,22;3,21;3,21;3,20;3,19;3,18;3,17;3,16;3,14;3,13;3,12;3,11;3,10;3,9;3,8;3,7;3,6;3,5;3,3;3,2;3,2;3,1;2,0;2,0;1,0;1,1;0,1;0,2;0,3;0,4;0,5;0,6;0,7;0,8;0,10;0,11;0,12;0,13;0,14;0,15;0,16;0,17;0,18;0,19" o:connectangles="0,0,0,0,0,0,0,0,0,0,0,0,0,0,0,0,0,0,0,0,0,0,0,0,0,0,0,0,0,0,0,0,0,0,0,0,0,0,0,0,0,0,0,0,0,0,0,0,0"/>
                  </v:shape>
                  <v:shape id="Freeform 3877" o:spid="_x0000_s1791" style="position:absolute;left:360;top:452;width:3;height:22;visibility:visible;mso-wrap-style:square;v-text-anchor:top" coordsize="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Q58YA&#10;AADdAAAADwAAAGRycy9kb3ducmV2LnhtbESPQWvCQBSE74L/YXlCb7qxrYlNXSUUhEIP2rR4fmRf&#10;k9Ts25BdNemvdwWhx2FmvmFWm9404kydqy0rmM8iEMSF1TWXCr6/ttMlCOeRNTaWScFADjbr8WiF&#10;qbYX/qRz7ksRIOxSVFB536ZSuqIig25mW+Lg/djOoA+yK6Xu8BLgppGPURRLgzWHhQpbequoOOYn&#10;EyjZ727XxkP5l9UL/bH3h+f+5aDUw6TPXkF46v1/+N5+1wqelkkCtzfhCc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0Q58YAAADdAAAADwAAAAAAAAAAAAAAAACYAgAAZHJz&#10;L2Rvd25yZXYueG1sUEsFBgAAAAAEAAQA9QAAAIsDAAAAAA==&#10;" path="m,20r,l,21r,l,21r1,1l1,22r,l1,22r1,l2,22r,l3,22r,-1l3,21r,l3,20r,l3,19r,l3,18r,l3,17r,l3,16r,l3,15r,-1l3,14r,-1l3,13r,-1l3,12r,-1l3,11r,-1l3,9r,l3,8r,l3,7r,l3,6r,l3,5r,l3,4,3,3r,l3,2r,l3,2,3,1r,l3,1,2,r,l2,,1,r,l1,r,1l,1r,l,1,,2r,l,3r,l,4,,5r,l,6r,l,7r,l,8r,l,9r,1l,10r,1l,11r,1l,12r,1l,13r,1l,14r,1l,16r,l,17r,l,18r,l,19r,l,20xe" filled="f" strokeweight="0">
                    <v:stroke joinstyle="miter"/>
                    <v:path arrowok="t" o:connecttype="custom" o:connectlocs="0,20;0,21;1,22;1,22;2,22;2,22;3,21;3,21;3,20;3,19;3,18;3,17;3,16;3,14;3,13;3,12;3,11;3,10;3,9;3,8;3,7;3,6;3,5;3,3;3,2;3,2;3,1;2,0;2,0;1,0;1,1;0,1;0,2;0,3;0,4;0,5;0,6;0,7;0,8;0,10;0,11;0,12;0,13;0,14;0,15;0,16;0,17;0,18;0,19" o:connectangles="0,0,0,0,0,0,0,0,0,0,0,0,0,0,0,0,0,0,0,0,0,0,0,0,0,0,0,0,0,0,0,0,0,0,0,0,0,0,0,0,0,0,0,0,0,0,0,0,0"/>
                  </v:shape>
                </v:group>
                <v:group id="Group 3878" o:spid="_x0000_s1792" style="position:absolute;left:595;top:587;width:46;height:55" coordorigin="595,587" coordsize="4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kXJg8QAAADdAAAADwAAAGRycy9kb3ducmV2LnhtbERPTWvCQBC9F/wPyxS8&#10;1U2U1pC6BpEqHqSgEUpvQ3ZMQrKzIbtN4r/vHgo9Pt73JptMKwbqXW1ZQbyIQBAXVtdcKrjlh5cE&#10;hPPIGlvLpOBBDrLt7GmDqbYjX2i4+lKEEHYpKqi871IpXVGRQbewHXHg7rY36APsS6l7HEO4aeUy&#10;it6kwZpDQ4Ud7SsqmuuPUXAccdyt4o/h3Nz3j+/89fPrHJNS8+dp9w7C0+T/xX/uk1awSt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kXJg8QAAADdAAAA&#10;DwAAAAAAAAAAAAAAAACqAgAAZHJzL2Rvd25yZXYueG1sUEsFBgAAAAAEAAQA+gAAAJsDAAAAAA==&#10;">
                  <v:shape id="Freeform 3879" o:spid="_x0000_s1793" style="position:absolute;left:602;top:587;width:33;height:6;visibility:visible;mso-wrap-style:square;v-text-anchor:top" coordsize="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znYscA&#10;AADdAAAADwAAAGRycy9kb3ducmV2LnhtbESPQWvCQBSE70L/w/IKvemmLUSNrqENWLwUjA3F4yP7&#10;mqTNvg3Z1cR/3xUEj8PMfMOs09G04ky9aywreJ5FIIhLqxuuFBRf2+kChPPIGlvLpOBCDtLNw2SN&#10;ibYD53Q++EoECLsEFdTed4mUrqzJoJvZjjh4P7Y36IPsK6l7HALctPIlimJpsOGwUGNHWU3l3+Fk&#10;FGRuW8yX3927/djnOj6e8s/iN1fq6XF8W4HwNPp7+NbeaQWvi/kSrm/CE5Cb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852LHAAAA3QAAAA8AAAAAAAAAAAAAAAAAmAIAAGRy&#10;cy9kb3ducmV2LnhtbFBLBQYAAAAABAAEAPUAAACMAwAAAAA=&#10;" path="m13,r6,l33,6,,6,13,xe" fillcolor="#e0e0e0" stroked="f">
                    <v:path arrowok="t" o:connecttype="custom" o:connectlocs="13,0;19,0;33,6;0,6;13,0" o:connectangles="0,0,0,0,0"/>
                  </v:shape>
                  <v:shape id="Freeform 3880" o:spid="_x0000_s1794" style="position:absolute;left:602;top:587;width:33;height:6;visibility:visible;mso-wrap-style:square;v-text-anchor:top" coordsize="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tiCMMA&#10;AADdAAAADwAAAGRycy9kb3ducmV2LnhtbERPS2vCQBC+C/0PyxR6001bakPqKqVQ8KT4oOBtyI7J&#10;2uxsyE5N7K93D4LHj+89Wwy+UWfqogts4HmSgSIug3VcGdjvvsc5qCjIFpvAZOBCERbzh9EMCxt6&#10;3tB5K5VKIRwLNFCLtIXWsazJY5yEljhxx9B5lAS7StsO+xTuG/2SZVPt0XFqqLGlr5rK3+2fN7Bs&#10;3Grzf5S39cm9r0/yc/D7/mDM0+Pw+QFKaJC7+OZeWgOveZ72pzfpCe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tiCMMAAADdAAAADwAAAAAAAAAAAAAAAACYAgAAZHJzL2Rv&#10;d25yZXYueG1sUEsFBgAAAAAEAAQA9QAAAIgDAAAAAA==&#10;" path="m13,r6,l33,6,,6,13,xe" filled="f" strokeweight="0">
                    <v:stroke joinstyle="miter"/>
                    <v:path arrowok="t" o:connecttype="custom" o:connectlocs="13,0;19,0;33,6;0,6;13,0" o:connectangles="0,0,0,0,0"/>
                  </v:shape>
                  <v:rect id="Rectangle 3881" o:spid="_x0000_s1795" style="position:absolute;left:595;top:591;width:46;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q8Q8UA&#10;AADdAAAADwAAAGRycy9kb3ducmV2LnhtbESPQUvDQBSE74L/YXmCF7GbKkhIuy1iFUTxYA30+si+&#10;7sZk34bsM43/3hUEj8PMfMOst3Po1URjaiMbWC4KUMRNtC07A/XH03UJKgmyxT4yGfimBNvN+dka&#10;KxtP/E7TXpzKEE4VGvAiQ6V1ajwFTIs4EGfvGMeAkuXotB3xlOGh1zdFcacDtpwXPA704Knp9l/B&#10;wOdhent1vqvFkTzudtQdr15qYy4v5vsVKKFZ/sN/7Wdr4LYsl/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rxDxQAAAN0AAAAPAAAAAAAAAAAAAAAAAJgCAABkcnMv&#10;ZG93bnJldi54bWxQSwUGAAAAAAQABAD1AAAAigMAAAAA&#10;" fillcolor="#e0e0e0" stroked="f"/>
                  <v:rect id="Rectangle 3882" o:spid="_x0000_s1796" style="position:absolute;left:595;top:591;width:46;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9NvsUA&#10;AADdAAAADwAAAGRycy9kb3ducmV2LnhtbESPQWvCQBSE7wX/w/KE3upGRQ3RVUQQetJqpXh8Zp9J&#10;yO7bkN1q+u+7guBxmJlvmMWqs0bcqPWVYwXDQQKCOHe64kLB6Xv7kYLwAVmjcUwK/sjDatl7W2Cm&#10;3Z0PdDuGQkQI+wwVlCE0mZQ+L8miH7iGOHpX11oMUbaF1C3eI9waOUqSqbRYcVwosaFNSXl9/LUK&#10;0snF1KfZ+Lyb7Yc/NZk1+d2XUu/9bj0HEagLr/Cz/akVjNN0BI838Qn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z02+xQAAAN0AAAAPAAAAAAAAAAAAAAAAAJgCAABkcnMv&#10;ZG93bnJldi54bWxQSwUGAAAAAAQABAD1AAAAigMAAAAA&#10;" filled="f" strokeweight="0"/>
                  <v:rect id="Rectangle 3883" o:spid="_x0000_s1797" style="position:absolute;left:600;top:595;width:37;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SHr8UA&#10;AADdAAAADwAAAGRycy9kb3ducmV2LnhtbESPQUvDQBSE74L/YXmCF7EbLUhIuy1iFUTxYA30+si+&#10;7sZk34bsM43/3hUEj8PMfMOst3Po1URjaiMbuFkUoIibaFt2BuqPp+sSVBJki31kMvBNCbab87M1&#10;Vjae+J2mvTiVIZwqNOBFhkrr1HgKmBZxIM7eMY4BJcvRaTviKcNDr2+L4k4HbDkveBzowVPT7b+C&#10;gc/D9PbqfFeLI3nc7ag7Xr3UxlxezPcrUEKz/If/2s/WwLIsl/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BIevxQAAAN0AAAAPAAAAAAAAAAAAAAAAAJgCAABkcnMv&#10;ZG93bnJldi54bWxQSwUGAAAAAAQABAD1AAAAigMAAAAA&#10;" fillcolor="#e0e0e0" stroked="f"/>
                  <v:rect id="Rectangle 3884" o:spid="_x0000_s1798" style="position:absolute;left:600;top:595;width:37;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pwUcYA&#10;AADdAAAADwAAAGRycy9kb3ducmV2LnhtbESPT2vCQBTE7wW/w/IKvelGbTVEVxFB6EnrH0qPz+xr&#10;ErL7NmS3Gr+9Kwg9DjPzG2a+7KwRF2p95VjBcJCAIM6drrhQcDpu+ikIH5A1Gsek4EYeloveyxwz&#10;7a68p8shFCJC2GeooAyhyaT0eUkW/cA1xNH7da3FEGVbSN3iNcKtkaMkmUiLFceFEhtal5TXhz+r&#10;IP04m/o0Hf9sp7vhd01mRX77pdTba7eagQjUhf/ws/2pFYzT9B0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pwUcYAAADdAAAADwAAAAAAAAAAAAAAAACYAgAAZHJz&#10;L2Rvd25yZXYueG1sUEsFBgAAAAAEAAQA9QAAAIsDAAAAAA==&#10;" filled="f" strokeweight="0"/>
                </v:group>
                <w10:wrap type="square" anchorx="margin" anchory="margin"/>
              </v:group>
            </w:pict>
          </mc:Fallback>
        </mc:AlternateContent>
      </w:r>
    </w:p>
    <w:p w14:paraId="44F9FC27" w14:textId="1AA16C9E" w:rsidR="00680DE7" w:rsidRPr="006F6797" w:rsidRDefault="00200458" w:rsidP="00680DE7">
      <w:pPr>
        <w:rPr>
          <w:rFonts w:cs="Times New Roman"/>
          <w:szCs w:val="24"/>
        </w:rPr>
      </w:pPr>
      <w:r>
        <w:rPr>
          <w:noProof/>
        </w:rPr>
        <mc:AlternateContent>
          <mc:Choice Requires="wps">
            <w:drawing>
              <wp:anchor distT="0" distB="0" distL="114300" distR="114300" simplePos="0" relativeHeight="251707392" behindDoc="0" locked="0" layoutInCell="1" allowOverlap="1" wp14:anchorId="10E4E763" wp14:editId="136B7004">
                <wp:simplePos x="0" y="0"/>
                <wp:positionH relativeFrom="margin">
                  <wp:align>right</wp:align>
                </wp:positionH>
                <wp:positionV relativeFrom="paragraph">
                  <wp:posOffset>7230611</wp:posOffset>
                </wp:positionV>
                <wp:extent cx="5943600" cy="251460"/>
                <wp:effectExtent l="0" t="0" r="0" b="0"/>
                <wp:wrapNone/>
                <wp:docPr id="9132" name="Text Box 9132"/>
                <wp:cNvGraphicFramePr/>
                <a:graphic xmlns:a="http://schemas.openxmlformats.org/drawingml/2006/main">
                  <a:graphicData uri="http://schemas.microsoft.com/office/word/2010/wordprocessingShape">
                    <wps:wsp>
                      <wps:cNvSpPr txBox="1"/>
                      <wps:spPr>
                        <a:xfrm>
                          <a:off x="0" y="0"/>
                          <a:ext cx="5943600" cy="251460"/>
                        </a:xfrm>
                        <a:prstGeom prst="rect">
                          <a:avLst/>
                        </a:prstGeom>
                        <a:solidFill>
                          <a:prstClr val="white"/>
                        </a:solidFill>
                        <a:ln>
                          <a:noFill/>
                        </a:ln>
                        <a:effectLst/>
                      </wps:spPr>
                      <wps:txbx>
                        <w:txbxContent>
                          <w:p w14:paraId="7EE3B50D" w14:textId="07E50C5C" w:rsidR="00FA11DD" w:rsidRPr="00570B6C" w:rsidRDefault="00FA11DD" w:rsidP="00CC4B63">
                            <w:pPr>
                              <w:pStyle w:val="Caption"/>
                              <w:rPr>
                                <w:noProof/>
                              </w:rPr>
                            </w:pPr>
                            <w:bookmarkStart w:id="299" w:name="_Toc467151227"/>
                            <w:r>
                              <w:t xml:space="preserve">Figure </w:t>
                            </w:r>
                            <w:fldSimple w:instr=" SEQ Figure \* ARABIC ">
                              <w:r w:rsidR="0053144D">
                                <w:rPr>
                                  <w:noProof/>
                                </w:rPr>
                                <w:t>49</w:t>
                              </w:r>
                            </w:fldSimple>
                            <w:r>
                              <w:t xml:space="preserve">. </w:t>
                            </w:r>
                            <w:r w:rsidRPr="00AF46AF">
                              <w:t>Westwood Christian School 600 ft2</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4E763" id="Text Box 9132" o:spid="_x0000_s2754" type="#_x0000_t202" style="position:absolute;left:0;text-align:left;margin-left:416.8pt;margin-top:569.35pt;width:468pt;height:19.8pt;z-index:251707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" stroked="f">
                <v:textbox style="mso-fit-shape-to-text:t" inset="0,0,0,0">
                  <w:txbxContent>
                    <w:p w14:paraId="7EE3B50D" w14:textId="07E50C5C" w:rsidR="00FA11DD" w:rsidRPr="00570B6C" w:rsidRDefault="00FA11DD" w:rsidP="00CC4B63">
                      <w:pPr>
                        <w:pStyle w:val="Caption"/>
                        <w:rPr>
                          <w:noProof/>
                        </w:rPr>
                      </w:pPr>
                      <w:bookmarkStart w:id="300" w:name="_Toc467151227"/>
                      <w:r>
                        <w:t xml:space="preserve">Figure </w:t>
                      </w:r>
                      <w:fldSimple w:instr=" SEQ Figure \* ARABIC ">
                        <w:r w:rsidR="0053144D">
                          <w:rPr>
                            <w:noProof/>
                          </w:rPr>
                          <w:t>49</w:t>
                        </w:r>
                      </w:fldSimple>
                      <w:r>
                        <w:t xml:space="preserve">. </w:t>
                      </w:r>
                      <w:r w:rsidRPr="00AF46AF">
                        <w:t>Westwood Christian School 600 ft2</w:t>
                      </w:r>
                      <w:bookmarkEnd w:id="300"/>
                    </w:p>
                  </w:txbxContent>
                </v:textbox>
                <w10:wrap anchorx="margin"/>
              </v:shape>
            </w:pict>
          </mc:Fallback>
        </mc:AlternateContent>
      </w:r>
    </w:p>
    <w:p w14:paraId="454B5084" w14:textId="77777777" w:rsidR="00680DE7" w:rsidRPr="006F6797" w:rsidRDefault="00680DE7" w:rsidP="00680DE7">
      <w:pPr>
        <w:rPr>
          <w:rFonts w:cs="Times New Roman"/>
          <w:szCs w:val="24"/>
        </w:rPr>
      </w:pPr>
    </w:p>
    <w:p w14:paraId="755CA474" w14:textId="77777777" w:rsidR="00680DE7" w:rsidRDefault="00680DE7" w:rsidP="00680DE7">
      <w:pPr>
        <w:rPr>
          <w:rFonts w:cs="Times New Roman"/>
          <w:szCs w:val="24"/>
        </w:rPr>
      </w:pPr>
    </w:p>
    <w:p w14:paraId="7E1DE16F" w14:textId="77777777" w:rsidR="00680DE7" w:rsidRDefault="00680DE7" w:rsidP="00680DE7">
      <w:pPr>
        <w:tabs>
          <w:tab w:val="left" w:pos="930"/>
        </w:tabs>
        <w:rPr>
          <w:rFonts w:cs="Times New Roman"/>
          <w:szCs w:val="24"/>
        </w:rPr>
      </w:pPr>
      <w:r>
        <w:rPr>
          <w:rFonts w:cs="Times New Roman"/>
          <w:szCs w:val="24"/>
        </w:rPr>
        <w:tab/>
      </w:r>
    </w:p>
    <w:p w14:paraId="5B5E63B9" w14:textId="77777777" w:rsidR="00680DE7" w:rsidRDefault="00680DE7" w:rsidP="00680DE7">
      <w:pPr>
        <w:tabs>
          <w:tab w:val="left" w:pos="930"/>
        </w:tabs>
        <w:rPr>
          <w:rFonts w:cs="Times New Roman"/>
          <w:szCs w:val="24"/>
        </w:rPr>
      </w:pPr>
    </w:p>
    <w:p w14:paraId="4F24888C" w14:textId="77777777" w:rsidR="00680DE7" w:rsidRDefault="00680DE7" w:rsidP="00680DE7">
      <w:pPr>
        <w:tabs>
          <w:tab w:val="left" w:pos="930"/>
        </w:tabs>
        <w:rPr>
          <w:rFonts w:cs="Times New Roman"/>
          <w:szCs w:val="24"/>
        </w:rPr>
      </w:pPr>
    </w:p>
    <w:p w14:paraId="4797429E" w14:textId="77777777" w:rsidR="00680DE7" w:rsidRDefault="00680DE7" w:rsidP="00680DE7">
      <w:pPr>
        <w:tabs>
          <w:tab w:val="left" w:pos="930"/>
        </w:tabs>
        <w:rPr>
          <w:rFonts w:cs="Times New Roman"/>
          <w:szCs w:val="24"/>
        </w:rPr>
      </w:pPr>
    </w:p>
    <w:p w14:paraId="10E3867C" w14:textId="77777777" w:rsidR="00680DE7" w:rsidRDefault="00680DE7" w:rsidP="00680DE7">
      <w:pPr>
        <w:tabs>
          <w:tab w:val="left" w:pos="930"/>
        </w:tabs>
        <w:rPr>
          <w:rFonts w:cs="Times New Roman"/>
          <w:szCs w:val="24"/>
        </w:rPr>
      </w:pPr>
    </w:p>
    <w:p w14:paraId="03AB09C8" w14:textId="77777777" w:rsidR="00680DE7" w:rsidRDefault="00680DE7" w:rsidP="00680DE7">
      <w:pPr>
        <w:tabs>
          <w:tab w:val="left" w:pos="930"/>
        </w:tabs>
        <w:rPr>
          <w:rFonts w:cs="Times New Roman"/>
          <w:szCs w:val="24"/>
        </w:rPr>
      </w:pPr>
    </w:p>
    <w:p w14:paraId="53A3031D" w14:textId="77777777" w:rsidR="00680DE7" w:rsidRDefault="00680DE7" w:rsidP="00680DE7">
      <w:pPr>
        <w:tabs>
          <w:tab w:val="left" w:pos="930"/>
        </w:tabs>
        <w:rPr>
          <w:rFonts w:cs="Times New Roman"/>
          <w:szCs w:val="24"/>
        </w:rPr>
      </w:pPr>
    </w:p>
    <w:p w14:paraId="2FBB57FD" w14:textId="77777777" w:rsidR="00680DE7" w:rsidRDefault="00680DE7" w:rsidP="00680DE7">
      <w:pPr>
        <w:tabs>
          <w:tab w:val="left" w:pos="0"/>
        </w:tabs>
        <w:rPr>
          <w:rFonts w:cs="Times New Roman"/>
          <w:szCs w:val="24"/>
        </w:rPr>
      </w:pPr>
    </w:p>
    <w:p w14:paraId="412B4054" w14:textId="77777777" w:rsidR="00680DE7" w:rsidRDefault="00680DE7" w:rsidP="00680DE7">
      <w:pPr>
        <w:tabs>
          <w:tab w:val="left" w:pos="930"/>
        </w:tabs>
        <w:rPr>
          <w:rFonts w:cs="Times New Roman"/>
          <w:szCs w:val="24"/>
        </w:rPr>
      </w:pPr>
    </w:p>
    <w:p w14:paraId="334FB1EE" w14:textId="77777777" w:rsidR="00680DE7" w:rsidRDefault="00680DE7" w:rsidP="00680DE7">
      <w:pPr>
        <w:tabs>
          <w:tab w:val="left" w:pos="930"/>
        </w:tabs>
        <w:rPr>
          <w:rFonts w:cs="Times New Roman"/>
          <w:szCs w:val="24"/>
        </w:rPr>
      </w:pPr>
    </w:p>
    <w:p w14:paraId="1369C205" w14:textId="77777777" w:rsidR="00680DE7" w:rsidRDefault="00680DE7" w:rsidP="00680DE7">
      <w:pPr>
        <w:tabs>
          <w:tab w:val="left" w:pos="930"/>
        </w:tabs>
        <w:rPr>
          <w:rFonts w:cs="Times New Roman"/>
          <w:szCs w:val="24"/>
        </w:rPr>
      </w:pPr>
    </w:p>
    <w:p w14:paraId="5B44E307" w14:textId="77777777" w:rsidR="00680DE7" w:rsidRDefault="00680DE7" w:rsidP="00680DE7">
      <w:pPr>
        <w:tabs>
          <w:tab w:val="left" w:pos="930"/>
        </w:tabs>
        <w:rPr>
          <w:rFonts w:cs="Times New Roman"/>
          <w:szCs w:val="24"/>
        </w:rPr>
      </w:pPr>
    </w:p>
    <w:p w14:paraId="7CC659A2" w14:textId="77777777" w:rsidR="00680DE7" w:rsidRDefault="00680DE7" w:rsidP="00680DE7">
      <w:pPr>
        <w:tabs>
          <w:tab w:val="left" w:pos="930"/>
        </w:tabs>
        <w:rPr>
          <w:rFonts w:cs="Times New Roman"/>
          <w:szCs w:val="24"/>
        </w:rPr>
      </w:pPr>
    </w:p>
    <w:p w14:paraId="606990BD" w14:textId="77777777" w:rsidR="00680DE7" w:rsidRDefault="00680DE7" w:rsidP="00680DE7">
      <w:pPr>
        <w:tabs>
          <w:tab w:val="left" w:pos="930"/>
        </w:tabs>
        <w:rPr>
          <w:rFonts w:cs="Times New Roman"/>
          <w:szCs w:val="24"/>
        </w:rPr>
      </w:pPr>
    </w:p>
    <w:p w14:paraId="4CE28A49" w14:textId="77777777" w:rsidR="00680DE7" w:rsidRDefault="00680DE7" w:rsidP="00680DE7">
      <w:pPr>
        <w:tabs>
          <w:tab w:val="left" w:pos="930"/>
        </w:tabs>
        <w:rPr>
          <w:rFonts w:cs="Times New Roman"/>
          <w:szCs w:val="24"/>
        </w:rPr>
      </w:pPr>
    </w:p>
    <w:p w14:paraId="29DFF461" w14:textId="77777777" w:rsidR="00680DE7" w:rsidRDefault="00680DE7" w:rsidP="00680DE7">
      <w:pPr>
        <w:tabs>
          <w:tab w:val="left" w:pos="930"/>
        </w:tabs>
        <w:rPr>
          <w:rFonts w:cs="Times New Roman"/>
          <w:szCs w:val="24"/>
        </w:rPr>
      </w:pPr>
    </w:p>
    <w:p w14:paraId="0FAEE942" w14:textId="5038141E" w:rsidR="00680DE7" w:rsidRDefault="00680DE7" w:rsidP="00680DE7">
      <w:pPr>
        <w:tabs>
          <w:tab w:val="left" w:pos="930"/>
        </w:tabs>
        <w:rPr>
          <w:rFonts w:cs="Times New Roman"/>
          <w:szCs w:val="24"/>
        </w:rPr>
      </w:pPr>
    </w:p>
    <w:p w14:paraId="4A64692A" w14:textId="77777777" w:rsidR="00435592" w:rsidRDefault="00435592" w:rsidP="001E735A">
      <w:pPr>
        <w:tabs>
          <w:tab w:val="left" w:pos="930"/>
        </w:tabs>
        <w:ind w:firstLine="0"/>
        <w:rPr>
          <w:rFonts w:cs="Times New Roman"/>
          <w:szCs w:val="24"/>
        </w:rPr>
      </w:pPr>
    </w:p>
    <w:p w14:paraId="321C16A7" w14:textId="2A0170BE" w:rsidR="00680DE7" w:rsidRDefault="00747DDF" w:rsidP="00680DE7">
      <w:pPr>
        <w:tabs>
          <w:tab w:val="left" w:pos="930"/>
        </w:tabs>
        <w:rPr>
          <w:rFonts w:cs="Times New Roman"/>
          <w:szCs w:val="24"/>
        </w:rPr>
      </w:pPr>
      <w:r>
        <w:rPr>
          <w:noProof/>
        </w:rPr>
        <mc:AlternateContent>
          <mc:Choice Requires="wps">
            <w:drawing>
              <wp:anchor distT="0" distB="0" distL="114300" distR="114300" simplePos="0" relativeHeight="251709440" behindDoc="0" locked="0" layoutInCell="1" allowOverlap="1" wp14:anchorId="4AAD583E" wp14:editId="266D8B88">
                <wp:simplePos x="0" y="0"/>
                <wp:positionH relativeFrom="margin">
                  <wp:align>center</wp:align>
                </wp:positionH>
                <wp:positionV relativeFrom="paragraph">
                  <wp:posOffset>320963</wp:posOffset>
                </wp:positionV>
                <wp:extent cx="4191000" cy="251460"/>
                <wp:effectExtent l="0" t="0" r="0" b="0"/>
                <wp:wrapThrough wrapText="bothSides">
                  <wp:wrapPolygon edited="0">
                    <wp:start x="0" y="0"/>
                    <wp:lineTo x="0" y="19636"/>
                    <wp:lineTo x="21502" y="19636"/>
                    <wp:lineTo x="21502" y="0"/>
                    <wp:lineTo x="0" y="0"/>
                  </wp:wrapPolygon>
                </wp:wrapThrough>
                <wp:docPr id="9133" name="Text Box 9133"/>
                <wp:cNvGraphicFramePr/>
                <a:graphic xmlns:a="http://schemas.openxmlformats.org/drawingml/2006/main">
                  <a:graphicData uri="http://schemas.microsoft.com/office/word/2010/wordprocessingShape">
                    <wps:wsp>
                      <wps:cNvSpPr txBox="1"/>
                      <wps:spPr>
                        <a:xfrm>
                          <a:off x="0" y="0"/>
                          <a:ext cx="4191000" cy="251460"/>
                        </a:xfrm>
                        <a:prstGeom prst="rect">
                          <a:avLst/>
                        </a:prstGeom>
                        <a:solidFill>
                          <a:prstClr val="white"/>
                        </a:solidFill>
                        <a:ln>
                          <a:noFill/>
                        </a:ln>
                        <a:effectLst/>
                      </wps:spPr>
                      <wps:txbx>
                        <w:txbxContent>
                          <w:p w14:paraId="0A68B36C" w14:textId="07517598" w:rsidR="00FA11DD" w:rsidRPr="000C360D" w:rsidRDefault="00FA11DD" w:rsidP="00CC4B63">
                            <w:pPr>
                              <w:pStyle w:val="Caption"/>
                              <w:rPr>
                                <w:noProof/>
                              </w:rPr>
                            </w:pPr>
                            <w:bookmarkStart w:id="301" w:name="_Toc467151228"/>
                            <w:r>
                              <w:t xml:space="preserve">Figure </w:t>
                            </w:r>
                            <w:fldSimple w:instr=" SEQ Figure \* ARABIC ">
                              <w:r w:rsidR="0053144D">
                                <w:rPr>
                                  <w:noProof/>
                                </w:rPr>
                                <w:t>50</w:t>
                              </w:r>
                            </w:fldSimple>
                            <w:r>
                              <w:t xml:space="preserve">. </w:t>
                            </w:r>
                            <w:r w:rsidRPr="00E82CC4">
                              <w:t>Schoolboard Warehouse</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D583E" id="Text Box 9133" o:spid="_x0000_s2755" type="#_x0000_t202" style="position:absolute;left:0;text-align:left;margin-left:0;margin-top:25.25pt;width:330pt;height:19.8pt;z-index:2517094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" stroked="f">
                <v:textbox style="mso-fit-shape-to-text:t" inset="0,0,0,0">
                  <w:txbxContent>
                    <w:p w14:paraId="0A68B36C" w14:textId="07517598" w:rsidR="00FA11DD" w:rsidRPr="000C360D" w:rsidRDefault="00FA11DD" w:rsidP="00CC4B63">
                      <w:pPr>
                        <w:pStyle w:val="Caption"/>
                        <w:rPr>
                          <w:noProof/>
                        </w:rPr>
                      </w:pPr>
                      <w:bookmarkStart w:id="302" w:name="_Toc467151228"/>
                      <w:r>
                        <w:t xml:space="preserve">Figure </w:t>
                      </w:r>
                      <w:fldSimple w:instr=" SEQ Figure \* ARABIC ">
                        <w:r w:rsidR="0053144D">
                          <w:rPr>
                            <w:noProof/>
                          </w:rPr>
                          <w:t>50</w:t>
                        </w:r>
                      </w:fldSimple>
                      <w:r>
                        <w:t xml:space="preserve">. </w:t>
                      </w:r>
                      <w:r w:rsidRPr="00E82CC4">
                        <w:t>Schoolboard Warehouse</w:t>
                      </w:r>
                      <w:bookmarkEnd w:id="302"/>
                    </w:p>
                  </w:txbxContent>
                </v:textbox>
                <w10:wrap type="through" anchorx="margin"/>
              </v:shape>
            </w:pict>
          </mc:Fallback>
        </mc:AlternateContent>
      </w:r>
    </w:p>
    <w:p w14:paraId="7A9DD477" w14:textId="3653055C" w:rsidR="00680DE7" w:rsidRDefault="005D7701" w:rsidP="00680DE7">
      <w:pPr>
        <w:tabs>
          <w:tab w:val="left" w:pos="930"/>
        </w:tabs>
        <w:rPr>
          <w:rFonts w:cs="Times New Roman"/>
          <w:szCs w:val="24"/>
        </w:rPr>
      </w:pPr>
      <w:r>
        <w:rPr>
          <w:noProof/>
        </w:rPr>
        <mc:AlternateContent>
          <mc:Choice Requires="wpg">
            <w:drawing>
              <wp:anchor distT="0" distB="0" distL="114300" distR="114300" simplePos="0" relativeHeight="251682816" behindDoc="1" locked="0" layoutInCell="1" allowOverlap="1" wp14:anchorId="5AE35F8B" wp14:editId="57AB8E35">
                <wp:simplePos x="0" y="0"/>
                <wp:positionH relativeFrom="margin">
                  <wp:align>center</wp:align>
                </wp:positionH>
                <wp:positionV relativeFrom="margin">
                  <wp:align>top</wp:align>
                </wp:positionV>
                <wp:extent cx="4191000" cy="6858000"/>
                <wp:effectExtent l="0" t="0" r="19050" b="19050"/>
                <wp:wrapSquare wrapText="bothSides"/>
                <wp:docPr id="3885"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191000" cy="6858000"/>
                          <a:chOff x="0" y="0"/>
                          <a:chExt cx="552" cy="1019"/>
                        </a:xfrm>
                      </wpg:grpSpPr>
                      <wps:wsp>
                        <wps:cNvPr id="3886" name="Freeform 3886"/>
                        <wps:cNvSpPr>
                          <a:spLocks noEditPoints="1"/>
                        </wps:cNvSpPr>
                        <wps:spPr bwMode="auto">
                          <a:xfrm>
                            <a:off x="56" y="0"/>
                            <a:ext cx="496" cy="744"/>
                          </a:xfrm>
                          <a:custGeom>
                            <a:avLst/>
                            <a:gdLst>
                              <a:gd name="T0" fmla="*/ 0 w 496"/>
                              <a:gd name="T1" fmla="*/ 744 h 744"/>
                              <a:gd name="T2" fmla="*/ 0 w 496"/>
                              <a:gd name="T3" fmla="*/ 0 h 744"/>
                              <a:gd name="T4" fmla="*/ 496 w 496"/>
                              <a:gd name="T5" fmla="*/ 0 h 744"/>
                              <a:gd name="T6" fmla="*/ 496 w 496"/>
                              <a:gd name="T7" fmla="*/ 744 h 744"/>
                              <a:gd name="T8" fmla="*/ 0 w 496"/>
                              <a:gd name="T9" fmla="*/ 744 h 744"/>
                              <a:gd name="T10" fmla="*/ 8 w 496"/>
                              <a:gd name="T11" fmla="*/ 736 h 744"/>
                              <a:gd name="T12" fmla="*/ 488 w 496"/>
                              <a:gd name="T13" fmla="*/ 736 h 744"/>
                              <a:gd name="T14" fmla="*/ 488 w 496"/>
                              <a:gd name="T15" fmla="*/ 8 h 744"/>
                              <a:gd name="T16" fmla="*/ 8 w 496"/>
                              <a:gd name="T17" fmla="*/ 8 h 744"/>
                              <a:gd name="T18" fmla="*/ 8 w 496"/>
                              <a:gd name="T19" fmla="*/ 736 h 7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96" h="744">
                                <a:moveTo>
                                  <a:pt x="0" y="744"/>
                                </a:moveTo>
                                <a:lnTo>
                                  <a:pt x="0" y="0"/>
                                </a:lnTo>
                                <a:lnTo>
                                  <a:pt x="496" y="0"/>
                                </a:lnTo>
                                <a:lnTo>
                                  <a:pt x="496" y="744"/>
                                </a:lnTo>
                                <a:lnTo>
                                  <a:pt x="0" y="744"/>
                                </a:lnTo>
                                <a:close/>
                                <a:moveTo>
                                  <a:pt x="8" y="736"/>
                                </a:moveTo>
                                <a:lnTo>
                                  <a:pt x="488" y="736"/>
                                </a:lnTo>
                                <a:lnTo>
                                  <a:pt x="488" y="8"/>
                                </a:lnTo>
                                <a:lnTo>
                                  <a:pt x="8" y="8"/>
                                </a:lnTo>
                                <a:lnTo>
                                  <a:pt x="8" y="736"/>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887" name="Rectangle 3887"/>
                        <wps:cNvSpPr>
                          <a:spLocks noChangeArrowheads="1"/>
                        </wps:cNvSpPr>
                        <wps:spPr bwMode="auto">
                          <a:xfrm>
                            <a:off x="232" y="732"/>
                            <a:ext cx="145" cy="1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88" name="Rectangle 3888"/>
                        <wps:cNvSpPr>
                          <a:spLocks noChangeArrowheads="1"/>
                        </wps:cNvSpPr>
                        <wps:spPr bwMode="auto">
                          <a:xfrm>
                            <a:off x="53" y="72"/>
                            <a:ext cx="12" cy="9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89" name="Freeform 3889"/>
                        <wps:cNvSpPr>
                          <a:spLocks/>
                        </wps:cNvSpPr>
                        <wps:spPr bwMode="auto">
                          <a:xfrm>
                            <a:off x="53" y="65"/>
                            <a:ext cx="12" cy="7"/>
                          </a:xfrm>
                          <a:custGeom>
                            <a:avLst/>
                            <a:gdLst>
                              <a:gd name="T0" fmla="*/ 12 w 12"/>
                              <a:gd name="T1" fmla="*/ 0 h 7"/>
                              <a:gd name="T2" fmla="*/ 12 w 12"/>
                              <a:gd name="T3" fmla="*/ 7 h 7"/>
                              <a:gd name="T4" fmla="*/ 0 w 12"/>
                              <a:gd name="T5" fmla="*/ 7 h 7"/>
                              <a:gd name="T6" fmla="*/ 0 w 12"/>
                              <a:gd name="T7" fmla="*/ 0 h 7"/>
                            </a:gdLst>
                            <a:ahLst/>
                            <a:cxnLst>
                              <a:cxn ang="0">
                                <a:pos x="T0" y="T1"/>
                              </a:cxn>
                              <a:cxn ang="0">
                                <a:pos x="T2" y="T3"/>
                              </a:cxn>
                              <a:cxn ang="0">
                                <a:pos x="T4" y="T5"/>
                              </a:cxn>
                              <a:cxn ang="0">
                                <a:pos x="T6" y="T7"/>
                              </a:cxn>
                            </a:cxnLst>
                            <a:rect l="0" t="0" r="r" b="b"/>
                            <a:pathLst>
                              <a:path w="12" h="7">
                                <a:moveTo>
                                  <a:pt x="12" y="0"/>
                                </a:moveTo>
                                <a:lnTo>
                                  <a:pt x="12" y="7"/>
                                </a:lnTo>
                                <a:lnTo>
                                  <a:pt x="0" y="7"/>
                                </a:lnTo>
                                <a:lnTo>
                                  <a:pt x="0" y="0"/>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0" name="Freeform 3890"/>
                        <wps:cNvSpPr>
                          <a:spLocks/>
                        </wps:cNvSpPr>
                        <wps:spPr bwMode="auto">
                          <a:xfrm>
                            <a:off x="53" y="162"/>
                            <a:ext cx="12" cy="8"/>
                          </a:xfrm>
                          <a:custGeom>
                            <a:avLst/>
                            <a:gdLst>
                              <a:gd name="T0" fmla="*/ 12 w 12"/>
                              <a:gd name="T1" fmla="*/ 8 h 8"/>
                              <a:gd name="T2" fmla="*/ 12 w 12"/>
                              <a:gd name="T3" fmla="*/ 0 h 8"/>
                              <a:gd name="T4" fmla="*/ 0 w 12"/>
                              <a:gd name="T5" fmla="*/ 0 h 8"/>
                              <a:gd name="T6" fmla="*/ 0 w 12"/>
                              <a:gd name="T7" fmla="*/ 8 h 8"/>
                            </a:gdLst>
                            <a:ahLst/>
                            <a:cxnLst>
                              <a:cxn ang="0">
                                <a:pos x="T0" y="T1"/>
                              </a:cxn>
                              <a:cxn ang="0">
                                <a:pos x="T2" y="T3"/>
                              </a:cxn>
                              <a:cxn ang="0">
                                <a:pos x="T4" y="T5"/>
                              </a:cxn>
                              <a:cxn ang="0">
                                <a:pos x="T6" y="T7"/>
                              </a:cxn>
                            </a:cxnLst>
                            <a:rect l="0" t="0" r="r" b="b"/>
                            <a:pathLst>
                              <a:path w="12" h="8">
                                <a:moveTo>
                                  <a:pt x="12" y="8"/>
                                </a:moveTo>
                                <a:lnTo>
                                  <a:pt x="12" y="0"/>
                                </a:lnTo>
                                <a:lnTo>
                                  <a:pt x="0" y="0"/>
                                </a:lnTo>
                                <a:lnTo>
                                  <a:pt x="0" y="8"/>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1" name="Rectangle 3891"/>
                        <wps:cNvSpPr>
                          <a:spLocks noChangeArrowheads="1"/>
                        </wps:cNvSpPr>
                        <wps:spPr bwMode="auto">
                          <a:xfrm>
                            <a:off x="53" y="480"/>
                            <a:ext cx="12" cy="10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92" name="Freeform 3892"/>
                        <wps:cNvSpPr>
                          <a:spLocks/>
                        </wps:cNvSpPr>
                        <wps:spPr bwMode="auto">
                          <a:xfrm>
                            <a:off x="53" y="472"/>
                            <a:ext cx="12" cy="8"/>
                          </a:xfrm>
                          <a:custGeom>
                            <a:avLst/>
                            <a:gdLst>
                              <a:gd name="T0" fmla="*/ 12 w 12"/>
                              <a:gd name="T1" fmla="*/ 0 h 8"/>
                              <a:gd name="T2" fmla="*/ 12 w 12"/>
                              <a:gd name="T3" fmla="*/ 8 h 8"/>
                              <a:gd name="T4" fmla="*/ 0 w 12"/>
                              <a:gd name="T5" fmla="*/ 8 h 8"/>
                              <a:gd name="T6" fmla="*/ 0 w 12"/>
                              <a:gd name="T7" fmla="*/ 0 h 8"/>
                            </a:gdLst>
                            <a:ahLst/>
                            <a:cxnLst>
                              <a:cxn ang="0">
                                <a:pos x="T0" y="T1"/>
                              </a:cxn>
                              <a:cxn ang="0">
                                <a:pos x="T2" y="T3"/>
                              </a:cxn>
                              <a:cxn ang="0">
                                <a:pos x="T4" y="T5"/>
                              </a:cxn>
                              <a:cxn ang="0">
                                <a:pos x="T6" y="T7"/>
                              </a:cxn>
                            </a:cxnLst>
                            <a:rect l="0" t="0" r="r" b="b"/>
                            <a:pathLst>
                              <a:path w="12" h="8">
                                <a:moveTo>
                                  <a:pt x="12" y="0"/>
                                </a:moveTo>
                                <a:lnTo>
                                  <a:pt x="12" y="8"/>
                                </a:lnTo>
                                <a:lnTo>
                                  <a:pt x="0" y="8"/>
                                </a:lnTo>
                                <a:lnTo>
                                  <a:pt x="0" y="0"/>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3" name="Freeform 3893"/>
                        <wps:cNvSpPr>
                          <a:spLocks/>
                        </wps:cNvSpPr>
                        <wps:spPr bwMode="auto">
                          <a:xfrm>
                            <a:off x="53" y="585"/>
                            <a:ext cx="12" cy="9"/>
                          </a:xfrm>
                          <a:custGeom>
                            <a:avLst/>
                            <a:gdLst>
                              <a:gd name="T0" fmla="*/ 12 w 12"/>
                              <a:gd name="T1" fmla="*/ 9 h 9"/>
                              <a:gd name="T2" fmla="*/ 12 w 12"/>
                              <a:gd name="T3" fmla="*/ 0 h 9"/>
                              <a:gd name="T4" fmla="*/ 0 w 12"/>
                              <a:gd name="T5" fmla="*/ 0 h 9"/>
                              <a:gd name="T6" fmla="*/ 0 w 12"/>
                              <a:gd name="T7" fmla="*/ 9 h 9"/>
                            </a:gdLst>
                            <a:ahLst/>
                            <a:cxnLst>
                              <a:cxn ang="0">
                                <a:pos x="T0" y="T1"/>
                              </a:cxn>
                              <a:cxn ang="0">
                                <a:pos x="T2" y="T3"/>
                              </a:cxn>
                              <a:cxn ang="0">
                                <a:pos x="T4" y="T5"/>
                              </a:cxn>
                              <a:cxn ang="0">
                                <a:pos x="T6" y="T7"/>
                              </a:cxn>
                            </a:cxnLst>
                            <a:rect l="0" t="0" r="r" b="b"/>
                            <a:pathLst>
                              <a:path w="12" h="9">
                                <a:moveTo>
                                  <a:pt x="12" y="9"/>
                                </a:moveTo>
                                <a:lnTo>
                                  <a:pt x="12" y="0"/>
                                </a:lnTo>
                                <a:lnTo>
                                  <a:pt x="0" y="0"/>
                                </a:lnTo>
                                <a:lnTo>
                                  <a:pt x="0" y="9"/>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4" name="Rectangle 3894"/>
                        <wps:cNvSpPr>
                          <a:spLocks noChangeArrowheads="1"/>
                        </wps:cNvSpPr>
                        <wps:spPr bwMode="auto">
                          <a:xfrm>
                            <a:off x="481" y="411"/>
                            <a:ext cx="48" cy="5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95" name="Rectangle 3895"/>
                        <wps:cNvSpPr>
                          <a:spLocks noChangeArrowheads="1"/>
                        </wps:cNvSpPr>
                        <wps:spPr bwMode="auto">
                          <a:xfrm>
                            <a:off x="481" y="411"/>
                            <a:ext cx="48" cy="5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6" name="Rectangle 3896"/>
                        <wps:cNvSpPr>
                          <a:spLocks noChangeArrowheads="1"/>
                        </wps:cNvSpPr>
                        <wps:spPr bwMode="auto">
                          <a:xfrm>
                            <a:off x="512" y="315"/>
                            <a:ext cx="2" cy="1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97" name="Rectangle 3897"/>
                        <wps:cNvSpPr>
                          <a:spLocks noChangeArrowheads="1"/>
                        </wps:cNvSpPr>
                        <wps:spPr bwMode="auto">
                          <a:xfrm>
                            <a:off x="512" y="315"/>
                            <a:ext cx="2" cy="1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898" name="Rectangle 3898"/>
                        <wps:cNvSpPr>
                          <a:spLocks noChangeArrowheads="1"/>
                        </wps:cNvSpPr>
                        <wps:spPr bwMode="auto">
                          <a:xfrm>
                            <a:off x="513" y="303"/>
                            <a:ext cx="2" cy="3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899" name="Rectangle 3899"/>
                        <wps:cNvSpPr>
                          <a:spLocks noChangeArrowheads="1"/>
                        </wps:cNvSpPr>
                        <wps:spPr bwMode="auto">
                          <a:xfrm>
                            <a:off x="513" y="303"/>
                            <a:ext cx="2" cy="3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00" name="Freeform 3900"/>
                        <wps:cNvSpPr>
                          <a:spLocks/>
                        </wps:cNvSpPr>
                        <wps:spPr bwMode="auto">
                          <a:xfrm>
                            <a:off x="514" y="296"/>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01" name="Freeform 3901"/>
                        <wps:cNvSpPr>
                          <a:spLocks/>
                        </wps:cNvSpPr>
                        <wps:spPr bwMode="auto">
                          <a:xfrm>
                            <a:off x="514" y="296"/>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02" name="Rectangle 3902"/>
                        <wps:cNvSpPr>
                          <a:spLocks noChangeArrowheads="1"/>
                        </wps:cNvSpPr>
                        <wps:spPr bwMode="auto">
                          <a:xfrm>
                            <a:off x="481" y="243"/>
                            <a:ext cx="48" cy="5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03" name="Rectangle 3903"/>
                        <wps:cNvSpPr>
                          <a:spLocks noChangeArrowheads="1"/>
                        </wps:cNvSpPr>
                        <wps:spPr bwMode="auto">
                          <a:xfrm>
                            <a:off x="481" y="243"/>
                            <a:ext cx="48" cy="5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04" name="Rectangle 3904"/>
                        <wps:cNvSpPr>
                          <a:spLocks noChangeArrowheads="1"/>
                        </wps:cNvSpPr>
                        <wps:spPr bwMode="auto">
                          <a:xfrm>
                            <a:off x="512" y="147"/>
                            <a:ext cx="2" cy="1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05" name="Rectangle 3905"/>
                        <wps:cNvSpPr>
                          <a:spLocks noChangeArrowheads="1"/>
                        </wps:cNvSpPr>
                        <wps:spPr bwMode="auto">
                          <a:xfrm>
                            <a:off x="512" y="147"/>
                            <a:ext cx="2" cy="1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06" name="Rectangle 3906"/>
                        <wps:cNvSpPr>
                          <a:spLocks noChangeArrowheads="1"/>
                        </wps:cNvSpPr>
                        <wps:spPr bwMode="auto">
                          <a:xfrm>
                            <a:off x="513" y="135"/>
                            <a:ext cx="2" cy="3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07" name="Rectangle 3907"/>
                        <wps:cNvSpPr>
                          <a:spLocks noChangeArrowheads="1"/>
                        </wps:cNvSpPr>
                        <wps:spPr bwMode="auto">
                          <a:xfrm>
                            <a:off x="513" y="135"/>
                            <a:ext cx="2" cy="3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08" name="Freeform 3908"/>
                        <wps:cNvSpPr>
                          <a:spLocks/>
                        </wps:cNvSpPr>
                        <wps:spPr bwMode="auto">
                          <a:xfrm>
                            <a:off x="514" y="128"/>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09" name="Freeform 3909"/>
                        <wps:cNvSpPr>
                          <a:spLocks/>
                        </wps:cNvSpPr>
                        <wps:spPr bwMode="auto">
                          <a:xfrm>
                            <a:off x="514" y="128"/>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3910" name="Group 3910"/>
                        <wpg:cNvGrpSpPr>
                          <a:grpSpLocks/>
                        </wpg:cNvGrpSpPr>
                        <wpg:grpSpPr bwMode="auto">
                          <a:xfrm>
                            <a:off x="64" y="432"/>
                            <a:ext cx="143" cy="46"/>
                            <a:chOff x="64" y="432"/>
                            <a:chExt cx="143" cy="46"/>
                          </a:xfrm>
                        </wpg:grpSpPr>
                        <wps:wsp>
                          <wps:cNvPr id="3911" name="Rectangle 3911"/>
                          <wps:cNvSpPr>
                            <a:spLocks noChangeArrowheads="1"/>
                          </wps:cNvSpPr>
                          <wps:spPr bwMode="auto">
                            <a:xfrm>
                              <a:off x="64" y="432"/>
                              <a:ext cx="143" cy="38"/>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12" name="Rectangle 3912"/>
                          <wps:cNvSpPr>
                            <a:spLocks noChangeArrowheads="1"/>
                          </wps:cNvSpPr>
                          <wps:spPr bwMode="auto">
                            <a:xfrm>
                              <a:off x="64" y="432"/>
                              <a:ext cx="143"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13" name="Rectangle 3913"/>
                          <wps:cNvSpPr>
                            <a:spLocks noChangeArrowheads="1"/>
                          </wps:cNvSpPr>
                          <wps:spPr bwMode="auto">
                            <a:xfrm>
                              <a:off x="65" y="433"/>
                              <a:ext cx="30"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14" name="Freeform 3914"/>
                          <wps:cNvSpPr>
                            <a:spLocks noEditPoints="1"/>
                          </wps:cNvSpPr>
                          <wps:spPr bwMode="auto">
                            <a:xfrm>
                              <a:off x="65" y="433"/>
                              <a:ext cx="30" cy="35"/>
                            </a:xfrm>
                            <a:custGeom>
                              <a:avLst/>
                              <a:gdLst>
                                <a:gd name="T0" fmla="*/ 28 w 30"/>
                                <a:gd name="T1" fmla="*/ 0 h 35"/>
                                <a:gd name="T2" fmla="*/ 26 w 30"/>
                                <a:gd name="T3" fmla="*/ 0 h 35"/>
                                <a:gd name="T4" fmla="*/ 24 w 30"/>
                                <a:gd name="T5" fmla="*/ 0 h 35"/>
                                <a:gd name="T6" fmla="*/ 21 w 30"/>
                                <a:gd name="T7" fmla="*/ 0 h 35"/>
                                <a:gd name="T8" fmla="*/ 20 w 30"/>
                                <a:gd name="T9" fmla="*/ 0 h 35"/>
                                <a:gd name="T10" fmla="*/ 17 w 30"/>
                                <a:gd name="T11" fmla="*/ 0 h 35"/>
                                <a:gd name="T12" fmla="*/ 15 w 30"/>
                                <a:gd name="T13" fmla="*/ 0 h 35"/>
                                <a:gd name="T14" fmla="*/ 13 w 30"/>
                                <a:gd name="T15" fmla="*/ 0 h 35"/>
                                <a:gd name="T16" fmla="*/ 11 w 30"/>
                                <a:gd name="T17" fmla="*/ 0 h 35"/>
                                <a:gd name="T18" fmla="*/ 9 w 30"/>
                                <a:gd name="T19" fmla="*/ 0 h 35"/>
                                <a:gd name="T20" fmla="*/ 7 w 30"/>
                                <a:gd name="T21" fmla="*/ 0 h 35"/>
                                <a:gd name="T22" fmla="*/ 5 w 30"/>
                                <a:gd name="T23" fmla="*/ 0 h 35"/>
                                <a:gd name="T24" fmla="*/ 3 w 30"/>
                                <a:gd name="T25" fmla="*/ 0 h 35"/>
                                <a:gd name="T26" fmla="*/ 0 w 30"/>
                                <a:gd name="T27" fmla="*/ 0 h 35"/>
                                <a:gd name="T28" fmla="*/ 0 w 30"/>
                                <a:gd name="T29" fmla="*/ 1 h 35"/>
                                <a:gd name="T30" fmla="*/ 0 w 30"/>
                                <a:gd name="T31" fmla="*/ 3 h 35"/>
                                <a:gd name="T32" fmla="*/ 0 w 30"/>
                                <a:gd name="T33" fmla="*/ 5 h 35"/>
                                <a:gd name="T34" fmla="*/ 0 w 30"/>
                                <a:gd name="T35" fmla="*/ 7 h 35"/>
                                <a:gd name="T36" fmla="*/ 0 w 30"/>
                                <a:gd name="T37" fmla="*/ 10 h 35"/>
                                <a:gd name="T38" fmla="*/ 0 w 30"/>
                                <a:gd name="T39" fmla="*/ 11 h 35"/>
                                <a:gd name="T40" fmla="*/ 0 w 30"/>
                                <a:gd name="T41" fmla="*/ 14 h 35"/>
                                <a:gd name="T42" fmla="*/ 0 w 30"/>
                                <a:gd name="T43" fmla="*/ 16 h 35"/>
                                <a:gd name="T44" fmla="*/ 0 w 30"/>
                                <a:gd name="T45" fmla="*/ 18 h 35"/>
                                <a:gd name="T46" fmla="*/ 0 w 30"/>
                                <a:gd name="T47" fmla="*/ 20 h 35"/>
                                <a:gd name="T48" fmla="*/ 0 w 30"/>
                                <a:gd name="T49" fmla="*/ 22 h 35"/>
                                <a:gd name="T50" fmla="*/ 0 w 30"/>
                                <a:gd name="T51" fmla="*/ 24 h 35"/>
                                <a:gd name="T52" fmla="*/ 0 w 30"/>
                                <a:gd name="T53" fmla="*/ 26 h 35"/>
                                <a:gd name="T54" fmla="*/ 0 w 30"/>
                                <a:gd name="T55" fmla="*/ 28 h 35"/>
                                <a:gd name="T56" fmla="*/ 0 w 30"/>
                                <a:gd name="T57" fmla="*/ 30 h 35"/>
                                <a:gd name="T58" fmla="*/ 0 w 30"/>
                                <a:gd name="T59" fmla="*/ 32 h 35"/>
                                <a:gd name="T60" fmla="*/ 0 w 30"/>
                                <a:gd name="T61" fmla="*/ 34 h 35"/>
                                <a:gd name="T62" fmla="*/ 1 w 30"/>
                                <a:gd name="T63" fmla="*/ 35 h 35"/>
                                <a:gd name="T64" fmla="*/ 3 w 30"/>
                                <a:gd name="T65" fmla="*/ 35 h 35"/>
                                <a:gd name="T66" fmla="*/ 5 w 30"/>
                                <a:gd name="T67" fmla="*/ 35 h 35"/>
                                <a:gd name="T68" fmla="*/ 7 w 30"/>
                                <a:gd name="T69" fmla="*/ 35 h 35"/>
                                <a:gd name="T70" fmla="*/ 9 w 30"/>
                                <a:gd name="T71" fmla="*/ 35 h 35"/>
                                <a:gd name="T72" fmla="*/ 11 w 30"/>
                                <a:gd name="T73" fmla="*/ 35 h 35"/>
                                <a:gd name="T74" fmla="*/ 13 w 30"/>
                                <a:gd name="T75" fmla="*/ 35 h 35"/>
                                <a:gd name="T76" fmla="*/ 16 w 30"/>
                                <a:gd name="T77" fmla="*/ 35 h 35"/>
                                <a:gd name="T78" fmla="*/ 17 w 30"/>
                                <a:gd name="T79" fmla="*/ 35 h 35"/>
                                <a:gd name="T80" fmla="*/ 20 w 30"/>
                                <a:gd name="T81" fmla="*/ 35 h 35"/>
                                <a:gd name="T82" fmla="*/ 22 w 30"/>
                                <a:gd name="T83" fmla="*/ 35 h 35"/>
                                <a:gd name="T84" fmla="*/ 24 w 30"/>
                                <a:gd name="T85" fmla="*/ 35 h 35"/>
                                <a:gd name="T86" fmla="*/ 26 w 30"/>
                                <a:gd name="T87" fmla="*/ 35 h 35"/>
                                <a:gd name="T88" fmla="*/ 28 w 30"/>
                                <a:gd name="T89" fmla="*/ 35 h 35"/>
                                <a:gd name="T90" fmla="*/ 30 w 30"/>
                                <a:gd name="T91" fmla="*/ 35 h 35"/>
                                <a:gd name="T92" fmla="*/ 30 w 30"/>
                                <a:gd name="T93" fmla="*/ 33 h 35"/>
                                <a:gd name="T94" fmla="*/ 30 w 30"/>
                                <a:gd name="T95" fmla="*/ 31 h 35"/>
                                <a:gd name="T96" fmla="*/ 30 w 30"/>
                                <a:gd name="T97" fmla="*/ 29 h 35"/>
                                <a:gd name="T98" fmla="*/ 30 w 30"/>
                                <a:gd name="T99" fmla="*/ 27 h 35"/>
                                <a:gd name="T100" fmla="*/ 30 w 30"/>
                                <a:gd name="T101" fmla="*/ 25 h 35"/>
                                <a:gd name="T102" fmla="*/ 30 w 30"/>
                                <a:gd name="T103" fmla="*/ 23 h 35"/>
                                <a:gd name="T104" fmla="*/ 30 w 30"/>
                                <a:gd name="T105" fmla="*/ 21 h 35"/>
                                <a:gd name="T106" fmla="*/ 30 w 30"/>
                                <a:gd name="T107" fmla="*/ 18 h 35"/>
                                <a:gd name="T108" fmla="*/ 30 w 30"/>
                                <a:gd name="T109" fmla="*/ 17 h 35"/>
                                <a:gd name="T110" fmla="*/ 30 w 30"/>
                                <a:gd name="T111" fmla="*/ 14 h 35"/>
                                <a:gd name="T112" fmla="*/ 30 w 30"/>
                                <a:gd name="T113" fmla="*/ 12 h 35"/>
                                <a:gd name="T114" fmla="*/ 30 w 30"/>
                                <a:gd name="T115" fmla="*/ 10 h 35"/>
                                <a:gd name="T116" fmla="*/ 30 w 30"/>
                                <a:gd name="T117" fmla="*/ 8 h 35"/>
                                <a:gd name="T118" fmla="*/ 30 w 30"/>
                                <a:gd name="T119" fmla="*/ 6 h 35"/>
                                <a:gd name="T120" fmla="*/ 30 w 30"/>
                                <a:gd name="T121" fmla="*/ 4 h 35"/>
                                <a:gd name="T122" fmla="*/ 30 w 30"/>
                                <a:gd name="T123" fmla="*/ 2 h 35"/>
                                <a:gd name="T124" fmla="*/ 30 w 30"/>
                                <a:gd name="T125" fmla="*/ 0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0" h="35">
                                  <a:moveTo>
                                    <a:pt x="30" y="0"/>
                                  </a:moveTo>
                                  <a:lnTo>
                                    <a:pt x="30" y="0"/>
                                  </a:lnTo>
                                  <a:lnTo>
                                    <a:pt x="30" y="0"/>
                                  </a:lnTo>
                                  <a:lnTo>
                                    <a:pt x="30" y="0"/>
                                  </a:lnTo>
                                  <a:lnTo>
                                    <a:pt x="30" y="0"/>
                                  </a:lnTo>
                                  <a:close/>
                                  <a:moveTo>
                                    <a:pt x="30" y="0"/>
                                  </a:moveTo>
                                  <a:lnTo>
                                    <a:pt x="29" y="0"/>
                                  </a:lnTo>
                                  <a:lnTo>
                                    <a:pt x="29"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8" y="0"/>
                                  </a:lnTo>
                                  <a:lnTo>
                                    <a:pt x="28"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3" y="0"/>
                                  </a:lnTo>
                                  <a:lnTo>
                                    <a:pt x="23"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2" y="0"/>
                                  </a:lnTo>
                                  <a:lnTo>
                                    <a:pt x="22"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1" y="0"/>
                                  </a:lnTo>
                                  <a:lnTo>
                                    <a:pt x="21"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6" y="0"/>
                                  </a:lnTo>
                                  <a:lnTo>
                                    <a:pt x="16"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5" y="0"/>
                                  </a:lnTo>
                                  <a:lnTo>
                                    <a:pt x="15"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4" y="0"/>
                                  </a:lnTo>
                                  <a:lnTo>
                                    <a:pt x="14"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9" y="0"/>
                                  </a:lnTo>
                                  <a:lnTo>
                                    <a:pt x="9"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8" y="0"/>
                                  </a:lnTo>
                                  <a:lnTo>
                                    <a:pt x="8"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7" y="0"/>
                                  </a:lnTo>
                                  <a:lnTo>
                                    <a:pt x="7"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5" y="0"/>
                                  </a:lnTo>
                                  <a:lnTo>
                                    <a:pt x="5"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2" y="0"/>
                                  </a:lnTo>
                                  <a:lnTo>
                                    <a:pt x="2"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1" y="0"/>
                                  </a:lnTo>
                                  <a:lnTo>
                                    <a:pt x="1"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0" y="0"/>
                                  </a:lnTo>
                                  <a:lnTo>
                                    <a:pt x="0"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1"/>
                                  </a:lnTo>
                                  <a:lnTo>
                                    <a:pt x="0" y="1"/>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3"/>
                                  </a:lnTo>
                                  <a:lnTo>
                                    <a:pt x="0" y="3"/>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6"/>
                                  </a:lnTo>
                                  <a:lnTo>
                                    <a:pt x="0" y="6"/>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1"/>
                                  </a:lnTo>
                                  <a:lnTo>
                                    <a:pt x="0" y="11"/>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6"/>
                                  </a:lnTo>
                                  <a:lnTo>
                                    <a:pt x="0" y="16"/>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5"/>
                                  </a:lnTo>
                                  <a:lnTo>
                                    <a:pt x="0" y="25"/>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30"/>
                                  </a:lnTo>
                                  <a:lnTo>
                                    <a:pt x="0" y="30"/>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5"/>
                                  </a:lnTo>
                                  <a:lnTo>
                                    <a:pt x="0" y="35"/>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1" y="35"/>
                                  </a:moveTo>
                                  <a:lnTo>
                                    <a:pt x="1" y="35"/>
                                  </a:lnTo>
                                  <a:lnTo>
                                    <a:pt x="1" y="35"/>
                                  </a:lnTo>
                                  <a:lnTo>
                                    <a:pt x="1" y="35"/>
                                  </a:lnTo>
                                  <a:lnTo>
                                    <a:pt x="1" y="35"/>
                                  </a:lnTo>
                                  <a:close/>
                                  <a:moveTo>
                                    <a:pt x="1" y="35"/>
                                  </a:moveTo>
                                  <a:lnTo>
                                    <a:pt x="1" y="35"/>
                                  </a:lnTo>
                                  <a:lnTo>
                                    <a:pt x="1" y="35"/>
                                  </a:lnTo>
                                  <a:lnTo>
                                    <a:pt x="1" y="35"/>
                                  </a:lnTo>
                                  <a:lnTo>
                                    <a:pt x="1" y="35"/>
                                  </a:lnTo>
                                  <a:close/>
                                  <a:moveTo>
                                    <a:pt x="1" y="35"/>
                                  </a:moveTo>
                                  <a:lnTo>
                                    <a:pt x="1" y="35"/>
                                  </a:lnTo>
                                  <a:lnTo>
                                    <a:pt x="1" y="35"/>
                                  </a:lnTo>
                                  <a:lnTo>
                                    <a:pt x="1" y="35"/>
                                  </a:lnTo>
                                  <a:lnTo>
                                    <a:pt x="1" y="35"/>
                                  </a:lnTo>
                                  <a:close/>
                                  <a:moveTo>
                                    <a:pt x="2" y="35"/>
                                  </a:moveTo>
                                  <a:lnTo>
                                    <a:pt x="2" y="35"/>
                                  </a:lnTo>
                                  <a:lnTo>
                                    <a:pt x="2" y="35"/>
                                  </a:lnTo>
                                  <a:lnTo>
                                    <a:pt x="2" y="35"/>
                                  </a:lnTo>
                                  <a:lnTo>
                                    <a:pt x="2" y="35"/>
                                  </a:lnTo>
                                  <a:close/>
                                  <a:moveTo>
                                    <a:pt x="2" y="35"/>
                                  </a:moveTo>
                                  <a:lnTo>
                                    <a:pt x="2" y="35"/>
                                  </a:lnTo>
                                  <a:lnTo>
                                    <a:pt x="2" y="35"/>
                                  </a:lnTo>
                                  <a:lnTo>
                                    <a:pt x="2" y="35"/>
                                  </a:lnTo>
                                  <a:lnTo>
                                    <a:pt x="2" y="35"/>
                                  </a:lnTo>
                                  <a:close/>
                                  <a:moveTo>
                                    <a:pt x="2" y="35"/>
                                  </a:moveTo>
                                  <a:lnTo>
                                    <a:pt x="2" y="35"/>
                                  </a:lnTo>
                                  <a:lnTo>
                                    <a:pt x="2" y="35"/>
                                  </a:lnTo>
                                  <a:lnTo>
                                    <a:pt x="2" y="35"/>
                                  </a:lnTo>
                                  <a:lnTo>
                                    <a:pt x="2" y="35"/>
                                  </a:lnTo>
                                  <a:close/>
                                  <a:moveTo>
                                    <a:pt x="3" y="35"/>
                                  </a:moveTo>
                                  <a:lnTo>
                                    <a:pt x="3" y="35"/>
                                  </a:lnTo>
                                  <a:lnTo>
                                    <a:pt x="3" y="35"/>
                                  </a:lnTo>
                                  <a:lnTo>
                                    <a:pt x="3" y="35"/>
                                  </a:lnTo>
                                  <a:lnTo>
                                    <a:pt x="3" y="35"/>
                                  </a:lnTo>
                                  <a:close/>
                                  <a:moveTo>
                                    <a:pt x="3" y="35"/>
                                  </a:moveTo>
                                  <a:lnTo>
                                    <a:pt x="3" y="35"/>
                                  </a:lnTo>
                                  <a:lnTo>
                                    <a:pt x="3" y="35"/>
                                  </a:lnTo>
                                  <a:lnTo>
                                    <a:pt x="3" y="35"/>
                                  </a:lnTo>
                                  <a:lnTo>
                                    <a:pt x="3" y="35"/>
                                  </a:lnTo>
                                  <a:close/>
                                  <a:moveTo>
                                    <a:pt x="3" y="35"/>
                                  </a:moveTo>
                                  <a:lnTo>
                                    <a:pt x="3" y="35"/>
                                  </a:lnTo>
                                  <a:lnTo>
                                    <a:pt x="3" y="35"/>
                                  </a:lnTo>
                                  <a:lnTo>
                                    <a:pt x="3" y="35"/>
                                  </a:lnTo>
                                  <a:lnTo>
                                    <a:pt x="3" y="35"/>
                                  </a:lnTo>
                                  <a:close/>
                                  <a:moveTo>
                                    <a:pt x="3" y="35"/>
                                  </a:moveTo>
                                  <a:lnTo>
                                    <a:pt x="4" y="35"/>
                                  </a:lnTo>
                                  <a:lnTo>
                                    <a:pt x="4" y="35"/>
                                  </a:lnTo>
                                  <a:lnTo>
                                    <a:pt x="3" y="35"/>
                                  </a:lnTo>
                                  <a:lnTo>
                                    <a:pt x="3" y="35"/>
                                  </a:lnTo>
                                  <a:close/>
                                  <a:moveTo>
                                    <a:pt x="4" y="35"/>
                                  </a:moveTo>
                                  <a:lnTo>
                                    <a:pt x="4" y="35"/>
                                  </a:lnTo>
                                  <a:lnTo>
                                    <a:pt x="4" y="35"/>
                                  </a:lnTo>
                                  <a:lnTo>
                                    <a:pt x="4" y="35"/>
                                  </a:lnTo>
                                  <a:lnTo>
                                    <a:pt x="4" y="35"/>
                                  </a:lnTo>
                                  <a:close/>
                                  <a:moveTo>
                                    <a:pt x="4" y="35"/>
                                  </a:moveTo>
                                  <a:lnTo>
                                    <a:pt x="4" y="35"/>
                                  </a:lnTo>
                                  <a:lnTo>
                                    <a:pt x="4" y="35"/>
                                  </a:lnTo>
                                  <a:lnTo>
                                    <a:pt x="4" y="35"/>
                                  </a:lnTo>
                                  <a:lnTo>
                                    <a:pt x="4" y="35"/>
                                  </a:lnTo>
                                  <a:close/>
                                  <a:moveTo>
                                    <a:pt x="4" y="35"/>
                                  </a:moveTo>
                                  <a:lnTo>
                                    <a:pt x="5" y="35"/>
                                  </a:lnTo>
                                  <a:lnTo>
                                    <a:pt x="5" y="35"/>
                                  </a:lnTo>
                                  <a:lnTo>
                                    <a:pt x="4" y="35"/>
                                  </a:lnTo>
                                  <a:lnTo>
                                    <a:pt x="4" y="35"/>
                                  </a:lnTo>
                                  <a:close/>
                                  <a:moveTo>
                                    <a:pt x="5" y="35"/>
                                  </a:moveTo>
                                  <a:lnTo>
                                    <a:pt x="5" y="35"/>
                                  </a:lnTo>
                                  <a:lnTo>
                                    <a:pt x="5" y="35"/>
                                  </a:lnTo>
                                  <a:lnTo>
                                    <a:pt x="5" y="35"/>
                                  </a:lnTo>
                                  <a:lnTo>
                                    <a:pt x="5" y="35"/>
                                  </a:lnTo>
                                  <a:close/>
                                  <a:moveTo>
                                    <a:pt x="5" y="35"/>
                                  </a:moveTo>
                                  <a:lnTo>
                                    <a:pt x="5" y="35"/>
                                  </a:lnTo>
                                  <a:lnTo>
                                    <a:pt x="5" y="35"/>
                                  </a:lnTo>
                                  <a:lnTo>
                                    <a:pt x="5" y="35"/>
                                  </a:lnTo>
                                  <a:lnTo>
                                    <a:pt x="5" y="35"/>
                                  </a:lnTo>
                                  <a:close/>
                                  <a:moveTo>
                                    <a:pt x="5" y="35"/>
                                  </a:moveTo>
                                  <a:lnTo>
                                    <a:pt x="6" y="35"/>
                                  </a:lnTo>
                                  <a:lnTo>
                                    <a:pt x="6" y="35"/>
                                  </a:lnTo>
                                  <a:lnTo>
                                    <a:pt x="5" y="35"/>
                                  </a:lnTo>
                                  <a:lnTo>
                                    <a:pt x="5" y="35"/>
                                  </a:lnTo>
                                  <a:close/>
                                  <a:moveTo>
                                    <a:pt x="6" y="35"/>
                                  </a:moveTo>
                                  <a:lnTo>
                                    <a:pt x="6" y="35"/>
                                  </a:lnTo>
                                  <a:lnTo>
                                    <a:pt x="6" y="35"/>
                                  </a:lnTo>
                                  <a:lnTo>
                                    <a:pt x="6" y="35"/>
                                  </a:lnTo>
                                  <a:lnTo>
                                    <a:pt x="6" y="35"/>
                                  </a:lnTo>
                                  <a:close/>
                                  <a:moveTo>
                                    <a:pt x="6" y="35"/>
                                  </a:moveTo>
                                  <a:lnTo>
                                    <a:pt x="6" y="35"/>
                                  </a:lnTo>
                                  <a:lnTo>
                                    <a:pt x="6" y="35"/>
                                  </a:lnTo>
                                  <a:lnTo>
                                    <a:pt x="6" y="35"/>
                                  </a:lnTo>
                                  <a:lnTo>
                                    <a:pt x="6" y="35"/>
                                  </a:lnTo>
                                  <a:close/>
                                  <a:moveTo>
                                    <a:pt x="6" y="35"/>
                                  </a:moveTo>
                                  <a:lnTo>
                                    <a:pt x="7" y="35"/>
                                  </a:lnTo>
                                  <a:lnTo>
                                    <a:pt x="7" y="35"/>
                                  </a:lnTo>
                                  <a:lnTo>
                                    <a:pt x="6" y="35"/>
                                  </a:lnTo>
                                  <a:lnTo>
                                    <a:pt x="6" y="35"/>
                                  </a:lnTo>
                                  <a:close/>
                                  <a:moveTo>
                                    <a:pt x="7" y="35"/>
                                  </a:moveTo>
                                  <a:lnTo>
                                    <a:pt x="7" y="35"/>
                                  </a:lnTo>
                                  <a:lnTo>
                                    <a:pt x="7" y="35"/>
                                  </a:lnTo>
                                  <a:lnTo>
                                    <a:pt x="7" y="35"/>
                                  </a:lnTo>
                                  <a:lnTo>
                                    <a:pt x="7" y="35"/>
                                  </a:lnTo>
                                  <a:close/>
                                  <a:moveTo>
                                    <a:pt x="7" y="35"/>
                                  </a:moveTo>
                                  <a:lnTo>
                                    <a:pt x="7" y="35"/>
                                  </a:lnTo>
                                  <a:lnTo>
                                    <a:pt x="7" y="35"/>
                                  </a:lnTo>
                                  <a:lnTo>
                                    <a:pt x="7" y="35"/>
                                  </a:lnTo>
                                  <a:lnTo>
                                    <a:pt x="7" y="35"/>
                                  </a:lnTo>
                                  <a:close/>
                                  <a:moveTo>
                                    <a:pt x="7" y="35"/>
                                  </a:moveTo>
                                  <a:lnTo>
                                    <a:pt x="7" y="35"/>
                                  </a:lnTo>
                                  <a:lnTo>
                                    <a:pt x="7" y="35"/>
                                  </a:lnTo>
                                  <a:lnTo>
                                    <a:pt x="7" y="35"/>
                                  </a:lnTo>
                                  <a:lnTo>
                                    <a:pt x="7" y="35"/>
                                  </a:lnTo>
                                  <a:close/>
                                  <a:moveTo>
                                    <a:pt x="8" y="35"/>
                                  </a:moveTo>
                                  <a:lnTo>
                                    <a:pt x="8" y="35"/>
                                  </a:lnTo>
                                  <a:lnTo>
                                    <a:pt x="8" y="35"/>
                                  </a:lnTo>
                                  <a:lnTo>
                                    <a:pt x="8" y="35"/>
                                  </a:lnTo>
                                  <a:lnTo>
                                    <a:pt x="8" y="35"/>
                                  </a:lnTo>
                                  <a:close/>
                                  <a:moveTo>
                                    <a:pt x="8" y="35"/>
                                  </a:moveTo>
                                  <a:lnTo>
                                    <a:pt x="8" y="35"/>
                                  </a:lnTo>
                                  <a:lnTo>
                                    <a:pt x="8" y="35"/>
                                  </a:lnTo>
                                  <a:lnTo>
                                    <a:pt x="8" y="35"/>
                                  </a:lnTo>
                                  <a:lnTo>
                                    <a:pt x="8" y="35"/>
                                  </a:lnTo>
                                  <a:close/>
                                  <a:moveTo>
                                    <a:pt x="8" y="35"/>
                                  </a:moveTo>
                                  <a:lnTo>
                                    <a:pt x="8" y="35"/>
                                  </a:lnTo>
                                  <a:lnTo>
                                    <a:pt x="8" y="35"/>
                                  </a:lnTo>
                                  <a:lnTo>
                                    <a:pt x="8" y="35"/>
                                  </a:lnTo>
                                  <a:lnTo>
                                    <a:pt x="8" y="35"/>
                                  </a:lnTo>
                                  <a:close/>
                                  <a:moveTo>
                                    <a:pt x="9" y="35"/>
                                  </a:moveTo>
                                  <a:lnTo>
                                    <a:pt x="9" y="35"/>
                                  </a:lnTo>
                                  <a:lnTo>
                                    <a:pt x="9" y="35"/>
                                  </a:lnTo>
                                  <a:lnTo>
                                    <a:pt x="9" y="35"/>
                                  </a:lnTo>
                                  <a:lnTo>
                                    <a:pt x="9" y="35"/>
                                  </a:lnTo>
                                  <a:close/>
                                  <a:moveTo>
                                    <a:pt x="9" y="35"/>
                                  </a:moveTo>
                                  <a:lnTo>
                                    <a:pt x="9" y="35"/>
                                  </a:lnTo>
                                  <a:lnTo>
                                    <a:pt x="9" y="35"/>
                                  </a:lnTo>
                                  <a:lnTo>
                                    <a:pt x="9" y="35"/>
                                  </a:lnTo>
                                  <a:lnTo>
                                    <a:pt x="9" y="35"/>
                                  </a:lnTo>
                                  <a:close/>
                                  <a:moveTo>
                                    <a:pt x="9" y="35"/>
                                  </a:moveTo>
                                  <a:lnTo>
                                    <a:pt x="9" y="35"/>
                                  </a:lnTo>
                                  <a:lnTo>
                                    <a:pt x="9" y="35"/>
                                  </a:lnTo>
                                  <a:lnTo>
                                    <a:pt x="9" y="35"/>
                                  </a:lnTo>
                                  <a:lnTo>
                                    <a:pt x="9" y="35"/>
                                  </a:lnTo>
                                  <a:close/>
                                  <a:moveTo>
                                    <a:pt x="10" y="35"/>
                                  </a:moveTo>
                                  <a:lnTo>
                                    <a:pt x="10" y="35"/>
                                  </a:lnTo>
                                  <a:lnTo>
                                    <a:pt x="10" y="35"/>
                                  </a:lnTo>
                                  <a:lnTo>
                                    <a:pt x="10" y="35"/>
                                  </a:lnTo>
                                  <a:lnTo>
                                    <a:pt x="10" y="35"/>
                                  </a:lnTo>
                                  <a:close/>
                                  <a:moveTo>
                                    <a:pt x="10" y="35"/>
                                  </a:moveTo>
                                  <a:lnTo>
                                    <a:pt x="10" y="35"/>
                                  </a:lnTo>
                                  <a:lnTo>
                                    <a:pt x="10" y="35"/>
                                  </a:lnTo>
                                  <a:lnTo>
                                    <a:pt x="10" y="35"/>
                                  </a:lnTo>
                                  <a:lnTo>
                                    <a:pt x="10" y="35"/>
                                  </a:lnTo>
                                  <a:close/>
                                  <a:moveTo>
                                    <a:pt x="10" y="35"/>
                                  </a:moveTo>
                                  <a:lnTo>
                                    <a:pt x="10" y="35"/>
                                  </a:lnTo>
                                  <a:lnTo>
                                    <a:pt x="10" y="35"/>
                                  </a:lnTo>
                                  <a:lnTo>
                                    <a:pt x="10" y="35"/>
                                  </a:lnTo>
                                  <a:lnTo>
                                    <a:pt x="10" y="35"/>
                                  </a:lnTo>
                                  <a:close/>
                                  <a:moveTo>
                                    <a:pt x="10" y="35"/>
                                  </a:moveTo>
                                  <a:lnTo>
                                    <a:pt x="11" y="35"/>
                                  </a:lnTo>
                                  <a:lnTo>
                                    <a:pt x="11" y="35"/>
                                  </a:lnTo>
                                  <a:lnTo>
                                    <a:pt x="10" y="35"/>
                                  </a:lnTo>
                                  <a:lnTo>
                                    <a:pt x="10" y="35"/>
                                  </a:lnTo>
                                  <a:close/>
                                  <a:moveTo>
                                    <a:pt x="11" y="35"/>
                                  </a:moveTo>
                                  <a:lnTo>
                                    <a:pt x="11" y="35"/>
                                  </a:lnTo>
                                  <a:lnTo>
                                    <a:pt x="11" y="35"/>
                                  </a:lnTo>
                                  <a:lnTo>
                                    <a:pt x="11" y="35"/>
                                  </a:lnTo>
                                  <a:lnTo>
                                    <a:pt x="11" y="35"/>
                                  </a:lnTo>
                                  <a:close/>
                                  <a:moveTo>
                                    <a:pt x="11" y="35"/>
                                  </a:moveTo>
                                  <a:lnTo>
                                    <a:pt x="11" y="35"/>
                                  </a:lnTo>
                                  <a:lnTo>
                                    <a:pt x="11" y="35"/>
                                  </a:lnTo>
                                  <a:lnTo>
                                    <a:pt x="11" y="35"/>
                                  </a:lnTo>
                                  <a:lnTo>
                                    <a:pt x="11" y="35"/>
                                  </a:lnTo>
                                  <a:close/>
                                  <a:moveTo>
                                    <a:pt x="11" y="35"/>
                                  </a:moveTo>
                                  <a:lnTo>
                                    <a:pt x="12" y="35"/>
                                  </a:lnTo>
                                  <a:lnTo>
                                    <a:pt x="12" y="35"/>
                                  </a:lnTo>
                                  <a:lnTo>
                                    <a:pt x="11" y="35"/>
                                  </a:lnTo>
                                  <a:lnTo>
                                    <a:pt x="11" y="35"/>
                                  </a:lnTo>
                                  <a:close/>
                                  <a:moveTo>
                                    <a:pt x="12" y="35"/>
                                  </a:moveTo>
                                  <a:lnTo>
                                    <a:pt x="12" y="35"/>
                                  </a:lnTo>
                                  <a:lnTo>
                                    <a:pt x="12" y="35"/>
                                  </a:lnTo>
                                  <a:lnTo>
                                    <a:pt x="12" y="35"/>
                                  </a:lnTo>
                                  <a:lnTo>
                                    <a:pt x="12" y="35"/>
                                  </a:lnTo>
                                  <a:close/>
                                  <a:moveTo>
                                    <a:pt x="12" y="35"/>
                                  </a:moveTo>
                                  <a:lnTo>
                                    <a:pt x="12" y="35"/>
                                  </a:lnTo>
                                  <a:lnTo>
                                    <a:pt x="12" y="35"/>
                                  </a:lnTo>
                                  <a:lnTo>
                                    <a:pt x="12" y="35"/>
                                  </a:lnTo>
                                  <a:lnTo>
                                    <a:pt x="12" y="35"/>
                                  </a:lnTo>
                                  <a:close/>
                                  <a:moveTo>
                                    <a:pt x="12" y="35"/>
                                  </a:moveTo>
                                  <a:lnTo>
                                    <a:pt x="13" y="35"/>
                                  </a:lnTo>
                                  <a:lnTo>
                                    <a:pt x="13" y="35"/>
                                  </a:lnTo>
                                  <a:lnTo>
                                    <a:pt x="12" y="35"/>
                                  </a:lnTo>
                                  <a:lnTo>
                                    <a:pt x="12" y="35"/>
                                  </a:lnTo>
                                  <a:close/>
                                  <a:moveTo>
                                    <a:pt x="13" y="35"/>
                                  </a:moveTo>
                                  <a:lnTo>
                                    <a:pt x="13" y="35"/>
                                  </a:lnTo>
                                  <a:lnTo>
                                    <a:pt x="13" y="35"/>
                                  </a:lnTo>
                                  <a:lnTo>
                                    <a:pt x="13" y="35"/>
                                  </a:lnTo>
                                  <a:lnTo>
                                    <a:pt x="13" y="35"/>
                                  </a:lnTo>
                                  <a:close/>
                                  <a:moveTo>
                                    <a:pt x="13" y="35"/>
                                  </a:moveTo>
                                  <a:lnTo>
                                    <a:pt x="13" y="35"/>
                                  </a:lnTo>
                                  <a:lnTo>
                                    <a:pt x="13" y="35"/>
                                  </a:lnTo>
                                  <a:lnTo>
                                    <a:pt x="13" y="35"/>
                                  </a:lnTo>
                                  <a:lnTo>
                                    <a:pt x="13" y="35"/>
                                  </a:lnTo>
                                  <a:close/>
                                  <a:moveTo>
                                    <a:pt x="13" y="35"/>
                                  </a:moveTo>
                                  <a:lnTo>
                                    <a:pt x="14" y="35"/>
                                  </a:lnTo>
                                  <a:lnTo>
                                    <a:pt x="14" y="35"/>
                                  </a:lnTo>
                                  <a:lnTo>
                                    <a:pt x="13" y="35"/>
                                  </a:lnTo>
                                  <a:lnTo>
                                    <a:pt x="13" y="35"/>
                                  </a:lnTo>
                                  <a:close/>
                                  <a:moveTo>
                                    <a:pt x="14" y="35"/>
                                  </a:moveTo>
                                  <a:lnTo>
                                    <a:pt x="14" y="35"/>
                                  </a:lnTo>
                                  <a:lnTo>
                                    <a:pt x="14" y="35"/>
                                  </a:lnTo>
                                  <a:lnTo>
                                    <a:pt x="14" y="35"/>
                                  </a:lnTo>
                                  <a:lnTo>
                                    <a:pt x="14" y="35"/>
                                  </a:lnTo>
                                  <a:close/>
                                  <a:moveTo>
                                    <a:pt x="14" y="35"/>
                                  </a:moveTo>
                                  <a:lnTo>
                                    <a:pt x="14" y="35"/>
                                  </a:lnTo>
                                  <a:lnTo>
                                    <a:pt x="14" y="35"/>
                                  </a:lnTo>
                                  <a:lnTo>
                                    <a:pt x="14" y="35"/>
                                  </a:lnTo>
                                  <a:lnTo>
                                    <a:pt x="14" y="35"/>
                                  </a:lnTo>
                                  <a:close/>
                                  <a:moveTo>
                                    <a:pt x="14" y="35"/>
                                  </a:moveTo>
                                  <a:lnTo>
                                    <a:pt x="14" y="35"/>
                                  </a:lnTo>
                                  <a:lnTo>
                                    <a:pt x="14" y="35"/>
                                  </a:lnTo>
                                  <a:lnTo>
                                    <a:pt x="14" y="35"/>
                                  </a:lnTo>
                                  <a:lnTo>
                                    <a:pt x="14" y="35"/>
                                  </a:lnTo>
                                  <a:close/>
                                  <a:moveTo>
                                    <a:pt x="15" y="35"/>
                                  </a:moveTo>
                                  <a:lnTo>
                                    <a:pt x="15" y="35"/>
                                  </a:lnTo>
                                  <a:lnTo>
                                    <a:pt x="15" y="35"/>
                                  </a:lnTo>
                                  <a:lnTo>
                                    <a:pt x="15" y="35"/>
                                  </a:lnTo>
                                  <a:lnTo>
                                    <a:pt x="15" y="35"/>
                                  </a:lnTo>
                                  <a:close/>
                                  <a:moveTo>
                                    <a:pt x="15" y="35"/>
                                  </a:moveTo>
                                  <a:lnTo>
                                    <a:pt x="15" y="35"/>
                                  </a:lnTo>
                                  <a:lnTo>
                                    <a:pt x="15" y="35"/>
                                  </a:lnTo>
                                  <a:lnTo>
                                    <a:pt x="15" y="35"/>
                                  </a:lnTo>
                                  <a:lnTo>
                                    <a:pt x="15" y="35"/>
                                  </a:lnTo>
                                  <a:close/>
                                  <a:moveTo>
                                    <a:pt x="15" y="35"/>
                                  </a:moveTo>
                                  <a:lnTo>
                                    <a:pt x="15" y="35"/>
                                  </a:lnTo>
                                  <a:lnTo>
                                    <a:pt x="15" y="35"/>
                                  </a:lnTo>
                                  <a:lnTo>
                                    <a:pt x="15" y="35"/>
                                  </a:lnTo>
                                  <a:lnTo>
                                    <a:pt x="15" y="35"/>
                                  </a:lnTo>
                                  <a:close/>
                                  <a:moveTo>
                                    <a:pt x="16" y="35"/>
                                  </a:moveTo>
                                  <a:lnTo>
                                    <a:pt x="16" y="35"/>
                                  </a:lnTo>
                                  <a:lnTo>
                                    <a:pt x="16" y="35"/>
                                  </a:lnTo>
                                  <a:lnTo>
                                    <a:pt x="16" y="35"/>
                                  </a:lnTo>
                                  <a:lnTo>
                                    <a:pt x="16" y="35"/>
                                  </a:lnTo>
                                  <a:close/>
                                  <a:moveTo>
                                    <a:pt x="16" y="35"/>
                                  </a:moveTo>
                                  <a:lnTo>
                                    <a:pt x="16" y="35"/>
                                  </a:lnTo>
                                  <a:lnTo>
                                    <a:pt x="16" y="35"/>
                                  </a:lnTo>
                                  <a:lnTo>
                                    <a:pt x="16" y="35"/>
                                  </a:lnTo>
                                  <a:lnTo>
                                    <a:pt x="16" y="35"/>
                                  </a:lnTo>
                                  <a:close/>
                                  <a:moveTo>
                                    <a:pt x="16" y="35"/>
                                  </a:moveTo>
                                  <a:lnTo>
                                    <a:pt x="16" y="35"/>
                                  </a:lnTo>
                                  <a:lnTo>
                                    <a:pt x="16" y="35"/>
                                  </a:lnTo>
                                  <a:lnTo>
                                    <a:pt x="16" y="35"/>
                                  </a:lnTo>
                                  <a:lnTo>
                                    <a:pt x="16" y="35"/>
                                  </a:lnTo>
                                  <a:close/>
                                  <a:moveTo>
                                    <a:pt x="17" y="35"/>
                                  </a:moveTo>
                                  <a:lnTo>
                                    <a:pt x="17" y="35"/>
                                  </a:lnTo>
                                  <a:lnTo>
                                    <a:pt x="17" y="35"/>
                                  </a:lnTo>
                                  <a:lnTo>
                                    <a:pt x="17" y="35"/>
                                  </a:lnTo>
                                  <a:lnTo>
                                    <a:pt x="17" y="35"/>
                                  </a:lnTo>
                                  <a:close/>
                                  <a:moveTo>
                                    <a:pt x="17" y="35"/>
                                  </a:moveTo>
                                  <a:lnTo>
                                    <a:pt x="17" y="35"/>
                                  </a:lnTo>
                                  <a:lnTo>
                                    <a:pt x="17" y="35"/>
                                  </a:lnTo>
                                  <a:lnTo>
                                    <a:pt x="17" y="35"/>
                                  </a:lnTo>
                                  <a:lnTo>
                                    <a:pt x="17" y="35"/>
                                  </a:lnTo>
                                  <a:close/>
                                  <a:moveTo>
                                    <a:pt x="17" y="35"/>
                                  </a:moveTo>
                                  <a:lnTo>
                                    <a:pt x="17" y="35"/>
                                  </a:lnTo>
                                  <a:lnTo>
                                    <a:pt x="17" y="35"/>
                                  </a:lnTo>
                                  <a:lnTo>
                                    <a:pt x="17" y="35"/>
                                  </a:lnTo>
                                  <a:lnTo>
                                    <a:pt x="17" y="35"/>
                                  </a:lnTo>
                                  <a:close/>
                                  <a:moveTo>
                                    <a:pt x="17" y="35"/>
                                  </a:moveTo>
                                  <a:lnTo>
                                    <a:pt x="18" y="35"/>
                                  </a:lnTo>
                                  <a:lnTo>
                                    <a:pt x="18" y="35"/>
                                  </a:lnTo>
                                  <a:lnTo>
                                    <a:pt x="17" y="35"/>
                                  </a:lnTo>
                                  <a:lnTo>
                                    <a:pt x="17" y="35"/>
                                  </a:lnTo>
                                  <a:close/>
                                  <a:moveTo>
                                    <a:pt x="18" y="35"/>
                                  </a:moveTo>
                                  <a:lnTo>
                                    <a:pt x="18" y="35"/>
                                  </a:lnTo>
                                  <a:lnTo>
                                    <a:pt x="18" y="35"/>
                                  </a:lnTo>
                                  <a:lnTo>
                                    <a:pt x="18" y="35"/>
                                  </a:lnTo>
                                  <a:lnTo>
                                    <a:pt x="18" y="35"/>
                                  </a:lnTo>
                                  <a:close/>
                                  <a:moveTo>
                                    <a:pt x="18" y="35"/>
                                  </a:moveTo>
                                  <a:lnTo>
                                    <a:pt x="18" y="35"/>
                                  </a:lnTo>
                                  <a:lnTo>
                                    <a:pt x="18" y="35"/>
                                  </a:lnTo>
                                  <a:lnTo>
                                    <a:pt x="18" y="35"/>
                                  </a:lnTo>
                                  <a:lnTo>
                                    <a:pt x="18" y="35"/>
                                  </a:lnTo>
                                  <a:close/>
                                  <a:moveTo>
                                    <a:pt x="18" y="35"/>
                                  </a:moveTo>
                                  <a:lnTo>
                                    <a:pt x="19" y="35"/>
                                  </a:lnTo>
                                  <a:lnTo>
                                    <a:pt x="19" y="35"/>
                                  </a:lnTo>
                                  <a:lnTo>
                                    <a:pt x="18" y="35"/>
                                  </a:lnTo>
                                  <a:lnTo>
                                    <a:pt x="18" y="35"/>
                                  </a:lnTo>
                                  <a:close/>
                                  <a:moveTo>
                                    <a:pt x="19" y="35"/>
                                  </a:moveTo>
                                  <a:lnTo>
                                    <a:pt x="19" y="35"/>
                                  </a:lnTo>
                                  <a:lnTo>
                                    <a:pt x="19" y="35"/>
                                  </a:lnTo>
                                  <a:lnTo>
                                    <a:pt x="19" y="35"/>
                                  </a:lnTo>
                                  <a:lnTo>
                                    <a:pt x="19" y="35"/>
                                  </a:lnTo>
                                  <a:close/>
                                  <a:moveTo>
                                    <a:pt x="19" y="35"/>
                                  </a:moveTo>
                                  <a:lnTo>
                                    <a:pt x="19" y="35"/>
                                  </a:lnTo>
                                  <a:lnTo>
                                    <a:pt x="19" y="35"/>
                                  </a:lnTo>
                                  <a:lnTo>
                                    <a:pt x="19" y="35"/>
                                  </a:lnTo>
                                  <a:lnTo>
                                    <a:pt x="19" y="35"/>
                                  </a:lnTo>
                                  <a:close/>
                                  <a:moveTo>
                                    <a:pt x="19" y="35"/>
                                  </a:moveTo>
                                  <a:lnTo>
                                    <a:pt x="20" y="35"/>
                                  </a:lnTo>
                                  <a:lnTo>
                                    <a:pt x="20" y="35"/>
                                  </a:lnTo>
                                  <a:lnTo>
                                    <a:pt x="19" y="35"/>
                                  </a:lnTo>
                                  <a:lnTo>
                                    <a:pt x="19" y="35"/>
                                  </a:lnTo>
                                  <a:close/>
                                  <a:moveTo>
                                    <a:pt x="20" y="35"/>
                                  </a:moveTo>
                                  <a:lnTo>
                                    <a:pt x="20" y="35"/>
                                  </a:lnTo>
                                  <a:lnTo>
                                    <a:pt x="20" y="35"/>
                                  </a:lnTo>
                                  <a:lnTo>
                                    <a:pt x="20" y="35"/>
                                  </a:lnTo>
                                  <a:lnTo>
                                    <a:pt x="20" y="35"/>
                                  </a:lnTo>
                                  <a:close/>
                                  <a:moveTo>
                                    <a:pt x="20" y="35"/>
                                  </a:moveTo>
                                  <a:lnTo>
                                    <a:pt x="20" y="35"/>
                                  </a:lnTo>
                                  <a:lnTo>
                                    <a:pt x="20" y="35"/>
                                  </a:lnTo>
                                  <a:lnTo>
                                    <a:pt x="20" y="35"/>
                                  </a:lnTo>
                                  <a:lnTo>
                                    <a:pt x="20" y="35"/>
                                  </a:lnTo>
                                  <a:close/>
                                  <a:moveTo>
                                    <a:pt x="20" y="35"/>
                                  </a:moveTo>
                                  <a:lnTo>
                                    <a:pt x="21" y="35"/>
                                  </a:lnTo>
                                  <a:lnTo>
                                    <a:pt x="21" y="35"/>
                                  </a:lnTo>
                                  <a:lnTo>
                                    <a:pt x="20" y="35"/>
                                  </a:lnTo>
                                  <a:lnTo>
                                    <a:pt x="20" y="35"/>
                                  </a:lnTo>
                                  <a:close/>
                                  <a:moveTo>
                                    <a:pt x="21" y="35"/>
                                  </a:moveTo>
                                  <a:lnTo>
                                    <a:pt x="21" y="35"/>
                                  </a:lnTo>
                                  <a:lnTo>
                                    <a:pt x="21" y="35"/>
                                  </a:lnTo>
                                  <a:lnTo>
                                    <a:pt x="21" y="35"/>
                                  </a:lnTo>
                                  <a:lnTo>
                                    <a:pt x="21" y="35"/>
                                  </a:lnTo>
                                  <a:close/>
                                  <a:moveTo>
                                    <a:pt x="21" y="35"/>
                                  </a:moveTo>
                                  <a:lnTo>
                                    <a:pt x="21" y="35"/>
                                  </a:lnTo>
                                  <a:lnTo>
                                    <a:pt x="21" y="35"/>
                                  </a:lnTo>
                                  <a:lnTo>
                                    <a:pt x="21" y="35"/>
                                  </a:lnTo>
                                  <a:lnTo>
                                    <a:pt x="21" y="35"/>
                                  </a:lnTo>
                                  <a:close/>
                                  <a:moveTo>
                                    <a:pt x="21" y="35"/>
                                  </a:moveTo>
                                  <a:lnTo>
                                    <a:pt x="21" y="35"/>
                                  </a:lnTo>
                                  <a:lnTo>
                                    <a:pt x="21" y="35"/>
                                  </a:lnTo>
                                  <a:lnTo>
                                    <a:pt x="21" y="35"/>
                                  </a:lnTo>
                                  <a:lnTo>
                                    <a:pt x="21" y="35"/>
                                  </a:lnTo>
                                  <a:close/>
                                  <a:moveTo>
                                    <a:pt x="22" y="35"/>
                                  </a:moveTo>
                                  <a:lnTo>
                                    <a:pt x="22" y="35"/>
                                  </a:lnTo>
                                  <a:lnTo>
                                    <a:pt x="22" y="35"/>
                                  </a:lnTo>
                                  <a:lnTo>
                                    <a:pt x="22" y="35"/>
                                  </a:lnTo>
                                  <a:lnTo>
                                    <a:pt x="22" y="35"/>
                                  </a:lnTo>
                                  <a:close/>
                                  <a:moveTo>
                                    <a:pt x="22" y="35"/>
                                  </a:moveTo>
                                  <a:lnTo>
                                    <a:pt x="22" y="35"/>
                                  </a:lnTo>
                                  <a:lnTo>
                                    <a:pt x="22" y="35"/>
                                  </a:lnTo>
                                  <a:lnTo>
                                    <a:pt x="22" y="35"/>
                                  </a:lnTo>
                                  <a:lnTo>
                                    <a:pt x="22" y="35"/>
                                  </a:lnTo>
                                  <a:close/>
                                  <a:moveTo>
                                    <a:pt x="22" y="35"/>
                                  </a:moveTo>
                                  <a:lnTo>
                                    <a:pt x="22" y="35"/>
                                  </a:lnTo>
                                  <a:lnTo>
                                    <a:pt x="22" y="35"/>
                                  </a:lnTo>
                                  <a:lnTo>
                                    <a:pt x="22" y="35"/>
                                  </a:lnTo>
                                  <a:lnTo>
                                    <a:pt x="22" y="35"/>
                                  </a:lnTo>
                                  <a:close/>
                                  <a:moveTo>
                                    <a:pt x="23" y="35"/>
                                  </a:moveTo>
                                  <a:lnTo>
                                    <a:pt x="23" y="35"/>
                                  </a:lnTo>
                                  <a:lnTo>
                                    <a:pt x="23" y="35"/>
                                  </a:lnTo>
                                  <a:lnTo>
                                    <a:pt x="23" y="35"/>
                                  </a:lnTo>
                                  <a:lnTo>
                                    <a:pt x="23" y="35"/>
                                  </a:lnTo>
                                  <a:close/>
                                  <a:moveTo>
                                    <a:pt x="23" y="35"/>
                                  </a:moveTo>
                                  <a:lnTo>
                                    <a:pt x="23" y="35"/>
                                  </a:lnTo>
                                  <a:lnTo>
                                    <a:pt x="23" y="35"/>
                                  </a:lnTo>
                                  <a:lnTo>
                                    <a:pt x="23" y="35"/>
                                  </a:lnTo>
                                  <a:lnTo>
                                    <a:pt x="23" y="35"/>
                                  </a:lnTo>
                                  <a:close/>
                                  <a:moveTo>
                                    <a:pt x="23" y="35"/>
                                  </a:moveTo>
                                  <a:lnTo>
                                    <a:pt x="23" y="35"/>
                                  </a:lnTo>
                                  <a:lnTo>
                                    <a:pt x="23" y="35"/>
                                  </a:lnTo>
                                  <a:lnTo>
                                    <a:pt x="23" y="35"/>
                                  </a:lnTo>
                                  <a:lnTo>
                                    <a:pt x="23" y="35"/>
                                  </a:lnTo>
                                  <a:close/>
                                  <a:moveTo>
                                    <a:pt x="24" y="35"/>
                                  </a:moveTo>
                                  <a:lnTo>
                                    <a:pt x="24" y="35"/>
                                  </a:lnTo>
                                  <a:lnTo>
                                    <a:pt x="24" y="35"/>
                                  </a:lnTo>
                                  <a:lnTo>
                                    <a:pt x="24" y="35"/>
                                  </a:lnTo>
                                  <a:lnTo>
                                    <a:pt x="24" y="35"/>
                                  </a:lnTo>
                                  <a:close/>
                                  <a:moveTo>
                                    <a:pt x="24" y="35"/>
                                  </a:moveTo>
                                  <a:lnTo>
                                    <a:pt x="24" y="35"/>
                                  </a:lnTo>
                                  <a:lnTo>
                                    <a:pt x="24" y="35"/>
                                  </a:lnTo>
                                  <a:lnTo>
                                    <a:pt x="24" y="35"/>
                                  </a:lnTo>
                                  <a:lnTo>
                                    <a:pt x="24" y="35"/>
                                  </a:lnTo>
                                  <a:close/>
                                  <a:moveTo>
                                    <a:pt x="24" y="35"/>
                                  </a:moveTo>
                                  <a:lnTo>
                                    <a:pt x="24" y="35"/>
                                  </a:lnTo>
                                  <a:lnTo>
                                    <a:pt x="24" y="35"/>
                                  </a:lnTo>
                                  <a:lnTo>
                                    <a:pt x="24" y="35"/>
                                  </a:lnTo>
                                  <a:lnTo>
                                    <a:pt x="24" y="35"/>
                                  </a:lnTo>
                                  <a:close/>
                                  <a:moveTo>
                                    <a:pt x="24" y="35"/>
                                  </a:moveTo>
                                  <a:lnTo>
                                    <a:pt x="25" y="35"/>
                                  </a:lnTo>
                                  <a:lnTo>
                                    <a:pt x="25" y="35"/>
                                  </a:lnTo>
                                  <a:lnTo>
                                    <a:pt x="24" y="35"/>
                                  </a:lnTo>
                                  <a:lnTo>
                                    <a:pt x="24" y="35"/>
                                  </a:lnTo>
                                  <a:close/>
                                  <a:moveTo>
                                    <a:pt x="25" y="35"/>
                                  </a:moveTo>
                                  <a:lnTo>
                                    <a:pt x="25" y="35"/>
                                  </a:lnTo>
                                  <a:lnTo>
                                    <a:pt x="25" y="35"/>
                                  </a:lnTo>
                                  <a:lnTo>
                                    <a:pt x="25" y="35"/>
                                  </a:lnTo>
                                  <a:lnTo>
                                    <a:pt x="25" y="35"/>
                                  </a:lnTo>
                                  <a:close/>
                                  <a:moveTo>
                                    <a:pt x="25" y="35"/>
                                  </a:moveTo>
                                  <a:lnTo>
                                    <a:pt x="25" y="35"/>
                                  </a:lnTo>
                                  <a:lnTo>
                                    <a:pt x="25" y="35"/>
                                  </a:lnTo>
                                  <a:lnTo>
                                    <a:pt x="25" y="35"/>
                                  </a:lnTo>
                                  <a:lnTo>
                                    <a:pt x="25" y="35"/>
                                  </a:lnTo>
                                  <a:close/>
                                  <a:moveTo>
                                    <a:pt x="25" y="35"/>
                                  </a:moveTo>
                                  <a:lnTo>
                                    <a:pt x="26" y="35"/>
                                  </a:lnTo>
                                  <a:lnTo>
                                    <a:pt x="26" y="35"/>
                                  </a:lnTo>
                                  <a:lnTo>
                                    <a:pt x="25" y="35"/>
                                  </a:lnTo>
                                  <a:lnTo>
                                    <a:pt x="25" y="35"/>
                                  </a:lnTo>
                                  <a:close/>
                                  <a:moveTo>
                                    <a:pt x="26" y="35"/>
                                  </a:moveTo>
                                  <a:lnTo>
                                    <a:pt x="26" y="35"/>
                                  </a:lnTo>
                                  <a:lnTo>
                                    <a:pt x="26" y="35"/>
                                  </a:lnTo>
                                  <a:lnTo>
                                    <a:pt x="26" y="35"/>
                                  </a:lnTo>
                                  <a:lnTo>
                                    <a:pt x="26" y="35"/>
                                  </a:lnTo>
                                  <a:close/>
                                  <a:moveTo>
                                    <a:pt x="26" y="35"/>
                                  </a:moveTo>
                                  <a:lnTo>
                                    <a:pt x="26" y="35"/>
                                  </a:lnTo>
                                  <a:lnTo>
                                    <a:pt x="26" y="35"/>
                                  </a:lnTo>
                                  <a:lnTo>
                                    <a:pt x="26" y="35"/>
                                  </a:lnTo>
                                  <a:lnTo>
                                    <a:pt x="26" y="35"/>
                                  </a:lnTo>
                                  <a:close/>
                                  <a:moveTo>
                                    <a:pt x="26" y="35"/>
                                  </a:moveTo>
                                  <a:lnTo>
                                    <a:pt x="27" y="35"/>
                                  </a:lnTo>
                                  <a:lnTo>
                                    <a:pt x="27" y="35"/>
                                  </a:lnTo>
                                  <a:lnTo>
                                    <a:pt x="26" y="35"/>
                                  </a:lnTo>
                                  <a:lnTo>
                                    <a:pt x="26" y="35"/>
                                  </a:lnTo>
                                  <a:close/>
                                  <a:moveTo>
                                    <a:pt x="27" y="35"/>
                                  </a:moveTo>
                                  <a:lnTo>
                                    <a:pt x="27" y="35"/>
                                  </a:lnTo>
                                  <a:lnTo>
                                    <a:pt x="27" y="35"/>
                                  </a:lnTo>
                                  <a:lnTo>
                                    <a:pt x="27" y="35"/>
                                  </a:lnTo>
                                  <a:lnTo>
                                    <a:pt x="27" y="35"/>
                                  </a:lnTo>
                                  <a:close/>
                                  <a:moveTo>
                                    <a:pt x="27" y="35"/>
                                  </a:moveTo>
                                  <a:lnTo>
                                    <a:pt x="27" y="35"/>
                                  </a:lnTo>
                                  <a:lnTo>
                                    <a:pt x="27" y="35"/>
                                  </a:lnTo>
                                  <a:lnTo>
                                    <a:pt x="27" y="35"/>
                                  </a:lnTo>
                                  <a:lnTo>
                                    <a:pt x="27" y="35"/>
                                  </a:lnTo>
                                  <a:close/>
                                  <a:moveTo>
                                    <a:pt x="27" y="35"/>
                                  </a:moveTo>
                                  <a:lnTo>
                                    <a:pt x="28" y="35"/>
                                  </a:lnTo>
                                  <a:lnTo>
                                    <a:pt x="28" y="35"/>
                                  </a:lnTo>
                                  <a:lnTo>
                                    <a:pt x="27" y="35"/>
                                  </a:lnTo>
                                  <a:lnTo>
                                    <a:pt x="27" y="35"/>
                                  </a:lnTo>
                                  <a:close/>
                                  <a:moveTo>
                                    <a:pt x="28" y="35"/>
                                  </a:moveTo>
                                  <a:lnTo>
                                    <a:pt x="28" y="35"/>
                                  </a:lnTo>
                                  <a:lnTo>
                                    <a:pt x="28" y="35"/>
                                  </a:lnTo>
                                  <a:lnTo>
                                    <a:pt x="28" y="35"/>
                                  </a:lnTo>
                                  <a:lnTo>
                                    <a:pt x="28" y="35"/>
                                  </a:lnTo>
                                  <a:close/>
                                  <a:moveTo>
                                    <a:pt x="28" y="35"/>
                                  </a:moveTo>
                                  <a:lnTo>
                                    <a:pt x="28" y="35"/>
                                  </a:lnTo>
                                  <a:lnTo>
                                    <a:pt x="28" y="35"/>
                                  </a:lnTo>
                                  <a:lnTo>
                                    <a:pt x="28" y="35"/>
                                  </a:lnTo>
                                  <a:lnTo>
                                    <a:pt x="28" y="35"/>
                                  </a:lnTo>
                                  <a:close/>
                                  <a:moveTo>
                                    <a:pt x="28" y="35"/>
                                  </a:moveTo>
                                  <a:lnTo>
                                    <a:pt x="28" y="35"/>
                                  </a:lnTo>
                                  <a:lnTo>
                                    <a:pt x="28" y="35"/>
                                  </a:lnTo>
                                  <a:lnTo>
                                    <a:pt x="28" y="35"/>
                                  </a:lnTo>
                                  <a:lnTo>
                                    <a:pt x="28"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4"/>
                                  </a:moveTo>
                                  <a:lnTo>
                                    <a:pt x="30" y="34"/>
                                  </a:lnTo>
                                  <a:lnTo>
                                    <a:pt x="30" y="34"/>
                                  </a:lnTo>
                                  <a:lnTo>
                                    <a:pt x="30" y="34"/>
                                  </a:lnTo>
                                  <a:lnTo>
                                    <a:pt x="30" y="34"/>
                                  </a:lnTo>
                                  <a:close/>
                                  <a:moveTo>
                                    <a:pt x="30" y="34"/>
                                  </a:moveTo>
                                  <a:lnTo>
                                    <a:pt x="30" y="34"/>
                                  </a:lnTo>
                                  <a:lnTo>
                                    <a:pt x="30" y="34"/>
                                  </a:lnTo>
                                  <a:lnTo>
                                    <a:pt x="30" y="34"/>
                                  </a:lnTo>
                                  <a:lnTo>
                                    <a:pt x="30" y="34"/>
                                  </a:lnTo>
                                  <a:close/>
                                  <a:moveTo>
                                    <a:pt x="30" y="34"/>
                                  </a:moveTo>
                                  <a:lnTo>
                                    <a:pt x="30" y="34"/>
                                  </a:lnTo>
                                  <a:lnTo>
                                    <a:pt x="30" y="34"/>
                                  </a:lnTo>
                                  <a:lnTo>
                                    <a:pt x="30" y="34"/>
                                  </a:lnTo>
                                  <a:lnTo>
                                    <a:pt x="30" y="34"/>
                                  </a:lnTo>
                                  <a:close/>
                                  <a:moveTo>
                                    <a:pt x="30" y="34"/>
                                  </a:moveTo>
                                  <a:lnTo>
                                    <a:pt x="30" y="33"/>
                                  </a:lnTo>
                                  <a:lnTo>
                                    <a:pt x="30" y="33"/>
                                  </a:lnTo>
                                  <a:lnTo>
                                    <a:pt x="30" y="34"/>
                                  </a:lnTo>
                                  <a:lnTo>
                                    <a:pt x="30" y="34"/>
                                  </a:lnTo>
                                  <a:close/>
                                  <a:moveTo>
                                    <a:pt x="30" y="33"/>
                                  </a:moveTo>
                                  <a:lnTo>
                                    <a:pt x="30" y="33"/>
                                  </a:lnTo>
                                  <a:lnTo>
                                    <a:pt x="30" y="33"/>
                                  </a:lnTo>
                                  <a:lnTo>
                                    <a:pt x="30" y="33"/>
                                  </a:lnTo>
                                  <a:lnTo>
                                    <a:pt x="30" y="33"/>
                                  </a:lnTo>
                                  <a:close/>
                                  <a:moveTo>
                                    <a:pt x="30" y="33"/>
                                  </a:moveTo>
                                  <a:lnTo>
                                    <a:pt x="30" y="33"/>
                                  </a:lnTo>
                                  <a:lnTo>
                                    <a:pt x="30" y="33"/>
                                  </a:lnTo>
                                  <a:lnTo>
                                    <a:pt x="30" y="33"/>
                                  </a:lnTo>
                                  <a:lnTo>
                                    <a:pt x="30" y="33"/>
                                  </a:lnTo>
                                  <a:close/>
                                  <a:moveTo>
                                    <a:pt x="30" y="33"/>
                                  </a:moveTo>
                                  <a:lnTo>
                                    <a:pt x="30" y="32"/>
                                  </a:lnTo>
                                  <a:lnTo>
                                    <a:pt x="30" y="32"/>
                                  </a:lnTo>
                                  <a:lnTo>
                                    <a:pt x="30" y="33"/>
                                  </a:lnTo>
                                  <a:lnTo>
                                    <a:pt x="30" y="33"/>
                                  </a:lnTo>
                                  <a:close/>
                                  <a:moveTo>
                                    <a:pt x="30" y="32"/>
                                  </a:moveTo>
                                  <a:lnTo>
                                    <a:pt x="30" y="32"/>
                                  </a:lnTo>
                                  <a:lnTo>
                                    <a:pt x="30" y="32"/>
                                  </a:lnTo>
                                  <a:lnTo>
                                    <a:pt x="30" y="32"/>
                                  </a:lnTo>
                                  <a:lnTo>
                                    <a:pt x="30" y="32"/>
                                  </a:lnTo>
                                  <a:close/>
                                  <a:moveTo>
                                    <a:pt x="30" y="32"/>
                                  </a:moveTo>
                                  <a:lnTo>
                                    <a:pt x="30" y="32"/>
                                  </a:lnTo>
                                  <a:lnTo>
                                    <a:pt x="30" y="32"/>
                                  </a:lnTo>
                                  <a:lnTo>
                                    <a:pt x="30" y="32"/>
                                  </a:lnTo>
                                  <a:lnTo>
                                    <a:pt x="30" y="32"/>
                                  </a:lnTo>
                                  <a:close/>
                                  <a:moveTo>
                                    <a:pt x="30" y="32"/>
                                  </a:moveTo>
                                  <a:lnTo>
                                    <a:pt x="30" y="31"/>
                                  </a:lnTo>
                                  <a:lnTo>
                                    <a:pt x="30" y="31"/>
                                  </a:lnTo>
                                  <a:lnTo>
                                    <a:pt x="30" y="32"/>
                                  </a:lnTo>
                                  <a:lnTo>
                                    <a:pt x="30" y="32"/>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8"/>
                                  </a:lnTo>
                                  <a:lnTo>
                                    <a:pt x="30" y="28"/>
                                  </a:lnTo>
                                  <a:lnTo>
                                    <a:pt x="30" y="29"/>
                                  </a:lnTo>
                                  <a:lnTo>
                                    <a:pt x="30" y="29"/>
                                  </a:lnTo>
                                  <a:close/>
                                  <a:moveTo>
                                    <a:pt x="30" y="28"/>
                                  </a:moveTo>
                                  <a:lnTo>
                                    <a:pt x="30" y="28"/>
                                  </a:lnTo>
                                  <a:lnTo>
                                    <a:pt x="30" y="28"/>
                                  </a:lnTo>
                                  <a:lnTo>
                                    <a:pt x="30" y="28"/>
                                  </a:lnTo>
                                  <a:lnTo>
                                    <a:pt x="30" y="28"/>
                                  </a:lnTo>
                                  <a:close/>
                                  <a:moveTo>
                                    <a:pt x="30" y="28"/>
                                  </a:moveTo>
                                  <a:lnTo>
                                    <a:pt x="30" y="28"/>
                                  </a:lnTo>
                                  <a:lnTo>
                                    <a:pt x="30" y="28"/>
                                  </a:lnTo>
                                  <a:lnTo>
                                    <a:pt x="30" y="28"/>
                                  </a:lnTo>
                                  <a:lnTo>
                                    <a:pt x="30" y="28"/>
                                  </a:lnTo>
                                  <a:close/>
                                  <a:moveTo>
                                    <a:pt x="30" y="28"/>
                                  </a:moveTo>
                                  <a:lnTo>
                                    <a:pt x="30" y="27"/>
                                  </a:lnTo>
                                  <a:lnTo>
                                    <a:pt x="30" y="27"/>
                                  </a:lnTo>
                                  <a:lnTo>
                                    <a:pt x="30" y="28"/>
                                  </a:lnTo>
                                  <a:lnTo>
                                    <a:pt x="30" y="28"/>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4"/>
                                  </a:moveTo>
                                  <a:lnTo>
                                    <a:pt x="30" y="24"/>
                                  </a:lnTo>
                                  <a:lnTo>
                                    <a:pt x="30" y="24"/>
                                  </a:lnTo>
                                  <a:lnTo>
                                    <a:pt x="30" y="24"/>
                                  </a:lnTo>
                                  <a:lnTo>
                                    <a:pt x="30" y="24"/>
                                  </a:lnTo>
                                  <a:close/>
                                  <a:moveTo>
                                    <a:pt x="30" y="24"/>
                                  </a:moveTo>
                                  <a:lnTo>
                                    <a:pt x="30" y="24"/>
                                  </a:lnTo>
                                  <a:lnTo>
                                    <a:pt x="30" y="24"/>
                                  </a:lnTo>
                                  <a:lnTo>
                                    <a:pt x="30" y="24"/>
                                  </a:lnTo>
                                  <a:lnTo>
                                    <a:pt x="30" y="24"/>
                                  </a:lnTo>
                                  <a:close/>
                                  <a:moveTo>
                                    <a:pt x="30" y="24"/>
                                  </a:moveTo>
                                  <a:lnTo>
                                    <a:pt x="30" y="24"/>
                                  </a:lnTo>
                                  <a:lnTo>
                                    <a:pt x="30" y="24"/>
                                  </a:lnTo>
                                  <a:lnTo>
                                    <a:pt x="30" y="24"/>
                                  </a:lnTo>
                                  <a:lnTo>
                                    <a:pt x="30" y="24"/>
                                  </a:lnTo>
                                  <a:close/>
                                  <a:moveTo>
                                    <a:pt x="30" y="24"/>
                                  </a:moveTo>
                                  <a:lnTo>
                                    <a:pt x="30" y="23"/>
                                  </a:lnTo>
                                  <a:lnTo>
                                    <a:pt x="30" y="23"/>
                                  </a:lnTo>
                                  <a:lnTo>
                                    <a:pt x="30" y="24"/>
                                  </a:lnTo>
                                  <a:lnTo>
                                    <a:pt x="30" y="24"/>
                                  </a:lnTo>
                                  <a:close/>
                                  <a:moveTo>
                                    <a:pt x="30" y="23"/>
                                  </a:moveTo>
                                  <a:lnTo>
                                    <a:pt x="30" y="23"/>
                                  </a:lnTo>
                                  <a:lnTo>
                                    <a:pt x="30" y="23"/>
                                  </a:lnTo>
                                  <a:lnTo>
                                    <a:pt x="30" y="23"/>
                                  </a:lnTo>
                                  <a:lnTo>
                                    <a:pt x="30" y="23"/>
                                  </a:lnTo>
                                  <a:close/>
                                  <a:moveTo>
                                    <a:pt x="30" y="23"/>
                                  </a:moveTo>
                                  <a:lnTo>
                                    <a:pt x="30" y="23"/>
                                  </a:lnTo>
                                  <a:lnTo>
                                    <a:pt x="30" y="23"/>
                                  </a:lnTo>
                                  <a:lnTo>
                                    <a:pt x="30" y="23"/>
                                  </a:lnTo>
                                  <a:lnTo>
                                    <a:pt x="30" y="23"/>
                                  </a:lnTo>
                                  <a:close/>
                                  <a:moveTo>
                                    <a:pt x="30" y="23"/>
                                  </a:moveTo>
                                  <a:lnTo>
                                    <a:pt x="30" y="22"/>
                                  </a:lnTo>
                                  <a:lnTo>
                                    <a:pt x="30" y="22"/>
                                  </a:lnTo>
                                  <a:lnTo>
                                    <a:pt x="30" y="23"/>
                                  </a:lnTo>
                                  <a:lnTo>
                                    <a:pt x="30" y="23"/>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19"/>
                                  </a:lnTo>
                                  <a:lnTo>
                                    <a:pt x="30" y="19"/>
                                  </a:lnTo>
                                  <a:lnTo>
                                    <a:pt x="30" y="20"/>
                                  </a:lnTo>
                                  <a:lnTo>
                                    <a:pt x="30" y="20"/>
                                  </a:lnTo>
                                  <a:close/>
                                  <a:moveTo>
                                    <a:pt x="30" y="19"/>
                                  </a:moveTo>
                                  <a:lnTo>
                                    <a:pt x="30" y="19"/>
                                  </a:lnTo>
                                  <a:lnTo>
                                    <a:pt x="30" y="19"/>
                                  </a:lnTo>
                                  <a:lnTo>
                                    <a:pt x="30" y="19"/>
                                  </a:lnTo>
                                  <a:lnTo>
                                    <a:pt x="30" y="19"/>
                                  </a:lnTo>
                                  <a:close/>
                                  <a:moveTo>
                                    <a:pt x="30" y="19"/>
                                  </a:moveTo>
                                  <a:lnTo>
                                    <a:pt x="30" y="19"/>
                                  </a:lnTo>
                                  <a:lnTo>
                                    <a:pt x="30" y="19"/>
                                  </a:lnTo>
                                  <a:lnTo>
                                    <a:pt x="30" y="19"/>
                                  </a:lnTo>
                                  <a:lnTo>
                                    <a:pt x="30" y="19"/>
                                  </a:lnTo>
                                  <a:close/>
                                  <a:moveTo>
                                    <a:pt x="30" y="19"/>
                                  </a:moveTo>
                                  <a:lnTo>
                                    <a:pt x="30" y="18"/>
                                  </a:lnTo>
                                  <a:lnTo>
                                    <a:pt x="30" y="18"/>
                                  </a:lnTo>
                                  <a:lnTo>
                                    <a:pt x="30" y="19"/>
                                  </a:lnTo>
                                  <a:lnTo>
                                    <a:pt x="30" y="19"/>
                                  </a:lnTo>
                                  <a:close/>
                                  <a:moveTo>
                                    <a:pt x="30" y="18"/>
                                  </a:moveTo>
                                  <a:lnTo>
                                    <a:pt x="30" y="18"/>
                                  </a:lnTo>
                                  <a:lnTo>
                                    <a:pt x="30" y="18"/>
                                  </a:lnTo>
                                  <a:lnTo>
                                    <a:pt x="30" y="18"/>
                                  </a:lnTo>
                                  <a:lnTo>
                                    <a:pt x="30" y="18"/>
                                  </a:lnTo>
                                  <a:close/>
                                  <a:moveTo>
                                    <a:pt x="30" y="18"/>
                                  </a:moveTo>
                                  <a:lnTo>
                                    <a:pt x="30" y="18"/>
                                  </a:lnTo>
                                  <a:lnTo>
                                    <a:pt x="30" y="18"/>
                                  </a:lnTo>
                                  <a:lnTo>
                                    <a:pt x="30" y="18"/>
                                  </a:lnTo>
                                  <a:lnTo>
                                    <a:pt x="30" y="18"/>
                                  </a:lnTo>
                                  <a:close/>
                                  <a:moveTo>
                                    <a:pt x="30" y="18"/>
                                  </a:moveTo>
                                  <a:lnTo>
                                    <a:pt x="30" y="17"/>
                                  </a:lnTo>
                                  <a:lnTo>
                                    <a:pt x="30" y="17"/>
                                  </a:lnTo>
                                  <a:lnTo>
                                    <a:pt x="30" y="18"/>
                                  </a:lnTo>
                                  <a:lnTo>
                                    <a:pt x="30" y="18"/>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5"/>
                                  </a:moveTo>
                                  <a:lnTo>
                                    <a:pt x="30" y="15"/>
                                  </a:lnTo>
                                  <a:lnTo>
                                    <a:pt x="30" y="15"/>
                                  </a:lnTo>
                                  <a:lnTo>
                                    <a:pt x="30" y="15"/>
                                  </a:lnTo>
                                  <a:lnTo>
                                    <a:pt x="30" y="15"/>
                                  </a:lnTo>
                                  <a:close/>
                                  <a:moveTo>
                                    <a:pt x="30" y="15"/>
                                  </a:moveTo>
                                  <a:lnTo>
                                    <a:pt x="30" y="15"/>
                                  </a:lnTo>
                                  <a:lnTo>
                                    <a:pt x="30" y="15"/>
                                  </a:lnTo>
                                  <a:lnTo>
                                    <a:pt x="30" y="15"/>
                                  </a:lnTo>
                                  <a:lnTo>
                                    <a:pt x="30" y="15"/>
                                  </a:lnTo>
                                  <a:close/>
                                  <a:moveTo>
                                    <a:pt x="30" y="15"/>
                                  </a:moveTo>
                                  <a:lnTo>
                                    <a:pt x="30" y="15"/>
                                  </a:lnTo>
                                  <a:lnTo>
                                    <a:pt x="30" y="15"/>
                                  </a:lnTo>
                                  <a:lnTo>
                                    <a:pt x="30" y="15"/>
                                  </a:lnTo>
                                  <a:lnTo>
                                    <a:pt x="30" y="15"/>
                                  </a:lnTo>
                                  <a:close/>
                                  <a:moveTo>
                                    <a:pt x="30" y="15"/>
                                  </a:moveTo>
                                  <a:lnTo>
                                    <a:pt x="30" y="14"/>
                                  </a:lnTo>
                                  <a:lnTo>
                                    <a:pt x="30" y="14"/>
                                  </a:lnTo>
                                  <a:lnTo>
                                    <a:pt x="30" y="15"/>
                                  </a:lnTo>
                                  <a:lnTo>
                                    <a:pt x="30" y="15"/>
                                  </a:lnTo>
                                  <a:close/>
                                  <a:moveTo>
                                    <a:pt x="30" y="14"/>
                                  </a:moveTo>
                                  <a:lnTo>
                                    <a:pt x="30" y="14"/>
                                  </a:lnTo>
                                  <a:lnTo>
                                    <a:pt x="30" y="14"/>
                                  </a:lnTo>
                                  <a:lnTo>
                                    <a:pt x="30" y="14"/>
                                  </a:lnTo>
                                  <a:lnTo>
                                    <a:pt x="30" y="14"/>
                                  </a:lnTo>
                                  <a:close/>
                                  <a:moveTo>
                                    <a:pt x="30" y="14"/>
                                  </a:moveTo>
                                  <a:lnTo>
                                    <a:pt x="30" y="14"/>
                                  </a:lnTo>
                                  <a:lnTo>
                                    <a:pt x="30" y="14"/>
                                  </a:lnTo>
                                  <a:lnTo>
                                    <a:pt x="30" y="14"/>
                                  </a:lnTo>
                                  <a:lnTo>
                                    <a:pt x="30" y="14"/>
                                  </a:lnTo>
                                  <a:close/>
                                  <a:moveTo>
                                    <a:pt x="30" y="14"/>
                                  </a:moveTo>
                                  <a:lnTo>
                                    <a:pt x="30" y="13"/>
                                  </a:lnTo>
                                  <a:lnTo>
                                    <a:pt x="30" y="13"/>
                                  </a:lnTo>
                                  <a:lnTo>
                                    <a:pt x="30" y="14"/>
                                  </a:lnTo>
                                  <a:lnTo>
                                    <a:pt x="30" y="14"/>
                                  </a:lnTo>
                                  <a:close/>
                                  <a:moveTo>
                                    <a:pt x="30" y="13"/>
                                  </a:moveTo>
                                  <a:lnTo>
                                    <a:pt x="30" y="13"/>
                                  </a:lnTo>
                                  <a:lnTo>
                                    <a:pt x="30" y="13"/>
                                  </a:lnTo>
                                  <a:lnTo>
                                    <a:pt x="30" y="13"/>
                                  </a:lnTo>
                                  <a:lnTo>
                                    <a:pt x="30" y="13"/>
                                  </a:lnTo>
                                  <a:close/>
                                  <a:moveTo>
                                    <a:pt x="30" y="13"/>
                                  </a:moveTo>
                                  <a:lnTo>
                                    <a:pt x="30" y="13"/>
                                  </a:lnTo>
                                  <a:lnTo>
                                    <a:pt x="30" y="13"/>
                                  </a:lnTo>
                                  <a:lnTo>
                                    <a:pt x="30" y="13"/>
                                  </a:lnTo>
                                  <a:lnTo>
                                    <a:pt x="30" y="13"/>
                                  </a:lnTo>
                                  <a:close/>
                                  <a:moveTo>
                                    <a:pt x="30" y="13"/>
                                  </a:moveTo>
                                  <a:lnTo>
                                    <a:pt x="30" y="12"/>
                                  </a:lnTo>
                                  <a:lnTo>
                                    <a:pt x="30" y="12"/>
                                  </a:lnTo>
                                  <a:lnTo>
                                    <a:pt x="30" y="13"/>
                                  </a:lnTo>
                                  <a:lnTo>
                                    <a:pt x="30" y="13"/>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0"/>
                                  </a:moveTo>
                                  <a:lnTo>
                                    <a:pt x="30" y="10"/>
                                  </a:lnTo>
                                  <a:lnTo>
                                    <a:pt x="30" y="10"/>
                                  </a:lnTo>
                                  <a:lnTo>
                                    <a:pt x="30" y="10"/>
                                  </a:lnTo>
                                  <a:lnTo>
                                    <a:pt x="30" y="10"/>
                                  </a:lnTo>
                                  <a:close/>
                                  <a:moveTo>
                                    <a:pt x="30" y="10"/>
                                  </a:moveTo>
                                  <a:lnTo>
                                    <a:pt x="30" y="10"/>
                                  </a:lnTo>
                                  <a:lnTo>
                                    <a:pt x="30" y="10"/>
                                  </a:lnTo>
                                  <a:lnTo>
                                    <a:pt x="30" y="10"/>
                                  </a:lnTo>
                                  <a:lnTo>
                                    <a:pt x="30" y="10"/>
                                  </a:lnTo>
                                  <a:close/>
                                  <a:moveTo>
                                    <a:pt x="30" y="10"/>
                                  </a:moveTo>
                                  <a:lnTo>
                                    <a:pt x="30" y="10"/>
                                  </a:lnTo>
                                  <a:lnTo>
                                    <a:pt x="30" y="10"/>
                                  </a:lnTo>
                                  <a:lnTo>
                                    <a:pt x="30" y="10"/>
                                  </a:lnTo>
                                  <a:lnTo>
                                    <a:pt x="30" y="10"/>
                                  </a:lnTo>
                                  <a:close/>
                                  <a:moveTo>
                                    <a:pt x="30" y="10"/>
                                  </a:moveTo>
                                  <a:lnTo>
                                    <a:pt x="30" y="9"/>
                                  </a:lnTo>
                                  <a:lnTo>
                                    <a:pt x="30" y="9"/>
                                  </a:lnTo>
                                  <a:lnTo>
                                    <a:pt x="30" y="10"/>
                                  </a:lnTo>
                                  <a:lnTo>
                                    <a:pt x="30" y="10"/>
                                  </a:lnTo>
                                  <a:close/>
                                  <a:moveTo>
                                    <a:pt x="30" y="9"/>
                                  </a:moveTo>
                                  <a:lnTo>
                                    <a:pt x="30" y="9"/>
                                  </a:lnTo>
                                  <a:lnTo>
                                    <a:pt x="30" y="9"/>
                                  </a:lnTo>
                                  <a:lnTo>
                                    <a:pt x="30" y="9"/>
                                  </a:lnTo>
                                  <a:lnTo>
                                    <a:pt x="30" y="9"/>
                                  </a:lnTo>
                                  <a:close/>
                                  <a:moveTo>
                                    <a:pt x="30" y="9"/>
                                  </a:moveTo>
                                  <a:lnTo>
                                    <a:pt x="30" y="9"/>
                                  </a:lnTo>
                                  <a:lnTo>
                                    <a:pt x="30" y="9"/>
                                  </a:lnTo>
                                  <a:lnTo>
                                    <a:pt x="30" y="9"/>
                                  </a:lnTo>
                                  <a:lnTo>
                                    <a:pt x="30" y="9"/>
                                  </a:lnTo>
                                  <a:close/>
                                  <a:moveTo>
                                    <a:pt x="30" y="9"/>
                                  </a:moveTo>
                                  <a:lnTo>
                                    <a:pt x="30" y="8"/>
                                  </a:lnTo>
                                  <a:lnTo>
                                    <a:pt x="30" y="8"/>
                                  </a:lnTo>
                                  <a:lnTo>
                                    <a:pt x="30" y="9"/>
                                  </a:lnTo>
                                  <a:lnTo>
                                    <a:pt x="30" y="9"/>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5"/>
                                  </a:moveTo>
                                  <a:lnTo>
                                    <a:pt x="30" y="5"/>
                                  </a:lnTo>
                                  <a:lnTo>
                                    <a:pt x="30" y="5"/>
                                  </a:lnTo>
                                  <a:lnTo>
                                    <a:pt x="30" y="5"/>
                                  </a:lnTo>
                                  <a:lnTo>
                                    <a:pt x="30" y="5"/>
                                  </a:lnTo>
                                  <a:close/>
                                  <a:moveTo>
                                    <a:pt x="30" y="5"/>
                                  </a:moveTo>
                                  <a:lnTo>
                                    <a:pt x="30" y="5"/>
                                  </a:lnTo>
                                  <a:lnTo>
                                    <a:pt x="30" y="5"/>
                                  </a:lnTo>
                                  <a:lnTo>
                                    <a:pt x="30" y="5"/>
                                  </a:lnTo>
                                  <a:lnTo>
                                    <a:pt x="30" y="5"/>
                                  </a:lnTo>
                                  <a:close/>
                                  <a:moveTo>
                                    <a:pt x="30" y="5"/>
                                  </a:moveTo>
                                  <a:lnTo>
                                    <a:pt x="30" y="5"/>
                                  </a:lnTo>
                                  <a:lnTo>
                                    <a:pt x="30" y="5"/>
                                  </a:lnTo>
                                  <a:lnTo>
                                    <a:pt x="30" y="5"/>
                                  </a:lnTo>
                                  <a:lnTo>
                                    <a:pt x="30" y="5"/>
                                  </a:lnTo>
                                  <a:close/>
                                  <a:moveTo>
                                    <a:pt x="30" y="5"/>
                                  </a:moveTo>
                                  <a:lnTo>
                                    <a:pt x="30" y="4"/>
                                  </a:lnTo>
                                  <a:lnTo>
                                    <a:pt x="30" y="4"/>
                                  </a:lnTo>
                                  <a:lnTo>
                                    <a:pt x="30" y="5"/>
                                  </a:lnTo>
                                  <a:lnTo>
                                    <a:pt x="30" y="5"/>
                                  </a:lnTo>
                                  <a:close/>
                                  <a:moveTo>
                                    <a:pt x="30" y="4"/>
                                  </a:moveTo>
                                  <a:lnTo>
                                    <a:pt x="30" y="4"/>
                                  </a:lnTo>
                                  <a:lnTo>
                                    <a:pt x="30" y="4"/>
                                  </a:lnTo>
                                  <a:lnTo>
                                    <a:pt x="30" y="4"/>
                                  </a:lnTo>
                                  <a:lnTo>
                                    <a:pt x="30" y="4"/>
                                  </a:lnTo>
                                  <a:close/>
                                  <a:moveTo>
                                    <a:pt x="30" y="4"/>
                                  </a:moveTo>
                                  <a:lnTo>
                                    <a:pt x="30" y="4"/>
                                  </a:lnTo>
                                  <a:lnTo>
                                    <a:pt x="30" y="4"/>
                                  </a:lnTo>
                                  <a:lnTo>
                                    <a:pt x="30" y="4"/>
                                  </a:lnTo>
                                  <a:lnTo>
                                    <a:pt x="30" y="4"/>
                                  </a:lnTo>
                                  <a:close/>
                                  <a:moveTo>
                                    <a:pt x="30" y="4"/>
                                  </a:moveTo>
                                  <a:lnTo>
                                    <a:pt x="30" y="3"/>
                                  </a:lnTo>
                                  <a:lnTo>
                                    <a:pt x="30" y="3"/>
                                  </a:lnTo>
                                  <a:lnTo>
                                    <a:pt x="30" y="4"/>
                                  </a:lnTo>
                                  <a:lnTo>
                                    <a:pt x="30" y="4"/>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0"/>
                                  </a:moveTo>
                                  <a:lnTo>
                                    <a:pt x="30" y="0"/>
                                  </a:lnTo>
                                  <a:lnTo>
                                    <a:pt x="30" y="0"/>
                                  </a:lnTo>
                                  <a:lnTo>
                                    <a:pt x="30" y="0"/>
                                  </a:lnTo>
                                  <a:lnTo>
                                    <a:pt x="30" y="0"/>
                                  </a:lnTo>
                                  <a:close/>
                                  <a:moveTo>
                                    <a:pt x="30" y="0"/>
                                  </a:moveTo>
                                  <a:lnTo>
                                    <a:pt x="30" y="0"/>
                                  </a:lnTo>
                                  <a:lnTo>
                                    <a:pt x="30" y="0"/>
                                  </a:lnTo>
                                  <a:lnTo>
                                    <a:pt x="30" y="0"/>
                                  </a:lnTo>
                                  <a:lnTo>
                                    <a:pt x="30" y="0"/>
                                  </a:lnTo>
                                  <a:close/>
                                </a:path>
                              </a:pathLst>
                            </a:custGeom>
                            <a:solidFill>
                              <a:srgbClr val="000000"/>
                            </a:solidFill>
                            <a:ln w="0" cap="flat">
                              <a:solidFill>
                                <a:srgbClr val="000000"/>
                              </a:solidFill>
                              <a:prstDash val="solid"/>
                              <a:bevel/>
                              <a:headEnd/>
                              <a:tailEnd/>
                            </a:ln>
                          </wps:spPr>
                          <wps:bodyPr/>
                        </wps:wsp>
                        <wps:wsp>
                          <wps:cNvPr id="3915" name="Line 33"/>
                          <wps:cNvCnPr/>
                          <wps:spPr bwMode="auto">
                            <a:xfrm>
                              <a:off x="69" y="474"/>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16" name="Line 34"/>
                          <wps:cNvCnPr/>
                          <wps:spPr bwMode="auto">
                            <a:xfrm>
                              <a:off x="69" y="478"/>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17" name="Rectangle 3917"/>
                          <wps:cNvSpPr>
                            <a:spLocks noChangeArrowheads="1"/>
                          </wps:cNvSpPr>
                          <wps:spPr bwMode="auto">
                            <a:xfrm>
                              <a:off x="176" y="433"/>
                              <a:ext cx="29"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18" name="Freeform 3918"/>
                          <wps:cNvSpPr>
                            <a:spLocks noEditPoints="1"/>
                          </wps:cNvSpPr>
                          <wps:spPr bwMode="auto">
                            <a:xfrm>
                              <a:off x="176" y="433"/>
                              <a:ext cx="29" cy="35"/>
                            </a:xfrm>
                            <a:custGeom>
                              <a:avLst/>
                              <a:gdLst>
                                <a:gd name="T0" fmla="*/ 27 w 29"/>
                                <a:gd name="T1" fmla="*/ 0 h 35"/>
                                <a:gd name="T2" fmla="*/ 25 w 29"/>
                                <a:gd name="T3" fmla="*/ 0 h 35"/>
                                <a:gd name="T4" fmla="*/ 23 w 29"/>
                                <a:gd name="T5" fmla="*/ 0 h 35"/>
                                <a:gd name="T6" fmla="*/ 20 w 29"/>
                                <a:gd name="T7" fmla="*/ 0 h 35"/>
                                <a:gd name="T8" fmla="*/ 19 w 29"/>
                                <a:gd name="T9" fmla="*/ 0 h 35"/>
                                <a:gd name="T10" fmla="*/ 16 w 29"/>
                                <a:gd name="T11" fmla="*/ 0 h 35"/>
                                <a:gd name="T12" fmla="*/ 14 w 29"/>
                                <a:gd name="T13" fmla="*/ 0 h 35"/>
                                <a:gd name="T14" fmla="*/ 12 w 29"/>
                                <a:gd name="T15" fmla="*/ 0 h 35"/>
                                <a:gd name="T16" fmla="*/ 10 w 29"/>
                                <a:gd name="T17" fmla="*/ 0 h 35"/>
                                <a:gd name="T18" fmla="*/ 8 w 29"/>
                                <a:gd name="T19" fmla="*/ 0 h 35"/>
                                <a:gd name="T20" fmla="*/ 6 w 29"/>
                                <a:gd name="T21" fmla="*/ 0 h 35"/>
                                <a:gd name="T22" fmla="*/ 4 w 29"/>
                                <a:gd name="T23" fmla="*/ 0 h 35"/>
                                <a:gd name="T24" fmla="*/ 2 w 29"/>
                                <a:gd name="T25" fmla="*/ 0 h 35"/>
                                <a:gd name="T26" fmla="*/ 0 w 29"/>
                                <a:gd name="T27" fmla="*/ 0 h 35"/>
                                <a:gd name="T28" fmla="*/ 0 w 29"/>
                                <a:gd name="T29" fmla="*/ 2 h 35"/>
                                <a:gd name="T30" fmla="*/ 0 w 29"/>
                                <a:gd name="T31" fmla="*/ 4 h 35"/>
                                <a:gd name="T32" fmla="*/ 0 w 29"/>
                                <a:gd name="T33" fmla="*/ 6 h 35"/>
                                <a:gd name="T34" fmla="*/ 0 w 29"/>
                                <a:gd name="T35" fmla="*/ 8 h 35"/>
                                <a:gd name="T36" fmla="*/ 0 w 29"/>
                                <a:gd name="T37" fmla="*/ 10 h 35"/>
                                <a:gd name="T38" fmla="*/ 0 w 29"/>
                                <a:gd name="T39" fmla="*/ 12 h 35"/>
                                <a:gd name="T40" fmla="*/ 0 w 29"/>
                                <a:gd name="T41" fmla="*/ 14 h 35"/>
                                <a:gd name="T42" fmla="*/ 0 w 29"/>
                                <a:gd name="T43" fmla="*/ 16 h 35"/>
                                <a:gd name="T44" fmla="*/ 0 w 29"/>
                                <a:gd name="T45" fmla="*/ 18 h 35"/>
                                <a:gd name="T46" fmla="*/ 0 w 29"/>
                                <a:gd name="T47" fmla="*/ 21 h 35"/>
                                <a:gd name="T48" fmla="*/ 0 w 29"/>
                                <a:gd name="T49" fmla="*/ 22 h 35"/>
                                <a:gd name="T50" fmla="*/ 0 w 29"/>
                                <a:gd name="T51" fmla="*/ 25 h 35"/>
                                <a:gd name="T52" fmla="*/ 0 w 29"/>
                                <a:gd name="T53" fmla="*/ 27 h 35"/>
                                <a:gd name="T54" fmla="*/ 0 w 29"/>
                                <a:gd name="T55" fmla="*/ 29 h 35"/>
                                <a:gd name="T56" fmla="*/ 0 w 29"/>
                                <a:gd name="T57" fmla="*/ 31 h 35"/>
                                <a:gd name="T58" fmla="*/ 0 w 29"/>
                                <a:gd name="T59" fmla="*/ 33 h 35"/>
                                <a:gd name="T60" fmla="*/ 0 w 29"/>
                                <a:gd name="T61" fmla="*/ 35 h 35"/>
                                <a:gd name="T62" fmla="*/ 1 w 29"/>
                                <a:gd name="T63" fmla="*/ 35 h 35"/>
                                <a:gd name="T64" fmla="*/ 3 w 29"/>
                                <a:gd name="T65" fmla="*/ 35 h 35"/>
                                <a:gd name="T66" fmla="*/ 6 w 29"/>
                                <a:gd name="T67" fmla="*/ 35 h 35"/>
                                <a:gd name="T68" fmla="*/ 7 w 29"/>
                                <a:gd name="T69" fmla="*/ 35 h 35"/>
                                <a:gd name="T70" fmla="*/ 10 w 29"/>
                                <a:gd name="T71" fmla="*/ 35 h 35"/>
                                <a:gd name="T72" fmla="*/ 12 w 29"/>
                                <a:gd name="T73" fmla="*/ 35 h 35"/>
                                <a:gd name="T74" fmla="*/ 14 w 29"/>
                                <a:gd name="T75" fmla="*/ 35 h 35"/>
                                <a:gd name="T76" fmla="*/ 16 w 29"/>
                                <a:gd name="T77" fmla="*/ 35 h 35"/>
                                <a:gd name="T78" fmla="*/ 18 w 29"/>
                                <a:gd name="T79" fmla="*/ 35 h 35"/>
                                <a:gd name="T80" fmla="*/ 20 w 29"/>
                                <a:gd name="T81" fmla="*/ 35 h 35"/>
                                <a:gd name="T82" fmla="*/ 22 w 29"/>
                                <a:gd name="T83" fmla="*/ 35 h 35"/>
                                <a:gd name="T84" fmla="*/ 24 w 29"/>
                                <a:gd name="T85" fmla="*/ 35 h 35"/>
                                <a:gd name="T86" fmla="*/ 27 w 29"/>
                                <a:gd name="T87" fmla="*/ 35 h 35"/>
                                <a:gd name="T88" fmla="*/ 28 w 29"/>
                                <a:gd name="T89" fmla="*/ 35 h 35"/>
                                <a:gd name="T90" fmla="*/ 29 w 29"/>
                                <a:gd name="T91" fmla="*/ 34 h 35"/>
                                <a:gd name="T92" fmla="*/ 29 w 29"/>
                                <a:gd name="T93" fmla="*/ 31 h 35"/>
                                <a:gd name="T94" fmla="*/ 29 w 29"/>
                                <a:gd name="T95" fmla="*/ 30 h 35"/>
                                <a:gd name="T96" fmla="*/ 29 w 29"/>
                                <a:gd name="T97" fmla="*/ 27 h 35"/>
                                <a:gd name="T98" fmla="*/ 29 w 29"/>
                                <a:gd name="T99" fmla="*/ 26 h 35"/>
                                <a:gd name="T100" fmla="*/ 29 w 29"/>
                                <a:gd name="T101" fmla="*/ 23 h 35"/>
                                <a:gd name="T102" fmla="*/ 29 w 29"/>
                                <a:gd name="T103" fmla="*/ 21 h 35"/>
                                <a:gd name="T104" fmla="*/ 29 w 29"/>
                                <a:gd name="T105" fmla="*/ 19 h 35"/>
                                <a:gd name="T106" fmla="*/ 29 w 29"/>
                                <a:gd name="T107" fmla="*/ 17 h 35"/>
                                <a:gd name="T108" fmla="*/ 29 w 29"/>
                                <a:gd name="T109" fmla="*/ 15 h 35"/>
                                <a:gd name="T110" fmla="*/ 29 w 29"/>
                                <a:gd name="T111" fmla="*/ 13 h 35"/>
                                <a:gd name="T112" fmla="*/ 29 w 29"/>
                                <a:gd name="T113" fmla="*/ 11 h 35"/>
                                <a:gd name="T114" fmla="*/ 29 w 29"/>
                                <a:gd name="T115" fmla="*/ 9 h 35"/>
                                <a:gd name="T116" fmla="*/ 29 w 29"/>
                                <a:gd name="T117" fmla="*/ 7 h 35"/>
                                <a:gd name="T118" fmla="*/ 29 w 29"/>
                                <a:gd name="T119" fmla="*/ 5 h 35"/>
                                <a:gd name="T120" fmla="*/ 29 w 29"/>
                                <a:gd name="T121" fmla="*/ 3 h 35"/>
                                <a:gd name="T122" fmla="*/ 29 w 29"/>
                                <a:gd name="T123" fmla="*/ 1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9" h="35">
                                  <a:moveTo>
                                    <a:pt x="29" y="0"/>
                                  </a:moveTo>
                                  <a:lnTo>
                                    <a:pt x="29" y="0"/>
                                  </a:lnTo>
                                  <a:lnTo>
                                    <a:pt x="29"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7" y="0"/>
                                  </a:lnTo>
                                  <a:lnTo>
                                    <a:pt x="27"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6" y="0"/>
                                  </a:lnTo>
                                  <a:lnTo>
                                    <a:pt x="26"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5" y="0"/>
                                  </a:lnTo>
                                  <a:lnTo>
                                    <a:pt x="25"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8" y="0"/>
                                  </a:lnTo>
                                  <a:lnTo>
                                    <a:pt x="18"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3" y="0"/>
                                  </a:lnTo>
                                  <a:lnTo>
                                    <a:pt x="13"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2" y="0"/>
                                  </a:lnTo>
                                  <a:lnTo>
                                    <a:pt x="12"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1" y="0"/>
                                  </a:lnTo>
                                  <a:lnTo>
                                    <a:pt x="11"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8" y="0"/>
                                  </a:lnTo>
                                  <a:lnTo>
                                    <a:pt x="8"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6" y="0"/>
                                  </a:lnTo>
                                  <a:lnTo>
                                    <a:pt x="6"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5" y="0"/>
                                  </a:lnTo>
                                  <a:lnTo>
                                    <a:pt x="5"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4" y="0"/>
                                  </a:lnTo>
                                  <a:lnTo>
                                    <a:pt x="4"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1"/>
                                  </a:lnTo>
                                  <a:lnTo>
                                    <a:pt x="0" y="1"/>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3"/>
                                  </a:lnTo>
                                  <a:lnTo>
                                    <a:pt x="0" y="3"/>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6"/>
                                  </a:lnTo>
                                  <a:lnTo>
                                    <a:pt x="0" y="6"/>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1"/>
                                  </a:lnTo>
                                  <a:lnTo>
                                    <a:pt x="0" y="11"/>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6"/>
                                  </a:lnTo>
                                  <a:lnTo>
                                    <a:pt x="0" y="16"/>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5"/>
                                  </a:lnTo>
                                  <a:lnTo>
                                    <a:pt x="0" y="25"/>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30"/>
                                  </a:lnTo>
                                  <a:lnTo>
                                    <a:pt x="0" y="30"/>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5"/>
                                  </a:lnTo>
                                  <a:lnTo>
                                    <a:pt x="0" y="35"/>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1" y="35"/>
                                  </a:moveTo>
                                  <a:lnTo>
                                    <a:pt x="1" y="35"/>
                                  </a:lnTo>
                                  <a:lnTo>
                                    <a:pt x="1" y="35"/>
                                  </a:lnTo>
                                  <a:lnTo>
                                    <a:pt x="1" y="35"/>
                                  </a:lnTo>
                                  <a:lnTo>
                                    <a:pt x="1" y="35"/>
                                  </a:lnTo>
                                  <a:close/>
                                  <a:moveTo>
                                    <a:pt x="1" y="35"/>
                                  </a:moveTo>
                                  <a:lnTo>
                                    <a:pt x="1" y="35"/>
                                  </a:lnTo>
                                  <a:lnTo>
                                    <a:pt x="1" y="35"/>
                                  </a:lnTo>
                                  <a:lnTo>
                                    <a:pt x="1" y="35"/>
                                  </a:lnTo>
                                  <a:lnTo>
                                    <a:pt x="1" y="35"/>
                                  </a:lnTo>
                                  <a:close/>
                                  <a:moveTo>
                                    <a:pt x="1" y="35"/>
                                  </a:moveTo>
                                  <a:lnTo>
                                    <a:pt x="1" y="35"/>
                                  </a:lnTo>
                                  <a:lnTo>
                                    <a:pt x="1" y="35"/>
                                  </a:lnTo>
                                  <a:lnTo>
                                    <a:pt x="1" y="35"/>
                                  </a:lnTo>
                                  <a:lnTo>
                                    <a:pt x="1" y="35"/>
                                  </a:lnTo>
                                  <a:close/>
                                  <a:moveTo>
                                    <a:pt x="2" y="35"/>
                                  </a:moveTo>
                                  <a:lnTo>
                                    <a:pt x="2" y="35"/>
                                  </a:lnTo>
                                  <a:lnTo>
                                    <a:pt x="2" y="35"/>
                                  </a:lnTo>
                                  <a:lnTo>
                                    <a:pt x="2" y="35"/>
                                  </a:lnTo>
                                  <a:lnTo>
                                    <a:pt x="2" y="35"/>
                                  </a:lnTo>
                                  <a:close/>
                                  <a:moveTo>
                                    <a:pt x="2" y="35"/>
                                  </a:moveTo>
                                  <a:lnTo>
                                    <a:pt x="2" y="35"/>
                                  </a:lnTo>
                                  <a:lnTo>
                                    <a:pt x="2" y="35"/>
                                  </a:lnTo>
                                  <a:lnTo>
                                    <a:pt x="2" y="35"/>
                                  </a:lnTo>
                                  <a:lnTo>
                                    <a:pt x="2" y="35"/>
                                  </a:lnTo>
                                  <a:close/>
                                  <a:moveTo>
                                    <a:pt x="2" y="35"/>
                                  </a:moveTo>
                                  <a:lnTo>
                                    <a:pt x="2" y="35"/>
                                  </a:lnTo>
                                  <a:lnTo>
                                    <a:pt x="2" y="35"/>
                                  </a:lnTo>
                                  <a:lnTo>
                                    <a:pt x="2" y="35"/>
                                  </a:lnTo>
                                  <a:lnTo>
                                    <a:pt x="2" y="35"/>
                                  </a:lnTo>
                                  <a:close/>
                                  <a:moveTo>
                                    <a:pt x="3" y="35"/>
                                  </a:moveTo>
                                  <a:lnTo>
                                    <a:pt x="3" y="35"/>
                                  </a:lnTo>
                                  <a:lnTo>
                                    <a:pt x="3" y="35"/>
                                  </a:lnTo>
                                  <a:lnTo>
                                    <a:pt x="3" y="35"/>
                                  </a:lnTo>
                                  <a:lnTo>
                                    <a:pt x="3" y="35"/>
                                  </a:lnTo>
                                  <a:close/>
                                  <a:moveTo>
                                    <a:pt x="3" y="35"/>
                                  </a:moveTo>
                                  <a:lnTo>
                                    <a:pt x="3" y="35"/>
                                  </a:lnTo>
                                  <a:lnTo>
                                    <a:pt x="3" y="35"/>
                                  </a:lnTo>
                                  <a:lnTo>
                                    <a:pt x="3" y="35"/>
                                  </a:lnTo>
                                  <a:lnTo>
                                    <a:pt x="3" y="35"/>
                                  </a:lnTo>
                                  <a:close/>
                                  <a:moveTo>
                                    <a:pt x="3" y="35"/>
                                  </a:moveTo>
                                  <a:lnTo>
                                    <a:pt x="3" y="35"/>
                                  </a:lnTo>
                                  <a:lnTo>
                                    <a:pt x="3" y="35"/>
                                  </a:lnTo>
                                  <a:lnTo>
                                    <a:pt x="3" y="35"/>
                                  </a:lnTo>
                                  <a:lnTo>
                                    <a:pt x="3" y="35"/>
                                  </a:lnTo>
                                  <a:close/>
                                  <a:moveTo>
                                    <a:pt x="4" y="35"/>
                                  </a:moveTo>
                                  <a:lnTo>
                                    <a:pt x="4" y="35"/>
                                  </a:lnTo>
                                  <a:lnTo>
                                    <a:pt x="4" y="35"/>
                                  </a:lnTo>
                                  <a:lnTo>
                                    <a:pt x="4" y="35"/>
                                  </a:lnTo>
                                  <a:lnTo>
                                    <a:pt x="4" y="35"/>
                                  </a:lnTo>
                                  <a:close/>
                                  <a:moveTo>
                                    <a:pt x="4" y="35"/>
                                  </a:moveTo>
                                  <a:lnTo>
                                    <a:pt x="4" y="35"/>
                                  </a:lnTo>
                                  <a:lnTo>
                                    <a:pt x="4" y="35"/>
                                  </a:lnTo>
                                  <a:lnTo>
                                    <a:pt x="4" y="35"/>
                                  </a:lnTo>
                                  <a:lnTo>
                                    <a:pt x="4" y="35"/>
                                  </a:lnTo>
                                  <a:close/>
                                  <a:moveTo>
                                    <a:pt x="4" y="35"/>
                                  </a:moveTo>
                                  <a:lnTo>
                                    <a:pt x="4" y="35"/>
                                  </a:lnTo>
                                  <a:lnTo>
                                    <a:pt x="4" y="35"/>
                                  </a:lnTo>
                                  <a:lnTo>
                                    <a:pt x="4" y="35"/>
                                  </a:lnTo>
                                  <a:lnTo>
                                    <a:pt x="4" y="35"/>
                                  </a:lnTo>
                                  <a:close/>
                                  <a:moveTo>
                                    <a:pt x="4" y="35"/>
                                  </a:moveTo>
                                  <a:lnTo>
                                    <a:pt x="5" y="35"/>
                                  </a:lnTo>
                                  <a:lnTo>
                                    <a:pt x="5" y="35"/>
                                  </a:lnTo>
                                  <a:lnTo>
                                    <a:pt x="4" y="35"/>
                                  </a:lnTo>
                                  <a:lnTo>
                                    <a:pt x="4" y="35"/>
                                  </a:lnTo>
                                  <a:close/>
                                  <a:moveTo>
                                    <a:pt x="5" y="35"/>
                                  </a:moveTo>
                                  <a:lnTo>
                                    <a:pt x="5" y="35"/>
                                  </a:lnTo>
                                  <a:lnTo>
                                    <a:pt x="5" y="35"/>
                                  </a:lnTo>
                                  <a:lnTo>
                                    <a:pt x="5" y="35"/>
                                  </a:lnTo>
                                  <a:lnTo>
                                    <a:pt x="5" y="35"/>
                                  </a:lnTo>
                                  <a:close/>
                                  <a:moveTo>
                                    <a:pt x="5" y="35"/>
                                  </a:moveTo>
                                  <a:lnTo>
                                    <a:pt x="5" y="35"/>
                                  </a:lnTo>
                                  <a:lnTo>
                                    <a:pt x="5" y="35"/>
                                  </a:lnTo>
                                  <a:lnTo>
                                    <a:pt x="5" y="35"/>
                                  </a:lnTo>
                                  <a:lnTo>
                                    <a:pt x="5" y="35"/>
                                  </a:lnTo>
                                  <a:close/>
                                  <a:moveTo>
                                    <a:pt x="5" y="35"/>
                                  </a:moveTo>
                                  <a:lnTo>
                                    <a:pt x="6" y="35"/>
                                  </a:lnTo>
                                  <a:lnTo>
                                    <a:pt x="6" y="35"/>
                                  </a:lnTo>
                                  <a:lnTo>
                                    <a:pt x="5" y="35"/>
                                  </a:lnTo>
                                  <a:lnTo>
                                    <a:pt x="5" y="35"/>
                                  </a:lnTo>
                                  <a:close/>
                                  <a:moveTo>
                                    <a:pt x="6" y="35"/>
                                  </a:moveTo>
                                  <a:lnTo>
                                    <a:pt x="6" y="35"/>
                                  </a:lnTo>
                                  <a:lnTo>
                                    <a:pt x="6" y="35"/>
                                  </a:lnTo>
                                  <a:lnTo>
                                    <a:pt x="6" y="35"/>
                                  </a:lnTo>
                                  <a:lnTo>
                                    <a:pt x="6" y="35"/>
                                  </a:lnTo>
                                  <a:close/>
                                  <a:moveTo>
                                    <a:pt x="6" y="35"/>
                                  </a:moveTo>
                                  <a:lnTo>
                                    <a:pt x="6" y="35"/>
                                  </a:lnTo>
                                  <a:lnTo>
                                    <a:pt x="6" y="35"/>
                                  </a:lnTo>
                                  <a:lnTo>
                                    <a:pt x="6" y="35"/>
                                  </a:lnTo>
                                  <a:lnTo>
                                    <a:pt x="6" y="35"/>
                                  </a:lnTo>
                                  <a:close/>
                                  <a:moveTo>
                                    <a:pt x="6" y="35"/>
                                  </a:moveTo>
                                  <a:lnTo>
                                    <a:pt x="7" y="35"/>
                                  </a:lnTo>
                                  <a:lnTo>
                                    <a:pt x="7" y="35"/>
                                  </a:lnTo>
                                  <a:lnTo>
                                    <a:pt x="6" y="35"/>
                                  </a:lnTo>
                                  <a:lnTo>
                                    <a:pt x="6" y="35"/>
                                  </a:lnTo>
                                  <a:close/>
                                  <a:moveTo>
                                    <a:pt x="7" y="35"/>
                                  </a:moveTo>
                                  <a:lnTo>
                                    <a:pt x="7" y="35"/>
                                  </a:lnTo>
                                  <a:lnTo>
                                    <a:pt x="7" y="35"/>
                                  </a:lnTo>
                                  <a:lnTo>
                                    <a:pt x="7" y="35"/>
                                  </a:lnTo>
                                  <a:lnTo>
                                    <a:pt x="7" y="35"/>
                                  </a:lnTo>
                                  <a:close/>
                                  <a:moveTo>
                                    <a:pt x="7" y="35"/>
                                  </a:moveTo>
                                  <a:lnTo>
                                    <a:pt x="7" y="35"/>
                                  </a:lnTo>
                                  <a:lnTo>
                                    <a:pt x="7" y="35"/>
                                  </a:lnTo>
                                  <a:lnTo>
                                    <a:pt x="7" y="35"/>
                                  </a:lnTo>
                                  <a:lnTo>
                                    <a:pt x="7" y="35"/>
                                  </a:lnTo>
                                  <a:close/>
                                  <a:moveTo>
                                    <a:pt x="7" y="35"/>
                                  </a:moveTo>
                                  <a:lnTo>
                                    <a:pt x="7" y="35"/>
                                  </a:lnTo>
                                  <a:lnTo>
                                    <a:pt x="7" y="35"/>
                                  </a:lnTo>
                                  <a:lnTo>
                                    <a:pt x="7" y="35"/>
                                  </a:lnTo>
                                  <a:lnTo>
                                    <a:pt x="7" y="35"/>
                                  </a:lnTo>
                                  <a:close/>
                                  <a:moveTo>
                                    <a:pt x="8" y="35"/>
                                  </a:moveTo>
                                  <a:lnTo>
                                    <a:pt x="8" y="35"/>
                                  </a:lnTo>
                                  <a:lnTo>
                                    <a:pt x="8" y="35"/>
                                  </a:lnTo>
                                  <a:lnTo>
                                    <a:pt x="8" y="35"/>
                                  </a:lnTo>
                                  <a:lnTo>
                                    <a:pt x="8" y="35"/>
                                  </a:lnTo>
                                  <a:close/>
                                  <a:moveTo>
                                    <a:pt x="8" y="35"/>
                                  </a:moveTo>
                                  <a:lnTo>
                                    <a:pt x="8" y="35"/>
                                  </a:lnTo>
                                  <a:lnTo>
                                    <a:pt x="8" y="35"/>
                                  </a:lnTo>
                                  <a:lnTo>
                                    <a:pt x="8" y="35"/>
                                  </a:lnTo>
                                  <a:lnTo>
                                    <a:pt x="8" y="35"/>
                                  </a:lnTo>
                                  <a:close/>
                                  <a:moveTo>
                                    <a:pt x="8" y="35"/>
                                  </a:moveTo>
                                  <a:lnTo>
                                    <a:pt x="8" y="35"/>
                                  </a:lnTo>
                                  <a:lnTo>
                                    <a:pt x="8" y="35"/>
                                  </a:lnTo>
                                  <a:lnTo>
                                    <a:pt x="8" y="35"/>
                                  </a:lnTo>
                                  <a:lnTo>
                                    <a:pt x="8" y="35"/>
                                  </a:lnTo>
                                  <a:close/>
                                  <a:moveTo>
                                    <a:pt x="9" y="35"/>
                                  </a:moveTo>
                                  <a:lnTo>
                                    <a:pt x="9" y="35"/>
                                  </a:lnTo>
                                  <a:lnTo>
                                    <a:pt x="9" y="35"/>
                                  </a:lnTo>
                                  <a:lnTo>
                                    <a:pt x="9" y="35"/>
                                  </a:lnTo>
                                  <a:lnTo>
                                    <a:pt x="9" y="35"/>
                                  </a:lnTo>
                                  <a:close/>
                                  <a:moveTo>
                                    <a:pt x="9" y="35"/>
                                  </a:moveTo>
                                  <a:lnTo>
                                    <a:pt x="9" y="35"/>
                                  </a:lnTo>
                                  <a:lnTo>
                                    <a:pt x="9" y="35"/>
                                  </a:lnTo>
                                  <a:lnTo>
                                    <a:pt x="9" y="35"/>
                                  </a:lnTo>
                                  <a:lnTo>
                                    <a:pt x="9" y="35"/>
                                  </a:lnTo>
                                  <a:close/>
                                  <a:moveTo>
                                    <a:pt x="9" y="35"/>
                                  </a:moveTo>
                                  <a:lnTo>
                                    <a:pt x="9" y="35"/>
                                  </a:lnTo>
                                  <a:lnTo>
                                    <a:pt x="9" y="35"/>
                                  </a:lnTo>
                                  <a:lnTo>
                                    <a:pt x="9" y="35"/>
                                  </a:lnTo>
                                  <a:lnTo>
                                    <a:pt x="9" y="35"/>
                                  </a:lnTo>
                                  <a:close/>
                                  <a:moveTo>
                                    <a:pt x="10" y="35"/>
                                  </a:moveTo>
                                  <a:lnTo>
                                    <a:pt x="10" y="35"/>
                                  </a:lnTo>
                                  <a:lnTo>
                                    <a:pt x="10" y="35"/>
                                  </a:lnTo>
                                  <a:lnTo>
                                    <a:pt x="10" y="35"/>
                                  </a:lnTo>
                                  <a:lnTo>
                                    <a:pt x="10" y="35"/>
                                  </a:lnTo>
                                  <a:close/>
                                  <a:moveTo>
                                    <a:pt x="10" y="35"/>
                                  </a:moveTo>
                                  <a:lnTo>
                                    <a:pt x="10" y="35"/>
                                  </a:lnTo>
                                  <a:lnTo>
                                    <a:pt x="10" y="35"/>
                                  </a:lnTo>
                                  <a:lnTo>
                                    <a:pt x="10" y="35"/>
                                  </a:lnTo>
                                  <a:lnTo>
                                    <a:pt x="10" y="35"/>
                                  </a:lnTo>
                                  <a:close/>
                                  <a:moveTo>
                                    <a:pt x="10" y="35"/>
                                  </a:moveTo>
                                  <a:lnTo>
                                    <a:pt x="10" y="35"/>
                                  </a:lnTo>
                                  <a:lnTo>
                                    <a:pt x="10" y="35"/>
                                  </a:lnTo>
                                  <a:lnTo>
                                    <a:pt x="10" y="35"/>
                                  </a:lnTo>
                                  <a:lnTo>
                                    <a:pt x="10" y="35"/>
                                  </a:lnTo>
                                  <a:close/>
                                  <a:moveTo>
                                    <a:pt x="11" y="35"/>
                                  </a:moveTo>
                                  <a:lnTo>
                                    <a:pt x="11" y="35"/>
                                  </a:lnTo>
                                  <a:lnTo>
                                    <a:pt x="11" y="35"/>
                                  </a:lnTo>
                                  <a:lnTo>
                                    <a:pt x="11" y="35"/>
                                  </a:lnTo>
                                  <a:lnTo>
                                    <a:pt x="11" y="35"/>
                                  </a:lnTo>
                                  <a:close/>
                                  <a:moveTo>
                                    <a:pt x="11" y="35"/>
                                  </a:moveTo>
                                  <a:lnTo>
                                    <a:pt x="11" y="35"/>
                                  </a:lnTo>
                                  <a:lnTo>
                                    <a:pt x="11" y="35"/>
                                  </a:lnTo>
                                  <a:lnTo>
                                    <a:pt x="11" y="35"/>
                                  </a:lnTo>
                                  <a:lnTo>
                                    <a:pt x="11" y="35"/>
                                  </a:lnTo>
                                  <a:close/>
                                  <a:moveTo>
                                    <a:pt x="11" y="35"/>
                                  </a:moveTo>
                                  <a:lnTo>
                                    <a:pt x="11" y="35"/>
                                  </a:lnTo>
                                  <a:lnTo>
                                    <a:pt x="11" y="35"/>
                                  </a:lnTo>
                                  <a:lnTo>
                                    <a:pt x="11" y="35"/>
                                  </a:lnTo>
                                  <a:lnTo>
                                    <a:pt x="11" y="35"/>
                                  </a:lnTo>
                                  <a:close/>
                                  <a:moveTo>
                                    <a:pt x="11" y="35"/>
                                  </a:moveTo>
                                  <a:lnTo>
                                    <a:pt x="12" y="35"/>
                                  </a:lnTo>
                                  <a:lnTo>
                                    <a:pt x="12" y="35"/>
                                  </a:lnTo>
                                  <a:lnTo>
                                    <a:pt x="11" y="35"/>
                                  </a:lnTo>
                                  <a:lnTo>
                                    <a:pt x="11" y="35"/>
                                  </a:lnTo>
                                  <a:close/>
                                  <a:moveTo>
                                    <a:pt x="12" y="35"/>
                                  </a:moveTo>
                                  <a:lnTo>
                                    <a:pt x="12" y="35"/>
                                  </a:lnTo>
                                  <a:lnTo>
                                    <a:pt x="12" y="35"/>
                                  </a:lnTo>
                                  <a:lnTo>
                                    <a:pt x="12" y="35"/>
                                  </a:lnTo>
                                  <a:lnTo>
                                    <a:pt x="12" y="35"/>
                                  </a:lnTo>
                                  <a:close/>
                                  <a:moveTo>
                                    <a:pt x="12" y="35"/>
                                  </a:moveTo>
                                  <a:lnTo>
                                    <a:pt x="12" y="35"/>
                                  </a:lnTo>
                                  <a:lnTo>
                                    <a:pt x="12" y="35"/>
                                  </a:lnTo>
                                  <a:lnTo>
                                    <a:pt x="12" y="35"/>
                                  </a:lnTo>
                                  <a:lnTo>
                                    <a:pt x="12" y="35"/>
                                  </a:lnTo>
                                  <a:close/>
                                  <a:moveTo>
                                    <a:pt x="12" y="35"/>
                                  </a:moveTo>
                                  <a:lnTo>
                                    <a:pt x="13" y="35"/>
                                  </a:lnTo>
                                  <a:lnTo>
                                    <a:pt x="13" y="35"/>
                                  </a:lnTo>
                                  <a:lnTo>
                                    <a:pt x="12" y="35"/>
                                  </a:lnTo>
                                  <a:lnTo>
                                    <a:pt x="12" y="35"/>
                                  </a:lnTo>
                                  <a:close/>
                                  <a:moveTo>
                                    <a:pt x="13" y="35"/>
                                  </a:moveTo>
                                  <a:lnTo>
                                    <a:pt x="13" y="35"/>
                                  </a:lnTo>
                                  <a:lnTo>
                                    <a:pt x="13" y="35"/>
                                  </a:lnTo>
                                  <a:lnTo>
                                    <a:pt x="13" y="35"/>
                                  </a:lnTo>
                                  <a:lnTo>
                                    <a:pt x="13" y="35"/>
                                  </a:lnTo>
                                  <a:close/>
                                  <a:moveTo>
                                    <a:pt x="13" y="35"/>
                                  </a:moveTo>
                                  <a:lnTo>
                                    <a:pt x="13" y="35"/>
                                  </a:lnTo>
                                  <a:lnTo>
                                    <a:pt x="13" y="35"/>
                                  </a:lnTo>
                                  <a:lnTo>
                                    <a:pt x="13" y="35"/>
                                  </a:lnTo>
                                  <a:lnTo>
                                    <a:pt x="13" y="35"/>
                                  </a:lnTo>
                                  <a:close/>
                                  <a:moveTo>
                                    <a:pt x="13" y="35"/>
                                  </a:moveTo>
                                  <a:lnTo>
                                    <a:pt x="14" y="35"/>
                                  </a:lnTo>
                                  <a:lnTo>
                                    <a:pt x="14" y="35"/>
                                  </a:lnTo>
                                  <a:lnTo>
                                    <a:pt x="13" y="35"/>
                                  </a:lnTo>
                                  <a:lnTo>
                                    <a:pt x="13" y="35"/>
                                  </a:lnTo>
                                  <a:close/>
                                  <a:moveTo>
                                    <a:pt x="14" y="35"/>
                                  </a:moveTo>
                                  <a:lnTo>
                                    <a:pt x="14" y="35"/>
                                  </a:lnTo>
                                  <a:lnTo>
                                    <a:pt x="14" y="35"/>
                                  </a:lnTo>
                                  <a:lnTo>
                                    <a:pt x="14" y="35"/>
                                  </a:lnTo>
                                  <a:lnTo>
                                    <a:pt x="14" y="35"/>
                                  </a:lnTo>
                                  <a:close/>
                                  <a:moveTo>
                                    <a:pt x="14" y="35"/>
                                  </a:moveTo>
                                  <a:lnTo>
                                    <a:pt x="14" y="35"/>
                                  </a:lnTo>
                                  <a:lnTo>
                                    <a:pt x="14" y="35"/>
                                  </a:lnTo>
                                  <a:lnTo>
                                    <a:pt x="14" y="35"/>
                                  </a:lnTo>
                                  <a:lnTo>
                                    <a:pt x="14" y="35"/>
                                  </a:lnTo>
                                  <a:close/>
                                  <a:moveTo>
                                    <a:pt x="14" y="35"/>
                                  </a:moveTo>
                                  <a:lnTo>
                                    <a:pt x="14" y="35"/>
                                  </a:lnTo>
                                  <a:lnTo>
                                    <a:pt x="14" y="35"/>
                                  </a:lnTo>
                                  <a:lnTo>
                                    <a:pt x="14" y="35"/>
                                  </a:lnTo>
                                  <a:lnTo>
                                    <a:pt x="14" y="35"/>
                                  </a:lnTo>
                                  <a:close/>
                                  <a:moveTo>
                                    <a:pt x="15" y="35"/>
                                  </a:moveTo>
                                  <a:lnTo>
                                    <a:pt x="15" y="35"/>
                                  </a:lnTo>
                                  <a:lnTo>
                                    <a:pt x="15" y="35"/>
                                  </a:lnTo>
                                  <a:lnTo>
                                    <a:pt x="15" y="35"/>
                                  </a:lnTo>
                                  <a:lnTo>
                                    <a:pt x="15" y="35"/>
                                  </a:lnTo>
                                  <a:close/>
                                  <a:moveTo>
                                    <a:pt x="15" y="35"/>
                                  </a:moveTo>
                                  <a:lnTo>
                                    <a:pt x="15" y="35"/>
                                  </a:lnTo>
                                  <a:lnTo>
                                    <a:pt x="15" y="35"/>
                                  </a:lnTo>
                                  <a:lnTo>
                                    <a:pt x="15" y="35"/>
                                  </a:lnTo>
                                  <a:lnTo>
                                    <a:pt x="15" y="35"/>
                                  </a:lnTo>
                                  <a:close/>
                                  <a:moveTo>
                                    <a:pt x="15" y="35"/>
                                  </a:moveTo>
                                  <a:lnTo>
                                    <a:pt x="15" y="35"/>
                                  </a:lnTo>
                                  <a:lnTo>
                                    <a:pt x="15" y="35"/>
                                  </a:lnTo>
                                  <a:lnTo>
                                    <a:pt x="15" y="35"/>
                                  </a:lnTo>
                                  <a:lnTo>
                                    <a:pt x="15" y="35"/>
                                  </a:lnTo>
                                  <a:close/>
                                  <a:moveTo>
                                    <a:pt x="16" y="35"/>
                                  </a:moveTo>
                                  <a:lnTo>
                                    <a:pt x="16" y="35"/>
                                  </a:lnTo>
                                  <a:lnTo>
                                    <a:pt x="16" y="35"/>
                                  </a:lnTo>
                                  <a:lnTo>
                                    <a:pt x="16" y="35"/>
                                  </a:lnTo>
                                  <a:lnTo>
                                    <a:pt x="16" y="35"/>
                                  </a:lnTo>
                                  <a:close/>
                                  <a:moveTo>
                                    <a:pt x="16" y="35"/>
                                  </a:moveTo>
                                  <a:lnTo>
                                    <a:pt x="16" y="35"/>
                                  </a:lnTo>
                                  <a:lnTo>
                                    <a:pt x="16" y="35"/>
                                  </a:lnTo>
                                  <a:lnTo>
                                    <a:pt x="16" y="35"/>
                                  </a:lnTo>
                                  <a:lnTo>
                                    <a:pt x="16" y="35"/>
                                  </a:lnTo>
                                  <a:close/>
                                  <a:moveTo>
                                    <a:pt x="16" y="35"/>
                                  </a:moveTo>
                                  <a:lnTo>
                                    <a:pt x="16" y="35"/>
                                  </a:lnTo>
                                  <a:lnTo>
                                    <a:pt x="16" y="35"/>
                                  </a:lnTo>
                                  <a:lnTo>
                                    <a:pt x="16" y="35"/>
                                  </a:lnTo>
                                  <a:lnTo>
                                    <a:pt x="16" y="35"/>
                                  </a:lnTo>
                                  <a:close/>
                                  <a:moveTo>
                                    <a:pt x="17" y="35"/>
                                  </a:moveTo>
                                  <a:lnTo>
                                    <a:pt x="17" y="35"/>
                                  </a:lnTo>
                                  <a:lnTo>
                                    <a:pt x="17" y="35"/>
                                  </a:lnTo>
                                  <a:lnTo>
                                    <a:pt x="17" y="35"/>
                                  </a:lnTo>
                                  <a:lnTo>
                                    <a:pt x="17" y="35"/>
                                  </a:lnTo>
                                  <a:close/>
                                  <a:moveTo>
                                    <a:pt x="17" y="35"/>
                                  </a:moveTo>
                                  <a:lnTo>
                                    <a:pt x="17" y="35"/>
                                  </a:lnTo>
                                  <a:lnTo>
                                    <a:pt x="17" y="35"/>
                                  </a:lnTo>
                                  <a:lnTo>
                                    <a:pt x="17" y="35"/>
                                  </a:lnTo>
                                  <a:lnTo>
                                    <a:pt x="17" y="35"/>
                                  </a:lnTo>
                                  <a:close/>
                                  <a:moveTo>
                                    <a:pt x="17" y="35"/>
                                  </a:moveTo>
                                  <a:lnTo>
                                    <a:pt x="17" y="35"/>
                                  </a:lnTo>
                                  <a:lnTo>
                                    <a:pt x="17" y="35"/>
                                  </a:lnTo>
                                  <a:lnTo>
                                    <a:pt x="17" y="35"/>
                                  </a:lnTo>
                                  <a:lnTo>
                                    <a:pt x="17" y="35"/>
                                  </a:lnTo>
                                  <a:close/>
                                  <a:moveTo>
                                    <a:pt x="18" y="35"/>
                                  </a:moveTo>
                                  <a:lnTo>
                                    <a:pt x="18" y="35"/>
                                  </a:lnTo>
                                  <a:lnTo>
                                    <a:pt x="18" y="35"/>
                                  </a:lnTo>
                                  <a:lnTo>
                                    <a:pt x="18" y="35"/>
                                  </a:lnTo>
                                  <a:lnTo>
                                    <a:pt x="18" y="35"/>
                                  </a:lnTo>
                                  <a:close/>
                                  <a:moveTo>
                                    <a:pt x="18" y="35"/>
                                  </a:moveTo>
                                  <a:lnTo>
                                    <a:pt x="18" y="35"/>
                                  </a:lnTo>
                                  <a:lnTo>
                                    <a:pt x="18" y="35"/>
                                  </a:lnTo>
                                  <a:lnTo>
                                    <a:pt x="18" y="35"/>
                                  </a:lnTo>
                                  <a:lnTo>
                                    <a:pt x="18" y="35"/>
                                  </a:lnTo>
                                  <a:close/>
                                  <a:moveTo>
                                    <a:pt x="18" y="35"/>
                                  </a:moveTo>
                                  <a:lnTo>
                                    <a:pt x="18" y="35"/>
                                  </a:lnTo>
                                  <a:lnTo>
                                    <a:pt x="18" y="35"/>
                                  </a:lnTo>
                                  <a:lnTo>
                                    <a:pt x="18" y="35"/>
                                  </a:lnTo>
                                  <a:lnTo>
                                    <a:pt x="18" y="35"/>
                                  </a:lnTo>
                                  <a:close/>
                                  <a:moveTo>
                                    <a:pt x="18" y="35"/>
                                  </a:moveTo>
                                  <a:lnTo>
                                    <a:pt x="19" y="35"/>
                                  </a:lnTo>
                                  <a:lnTo>
                                    <a:pt x="19" y="35"/>
                                  </a:lnTo>
                                  <a:lnTo>
                                    <a:pt x="18" y="35"/>
                                  </a:lnTo>
                                  <a:lnTo>
                                    <a:pt x="18" y="35"/>
                                  </a:lnTo>
                                  <a:close/>
                                  <a:moveTo>
                                    <a:pt x="19" y="35"/>
                                  </a:moveTo>
                                  <a:lnTo>
                                    <a:pt x="19" y="35"/>
                                  </a:lnTo>
                                  <a:lnTo>
                                    <a:pt x="19" y="35"/>
                                  </a:lnTo>
                                  <a:lnTo>
                                    <a:pt x="19" y="35"/>
                                  </a:lnTo>
                                  <a:lnTo>
                                    <a:pt x="19" y="35"/>
                                  </a:lnTo>
                                  <a:close/>
                                  <a:moveTo>
                                    <a:pt x="19" y="35"/>
                                  </a:moveTo>
                                  <a:lnTo>
                                    <a:pt x="19" y="35"/>
                                  </a:lnTo>
                                  <a:lnTo>
                                    <a:pt x="19" y="35"/>
                                  </a:lnTo>
                                  <a:lnTo>
                                    <a:pt x="19" y="35"/>
                                  </a:lnTo>
                                  <a:lnTo>
                                    <a:pt x="19" y="35"/>
                                  </a:lnTo>
                                  <a:close/>
                                  <a:moveTo>
                                    <a:pt x="19" y="35"/>
                                  </a:moveTo>
                                  <a:lnTo>
                                    <a:pt x="20" y="35"/>
                                  </a:lnTo>
                                  <a:lnTo>
                                    <a:pt x="20" y="35"/>
                                  </a:lnTo>
                                  <a:lnTo>
                                    <a:pt x="19" y="35"/>
                                  </a:lnTo>
                                  <a:lnTo>
                                    <a:pt x="19" y="35"/>
                                  </a:lnTo>
                                  <a:close/>
                                  <a:moveTo>
                                    <a:pt x="20" y="35"/>
                                  </a:moveTo>
                                  <a:lnTo>
                                    <a:pt x="20" y="35"/>
                                  </a:lnTo>
                                  <a:lnTo>
                                    <a:pt x="20" y="35"/>
                                  </a:lnTo>
                                  <a:lnTo>
                                    <a:pt x="20" y="35"/>
                                  </a:lnTo>
                                  <a:lnTo>
                                    <a:pt x="20" y="35"/>
                                  </a:lnTo>
                                  <a:close/>
                                  <a:moveTo>
                                    <a:pt x="20" y="35"/>
                                  </a:moveTo>
                                  <a:lnTo>
                                    <a:pt x="20" y="35"/>
                                  </a:lnTo>
                                  <a:lnTo>
                                    <a:pt x="20" y="35"/>
                                  </a:lnTo>
                                  <a:lnTo>
                                    <a:pt x="20" y="35"/>
                                  </a:lnTo>
                                  <a:lnTo>
                                    <a:pt x="20" y="35"/>
                                  </a:lnTo>
                                  <a:close/>
                                  <a:moveTo>
                                    <a:pt x="20" y="35"/>
                                  </a:moveTo>
                                  <a:lnTo>
                                    <a:pt x="21" y="35"/>
                                  </a:lnTo>
                                  <a:lnTo>
                                    <a:pt x="21" y="35"/>
                                  </a:lnTo>
                                  <a:lnTo>
                                    <a:pt x="20" y="35"/>
                                  </a:lnTo>
                                  <a:lnTo>
                                    <a:pt x="20" y="35"/>
                                  </a:lnTo>
                                  <a:close/>
                                  <a:moveTo>
                                    <a:pt x="21" y="35"/>
                                  </a:moveTo>
                                  <a:lnTo>
                                    <a:pt x="21" y="35"/>
                                  </a:lnTo>
                                  <a:lnTo>
                                    <a:pt x="21" y="35"/>
                                  </a:lnTo>
                                  <a:lnTo>
                                    <a:pt x="21" y="35"/>
                                  </a:lnTo>
                                  <a:lnTo>
                                    <a:pt x="21" y="35"/>
                                  </a:lnTo>
                                  <a:close/>
                                  <a:moveTo>
                                    <a:pt x="21" y="35"/>
                                  </a:moveTo>
                                  <a:lnTo>
                                    <a:pt x="21" y="35"/>
                                  </a:lnTo>
                                  <a:lnTo>
                                    <a:pt x="21" y="35"/>
                                  </a:lnTo>
                                  <a:lnTo>
                                    <a:pt x="21" y="35"/>
                                  </a:lnTo>
                                  <a:lnTo>
                                    <a:pt x="21" y="35"/>
                                  </a:lnTo>
                                  <a:close/>
                                  <a:moveTo>
                                    <a:pt x="21" y="35"/>
                                  </a:moveTo>
                                  <a:lnTo>
                                    <a:pt x="21" y="35"/>
                                  </a:lnTo>
                                  <a:lnTo>
                                    <a:pt x="21" y="35"/>
                                  </a:lnTo>
                                  <a:lnTo>
                                    <a:pt x="21" y="35"/>
                                  </a:lnTo>
                                  <a:lnTo>
                                    <a:pt x="21" y="35"/>
                                  </a:lnTo>
                                  <a:close/>
                                  <a:moveTo>
                                    <a:pt x="22" y="35"/>
                                  </a:moveTo>
                                  <a:lnTo>
                                    <a:pt x="22" y="35"/>
                                  </a:lnTo>
                                  <a:lnTo>
                                    <a:pt x="22" y="35"/>
                                  </a:lnTo>
                                  <a:lnTo>
                                    <a:pt x="22" y="35"/>
                                  </a:lnTo>
                                  <a:lnTo>
                                    <a:pt x="22" y="35"/>
                                  </a:lnTo>
                                  <a:close/>
                                  <a:moveTo>
                                    <a:pt x="22" y="35"/>
                                  </a:moveTo>
                                  <a:lnTo>
                                    <a:pt x="22" y="35"/>
                                  </a:lnTo>
                                  <a:lnTo>
                                    <a:pt x="22" y="35"/>
                                  </a:lnTo>
                                  <a:lnTo>
                                    <a:pt x="22" y="35"/>
                                  </a:lnTo>
                                  <a:lnTo>
                                    <a:pt x="22" y="35"/>
                                  </a:lnTo>
                                  <a:close/>
                                  <a:moveTo>
                                    <a:pt x="22" y="35"/>
                                  </a:moveTo>
                                  <a:lnTo>
                                    <a:pt x="22" y="35"/>
                                  </a:lnTo>
                                  <a:lnTo>
                                    <a:pt x="22" y="35"/>
                                  </a:lnTo>
                                  <a:lnTo>
                                    <a:pt x="22" y="35"/>
                                  </a:lnTo>
                                  <a:lnTo>
                                    <a:pt x="22" y="35"/>
                                  </a:lnTo>
                                  <a:close/>
                                  <a:moveTo>
                                    <a:pt x="23" y="35"/>
                                  </a:moveTo>
                                  <a:lnTo>
                                    <a:pt x="23" y="35"/>
                                  </a:lnTo>
                                  <a:lnTo>
                                    <a:pt x="23" y="35"/>
                                  </a:lnTo>
                                  <a:lnTo>
                                    <a:pt x="23" y="35"/>
                                  </a:lnTo>
                                  <a:lnTo>
                                    <a:pt x="23" y="35"/>
                                  </a:lnTo>
                                  <a:close/>
                                  <a:moveTo>
                                    <a:pt x="23" y="35"/>
                                  </a:moveTo>
                                  <a:lnTo>
                                    <a:pt x="23" y="35"/>
                                  </a:lnTo>
                                  <a:lnTo>
                                    <a:pt x="23" y="35"/>
                                  </a:lnTo>
                                  <a:lnTo>
                                    <a:pt x="23" y="35"/>
                                  </a:lnTo>
                                  <a:lnTo>
                                    <a:pt x="23" y="35"/>
                                  </a:lnTo>
                                  <a:close/>
                                  <a:moveTo>
                                    <a:pt x="23" y="35"/>
                                  </a:moveTo>
                                  <a:lnTo>
                                    <a:pt x="23" y="35"/>
                                  </a:lnTo>
                                  <a:lnTo>
                                    <a:pt x="23" y="35"/>
                                  </a:lnTo>
                                  <a:lnTo>
                                    <a:pt x="23" y="35"/>
                                  </a:lnTo>
                                  <a:lnTo>
                                    <a:pt x="23" y="35"/>
                                  </a:lnTo>
                                  <a:close/>
                                  <a:moveTo>
                                    <a:pt x="24" y="35"/>
                                  </a:moveTo>
                                  <a:lnTo>
                                    <a:pt x="24" y="35"/>
                                  </a:lnTo>
                                  <a:lnTo>
                                    <a:pt x="24" y="35"/>
                                  </a:lnTo>
                                  <a:lnTo>
                                    <a:pt x="24" y="35"/>
                                  </a:lnTo>
                                  <a:lnTo>
                                    <a:pt x="24" y="35"/>
                                  </a:lnTo>
                                  <a:close/>
                                  <a:moveTo>
                                    <a:pt x="24" y="35"/>
                                  </a:moveTo>
                                  <a:lnTo>
                                    <a:pt x="24" y="35"/>
                                  </a:lnTo>
                                  <a:lnTo>
                                    <a:pt x="24" y="35"/>
                                  </a:lnTo>
                                  <a:lnTo>
                                    <a:pt x="24" y="35"/>
                                  </a:lnTo>
                                  <a:lnTo>
                                    <a:pt x="24" y="35"/>
                                  </a:lnTo>
                                  <a:close/>
                                  <a:moveTo>
                                    <a:pt x="24" y="35"/>
                                  </a:moveTo>
                                  <a:lnTo>
                                    <a:pt x="24" y="35"/>
                                  </a:lnTo>
                                  <a:lnTo>
                                    <a:pt x="24" y="35"/>
                                  </a:lnTo>
                                  <a:lnTo>
                                    <a:pt x="24" y="35"/>
                                  </a:lnTo>
                                  <a:lnTo>
                                    <a:pt x="24" y="35"/>
                                  </a:lnTo>
                                  <a:close/>
                                  <a:moveTo>
                                    <a:pt x="25" y="35"/>
                                  </a:moveTo>
                                  <a:lnTo>
                                    <a:pt x="25" y="35"/>
                                  </a:lnTo>
                                  <a:lnTo>
                                    <a:pt x="25" y="35"/>
                                  </a:lnTo>
                                  <a:lnTo>
                                    <a:pt x="25" y="35"/>
                                  </a:lnTo>
                                  <a:lnTo>
                                    <a:pt x="25" y="35"/>
                                  </a:lnTo>
                                  <a:close/>
                                  <a:moveTo>
                                    <a:pt x="25" y="35"/>
                                  </a:moveTo>
                                  <a:lnTo>
                                    <a:pt x="25" y="35"/>
                                  </a:lnTo>
                                  <a:lnTo>
                                    <a:pt x="25" y="35"/>
                                  </a:lnTo>
                                  <a:lnTo>
                                    <a:pt x="25" y="35"/>
                                  </a:lnTo>
                                  <a:lnTo>
                                    <a:pt x="25" y="35"/>
                                  </a:lnTo>
                                  <a:close/>
                                  <a:moveTo>
                                    <a:pt x="25" y="35"/>
                                  </a:moveTo>
                                  <a:lnTo>
                                    <a:pt x="25" y="35"/>
                                  </a:lnTo>
                                  <a:lnTo>
                                    <a:pt x="25" y="35"/>
                                  </a:lnTo>
                                  <a:lnTo>
                                    <a:pt x="25" y="35"/>
                                  </a:lnTo>
                                  <a:lnTo>
                                    <a:pt x="25" y="35"/>
                                  </a:lnTo>
                                  <a:close/>
                                  <a:moveTo>
                                    <a:pt x="25" y="35"/>
                                  </a:moveTo>
                                  <a:lnTo>
                                    <a:pt x="26" y="35"/>
                                  </a:lnTo>
                                  <a:lnTo>
                                    <a:pt x="26" y="35"/>
                                  </a:lnTo>
                                  <a:lnTo>
                                    <a:pt x="25" y="35"/>
                                  </a:lnTo>
                                  <a:lnTo>
                                    <a:pt x="25" y="35"/>
                                  </a:lnTo>
                                  <a:close/>
                                  <a:moveTo>
                                    <a:pt x="26" y="35"/>
                                  </a:moveTo>
                                  <a:lnTo>
                                    <a:pt x="26" y="35"/>
                                  </a:lnTo>
                                  <a:lnTo>
                                    <a:pt x="26" y="35"/>
                                  </a:lnTo>
                                  <a:lnTo>
                                    <a:pt x="26" y="35"/>
                                  </a:lnTo>
                                  <a:lnTo>
                                    <a:pt x="26" y="35"/>
                                  </a:lnTo>
                                  <a:close/>
                                  <a:moveTo>
                                    <a:pt x="26" y="35"/>
                                  </a:moveTo>
                                  <a:lnTo>
                                    <a:pt x="26" y="35"/>
                                  </a:lnTo>
                                  <a:lnTo>
                                    <a:pt x="26" y="35"/>
                                  </a:lnTo>
                                  <a:lnTo>
                                    <a:pt x="26" y="35"/>
                                  </a:lnTo>
                                  <a:lnTo>
                                    <a:pt x="26" y="35"/>
                                  </a:lnTo>
                                  <a:close/>
                                  <a:moveTo>
                                    <a:pt x="26" y="35"/>
                                  </a:moveTo>
                                  <a:lnTo>
                                    <a:pt x="27" y="35"/>
                                  </a:lnTo>
                                  <a:lnTo>
                                    <a:pt x="27" y="35"/>
                                  </a:lnTo>
                                  <a:lnTo>
                                    <a:pt x="26" y="35"/>
                                  </a:lnTo>
                                  <a:lnTo>
                                    <a:pt x="26" y="35"/>
                                  </a:lnTo>
                                  <a:close/>
                                  <a:moveTo>
                                    <a:pt x="27" y="35"/>
                                  </a:moveTo>
                                  <a:lnTo>
                                    <a:pt x="27" y="35"/>
                                  </a:lnTo>
                                  <a:lnTo>
                                    <a:pt x="27" y="35"/>
                                  </a:lnTo>
                                  <a:lnTo>
                                    <a:pt x="27" y="35"/>
                                  </a:lnTo>
                                  <a:lnTo>
                                    <a:pt x="27" y="35"/>
                                  </a:lnTo>
                                  <a:close/>
                                  <a:moveTo>
                                    <a:pt x="27" y="35"/>
                                  </a:moveTo>
                                  <a:lnTo>
                                    <a:pt x="27" y="35"/>
                                  </a:lnTo>
                                  <a:lnTo>
                                    <a:pt x="27" y="35"/>
                                  </a:lnTo>
                                  <a:lnTo>
                                    <a:pt x="27" y="35"/>
                                  </a:lnTo>
                                  <a:lnTo>
                                    <a:pt x="27" y="35"/>
                                  </a:lnTo>
                                  <a:close/>
                                  <a:moveTo>
                                    <a:pt x="27" y="35"/>
                                  </a:moveTo>
                                  <a:lnTo>
                                    <a:pt x="28" y="35"/>
                                  </a:lnTo>
                                  <a:lnTo>
                                    <a:pt x="28" y="35"/>
                                  </a:lnTo>
                                  <a:lnTo>
                                    <a:pt x="27" y="35"/>
                                  </a:lnTo>
                                  <a:lnTo>
                                    <a:pt x="27" y="35"/>
                                  </a:lnTo>
                                  <a:close/>
                                  <a:moveTo>
                                    <a:pt x="28" y="35"/>
                                  </a:moveTo>
                                  <a:lnTo>
                                    <a:pt x="28" y="35"/>
                                  </a:lnTo>
                                  <a:lnTo>
                                    <a:pt x="28" y="35"/>
                                  </a:lnTo>
                                  <a:lnTo>
                                    <a:pt x="28" y="35"/>
                                  </a:lnTo>
                                  <a:lnTo>
                                    <a:pt x="28" y="35"/>
                                  </a:lnTo>
                                  <a:close/>
                                  <a:moveTo>
                                    <a:pt x="28" y="35"/>
                                  </a:moveTo>
                                  <a:lnTo>
                                    <a:pt x="28" y="35"/>
                                  </a:lnTo>
                                  <a:lnTo>
                                    <a:pt x="28" y="35"/>
                                  </a:lnTo>
                                  <a:lnTo>
                                    <a:pt x="28" y="35"/>
                                  </a:lnTo>
                                  <a:lnTo>
                                    <a:pt x="28" y="35"/>
                                  </a:lnTo>
                                  <a:close/>
                                  <a:moveTo>
                                    <a:pt x="28" y="35"/>
                                  </a:moveTo>
                                  <a:lnTo>
                                    <a:pt x="28" y="35"/>
                                  </a:lnTo>
                                  <a:lnTo>
                                    <a:pt x="28" y="35"/>
                                  </a:lnTo>
                                  <a:lnTo>
                                    <a:pt x="28" y="35"/>
                                  </a:lnTo>
                                  <a:lnTo>
                                    <a:pt x="28"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5"/>
                                  </a:moveTo>
                                  <a:lnTo>
                                    <a:pt x="29" y="34"/>
                                  </a:lnTo>
                                  <a:lnTo>
                                    <a:pt x="29" y="34"/>
                                  </a:lnTo>
                                  <a:lnTo>
                                    <a:pt x="29" y="35"/>
                                  </a:lnTo>
                                  <a:lnTo>
                                    <a:pt x="29" y="35"/>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1"/>
                                  </a:moveTo>
                                  <a:lnTo>
                                    <a:pt x="29" y="31"/>
                                  </a:lnTo>
                                  <a:lnTo>
                                    <a:pt x="29" y="31"/>
                                  </a:lnTo>
                                  <a:lnTo>
                                    <a:pt x="29" y="31"/>
                                  </a:lnTo>
                                  <a:lnTo>
                                    <a:pt x="29" y="31"/>
                                  </a:lnTo>
                                  <a:close/>
                                  <a:moveTo>
                                    <a:pt x="29" y="31"/>
                                  </a:moveTo>
                                  <a:lnTo>
                                    <a:pt x="29" y="31"/>
                                  </a:lnTo>
                                  <a:lnTo>
                                    <a:pt x="29" y="31"/>
                                  </a:lnTo>
                                  <a:lnTo>
                                    <a:pt x="29" y="31"/>
                                  </a:lnTo>
                                  <a:lnTo>
                                    <a:pt x="29" y="31"/>
                                  </a:lnTo>
                                  <a:close/>
                                  <a:moveTo>
                                    <a:pt x="29" y="31"/>
                                  </a:moveTo>
                                  <a:lnTo>
                                    <a:pt x="29" y="31"/>
                                  </a:lnTo>
                                  <a:lnTo>
                                    <a:pt x="29" y="31"/>
                                  </a:lnTo>
                                  <a:lnTo>
                                    <a:pt x="29" y="31"/>
                                  </a:lnTo>
                                  <a:lnTo>
                                    <a:pt x="29" y="31"/>
                                  </a:lnTo>
                                  <a:close/>
                                  <a:moveTo>
                                    <a:pt x="29" y="31"/>
                                  </a:moveTo>
                                  <a:lnTo>
                                    <a:pt x="29" y="30"/>
                                  </a:lnTo>
                                  <a:lnTo>
                                    <a:pt x="29" y="30"/>
                                  </a:lnTo>
                                  <a:lnTo>
                                    <a:pt x="29" y="31"/>
                                  </a:lnTo>
                                  <a:lnTo>
                                    <a:pt x="29" y="31"/>
                                  </a:lnTo>
                                  <a:close/>
                                  <a:moveTo>
                                    <a:pt x="29" y="30"/>
                                  </a:moveTo>
                                  <a:lnTo>
                                    <a:pt x="29" y="30"/>
                                  </a:lnTo>
                                  <a:lnTo>
                                    <a:pt x="29" y="30"/>
                                  </a:lnTo>
                                  <a:lnTo>
                                    <a:pt x="29" y="30"/>
                                  </a:lnTo>
                                  <a:lnTo>
                                    <a:pt x="29" y="30"/>
                                  </a:lnTo>
                                  <a:close/>
                                  <a:moveTo>
                                    <a:pt x="29" y="30"/>
                                  </a:moveTo>
                                  <a:lnTo>
                                    <a:pt x="29" y="30"/>
                                  </a:lnTo>
                                  <a:lnTo>
                                    <a:pt x="29" y="30"/>
                                  </a:lnTo>
                                  <a:lnTo>
                                    <a:pt x="29" y="30"/>
                                  </a:lnTo>
                                  <a:lnTo>
                                    <a:pt x="29" y="30"/>
                                  </a:lnTo>
                                  <a:close/>
                                  <a:moveTo>
                                    <a:pt x="29" y="30"/>
                                  </a:moveTo>
                                  <a:lnTo>
                                    <a:pt x="29" y="29"/>
                                  </a:lnTo>
                                  <a:lnTo>
                                    <a:pt x="29" y="29"/>
                                  </a:lnTo>
                                  <a:lnTo>
                                    <a:pt x="29" y="30"/>
                                  </a:lnTo>
                                  <a:lnTo>
                                    <a:pt x="29" y="30"/>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7"/>
                                  </a:moveTo>
                                  <a:lnTo>
                                    <a:pt x="29" y="27"/>
                                  </a:lnTo>
                                  <a:lnTo>
                                    <a:pt x="29" y="27"/>
                                  </a:lnTo>
                                  <a:lnTo>
                                    <a:pt x="29" y="27"/>
                                  </a:lnTo>
                                  <a:lnTo>
                                    <a:pt x="29" y="27"/>
                                  </a:lnTo>
                                  <a:close/>
                                  <a:moveTo>
                                    <a:pt x="29" y="27"/>
                                  </a:moveTo>
                                  <a:lnTo>
                                    <a:pt x="29" y="27"/>
                                  </a:lnTo>
                                  <a:lnTo>
                                    <a:pt x="29" y="27"/>
                                  </a:lnTo>
                                  <a:lnTo>
                                    <a:pt x="29" y="27"/>
                                  </a:lnTo>
                                  <a:lnTo>
                                    <a:pt x="29" y="27"/>
                                  </a:lnTo>
                                  <a:close/>
                                  <a:moveTo>
                                    <a:pt x="29" y="27"/>
                                  </a:moveTo>
                                  <a:lnTo>
                                    <a:pt x="29" y="27"/>
                                  </a:lnTo>
                                  <a:lnTo>
                                    <a:pt x="29" y="27"/>
                                  </a:lnTo>
                                  <a:lnTo>
                                    <a:pt x="29" y="27"/>
                                  </a:lnTo>
                                  <a:lnTo>
                                    <a:pt x="29" y="27"/>
                                  </a:lnTo>
                                  <a:close/>
                                  <a:moveTo>
                                    <a:pt x="29" y="27"/>
                                  </a:moveTo>
                                  <a:lnTo>
                                    <a:pt x="29" y="26"/>
                                  </a:lnTo>
                                  <a:lnTo>
                                    <a:pt x="29" y="26"/>
                                  </a:lnTo>
                                  <a:lnTo>
                                    <a:pt x="29" y="27"/>
                                  </a:lnTo>
                                  <a:lnTo>
                                    <a:pt x="29" y="27"/>
                                  </a:lnTo>
                                  <a:close/>
                                  <a:moveTo>
                                    <a:pt x="29" y="26"/>
                                  </a:moveTo>
                                  <a:lnTo>
                                    <a:pt x="29" y="26"/>
                                  </a:lnTo>
                                  <a:lnTo>
                                    <a:pt x="29" y="26"/>
                                  </a:lnTo>
                                  <a:lnTo>
                                    <a:pt x="29" y="26"/>
                                  </a:lnTo>
                                  <a:lnTo>
                                    <a:pt x="29" y="26"/>
                                  </a:lnTo>
                                  <a:close/>
                                  <a:moveTo>
                                    <a:pt x="29" y="26"/>
                                  </a:moveTo>
                                  <a:lnTo>
                                    <a:pt x="29" y="26"/>
                                  </a:lnTo>
                                  <a:lnTo>
                                    <a:pt x="29" y="26"/>
                                  </a:lnTo>
                                  <a:lnTo>
                                    <a:pt x="29" y="26"/>
                                  </a:lnTo>
                                  <a:lnTo>
                                    <a:pt x="29" y="26"/>
                                  </a:lnTo>
                                  <a:close/>
                                  <a:moveTo>
                                    <a:pt x="29" y="26"/>
                                  </a:moveTo>
                                  <a:lnTo>
                                    <a:pt x="29" y="25"/>
                                  </a:lnTo>
                                  <a:lnTo>
                                    <a:pt x="29" y="25"/>
                                  </a:lnTo>
                                  <a:lnTo>
                                    <a:pt x="29" y="26"/>
                                  </a:lnTo>
                                  <a:lnTo>
                                    <a:pt x="29" y="26"/>
                                  </a:lnTo>
                                  <a:close/>
                                  <a:moveTo>
                                    <a:pt x="29" y="25"/>
                                  </a:moveTo>
                                  <a:lnTo>
                                    <a:pt x="29" y="25"/>
                                  </a:lnTo>
                                  <a:lnTo>
                                    <a:pt x="29" y="25"/>
                                  </a:lnTo>
                                  <a:lnTo>
                                    <a:pt x="29" y="25"/>
                                  </a:lnTo>
                                  <a:lnTo>
                                    <a:pt x="29" y="25"/>
                                  </a:lnTo>
                                  <a:close/>
                                  <a:moveTo>
                                    <a:pt x="29" y="25"/>
                                  </a:moveTo>
                                  <a:lnTo>
                                    <a:pt x="29" y="25"/>
                                  </a:lnTo>
                                  <a:lnTo>
                                    <a:pt x="29" y="25"/>
                                  </a:lnTo>
                                  <a:lnTo>
                                    <a:pt x="29" y="25"/>
                                  </a:lnTo>
                                  <a:lnTo>
                                    <a:pt x="29" y="25"/>
                                  </a:lnTo>
                                  <a:close/>
                                  <a:moveTo>
                                    <a:pt x="29" y="25"/>
                                  </a:moveTo>
                                  <a:lnTo>
                                    <a:pt x="29" y="24"/>
                                  </a:lnTo>
                                  <a:lnTo>
                                    <a:pt x="29" y="24"/>
                                  </a:lnTo>
                                  <a:lnTo>
                                    <a:pt x="29" y="25"/>
                                  </a:lnTo>
                                  <a:lnTo>
                                    <a:pt x="29" y="25"/>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2"/>
                                  </a:moveTo>
                                  <a:lnTo>
                                    <a:pt x="29" y="22"/>
                                  </a:lnTo>
                                  <a:lnTo>
                                    <a:pt x="29" y="22"/>
                                  </a:lnTo>
                                  <a:lnTo>
                                    <a:pt x="29" y="22"/>
                                  </a:lnTo>
                                  <a:lnTo>
                                    <a:pt x="29" y="22"/>
                                  </a:lnTo>
                                  <a:close/>
                                  <a:moveTo>
                                    <a:pt x="29" y="22"/>
                                  </a:moveTo>
                                  <a:lnTo>
                                    <a:pt x="29" y="22"/>
                                  </a:lnTo>
                                  <a:lnTo>
                                    <a:pt x="29" y="22"/>
                                  </a:lnTo>
                                  <a:lnTo>
                                    <a:pt x="29" y="22"/>
                                  </a:lnTo>
                                  <a:lnTo>
                                    <a:pt x="29" y="22"/>
                                  </a:lnTo>
                                  <a:close/>
                                  <a:moveTo>
                                    <a:pt x="29" y="22"/>
                                  </a:moveTo>
                                  <a:lnTo>
                                    <a:pt x="29" y="22"/>
                                  </a:lnTo>
                                  <a:lnTo>
                                    <a:pt x="29" y="22"/>
                                  </a:lnTo>
                                  <a:lnTo>
                                    <a:pt x="29" y="22"/>
                                  </a:lnTo>
                                  <a:lnTo>
                                    <a:pt x="29" y="22"/>
                                  </a:lnTo>
                                  <a:close/>
                                  <a:moveTo>
                                    <a:pt x="29" y="22"/>
                                  </a:moveTo>
                                  <a:lnTo>
                                    <a:pt x="29" y="21"/>
                                  </a:lnTo>
                                  <a:lnTo>
                                    <a:pt x="29" y="21"/>
                                  </a:lnTo>
                                  <a:lnTo>
                                    <a:pt x="29" y="22"/>
                                  </a:lnTo>
                                  <a:lnTo>
                                    <a:pt x="29" y="22"/>
                                  </a:lnTo>
                                  <a:close/>
                                  <a:moveTo>
                                    <a:pt x="29" y="21"/>
                                  </a:moveTo>
                                  <a:lnTo>
                                    <a:pt x="29" y="21"/>
                                  </a:lnTo>
                                  <a:lnTo>
                                    <a:pt x="29" y="21"/>
                                  </a:lnTo>
                                  <a:lnTo>
                                    <a:pt x="29" y="21"/>
                                  </a:lnTo>
                                  <a:lnTo>
                                    <a:pt x="29" y="21"/>
                                  </a:lnTo>
                                  <a:close/>
                                  <a:moveTo>
                                    <a:pt x="29" y="21"/>
                                  </a:moveTo>
                                  <a:lnTo>
                                    <a:pt x="29" y="21"/>
                                  </a:lnTo>
                                  <a:lnTo>
                                    <a:pt x="29" y="21"/>
                                  </a:lnTo>
                                  <a:lnTo>
                                    <a:pt x="29" y="21"/>
                                  </a:lnTo>
                                  <a:lnTo>
                                    <a:pt x="29" y="21"/>
                                  </a:lnTo>
                                  <a:close/>
                                  <a:moveTo>
                                    <a:pt x="29" y="21"/>
                                  </a:moveTo>
                                  <a:lnTo>
                                    <a:pt x="29" y="20"/>
                                  </a:lnTo>
                                  <a:lnTo>
                                    <a:pt x="29" y="20"/>
                                  </a:lnTo>
                                  <a:lnTo>
                                    <a:pt x="29" y="21"/>
                                  </a:lnTo>
                                  <a:lnTo>
                                    <a:pt x="29" y="21"/>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7"/>
                                  </a:moveTo>
                                  <a:lnTo>
                                    <a:pt x="29" y="17"/>
                                  </a:lnTo>
                                  <a:lnTo>
                                    <a:pt x="29" y="17"/>
                                  </a:lnTo>
                                  <a:lnTo>
                                    <a:pt x="29" y="17"/>
                                  </a:lnTo>
                                  <a:lnTo>
                                    <a:pt x="29" y="17"/>
                                  </a:lnTo>
                                  <a:close/>
                                  <a:moveTo>
                                    <a:pt x="29" y="17"/>
                                  </a:moveTo>
                                  <a:lnTo>
                                    <a:pt x="29" y="17"/>
                                  </a:lnTo>
                                  <a:lnTo>
                                    <a:pt x="29" y="17"/>
                                  </a:lnTo>
                                  <a:lnTo>
                                    <a:pt x="29" y="17"/>
                                  </a:lnTo>
                                  <a:lnTo>
                                    <a:pt x="29" y="17"/>
                                  </a:lnTo>
                                  <a:close/>
                                  <a:moveTo>
                                    <a:pt x="29" y="17"/>
                                  </a:moveTo>
                                  <a:lnTo>
                                    <a:pt x="29" y="17"/>
                                  </a:lnTo>
                                  <a:lnTo>
                                    <a:pt x="29" y="17"/>
                                  </a:lnTo>
                                  <a:lnTo>
                                    <a:pt x="29" y="17"/>
                                  </a:lnTo>
                                  <a:lnTo>
                                    <a:pt x="29" y="17"/>
                                  </a:lnTo>
                                  <a:close/>
                                  <a:moveTo>
                                    <a:pt x="29" y="17"/>
                                  </a:moveTo>
                                  <a:lnTo>
                                    <a:pt x="29" y="16"/>
                                  </a:lnTo>
                                  <a:lnTo>
                                    <a:pt x="29" y="16"/>
                                  </a:lnTo>
                                  <a:lnTo>
                                    <a:pt x="29" y="17"/>
                                  </a:lnTo>
                                  <a:lnTo>
                                    <a:pt x="29" y="17"/>
                                  </a:lnTo>
                                  <a:close/>
                                  <a:moveTo>
                                    <a:pt x="29" y="16"/>
                                  </a:moveTo>
                                  <a:lnTo>
                                    <a:pt x="29" y="16"/>
                                  </a:lnTo>
                                  <a:lnTo>
                                    <a:pt x="29" y="16"/>
                                  </a:lnTo>
                                  <a:lnTo>
                                    <a:pt x="29" y="16"/>
                                  </a:lnTo>
                                  <a:lnTo>
                                    <a:pt x="29" y="16"/>
                                  </a:lnTo>
                                  <a:close/>
                                  <a:moveTo>
                                    <a:pt x="29" y="16"/>
                                  </a:moveTo>
                                  <a:lnTo>
                                    <a:pt x="29" y="16"/>
                                  </a:lnTo>
                                  <a:lnTo>
                                    <a:pt x="29" y="16"/>
                                  </a:lnTo>
                                  <a:lnTo>
                                    <a:pt x="29" y="16"/>
                                  </a:lnTo>
                                  <a:lnTo>
                                    <a:pt x="29" y="16"/>
                                  </a:lnTo>
                                  <a:close/>
                                  <a:moveTo>
                                    <a:pt x="29" y="16"/>
                                  </a:moveTo>
                                  <a:lnTo>
                                    <a:pt x="29" y="15"/>
                                  </a:lnTo>
                                  <a:lnTo>
                                    <a:pt x="29" y="15"/>
                                  </a:lnTo>
                                  <a:lnTo>
                                    <a:pt x="29" y="16"/>
                                  </a:lnTo>
                                  <a:lnTo>
                                    <a:pt x="29" y="16"/>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2"/>
                                  </a:moveTo>
                                  <a:lnTo>
                                    <a:pt x="29" y="12"/>
                                  </a:lnTo>
                                  <a:lnTo>
                                    <a:pt x="29" y="12"/>
                                  </a:lnTo>
                                  <a:lnTo>
                                    <a:pt x="29" y="12"/>
                                  </a:lnTo>
                                  <a:lnTo>
                                    <a:pt x="29" y="12"/>
                                  </a:lnTo>
                                  <a:close/>
                                  <a:moveTo>
                                    <a:pt x="29" y="12"/>
                                  </a:moveTo>
                                  <a:lnTo>
                                    <a:pt x="29" y="12"/>
                                  </a:lnTo>
                                  <a:lnTo>
                                    <a:pt x="29" y="12"/>
                                  </a:lnTo>
                                  <a:lnTo>
                                    <a:pt x="29" y="12"/>
                                  </a:lnTo>
                                  <a:lnTo>
                                    <a:pt x="29" y="12"/>
                                  </a:lnTo>
                                  <a:close/>
                                  <a:moveTo>
                                    <a:pt x="29" y="12"/>
                                  </a:moveTo>
                                  <a:lnTo>
                                    <a:pt x="29" y="12"/>
                                  </a:lnTo>
                                  <a:lnTo>
                                    <a:pt x="29" y="12"/>
                                  </a:lnTo>
                                  <a:lnTo>
                                    <a:pt x="29" y="12"/>
                                  </a:lnTo>
                                  <a:lnTo>
                                    <a:pt x="29" y="12"/>
                                  </a:lnTo>
                                  <a:close/>
                                  <a:moveTo>
                                    <a:pt x="29" y="12"/>
                                  </a:moveTo>
                                  <a:lnTo>
                                    <a:pt x="29" y="11"/>
                                  </a:lnTo>
                                  <a:lnTo>
                                    <a:pt x="29" y="11"/>
                                  </a:lnTo>
                                  <a:lnTo>
                                    <a:pt x="29" y="12"/>
                                  </a:lnTo>
                                  <a:lnTo>
                                    <a:pt x="29" y="12"/>
                                  </a:lnTo>
                                  <a:close/>
                                  <a:moveTo>
                                    <a:pt x="29" y="11"/>
                                  </a:moveTo>
                                  <a:lnTo>
                                    <a:pt x="29" y="11"/>
                                  </a:lnTo>
                                  <a:lnTo>
                                    <a:pt x="29" y="11"/>
                                  </a:lnTo>
                                  <a:lnTo>
                                    <a:pt x="29" y="11"/>
                                  </a:lnTo>
                                  <a:lnTo>
                                    <a:pt x="29" y="11"/>
                                  </a:lnTo>
                                  <a:close/>
                                  <a:moveTo>
                                    <a:pt x="29" y="11"/>
                                  </a:moveTo>
                                  <a:lnTo>
                                    <a:pt x="29" y="11"/>
                                  </a:lnTo>
                                  <a:lnTo>
                                    <a:pt x="29" y="11"/>
                                  </a:lnTo>
                                  <a:lnTo>
                                    <a:pt x="29" y="11"/>
                                  </a:lnTo>
                                  <a:lnTo>
                                    <a:pt x="29" y="11"/>
                                  </a:lnTo>
                                  <a:close/>
                                  <a:moveTo>
                                    <a:pt x="29" y="11"/>
                                  </a:moveTo>
                                  <a:lnTo>
                                    <a:pt x="29" y="10"/>
                                  </a:lnTo>
                                  <a:lnTo>
                                    <a:pt x="29" y="10"/>
                                  </a:lnTo>
                                  <a:lnTo>
                                    <a:pt x="29" y="11"/>
                                  </a:lnTo>
                                  <a:lnTo>
                                    <a:pt x="29" y="11"/>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8"/>
                                  </a:moveTo>
                                  <a:lnTo>
                                    <a:pt x="29" y="8"/>
                                  </a:lnTo>
                                  <a:lnTo>
                                    <a:pt x="29" y="8"/>
                                  </a:lnTo>
                                  <a:lnTo>
                                    <a:pt x="29" y="8"/>
                                  </a:lnTo>
                                  <a:lnTo>
                                    <a:pt x="29" y="8"/>
                                  </a:lnTo>
                                  <a:close/>
                                  <a:moveTo>
                                    <a:pt x="29" y="8"/>
                                  </a:moveTo>
                                  <a:lnTo>
                                    <a:pt x="29" y="8"/>
                                  </a:lnTo>
                                  <a:lnTo>
                                    <a:pt x="29" y="8"/>
                                  </a:lnTo>
                                  <a:lnTo>
                                    <a:pt x="29" y="8"/>
                                  </a:lnTo>
                                  <a:lnTo>
                                    <a:pt x="29" y="8"/>
                                  </a:lnTo>
                                  <a:close/>
                                  <a:moveTo>
                                    <a:pt x="29" y="8"/>
                                  </a:moveTo>
                                  <a:lnTo>
                                    <a:pt x="29" y="8"/>
                                  </a:lnTo>
                                  <a:lnTo>
                                    <a:pt x="29" y="8"/>
                                  </a:lnTo>
                                  <a:lnTo>
                                    <a:pt x="29" y="8"/>
                                  </a:lnTo>
                                  <a:lnTo>
                                    <a:pt x="29" y="8"/>
                                  </a:lnTo>
                                  <a:close/>
                                  <a:moveTo>
                                    <a:pt x="29" y="8"/>
                                  </a:moveTo>
                                  <a:lnTo>
                                    <a:pt x="29" y="7"/>
                                  </a:lnTo>
                                  <a:lnTo>
                                    <a:pt x="29" y="7"/>
                                  </a:lnTo>
                                  <a:lnTo>
                                    <a:pt x="29" y="8"/>
                                  </a:lnTo>
                                  <a:lnTo>
                                    <a:pt x="29" y="8"/>
                                  </a:lnTo>
                                  <a:close/>
                                  <a:moveTo>
                                    <a:pt x="29" y="7"/>
                                  </a:moveTo>
                                  <a:lnTo>
                                    <a:pt x="29" y="7"/>
                                  </a:lnTo>
                                  <a:lnTo>
                                    <a:pt x="29" y="7"/>
                                  </a:lnTo>
                                  <a:lnTo>
                                    <a:pt x="29" y="7"/>
                                  </a:lnTo>
                                  <a:lnTo>
                                    <a:pt x="29" y="7"/>
                                  </a:lnTo>
                                  <a:close/>
                                  <a:moveTo>
                                    <a:pt x="29" y="7"/>
                                  </a:moveTo>
                                  <a:lnTo>
                                    <a:pt x="29" y="7"/>
                                  </a:lnTo>
                                  <a:lnTo>
                                    <a:pt x="29" y="7"/>
                                  </a:lnTo>
                                  <a:lnTo>
                                    <a:pt x="29" y="7"/>
                                  </a:lnTo>
                                  <a:lnTo>
                                    <a:pt x="29" y="7"/>
                                  </a:lnTo>
                                  <a:close/>
                                  <a:moveTo>
                                    <a:pt x="29" y="7"/>
                                  </a:moveTo>
                                  <a:lnTo>
                                    <a:pt x="29" y="6"/>
                                  </a:lnTo>
                                  <a:lnTo>
                                    <a:pt x="29" y="6"/>
                                  </a:lnTo>
                                  <a:lnTo>
                                    <a:pt x="29" y="7"/>
                                  </a:lnTo>
                                  <a:lnTo>
                                    <a:pt x="29" y="7"/>
                                  </a:lnTo>
                                  <a:close/>
                                  <a:moveTo>
                                    <a:pt x="29" y="6"/>
                                  </a:moveTo>
                                  <a:lnTo>
                                    <a:pt x="29" y="6"/>
                                  </a:lnTo>
                                  <a:lnTo>
                                    <a:pt x="29" y="6"/>
                                  </a:lnTo>
                                  <a:lnTo>
                                    <a:pt x="29" y="6"/>
                                  </a:lnTo>
                                  <a:lnTo>
                                    <a:pt x="29" y="6"/>
                                  </a:lnTo>
                                  <a:close/>
                                  <a:moveTo>
                                    <a:pt x="29" y="6"/>
                                  </a:moveTo>
                                  <a:lnTo>
                                    <a:pt x="29" y="6"/>
                                  </a:lnTo>
                                  <a:lnTo>
                                    <a:pt x="29" y="6"/>
                                  </a:lnTo>
                                  <a:lnTo>
                                    <a:pt x="29" y="6"/>
                                  </a:lnTo>
                                  <a:lnTo>
                                    <a:pt x="29" y="6"/>
                                  </a:lnTo>
                                  <a:close/>
                                  <a:moveTo>
                                    <a:pt x="29" y="6"/>
                                  </a:moveTo>
                                  <a:lnTo>
                                    <a:pt x="29" y="5"/>
                                  </a:lnTo>
                                  <a:lnTo>
                                    <a:pt x="29" y="5"/>
                                  </a:lnTo>
                                  <a:lnTo>
                                    <a:pt x="29" y="6"/>
                                  </a:lnTo>
                                  <a:lnTo>
                                    <a:pt x="29" y="6"/>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3"/>
                                  </a:moveTo>
                                  <a:lnTo>
                                    <a:pt x="29" y="3"/>
                                  </a:lnTo>
                                  <a:lnTo>
                                    <a:pt x="29" y="3"/>
                                  </a:lnTo>
                                  <a:lnTo>
                                    <a:pt x="29" y="3"/>
                                  </a:lnTo>
                                  <a:lnTo>
                                    <a:pt x="29" y="3"/>
                                  </a:lnTo>
                                  <a:close/>
                                  <a:moveTo>
                                    <a:pt x="29" y="3"/>
                                  </a:moveTo>
                                  <a:lnTo>
                                    <a:pt x="29" y="3"/>
                                  </a:lnTo>
                                  <a:lnTo>
                                    <a:pt x="29" y="3"/>
                                  </a:lnTo>
                                  <a:lnTo>
                                    <a:pt x="29" y="3"/>
                                  </a:lnTo>
                                  <a:lnTo>
                                    <a:pt x="29" y="3"/>
                                  </a:lnTo>
                                  <a:close/>
                                  <a:moveTo>
                                    <a:pt x="29" y="3"/>
                                  </a:moveTo>
                                  <a:lnTo>
                                    <a:pt x="29" y="3"/>
                                  </a:lnTo>
                                  <a:lnTo>
                                    <a:pt x="29" y="3"/>
                                  </a:lnTo>
                                  <a:lnTo>
                                    <a:pt x="29" y="3"/>
                                  </a:lnTo>
                                  <a:lnTo>
                                    <a:pt x="29" y="3"/>
                                  </a:lnTo>
                                  <a:close/>
                                  <a:moveTo>
                                    <a:pt x="29" y="3"/>
                                  </a:moveTo>
                                  <a:lnTo>
                                    <a:pt x="29" y="2"/>
                                  </a:lnTo>
                                  <a:lnTo>
                                    <a:pt x="29" y="2"/>
                                  </a:lnTo>
                                  <a:lnTo>
                                    <a:pt x="29" y="3"/>
                                  </a:lnTo>
                                  <a:lnTo>
                                    <a:pt x="29" y="3"/>
                                  </a:lnTo>
                                  <a:close/>
                                  <a:moveTo>
                                    <a:pt x="29" y="2"/>
                                  </a:moveTo>
                                  <a:lnTo>
                                    <a:pt x="29" y="2"/>
                                  </a:lnTo>
                                  <a:lnTo>
                                    <a:pt x="29" y="2"/>
                                  </a:lnTo>
                                  <a:lnTo>
                                    <a:pt x="29" y="2"/>
                                  </a:lnTo>
                                  <a:lnTo>
                                    <a:pt x="29" y="2"/>
                                  </a:lnTo>
                                  <a:close/>
                                  <a:moveTo>
                                    <a:pt x="29" y="2"/>
                                  </a:moveTo>
                                  <a:lnTo>
                                    <a:pt x="29" y="2"/>
                                  </a:lnTo>
                                  <a:lnTo>
                                    <a:pt x="29" y="2"/>
                                  </a:lnTo>
                                  <a:lnTo>
                                    <a:pt x="29" y="2"/>
                                  </a:lnTo>
                                  <a:lnTo>
                                    <a:pt x="29" y="2"/>
                                  </a:lnTo>
                                  <a:close/>
                                  <a:moveTo>
                                    <a:pt x="29" y="2"/>
                                  </a:moveTo>
                                  <a:lnTo>
                                    <a:pt x="29" y="1"/>
                                  </a:lnTo>
                                  <a:lnTo>
                                    <a:pt x="29" y="1"/>
                                  </a:lnTo>
                                  <a:lnTo>
                                    <a:pt x="29" y="2"/>
                                  </a:lnTo>
                                  <a:lnTo>
                                    <a:pt x="29" y="2"/>
                                  </a:lnTo>
                                  <a:close/>
                                  <a:moveTo>
                                    <a:pt x="29" y="1"/>
                                  </a:moveTo>
                                  <a:lnTo>
                                    <a:pt x="29" y="1"/>
                                  </a:lnTo>
                                  <a:lnTo>
                                    <a:pt x="29" y="1"/>
                                  </a:lnTo>
                                  <a:lnTo>
                                    <a:pt x="29" y="1"/>
                                  </a:lnTo>
                                  <a:lnTo>
                                    <a:pt x="29" y="1"/>
                                  </a:lnTo>
                                  <a:close/>
                                  <a:moveTo>
                                    <a:pt x="29" y="1"/>
                                  </a:moveTo>
                                  <a:lnTo>
                                    <a:pt x="29" y="1"/>
                                  </a:lnTo>
                                  <a:lnTo>
                                    <a:pt x="29" y="1"/>
                                  </a:lnTo>
                                  <a:lnTo>
                                    <a:pt x="29" y="1"/>
                                  </a:lnTo>
                                  <a:lnTo>
                                    <a:pt x="29" y="1"/>
                                  </a:lnTo>
                                  <a:close/>
                                  <a:moveTo>
                                    <a:pt x="29" y="1"/>
                                  </a:moveTo>
                                  <a:lnTo>
                                    <a:pt x="29" y="0"/>
                                  </a:lnTo>
                                  <a:lnTo>
                                    <a:pt x="29" y="0"/>
                                  </a:lnTo>
                                  <a:lnTo>
                                    <a:pt x="29" y="1"/>
                                  </a:lnTo>
                                  <a:lnTo>
                                    <a:pt x="29" y="1"/>
                                  </a:lnTo>
                                  <a:close/>
                                  <a:moveTo>
                                    <a:pt x="29" y="0"/>
                                  </a:moveTo>
                                  <a:lnTo>
                                    <a:pt x="29" y="0"/>
                                  </a:lnTo>
                                  <a:lnTo>
                                    <a:pt x="29" y="0"/>
                                  </a:lnTo>
                                  <a:lnTo>
                                    <a:pt x="29" y="0"/>
                                  </a:lnTo>
                                  <a:lnTo>
                                    <a:pt x="29" y="0"/>
                                  </a:lnTo>
                                  <a:close/>
                                  <a:moveTo>
                                    <a:pt x="29" y="0"/>
                                  </a:moveTo>
                                  <a:lnTo>
                                    <a:pt x="29" y="0"/>
                                  </a:lnTo>
                                  <a:lnTo>
                                    <a:pt x="29" y="0"/>
                                  </a:lnTo>
                                  <a:lnTo>
                                    <a:pt x="29" y="0"/>
                                  </a:lnTo>
                                  <a:lnTo>
                                    <a:pt x="29" y="0"/>
                                  </a:lnTo>
                                  <a:close/>
                                </a:path>
                              </a:pathLst>
                            </a:custGeom>
                            <a:solidFill>
                              <a:srgbClr val="000000"/>
                            </a:solidFill>
                            <a:ln w="0" cap="flat">
                              <a:solidFill>
                                <a:srgbClr val="000000"/>
                              </a:solidFill>
                              <a:prstDash val="solid"/>
                              <a:bevel/>
                              <a:headEnd/>
                              <a:tailEnd/>
                            </a:ln>
                          </wps:spPr>
                          <wps:bodyPr/>
                        </wps:wsp>
                        <wps:wsp>
                          <wps:cNvPr id="3919" name="Line 37"/>
                          <wps:cNvCnPr/>
                          <wps:spPr bwMode="auto">
                            <a:xfrm>
                              <a:off x="179" y="474"/>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0" name="Line 38"/>
                          <wps:cNvCnPr/>
                          <wps:spPr bwMode="auto">
                            <a:xfrm>
                              <a:off x="179" y="478"/>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3921" name="Rectangle 3921"/>
                        <wps:cNvSpPr>
                          <a:spLocks noChangeArrowheads="1"/>
                        </wps:cNvSpPr>
                        <wps:spPr bwMode="auto">
                          <a:xfrm>
                            <a:off x="160" y="281"/>
                            <a:ext cx="39" cy="143"/>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22" name="Rectangle 3922"/>
                        <wps:cNvSpPr>
                          <a:spLocks noChangeArrowheads="1"/>
                        </wps:cNvSpPr>
                        <wps:spPr bwMode="auto">
                          <a:xfrm>
                            <a:off x="160" y="281"/>
                            <a:ext cx="39" cy="14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23" name="Rectangle 3923"/>
                        <wps:cNvSpPr>
                          <a:spLocks noChangeArrowheads="1"/>
                        </wps:cNvSpPr>
                        <wps:spPr bwMode="auto">
                          <a:xfrm>
                            <a:off x="161" y="393"/>
                            <a:ext cx="36"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24" name="Freeform 3924"/>
                        <wps:cNvSpPr>
                          <a:spLocks noEditPoints="1"/>
                        </wps:cNvSpPr>
                        <wps:spPr bwMode="auto">
                          <a:xfrm>
                            <a:off x="161" y="393"/>
                            <a:ext cx="36" cy="30"/>
                          </a:xfrm>
                          <a:custGeom>
                            <a:avLst/>
                            <a:gdLst>
                              <a:gd name="T0" fmla="*/ 0 w 36"/>
                              <a:gd name="T1" fmla="*/ 2 h 30"/>
                              <a:gd name="T2" fmla="*/ 0 w 36"/>
                              <a:gd name="T3" fmla="*/ 4 h 30"/>
                              <a:gd name="T4" fmla="*/ 0 w 36"/>
                              <a:gd name="T5" fmla="*/ 6 h 30"/>
                              <a:gd name="T6" fmla="*/ 0 w 36"/>
                              <a:gd name="T7" fmla="*/ 8 h 30"/>
                              <a:gd name="T8" fmla="*/ 0 w 36"/>
                              <a:gd name="T9" fmla="*/ 10 h 30"/>
                              <a:gd name="T10" fmla="*/ 0 w 36"/>
                              <a:gd name="T11" fmla="*/ 12 h 30"/>
                              <a:gd name="T12" fmla="*/ 0 w 36"/>
                              <a:gd name="T13" fmla="*/ 14 h 30"/>
                              <a:gd name="T14" fmla="*/ 0 w 36"/>
                              <a:gd name="T15" fmla="*/ 16 h 30"/>
                              <a:gd name="T16" fmla="*/ 0 w 36"/>
                              <a:gd name="T17" fmla="*/ 19 h 30"/>
                              <a:gd name="T18" fmla="*/ 0 w 36"/>
                              <a:gd name="T19" fmla="*/ 20 h 30"/>
                              <a:gd name="T20" fmla="*/ 0 w 36"/>
                              <a:gd name="T21" fmla="*/ 23 h 30"/>
                              <a:gd name="T22" fmla="*/ 0 w 36"/>
                              <a:gd name="T23" fmla="*/ 25 h 30"/>
                              <a:gd name="T24" fmla="*/ 0 w 36"/>
                              <a:gd name="T25" fmla="*/ 27 h 30"/>
                              <a:gd name="T26" fmla="*/ 0 w 36"/>
                              <a:gd name="T27" fmla="*/ 29 h 30"/>
                              <a:gd name="T28" fmla="*/ 2 w 36"/>
                              <a:gd name="T29" fmla="*/ 29 h 30"/>
                              <a:gd name="T30" fmla="*/ 4 w 36"/>
                              <a:gd name="T31" fmla="*/ 29 h 30"/>
                              <a:gd name="T32" fmla="*/ 6 w 36"/>
                              <a:gd name="T33" fmla="*/ 30 h 30"/>
                              <a:gd name="T34" fmla="*/ 8 w 36"/>
                              <a:gd name="T35" fmla="*/ 29 h 30"/>
                              <a:gd name="T36" fmla="*/ 10 w 36"/>
                              <a:gd name="T37" fmla="*/ 30 h 30"/>
                              <a:gd name="T38" fmla="*/ 12 w 36"/>
                              <a:gd name="T39" fmla="*/ 29 h 30"/>
                              <a:gd name="T40" fmla="*/ 14 w 36"/>
                              <a:gd name="T41" fmla="*/ 29 h 30"/>
                              <a:gd name="T42" fmla="*/ 16 w 36"/>
                              <a:gd name="T43" fmla="*/ 30 h 30"/>
                              <a:gd name="T44" fmla="*/ 18 w 36"/>
                              <a:gd name="T45" fmla="*/ 29 h 30"/>
                              <a:gd name="T46" fmla="*/ 20 w 36"/>
                              <a:gd name="T47" fmla="*/ 30 h 30"/>
                              <a:gd name="T48" fmla="*/ 23 w 36"/>
                              <a:gd name="T49" fmla="*/ 29 h 30"/>
                              <a:gd name="T50" fmla="*/ 24 w 36"/>
                              <a:gd name="T51" fmla="*/ 29 h 30"/>
                              <a:gd name="T52" fmla="*/ 27 w 36"/>
                              <a:gd name="T53" fmla="*/ 30 h 30"/>
                              <a:gd name="T54" fmla="*/ 29 w 36"/>
                              <a:gd name="T55" fmla="*/ 29 h 30"/>
                              <a:gd name="T56" fmla="*/ 31 w 36"/>
                              <a:gd name="T57" fmla="*/ 30 h 30"/>
                              <a:gd name="T58" fmla="*/ 33 w 36"/>
                              <a:gd name="T59" fmla="*/ 29 h 30"/>
                              <a:gd name="T60" fmla="*/ 35 w 36"/>
                              <a:gd name="T61" fmla="*/ 29 h 30"/>
                              <a:gd name="T62" fmla="*/ 36 w 36"/>
                              <a:gd name="T63" fmla="*/ 28 h 30"/>
                              <a:gd name="T64" fmla="*/ 36 w 36"/>
                              <a:gd name="T65" fmla="*/ 26 h 30"/>
                              <a:gd name="T66" fmla="*/ 36 w 36"/>
                              <a:gd name="T67" fmla="*/ 24 h 30"/>
                              <a:gd name="T68" fmla="*/ 36 w 36"/>
                              <a:gd name="T69" fmla="*/ 22 h 30"/>
                              <a:gd name="T70" fmla="*/ 36 w 36"/>
                              <a:gd name="T71" fmla="*/ 20 h 30"/>
                              <a:gd name="T72" fmla="*/ 36 w 36"/>
                              <a:gd name="T73" fmla="*/ 18 h 30"/>
                              <a:gd name="T74" fmla="*/ 36 w 36"/>
                              <a:gd name="T75" fmla="*/ 16 h 30"/>
                              <a:gd name="T76" fmla="*/ 36 w 36"/>
                              <a:gd name="T77" fmla="*/ 14 h 30"/>
                              <a:gd name="T78" fmla="*/ 36 w 36"/>
                              <a:gd name="T79" fmla="*/ 11 h 30"/>
                              <a:gd name="T80" fmla="*/ 36 w 36"/>
                              <a:gd name="T81" fmla="*/ 10 h 30"/>
                              <a:gd name="T82" fmla="*/ 36 w 36"/>
                              <a:gd name="T83" fmla="*/ 7 h 30"/>
                              <a:gd name="T84" fmla="*/ 36 w 36"/>
                              <a:gd name="T85" fmla="*/ 5 h 30"/>
                              <a:gd name="T86" fmla="*/ 36 w 36"/>
                              <a:gd name="T87" fmla="*/ 3 h 30"/>
                              <a:gd name="T88" fmla="*/ 36 w 36"/>
                              <a:gd name="T89" fmla="*/ 1 h 30"/>
                              <a:gd name="T90" fmla="*/ 35 w 36"/>
                              <a:gd name="T91" fmla="*/ 0 h 30"/>
                              <a:gd name="T92" fmla="*/ 33 w 36"/>
                              <a:gd name="T93" fmla="*/ 0 h 30"/>
                              <a:gd name="T94" fmla="*/ 31 w 36"/>
                              <a:gd name="T95" fmla="*/ 0 h 30"/>
                              <a:gd name="T96" fmla="*/ 29 w 36"/>
                              <a:gd name="T97" fmla="*/ 0 h 30"/>
                              <a:gd name="T98" fmla="*/ 26 w 36"/>
                              <a:gd name="T99" fmla="*/ 0 h 30"/>
                              <a:gd name="T100" fmla="*/ 25 w 36"/>
                              <a:gd name="T101" fmla="*/ 0 h 30"/>
                              <a:gd name="T102" fmla="*/ 22 w 36"/>
                              <a:gd name="T103" fmla="*/ 0 h 30"/>
                              <a:gd name="T104" fmla="*/ 20 w 36"/>
                              <a:gd name="T105" fmla="*/ 0 h 30"/>
                              <a:gd name="T106" fmla="*/ 18 w 36"/>
                              <a:gd name="T107" fmla="*/ 0 h 30"/>
                              <a:gd name="T108" fmla="*/ 16 w 36"/>
                              <a:gd name="T109" fmla="*/ 0 h 30"/>
                              <a:gd name="T110" fmla="*/ 14 w 36"/>
                              <a:gd name="T111" fmla="*/ 0 h 30"/>
                              <a:gd name="T112" fmla="*/ 12 w 36"/>
                              <a:gd name="T113" fmla="*/ 0 h 30"/>
                              <a:gd name="T114" fmla="*/ 10 w 36"/>
                              <a:gd name="T115" fmla="*/ 0 h 30"/>
                              <a:gd name="T116" fmla="*/ 8 w 36"/>
                              <a:gd name="T117" fmla="*/ 0 h 30"/>
                              <a:gd name="T118" fmla="*/ 6 w 36"/>
                              <a:gd name="T119" fmla="*/ 0 h 30"/>
                              <a:gd name="T120" fmla="*/ 4 w 36"/>
                              <a:gd name="T121" fmla="*/ 0 h 30"/>
                              <a:gd name="T122" fmla="*/ 2 w 36"/>
                              <a:gd name="T123" fmla="*/ 0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6" h="30">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2"/>
                                </a:lnTo>
                                <a:lnTo>
                                  <a:pt x="0" y="2"/>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3"/>
                                </a:lnTo>
                                <a:lnTo>
                                  <a:pt x="0" y="3"/>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5"/>
                                </a:lnTo>
                                <a:lnTo>
                                  <a:pt x="0" y="5"/>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6"/>
                                </a:lnTo>
                                <a:lnTo>
                                  <a:pt x="0" y="6"/>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4"/>
                                </a:lnTo>
                                <a:lnTo>
                                  <a:pt x="0" y="14"/>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5"/>
                                </a:lnTo>
                                <a:lnTo>
                                  <a:pt x="0" y="15"/>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6"/>
                                </a:lnTo>
                                <a:lnTo>
                                  <a:pt x="0" y="16"/>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4"/>
                                </a:lnTo>
                                <a:lnTo>
                                  <a:pt x="0" y="24"/>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9"/>
                                </a:lnTo>
                                <a:lnTo>
                                  <a:pt x="0" y="29"/>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30"/>
                                </a:lnTo>
                                <a:lnTo>
                                  <a:pt x="0" y="29"/>
                                </a:lnTo>
                                <a:lnTo>
                                  <a:pt x="0" y="29"/>
                                </a:lnTo>
                                <a:lnTo>
                                  <a:pt x="0" y="30"/>
                                </a:lnTo>
                                <a:lnTo>
                                  <a:pt x="0" y="30"/>
                                </a:lnTo>
                                <a:lnTo>
                                  <a:pt x="0" y="29"/>
                                </a:lnTo>
                                <a:lnTo>
                                  <a:pt x="0" y="29"/>
                                </a:lnTo>
                                <a:close/>
                                <a:moveTo>
                                  <a:pt x="0" y="29"/>
                                </a:moveTo>
                                <a:lnTo>
                                  <a:pt x="1" y="29"/>
                                </a:lnTo>
                                <a:lnTo>
                                  <a:pt x="1" y="30"/>
                                </a:lnTo>
                                <a:lnTo>
                                  <a:pt x="0" y="30"/>
                                </a:lnTo>
                                <a:lnTo>
                                  <a:pt x="0" y="29"/>
                                </a:lnTo>
                                <a:close/>
                                <a:moveTo>
                                  <a:pt x="1" y="29"/>
                                </a:moveTo>
                                <a:lnTo>
                                  <a:pt x="1" y="29"/>
                                </a:lnTo>
                                <a:lnTo>
                                  <a:pt x="1" y="30"/>
                                </a:lnTo>
                                <a:lnTo>
                                  <a:pt x="1" y="30"/>
                                </a:lnTo>
                                <a:lnTo>
                                  <a:pt x="1" y="29"/>
                                </a:lnTo>
                                <a:close/>
                                <a:moveTo>
                                  <a:pt x="1" y="29"/>
                                </a:moveTo>
                                <a:lnTo>
                                  <a:pt x="1" y="29"/>
                                </a:lnTo>
                                <a:lnTo>
                                  <a:pt x="1" y="30"/>
                                </a:lnTo>
                                <a:lnTo>
                                  <a:pt x="1" y="30"/>
                                </a:lnTo>
                                <a:lnTo>
                                  <a:pt x="1" y="29"/>
                                </a:lnTo>
                                <a:close/>
                                <a:moveTo>
                                  <a:pt x="1" y="29"/>
                                </a:moveTo>
                                <a:lnTo>
                                  <a:pt x="1" y="29"/>
                                </a:lnTo>
                                <a:lnTo>
                                  <a:pt x="1" y="30"/>
                                </a:lnTo>
                                <a:lnTo>
                                  <a:pt x="1" y="30"/>
                                </a:lnTo>
                                <a:lnTo>
                                  <a:pt x="1" y="29"/>
                                </a:lnTo>
                                <a:close/>
                                <a:moveTo>
                                  <a:pt x="2" y="29"/>
                                </a:moveTo>
                                <a:lnTo>
                                  <a:pt x="2" y="29"/>
                                </a:lnTo>
                                <a:lnTo>
                                  <a:pt x="2" y="30"/>
                                </a:lnTo>
                                <a:lnTo>
                                  <a:pt x="2" y="30"/>
                                </a:lnTo>
                                <a:lnTo>
                                  <a:pt x="2" y="29"/>
                                </a:lnTo>
                                <a:close/>
                                <a:moveTo>
                                  <a:pt x="2" y="29"/>
                                </a:moveTo>
                                <a:lnTo>
                                  <a:pt x="2" y="29"/>
                                </a:lnTo>
                                <a:lnTo>
                                  <a:pt x="2" y="30"/>
                                </a:lnTo>
                                <a:lnTo>
                                  <a:pt x="2" y="30"/>
                                </a:lnTo>
                                <a:lnTo>
                                  <a:pt x="2" y="29"/>
                                </a:lnTo>
                                <a:close/>
                                <a:moveTo>
                                  <a:pt x="2" y="29"/>
                                </a:moveTo>
                                <a:lnTo>
                                  <a:pt x="2" y="29"/>
                                </a:lnTo>
                                <a:lnTo>
                                  <a:pt x="2" y="30"/>
                                </a:lnTo>
                                <a:lnTo>
                                  <a:pt x="2" y="30"/>
                                </a:lnTo>
                                <a:lnTo>
                                  <a:pt x="2" y="29"/>
                                </a:lnTo>
                                <a:close/>
                                <a:moveTo>
                                  <a:pt x="3" y="29"/>
                                </a:moveTo>
                                <a:lnTo>
                                  <a:pt x="3" y="29"/>
                                </a:lnTo>
                                <a:lnTo>
                                  <a:pt x="3" y="30"/>
                                </a:lnTo>
                                <a:lnTo>
                                  <a:pt x="3" y="30"/>
                                </a:lnTo>
                                <a:lnTo>
                                  <a:pt x="3" y="29"/>
                                </a:lnTo>
                                <a:close/>
                                <a:moveTo>
                                  <a:pt x="3" y="29"/>
                                </a:moveTo>
                                <a:lnTo>
                                  <a:pt x="3" y="29"/>
                                </a:lnTo>
                                <a:lnTo>
                                  <a:pt x="3" y="30"/>
                                </a:lnTo>
                                <a:lnTo>
                                  <a:pt x="3" y="30"/>
                                </a:lnTo>
                                <a:lnTo>
                                  <a:pt x="3" y="29"/>
                                </a:lnTo>
                                <a:close/>
                                <a:moveTo>
                                  <a:pt x="3" y="29"/>
                                </a:moveTo>
                                <a:lnTo>
                                  <a:pt x="3" y="29"/>
                                </a:lnTo>
                                <a:lnTo>
                                  <a:pt x="3" y="30"/>
                                </a:lnTo>
                                <a:lnTo>
                                  <a:pt x="3" y="30"/>
                                </a:lnTo>
                                <a:lnTo>
                                  <a:pt x="3" y="29"/>
                                </a:lnTo>
                                <a:close/>
                                <a:moveTo>
                                  <a:pt x="4" y="29"/>
                                </a:moveTo>
                                <a:lnTo>
                                  <a:pt x="4" y="29"/>
                                </a:lnTo>
                                <a:lnTo>
                                  <a:pt x="4" y="30"/>
                                </a:lnTo>
                                <a:lnTo>
                                  <a:pt x="4" y="30"/>
                                </a:lnTo>
                                <a:lnTo>
                                  <a:pt x="4" y="29"/>
                                </a:lnTo>
                                <a:close/>
                                <a:moveTo>
                                  <a:pt x="4" y="29"/>
                                </a:moveTo>
                                <a:lnTo>
                                  <a:pt x="4" y="29"/>
                                </a:lnTo>
                                <a:lnTo>
                                  <a:pt x="4" y="30"/>
                                </a:lnTo>
                                <a:lnTo>
                                  <a:pt x="4" y="30"/>
                                </a:lnTo>
                                <a:lnTo>
                                  <a:pt x="4" y="29"/>
                                </a:lnTo>
                                <a:close/>
                                <a:moveTo>
                                  <a:pt x="4" y="29"/>
                                </a:moveTo>
                                <a:lnTo>
                                  <a:pt x="4" y="29"/>
                                </a:lnTo>
                                <a:lnTo>
                                  <a:pt x="4" y="30"/>
                                </a:lnTo>
                                <a:lnTo>
                                  <a:pt x="4" y="30"/>
                                </a:lnTo>
                                <a:lnTo>
                                  <a:pt x="4" y="29"/>
                                </a:lnTo>
                                <a:close/>
                                <a:moveTo>
                                  <a:pt x="4" y="29"/>
                                </a:moveTo>
                                <a:lnTo>
                                  <a:pt x="5" y="29"/>
                                </a:lnTo>
                                <a:lnTo>
                                  <a:pt x="5" y="30"/>
                                </a:lnTo>
                                <a:lnTo>
                                  <a:pt x="4" y="30"/>
                                </a:lnTo>
                                <a:lnTo>
                                  <a:pt x="4" y="29"/>
                                </a:lnTo>
                                <a:close/>
                                <a:moveTo>
                                  <a:pt x="5" y="29"/>
                                </a:moveTo>
                                <a:lnTo>
                                  <a:pt x="5" y="29"/>
                                </a:lnTo>
                                <a:lnTo>
                                  <a:pt x="5" y="30"/>
                                </a:lnTo>
                                <a:lnTo>
                                  <a:pt x="5" y="30"/>
                                </a:lnTo>
                                <a:lnTo>
                                  <a:pt x="5" y="29"/>
                                </a:lnTo>
                                <a:close/>
                                <a:moveTo>
                                  <a:pt x="5" y="29"/>
                                </a:moveTo>
                                <a:lnTo>
                                  <a:pt x="5" y="29"/>
                                </a:lnTo>
                                <a:lnTo>
                                  <a:pt x="5" y="30"/>
                                </a:lnTo>
                                <a:lnTo>
                                  <a:pt x="5" y="30"/>
                                </a:lnTo>
                                <a:lnTo>
                                  <a:pt x="5" y="29"/>
                                </a:lnTo>
                                <a:close/>
                                <a:moveTo>
                                  <a:pt x="5" y="29"/>
                                </a:moveTo>
                                <a:lnTo>
                                  <a:pt x="6" y="29"/>
                                </a:lnTo>
                                <a:lnTo>
                                  <a:pt x="6" y="30"/>
                                </a:lnTo>
                                <a:lnTo>
                                  <a:pt x="5" y="30"/>
                                </a:lnTo>
                                <a:lnTo>
                                  <a:pt x="5" y="29"/>
                                </a:lnTo>
                                <a:close/>
                                <a:moveTo>
                                  <a:pt x="6" y="29"/>
                                </a:moveTo>
                                <a:lnTo>
                                  <a:pt x="6" y="29"/>
                                </a:lnTo>
                                <a:lnTo>
                                  <a:pt x="6" y="30"/>
                                </a:lnTo>
                                <a:lnTo>
                                  <a:pt x="6" y="30"/>
                                </a:lnTo>
                                <a:lnTo>
                                  <a:pt x="6" y="29"/>
                                </a:lnTo>
                                <a:close/>
                                <a:moveTo>
                                  <a:pt x="6" y="29"/>
                                </a:moveTo>
                                <a:lnTo>
                                  <a:pt x="6" y="29"/>
                                </a:lnTo>
                                <a:lnTo>
                                  <a:pt x="6" y="30"/>
                                </a:lnTo>
                                <a:lnTo>
                                  <a:pt x="6" y="30"/>
                                </a:lnTo>
                                <a:lnTo>
                                  <a:pt x="6" y="29"/>
                                </a:lnTo>
                                <a:close/>
                                <a:moveTo>
                                  <a:pt x="6" y="29"/>
                                </a:moveTo>
                                <a:lnTo>
                                  <a:pt x="6" y="29"/>
                                </a:lnTo>
                                <a:lnTo>
                                  <a:pt x="6" y="30"/>
                                </a:lnTo>
                                <a:lnTo>
                                  <a:pt x="6" y="30"/>
                                </a:lnTo>
                                <a:lnTo>
                                  <a:pt x="6" y="29"/>
                                </a:lnTo>
                                <a:close/>
                                <a:moveTo>
                                  <a:pt x="7" y="29"/>
                                </a:moveTo>
                                <a:lnTo>
                                  <a:pt x="7" y="29"/>
                                </a:lnTo>
                                <a:lnTo>
                                  <a:pt x="7" y="30"/>
                                </a:lnTo>
                                <a:lnTo>
                                  <a:pt x="7" y="30"/>
                                </a:lnTo>
                                <a:lnTo>
                                  <a:pt x="7" y="29"/>
                                </a:lnTo>
                                <a:close/>
                                <a:moveTo>
                                  <a:pt x="7" y="29"/>
                                </a:moveTo>
                                <a:lnTo>
                                  <a:pt x="7" y="29"/>
                                </a:lnTo>
                                <a:lnTo>
                                  <a:pt x="7" y="30"/>
                                </a:lnTo>
                                <a:lnTo>
                                  <a:pt x="7" y="30"/>
                                </a:lnTo>
                                <a:lnTo>
                                  <a:pt x="7" y="29"/>
                                </a:lnTo>
                                <a:close/>
                                <a:moveTo>
                                  <a:pt x="7" y="29"/>
                                </a:moveTo>
                                <a:lnTo>
                                  <a:pt x="7" y="29"/>
                                </a:lnTo>
                                <a:lnTo>
                                  <a:pt x="7" y="30"/>
                                </a:lnTo>
                                <a:lnTo>
                                  <a:pt x="7" y="30"/>
                                </a:lnTo>
                                <a:lnTo>
                                  <a:pt x="7" y="29"/>
                                </a:lnTo>
                                <a:close/>
                                <a:moveTo>
                                  <a:pt x="8" y="29"/>
                                </a:moveTo>
                                <a:lnTo>
                                  <a:pt x="8" y="29"/>
                                </a:lnTo>
                                <a:lnTo>
                                  <a:pt x="8" y="30"/>
                                </a:lnTo>
                                <a:lnTo>
                                  <a:pt x="8" y="30"/>
                                </a:lnTo>
                                <a:lnTo>
                                  <a:pt x="8" y="29"/>
                                </a:lnTo>
                                <a:close/>
                                <a:moveTo>
                                  <a:pt x="8" y="29"/>
                                </a:moveTo>
                                <a:lnTo>
                                  <a:pt x="8" y="29"/>
                                </a:lnTo>
                                <a:lnTo>
                                  <a:pt x="8" y="30"/>
                                </a:lnTo>
                                <a:lnTo>
                                  <a:pt x="8" y="30"/>
                                </a:lnTo>
                                <a:lnTo>
                                  <a:pt x="8" y="29"/>
                                </a:lnTo>
                                <a:close/>
                                <a:moveTo>
                                  <a:pt x="8" y="29"/>
                                </a:moveTo>
                                <a:lnTo>
                                  <a:pt x="8" y="29"/>
                                </a:lnTo>
                                <a:lnTo>
                                  <a:pt x="8" y="30"/>
                                </a:lnTo>
                                <a:lnTo>
                                  <a:pt x="8" y="30"/>
                                </a:lnTo>
                                <a:lnTo>
                                  <a:pt x="8" y="29"/>
                                </a:lnTo>
                                <a:close/>
                                <a:moveTo>
                                  <a:pt x="9" y="29"/>
                                </a:moveTo>
                                <a:lnTo>
                                  <a:pt x="9" y="29"/>
                                </a:lnTo>
                                <a:lnTo>
                                  <a:pt x="9" y="30"/>
                                </a:lnTo>
                                <a:lnTo>
                                  <a:pt x="9" y="30"/>
                                </a:lnTo>
                                <a:lnTo>
                                  <a:pt x="9" y="29"/>
                                </a:lnTo>
                                <a:close/>
                                <a:moveTo>
                                  <a:pt x="9" y="29"/>
                                </a:moveTo>
                                <a:lnTo>
                                  <a:pt x="9" y="29"/>
                                </a:lnTo>
                                <a:lnTo>
                                  <a:pt x="9" y="30"/>
                                </a:lnTo>
                                <a:lnTo>
                                  <a:pt x="9" y="30"/>
                                </a:lnTo>
                                <a:lnTo>
                                  <a:pt x="9" y="29"/>
                                </a:lnTo>
                                <a:close/>
                                <a:moveTo>
                                  <a:pt x="9" y="29"/>
                                </a:moveTo>
                                <a:lnTo>
                                  <a:pt x="9" y="29"/>
                                </a:lnTo>
                                <a:lnTo>
                                  <a:pt x="9" y="30"/>
                                </a:lnTo>
                                <a:lnTo>
                                  <a:pt x="9" y="30"/>
                                </a:lnTo>
                                <a:lnTo>
                                  <a:pt x="9" y="29"/>
                                </a:lnTo>
                                <a:close/>
                                <a:moveTo>
                                  <a:pt x="9" y="29"/>
                                </a:moveTo>
                                <a:lnTo>
                                  <a:pt x="10" y="29"/>
                                </a:lnTo>
                                <a:lnTo>
                                  <a:pt x="10" y="30"/>
                                </a:lnTo>
                                <a:lnTo>
                                  <a:pt x="9" y="30"/>
                                </a:lnTo>
                                <a:lnTo>
                                  <a:pt x="9" y="29"/>
                                </a:lnTo>
                                <a:close/>
                                <a:moveTo>
                                  <a:pt x="10" y="29"/>
                                </a:moveTo>
                                <a:lnTo>
                                  <a:pt x="10" y="29"/>
                                </a:lnTo>
                                <a:lnTo>
                                  <a:pt x="10" y="30"/>
                                </a:lnTo>
                                <a:lnTo>
                                  <a:pt x="10" y="30"/>
                                </a:lnTo>
                                <a:lnTo>
                                  <a:pt x="10" y="29"/>
                                </a:lnTo>
                                <a:close/>
                                <a:moveTo>
                                  <a:pt x="10" y="29"/>
                                </a:moveTo>
                                <a:lnTo>
                                  <a:pt x="10" y="29"/>
                                </a:lnTo>
                                <a:lnTo>
                                  <a:pt x="10" y="30"/>
                                </a:lnTo>
                                <a:lnTo>
                                  <a:pt x="10" y="30"/>
                                </a:lnTo>
                                <a:lnTo>
                                  <a:pt x="10" y="29"/>
                                </a:lnTo>
                                <a:close/>
                                <a:moveTo>
                                  <a:pt x="10" y="29"/>
                                </a:moveTo>
                                <a:lnTo>
                                  <a:pt x="11" y="29"/>
                                </a:lnTo>
                                <a:lnTo>
                                  <a:pt x="11" y="30"/>
                                </a:lnTo>
                                <a:lnTo>
                                  <a:pt x="10" y="30"/>
                                </a:lnTo>
                                <a:lnTo>
                                  <a:pt x="10" y="29"/>
                                </a:lnTo>
                                <a:close/>
                                <a:moveTo>
                                  <a:pt x="11" y="29"/>
                                </a:moveTo>
                                <a:lnTo>
                                  <a:pt x="11" y="29"/>
                                </a:lnTo>
                                <a:lnTo>
                                  <a:pt x="11" y="30"/>
                                </a:lnTo>
                                <a:lnTo>
                                  <a:pt x="11" y="30"/>
                                </a:lnTo>
                                <a:lnTo>
                                  <a:pt x="11" y="29"/>
                                </a:lnTo>
                                <a:close/>
                                <a:moveTo>
                                  <a:pt x="11" y="29"/>
                                </a:moveTo>
                                <a:lnTo>
                                  <a:pt x="11" y="29"/>
                                </a:lnTo>
                                <a:lnTo>
                                  <a:pt x="11" y="30"/>
                                </a:lnTo>
                                <a:lnTo>
                                  <a:pt x="11" y="30"/>
                                </a:lnTo>
                                <a:lnTo>
                                  <a:pt x="11" y="29"/>
                                </a:lnTo>
                                <a:close/>
                                <a:moveTo>
                                  <a:pt x="11" y="29"/>
                                </a:moveTo>
                                <a:lnTo>
                                  <a:pt x="12" y="29"/>
                                </a:lnTo>
                                <a:lnTo>
                                  <a:pt x="12" y="30"/>
                                </a:lnTo>
                                <a:lnTo>
                                  <a:pt x="11" y="30"/>
                                </a:lnTo>
                                <a:lnTo>
                                  <a:pt x="11" y="29"/>
                                </a:lnTo>
                                <a:close/>
                                <a:moveTo>
                                  <a:pt x="12" y="29"/>
                                </a:moveTo>
                                <a:lnTo>
                                  <a:pt x="12" y="29"/>
                                </a:lnTo>
                                <a:lnTo>
                                  <a:pt x="12" y="30"/>
                                </a:lnTo>
                                <a:lnTo>
                                  <a:pt x="12" y="30"/>
                                </a:lnTo>
                                <a:lnTo>
                                  <a:pt x="12" y="29"/>
                                </a:lnTo>
                                <a:close/>
                                <a:moveTo>
                                  <a:pt x="12" y="29"/>
                                </a:moveTo>
                                <a:lnTo>
                                  <a:pt x="12" y="29"/>
                                </a:lnTo>
                                <a:lnTo>
                                  <a:pt x="12" y="30"/>
                                </a:lnTo>
                                <a:lnTo>
                                  <a:pt x="12" y="30"/>
                                </a:lnTo>
                                <a:lnTo>
                                  <a:pt x="12" y="29"/>
                                </a:lnTo>
                                <a:close/>
                                <a:moveTo>
                                  <a:pt x="12" y="29"/>
                                </a:moveTo>
                                <a:lnTo>
                                  <a:pt x="12" y="29"/>
                                </a:lnTo>
                                <a:lnTo>
                                  <a:pt x="12" y="30"/>
                                </a:lnTo>
                                <a:lnTo>
                                  <a:pt x="12" y="30"/>
                                </a:lnTo>
                                <a:lnTo>
                                  <a:pt x="12" y="29"/>
                                </a:lnTo>
                                <a:close/>
                                <a:moveTo>
                                  <a:pt x="13" y="29"/>
                                </a:moveTo>
                                <a:lnTo>
                                  <a:pt x="13" y="29"/>
                                </a:lnTo>
                                <a:lnTo>
                                  <a:pt x="13" y="30"/>
                                </a:lnTo>
                                <a:lnTo>
                                  <a:pt x="13" y="30"/>
                                </a:lnTo>
                                <a:lnTo>
                                  <a:pt x="13" y="29"/>
                                </a:lnTo>
                                <a:close/>
                                <a:moveTo>
                                  <a:pt x="13" y="29"/>
                                </a:moveTo>
                                <a:lnTo>
                                  <a:pt x="13" y="29"/>
                                </a:lnTo>
                                <a:lnTo>
                                  <a:pt x="13" y="30"/>
                                </a:lnTo>
                                <a:lnTo>
                                  <a:pt x="13" y="30"/>
                                </a:lnTo>
                                <a:lnTo>
                                  <a:pt x="13" y="29"/>
                                </a:lnTo>
                                <a:close/>
                                <a:moveTo>
                                  <a:pt x="13" y="29"/>
                                </a:moveTo>
                                <a:lnTo>
                                  <a:pt x="13" y="29"/>
                                </a:lnTo>
                                <a:lnTo>
                                  <a:pt x="13" y="30"/>
                                </a:lnTo>
                                <a:lnTo>
                                  <a:pt x="13" y="30"/>
                                </a:lnTo>
                                <a:lnTo>
                                  <a:pt x="13" y="29"/>
                                </a:lnTo>
                                <a:close/>
                                <a:moveTo>
                                  <a:pt x="14" y="29"/>
                                </a:moveTo>
                                <a:lnTo>
                                  <a:pt x="14" y="29"/>
                                </a:lnTo>
                                <a:lnTo>
                                  <a:pt x="14" y="30"/>
                                </a:lnTo>
                                <a:lnTo>
                                  <a:pt x="14" y="30"/>
                                </a:lnTo>
                                <a:lnTo>
                                  <a:pt x="14" y="29"/>
                                </a:lnTo>
                                <a:close/>
                                <a:moveTo>
                                  <a:pt x="14" y="29"/>
                                </a:moveTo>
                                <a:lnTo>
                                  <a:pt x="14" y="29"/>
                                </a:lnTo>
                                <a:lnTo>
                                  <a:pt x="14" y="30"/>
                                </a:lnTo>
                                <a:lnTo>
                                  <a:pt x="14" y="30"/>
                                </a:lnTo>
                                <a:lnTo>
                                  <a:pt x="14" y="29"/>
                                </a:lnTo>
                                <a:close/>
                                <a:moveTo>
                                  <a:pt x="14" y="29"/>
                                </a:moveTo>
                                <a:lnTo>
                                  <a:pt x="14" y="29"/>
                                </a:lnTo>
                                <a:lnTo>
                                  <a:pt x="14" y="30"/>
                                </a:lnTo>
                                <a:lnTo>
                                  <a:pt x="14" y="30"/>
                                </a:lnTo>
                                <a:lnTo>
                                  <a:pt x="14" y="29"/>
                                </a:lnTo>
                                <a:close/>
                                <a:moveTo>
                                  <a:pt x="14" y="29"/>
                                </a:moveTo>
                                <a:lnTo>
                                  <a:pt x="15" y="29"/>
                                </a:lnTo>
                                <a:lnTo>
                                  <a:pt x="15" y="30"/>
                                </a:lnTo>
                                <a:lnTo>
                                  <a:pt x="14" y="30"/>
                                </a:lnTo>
                                <a:lnTo>
                                  <a:pt x="14" y="29"/>
                                </a:lnTo>
                                <a:close/>
                                <a:moveTo>
                                  <a:pt x="15" y="29"/>
                                </a:moveTo>
                                <a:lnTo>
                                  <a:pt x="15" y="29"/>
                                </a:lnTo>
                                <a:lnTo>
                                  <a:pt x="15" y="30"/>
                                </a:lnTo>
                                <a:lnTo>
                                  <a:pt x="15" y="30"/>
                                </a:lnTo>
                                <a:lnTo>
                                  <a:pt x="15" y="29"/>
                                </a:lnTo>
                                <a:close/>
                                <a:moveTo>
                                  <a:pt x="15" y="29"/>
                                </a:moveTo>
                                <a:lnTo>
                                  <a:pt x="15" y="29"/>
                                </a:lnTo>
                                <a:lnTo>
                                  <a:pt x="15" y="30"/>
                                </a:lnTo>
                                <a:lnTo>
                                  <a:pt x="15" y="30"/>
                                </a:lnTo>
                                <a:lnTo>
                                  <a:pt x="15" y="29"/>
                                </a:lnTo>
                                <a:close/>
                                <a:moveTo>
                                  <a:pt x="15" y="29"/>
                                </a:moveTo>
                                <a:lnTo>
                                  <a:pt x="16" y="29"/>
                                </a:lnTo>
                                <a:lnTo>
                                  <a:pt x="16" y="30"/>
                                </a:lnTo>
                                <a:lnTo>
                                  <a:pt x="15" y="30"/>
                                </a:lnTo>
                                <a:lnTo>
                                  <a:pt x="15" y="29"/>
                                </a:lnTo>
                                <a:close/>
                                <a:moveTo>
                                  <a:pt x="16" y="29"/>
                                </a:moveTo>
                                <a:lnTo>
                                  <a:pt x="16" y="29"/>
                                </a:lnTo>
                                <a:lnTo>
                                  <a:pt x="16" y="30"/>
                                </a:lnTo>
                                <a:lnTo>
                                  <a:pt x="16" y="30"/>
                                </a:lnTo>
                                <a:lnTo>
                                  <a:pt x="16" y="29"/>
                                </a:lnTo>
                                <a:close/>
                                <a:moveTo>
                                  <a:pt x="16" y="29"/>
                                </a:moveTo>
                                <a:lnTo>
                                  <a:pt x="16" y="29"/>
                                </a:lnTo>
                                <a:lnTo>
                                  <a:pt x="16" y="30"/>
                                </a:lnTo>
                                <a:lnTo>
                                  <a:pt x="16" y="30"/>
                                </a:lnTo>
                                <a:lnTo>
                                  <a:pt x="16" y="29"/>
                                </a:lnTo>
                                <a:close/>
                                <a:moveTo>
                                  <a:pt x="16" y="29"/>
                                </a:moveTo>
                                <a:lnTo>
                                  <a:pt x="17" y="29"/>
                                </a:lnTo>
                                <a:lnTo>
                                  <a:pt x="17" y="30"/>
                                </a:lnTo>
                                <a:lnTo>
                                  <a:pt x="16" y="30"/>
                                </a:lnTo>
                                <a:lnTo>
                                  <a:pt x="16" y="29"/>
                                </a:lnTo>
                                <a:close/>
                                <a:moveTo>
                                  <a:pt x="17" y="29"/>
                                </a:moveTo>
                                <a:lnTo>
                                  <a:pt x="17" y="29"/>
                                </a:lnTo>
                                <a:lnTo>
                                  <a:pt x="17" y="30"/>
                                </a:lnTo>
                                <a:lnTo>
                                  <a:pt x="17" y="30"/>
                                </a:lnTo>
                                <a:lnTo>
                                  <a:pt x="17" y="29"/>
                                </a:lnTo>
                                <a:close/>
                                <a:moveTo>
                                  <a:pt x="17" y="29"/>
                                </a:moveTo>
                                <a:lnTo>
                                  <a:pt x="17" y="29"/>
                                </a:lnTo>
                                <a:lnTo>
                                  <a:pt x="17" y="30"/>
                                </a:lnTo>
                                <a:lnTo>
                                  <a:pt x="17" y="30"/>
                                </a:lnTo>
                                <a:lnTo>
                                  <a:pt x="17" y="29"/>
                                </a:lnTo>
                                <a:close/>
                                <a:moveTo>
                                  <a:pt x="17" y="29"/>
                                </a:moveTo>
                                <a:lnTo>
                                  <a:pt x="17" y="29"/>
                                </a:lnTo>
                                <a:lnTo>
                                  <a:pt x="17" y="30"/>
                                </a:lnTo>
                                <a:lnTo>
                                  <a:pt x="17" y="30"/>
                                </a:lnTo>
                                <a:lnTo>
                                  <a:pt x="17" y="29"/>
                                </a:lnTo>
                                <a:close/>
                                <a:moveTo>
                                  <a:pt x="18" y="29"/>
                                </a:moveTo>
                                <a:lnTo>
                                  <a:pt x="18" y="29"/>
                                </a:lnTo>
                                <a:lnTo>
                                  <a:pt x="18" y="30"/>
                                </a:lnTo>
                                <a:lnTo>
                                  <a:pt x="18" y="30"/>
                                </a:lnTo>
                                <a:lnTo>
                                  <a:pt x="18" y="29"/>
                                </a:lnTo>
                                <a:close/>
                                <a:moveTo>
                                  <a:pt x="18" y="29"/>
                                </a:moveTo>
                                <a:lnTo>
                                  <a:pt x="18" y="29"/>
                                </a:lnTo>
                                <a:lnTo>
                                  <a:pt x="18" y="30"/>
                                </a:lnTo>
                                <a:lnTo>
                                  <a:pt x="18" y="30"/>
                                </a:lnTo>
                                <a:lnTo>
                                  <a:pt x="18" y="29"/>
                                </a:lnTo>
                                <a:close/>
                                <a:moveTo>
                                  <a:pt x="18" y="29"/>
                                </a:moveTo>
                                <a:lnTo>
                                  <a:pt x="18" y="29"/>
                                </a:lnTo>
                                <a:lnTo>
                                  <a:pt x="18" y="30"/>
                                </a:lnTo>
                                <a:lnTo>
                                  <a:pt x="18" y="30"/>
                                </a:lnTo>
                                <a:lnTo>
                                  <a:pt x="18" y="29"/>
                                </a:lnTo>
                                <a:close/>
                                <a:moveTo>
                                  <a:pt x="19" y="29"/>
                                </a:moveTo>
                                <a:lnTo>
                                  <a:pt x="19" y="29"/>
                                </a:lnTo>
                                <a:lnTo>
                                  <a:pt x="19" y="30"/>
                                </a:lnTo>
                                <a:lnTo>
                                  <a:pt x="19" y="30"/>
                                </a:lnTo>
                                <a:lnTo>
                                  <a:pt x="19" y="29"/>
                                </a:lnTo>
                                <a:close/>
                                <a:moveTo>
                                  <a:pt x="19" y="29"/>
                                </a:moveTo>
                                <a:lnTo>
                                  <a:pt x="19" y="29"/>
                                </a:lnTo>
                                <a:lnTo>
                                  <a:pt x="19" y="30"/>
                                </a:lnTo>
                                <a:lnTo>
                                  <a:pt x="19" y="30"/>
                                </a:lnTo>
                                <a:lnTo>
                                  <a:pt x="19" y="29"/>
                                </a:lnTo>
                                <a:close/>
                                <a:moveTo>
                                  <a:pt x="19" y="29"/>
                                </a:moveTo>
                                <a:lnTo>
                                  <a:pt x="19" y="29"/>
                                </a:lnTo>
                                <a:lnTo>
                                  <a:pt x="19" y="30"/>
                                </a:lnTo>
                                <a:lnTo>
                                  <a:pt x="19" y="30"/>
                                </a:lnTo>
                                <a:lnTo>
                                  <a:pt x="19" y="29"/>
                                </a:lnTo>
                                <a:close/>
                                <a:moveTo>
                                  <a:pt x="20" y="29"/>
                                </a:moveTo>
                                <a:lnTo>
                                  <a:pt x="20" y="29"/>
                                </a:lnTo>
                                <a:lnTo>
                                  <a:pt x="20" y="30"/>
                                </a:lnTo>
                                <a:lnTo>
                                  <a:pt x="20" y="30"/>
                                </a:lnTo>
                                <a:lnTo>
                                  <a:pt x="20" y="29"/>
                                </a:lnTo>
                                <a:close/>
                                <a:moveTo>
                                  <a:pt x="20" y="29"/>
                                </a:moveTo>
                                <a:lnTo>
                                  <a:pt x="20" y="29"/>
                                </a:lnTo>
                                <a:lnTo>
                                  <a:pt x="20" y="30"/>
                                </a:lnTo>
                                <a:lnTo>
                                  <a:pt x="20" y="30"/>
                                </a:lnTo>
                                <a:lnTo>
                                  <a:pt x="20" y="29"/>
                                </a:lnTo>
                                <a:close/>
                                <a:moveTo>
                                  <a:pt x="20" y="29"/>
                                </a:moveTo>
                                <a:lnTo>
                                  <a:pt x="20" y="29"/>
                                </a:lnTo>
                                <a:lnTo>
                                  <a:pt x="20" y="30"/>
                                </a:lnTo>
                                <a:lnTo>
                                  <a:pt x="20" y="30"/>
                                </a:lnTo>
                                <a:lnTo>
                                  <a:pt x="20" y="29"/>
                                </a:lnTo>
                                <a:close/>
                                <a:moveTo>
                                  <a:pt x="20" y="29"/>
                                </a:moveTo>
                                <a:lnTo>
                                  <a:pt x="21" y="29"/>
                                </a:lnTo>
                                <a:lnTo>
                                  <a:pt x="21" y="30"/>
                                </a:lnTo>
                                <a:lnTo>
                                  <a:pt x="20" y="30"/>
                                </a:lnTo>
                                <a:lnTo>
                                  <a:pt x="20" y="29"/>
                                </a:lnTo>
                                <a:close/>
                                <a:moveTo>
                                  <a:pt x="21" y="29"/>
                                </a:moveTo>
                                <a:lnTo>
                                  <a:pt x="21" y="29"/>
                                </a:lnTo>
                                <a:lnTo>
                                  <a:pt x="21" y="30"/>
                                </a:lnTo>
                                <a:lnTo>
                                  <a:pt x="21" y="30"/>
                                </a:lnTo>
                                <a:lnTo>
                                  <a:pt x="21" y="29"/>
                                </a:lnTo>
                                <a:close/>
                                <a:moveTo>
                                  <a:pt x="21" y="29"/>
                                </a:moveTo>
                                <a:lnTo>
                                  <a:pt x="21" y="29"/>
                                </a:lnTo>
                                <a:lnTo>
                                  <a:pt x="21" y="30"/>
                                </a:lnTo>
                                <a:lnTo>
                                  <a:pt x="21" y="30"/>
                                </a:lnTo>
                                <a:lnTo>
                                  <a:pt x="21" y="29"/>
                                </a:lnTo>
                                <a:close/>
                                <a:moveTo>
                                  <a:pt x="21" y="29"/>
                                </a:moveTo>
                                <a:lnTo>
                                  <a:pt x="22" y="29"/>
                                </a:lnTo>
                                <a:lnTo>
                                  <a:pt x="22" y="30"/>
                                </a:lnTo>
                                <a:lnTo>
                                  <a:pt x="21" y="30"/>
                                </a:lnTo>
                                <a:lnTo>
                                  <a:pt x="21" y="29"/>
                                </a:lnTo>
                                <a:close/>
                                <a:moveTo>
                                  <a:pt x="22" y="29"/>
                                </a:moveTo>
                                <a:lnTo>
                                  <a:pt x="22" y="29"/>
                                </a:lnTo>
                                <a:lnTo>
                                  <a:pt x="22" y="30"/>
                                </a:lnTo>
                                <a:lnTo>
                                  <a:pt x="22" y="30"/>
                                </a:lnTo>
                                <a:lnTo>
                                  <a:pt x="22" y="29"/>
                                </a:lnTo>
                                <a:close/>
                                <a:moveTo>
                                  <a:pt x="22" y="29"/>
                                </a:moveTo>
                                <a:lnTo>
                                  <a:pt x="22" y="29"/>
                                </a:lnTo>
                                <a:lnTo>
                                  <a:pt x="22" y="30"/>
                                </a:lnTo>
                                <a:lnTo>
                                  <a:pt x="22" y="30"/>
                                </a:lnTo>
                                <a:lnTo>
                                  <a:pt x="22" y="29"/>
                                </a:lnTo>
                                <a:close/>
                                <a:moveTo>
                                  <a:pt x="22" y="29"/>
                                </a:moveTo>
                                <a:lnTo>
                                  <a:pt x="23" y="29"/>
                                </a:lnTo>
                                <a:lnTo>
                                  <a:pt x="23" y="30"/>
                                </a:lnTo>
                                <a:lnTo>
                                  <a:pt x="22" y="30"/>
                                </a:lnTo>
                                <a:lnTo>
                                  <a:pt x="22" y="29"/>
                                </a:lnTo>
                                <a:close/>
                                <a:moveTo>
                                  <a:pt x="23" y="29"/>
                                </a:moveTo>
                                <a:lnTo>
                                  <a:pt x="23" y="29"/>
                                </a:lnTo>
                                <a:lnTo>
                                  <a:pt x="23" y="30"/>
                                </a:lnTo>
                                <a:lnTo>
                                  <a:pt x="23" y="30"/>
                                </a:lnTo>
                                <a:lnTo>
                                  <a:pt x="23" y="29"/>
                                </a:lnTo>
                                <a:close/>
                                <a:moveTo>
                                  <a:pt x="23" y="29"/>
                                </a:moveTo>
                                <a:lnTo>
                                  <a:pt x="23" y="29"/>
                                </a:lnTo>
                                <a:lnTo>
                                  <a:pt x="23" y="30"/>
                                </a:lnTo>
                                <a:lnTo>
                                  <a:pt x="23" y="30"/>
                                </a:lnTo>
                                <a:lnTo>
                                  <a:pt x="23" y="29"/>
                                </a:lnTo>
                                <a:close/>
                                <a:moveTo>
                                  <a:pt x="23" y="29"/>
                                </a:moveTo>
                                <a:lnTo>
                                  <a:pt x="23" y="29"/>
                                </a:lnTo>
                                <a:lnTo>
                                  <a:pt x="23" y="30"/>
                                </a:lnTo>
                                <a:lnTo>
                                  <a:pt x="23" y="30"/>
                                </a:lnTo>
                                <a:lnTo>
                                  <a:pt x="23" y="29"/>
                                </a:lnTo>
                                <a:close/>
                                <a:moveTo>
                                  <a:pt x="24" y="29"/>
                                </a:moveTo>
                                <a:lnTo>
                                  <a:pt x="24" y="29"/>
                                </a:lnTo>
                                <a:lnTo>
                                  <a:pt x="24" y="30"/>
                                </a:lnTo>
                                <a:lnTo>
                                  <a:pt x="24" y="30"/>
                                </a:lnTo>
                                <a:lnTo>
                                  <a:pt x="24" y="29"/>
                                </a:lnTo>
                                <a:close/>
                                <a:moveTo>
                                  <a:pt x="24" y="29"/>
                                </a:moveTo>
                                <a:lnTo>
                                  <a:pt x="24" y="29"/>
                                </a:lnTo>
                                <a:lnTo>
                                  <a:pt x="24" y="30"/>
                                </a:lnTo>
                                <a:lnTo>
                                  <a:pt x="24" y="30"/>
                                </a:lnTo>
                                <a:lnTo>
                                  <a:pt x="24" y="29"/>
                                </a:lnTo>
                                <a:close/>
                                <a:moveTo>
                                  <a:pt x="24" y="29"/>
                                </a:moveTo>
                                <a:lnTo>
                                  <a:pt x="24" y="29"/>
                                </a:lnTo>
                                <a:lnTo>
                                  <a:pt x="24" y="30"/>
                                </a:lnTo>
                                <a:lnTo>
                                  <a:pt x="24" y="30"/>
                                </a:lnTo>
                                <a:lnTo>
                                  <a:pt x="24" y="29"/>
                                </a:lnTo>
                                <a:close/>
                                <a:moveTo>
                                  <a:pt x="25" y="29"/>
                                </a:moveTo>
                                <a:lnTo>
                                  <a:pt x="25" y="29"/>
                                </a:lnTo>
                                <a:lnTo>
                                  <a:pt x="25" y="30"/>
                                </a:lnTo>
                                <a:lnTo>
                                  <a:pt x="25" y="30"/>
                                </a:lnTo>
                                <a:lnTo>
                                  <a:pt x="25" y="29"/>
                                </a:lnTo>
                                <a:close/>
                                <a:moveTo>
                                  <a:pt x="25" y="29"/>
                                </a:moveTo>
                                <a:lnTo>
                                  <a:pt x="25" y="29"/>
                                </a:lnTo>
                                <a:lnTo>
                                  <a:pt x="25" y="30"/>
                                </a:lnTo>
                                <a:lnTo>
                                  <a:pt x="25" y="30"/>
                                </a:lnTo>
                                <a:lnTo>
                                  <a:pt x="25" y="29"/>
                                </a:lnTo>
                                <a:close/>
                                <a:moveTo>
                                  <a:pt x="25" y="29"/>
                                </a:moveTo>
                                <a:lnTo>
                                  <a:pt x="25" y="29"/>
                                </a:lnTo>
                                <a:lnTo>
                                  <a:pt x="25" y="30"/>
                                </a:lnTo>
                                <a:lnTo>
                                  <a:pt x="25" y="30"/>
                                </a:lnTo>
                                <a:lnTo>
                                  <a:pt x="25" y="29"/>
                                </a:lnTo>
                                <a:close/>
                                <a:moveTo>
                                  <a:pt x="26" y="29"/>
                                </a:moveTo>
                                <a:lnTo>
                                  <a:pt x="26" y="29"/>
                                </a:lnTo>
                                <a:lnTo>
                                  <a:pt x="26" y="30"/>
                                </a:lnTo>
                                <a:lnTo>
                                  <a:pt x="26" y="30"/>
                                </a:lnTo>
                                <a:lnTo>
                                  <a:pt x="26" y="29"/>
                                </a:lnTo>
                                <a:close/>
                                <a:moveTo>
                                  <a:pt x="26" y="29"/>
                                </a:moveTo>
                                <a:lnTo>
                                  <a:pt x="26" y="29"/>
                                </a:lnTo>
                                <a:lnTo>
                                  <a:pt x="26" y="30"/>
                                </a:lnTo>
                                <a:lnTo>
                                  <a:pt x="26" y="30"/>
                                </a:lnTo>
                                <a:lnTo>
                                  <a:pt x="26" y="29"/>
                                </a:lnTo>
                                <a:close/>
                                <a:moveTo>
                                  <a:pt x="26" y="29"/>
                                </a:moveTo>
                                <a:lnTo>
                                  <a:pt x="26" y="29"/>
                                </a:lnTo>
                                <a:lnTo>
                                  <a:pt x="26" y="30"/>
                                </a:lnTo>
                                <a:lnTo>
                                  <a:pt x="26" y="30"/>
                                </a:lnTo>
                                <a:lnTo>
                                  <a:pt x="26" y="29"/>
                                </a:lnTo>
                                <a:close/>
                                <a:moveTo>
                                  <a:pt x="26" y="29"/>
                                </a:moveTo>
                                <a:lnTo>
                                  <a:pt x="27" y="29"/>
                                </a:lnTo>
                                <a:lnTo>
                                  <a:pt x="27" y="30"/>
                                </a:lnTo>
                                <a:lnTo>
                                  <a:pt x="26" y="30"/>
                                </a:lnTo>
                                <a:lnTo>
                                  <a:pt x="26" y="29"/>
                                </a:lnTo>
                                <a:close/>
                                <a:moveTo>
                                  <a:pt x="27" y="29"/>
                                </a:moveTo>
                                <a:lnTo>
                                  <a:pt x="27" y="29"/>
                                </a:lnTo>
                                <a:lnTo>
                                  <a:pt x="27" y="30"/>
                                </a:lnTo>
                                <a:lnTo>
                                  <a:pt x="27" y="30"/>
                                </a:lnTo>
                                <a:lnTo>
                                  <a:pt x="27" y="29"/>
                                </a:lnTo>
                                <a:close/>
                                <a:moveTo>
                                  <a:pt x="27" y="29"/>
                                </a:moveTo>
                                <a:lnTo>
                                  <a:pt x="27" y="29"/>
                                </a:lnTo>
                                <a:lnTo>
                                  <a:pt x="27" y="30"/>
                                </a:lnTo>
                                <a:lnTo>
                                  <a:pt x="27" y="30"/>
                                </a:lnTo>
                                <a:lnTo>
                                  <a:pt x="27" y="29"/>
                                </a:lnTo>
                                <a:close/>
                                <a:moveTo>
                                  <a:pt x="27" y="29"/>
                                </a:moveTo>
                                <a:lnTo>
                                  <a:pt x="28" y="29"/>
                                </a:lnTo>
                                <a:lnTo>
                                  <a:pt x="28" y="30"/>
                                </a:lnTo>
                                <a:lnTo>
                                  <a:pt x="27" y="30"/>
                                </a:lnTo>
                                <a:lnTo>
                                  <a:pt x="27" y="29"/>
                                </a:lnTo>
                                <a:close/>
                                <a:moveTo>
                                  <a:pt x="28" y="29"/>
                                </a:moveTo>
                                <a:lnTo>
                                  <a:pt x="28" y="29"/>
                                </a:lnTo>
                                <a:lnTo>
                                  <a:pt x="28" y="30"/>
                                </a:lnTo>
                                <a:lnTo>
                                  <a:pt x="28" y="30"/>
                                </a:lnTo>
                                <a:lnTo>
                                  <a:pt x="28" y="29"/>
                                </a:lnTo>
                                <a:close/>
                                <a:moveTo>
                                  <a:pt x="28" y="29"/>
                                </a:moveTo>
                                <a:lnTo>
                                  <a:pt x="28" y="29"/>
                                </a:lnTo>
                                <a:lnTo>
                                  <a:pt x="28" y="30"/>
                                </a:lnTo>
                                <a:lnTo>
                                  <a:pt x="28" y="30"/>
                                </a:lnTo>
                                <a:lnTo>
                                  <a:pt x="28" y="29"/>
                                </a:lnTo>
                                <a:close/>
                                <a:moveTo>
                                  <a:pt x="28" y="29"/>
                                </a:moveTo>
                                <a:lnTo>
                                  <a:pt x="28" y="29"/>
                                </a:lnTo>
                                <a:lnTo>
                                  <a:pt x="28" y="30"/>
                                </a:lnTo>
                                <a:lnTo>
                                  <a:pt x="28" y="30"/>
                                </a:lnTo>
                                <a:lnTo>
                                  <a:pt x="28" y="29"/>
                                </a:lnTo>
                                <a:close/>
                                <a:moveTo>
                                  <a:pt x="29" y="29"/>
                                </a:moveTo>
                                <a:lnTo>
                                  <a:pt x="29" y="29"/>
                                </a:lnTo>
                                <a:lnTo>
                                  <a:pt x="29" y="30"/>
                                </a:lnTo>
                                <a:lnTo>
                                  <a:pt x="29" y="30"/>
                                </a:lnTo>
                                <a:lnTo>
                                  <a:pt x="29" y="29"/>
                                </a:lnTo>
                                <a:close/>
                                <a:moveTo>
                                  <a:pt x="29" y="29"/>
                                </a:moveTo>
                                <a:lnTo>
                                  <a:pt x="29" y="29"/>
                                </a:lnTo>
                                <a:lnTo>
                                  <a:pt x="29" y="30"/>
                                </a:lnTo>
                                <a:lnTo>
                                  <a:pt x="29" y="30"/>
                                </a:lnTo>
                                <a:lnTo>
                                  <a:pt x="29" y="29"/>
                                </a:lnTo>
                                <a:close/>
                                <a:moveTo>
                                  <a:pt x="29" y="29"/>
                                </a:moveTo>
                                <a:lnTo>
                                  <a:pt x="29" y="29"/>
                                </a:lnTo>
                                <a:lnTo>
                                  <a:pt x="29" y="30"/>
                                </a:lnTo>
                                <a:lnTo>
                                  <a:pt x="29" y="30"/>
                                </a:lnTo>
                                <a:lnTo>
                                  <a:pt x="29" y="29"/>
                                </a:lnTo>
                                <a:close/>
                                <a:moveTo>
                                  <a:pt x="30" y="29"/>
                                </a:moveTo>
                                <a:lnTo>
                                  <a:pt x="30" y="29"/>
                                </a:lnTo>
                                <a:lnTo>
                                  <a:pt x="30" y="30"/>
                                </a:lnTo>
                                <a:lnTo>
                                  <a:pt x="30" y="30"/>
                                </a:lnTo>
                                <a:lnTo>
                                  <a:pt x="30" y="29"/>
                                </a:lnTo>
                                <a:close/>
                                <a:moveTo>
                                  <a:pt x="30" y="29"/>
                                </a:moveTo>
                                <a:lnTo>
                                  <a:pt x="30" y="29"/>
                                </a:lnTo>
                                <a:lnTo>
                                  <a:pt x="30" y="30"/>
                                </a:lnTo>
                                <a:lnTo>
                                  <a:pt x="30" y="30"/>
                                </a:lnTo>
                                <a:lnTo>
                                  <a:pt x="30" y="29"/>
                                </a:lnTo>
                                <a:close/>
                                <a:moveTo>
                                  <a:pt x="30" y="29"/>
                                </a:moveTo>
                                <a:lnTo>
                                  <a:pt x="30" y="29"/>
                                </a:lnTo>
                                <a:lnTo>
                                  <a:pt x="30" y="30"/>
                                </a:lnTo>
                                <a:lnTo>
                                  <a:pt x="30" y="30"/>
                                </a:lnTo>
                                <a:lnTo>
                                  <a:pt x="30" y="29"/>
                                </a:lnTo>
                                <a:close/>
                                <a:moveTo>
                                  <a:pt x="31" y="29"/>
                                </a:moveTo>
                                <a:lnTo>
                                  <a:pt x="31" y="29"/>
                                </a:lnTo>
                                <a:lnTo>
                                  <a:pt x="31" y="30"/>
                                </a:lnTo>
                                <a:lnTo>
                                  <a:pt x="31" y="30"/>
                                </a:lnTo>
                                <a:lnTo>
                                  <a:pt x="31" y="29"/>
                                </a:lnTo>
                                <a:close/>
                                <a:moveTo>
                                  <a:pt x="31" y="29"/>
                                </a:moveTo>
                                <a:lnTo>
                                  <a:pt x="31" y="29"/>
                                </a:lnTo>
                                <a:lnTo>
                                  <a:pt x="31" y="30"/>
                                </a:lnTo>
                                <a:lnTo>
                                  <a:pt x="31" y="30"/>
                                </a:lnTo>
                                <a:lnTo>
                                  <a:pt x="31" y="29"/>
                                </a:lnTo>
                                <a:close/>
                                <a:moveTo>
                                  <a:pt x="31" y="29"/>
                                </a:moveTo>
                                <a:lnTo>
                                  <a:pt x="31" y="29"/>
                                </a:lnTo>
                                <a:lnTo>
                                  <a:pt x="31" y="30"/>
                                </a:lnTo>
                                <a:lnTo>
                                  <a:pt x="31" y="30"/>
                                </a:lnTo>
                                <a:lnTo>
                                  <a:pt x="31" y="29"/>
                                </a:lnTo>
                                <a:close/>
                                <a:moveTo>
                                  <a:pt x="31" y="29"/>
                                </a:moveTo>
                                <a:lnTo>
                                  <a:pt x="32" y="29"/>
                                </a:lnTo>
                                <a:lnTo>
                                  <a:pt x="32" y="30"/>
                                </a:lnTo>
                                <a:lnTo>
                                  <a:pt x="31" y="30"/>
                                </a:lnTo>
                                <a:lnTo>
                                  <a:pt x="31" y="29"/>
                                </a:lnTo>
                                <a:close/>
                                <a:moveTo>
                                  <a:pt x="32" y="29"/>
                                </a:moveTo>
                                <a:lnTo>
                                  <a:pt x="32" y="29"/>
                                </a:lnTo>
                                <a:lnTo>
                                  <a:pt x="32" y="30"/>
                                </a:lnTo>
                                <a:lnTo>
                                  <a:pt x="32" y="30"/>
                                </a:lnTo>
                                <a:lnTo>
                                  <a:pt x="32" y="29"/>
                                </a:lnTo>
                                <a:close/>
                                <a:moveTo>
                                  <a:pt x="32" y="29"/>
                                </a:moveTo>
                                <a:lnTo>
                                  <a:pt x="32" y="29"/>
                                </a:lnTo>
                                <a:lnTo>
                                  <a:pt x="32" y="30"/>
                                </a:lnTo>
                                <a:lnTo>
                                  <a:pt x="32" y="30"/>
                                </a:lnTo>
                                <a:lnTo>
                                  <a:pt x="32" y="29"/>
                                </a:lnTo>
                                <a:close/>
                                <a:moveTo>
                                  <a:pt x="32" y="29"/>
                                </a:moveTo>
                                <a:lnTo>
                                  <a:pt x="33" y="29"/>
                                </a:lnTo>
                                <a:lnTo>
                                  <a:pt x="33" y="30"/>
                                </a:lnTo>
                                <a:lnTo>
                                  <a:pt x="32" y="30"/>
                                </a:lnTo>
                                <a:lnTo>
                                  <a:pt x="32" y="29"/>
                                </a:lnTo>
                                <a:close/>
                                <a:moveTo>
                                  <a:pt x="33" y="29"/>
                                </a:moveTo>
                                <a:lnTo>
                                  <a:pt x="33" y="29"/>
                                </a:lnTo>
                                <a:lnTo>
                                  <a:pt x="33" y="30"/>
                                </a:lnTo>
                                <a:lnTo>
                                  <a:pt x="33" y="30"/>
                                </a:lnTo>
                                <a:lnTo>
                                  <a:pt x="33" y="29"/>
                                </a:lnTo>
                                <a:close/>
                                <a:moveTo>
                                  <a:pt x="33" y="29"/>
                                </a:moveTo>
                                <a:lnTo>
                                  <a:pt x="33" y="29"/>
                                </a:lnTo>
                                <a:lnTo>
                                  <a:pt x="33" y="30"/>
                                </a:lnTo>
                                <a:lnTo>
                                  <a:pt x="33" y="30"/>
                                </a:lnTo>
                                <a:lnTo>
                                  <a:pt x="33" y="29"/>
                                </a:lnTo>
                                <a:close/>
                                <a:moveTo>
                                  <a:pt x="33" y="29"/>
                                </a:moveTo>
                                <a:lnTo>
                                  <a:pt x="34" y="29"/>
                                </a:lnTo>
                                <a:lnTo>
                                  <a:pt x="34" y="30"/>
                                </a:lnTo>
                                <a:lnTo>
                                  <a:pt x="33" y="30"/>
                                </a:lnTo>
                                <a:lnTo>
                                  <a:pt x="33" y="29"/>
                                </a:lnTo>
                                <a:close/>
                                <a:moveTo>
                                  <a:pt x="34" y="29"/>
                                </a:moveTo>
                                <a:lnTo>
                                  <a:pt x="34" y="29"/>
                                </a:lnTo>
                                <a:lnTo>
                                  <a:pt x="34" y="30"/>
                                </a:lnTo>
                                <a:lnTo>
                                  <a:pt x="34" y="30"/>
                                </a:lnTo>
                                <a:lnTo>
                                  <a:pt x="34" y="29"/>
                                </a:lnTo>
                                <a:close/>
                                <a:moveTo>
                                  <a:pt x="34" y="29"/>
                                </a:moveTo>
                                <a:lnTo>
                                  <a:pt x="34" y="29"/>
                                </a:lnTo>
                                <a:lnTo>
                                  <a:pt x="34" y="30"/>
                                </a:lnTo>
                                <a:lnTo>
                                  <a:pt x="34" y="30"/>
                                </a:lnTo>
                                <a:lnTo>
                                  <a:pt x="34" y="29"/>
                                </a:lnTo>
                                <a:close/>
                                <a:moveTo>
                                  <a:pt x="34" y="29"/>
                                </a:moveTo>
                                <a:lnTo>
                                  <a:pt x="34" y="29"/>
                                </a:lnTo>
                                <a:lnTo>
                                  <a:pt x="34" y="30"/>
                                </a:lnTo>
                                <a:lnTo>
                                  <a:pt x="34" y="30"/>
                                </a:lnTo>
                                <a:lnTo>
                                  <a:pt x="34" y="29"/>
                                </a:lnTo>
                                <a:close/>
                                <a:moveTo>
                                  <a:pt x="35" y="29"/>
                                </a:moveTo>
                                <a:lnTo>
                                  <a:pt x="35" y="29"/>
                                </a:lnTo>
                                <a:lnTo>
                                  <a:pt x="35" y="30"/>
                                </a:lnTo>
                                <a:lnTo>
                                  <a:pt x="35" y="30"/>
                                </a:lnTo>
                                <a:lnTo>
                                  <a:pt x="35" y="29"/>
                                </a:lnTo>
                                <a:close/>
                                <a:moveTo>
                                  <a:pt x="35" y="29"/>
                                </a:moveTo>
                                <a:lnTo>
                                  <a:pt x="35" y="29"/>
                                </a:lnTo>
                                <a:lnTo>
                                  <a:pt x="35" y="30"/>
                                </a:lnTo>
                                <a:lnTo>
                                  <a:pt x="35" y="30"/>
                                </a:lnTo>
                                <a:lnTo>
                                  <a:pt x="35" y="29"/>
                                </a:lnTo>
                                <a:close/>
                                <a:moveTo>
                                  <a:pt x="35" y="29"/>
                                </a:moveTo>
                                <a:lnTo>
                                  <a:pt x="35" y="29"/>
                                </a:lnTo>
                                <a:lnTo>
                                  <a:pt x="35" y="30"/>
                                </a:lnTo>
                                <a:lnTo>
                                  <a:pt x="35" y="30"/>
                                </a:lnTo>
                                <a:lnTo>
                                  <a:pt x="35" y="29"/>
                                </a:lnTo>
                                <a:close/>
                                <a:moveTo>
                                  <a:pt x="36" y="29"/>
                                </a:moveTo>
                                <a:lnTo>
                                  <a:pt x="36" y="29"/>
                                </a:lnTo>
                                <a:lnTo>
                                  <a:pt x="36" y="30"/>
                                </a:lnTo>
                                <a:lnTo>
                                  <a:pt x="36" y="30"/>
                                </a:lnTo>
                                <a:lnTo>
                                  <a:pt x="36" y="29"/>
                                </a:lnTo>
                                <a:close/>
                                <a:moveTo>
                                  <a:pt x="36" y="29"/>
                                </a:moveTo>
                                <a:lnTo>
                                  <a:pt x="36" y="29"/>
                                </a:lnTo>
                                <a:lnTo>
                                  <a:pt x="36" y="29"/>
                                </a:lnTo>
                                <a:lnTo>
                                  <a:pt x="36" y="29"/>
                                </a:lnTo>
                                <a:lnTo>
                                  <a:pt x="36" y="29"/>
                                </a:lnTo>
                                <a:close/>
                                <a:moveTo>
                                  <a:pt x="36" y="29"/>
                                </a:moveTo>
                                <a:lnTo>
                                  <a:pt x="36" y="29"/>
                                </a:lnTo>
                                <a:lnTo>
                                  <a:pt x="36" y="29"/>
                                </a:lnTo>
                                <a:lnTo>
                                  <a:pt x="36" y="29"/>
                                </a:lnTo>
                                <a:lnTo>
                                  <a:pt x="36" y="29"/>
                                </a:lnTo>
                                <a:close/>
                                <a:moveTo>
                                  <a:pt x="36" y="29"/>
                                </a:moveTo>
                                <a:lnTo>
                                  <a:pt x="36" y="29"/>
                                </a:lnTo>
                                <a:lnTo>
                                  <a:pt x="36" y="29"/>
                                </a:lnTo>
                                <a:lnTo>
                                  <a:pt x="36" y="29"/>
                                </a:lnTo>
                                <a:lnTo>
                                  <a:pt x="36" y="29"/>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7"/>
                                </a:lnTo>
                                <a:lnTo>
                                  <a:pt x="36" y="27"/>
                                </a:lnTo>
                                <a:lnTo>
                                  <a:pt x="36" y="28"/>
                                </a:lnTo>
                                <a:lnTo>
                                  <a:pt x="36" y="28"/>
                                </a:lnTo>
                                <a:close/>
                                <a:moveTo>
                                  <a:pt x="36" y="27"/>
                                </a:moveTo>
                                <a:lnTo>
                                  <a:pt x="36" y="27"/>
                                </a:lnTo>
                                <a:lnTo>
                                  <a:pt x="36" y="27"/>
                                </a:lnTo>
                                <a:lnTo>
                                  <a:pt x="36" y="27"/>
                                </a:lnTo>
                                <a:lnTo>
                                  <a:pt x="36" y="27"/>
                                </a:lnTo>
                                <a:close/>
                                <a:moveTo>
                                  <a:pt x="36" y="27"/>
                                </a:moveTo>
                                <a:lnTo>
                                  <a:pt x="36" y="27"/>
                                </a:lnTo>
                                <a:lnTo>
                                  <a:pt x="36" y="27"/>
                                </a:lnTo>
                                <a:lnTo>
                                  <a:pt x="36" y="27"/>
                                </a:lnTo>
                                <a:lnTo>
                                  <a:pt x="36" y="27"/>
                                </a:lnTo>
                                <a:close/>
                                <a:moveTo>
                                  <a:pt x="36" y="27"/>
                                </a:moveTo>
                                <a:lnTo>
                                  <a:pt x="36" y="26"/>
                                </a:lnTo>
                                <a:lnTo>
                                  <a:pt x="36" y="26"/>
                                </a:lnTo>
                                <a:lnTo>
                                  <a:pt x="36" y="27"/>
                                </a:lnTo>
                                <a:lnTo>
                                  <a:pt x="36" y="27"/>
                                </a:lnTo>
                                <a:close/>
                                <a:moveTo>
                                  <a:pt x="36" y="26"/>
                                </a:moveTo>
                                <a:lnTo>
                                  <a:pt x="36" y="26"/>
                                </a:lnTo>
                                <a:lnTo>
                                  <a:pt x="36" y="26"/>
                                </a:lnTo>
                                <a:lnTo>
                                  <a:pt x="36" y="26"/>
                                </a:lnTo>
                                <a:lnTo>
                                  <a:pt x="36" y="26"/>
                                </a:lnTo>
                                <a:close/>
                                <a:moveTo>
                                  <a:pt x="36" y="26"/>
                                </a:moveTo>
                                <a:lnTo>
                                  <a:pt x="36" y="26"/>
                                </a:lnTo>
                                <a:lnTo>
                                  <a:pt x="36" y="26"/>
                                </a:lnTo>
                                <a:lnTo>
                                  <a:pt x="36" y="26"/>
                                </a:lnTo>
                                <a:lnTo>
                                  <a:pt x="36" y="26"/>
                                </a:lnTo>
                                <a:close/>
                                <a:moveTo>
                                  <a:pt x="36" y="26"/>
                                </a:moveTo>
                                <a:lnTo>
                                  <a:pt x="36" y="25"/>
                                </a:lnTo>
                                <a:lnTo>
                                  <a:pt x="36" y="25"/>
                                </a:lnTo>
                                <a:lnTo>
                                  <a:pt x="36" y="26"/>
                                </a:lnTo>
                                <a:lnTo>
                                  <a:pt x="36" y="26"/>
                                </a:lnTo>
                                <a:close/>
                                <a:moveTo>
                                  <a:pt x="36" y="25"/>
                                </a:moveTo>
                                <a:lnTo>
                                  <a:pt x="36" y="25"/>
                                </a:lnTo>
                                <a:lnTo>
                                  <a:pt x="36" y="25"/>
                                </a:lnTo>
                                <a:lnTo>
                                  <a:pt x="36" y="25"/>
                                </a:lnTo>
                                <a:lnTo>
                                  <a:pt x="36" y="25"/>
                                </a:lnTo>
                                <a:close/>
                                <a:moveTo>
                                  <a:pt x="36" y="25"/>
                                </a:moveTo>
                                <a:lnTo>
                                  <a:pt x="36" y="25"/>
                                </a:lnTo>
                                <a:lnTo>
                                  <a:pt x="36" y="25"/>
                                </a:lnTo>
                                <a:lnTo>
                                  <a:pt x="36" y="25"/>
                                </a:lnTo>
                                <a:lnTo>
                                  <a:pt x="36" y="25"/>
                                </a:lnTo>
                                <a:close/>
                                <a:moveTo>
                                  <a:pt x="36" y="25"/>
                                </a:moveTo>
                                <a:lnTo>
                                  <a:pt x="36" y="24"/>
                                </a:lnTo>
                                <a:lnTo>
                                  <a:pt x="36" y="24"/>
                                </a:lnTo>
                                <a:lnTo>
                                  <a:pt x="36" y="25"/>
                                </a:lnTo>
                                <a:lnTo>
                                  <a:pt x="36" y="25"/>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19"/>
                                </a:lnTo>
                                <a:lnTo>
                                  <a:pt x="36" y="19"/>
                                </a:lnTo>
                                <a:lnTo>
                                  <a:pt x="36" y="20"/>
                                </a:lnTo>
                                <a:lnTo>
                                  <a:pt x="36" y="20"/>
                                </a:lnTo>
                                <a:close/>
                                <a:moveTo>
                                  <a:pt x="36" y="19"/>
                                </a:moveTo>
                                <a:lnTo>
                                  <a:pt x="36" y="19"/>
                                </a:lnTo>
                                <a:lnTo>
                                  <a:pt x="36" y="19"/>
                                </a:lnTo>
                                <a:lnTo>
                                  <a:pt x="36" y="19"/>
                                </a:lnTo>
                                <a:lnTo>
                                  <a:pt x="36" y="19"/>
                                </a:lnTo>
                                <a:close/>
                                <a:moveTo>
                                  <a:pt x="36" y="19"/>
                                </a:moveTo>
                                <a:lnTo>
                                  <a:pt x="36" y="19"/>
                                </a:lnTo>
                                <a:lnTo>
                                  <a:pt x="36" y="19"/>
                                </a:lnTo>
                                <a:lnTo>
                                  <a:pt x="36" y="19"/>
                                </a:lnTo>
                                <a:lnTo>
                                  <a:pt x="36" y="19"/>
                                </a:lnTo>
                                <a:close/>
                                <a:moveTo>
                                  <a:pt x="36" y="19"/>
                                </a:moveTo>
                                <a:lnTo>
                                  <a:pt x="36" y="18"/>
                                </a:lnTo>
                                <a:lnTo>
                                  <a:pt x="36" y="18"/>
                                </a:lnTo>
                                <a:lnTo>
                                  <a:pt x="36" y="19"/>
                                </a:lnTo>
                                <a:lnTo>
                                  <a:pt x="36" y="19"/>
                                </a:lnTo>
                                <a:close/>
                                <a:moveTo>
                                  <a:pt x="36" y="18"/>
                                </a:moveTo>
                                <a:lnTo>
                                  <a:pt x="36" y="18"/>
                                </a:lnTo>
                                <a:lnTo>
                                  <a:pt x="36" y="18"/>
                                </a:lnTo>
                                <a:lnTo>
                                  <a:pt x="36" y="18"/>
                                </a:lnTo>
                                <a:lnTo>
                                  <a:pt x="36" y="18"/>
                                </a:lnTo>
                                <a:close/>
                                <a:moveTo>
                                  <a:pt x="36" y="18"/>
                                </a:moveTo>
                                <a:lnTo>
                                  <a:pt x="36" y="18"/>
                                </a:lnTo>
                                <a:lnTo>
                                  <a:pt x="36" y="18"/>
                                </a:lnTo>
                                <a:lnTo>
                                  <a:pt x="36" y="18"/>
                                </a:lnTo>
                                <a:lnTo>
                                  <a:pt x="36" y="18"/>
                                </a:lnTo>
                                <a:close/>
                                <a:moveTo>
                                  <a:pt x="36" y="18"/>
                                </a:moveTo>
                                <a:lnTo>
                                  <a:pt x="36" y="17"/>
                                </a:lnTo>
                                <a:lnTo>
                                  <a:pt x="36" y="17"/>
                                </a:lnTo>
                                <a:lnTo>
                                  <a:pt x="36" y="18"/>
                                </a:lnTo>
                                <a:lnTo>
                                  <a:pt x="36" y="18"/>
                                </a:lnTo>
                                <a:close/>
                                <a:moveTo>
                                  <a:pt x="36" y="17"/>
                                </a:moveTo>
                                <a:lnTo>
                                  <a:pt x="36" y="17"/>
                                </a:lnTo>
                                <a:lnTo>
                                  <a:pt x="36" y="17"/>
                                </a:lnTo>
                                <a:lnTo>
                                  <a:pt x="36" y="17"/>
                                </a:lnTo>
                                <a:lnTo>
                                  <a:pt x="36" y="17"/>
                                </a:lnTo>
                                <a:close/>
                                <a:moveTo>
                                  <a:pt x="36" y="17"/>
                                </a:moveTo>
                                <a:lnTo>
                                  <a:pt x="36" y="17"/>
                                </a:lnTo>
                                <a:lnTo>
                                  <a:pt x="36" y="17"/>
                                </a:lnTo>
                                <a:lnTo>
                                  <a:pt x="36" y="17"/>
                                </a:lnTo>
                                <a:lnTo>
                                  <a:pt x="36" y="17"/>
                                </a:lnTo>
                                <a:close/>
                                <a:moveTo>
                                  <a:pt x="36" y="17"/>
                                </a:moveTo>
                                <a:lnTo>
                                  <a:pt x="36" y="16"/>
                                </a:lnTo>
                                <a:lnTo>
                                  <a:pt x="36" y="16"/>
                                </a:lnTo>
                                <a:lnTo>
                                  <a:pt x="36" y="17"/>
                                </a:lnTo>
                                <a:lnTo>
                                  <a:pt x="36" y="17"/>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1"/>
                                </a:lnTo>
                                <a:lnTo>
                                  <a:pt x="36" y="11"/>
                                </a:lnTo>
                                <a:lnTo>
                                  <a:pt x="36" y="12"/>
                                </a:lnTo>
                                <a:lnTo>
                                  <a:pt x="36" y="12"/>
                                </a:lnTo>
                                <a:close/>
                                <a:moveTo>
                                  <a:pt x="36" y="11"/>
                                </a:moveTo>
                                <a:lnTo>
                                  <a:pt x="36" y="11"/>
                                </a:lnTo>
                                <a:lnTo>
                                  <a:pt x="36" y="11"/>
                                </a:lnTo>
                                <a:lnTo>
                                  <a:pt x="36" y="11"/>
                                </a:lnTo>
                                <a:lnTo>
                                  <a:pt x="36" y="11"/>
                                </a:lnTo>
                                <a:close/>
                                <a:moveTo>
                                  <a:pt x="36" y="11"/>
                                </a:moveTo>
                                <a:lnTo>
                                  <a:pt x="36" y="11"/>
                                </a:lnTo>
                                <a:lnTo>
                                  <a:pt x="36" y="11"/>
                                </a:lnTo>
                                <a:lnTo>
                                  <a:pt x="36" y="11"/>
                                </a:lnTo>
                                <a:lnTo>
                                  <a:pt x="36" y="11"/>
                                </a:lnTo>
                                <a:close/>
                                <a:moveTo>
                                  <a:pt x="36" y="11"/>
                                </a:moveTo>
                                <a:lnTo>
                                  <a:pt x="36" y="10"/>
                                </a:lnTo>
                                <a:lnTo>
                                  <a:pt x="36" y="10"/>
                                </a:lnTo>
                                <a:lnTo>
                                  <a:pt x="36" y="11"/>
                                </a:lnTo>
                                <a:lnTo>
                                  <a:pt x="36" y="11"/>
                                </a:lnTo>
                                <a:close/>
                                <a:moveTo>
                                  <a:pt x="36" y="10"/>
                                </a:moveTo>
                                <a:lnTo>
                                  <a:pt x="36" y="10"/>
                                </a:lnTo>
                                <a:lnTo>
                                  <a:pt x="36" y="10"/>
                                </a:lnTo>
                                <a:lnTo>
                                  <a:pt x="36" y="10"/>
                                </a:lnTo>
                                <a:lnTo>
                                  <a:pt x="36" y="10"/>
                                </a:lnTo>
                                <a:close/>
                                <a:moveTo>
                                  <a:pt x="36" y="10"/>
                                </a:moveTo>
                                <a:lnTo>
                                  <a:pt x="36" y="10"/>
                                </a:lnTo>
                                <a:lnTo>
                                  <a:pt x="36" y="10"/>
                                </a:lnTo>
                                <a:lnTo>
                                  <a:pt x="36" y="10"/>
                                </a:lnTo>
                                <a:lnTo>
                                  <a:pt x="36" y="10"/>
                                </a:lnTo>
                                <a:close/>
                                <a:moveTo>
                                  <a:pt x="36" y="10"/>
                                </a:moveTo>
                                <a:lnTo>
                                  <a:pt x="36" y="9"/>
                                </a:lnTo>
                                <a:lnTo>
                                  <a:pt x="36" y="9"/>
                                </a:lnTo>
                                <a:lnTo>
                                  <a:pt x="36" y="10"/>
                                </a:lnTo>
                                <a:lnTo>
                                  <a:pt x="36" y="10"/>
                                </a:lnTo>
                                <a:close/>
                                <a:moveTo>
                                  <a:pt x="36" y="9"/>
                                </a:moveTo>
                                <a:lnTo>
                                  <a:pt x="36" y="9"/>
                                </a:lnTo>
                                <a:lnTo>
                                  <a:pt x="36" y="9"/>
                                </a:lnTo>
                                <a:lnTo>
                                  <a:pt x="36" y="9"/>
                                </a:lnTo>
                                <a:lnTo>
                                  <a:pt x="36" y="9"/>
                                </a:lnTo>
                                <a:close/>
                                <a:moveTo>
                                  <a:pt x="36" y="9"/>
                                </a:moveTo>
                                <a:lnTo>
                                  <a:pt x="36" y="9"/>
                                </a:lnTo>
                                <a:lnTo>
                                  <a:pt x="36" y="9"/>
                                </a:lnTo>
                                <a:lnTo>
                                  <a:pt x="36" y="9"/>
                                </a:lnTo>
                                <a:lnTo>
                                  <a:pt x="36" y="9"/>
                                </a:lnTo>
                                <a:close/>
                                <a:moveTo>
                                  <a:pt x="36" y="9"/>
                                </a:moveTo>
                                <a:lnTo>
                                  <a:pt x="36" y="8"/>
                                </a:lnTo>
                                <a:lnTo>
                                  <a:pt x="36" y="8"/>
                                </a:lnTo>
                                <a:lnTo>
                                  <a:pt x="36" y="9"/>
                                </a:lnTo>
                                <a:lnTo>
                                  <a:pt x="36" y="9"/>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3"/>
                                </a:lnTo>
                                <a:lnTo>
                                  <a:pt x="36" y="3"/>
                                </a:lnTo>
                                <a:lnTo>
                                  <a:pt x="36" y="4"/>
                                </a:lnTo>
                                <a:lnTo>
                                  <a:pt x="36" y="4"/>
                                </a:lnTo>
                                <a:close/>
                                <a:moveTo>
                                  <a:pt x="36" y="3"/>
                                </a:moveTo>
                                <a:lnTo>
                                  <a:pt x="36" y="3"/>
                                </a:lnTo>
                                <a:lnTo>
                                  <a:pt x="36" y="3"/>
                                </a:lnTo>
                                <a:lnTo>
                                  <a:pt x="36" y="3"/>
                                </a:lnTo>
                                <a:lnTo>
                                  <a:pt x="36" y="3"/>
                                </a:lnTo>
                                <a:close/>
                                <a:moveTo>
                                  <a:pt x="36" y="3"/>
                                </a:moveTo>
                                <a:lnTo>
                                  <a:pt x="36" y="3"/>
                                </a:lnTo>
                                <a:lnTo>
                                  <a:pt x="36" y="3"/>
                                </a:lnTo>
                                <a:lnTo>
                                  <a:pt x="36" y="3"/>
                                </a:lnTo>
                                <a:lnTo>
                                  <a:pt x="36" y="3"/>
                                </a:lnTo>
                                <a:close/>
                                <a:moveTo>
                                  <a:pt x="36" y="3"/>
                                </a:moveTo>
                                <a:lnTo>
                                  <a:pt x="36" y="2"/>
                                </a:lnTo>
                                <a:lnTo>
                                  <a:pt x="36" y="2"/>
                                </a:lnTo>
                                <a:lnTo>
                                  <a:pt x="36" y="3"/>
                                </a:lnTo>
                                <a:lnTo>
                                  <a:pt x="36" y="3"/>
                                </a:lnTo>
                                <a:close/>
                                <a:moveTo>
                                  <a:pt x="36" y="2"/>
                                </a:moveTo>
                                <a:lnTo>
                                  <a:pt x="36" y="2"/>
                                </a:lnTo>
                                <a:lnTo>
                                  <a:pt x="36" y="2"/>
                                </a:lnTo>
                                <a:lnTo>
                                  <a:pt x="36" y="2"/>
                                </a:lnTo>
                                <a:lnTo>
                                  <a:pt x="36" y="2"/>
                                </a:lnTo>
                                <a:close/>
                                <a:moveTo>
                                  <a:pt x="36" y="2"/>
                                </a:moveTo>
                                <a:lnTo>
                                  <a:pt x="36" y="2"/>
                                </a:lnTo>
                                <a:lnTo>
                                  <a:pt x="36" y="2"/>
                                </a:lnTo>
                                <a:lnTo>
                                  <a:pt x="36" y="2"/>
                                </a:lnTo>
                                <a:lnTo>
                                  <a:pt x="36" y="2"/>
                                </a:lnTo>
                                <a:close/>
                                <a:moveTo>
                                  <a:pt x="36" y="2"/>
                                </a:moveTo>
                                <a:lnTo>
                                  <a:pt x="36" y="1"/>
                                </a:lnTo>
                                <a:lnTo>
                                  <a:pt x="36" y="1"/>
                                </a:lnTo>
                                <a:lnTo>
                                  <a:pt x="36" y="2"/>
                                </a:lnTo>
                                <a:lnTo>
                                  <a:pt x="36" y="2"/>
                                </a:lnTo>
                                <a:close/>
                                <a:moveTo>
                                  <a:pt x="36" y="1"/>
                                </a:moveTo>
                                <a:lnTo>
                                  <a:pt x="36" y="1"/>
                                </a:lnTo>
                                <a:lnTo>
                                  <a:pt x="36" y="1"/>
                                </a:lnTo>
                                <a:lnTo>
                                  <a:pt x="36" y="1"/>
                                </a:lnTo>
                                <a:lnTo>
                                  <a:pt x="36" y="1"/>
                                </a:lnTo>
                                <a:close/>
                                <a:moveTo>
                                  <a:pt x="36" y="1"/>
                                </a:moveTo>
                                <a:lnTo>
                                  <a:pt x="36" y="1"/>
                                </a:lnTo>
                                <a:lnTo>
                                  <a:pt x="36" y="1"/>
                                </a:lnTo>
                                <a:lnTo>
                                  <a:pt x="36" y="1"/>
                                </a:lnTo>
                                <a:lnTo>
                                  <a:pt x="36" y="1"/>
                                </a:lnTo>
                                <a:close/>
                                <a:moveTo>
                                  <a:pt x="36" y="1"/>
                                </a:moveTo>
                                <a:lnTo>
                                  <a:pt x="36" y="0"/>
                                </a:lnTo>
                                <a:lnTo>
                                  <a:pt x="36" y="0"/>
                                </a:lnTo>
                                <a:lnTo>
                                  <a:pt x="36" y="1"/>
                                </a:lnTo>
                                <a:lnTo>
                                  <a:pt x="36" y="1"/>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4" y="0"/>
                                </a:moveTo>
                                <a:lnTo>
                                  <a:pt x="33" y="0"/>
                                </a:lnTo>
                                <a:lnTo>
                                  <a:pt x="33" y="0"/>
                                </a:lnTo>
                                <a:lnTo>
                                  <a:pt x="34" y="0"/>
                                </a:lnTo>
                                <a:lnTo>
                                  <a:pt x="34"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3" y="0"/>
                                </a:moveTo>
                                <a:lnTo>
                                  <a:pt x="32" y="0"/>
                                </a:lnTo>
                                <a:lnTo>
                                  <a:pt x="32" y="0"/>
                                </a:lnTo>
                                <a:lnTo>
                                  <a:pt x="33" y="0"/>
                                </a:lnTo>
                                <a:lnTo>
                                  <a:pt x="33"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2" y="0"/>
                                </a:moveTo>
                                <a:lnTo>
                                  <a:pt x="31" y="0"/>
                                </a:lnTo>
                                <a:lnTo>
                                  <a:pt x="31" y="0"/>
                                </a:lnTo>
                                <a:lnTo>
                                  <a:pt x="32" y="0"/>
                                </a:lnTo>
                                <a:lnTo>
                                  <a:pt x="32"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8" y="0"/>
                                </a:lnTo>
                                <a:lnTo>
                                  <a:pt x="28"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7" y="0"/>
                                </a:lnTo>
                                <a:lnTo>
                                  <a:pt x="27"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6" y="0"/>
                                </a:lnTo>
                                <a:lnTo>
                                  <a:pt x="26"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2" y="0"/>
                                </a:lnTo>
                                <a:lnTo>
                                  <a:pt x="22"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1" y="0"/>
                                </a:lnTo>
                                <a:lnTo>
                                  <a:pt x="21"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7" y="0"/>
                                </a:lnTo>
                                <a:lnTo>
                                  <a:pt x="17"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6" y="0"/>
                                </a:lnTo>
                                <a:lnTo>
                                  <a:pt x="16"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5" y="0"/>
                                </a:lnTo>
                                <a:lnTo>
                                  <a:pt x="15"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1" y="0"/>
                                </a:lnTo>
                                <a:lnTo>
                                  <a:pt x="11"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0" y="0"/>
                                </a:lnTo>
                                <a:lnTo>
                                  <a:pt x="10"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8" y="0"/>
                                </a:lnTo>
                                <a:lnTo>
                                  <a:pt x="8"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6" y="0"/>
                                </a:lnTo>
                                <a:lnTo>
                                  <a:pt x="6"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5" y="0"/>
                                </a:lnTo>
                                <a:lnTo>
                                  <a:pt x="5"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4" y="0"/>
                                </a:lnTo>
                                <a:lnTo>
                                  <a:pt x="4"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1" y="0"/>
                                </a:lnTo>
                                <a:lnTo>
                                  <a:pt x="1"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0" y="0"/>
                                </a:lnTo>
                                <a:lnTo>
                                  <a:pt x="0" y="0"/>
                                </a:lnTo>
                                <a:lnTo>
                                  <a:pt x="1" y="0"/>
                                </a:lnTo>
                                <a:lnTo>
                                  <a:pt x="1" y="0"/>
                                </a:lnTo>
                                <a:close/>
                                <a:moveTo>
                                  <a:pt x="0" y="0"/>
                                </a:moveTo>
                                <a:lnTo>
                                  <a:pt x="0" y="0"/>
                                </a:lnTo>
                                <a:lnTo>
                                  <a:pt x="0" y="0"/>
                                </a:lnTo>
                                <a:lnTo>
                                  <a:pt x="0" y="0"/>
                                </a:lnTo>
                                <a:lnTo>
                                  <a:pt x="0" y="0"/>
                                </a:lnTo>
                                <a:close/>
                              </a:path>
                            </a:pathLst>
                          </a:custGeom>
                          <a:solidFill>
                            <a:srgbClr val="000000"/>
                          </a:solidFill>
                          <a:ln w="0" cap="flat">
                            <a:solidFill>
                              <a:srgbClr val="000000"/>
                            </a:solidFill>
                            <a:prstDash val="solid"/>
                            <a:bevel/>
                            <a:headEnd/>
                            <a:tailEnd/>
                          </a:ln>
                        </wps:spPr>
                        <wps:bodyPr/>
                      </wps:wsp>
                      <wps:wsp>
                        <wps:cNvPr id="3925" name="Line 44"/>
                        <wps:cNvCnPr/>
                        <wps:spPr bwMode="auto">
                          <a:xfrm flipV="1">
                            <a:off x="203" y="396"/>
                            <a:ext cx="0" cy="23"/>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6" name="Line 45"/>
                        <wps:cNvCnPr/>
                        <wps:spPr bwMode="auto">
                          <a:xfrm flipV="1">
                            <a:off x="206" y="396"/>
                            <a:ext cx="0" cy="23"/>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27" name="Rectangle 3927"/>
                        <wps:cNvSpPr>
                          <a:spLocks noChangeArrowheads="1"/>
                        </wps:cNvSpPr>
                        <wps:spPr bwMode="auto">
                          <a:xfrm>
                            <a:off x="161" y="283"/>
                            <a:ext cx="36"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28" name="Freeform 3928"/>
                        <wps:cNvSpPr>
                          <a:spLocks noEditPoints="1"/>
                        </wps:cNvSpPr>
                        <wps:spPr bwMode="auto">
                          <a:xfrm>
                            <a:off x="161" y="283"/>
                            <a:ext cx="36" cy="29"/>
                          </a:xfrm>
                          <a:custGeom>
                            <a:avLst/>
                            <a:gdLst>
                              <a:gd name="T0" fmla="*/ 0 w 36"/>
                              <a:gd name="T1" fmla="*/ 2 h 29"/>
                              <a:gd name="T2" fmla="*/ 0 w 36"/>
                              <a:gd name="T3" fmla="*/ 4 h 29"/>
                              <a:gd name="T4" fmla="*/ 0 w 36"/>
                              <a:gd name="T5" fmla="*/ 6 h 29"/>
                              <a:gd name="T6" fmla="*/ 0 w 36"/>
                              <a:gd name="T7" fmla="*/ 8 h 29"/>
                              <a:gd name="T8" fmla="*/ 0 w 36"/>
                              <a:gd name="T9" fmla="*/ 10 h 29"/>
                              <a:gd name="T10" fmla="*/ 0 w 36"/>
                              <a:gd name="T11" fmla="*/ 12 h 29"/>
                              <a:gd name="T12" fmla="*/ 0 w 36"/>
                              <a:gd name="T13" fmla="*/ 15 h 29"/>
                              <a:gd name="T14" fmla="*/ 0 w 36"/>
                              <a:gd name="T15" fmla="*/ 16 h 29"/>
                              <a:gd name="T16" fmla="*/ 0 w 36"/>
                              <a:gd name="T17" fmla="*/ 19 h 29"/>
                              <a:gd name="T18" fmla="*/ 0 w 36"/>
                              <a:gd name="T19" fmla="*/ 21 h 29"/>
                              <a:gd name="T20" fmla="*/ 0 w 36"/>
                              <a:gd name="T21" fmla="*/ 23 h 29"/>
                              <a:gd name="T22" fmla="*/ 0 w 36"/>
                              <a:gd name="T23" fmla="*/ 25 h 29"/>
                              <a:gd name="T24" fmla="*/ 0 w 36"/>
                              <a:gd name="T25" fmla="*/ 27 h 29"/>
                              <a:gd name="T26" fmla="*/ 1 w 36"/>
                              <a:gd name="T27" fmla="*/ 29 h 29"/>
                              <a:gd name="T28" fmla="*/ 2 w 36"/>
                              <a:gd name="T29" fmla="*/ 29 h 29"/>
                              <a:gd name="T30" fmla="*/ 5 w 36"/>
                              <a:gd name="T31" fmla="*/ 29 h 29"/>
                              <a:gd name="T32" fmla="*/ 7 w 36"/>
                              <a:gd name="T33" fmla="*/ 29 h 29"/>
                              <a:gd name="T34" fmla="*/ 9 w 36"/>
                              <a:gd name="T35" fmla="*/ 29 h 29"/>
                              <a:gd name="T36" fmla="*/ 11 w 36"/>
                              <a:gd name="T37" fmla="*/ 29 h 29"/>
                              <a:gd name="T38" fmla="*/ 13 w 36"/>
                              <a:gd name="T39" fmla="*/ 29 h 29"/>
                              <a:gd name="T40" fmla="*/ 15 w 36"/>
                              <a:gd name="T41" fmla="*/ 29 h 29"/>
                              <a:gd name="T42" fmla="*/ 17 w 36"/>
                              <a:gd name="T43" fmla="*/ 29 h 29"/>
                              <a:gd name="T44" fmla="*/ 19 w 36"/>
                              <a:gd name="T45" fmla="*/ 29 h 29"/>
                              <a:gd name="T46" fmla="*/ 21 w 36"/>
                              <a:gd name="T47" fmla="*/ 29 h 29"/>
                              <a:gd name="T48" fmla="*/ 23 w 36"/>
                              <a:gd name="T49" fmla="*/ 29 h 29"/>
                              <a:gd name="T50" fmla="*/ 25 w 36"/>
                              <a:gd name="T51" fmla="*/ 29 h 29"/>
                              <a:gd name="T52" fmla="*/ 27 w 36"/>
                              <a:gd name="T53" fmla="*/ 29 h 29"/>
                              <a:gd name="T54" fmla="*/ 29 w 36"/>
                              <a:gd name="T55" fmla="*/ 29 h 29"/>
                              <a:gd name="T56" fmla="*/ 32 w 36"/>
                              <a:gd name="T57" fmla="*/ 29 h 29"/>
                              <a:gd name="T58" fmla="*/ 33 w 36"/>
                              <a:gd name="T59" fmla="*/ 29 h 29"/>
                              <a:gd name="T60" fmla="*/ 36 w 36"/>
                              <a:gd name="T61" fmla="*/ 29 h 29"/>
                              <a:gd name="T62" fmla="*/ 36 w 36"/>
                              <a:gd name="T63" fmla="*/ 27 h 29"/>
                              <a:gd name="T64" fmla="*/ 36 w 36"/>
                              <a:gd name="T65" fmla="*/ 25 h 29"/>
                              <a:gd name="T66" fmla="*/ 36 w 36"/>
                              <a:gd name="T67" fmla="*/ 23 h 29"/>
                              <a:gd name="T68" fmla="*/ 36 w 36"/>
                              <a:gd name="T69" fmla="*/ 21 h 29"/>
                              <a:gd name="T70" fmla="*/ 36 w 36"/>
                              <a:gd name="T71" fmla="*/ 18 h 29"/>
                              <a:gd name="T72" fmla="*/ 36 w 36"/>
                              <a:gd name="T73" fmla="*/ 16 h 29"/>
                              <a:gd name="T74" fmla="*/ 36 w 36"/>
                              <a:gd name="T75" fmla="*/ 14 h 29"/>
                              <a:gd name="T76" fmla="*/ 36 w 36"/>
                              <a:gd name="T77" fmla="*/ 12 h 29"/>
                              <a:gd name="T78" fmla="*/ 36 w 36"/>
                              <a:gd name="T79" fmla="*/ 10 h 29"/>
                              <a:gd name="T80" fmla="*/ 36 w 36"/>
                              <a:gd name="T81" fmla="*/ 8 h 29"/>
                              <a:gd name="T82" fmla="*/ 36 w 36"/>
                              <a:gd name="T83" fmla="*/ 6 h 29"/>
                              <a:gd name="T84" fmla="*/ 36 w 36"/>
                              <a:gd name="T85" fmla="*/ 4 h 29"/>
                              <a:gd name="T86" fmla="*/ 36 w 36"/>
                              <a:gd name="T87" fmla="*/ 1 h 29"/>
                              <a:gd name="T88" fmla="*/ 36 w 36"/>
                              <a:gd name="T89" fmla="*/ 0 h 29"/>
                              <a:gd name="T90" fmla="*/ 33 w 36"/>
                              <a:gd name="T91" fmla="*/ 0 h 29"/>
                              <a:gd name="T92" fmla="*/ 31 w 36"/>
                              <a:gd name="T93" fmla="*/ 0 h 29"/>
                              <a:gd name="T94" fmla="*/ 29 w 36"/>
                              <a:gd name="T95" fmla="*/ 0 h 29"/>
                              <a:gd name="T96" fmla="*/ 27 w 36"/>
                              <a:gd name="T97" fmla="*/ 0 h 29"/>
                              <a:gd name="T98" fmla="*/ 25 w 36"/>
                              <a:gd name="T99" fmla="*/ 0 h 29"/>
                              <a:gd name="T100" fmla="*/ 23 w 36"/>
                              <a:gd name="T101" fmla="*/ 0 h 29"/>
                              <a:gd name="T102" fmla="*/ 21 w 36"/>
                              <a:gd name="T103" fmla="*/ 0 h 29"/>
                              <a:gd name="T104" fmla="*/ 19 w 36"/>
                              <a:gd name="T105" fmla="*/ 0 h 29"/>
                              <a:gd name="T106" fmla="*/ 17 w 36"/>
                              <a:gd name="T107" fmla="*/ 0 h 29"/>
                              <a:gd name="T108" fmla="*/ 15 w 36"/>
                              <a:gd name="T109" fmla="*/ 0 h 29"/>
                              <a:gd name="T110" fmla="*/ 13 w 36"/>
                              <a:gd name="T111" fmla="*/ 0 h 29"/>
                              <a:gd name="T112" fmla="*/ 10 w 36"/>
                              <a:gd name="T113" fmla="*/ 0 h 29"/>
                              <a:gd name="T114" fmla="*/ 9 w 36"/>
                              <a:gd name="T115" fmla="*/ 0 h 29"/>
                              <a:gd name="T116" fmla="*/ 6 w 36"/>
                              <a:gd name="T117" fmla="*/ 0 h 29"/>
                              <a:gd name="T118" fmla="*/ 4 w 36"/>
                              <a:gd name="T119" fmla="*/ 0 h 29"/>
                              <a:gd name="T120" fmla="*/ 2 w 36"/>
                              <a:gd name="T121" fmla="*/ 0 h 29"/>
                              <a:gd name="T122" fmla="*/ 0 w 36"/>
                              <a:gd name="T123" fmla="*/ 0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6" h="29">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1"/>
                                </a:lnTo>
                                <a:lnTo>
                                  <a:pt x="0" y="1"/>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7"/>
                                </a:lnTo>
                                <a:lnTo>
                                  <a:pt x="0" y="7"/>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10"/>
                                </a:lnTo>
                                <a:lnTo>
                                  <a:pt x="0" y="10"/>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1"/>
                                </a:lnTo>
                                <a:lnTo>
                                  <a:pt x="0" y="11"/>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9"/>
                                </a:lnTo>
                                <a:lnTo>
                                  <a:pt x="0" y="19"/>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20"/>
                                </a:lnTo>
                                <a:lnTo>
                                  <a:pt x="0" y="20"/>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5"/>
                                </a:lnTo>
                                <a:lnTo>
                                  <a:pt x="0" y="25"/>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1" y="29"/>
                                </a:lnTo>
                                <a:lnTo>
                                  <a:pt x="1" y="29"/>
                                </a:lnTo>
                                <a:lnTo>
                                  <a:pt x="0" y="29"/>
                                </a:lnTo>
                                <a:lnTo>
                                  <a:pt x="0" y="29"/>
                                </a:lnTo>
                                <a:close/>
                                <a:moveTo>
                                  <a:pt x="1" y="29"/>
                                </a:moveTo>
                                <a:lnTo>
                                  <a:pt x="1" y="29"/>
                                </a:lnTo>
                                <a:lnTo>
                                  <a:pt x="1" y="29"/>
                                </a:lnTo>
                                <a:lnTo>
                                  <a:pt x="1" y="29"/>
                                </a:lnTo>
                                <a:lnTo>
                                  <a:pt x="1" y="29"/>
                                </a:lnTo>
                                <a:close/>
                                <a:moveTo>
                                  <a:pt x="1" y="29"/>
                                </a:moveTo>
                                <a:lnTo>
                                  <a:pt x="1" y="29"/>
                                </a:lnTo>
                                <a:lnTo>
                                  <a:pt x="1" y="29"/>
                                </a:lnTo>
                                <a:lnTo>
                                  <a:pt x="1" y="29"/>
                                </a:lnTo>
                                <a:lnTo>
                                  <a:pt x="1" y="29"/>
                                </a:lnTo>
                                <a:close/>
                                <a:moveTo>
                                  <a:pt x="1" y="29"/>
                                </a:moveTo>
                                <a:lnTo>
                                  <a:pt x="1" y="29"/>
                                </a:lnTo>
                                <a:lnTo>
                                  <a:pt x="1" y="29"/>
                                </a:lnTo>
                                <a:lnTo>
                                  <a:pt x="1" y="29"/>
                                </a:lnTo>
                                <a:lnTo>
                                  <a:pt x="1" y="29"/>
                                </a:lnTo>
                                <a:close/>
                                <a:moveTo>
                                  <a:pt x="2" y="29"/>
                                </a:moveTo>
                                <a:lnTo>
                                  <a:pt x="2" y="29"/>
                                </a:lnTo>
                                <a:lnTo>
                                  <a:pt x="2" y="29"/>
                                </a:lnTo>
                                <a:lnTo>
                                  <a:pt x="2" y="29"/>
                                </a:lnTo>
                                <a:lnTo>
                                  <a:pt x="2" y="29"/>
                                </a:lnTo>
                                <a:close/>
                                <a:moveTo>
                                  <a:pt x="2" y="29"/>
                                </a:moveTo>
                                <a:lnTo>
                                  <a:pt x="2" y="29"/>
                                </a:lnTo>
                                <a:lnTo>
                                  <a:pt x="2" y="29"/>
                                </a:lnTo>
                                <a:lnTo>
                                  <a:pt x="2" y="29"/>
                                </a:lnTo>
                                <a:lnTo>
                                  <a:pt x="2" y="29"/>
                                </a:lnTo>
                                <a:close/>
                                <a:moveTo>
                                  <a:pt x="2" y="29"/>
                                </a:moveTo>
                                <a:lnTo>
                                  <a:pt x="2" y="29"/>
                                </a:lnTo>
                                <a:lnTo>
                                  <a:pt x="2" y="29"/>
                                </a:lnTo>
                                <a:lnTo>
                                  <a:pt x="2" y="29"/>
                                </a:lnTo>
                                <a:lnTo>
                                  <a:pt x="2" y="29"/>
                                </a:lnTo>
                                <a:close/>
                                <a:moveTo>
                                  <a:pt x="3" y="29"/>
                                </a:moveTo>
                                <a:lnTo>
                                  <a:pt x="3" y="29"/>
                                </a:lnTo>
                                <a:lnTo>
                                  <a:pt x="3" y="29"/>
                                </a:lnTo>
                                <a:lnTo>
                                  <a:pt x="3" y="29"/>
                                </a:lnTo>
                                <a:lnTo>
                                  <a:pt x="3" y="29"/>
                                </a:lnTo>
                                <a:close/>
                                <a:moveTo>
                                  <a:pt x="3" y="29"/>
                                </a:moveTo>
                                <a:lnTo>
                                  <a:pt x="3" y="29"/>
                                </a:lnTo>
                                <a:lnTo>
                                  <a:pt x="3" y="29"/>
                                </a:lnTo>
                                <a:lnTo>
                                  <a:pt x="3" y="29"/>
                                </a:lnTo>
                                <a:lnTo>
                                  <a:pt x="3" y="29"/>
                                </a:lnTo>
                                <a:close/>
                                <a:moveTo>
                                  <a:pt x="3" y="29"/>
                                </a:moveTo>
                                <a:lnTo>
                                  <a:pt x="3" y="29"/>
                                </a:lnTo>
                                <a:lnTo>
                                  <a:pt x="3" y="29"/>
                                </a:lnTo>
                                <a:lnTo>
                                  <a:pt x="3" y="29"/>
                                </a:lnTo>
                                <a:lnTo>
                                  <a:pt x="3" y="29"/>
                                </a:lnTo>
                                <a:close/>
                                <a:moveTo>
                                  <a:pt x="4" y="29"/>
                                </a:moveTo>
                                <a:lnTo>
                                  <a:pt x="4" y="29"/>
                                </a:lnTo>
                                <a:lnTo>
                                  <a:pt x="4" y="29"/>
                                </a:lnTo>
                                <a:lnTo>
                                  <a:pt x="4" y="29"/>
                                </a:lnTo>
                                <a:lnTo>
                                  <a:pt x="4" y="29"/>
                                </a:lnTo>
                                <a:close/>
                                <a:moveTo>
                                  <a:pt x="4" y="29"/>
                                </a:moveTo>
                                <a:lnTo>
                                  <a:pt x="4" y="29"/>
                                </a:lnTo>
                                <a:lnTo>
                                  <a:pt x="4" y="29"/>
                                </a:lnTo>
                                <a:lnTo>
                                  <a:pt x="4" y="29"/>
                                </a:lnTo>
                                <a:lnTo>
                                  <a:pt x="4" y="29"/>
                                </a:lnTo>
                                <a:close/>
                                <a:moveTo>
                                  <a:pt x="4" y="29"/>
                                </a:moveTo>
                                <a:lnTo>
                                  <a:pt x="4" y="29"/>
                                </a:lnTo>
                                <a:lnTo>
                                  <a:pt x="4" y="29"/>
                                </a:lnTo>
                                <a:lnTo>
                                  <a:pt x="4" y="29"/>
                                </a:lnTo>
                                <a:lnTo>
                                  <a:pt x="4" y="29"/>
                                </a:lnTo>
                                <a:close/>
                                <a:moveTo>
                                  <a:pt x="4" y="29"/>
                                </a:moveTo>
                                <a:lnTo>
                                  <a:pt x="5" y="29"/>
                                </a:lnTo>
                                <a:lnTo>
                                  <a:pt x="5" y="29"/>
                                </a:lnTo>
                                <a:lnTo>
                                  <a:pt x="4" y="29"/>
                                </a:lnTo>
                                <a:lnTo>
                                  <a:pt x="4" y="29"/>
                                </a:lnTo>
                                <a:close/>
                                <a:moveTo>
                                  <a:pt x="5" y="29"/>
                                </a:moveTo>
                                <a:lnTo>
                                  <a:pt x="5" y="29"/>
                                </a:lnTo>
                                <a:lnTo>
                                  <a:pt x="5" y="29"/>
                                </a:lnTo>
                                <a:lnTo>
                                  <a:pt x="5" y="29"/>
                                </a:lnTo>
                                <a:lnTo>
                                  <a:pt x="5" y="29"/>
                                </a:lnTo>
                                <a:close/>
                                <a:moveTo>
                                  <a:pt x="5" y="29"/>
                                </a:moveTo>
                                <a:lnTo>
                                  <a:pt x="5" y="29"/>
                                </a:lnTo>
                                <a:lnTo>
                                  <a:pt x="5" y="29"/>
                                </a:lnTo>
                                <a:lnTo>
                                  <a:pt x="5" y="29"/>
                                </a:lnTo>
                                <a:lnTo>
                                  <a:pt x="5" y="29"/>
                                </a:lnTo>
                                <a:close/>
                                <a:moveTo>
                                  <a:pt x="5" y="29"/>
                                </a:moveTo>
                                <a:lnTo>
                                  <a:pt x="6" y="29"/>
                                </a:lnTo>
                                <a:lnTo>
                                  <a:pt x="6" y="29"/>
                                </a:lnTo>
                                <a:lnTo>
                                  <a:pt x="5" y="29"/>
                                </a:lnTo>
                                <a:lnTo>
                                  <a:pt x="5" y="29"/>
                                </a:lnTo>
                                <a:close/>
                                <a:moveTo>
                                  <a:pt x="6" y="29"/>
                                </a:moveTo>
                                <a:lnTo>
                                  <a:pt x="6" y="29"/>
                                </a:lnTo>
                                <a:lnTo>
                                  <a:pt x="6" y="29"/>
                                </a:lnTo>
                                <a:lnTo>
                                  <a:pt x="6" y="29"/>
                                </a:lnTo>
                                <a:lnTo>
                                  <a:pt x="6" y="29"/>
                                </a:lnTo>
                                <a:close/>
                                <a:moveTo>
                                  <a:pt x="6" y="29"/>
                                </a:moveTo>
                                <a:lnTo>
                                  <a:pt x="6" y="29"/>
                                </a:lnTo>
                                <a:lnTo>
                                  <a:pt x="6" y="29"/>
                                </a:lnTo>
                                <a:lnTo>
                                  <a:pt x="6" y="29"/>
                                </a:lnTo>
                                <a:lnTo>
                                  <a:pt x="6" y="29"/>
                                </a:lnTo>
                                <a:close/>
                                <a:moveTo>
                                  <a:pt x="6" y="29"/>
                                </a:moveTo>
                                <a:lnTo>
                                  <a:pt x="6" y="29"/>
                                </a:lnTo>
                                <a:lnTo>
                                  <a:pt x="6" y="29"/>
                                </a:lnTo>
                                <a:lnTo>
                                  <a:pt x="6" y="29"/>
                                </a:lnTo>
                                <a:lnTo>
                                  <a:pt x="6" y="29"/>
                                </a:lnTo>
                                <a:close/>
                                <a:moveTo>
                                  <a:pt x="7" y="29"/>
                                </a:moveTo>
                                <a:lnTo>
                                  <a:pt x="7" y="29"/>
                                </a:lnTo>
                                <a:lnTo>
                                  <a:pt x="7" y="29"/>
                                </a:lnTo>
                                <a:lnTo>
                                  <a:pt x="7" y="29"/>
                                </a:lnTo>
                                <a:lnTo>
                                  <a:pt x="7" y="29"/>
                                </a:lnTo>
                                <a:close/>
                                <a:moveTo>
                                  <a:pt x="7" y="29"/>
                                </a:moveTo>
                                <a:lnTo>
                                  <a:pt x="7" y="29"/>
                                </a:lnTo>
                                <a:lnTo>
                                  <a:pt x="7" y="29"/>
                                </a:lnTo>
                                <a:lnTo>
                                  <a:pt x="7" y="29"/>
                                </a:lnTo>
                                <a:lnTo>
                                  <a:pt x="7" y="29"/>
                                </a:lnTo>
                                <a:close/>
                                <a:moveTo>
                                  <a:pt x="7" y="29"/>
                                </a:moveTo>
                                <a:lnTo>
                                  <a:pt x="7" y="29"/>
                                </a:lnTo>
                                <a:lnTo>
                                  <a:pt x="7" y="29"/>
                                </a:lnTo>
                                <a:lnTo>
                                  <a:pt x="7" y="29"/>
                                </a:lnTo>
                                <a:lnTo>
                                  <a:pt x="7" y="29"/>
                                </a:lnTo>
                                <a:close/>
                                <a:moveTo>
                                  <a:pt x="8" y="29"/>
                                </a:moveTo>
                                <a:lnTo>
                                  <a:pt x="8" y="29"/>
                                </a:lnTo>
                                <a:lnTo>
                                  <a:pt x="8" y="29"/>
                                </a:lnTo>
                                <a:lnTo>
                                  <a:pt x="8" y="29"/>
                                </a:lnTo>
                                <a:lnTo>
                                  <a:pt x="8" y="29"/>
                                </a:lnTo>
                                <a:close/>
                                <a:moveTo>
                                  <a:pt x="8" y="29"/>
                                </a:moveTo>
                                <a:lnTo>
                                  <a:pt x="8" y="29"/>
                                </a:lnTo>
                                <a:lnTo>
                                  <a:pt x="8" y="29"/>
                                </a:lnTo>
                                <a:lnTo>
                                  <a:pt x="8" y="29"/>
                                </a:lnTo>
                                <a:lnTo>
                                  <a:pt x="8" y="29"/>
                                </a:lnTo>
                                <a:close/>
                                <a:moveTo>
                                  <a:pt x="8" y="29"/>
                                </a:moveTo>
                                <a:lnTo>
                                  <a:pt x="8" y="29"/>
                                </a:lnTo>
                                <a:lnTo>
                                  <a:pt x="8" y="29"/>
                                </a:lnTo>
                                <a:lnTo>
                                  <a:pt x="8" y="29"/>
                                </a:lnTo>
                                <a:lnTo>
                                  <a:pt x="8" y="29"/>
                                </a:lnTo>
                                <a:close/>
                                <a:moveTo>
                                  <a:pt x="9" y="29"/>
                                </a:moveTo>
                                <a:lnTo>
                                  <a:pt x="9" y="29"/>
                                </a:lnTo>
                                <a:lnTo>
                                  <a:pt x="9" y="29"/>
                                </a:lnTo>
                                <a:lnTo>
                                  <a:pt x="9" y="29"/>
                                </a:lnTo>
                                <a:lnTo>
                                  <a:pt x="9" y="29"/>
                                </a:lnTo>
                                <a:close/>
                                <a:moveTo>
                                  <a:pt x="9" y="29"/>
                                </a:moveTo>
                                <a:lnTo>
                                  <a:pt x="9" y="29"/>
                                </a:lnTo>
                                <a:lnTo>
                                  <a:pt x="9" y="29"/>
                                </a:lnTo>
                                <a:lnTo>
                                  <a:pt x="9" y="29"/>
                                </a:lnTo>
                                <a:lnTo>
                                  <a:pt x="9" y="29"/>
                                </a:lnTo>
                                <a:close/>
                                <a:moveTo>
                                  <a:pt x="9" y="29"/>
                                </a:moveTo>
                                <a:lnTo>
                                  <a:pt x="9" y="29"/>
                                </a:lnTo>
                                <a:lnTo>
                                  <a:pt x="9" y="29"/>
                                </a:lnTo>
                                <a:lnTo>
                                  <a:pt x="9" y="29"/>
                                </a:lnTo>
                                <a:lnTo>
                                  <a:pt x="9" y="29"/>
                                </a:lnTo>
                                <a:close/>
                                <a:moveTo>
                                  <a:pt x="9" y="29"/>
                                </a:moveTo>
                                <a:lnTo>
                                  <a:pt x="10" y="29"/>
                                </a:lnTo>
                                <a:lnTo>
                                  <a:pt x="10" y="29"/>
                                </a:lnTo>
                                <a:lnTo>
                                  <a:pt x="9" y="29"/>
                                </a:lnTo>
                                <a:lnTo>
                                  <a:pt x="9" y="29"/>
                                </a:lnTo>
                                <a:close/>
                                <a:moveTo>
                                  <a:pt x="10" y="29"/>
                                </a:moveTo>
                                <a:lnTo>
                                  <a:pt x="10" y="29"/>
                                </a:lnTo>
                                <a:lnTo>
                                  <a:pt x="10" y="29"/>
                                </a:lnTo>
                                <a:lnTo>
                                  <a:pt x="10" y="29"/>
                                </a:lnTo>
                                <a:lnTo>
                                  <a:pt x="10" y="29"/>
                                </a:lnTo>
                                <a:close/>
                                <a:moveTo>
                                  <a:pt x="10" y="29"/>
                                </a:moveTo>
                                <a:lnTo>
                                  <a:pt x="10" y="29"/>
                                </a:lnTo>
                                <a:lnTo>
                                  <a:pt x="10" y="29"/>
                                </a:lnTo>
                                <a:lnTo>
                                  <a:pt x="10" y="29"/>
                                </a:lnTo>
                                <a:lnTo>
                                  <a:pt x="10" y="29"/>
                                </a:lnTo>
                                <a:close/>
                                <a:moveTo>
                                  <a:pt x="10" y="29"/>
                                </a:moveTo>
                                <a:lnTo>
                                  <a:pt x="11" y="29"/>
                                </a:lnTo>
                                <a:lnTo>
                                  <a:pt x="11" y="29"/>
                                </a:lnTo>
                                <a:lnTo>
                                  <a:pt x="10" y="29"/>
                                </a:lnTo>
                                <a:lnTo>
                                  <a:pt x="10" y="29"/>
                                </a:lnTo>
                                <a:close/>
                                <a:moveTo>
                                  <a:pt x="11" y="29"/>
                                </a:moveTo>
                                <a:lnTo>
                                  <a:pt x="11" y="29"/>
                                </a:lnTo>
                                <a:lnTo>
                                  <a:pt x="11" y="29"/>
                                </a:lnTo>
                                <a:lnTo>
                                  <a:pt x="11" y="29"/>
                                </a:lnTo>
                                <a:lnTo>
                                  <a:pt x="11" y="29"/>
                                </a:lnTo>
                                <a:close/>
                                <a:moveTo>
                                  <a:pt x="11" y="29"/>
                                </a:moveTo>
                                <a:lnTo>
                                  <a:pt x="11" y="29"/>
                                </a:lnTo>
                                <a:lnTo>
                                  <a:pt x="11" y="29"/>
                                </a:lnTo>
                                <a:lnTo>
                                  <a:pt x="11" y="29"/>
                                </a:lnTo>
                                <a:lnTo>
                                  <a:pt x="11" y="29"/>
                                </a:lnTo>
                                <a:close/>
                                <a:moveTo>
                                  <a:pt x="11" y="29"/>
                                </a:moveTo>
                                <a:lnTo>
                                  <a:pt x="12" y="29"/>
                                </a:lnTo>
                                <a:lnTo>
                                  <a:pt x="12" y="29"/>
                                </a:lnTo>
                                <a:lnTo>
                                  <a:pt x="11" y="29"/>
                                </a:lnTo>
                                <a:lnTo>
                                  <a:pt x="11" y="29"/>
                                </a:lnTo>
                                <a:close/>
                                <a:moveTo>
                                  <a:pt x="12" y="29"/>
                                </a:moveTo>
                                <a:lnTo>
                                  <a:pt x="12" y="29"/>
                                </a:lnTo>
                                <a:lnTo>
                                  <a:pt x="12" y="29"/>
                                </a:lnTo>
                                <a:lnTo>
                                  <a:pt x="12" y="29"/>
                                </a:lnTo>
                                <a:lnTo>
                                  <a:pt x="12" y="29"/>
                                </a:lnTo>
                                <a:close/>
                                <a:moveTo>
                                  <a:pt x="12" y="29"/>
                                </a:moveTo>
                                <a:lnTo>
                                  <a:pt x="12" y="29"/>
                                </a:lnTo>
                                <a:lnTo>
                                  <a:pt x="12" y="29"/>
                                </a:lnTo>
                                <a:lnTo>
                                  <a:pt x="12" y="29"/>
                                </a:lnTo>
                                <a:lnTo>
                                  <a:pt x="12" y="29"/>
                                </a:lnTo>
                                <a:close/>
                                <a:moveTo>
                                  <a:pt x="12" y="29"/>
                                </a:moveTo>
                                <a:lnTo>
                                  <a:pt x="12" y="29"/>
                                </a:lnTo>
                                <a:lnTo>
                                  <a:pt x="12" y="29"/>
                                </a:lnTo>
                                <a:lnTo>
                                  <a:pt x="12" y="29"/>
                                </a:lnTo>
                                <a:lnTo>
                                  <a:pt x="12" y="29"/>
                                </a:lnTo>
                                <a:close/>
                                <a:moveTo>
                                  <a:pt x="13" y="29"/>
                                </a:moveTo>
                                <a:lnTo>
                                  <a:pt x="13" y="29"/>
                                </a:lnTo>
                                <a:lnTo>
                                  <a:pt x="13" y="29"/>
                                </a:lnTo>
                                <a:lnTo>
                                  <a:pt x="13" y="29"/>
                                </a:lnTo>
                                <a:lnTo>
                                  <a:pt x="13" y="29"/>
                                </a:lnTo>
                                <a:close/>
                                <a:moveTo>
                                  <a:pt x="13" y="29"/>
                                </a:moveTo>
                                <a:lnTo>
                                  <a:pt x="13" y="29"/>
                                </a:lnTo>
                                <a:lnTo>
                                  <a:pt x="13" y="29"/>
                                </a:lnTo>
                                <a:lnTo>
                                  <a:pt x="13" y="29"/>
                                </a:lnTo>
                                <a:lnTo>
                                  <a:pt x="13" y="29"/>
                                </a:lnTo>
                                <a:close/>
                                <a:moveTo>
                                  <a:pt x="13" y="29"/>
                                </a:moveTo>
                                <a:lnTo>
                                  <a:pt x="13" y="29"/>
                                </a:lnTo>
                                <a:lnTo>
                                  <a:pt x="13" y="29"/>
                                </a:lnTo>
                                <a:lnTo>
                                  <a:pt x="13" y="29"/>
                                </a:lnTo>
                                <a:lnTo>
                                  <a:pt x="13" y="29"/>
                                </a:lnTo>
                                <a:close/>
                                <a:moveTo>
                                  <a:pt x="14" y="29"/>
                                </a:moveTo>
                                <a:lnTo>
                                  <a:pt x="14" y="29"/>
                                </a:lnTo>
                                <a:lnTo>
                                  <a:pt x="14" y="29"/>
                                </a:lnTo>
                                <a:lnTo>
                                  <a:pt x="14" y="29"/>
                                </a:lnTo>
                                <a:lnTo>
                                  <a:pt x="14" y="29"/>
                                </a:lnTo>
                                <a:close/>
                                <a:moveTo>
                                  <a:pt x="14" y="29"/>
                                </a:moveTo>
                                <a:lnTo>
                                  <a:pt x="14" y="29"/>
                                </a:lnTo>
                                <a:lnTo>
                                  <a:pt x="14" y="29"/>
                                </a:lnTo>
                                <a:lnTo>
                                  <a:pt x="14" y="29"/>
                                </a:lnTo>
                                <a:lnTo>
                                  <a:pt x="14" y="29"/>
                                </a:lnTo>
                                <a:close/>
                                <a:moveTo>
                                  <a:pt x="14" y="29"/>
                                </a:moveTo>
                                <a:lnTo>
                                  <a:pt x="14" y="29"/>
                                </a:lnTo>
                                <a:lnTo>
                                  <a:pt x="14" y="29"/>
                                </a:lnTo>
                                <a:lnTo>
                                  <a:pt x="14" y="29"/>
                                </a:lnTo>
                                <a:lnTo>
                                  <a:pt x="14" y="29"/>
                                </a:lnTo>
                                <a:close/>
                                <a:moveTo>
                                  <a:pt x="14" y="29"/>
                                </a:moveTo>
                                <a:lnTo>
                                  <a:pt x="15" y="29"/>
                                </a:lnTo>
                                <a:lnTo>
                                  <a:pt x="15" y="29"/>
                                </a:lnTo>
                                <a:lnTo>
                                  <a:pt x="14" y="29"/>
                                </a:lnTo>
                                <a:lnTo>
                                  <a:pt x="14" y="29"/>
                                </a:lnTo>
                                <a:close/>
                                <a:moveTo>
                                  <a:pt x="15" y="29"/>
                                </a:moveTo>
                                <a:lnTo>
                                  <a:pt x="15" y="29"/>
                                </a:lnTo>
                                <a:lnTo>
                                  <a:pt x="15" y="29"/>
                                </a:lnTo>
                                <a:lnTo>
                                  <a:pt x="15" y="29"/>
                                </a:lnTo>
                                <a:lnTo>
                                  <a:pt x="15" y="29"/>
                                </a:lnTo>
                                <a:close/>
                                <a:moveTo>
                                  <a:pt x="15" y="29"/>
                                </a:moveTo>
                                <a:lnTo>
                                  <a:pt x="15" y="29"/>
                                </a:lnTo>
                                <a:lnTo>
                                  <a:pt x="15" y="29"/>
                                </a:lnTo>
                                <a:lnTo>
                                  <a:pt x="15" y="29"/>
                                </a:lnTo>
                                <a:lnTo>
                                  <a:pt x="15" y="29"/>
                                </a:lnTo>
                                <a:close/>
                                <a:moveTo>
                                  <a:pt x="15" y="29"/>
                                </a:moveTo>
                                <a:lnTo>
                                  <a:pt x="16" y="29"/>
                                </a:lnTo>
                                <a:lnTo>
                                  <a:pt x="16" y="29"/>
                                </a:lnTo>
                                <a:lnTo>
                                  <a:pt x="15" y="29"/>
                                </a:lnTo>
                                <a:lnTo>
                                  <a:pt x="15" y="29"/>
                                </a:lnTo>
                                <a:close/>
                                <a:moveTo>
                                  <a:pt x="16" y="29"/>
                                </a:moveTo>
                                <a:lnTo>
                                  <a:pt x="16" y="29"/>
                                </a:lnTo>
                                <a:lnTo>
                                  <a:pt x="16" y="29"/>
                                </a:lnTo>
                                <a:lnTo>
                                  <a:pt x="16" y="29"/>
                                </a:lnTo>
                                <a:lnTo>
                                  <a:pt x="16" y="29"/>
                                </a:lnTo>
                                <a:close/>
                                <a:moveTo>
                                  <a:pt x="16" y="29"/>
                                </a:moveTo>
                                <a:lnTo>
                                  <a:pt x="16" y="29"/>
                                </a:lnTo>
                                <a:lnTo>
                                  <a:pt x="16" y="29"/>
                                </a:lnTo>
                                <a:lnTo>
                                  <a:pt x="16" y="29"/>
                                </a:lnTo>
                                <a:lnTo>
                                  <a:pt x="16" y="29"/>
                                </a:lnTo>
                                <a:close/>
                                <a:moveTo>
                                  <a:pt x="16" y="29"/>
                                </a:moveTo>
                                <a:lnTo>
                                  <a:pt x="17" y="29"/>
                                </a:lnTo>
                                <a:lnTo>
                                  <a:pt x="17" y="29"/>
                                </a:lnTo>
                                <a:lnTo>
                                  <a:pt x="16" y="29"/>
                                </a:lnTo>
                                <a:lnTo>
                                  <a:pt x="16" y="29"/>
                                </a:lnTo>
                                <a:close/>
                                <a:moveTo>
                                  <a:pt x="17" y="29"/>
                                </a:moveTo>
                                <a:lnTo>
                                  <a:pt x="17" y="29"/>
                                </a:lnTo>
                                <a:lnTo>
                                  <a:pt x="17" y="29"/>
                                </a:lnTo>
                                <a:lnTo>
                                  <a:pt x="17" y="29"/>
                                </a:lnTo>
                                <a:lnTo>
                                  <a:pt x="17" y="29"/>
                                </a:lnTo>
                                <a:close/>
                                <a:moveTo>
                                  <a:pt x="17" y="29"/>
                                </a:moveTo>
                                <a:lnTo>
                                  <a:pt x="17" y="29"/>
                                </a:lnTo>
                                <a:lnTo>
                                  <a:pt x="17" y="29"/>
                                </a:lnTo>
                                <a:lnTo>
                                  <a:pt x="17" y="29"/>
                                </a:lnTo>
                                <a:lnTo>
                                  <a:pt x="17" y="29"/>
                                </a:lnTo>
                                <a:close/>
                                <a:moveTo>
                                  <a:pt x="17" y="29"/>
                                </a:moveTo>
                                <a:lnTo>
                                  <a:pt x="17" y="29"/>
                                </a:lnTo>
                                <a:lnTo>
                                  <a:pt x="17" y="29"/>
                                </a:lnTo>
                                <a:lnTo>
                                  <a:pt x="17" y="29"/>
                                </a:lnTo>
                                <a:lnTo>
                                  <a:pt x="17" y="29"/>
                                </a:lnTo>
                                <a:close/>
                                <a:moveTo>
                                  <a:pt x="18" y="29"/>
                                </a:moveTo>
                                <a:lnTo>
                                  <a:pt x="18" y="29"/>
                                </a:lnTo>
                                <a:lnTo>
                                  <a:pt x="18" y="29"/>
                                </a:lnTo>
                                <a:lnTo>
                                  <a:pt x="18" y="29"/>
                                </a:lnTo>
                                <a:lnTo>
                                  <a:pt x="18" y="29"/>
                                </a:lnTo>
                                <a:close/>
                                <a:moveTo>
                                  <a:pt x="18" y="29"/>
                                </a:moveTo>
                                <a:lnTo>
                                  <a:pt x="18" y="29"/>
                                </a:lnTo>
                                <a:lnTo>
                                  <a:pt x="18" y="29"/>
                                </a:lnTo>
                                <a:lnTo>
                                  <a:pt x="18" y="29"/>
                                </a:lnTo>
                                <a:lnTo>
                                  <a:pt x="18" y="29"/>
                                </a:lnTo>
                                <a:close/>
                                <a:moveTo>
                                  <a:pt x="18" y="29"/>
                                </a:moveTo>
                                <a:lnTo>
                                  <a:pt x="18" y="29"/>
                                </a:lnTo>
                                <a:lnTo>
                                  <a:pt x="18" y="29"/>
                                </a:lnTo>
                                <a:lnTo>
                                  <a:pt x="18" y="29"/>
                                </a:lnTo>
                                <a:lnTo>
                                  <a:pt x="18" y="29"/>
                                </a:lnTo>
                                <a:close/>
                                <a:moveTo>
                                  <a:pt x="19" y="29"/>
                                </a:moveTo>
                                <a:lnTo>
                                  <a:pt x="19" y="29"/>
                                </a:lnTo>
                                <a:lnTo>
                                  <a:pt x="19" y="29"/>
                                </a:lnTo>
                                <a:lnTo>
                                  <a:pt x="19" y="29"/>
                                </a:lnTo>
                                <a:lnTo>
                                  <a:pt x="19" y="29"/>
                                </a:lnTo>
                                <a:close/>
                                <a:moveTo>
                                  <a:pt x="19" y="29"/>
                                </a:moveTo>
                                <a:lnTo>
                                  <a:pt x="19" y="29"/>
                                </a:lnTo>
                                <a:lnTo>
                                  <a:pt x="19" y="29"/>
                                </a:lnTo>
                                <a:lnTo>
                                  <a:pt x="19" y="29"/>
                                </a:lnTo>
                                <a:lnTo>
                                  <a:pt x="19" y="29"/>
                                </a:lnTo>
                                <a:close/>
                                <a:moveTo>
                                  <a:pt x="19" y="29"/>
                                </a:moveTo>
                                <a:lnTo>
                                  <a:pt x="19" y="29"/>
                                </a:lnTo>
                                <a:lnTo>
                                  <a:pt x="19" y="29"/>
                                </a:lnTo>
                                <a:lnTo>
                                  <a:pt x="19" y="29"/>
                                </a:lnTo>
                                <a:lnTo>
                                  <a:pt x="19" y="29"/>
                                </a:lnTo>
                                <a:close/>
                                <a:moveTo>
                                  <a:pt x="20" y="29"/>
                                </a:moveTo>
                                <a:lnTo>
                                  <a:pt x="20" y="29"/>
                                </a:lnTo>
                                <a:lnTo>
                                  <a:pt x="20" y="29"/>
                                </a:lnTo>
                                <a:lnTo>
                                  <a:pt x="20" y="29"/>
                                </a:lnTo>
                                <a:lnTo>
                                  <a:pt x="20" y="29"/>
                                </a:lnTo>
                                <a:close/>
                                <a:moveTo>
                                  <a:pt x="20" y="29"/>
                                </a:moveTo>
                                <a:lnTo>
                                  <a:pt x="20" y="29"/>
                                </a:lnTo>
                                <a:lnTo>
                                  <a:pt x="20" y="29"/>
                                </a:lnTo>
                                <a:lnTo>
                                  <a:pt x="20" y="29"/>
                                </a:lnTo>
                                <a:lnTo>
                                  <a:pt x="20" y="29"/>
                                </a:lnTo>
                                <a:close/>
                                <a:moveTo>
                                  <a:pt x="20" y="29"/>
                                </a:moveTo>
                                <a:lnTo>
                                  <a:pt x="20" y="29"/>
                                </a:lnTo>
                                <a:lnTo>
                                  <a:pt x="20" y="29"/>
                                </a:lnTo>
                                <a:lnTo>
                                  <a:pt x="20" y="29"/>
                                </a:lnTo>
                                <a:lnTo>
                                  <a:pt x="20" y="29"/>
                                </a:lnTo>
                                <a:close/>
                                <a:moveTo>
                                  <a:pt x="20" y="29"/>
                                </a:moveTo>
                                <a:lnTo>
                                  <a:pt x="21" y="29"/>
                                </a:lnTo>
                                <a:lnTo>
                                  <a:pt x="21" y="29"/>
                                </a:lnTo>
                                <a:lnTo>
                                  <a:pt x="20" y="29"/>
                                </a:lnTo>
                                <a:lnTo>
                                  <a:pt x="20" y="29"/>
                                </a:lnTo>
                                <a:close/>
                                <a:moveTo>
                                  <a:pt x="21" y="29"/>
                                </a:moveTo>
                                <a:lnTo>
                                  <a:pt x="21" y="29"/>
                                </a:lnTo>
                                <a:lnTo>
                                  <a:pt x="21" y="29"/>
                                </a:lnTo>
                                <a:lnTo>
                                  <a:pt x="21" y="29"/>
                                </a:lnTo>
                                <a:lnTo>
                                  <a:pt x="21" y="29"/>
                                </a:lnTo>
                                <a:close/>
                                <a:moveTo>
                                  <a:pt x="21" y="29"/>
                                </a:moveTo>
                                <a:lnTo>
                                  <a:pt x="21" y="29"/>
                                </a:lnTo>
                                <a:lnTo>
                                  <a:pt x="21" y="29"/>
                                </a:lnTo>
                                <a:lnTo>
                                  <a:pt x="21" y="29"/>
                                </a:lnTo>
                                <a:lnTo>
                                  <a:pt x="21" y="29"/>
                                </a:lnTo>
                                <a:close/>
                                <a:moveTo>
                                  <a:pt x="21" y="29"/>
                                </a:moveTo>
                                <a:lnTo>
                                  <a:pt x="22" y="29"/>
                                </a:lnTo>
                                <a:lnTo>
                                  <a:pt x="22" y="29"/>
                                </a:lnTo>
                                <a:lnTo>
                                  <a:pt x="21" y="29"/>
                                </a:lnTo>
                                <a:lnTo>
                                  <a:pt x="21" y="29"/>
                                </a:lnTo>
                                <a:close/>
                                <a:moveTo>
                                  <a:pt x="22" y="29"/>
                                </a:moveTo>
                                <a:lnTo>
                                  <a:pt x="22" y="29"/>
                                </a:lnTo>
                                <a:lnTo>
                                  <a:pt x="22" y="29"/>
                                </a:lnTo>
                                <a:lnTo>
                                  <a:pt x="22" y="29"/>
                                </a:lnTo>
                                <a:lnTo>
                                  <a:pt x="22" y="29"/>
                                </a:lnTo>
                                <a:close/>
                                <a:moveTo>
                                  <a:pt x="22" y="29"/>
                                </a:moveTo>
                                <a:lnTo>
                                  <a:pt x="22" y="29"/>
                                </a:lnTo>
                                <a:lnTo>
                                  <a:pt x="22" y="29"/>
                                </a:lnTo>
                                <a:lnTo>
                                  <a:pt x="22" y="29"/>
                                </a:lnTo>
                                <a:lnTo>
                                  <a:pt x="22" y="29"/>
                                </a:lnTo>
                                <a:close/>
                                <a:moveTo>
                                  <a:pt x="22" y="29"/>
                                </a:moveTo>
                                <a:lnTo>
                                  <a:pt x="23" y="29"/>
                                </a:lnTo>
                                <a:lnTo>
                                  <a:pt x="23" y="29"/>
                                </a:lnTo>
                                <a:lnTo>
                                  <a:pt x="22" y="29"/>
                                </a:lnTo>
                                <a:lnTo>
                                  <a:pt x="22" y="29"/>
                                </a:lnTo>
                                <a:close/>
                                <a:moveTo>
                                  <a:pt x="23" y="29"/>
                                </a:moveTo>
                                <a:lnTo>
                                  <a:pt x="23" y="29"/>
                                </a:lnTo>
                                <a:lnTo>
                                  <a:pt x="23" y="29"/>
                                </a:lnTo>
                                <a:lnTo>
                                  <a:pt x="23" y="29"/>
                                </a:lnTo>
                                <a:lnTo>
                                  <a:pt x="23" y="29"/>
                                </a:lnTo>
                                <a:close/>
                                <a:moveTo>
                                  <a:pt x="23" y="29"/>
                                </a:moveTo>
                                <a:lnTo>
                                  <a:pt x="23" y="29"/>
                                </a:lnTo>
                                <a:lnTo>
                                  <a:pt x="23" y="29"/>
                                </a:lnTo>
                                <a:lnTo>
                                  <a:pt x="23" y="29"/>
                                </a:lnTo>
                                <a:lnTo>
                                  <a:pt x="23" y="29"/>
                                </a:lnTo>
                                <a:close/>
                                <a:moveTo>
                                  <a:pt x="23" y="29"/>
                                </a:moveTo>
                                <a:lnTo>
                                  <a:pt x="23" y="29"/>
                                </a:lnTo>
                                <a:lnTo>
                                  <a:pt x="23" y="29"/>
                                </a:lnTo>
                                <a:lnTo>
                                  <a:pt x="23" y="29"/>
                                </a:lnTo>
                                <a:lnTo>
                                  <a:pt x="23" y="29"/>
                                </a:lnTo>
                                <a:close/>
                                <a:moveTo>
                                  <a:pt x="24" y="29"/>
                                </a:moveTo>
                                <a:lnTo>
                                  <a:pt x="24" y="29"/>
                                </a:lnTo>
                                <a:lnTo>
                                  <a:pt x="24" y="29"/>
                                </a:lnTo>
                                <a:lnTo>
                                  <a:pt x="24" y="29"/>
                                </a:lnTo>
                                <a:lnTo>
                                  <a:pt x="24" y="29"/>
                                </a:lnTo>
                                <a:close/>
                                <a:moveTo>
                                  <a:pt x="24" y="29"/>
                                </a:moveTo>
                                <a:lnTo>
                                  <a:pt x="24" y="29"/>
                                </a:lnTo>
                                <a:lnTo>
                                  <a:pt x="24" y="29"/>
                                </a:lnTo>
                                <a:lnTo>
                                  <a:pt x="24" y="29"/>
                                </a:lnTo>
                                <a:lnTo>
                                  <a:pt x="24" y="29"/>
                                </a:lnTo>
                                <a:close/>
                                <a:moveTo>
                                  <a:pt x="24" y="29"/>
                                </a:moveTo>
                                <a:lnTo>
                                  <a:pt x="24" y="29"/>
                                </a:lnTo>
                                <a:lnTo>
                                  <a:pt x="24" y="29"/>
                                </a:lnTo>
                                <a:lnTo>
                                  <a:pt x="24" y="29"/>
                                </a:lnTo>
                                <a:lnTo>
                                  <a:pt x="24" y="29"/>
                                </a:lnTo>
                                <a:close/>
                                <a:moveTo>
                                  <a:pt x="25" y="29"/>
                                </a:moveTo>
                                <a:lnTo>
                                  <a:pt x="25" y="29"/>
                                </a:lnTo>
                                <a:lnTo>
                                  <a:pt x="25" y="29"/>
                                </a:lnTo>
                                <a:lnTo>
                                  <a:pt x="25" y="29"/>
                                </a:lnTo>
                                <a:lnTo>
                                  <a:pt x="25" y="29"/>
                                </a:lnTo>
                                <a:close/>
                                <a:moveTo>
                                  <a:pt x="25" y="29"/>
                                </a:moveTo>
                                <a:lnTo>
                                  <a:pt x="25" y="29"/>
                                </a:lnTo>
                                <a:lnTo>
                                  <a:pt x="25" y="29"/>
                                </a:lnTo>
                                <a:lnTo>
                                  <a:pt x="25" y="29"/>
                                </a:lnTo>
                                <a:lnTo>
                                  <a:pt x="25" y="29"/>
                                </a:lnTo>
                                <a:close/>
                                <a:moveTo>
                                  <a:pt x="25" y="29"/>
                                </a:moveTo>
                                <a:lnTo>
                                  <a:pt x="25" y="29"/>
                                </a:lnTo>
                                <a:lnTo>
                                  <a:pt x="25" y="29"/>
                                </a:lnTo>
                                <a:lnTo>
                                  <a:pt x="25" y="29"/>
                                </a:lnTo>
                                <a:lnTo>
                                  <a:pt x="25" y="29"/>
                                </a:lnTo>
                                <a:close/>
                                <a:moveTo>
                                  <a:pt x="25" y="29"/>
                                </a:moveTo>
                                <a:lnTo>
                                  <a:pt x="26" y="29"/>
                                </a:lnTo>
                                <a:lnTo>
                                  <a:pt x="26" y="29"/>
                                </a:lnTo>
                                <a:lnTo>
                                  <a:pt x="25" y="29"/>
                                </a:lnTo>
                                <a:lnTo>
                                  <a:pt x="25" y="29"/>
                                </a:lnTo>
                                <a:close/>
                                <a:moveTo>
                                  <a:pt x="26" y="29"/>
                                </a:moveTo>
                                <a:lnTo>
                                  <a:pt x="26" y="29"/>
                                </a:lnTo>
                                <a:lnTo>
                                  <a:pt x="26" y="29"/>
                                </a:lnTo>
                                <a:lnTo>
                                  <a:pt x="26" y="29"/>
                                </a:lnTo>
                                <a:lnTo>
                                  <a:pt x="26" y="29"/>
                                </a:lnTo>
                                <a:close/>
                                <a:moveTo>
                                  <a:pt x="26" y="29"/>
                                </a:moveTo>
                                <a:lnTo>
                                  <a:pt x="26" y="29"/>
                                </a:lnTo>
                                <a:lnTo>
                                  <a:pt x="26" y="29"/>
                                </a:lnTo>
                                <a:lnTo>
                                  <a:pt x="26" y="29"/>
                                </a:lnTo>
                                <a:lnTo>
                                  <a:pt x="26" y="29"/>
                                </a:lnTo>
                                <a:close/>
                                <a:moveTo>
                                  <a:pt x="26" y="29"/>
                                </a:moveTo>
                                <a:lnTo>
                                  <a:pt x="27" y="29"/>
                                </a:lnTo>
                                <a:lnTo>
                                  <a:pt x="27" y="29"/>
                                </a:lnTo>
                                <a:lnTo>
                                  <a:pt x="26" y="29"/>
                                </a:lnTo>
                                <a:lnTo>
                                  <a:pt x="26" y="29"/>
                                </a:lnTo>
                                <a:close/>
                                <a:moveTo>
                                  <a:pt x="27" y="29"/>
                                </a:moveTo>
                                <a:lnTo>
                                  <a:pt x="27" y="29"/>
                                </a:lnTo>
                                <a:lnTo>
                                  <a:pt x="27" y="29"/>
                                </a:lnTo>
                                <a:lnTo>
                                  <a:pt x="27" y="29"/>
                                </a:lnTo>
                                <a:lnTo>
                                  <a:pt x="27" y="29"/>
                                </a:lnTo>
                                <a:close/>
                                <a:moveTo>
                                  <a:pt x="27" y="29"/>
                                </a:moveTo>
                                <a:lnTo>
                                  <a:pt x="27" y="29"/>
                                </a:lnTo>
                                <a:lnTo>
                                  <a:pt x="27" y="29"/>
                                </a:lnTo>
                                <a:lnTo>
                                  <a:pt x="27" y="29"/>
                                </a:lnTo>
                                <a:lnTo>
                                  <a:pt x="27" y="29"/>
                                </a:lnTo>
                                <a:close/>
                                <a:moveTo>
                                  <a:pt x="27" y="29"/>
                                </a:moveTo>
                                <a:lnTo>
                                  <a:pt x="28" y="29"/>
                                </a:lnTo>
                                <a:lnTo>
                                  <a:pt x="28" y="29"/>
                                </a:lnTo>
                                <a:lnTo>
                                  <a:pt x="27" y="29"/>
                                </a:lnTo>
                                <a:lnTo>
                                  <a:pt x="27" y="29"/>
                                </a:lnTo>
                                <a:close/>
                                <a:moveTo>
                                  <a:pt x="28" y="29"/>
                                </a:moveTo>
                                <a:lnTo>
                                  <a:pt x="28" y="29"/>
                                </a:lnTo>
                                <a:lnTo>
                                  <a:pt x="28" y="29"/>
                                </a:lnTo>
                                <a:lnTo>
                                  <a:pt x="28" y="29"/>
                                </a:lnTo>
                                <a:lnTo>
                                  <a:pt x="28" y="29"/>
                                </a:lnTo>
                                <a:close/>
                                <a:moveTo>
                                  <a:pt x="28" y="29"/>
                                </a:moveTo>
                                <a:lnTo>
                                  <a:pt x="28" y="29"/>
                                </a:lnTo>
                                <a:lnTo>
                                  <a:pt x="28" y="29"/>
                                </a:lnTo>
                                <a:lnTo>
                                  <a:pt x="28" y="29"/>
                                </a:lnTo>
                                <a:lnTo>
                                  <a:pt x="28" y="29"/>
                                </a:lnTo>
                                <a:close/>
                                <a:moveTo>
                                  <a:pt x="28" y="29"/>
                                </a:moveTo>
                                <a:lnTo>
                                  <a:pt x="28" y="29"/>
                                </a:lnTo>
                                <a:lnTo>
                                  <a:pt x="28" y="29"/>
                                </a:lnTo>
                                <a:lnTo>
                                  <a:pt x="28" y="29"/>
                                </a:lnTo>
                                <a:lnTo>
                                  <a:pt x="28"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1" y="29"/>
                                </a:moveTo>
                                <a:lnTo>
                                  <a:pt x="31" y="29"/>
                                </a:lnTo>
                                <a:lnTo>
                                  <a:pt x="31" y="29"/>
                                </a:lnTo>
                                <a:lnTo>
                                  <a:pt x="31" y="29"/>
                                </a:lnTo>
                                <a:lnTo>
                                  <a:pt x="31" y="29"/>
                                </a:lnTo>
                                <a:close/>
                                <a:moveTo>
                                  <a:pt x="31" y="29"/>
                                </a:moveTo>
                                <a:lnTo>
                                  <a:pt x="31" y="29"/>
                                </a:lnTo>
                                <a:lnTo>
                                  <a:pt x="31" y="29"/>
                                </a:lnTo>
                                <a:lnTo>
                                  <a:pt x="31" y="29"/>
                                </a:lnTo>
                                <a:lnTo>
                                  <a:pt x="31" y="29"/>
                                </a:lnTo>
                                <a:close/>
                                <a:moveTo>
                                  <a:pt x="31" y="29"/>
                                </a:moveTo>
                                <a:lnTo>
                                  <a:pt x="31" y="29"/>
                                </a:lnTo>
                                <a:lnTo>
                                  <a:pt x="31" y="29"/>
                                </a:lnTo>
                                <a:lnTo>
                                  <a:pt x="31" y="29"/>
                                </a:lnTo>
                                <a:lnTo>
                                  <a:pt x="31" y="29"/>
                                </a:lnTo>
                                <a:close/>
                                <a:moveTo>
                                  <a:pt x="31" y="29"/>
                                </a:moveTo>
                                <a:lnTo>
                                  <a:pt x="32" y="29"/>
                                </a:lnTo>
                                <a:lnTo>
                                  <a:pt x="32" y="29"/>
                                </a:lnTo>
                                <a:lnTo>
                                  <a:pt x="31" y="29"/>
                                </a:lnTo>
                                <a:lnTo>
                                  <a:pt x="31" y="29"/>
                                </a:lnTo>
                                <a:close/>
                                <a:moveTo>
                                  <a:pt x="32" y="29"/>
                                </a:moveTo>
                                <a:lnTo>
                                  <a:pt x="32" y="29"/>
                                </a:lnTo>
                                <a:lnTo>
                                  <a:pt x="32" y="29"/>
                                </a:lnTo>
                                <a:lnTo>
                                  <a:pt x="32" y="29"/>
                                </a:lnTo>
                                <a:lnTo>
                                  <a:pt x="32" y="29"/>
                                </a:lnTo>
                                <a:close/>
                                <a:moveTo>
                                  <a:pt x="32" y="29"/>
                                </a:moveTo>
                                <a:lnTo>
                                  <a:pt x="32" y="29"/>
                                </a:lnTo>
                                <a:lnTo>
                                  <a:pt x="32" y="29"/>
                                </a:lnTo>
                                <a:lnTo>
                                  <a:pt x="32" y="29"/>
                                </a:lnTo>
                                <a:lnTo>
                                  <a:pt x="32" y="29"/>
                                </a:lnTo>
                                <a:close/>
                                <a:moveTo>
                                  <a:pt x="32" y="29"/>
                                </a:moveTo>
                                <a:lnTo>
                                  <a:pt x="33" y="29"/>
                                </a:lnTo>
                                <a:lnTo>
                                  <a:pt x="33" y="29"/>
                                </a:lnTo>
                                <a:lnTo>
                                  <a:pt x="32" y="29"/>
                                </a:lnTo>
                                <a:lnTo>
                                  <a:pt x="32" y="29"/>
                                </a:lnTo>
                                <a:close/>
                                <a:moveTo>
                                  <a:pt x="33" y="29"/>
                                </a:moveTo>
                                <a:lnTo>
                                  <a:pt x="33" y="29"/>
                                </a:lnTo>
                                <a:lnTo>
                                  <a:pt x="33" y="29"/>
                                </a:lnTo>
                                <a:lnTo>
                                  <a:pt x="33" y="29"/>
                                </a:lnTo>
                                <a:lnTo>
                                  <a:pt x="33" y="29"/>
                                </a:lnTo>
                                <a:close/>
                                <a:moveTo>
                                  <a:pt x="33" y="29"/>
                                </a:moveTo>
                                <a:lnTo>
                                  <a:pt x="33" y="29"/>
                                </a:lnTo>
                                <a:lnTo>
                                  <a:pt x="33" y="29"/>
                                </a:lnTo>
                                <a:lnTo>
                                  <a:pt x="33" y="29"/>
                                </a:lnTo>
                                <a:lnTo>
                                  <a:pt x="33" y="29"/>
                                </a:lnTo>
                                <a:close/>
                                <a:moveTo>
                                  <a:pt x="33" y="29"/>
                                </a:moveTo>
                                <a:lnTo>
                                  <a:pt x="33" y="29"/>
                                </a:lnTo>
                                <a:lnTo>
                                  <a:pt x="33" y="29"/>
                                </a:lnTo>
                                <a:lnTo>
                                  <a:pt x="33" y="29"/>
                                </a:lnTo>
                                <a:lnTo>
                                  <a:pt x="33" y="29"/>
                                </a:lnTo>
                                <a:close/>
                                <a:moveTo>
                                  <a:pt x="34" y="29"/>
                                </a:moveTo>
                                <a:lnTo>
                                  <a:pt x="34" y="29"/>
                                </a:lnTo>
                                <a:lnTo>
                                  <a:pt x="34" y="29"/>
                                </a:lnTo>
                                <a:lnTo>
                                  <a:pt x="34" y="29"/>
                                </a:lnTo>
                                <a:lnTo>
                                  <a:pt x="34" y="29"/>
                                </a:lnTo>
                                <a:close/>
                                <a:moveTo>
                                  <a:pt x="34" y="29"/>
                                </a:moveTo>
                                <a:lnTo>
                                  <a:pt x="34" y="29"/>
                                </a:lnTo>
                                <a:lnTo>
                                  <a:pt x="34" y="29"/>
                                </a:lnTo>
                                <a:lnTo>
                                  <a:pt x="34" y="29"/>
                                </a:lnTo>
                                <a:lnTo>
                                  <a:pt x="34" y="29"/>
                                </a:lnTo>
                                <a:close/>
                                <a:moveTo>
                                  <a:pt x="34" y="29"/>
                                </a:moveTo>
                                <a:lnTo>
                                  <a:pt x="34" y="29"/>
                                </a:lnTo>
                                <a:lnTo>
                                  <a:pt x="34" y="29"/>
                                </a:lnTo>
                                <a:lnTo>
                                  <a:pt x="34" y="29"/>
                                </a:lnTo>
                                <a:lnTo>
                                  <a:pt x="34" y="29"/>
                                </a:lnTo>
                                <a:close/>
                                <a:moveTo>
                                  <a:pt x="35" y="29"/>
                                </a:moveTo>
                                <a:lnTo>
                                  <a:pt x="35" y="29"/>
                                </a:lnTo>
                                <a:lnTo>
                                  <a:pt x="35" y="29"/>
                                </a:lnTo>
                                <a:lnTo>
                                  <a:pt x="35" y="29"/>
                                </a:lnTo>
                                <a:lnTo>
                                  <a:pt x="35" y="29"/>
                                </a:lnTo>
                                <a:close/>
                                <a:moveTo>
                                  <a:pt x="35" y="29"/>
                                </a:moveTo>
                                <a:lnTo>
                                  <a:pt x="35" y="29"/>
                                </a:lnTo>
                                <a:lnTo>
                                  <a:pt x="35" y="29"/>
                                </a:lnTo>
                                <a:lnTo>
                                  <a:pt x="35" y="29"/>
                                </a:lnTo>
                                <a:lnTo>
                                  <a:pt x="35" y="29"/>
                                </a:lnTo>
                                <a:close/>
                                <a:moveTo>
                                  <a:pt x="35" y="29"/>
                                </a:moveTo>
                                <a:lnTo>
                                  <a:pt x="35" y="29"/>
                                </a:lnTo>
                                <a:lnTo>
                                  <a:pt x="35" y="29"/>
                                </a:lnTo>
                                <a:lnTo>
                                  <a:pt x="35" y="29"/>
                                </a:lnTo>
                                <a:lnTo>
                                  <a:pt x="35" y="29"/>
                                </a:lnTo>
                                <a:close/>
                                <a:moveTo>
                                  <a:pt x="36" y="29"/>
                                </a:moveTo>
                                <a:lnTo>
                                  <a:pt x="36" y="29"/>
                                </a:lnTo>
                                <a:lnTo>
                                  <a:pt x="36" y="29"/>
                                </a:lnTo>
                                <a:lnTo>
                                  <a:pt x="36" y="29"/>
                                </a:lnTo>
                                <a:lnTo>
                                  <a:pt x="36" y="29"/>
                                </a:lnTo>
                                <a:close/>
                                <a:moveTo>
                                  <a:pt x="36" y="29"/>
                                </a:moveTo>
                                <a:lnTo>
                                  <a:pt x="36" y="29"/>
                                </a:lnTo>
                                <a:lnTo>
                                  <a:pt x="36" y="29"/>
                                </a:lnTo>
                                <a:lnTo>
                                  <a:pt x="36" y="29"/>
                                </a:lnTo>
                                <a:lnTo>
                                  <a:pt x="36" y="29"/>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7"/>
                                </a:lnTo>
                                <a:lnTo>
                                  <a:pt x="36" y="27"/>
                                </a:lnTo>
                                <a:lnTo>
                                  <a:pt x="36" y="28"/>
                                </a:lnTo>
                                <a:lnTo>
                                  <a:pt x="36" y="28"/>
                                </a:lnTo>
                                <a:close/>
                                <a:moveTo>
                                  <a:pt x="36" y="27"/>
                                </a:moveTo>
                                <a:lnTo>
                                  <a:pt x="36" y="27"/>
                                </a:lnTo>
                                <a:lnTo>
                                  <a:pt x="36" y="27"/>
                                </a:lnTo>
                                <a:lnTo>
                                  <a:pt x="36" y="27"/>
                                </a:lnTo>
                                <a:lnTo>
                                  <a:pt x="36" y="27"/>
                                </a:lnTo>
                                <a:close/>
                                <a:moveTo>
                                  <a:pt x="36" y="27"/>
                                </a:moveTo>
                                <a:lnTo>
                                  <a:pt x="36" y="27"/>
                                </a:lnTo>
                                <a:lnTo>
                                  <a:pt x="36" y="27"/>
                                </a:lnTo>
                                <a:lnTo>
                                  <a:pt x="36" y="27"/>
                                </a:lnTo>
                                <a:lnTo>
                                  <a:pt x="36" y="27"/>
                                </a:lnTo>
                                <a:close/>
                                <a:moveTo>
                                  <a:pt x="36" y="27"/>
                                </a:moveTo>
                                <a:lnTo>
                                  <a:pt x="36" y="26"/>
                                </a:lnTo>
                                <a:lnTo>
                                  <a:pt x="36" y="26"/>
                                </a:lnTo>
                                <a:lnTo>
                                  <a:pt x="36" y="27"/>
                                </a:lnTo>
                                <a:lnTo>
                                  <a:pt x="36" y="27"/>
                                </a:lnTo>
                                <a:close/>
                                <a:moveTo>
                                  <a:pt x="36" y="26"/>
                                </a:moveTo>
                                <a:lnTo>
                                  <a:pt x="36" y="26"/>
                                </a:lnTo>
                                <a:lnTo>
                                  <a:pt x="36" y="26"/>
                                </a:lnTo>
                                <a:lnTo>
                                  <a:pt x="36" y="26"/>
                                </a:lnTo>
                                <a:lnTo>
                                  <a:pt x="36" y="26"/>
                                </a:lnTo>
                                <a:close/>
                                <a:moveTo>
                                  <a:pt x="36" y="26"/>
                                </a:moveTo>
                                <a:lnTo>
                                  <a:pt x="36" y="26"/>
                                </a:lnTo>
                                <a:lnTo>
                                  <a:pt x="36" y="26"/>
                                </a:lnTo>
                                <a:lnTo>
                                  <a:pt x="36" y="26"/>
                                </a:lnTo>
                                <a:lnTo>
                                  <a:pt x="36" y="26"/>
                                </a:lnTo>
                                <a:close/>
                                <a:moveTo>
                                  <a:pt x="36" y="26"/>
                                </a:moveTo>
                                <a:lnTo>
                                  <a:pt x="36" y="25"/>
                                </a:lnTo>
                                <a:lnTo>
                                  <a:pt x="36" y="25"/>
                                </a:lnTo>
                                <a:lnTo>
                                  <a:pt x="36" y="26"/>
                                </a:lnTo>
                                <a:lnTo>
                                  <a:pt x="36" y="26"/>
                                </a:lnTo>
                                <a:close/>
                                <a:moveTo>
                                  <a:pt x="36" y="25"/>
                                </a:moveTo>
                                <a:lnTo>
                                  <a:pt x="36" y="25"/>
                                </a:lnTo>
                                <a:lnTo>
                                  <a:pt x="36" y="25"/>
                                </a:lnTo>
                                <a:lnTo>
                                  <a:pt x="36" y="25"/>
                                </a:lnTo>
                                <a:lnTo>
                                  <a:pt x="36" y="25"/>
                                </a:lnTo>
                                <a:close/>
                                <a:moveTo>
                                  <a:pt x="36" y="25"/>
                                </a:moveTo>
                                <a:lnTo>
                                  <a:pt x="36" y="25"/>
                                </a:lnTo>
                                <a:lnTo>
                                  <a:pt x="36" y="25"/>
                                </a:lnTo>
                                <a:lnTo>
                                  <a:pt x="36" y="25"/>
                                </a:lnTo>
                                <a:lnTo>
                                  <a:pt x="36" y="25"/>
                                </a:lnTo>
                                <a:close/>
                                <a:moveTo>
                                  <a:pt x="36" y="25"/>
                                </a:moveTo>
                                <a:lnTo>
                                  <a:pt x="36" y="24"/>
                                </a:lnTo>
                                <a:lnTo>
                                  <a:pt x="36" y="24"/>
                                </a:lnTo>
                                <a:lnTo>
                                  <a:pt x="36" y="25"/>
                                </a:lnTo>
                                <a:lnTo>
                                  <a:pt x="36" y="25"/>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19"/>
                                </a:lnTo>
                                <a:lnTo>
                                  <a:pt x="36" y="19"/>
                                </a:lnTo>
                                <a:lnTo>
                                  <a:pt x="36" y="20"/>
                                </a:lnTo>
                                <a:lnTo>
                                  <a:pt x="36" y="20"/>
                                </a:lnTo>
                                <a:close/>
                                <a:moveTo>
                                  <a:pt x="36" y="19"/>
                                </a:moveTo>
                                <a:lnTo>
                                  <a:pt x="36" y="19"/>
                                </a:lnTo>
                                <a:lnTo>
                                  <a:pt x="36" y="19"/>
                                </a:lnTo>
                                <a:lnTo>
                                  <a:pt x="36" y="19"/>
                                </a:lnTo>
                                <a:lnTo>
                                  <a:pt x="36" y="19"/>
                                </a:lnTo>
                                <a:close/>
                                <a:moveTo>
                                  <a:pt x="36" y="19"/>
                                </a:moveTo>
                                <a:lnTo>
                                  <a:pt x="36" y="19"/>
                                </a:lnTo>
                                <a:lnTo>
                                  <a:pt x="36" y="19"/>
                                </a:lnTo>
                                <a:lnTo>
                                  <a:pt x="36" y="19"/>
                                </a:lnTo>
                                <a:lnTo>
                                  <a:pt x="36" y="19"/>
                                </a:lnTo>
                                <a:close/>
                                <a:moveTo>
                                  <a:pt x="36" y="19"/>
                                </a:moveTo>
                                <a:lnTo>
                                  <a:pt x="36" y="18"/>
                                </a:lnTo>
                                <a:lnTo>
                                  <a:pt x="36" y="18"/>
                                </a:lnTo>
                                <a:lnTo>
                                  <a:pt x="36" y="19"/>
                                </a:lnTo>
                                <a:lnTo>
                                  <a:pt x="36" y="19"/>
                                </a:lnTo>
                                <a:close/>
                                <a:moveTo>
                                  <a:pt x="36" y="18"/>
                                </a:moveTo>
                                <a:lnTo>
                                  <a:pt x="36" y="18"/>
                                </a:lnTo>
                                <a:lnTo>
                                  <a:pt x="36" y="18"/>
                                </a:lnTo>
                                <a:lnTo>
                                  <a:pt x="36" y="18"/>
                                </a:lnTo>
                                <a:lnTo>
                                  <a:pt x="36" y="18"/>
                                </a:lnTo>
                                <a:close/>
                                <a:moveTo>
                                  <a:pt x="36" y="18"/>
                                </a:moveTo>
                                <a:lnTo>
                                  <a:pt x="36" y="18"/>
                                </a:lnTo>
                                <a:lnTo>
                                  <a:pt x="36" y="18"/>
                                </a:lnTo>
                                <a:lnTo>
                                  <a:pt x="36" y="18"/>
                                </a:lnTo>
                                <a:lnTo>
                                  <a:pt x="36" y="18"/>
                                </a:lnTo>
                                <a:close/>
                                <a:moveTo>
                                  <a:pt x="36" y="18"/>
                                </a:moveTo>
                                <a:lnTo>
                                  <a:pt x="36" y="17"/>
                                </a:lnTo>
                                <a:lnTo>
                                  <a:pt x="36" y="17"/>
                                </a:lnTo>
                                <a:lnTo>
                                  <a:pt x="36" y="18"/>
                                </a:lnTo>
                                <a:lnTo>
                                  <a:pt x="36" y="18"/>
                                </a:lnTo>
                                <a:close/>
                                <a:moveTo>
                                  <a:pt x="36" y="17"/>
                                </a:moveTo>
                                <a:lnTo>
                                  <a:pt x="36" y="17"/>
                                </a:lnTo>
                                <a:lnTo>
                                  <a:pt x="36" y="17"/>
                                </a:lnTo>
                                <a:lnTo>
                                  <a:pt x="36" y="17"/>
                                </a:lnTo>
                                <a:lnTo>
                                  <a:pt x="36" y="17"/>
                                </a:lnTo>
                                <a:close/>
                                <a:moveTo>
                                  <a:pt x="36" y="17"/>
                                </a:moveTo>
                                <a:lnTo>
                                  <a:pt x="36" y="17"/>
                                </a:lnTo>
                                <a:lnTo>
                                  <a:pt x="36" y="17"/>
                                </a:lnTo>
                                <a:lnTo>
                                  <a:pt x="36" y="17"/>
                                </a:lnTo>
                                <a:lnTo>
                                  <a:pt x="36" y="17"/>
                                </a:lnTo>
                                <a:close/>
                                <a:moveTo>
                                  <a:pt x="36" y="17"/>
                                </a:moveTo>
                                <a:lnTo>
                                  <a:pt x="36" y="16"/>
                                </a:lnTo>
                                <a:lnTo>
                                  <a:pt x="36" y="16"/>
                                </a:lnTo>
                                <a:lnTo>
                                  <a:pt x="36" y="17"/>
                                </a:lnTo>
                                <a:lnTo>
                                  <a:pt x="36" y="17"/>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1"/>
                                </a:lnTo>
                                <a:lnTo>
                                  <a:pt x="36" y="11"/>
                                </a:lnTo>
                                <a:lnTo>
                                  <a:pt x="36" y="12"/>
                                </a:lnTo>
                                <a:lnTo>
                                  <a:pt x="36" y="12"/>
                                </a:lnTo>
                                <a:close/>
                                <a:moveTo>
                                  <a:pt x="36" y="11"/>
                                </a:moveTo>
                                <a:lnTo>
                                  <a:pt x="36" y="11"/>
                                </a:lnTo>
                                <a:lnTo>
                                  <a:pt x="36" y="11"/>
                                </a:lnTo>
                                <a:lnTo>
                                  <a:pt x="36" y="11"/>
                                </a:lnTo>
                                <a:lnTo>
                                  <a:pt x="36" y="11"/>
                                </a:lnTo>
                                <a:close/>
                                <a:moveTo>
                                  <a:pt x="36" y="11"/>
                                </a:moveTo>
                                <a:lnTo>
                                  <a:pt x="36" y="11"/>
                                </a:lnTo>
                                <a:lnTo>
                                  <a:pt x="36" y="11"/>
                                </a:lnTo>
                                <a:lnTo>
                                  <a:pt x="36" y="11"/>
                                </a:lnTo>
                                <a:lnTo>
                                  <a:pt x="36" y="11"/>
                                </a:lnTo>
                                <a:close/>
                                <a:moveTo>
                                  <a:pt x="36" y="11"/>
                                </a:moveTo>
                                <a:lnTo>
                                  <a:pt x="36" y="10"/>
                                </a:lnTo>
                                <a:lnTo>
                                  <a:pt x="36" y="10"/>
                                </a:lnTo>
                                <a:lnTo>
                                  <a:pt x="36" y="11"/>
                                </a:lnTo>
                                <a:lnTo>
                                  <a:pt x="36" y="11"/>
                                </a:lnTo>
                                <a:close/>
                                <a:moveTo>
                                  <a:pt x="36" y="10"/>
                                </a:moveTo>
                                <a:lnTo>
                                  <a:pt x="36" y="10"/>
                                </a:lnTo>
                                <a:lnTo>
                                  <a:pt x="36" y="10"/>
                                </a:lnTo>
                                <a:lnTo>
                                  <a:pt x="36" y="10"/>
                                </a:lnTo>
                                <a:lnTo>
                                  <a:pt x="36" y="10"/>
                                </a:lnTo>
                                <a:close/>
                                <a:moveTo>
                                  <a:pt x="36" y="10"/>
                                </a:moveTo>
                                <a:lnTo>
                                  <a:pt x="36" y="10"/>
                                </a:lnTo>
                                <a:lnTo>
                                  <a:pt x="36" y="10"/>
                                </a:lnTo>
                                <a:lnTo>
                                  <a:pt x="36" y="10"/>
                                </a:lnTo>
                                <a:lnTo>
                                  <a:pt x="36" y="10"/>
                                </a:lnTo>
                                <a:close/>
                                <a:moveTo>
                                  <a:pt x="36" y="10"/>
                                </a:moveTo>
                                <a:lnTo>
                                  <a:pt x="36" y="9"/>
                                </a:lnTo>
                                <a:lnTo>
                                  <a:pt x="36" y="9"/>
                                </a:lnTo>
                                <a:lnTo>
                                  <a:pt x="36" y="10"/>
                                </a:lnTo>
                                <a:lnTo>
                                  <a:pt x="36" y="10"/>
                                </a:lnTo>
                                <a:close/>
                                <a:moveTo>
                                  <a:pt x="36" y="9"/>
                                </a:moveTo>
                                <a:lnTo>
                                  <a:pt x="36" y="9"/>
                                </a:lnTo>
                                <a:lnTo>
                                  <a:pt x="36" y="9"/>
                                </a:lnTo>
                                <a:lnTo>
                                  <a:pt x="36" y="9"/>
                                </a:lnTo>
                                <a:lnTo>
                                  <a:pt x="36" y="9"/>
                                </a:lnTo>
                                <a:close/>
                                <a:moveTo>
                                  <a:pt x="36" y="9"/>
                                </a:moveTo>
                                <a:lnTo>
                                  <a:pt x="36" y="9"/>
                                </a:lnTo>
                                <a:lnTo>
                                  <a:pt x="36" y="9"/>
                                </a:lnTo>
                                <a:lnTo>
                                  <a:pt x="36" y="9"/>
                                </a:lnTo>
                                <a:lnTo>
                                  <a:pt x="36" y="9"/>
                                </a:lnTo>
                                <a:close/>
                                <a:moveTo>
                                  <a:pt x="36" y="9"/>
                                </a:moveTo>
                                <a:lnTo>
                                  <a:pt x="36" y="8"/>
                                </a:lnTo>
                                <a:lnTo>
                                  <a:pt x="36" y="8"/>
                                </a:lnTo>
                                <a:lnTo>
                                  <a:pt x="36" y="9"/>
                                </a:lnTo>
                                <a:lnTo>
                                  <a:pt x="36" y="9"/>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3"/>
                                </a:lnTo>
                                <a:lnTo>
                                  <a:pt x="36" y="3"/>
                                </a:lnTo>
                                <a:lnTo>
                                  <a:pt x="36" y="4"/>
                                </a:lnTo>
                                <a:lnTo>
                                  <a:pt x="36" y="4"/>
                                </a:lnTo>
                                <a:close/>
                                <a:moveTo>
                                  <a:pt x="36" y="3"/>
                                </a:moveTo>
                                <a:lnTo>
                                  <a:pt x="36" y="3"/>
                                </a:lnTo>
                                <a:lnTo>
                                  <a:pt x="36" y="3"/>
                                </a:lnTo>
                                <a:lnTo>
                                  <a:pt x="36" y="3"/>
                                </a:lnTo>
                                <a:lnTo>
                                  <a:pt x="36" y="3"/>
                                </a:lnTo>
                                <a:close/>
                                <a:moveTo>
                                  <a:pt x="36" y="3"/>
                                </a:moveTo>
                                <a:lnTo>
                                  <a:pt x="36" y="3"/>
                                </a:lnTo>
                                <a:lnTo>
                                  <a:pt x="36" y="3"/>
                                </a:lnTo>
                                <a:lnTo>
                                  <a:pt x="36" y="3"/>
                                </a:lnTo>
                                <a:lnTo>
                                  <a:pt x="36" y="3"/>
                                </a:lnTo>
                                <a:close/>
                                <a:moveTo>
                                  <a:pt x="36" y="3"/>
                                </a:moveTo>
                                <a:lnTo>
                                  <a:pt x="36" y="2"/>
                                </a:lnTo>
                                <a:lnTo>
                                  <a:pt x="36" y="2"/>
                                </a:lnTo>
                                <a:lnTo>
                                  <a:pt x="36" y="3"/>
                                </a:lnTo>
                                <a:lnTo>
                                  <a:pt x="36" y="3"/>
                                </a:lnTo>
                                <a:close/>
                                <a:moveTo>
                                  <a:pt x="36" y="2"/>
                                </a:moveTo>
                                <a:lnTo>
                                  <a:pt x="36" y="2"/>
                                </a:lnTo>
                                <a:lnTo>
                                  <a:pt x="36" y="2"/>
                                </a:lnTo>
                                <a:lnTo>
                                  <a:pt x="36" y="2"/>
                                </a:lnTo>
                                <a:lnTo>
                                  <a:pt x="36" y="2"/>
                                </a:lnTo>
                                <a:close/>
                                <a:moveTo>
                                  <a:pt x="36" y="2"/>
                                </a:moveTo>
                                <a:lnTo>
                                  <a:pt x="36" y="2"/>
                                </a:lnTo>
                                <a:lnTo>
                                  <a:pt x="36" y="2"/>
                                </a:lnTo>
                                <a:lnTo>
                                  <a:pt x="36" y="2"/>
                                </a:lnTo>
                                <a:lnTo>
                                  <a:pt x="36" y="2"/>
                                </a:lnTo>
                                <a:close/>
                                <a:moveTo>
                                  <a:pt x="36" y="2"/>
                                </a:moveTo>
                                <a:lnTo>
                                  <a:pt x="36" y="1"/>
                                </a:lnTo>
                                <a:lnTo>
                                  <a:pt x="36" y="1"/>
                                </a:lnTo>
                                <a:lnTo>
                                  <a:pt x="36" y="2"/>
                                </a:lnTo>
                                <a:lnTo>
                                  <a:pt x="36" y="2"/>
                                </a:lnTo>
                                <a:close/>
                                <a:moveTo>
                                  <a:pt x="36" y="1"/>
                                </a:moveTo>
                                <a:lnTo>
                                  <a:pt x="36" y="1"/>
                                </a:lnTo>
                                <a:lnTo>
                                  <a:pt x="36" y="1"/>
                                </a:lnTo>
                                <a:lnTo>
                                  <a:pt x="36" y="1"/>
                                </a:lnTo>
                                <a:lnTo>
                                  <a:pt x="36" y="1"/>
                                </a:lnTo>
                                <a:close/>
                                <a:moveTo>
                                  <a:pt x="36" y="1"/>
                                </a:moveTo>
                                <a:lnTo>
                                  <a:pt x="36" y="1"/>
                                </a:lnTo>
                                <a:lnTo>
                                  <a:pt x="36" y="1"/>
                                </a:lnTo>
                                <a:lnTo>
                                  <a:pt x="36" y="1"/>
                                </a:lnTo>
                                <a:lnTo>
                                  <a:pt x="36" y="1"/>
                                </a:lnTo>
                                <a:close/>
                                <a:moveTo>
                                  <a:pt x="36" y="1"/>
                                </a:moveTo>
                                <a:lnTo>
                                  <a:pt x="36" y="0"/>
                                </a:lnTo>
                                <a:lnTo>
                                  <a:pt x="36" y="0"/>
                                </a:lnTo>
                                <a:lnTo>
                                  <a:pt x="36" y="1"/>
                                </a:lnTo>
                                <a:lnTo>
                                  <a:pt x="36" y="1"/>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6" y="0"/>
                                </a:moveTo>
                                <a:lnTo>
                                  <a:pt x="35" y="0"/>
                                </a:lnTo>
                                <a:lnTo>
                                  <a:pt x="35" y="0"/>
                                </a:lnTo>
                                <a:lnTo>
                                  <a:pt x="36" y="0"/>
                                </a:lnTo>
                                <a:lnTo>
                                  <a:pt x="36"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5" y="0"/>
                                </a:moveTo>
                                <a:lnTo>
                                  <a:pt x="34" y="0"/>
                                </a:lnTo>
                                <a:lnTo>
                                  <a:pt x="34" y="0"/>
                                </a:lnTo>
                                <a:lnTo>
                                  <a:pt x="35" y="0"/>
                                </a:lnTo>
                                <a:lnTo>
                                  <a:pt x="35"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1" y="0"/>
                                </a:moveTo>
                                <a:lnTo>
                                  <a:pt x="30" y="0"/>
                                </a:lnTo>
                                <a:lnTo>
                                  <a:pt x="30" y="0"/>
                                </a:lnTo>
                                <a:lnTo>
                                  <a:pt x="31" y="0"/>
                                </a:lnTo>
                                <a:lnTo>
                                  <a:pt x="31"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30" y="0"/>
                                </a:moveTo>
                                <a:lnTo>
                                  <a:pt x="29" y="0"/>
                                </a:lnTo>
                                <a:lnTo>
                                  <a:pt x="29"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5" y="0"/>
                                </a:lnTo>
                                <a:lnTo>
                                  <a:pt x="25"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4" y="0"/>
                                </a:lnTo>
                                <a:lnTo>
                                  <a:pt x="24"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3" y="0"/>
                                </a:lnTo>
                                <a:lnTo>
                                  <a:pt x="23"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8" y="0"/>
                                </a:lnTo>
                                <a:lnTo>
                                  <a:pt x="18"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4" y="0"/>
                                </a:lnTo>
                                <a:lnTo>
                                  <a:pt x="14"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3" y="0"/>
                                </a:lnTo>
                                <a:lnTo>
                                  <a:pt x="13"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9" y="0"/>
                                </a:lnTo>
                                <a:lnTo>
                                  <a:pt x="9"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8" y="0"/>
                                </a:lnTo>
                                <a:lnTo>
                                  <a:pt x="8"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7" y="0"/>
                                </a:lnTo>
                                <a:lnTo>
                                  <a:pt x="7"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5" y="0"/>
                                </a:lnTo>
                                <a:lnTo>
                                  <a:pt x="5"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3" y="0"/>
                                </a:lnTo>
                                <a:lnTo>
                                  <a:pt x="3"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2" y="0"/>
                                </a:lnTo>
                                <a:lnTo>
                                  <a:pt x="2"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path>
                            </a:pathLst>
                          </a:custGeom>
                          <a:solidFill>
                            <a:srgbClr val="000000"/>
                          </a:solidFill>
                          <a:ln w="0" cap="flat">
                            <a:solidFill>
                              <a:srgbClr val="000000"/>
                            </a:solidFill>
                            <a:prstDash val="solid"/>
                            <a:bevel/>
                            <a:headEnd/>
                            <a:tailEnd/>
                          </a:ln>
                        </wps:spPr>
                        <wps:bodyPr/>
                      </wps:wsp>
                      <wps:wsp>
                        <wps:cNvPr id="3929" name="Line 48"/>
                        <wps:cNvCnPr/>
                        <wps:spPr bwMode="auto">
                          <a:xfrm flipV="1">
                            <a:off x="203" y="286"/>
                            <a:ext cx="0" cy="22"/>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0" name="Line 49"/>
                        <wps:cNvCnPr/>
                        <wps:spPr bwMode="auto">
                          <a:xfrm flipV="1">
                            <a:off x="206" y="286"/>
                            <a:ext cx="0" cy="22"/>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1" name="Rectangle 3931"/>
                        <wps:cNvSpPr>
                          <a:spLocks noChangeArrowheads="1"/>
                        </wps:cNvSpPr>
                        <wps:spPr bwMode="auto">
                          <a:xfrm>
                            <a:off x="80" y="281"/>
                            <a:ext cx="39" cy="143"/>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32" name="Rectangle 3932"/>
                        <wps:cNvSpPr>
                          <a:spLocks noChangeArrowheads="1"/>
                        </wps:cNvSpPr>
                        <wps:spPr bwMode="auto">
                          <a:xfrm>
                            <a:off x="80" y="281"/>
                            <a:ext cx="39" cy="14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33" name="Rectangle 3933"/>
                        <wps:cNvSpPr>
                          <a:spLocks noChangeArrowheads="1"/>
                        </wps:cNvSpPr>
                        <wps:spPr bwMode="auto">
                          <a:xfrm>
                            <a:off x="81" y="393"/>
                            <a:ext cx="36" cy="3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34" name="Freeform 3934"/>
                        <wps:cNvSpPr>
                          <a:spLocks noEditPoints="1"/>
                        </wps:cNvSpPr>
                        <wps:spPr bwMode="auto">
                          <a:xfrm>
                            <a:off x="81" y="393"/>
                            <a:ext cx="36" cy="30"/>
                          </a:xfrm>
                          <a:custGeom>
                            <a:avLst/>
                            <a:gdLst>
                              <a:gd name="T0" fmla="*/ 0 w 36"/>
                              <a:gd name="T1" fmla="*/ 2 h 30"/>
                              <a:gd name="T2" fmla="*/ 0 w 36"/>
                              <a:gd name="T3" fmla="*/ 4 h 30"/>
                              <a:gd name="T4" fmla="*/ 0 w 36"/>
                              <a:gd name="T5" fmla="*/ 6 h 30"/>
                              <a:gd name="T6" fmla="*/ 0 w 36"/>
                              <a:gd name="T7" fmla="*/ 8 h 30"/>
                              <a:gd name="T8" fmla="*/ 0 w 36"/>
                              <a:gd name="T9" fmla="*/ 10 h 30"/>
                              <a:gd name="T10" fmla="*/ 0 w 36"/>
                              <a:gd name="T11" fmla="*/ 12 h 30"/>
                              <a:gd name="T12" fmla="*/ 0 w 36"/>
                              <a:gd name="T13" fmla="*/ 14 h 30"/>
                              <a:gd name="T14" fmla="*/ 0 w 36"/>
                              <a:gd name="T15" fmla="*/ 16 h 30"/>
                              <a:gd name="T16" fmla="*/ 0 w 36"/>
                              <a:gd name="T17" fmla="*/ 19 h 30"/>
                              <a:gd name="T18" fmla="*/ 0 w 36"/>
                              <a:gd name="T19" fmla="*/ 20 h 30"/>
                              <a:gd name="T20" fmla="*/ 0 w 36"/>
                              <a:gd name="T21" fmla="*/ 23 h 30"/>
                              <a:gd name="T22" fmla="*/ 0 w 36"/>
                              <a:gd name="T23" fmla="*/ 25 h 30"/>
                              <a:gd name="T24" fmla="*/ 0 w 36"/>
                              <a:gd name="T25" fmla="*/ 27 h 30"/>
                              <a:gd name="T26" fmla="*/ 0 w 36"/>
                              <a:gd name="T27" fmla="*/ 29 h 30"/>
                              <a:gd name="T28" fmla="*/ 2 w 36"/>
                              <a:gd name="T29" fmla="*/ 29 h 30"/>
                              <a:gd name="T30" fmla="*/ 3 w 36"/>
                              <a:gd name="T31" fmla="*/ 29 h 30"/>
                              <a:gd name="T32" fmla="*/ 6 w 36"/>
                              <a:gd name="T33" fmla="*/ 30 h 30"/>
                              <a:gd name="T34" fmla="*/ 8 w 36"/>
                              <a:gd name="T35" fmla="*/ 29 h 30"/>
                              <a:gd name="T36" fmla="*/ 10 w 36"/>
                              <a:gd name="T37" fmla="*/ 30 h 30"/>
                              <a:gd name="T38" fmla="*/ 12 w 36"/>
                              <a:gd name="T39" fmla="*/ 29 h 30"/>
                              <a:gd name="T40" fmla="*/ 14 w 36"/>
                              <a:gd name="T41" fmla="*/ 29 h 30"/>
                              <a:gd name="T42" fmla="*/ 16 w 36"/>
                              <a:gd name="T43" fmla="*/ 30 h 30"/>
                              <a:gd name="T44" fmla="*/ 18 w 36"/>
                              <a:gd name="T45" fmla="*/ 29 h 30"/>
                              <a:gd name="T46" fmla="*/ 20 w 36"/>
                              <a:gd name="T47" fmla="*/ 30 h 30"/>
                              <a:gd name="T48" fmla="*/ 22 w 36"/>
                              <a:gd name="T49" fmla="*/ 29 h 30"/>
                              <a:gd name="T50" fmla="*/ 24 w 36"/>
                              <a:gd name="T51" fmla="*/ 29 h 30"/>
                              <a:gd name="T52" fmla="*/ 27 w 36"/>
                              <a:gd name="T53" fmla="*/ 30 h 30"/>
                              <a:gd name="T54" fmla="*/ 29 w 36"/>
                              <a:gd name="T55" fmla="*/ 29 h 30"/>
                              <a:gd name="T56" fmla="*/ 30 w 36"/>
                              <a:gd name="T57" fmla="*/ 30 h 30"/>
                              <a:gd name="T58" fmla="*/ 33 w 36"/>
                              <a:gd name="T59" fmla="*/ 29 h 30"/>
                              <a:gd name="T60" fmla="*/ 35 w 36"/>
                              <a:gd name="T61" fmla="*/ 29 h 30"/>
                              <a:gd name="T62" fmla="*/ 36 w 36"/>
                              <a:gd name="T63" fmla="*/ 28 h 30"/>
                              <a:gd name="T64" fmla="*/ 36 w 36"/>
                              <a:gd name="T65" fmla="*/ 26 h 30"/>
                              <a:gd name="T66" fmla="*/ 36 w 36"/>
                              <a:gd name="T67" fmla="*/ 24 h 30"/>
                              <a:gd name="T68" fmla="*/ 36 w 36"/>
                              <a:gd name="T69" fmla="*/ 22 h 30"/>
                              <a:gd name="T70" fmla="*/ 36 w 36"/>
                              <a:gd name="T71" fmla="*/ 20 h 30"/>
                              <a:gd name="T72" fmla="*/ 36 w 36"/>
                              <a:gd name="T73" fmla="*/ 18 h 30"/>
                              <a:gd name="T74" fmla="*/ 36 w 36"/>
                              <a:gd name="T75" fmla="*/ 16 h 30"/>
                              <a:gd name="T76" fmla="*/ 36 w 36"/>
                              <a:gd name="T77" fmla="*/ 14 h 30"/>
                              <a:gd name="T78" fmla="*/ 36 w 36"/>
                              <a:gd name="T79" fmla="*/ 11 h 30"/>
                              <a:gd name="T80" fmla="*/ 36 w 36"/>
                              <a:gd name="T81" fmla="*/ 10 h 30"/>
                              <a:gd name="T82" fmla="*/ 36 w 36"/>
                              <a:gd name="T83" fmla="*/ 7 h 30"/>
                              <a:gd name="T84" fmla="*/ 36 w 36"/>
                              <a:gd name="T85" fmla="*/ 5 h 30"/>
                              <a:gd name="T86" fmla="*/ 36 w 36"/>
                              <a:gd name="T87" fmla="*/ 3 h 30"/>
                              <a:gd name="T88" fmla="*/ 36 w 36"/>
                              <a:gd name="T89" fmla="*/ 1 h 30"/>
                              <a:gd name="T90" fmla="*/ 35 w 36"/>
                              <a:gd name="T91" fmla="*/ 0 h 30"/>
                              <a:gd name="T92" fmla="*/ 33 w 36"/>
                              <a:gd name="T93" fmla="*/ 0 h 30"/>
                              <a:gd name="T94" fmla="*/ 31 w 36"/>
                              <a:gd name="T95" fmla="*/ 0 h 30"/>
                              <a:gd name="T96" fmla="*/ 29 w 36"/>
                              <a:gd name="T97" fmla="*/ 0 h 30"/>
                              <a:gd name="T98" fmla="*/ 26 w 36"/>
                              <a:gd name="T99" fmla="*/ 0 h 30"/>
                              <a:gd name="T100" fmla="*/ 25 w 36"/>
                              <a:gd name="T101" fmla="*/ 0 h 30"/>
                              <a:gd name="T102" fmla="*/ 22 w 36"/>
                              <a:gd name="T103" fmla="*/ 0 h 30"/>
                              <a:gd name="T104" fmla="*/ 20 w 36"/>
                              <a:gd name="T105" fmla="*/ 0 h 30"/>
                              <a:gd name="T106" fmla="*/ 18 w 36"/>
                              <a:gd name="T107" fmla="*/ 0 h 30"/>
                              <a:gd name="T108" fmla="*/ 16 w 36"/>
                              <a:gd name="T109" fmla="*/ 0 h 30"/>
                              <a:gd name="T110" fmla="*/ 14 w 36"/>
                              <a:gd name="T111" fmla="*/ 0 h 30"/>
                              <a:gd name="T112" fmla="*/ 12 w 36"/>
                              <a:gd name="T113" fmla="*/ 0 h 30"/>
                              <a:gd name="T114" fmla="*/ 10 w 36"/>
                              <a:gd name="T115" fmla="*/ 0 h 30"/>
                              <a:gd name="T116" fmla="*/ 8 w 36"/>
                              <a:gd name="T117" fmla="*/ 0 h 30"/>
                              <a:gd name="T118" fmla="*/ 6 w 36"/>
                              <a:gd name="T119" fmla="*/ 0 h 30"/>
                              <a:gd name="T120" fmla="*/ 4 w 36"/>
                              <a:gd name="T121" fmla="*/ 0 h 30"/>
                              <a:gd name="T122" fmla="*/ 2 w 36"/>
                              <a:gd name="T123" fmla="*/ 0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6" h="30">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2"/>
                                </a:lnTo>
                                <a:lnTo>
                                  <a:pt x="0" y="2"/>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3"/>
                                </a:lnTo>
                                <a:lnTo>
                                  <a:pt x="0" y="3"/>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5"/>
                                </a:lnTo>
                                <a:lnTo>
                                  <a:pt x="0" y="5"/>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6"/>
                                </a:lnTo>
                                <a:lnTo>
                                  <a:pt x="0" y="6"/>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4"/>
                                </a:lnTo>
                                <a:lnTo>
                                  <a:pt x="0" y="14"/>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5"/>
                                </a:lnTo>
                                <a:lnTo>
                                  <a:pt x="0" y="15"/>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6"/>
                                </a:lnTo>
                                <a:lnTo>
                                  <a:pt x="0" y="16"/>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4"/>
                                </a:lnTo>
                                <a:lnTo>
                                  <a:pt x="0" y="24"/>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9"/>
                                </a:lnTo>
                                <a:lnTo>
                                  <a:pt x="0" y="29"/>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30"/>
                                </a:lnTo>
                                <a:lnTo>
                                  <a:pt x="0" y="29"/>
                                </a:lnTo>
                                <a:lnTo>
                                  <a:pt x="0" y="29"/>
                                </a:lnTo>
                                <a:lnTo>
                                  <a:pt x="0" y="30"/>
                                </a:lnTo>
                                <a:lnTo>
                                  <a:pt x="0" y="30"/>
                                </a:lnTo>
                                <a:lnTo>
                                  <a:pt x="0" y="29"/>
                                </a:lnTo>
                                <a:lnTo>
                                  <a:pt x="0" y="29"/>
                                </a:lnTo>
                                <a:close/>
                                <a:moveTo>
                                  <a:pt x="0" y="29"/>
                                </a:moveTo>
                                <a:lnTo>
                                  <a:pt x="0" y="29"/>
                                </a:lnTo>
                                <a:lnTo>
                                  <a:pt x="0" y="30"/>
                                </a:lnTo>
                                <a:lnTo>
                                  <a:pt x="0" y="30"/>
                                </a:lnTo>
                                <a:lnTo>
                                  <a:pt x="0" y="29"/>
                                </a:lnTo>
                                <a:close/>
                                <a:moveTo>
                                  <a:pt x="1" y="29"/>
                                </a:moveTo>
                                <a:lnTo>
                                  <a:pt x="1" y="29"/>
                                </a:lnTo>
                                <a:lnTo>
                                  <a:pt x="1" y="30"/>
                                </a:lnTo>
                                <a:lnTo>
                                  <a:pt x="1" y="30"/>
                                </a:lnTo>
                                <a:lnTo>
                                  <a:pt x="1" y="29"/>
                                </a:lnTo>
                                <a:close/>
                                <a:moveTo>
                                  <a:pt x="1" y="29"/>
                                </a:moveTo>
                                <a:lnTo>
                                  <a:pt x="1" y="29"/>
                                </a:lnTo>
                                <a:lnTo>
                                  <a:pt x="1" y="30"/>
                                </a:lnTo>
                                <a:lnTo>
                                  <a:pt x="1" y="30"/>
                                </a:lnTo>
                                <a:lnTo>
                                  <a:pt x="1" y="29"/>
                                </a:lnTo>
                                <a:close/>
                                <a:moveTo>
                                  <a:pt x="1" y="29"/>
                                </a:moveTo>
                                <a:lnTo>
                                  <a:pt x="1" y="29"/>
                                </a:lnTo>
                                <a:lnTo>
                                  <a:pt x="1" y="30"/>
                                </a:lnTo>
                                <a:lnTo>
                                  <a:pt x="1" y="30"/>
                                </a:lnTo>
                                <a:lnTo>
                                  <a:pt x="1" y="29"/>
                                </a:lnTo>
                                <a:close/>
                                <a:moveTo>
                                  <a:pt x="2" y="29"/>
                                </a:moveTo>
                                <a:lnTo>
                                  <a:pt x="2" y="29"/>
                                </a:lnTo>
                                <a:lnTo>
                                  <a:pt x="2" y="30"/>
                                </a:lnTo>
                                <a:lnTo>
                                  <a:pt x="2" y="30"/>
                                </a:lnTo>
                                <a:lnTo>
                                  <a:pt x="2" y="29"/>
                                </a:lnTo>
                                <a:close/>
                                <a:moveTo>
                                  <a:pt x="2" y="29"/>
                                </a:moveTo>
                                <a:lnTo>
                                  <a:pt x="2" y="29"/>
                                </a:lnTo>
                                <a:lnTo>
                                  <a:pt x="2" y="30"/>
                                </a:lnTo>
                                <a:lnTo>
                                  <a:pt x="2" y="30"/>
                                </a:lnTo>
                                <a:lnTo>
                                  <a:pt x="2" y="29"/>
                                </a:lnTo>
                                <a:close/>
                                <a:moveTo>
                                  <a:pt x="2" y="29"/>
                                </a:moveTo>
                                <a:lnTo>
                                  <a:pt x="2" y="29"/>
                                </a:lnTo>
                                <a:lnTo>
                                  <a:pt x="2" y="30"/>
                                </a:lnTo>
                                <a:lnTo>
                                  <a:pt x="2" y="30"/>
                                </a:lnTo>
                                <a:lnTo>
                                  <a:pt x="2" y="29"/>
                                </a:lnTo>
                                <a:close/>
                                <a:moveTo>
                                  <a:pt x="3" y="29"/>
                                </a:moveTo>
                                <a:lnTo>
                                  <a:pt x="3" y="29"/>
                                </a:lnTo>
                                <a:lnTo>
                                  <a:pt x="3" y="30"/>
                                </a:lnTo>
                                <a:lnTo>
                                  <a:pt x="3" y="30"/>
                                </a:lnTo>
                                <a:lnTo>
                                  <a:pt x="3" y="29"/>
                                </a:lnTo>
                                <a:close/>
                                <a:moveTo>
                                  <a:pt x="3" y="29"/>
                                </a:moveTo>
                                <a:lnTo>
                                  <a:pt x="3" y="29"/>
                                </a:lnTo>
                                <a:lnTo>
                                  <a:pt x="3" y="30"/>
                                </a:lnTo>
                                <a:lnTo>
                                  <a:pt x="3" y="30"/>
                                </a:lnTo>
                                <a:lnTo>
                                  <a:pt x="3" y="29"/>
                                </a:lnTo>
                                <a:close/>
                                <a:moveTo>
                                  <a:pt x="3" y="29"/>
                                </a:moveTo>
                                <a:lnTo>
                                  <a:pt x="3" y="29"/>
                                </a:lnTo>
                                <a:lnTo>
                                  <a:pt x="3" y="30"/>
                                </a:lnTo>
                                <a:lnTo>
                                  <a:pt x="3" y="30"/>
                                </a:lnTo>
                                <a:lnTo>
                                  <a:pt x="3" y="29"/>
                                </a:lnTo>
                                <a:close/>
                                <a:moveTo>
                                  <a:pt x="3" y="29"/>
                                </a:moveTo>
                                <a:lnTo>
                                  <a:pt x="4" y="29"/>
                                </a:lnTo>
                                <a:lnTo>
                                  <a:pt x="4" y="30"/>
                                </a:lnTo>
                                <a:lnTo>
                                  <a:pt x="3" y="30"/>
                                </a:lnTo>
                                <a:lnTo>
                                  <a:pt x="3" y="29"/>
                                </a:lnTo>
                                <a:close/>
                                <a:moveTo>
                                  <a:pt x="4" y="29"/>
                                </a:moveTo>
                                <a:lnTo>
                                  <a:pt x="4" y="29"/>
                                </a:lnTo>
                                <a:lnTo>
                                  <a:pt x="4" y="30"/>
                                </a:lnTo>
                                <a:lnTo>
                                  <a:pt x="4" y="30"/>
                                </a:lnTo>
                                <a:lnTo>
                                  <a:pt x="4" y="29"/>
                                </a:lnTo>
                                <a:close/>
                                <a:moveTo>
                                  <a:pt x="4" y="29"/>
                                </a:moveTo>
                                <a:lnTo>
                                  <a:pt x="4" y="29"/>
                                </a:lnTo>
                                <a:lnTo>
                                  <a:pt x="4" y="30"/>
                                </a:lnTo>
                                <a:lnTo>
                                  <a:pt x="4" y="30"/>
                                </a:lnTo>
                                <a:lnTo>
                                  <a:pt x="4" y="29"/>
                                </a:lnTo>
                                <a:close/>
                                <a:moveTo>
                                  <a:pt x="4" y="29"/>
                                </a:moveTo>
                                <a:lnTo>
                                  <a:pt x="5" y="29"/>
                                </a:lnTo>
                                <a:lnTo>
                                  <a:pt x="5" y="30"/>
                                </a:lnTo>
                                <a:lnTo>
                                  <a:pt x="4" y="30"/>
                                </a:lnTo>
                                <a:lnTo>
                                  <a:pt x="4" y="29"/>
                                </a:lnTo>
                                <a:close/>
                                <a:moveTo>
                                  <a:pt x="5" y="29"/>
                                </a:moveTo>
                                <a:lnTo>
                                  <a:pt x="5" y="29"/>
                                </a:lnTo>
                                <a:lnTo>
                                  <a:pt x="5" y="30"/>
                                </a:lnTo>
                                <a:lnTo>
                                  <a:pt x="5" y="30"/>
                                </a:lnTo>
                                <a:lnTo>
                                  <a:pt x="5" y="29"/>
                                </a:lnTo>
                                <a:close/>
                                <a:moveTo>
                                  <a:pt x="5" y="29"/>
                                </a:moveTo>
                                <a:lnTo>
                                  <a:pt x="5" y="29"/>
                                </a:lnTo>
                                <a:lnTo>
                                  <a:pt x="5" y="30"/>
                                </a:lnTo>
                                <a:lnTo>
                                  <a:pt x="5" y="30"/>
                                </a:lnTo>
                                <a:lnTo>
                                  <a:pt x="5" y="29"/>
                                </a:lnTo>
                                <a:close/>
                                <a:moveTo>
                                  <a:pt x="5" y="29"/>
                                </a:moveTo>
                                <a:lnTo>
                                  <a:pt x="5" y="29"/>
                                </a:lnTo>
                                <a:lnTo>
                                  <a:pt x="5" y="30"/>
                                </a:lnTo>
                                <a:lnTo>
                                  <a:pt x="5" y="30"/>
                                </a:lnTo>
                                <a:lnTo>
                                  <a:pt x="5" y="29"/>
                                </a:lnTo>
                                <a:close/>
                                <a:moveTo>
                                  <a:pt x="6" y="29"/>
                                </a:moveTo>
                                <a:lnTo>
                                  <a:pt x="6" y="29"/>
                                </a:lnTo>
                                <a:lnTo>
                                  <a:pt x="6" y="30"/>
                                </a:lnTo>
                                <a:lnTo>
                                  <a:pt x="6" y="30"/>
                                </a:lnTo>
                                <a:lnTo>
                                  <a:pt x="6" y="29"/>
                                </a:lnTo>
                                <a:close/>
                                <a:moveTo>
                                  <a:pt x="6" y="29"/>
                                </a:moveTo>
                                <a:lnTo>
                                  <a:pt x="6" y="29"/>
                                </a:lnTo>
                                <a:lnTo>
                                  <a:pt x="6" y="30"/>
                                </a:lnTo>
                                <a:lnTo>
                                  <a:pt x="6" y="30"/>
                                </a:lnTo>
                                <a:lnTo>
                                  <a:pt x="6" y="29"/>
                                </a:lnTo>
                                <a:close/>
                                <a:moveTo>
                                  <a:pt x="6" y="29"/>
                                </a:moveTo>
                                <a:lnTo>
                                  <a:pt x="6" y="29"/>
                                </a:lnTo>
                                <a:lnTo>
                                  <a:pt x="6" y="30"/>
                                </a:lnTo>
                                <a:lnTo>
                                  <a:pt x="6" y="30"/>
                                </a:lnTo>
                                <a:lnTo>
                                  <a:pt x="6" y="29"/>
                                </a:lnTo>
                                <a:close/>
                                <a:moveTo>
                                  <a:pt x="7" y="29"/>
                                </a:moveTo>
                                <a:lnTo>
                                  <a:pt x="7" y="29"/>
                                </a:lnTo>
                                <a:lnTo>
                                  <a:pt x="7" y="30"/>
                                </a:lnTo>
                                <a:lnTo>
                                  <a:pt x="7" y="30"/>
                                </a:lnTo>
                                <a:lnTo>
                                  <a:pt x="7" y="29"/>
                                </a:lnTo>
                                <a:close/>
                                <a:moveTo>
                                  <a:pt x="7" y="29"/>
                                </a:moveTo>
                                <a:lnTo>
                                  <a:pt x="7" y="29"/>
                                </a:lnTo>
                                <a:lnTo>
                                  <a:pt x="7" y="30"/>
                                </a:lnTo>
                                <a:lnTo>
                                  <a:pt x="7" y="30"/>
                                </a:lnTo>
                                <a:lnTo>
                                  <a:pt x="7" y="29"/>
                                </a:lnTo>
                                <a:close/>
                                <a:moveTo>
                                  <a:pt x="7" y="29"/>
                                </a:moveTo>
                                <a:lnTo>
                                  <a:pt x="7" y="29"/>
                                </a:lnTo>
                                <a:lnTo>
                                  <a:pt x="7" y="30"/>
                                </a:lnTo>
                                <a:lnTo>
                                  <a:pt x="7" y="30"/>
                                </a:lnTo>
                                <a:lnTo>
                                  <a:pt x="7" y="29"/>
                                </a:lnTo>
                                <a:close/>
                                <a:moveTo>
                                  <a:pt x="8" y="29"/>
                                </a:moveTo>
                                <a:lnTo>
                                  <a:pt x="8" y="29"/>
                                </a:lnTo>
                                <a:lnTo>
                                  <a:pt x="8" y="30"/>
                                </a:lnTo>
                                <a:lnTo>
                                  <a:pt x="8" y="30"/>
                                </a:lnTo>
                                <a:lnTo>
                                  <a:pt x="8" y="29"/>
                                </a:lnTo>
                                <a:close/>
                                <a:moveTo>
                                  <a:pt x="8" y="29"/>
                                </a:moveTo>
                                <a:lnTo>
                                  <a:pt x="8" y="29"/>
                                </a:lnTo>
                                <a:lnTo>
                                  <a:pt x="8" y="30"/>
                                </a:lnTo>
                                <a:lnTo>
                                  <a:pt x="8" y="30"/>
                                </a:lnTo>
                                <a:lnTo>
                                  <a:pt x="8" y="29"/>
                                </a:lnTo>
                                <a:close/>
                                <a:moveTo>
                                  <a:pt x="8" y="29"/>
                                </a:moveTo>
                                <a:lnTo>
                                  <a:pt x="8" y="29"/>
                                </a:lnTo>
                                <a:lnTo>
                                  <a:pt x="8" y="30"/>
                                </a:lnTo>
                                <a:lnTo>
                                  <a:pt x="8" y="30"/>
                                </a:lnTo>
                                <a:lnTo>
                                  <a:pt x="8" y="29"/>
                                </a:lnTo>
                                <a:close/>
                                <a:moveTo>
                                  <a:pt x="8" y="29"/>
                                </a:moveTo>
                                <a:lnTo>
                                  <a:pt x="9" y="29"/>
                                </a:lnTo>
                                <a:lnTo>
                                  <a:pt x="9" y="30"/>
                                </a:lnTo>
                                <a:lnTo>
                                  <a:pt x="8" y="30"/>
                                </a:lnTo>
                                <a:lnTo>
                                  <a:pt x="8" y="29"/>
                                </a:lnTo>
                                <a:close/>
                                <a:moveTo>
                                  <a:pt x="9" y="29"/>
                                </a:moveTo>
                                <a:lnTo>
                                  <a:pt x="9" y="29"/>
                                </a:lnTo>
                                <a:lnTo>
                                  <a:pt x="9" y="30"/>
                                </a:lnTo>
                                <a:lnTo>
                                  <a:pt x="9" y="30"/>
                                </a:lnTo>
                                <a:lnTo>
                                  <a:pt x="9" y="29"/>
                                </a:lnTo>
                                <a:close/>
                                <a:moveTo>
                                  <a:pt x="9" y="29"/>
                                </a:moveTo>
                                <a:lnTo>
                                  <a:pt x="9" y="29"/>
                                </a:lnTo>
                                <a:lnTo>
                                  <a:pt x="9" y="30"/>
                                </a:lnTo>
                                <a:lnTo>
                                  <a:pt x="9" y="30"/>
                                </a:lnTo>
                                <a:lnTo>
                                  <a:pt x="9" y="29"/>
                                </a:lnTo>
                                <a:close/>
                                <a:moveTo>
                                  <a:pt x="9" y="29"/>
                                </a:moveTo>
                                <a:lnTo>
                                  <a:pt x="10" y="29"/>
                                </a:lnTo>
                                <a:lnTo>
                                  <a:pt x="10" y="30"/>
                                </a:lnTo>
                                <a:lnTo>
                                  <a:pt x="9" y="30"/>
                                </a:lnTo>
                                <a:lnTo>
                                  <a:pt x="9" y="29"/>
                                </a:lnTo>
                                <a:close/>
                                <a:moveTo>
                                  <a:pt x="10" y="29"/>
                                </a:moveTo>
                                <a:lnTo>
                                  <a:pt x="10" y="29"/>
                                </a:lnTo>
                                <a:lnTo>
                                  <a:pt x="10" y="30"/>
                                </a:lnTo>
                                <a:lnTo>
                                  <a:pt x="10" y="30"/>
                                </a:lnTo>
                                <a:lnTo>
                                  <a:pt x="10" y="29"/>
                                </a:lnTo>
                                <a:close/>
                                <a:moveTo>
                                  <a:pt x="10" y="29"/>
                                </a:moveTo>
                                <a:lnTo>
                                  <a:pt x="10" y="29"/>
                                </a:lnTo>
                                <a:lnTo>
                                  <a:pt x="10" y="30"/>
                                </a:lnTo>
                                <a:lnTo>
                                  <a:pt x="10" y="30"/>
                                </a:lnTo>
                                <a:lnTo>
                                  <a:pt x="10" y="29"/>
                                </a:lnTo>
                                <a:close/>
                                <a:moveTo>
                                  <a:pt x="10" y="29"/>
                                </a:moveTo>
                                <a:lnTo>
                                  <a:pt x="11" y="29"/>
                                </a:lnTo>
                                <a:lnTo>
                                  <a:pt x="11" y="30"/>
                                </a:lnTo>
                                <a:lnTo>
                                  <a:pt x="10" y="30"/>
                                </a:lnTo>
                                <a:lnTo>
                                  <a:pt x="10" y="29"/>
                                </a:lnTo>
                                <a:close/>
                                <a:moveTo>
                                  <a:pt x="11" y="29"/>
                                </a:moveTo>
                                <a:lnTo>
                                  <a:pt x="11" y="29"/>
                                </a:lnTo>
                                <a:lnTo>
                                  <a:pt x="11" y="30"/>
                                </a:lnTo>
                                <a:lnTo>
                                  <a:pt x="11" y="30"/>
                                </a:lnTo>
                                <a:lnTo>
                                  <a:pt x="11" y="29"/>
                                </a:lnTo>
                                <a:close/>
                                <a:moveTo>
                                  <a:pt x="11" y="29"/>
                                </a:moveTo>
                                <a:lnTo>
                                  <a:pt x="11" y="29"/>
                                </a:lnTo>
                                <a:lnTo>
                                  <a:pt x="11" y="30"/>
                                </a:lnTo>
                                <a:lnTo>
                                  <a:pt x="11" y="30"/>
                                </a:lnTo>
                                <a:lnTo>
                                  <a:pt x="11" y="29"/>
                                </a:lnTo>
                                <a:close/>
                                <a:moveTo>
                                  <a:pt x="11" y="29"/>
                                </a:moveTo>
                                <a:lnTo>
                                  <a:pt x="11" y="29"/>
                                </a:lnTo>
                                <a:lnTo>
                                  <a:pt x="11" y="30"/>
                                </a:lnTo>
                                <a:lnTo>
                                  <a:pt x="11" y="30"/>
                                </a:lnTo>
                                <a:lnTo>
                                  <a:pt x="11" y="29"/>
                                </a:lnTo>
                                <a:close/>
                                <a:moveTo>
                                  <a:pt x="12" y="29"/>
                                </a:moveTo>
                                <a:lnTo>
                                  <a:pt x="12" y="29"/>
                                </a:lnTo>
                                <a:lnTo>
                                  <a:pt x="12" y="30"/>
                                </a:lnTo>
                                <a:lnTo>
                                  <a:pt x="12" y="30"/>
                                </a:lnTo>
                                <a:lnTo>
                                  <a:pt x="12" y="29"/>
                                </a:lnTo>
                                <a:close/>
                                <a:moveTo>
                                  <a:pt x="12" y="29"/>
                                </a:moveTo>
                                <a:lnTo>
                                  <a:pt x="12" y="29"/>
                                </a:lnTo>
                                <a:lnTo>
                                  <a:pt x="12" y="30"/>
                                </a:lnTo>
                                <a:lnTo>
                                  <a:pt x="12" y="30"/>
                                </a:lnTo>
                                <a:lnTo>
                                  <a:pt x="12" y="29"/>
                                </a:lnTo>
                                <a:close/>
                                <a:moveTo>
                                  <a:pt x="12" y="29"/>
                                </a:moveTo>
                                <a:lnTo>
                                  <a:pt x="12" y="29"/>
                                </a:lnTo>
                                <a:lnTo>
                                  <a:pt x="12" y="30"/>
                                </a:lnTo>
                                <a:lnTo>
                                  <a:pt x="12" y="30"/>
                                </a:lnTo>
                                <a:lnTo>
                                  <a:pt x="12" y="29"/>
                                </a:lnTo>
                                <a:close/>
                                <a:moveTo>
                                  <a:pt x="13" y="29"/>
                                </a:moveTo>
                                <a:lnTo>
                                  <a:pt x="13" y="29"/>
                                </a:lnTo>
                                <a:lnTo>
                                  <a:pt x="13" y="30"/>
                                </a:lnTo>
                                <a:lnTo>
                                  <a:pt x="13" y="30"/>
                                </a:lnTo>
                                <a:lnTo>
                                  <a:pt x="13" y="29"/>
                                </a:lnTo>
                                <a:close/>
                                <a:moveTo>
                                  <a:pt x="13" y="29"/>
                                </a:moveTo>
                                <a:lnTo>
                                  <a:pt x="13" y="29"/>
                                </a:lnTo>
                                <a:lnTo>
                                  <a:pt x="13" y="30"/>
                                </a:lnTo>
                                <a:lnTo>
                                  <a:pt x="13" y="30"/>
                                </a:lnTo>
                                <a:lnTo>
                                  <a:pt x="13" y="29"/>
                                </a:lnTo>
                                <a:close/>
                                <a:moveTo>
                                  <a:pt x="13" y="29"/>
                                </a:moveTo>
                                <a:lnTo>
                                  <a:pt x="13" y="29"/>
                                </a:lnTo>
                                <a:lnTo>
                                  <a:pt x="13" y="30"/>
                                </a:lnTo>
                                <a:lnTo>
                                  <a:pt x="13" y="30"/>
                                </a:lnTo>
                                <a:lnTo>
                                  <a:pt x="13" y="29"/>
                                </a:lnTo>
                                <a:close/>
                                <a:moveTo>
                                  <a:pt x="13" y="29"/>
                                </a:moveTo>
                                <a:lnTo>
                                  <a:pt x="14" y="29"/>
                                </a:lnTo>
                                <a:lnTo>
                                  <a:pt x="14" y="30"/>
                                </a:lnTo>
                                <a:lnTo>
                                  <a:pt x="13" y="30"/>
                                </a:lnTo>
                                <a:lnTo>
                                  <a:pt x="13" y="29"/>
                                </a:lnTo>
                                <a:close/>
                                <a:moveTo>
                                  <a:pt x="14" y="29"/>
                                </a:moveTo>
                                <a:lnTo>
                                  <a:pt x="14" y="29"/>
                                </a:lnTo>
                                <a:lnTo>
                                  <a:pt x="14" y="30"/>
                                </a:lnTo>
                                <a:lnTo>
                                  <a:pt x="14" y="30"/>
                                </a:lnTo>
                                <a:lnTo>
                                  <a:pt x="14" y="29"/>
                                </a:lnTo>
                                <a:close/>
                                <a:moveTo>
                                  <a:pt x="14" y="29"/>
                                </a:moveTo>
                                <a:lnTo>
                                  <a:pt x="14" y="29"/>
                                </a:lnTo>
                                <a:lnTo>
                                  <a:pt x="14" y="30"/>
                                </a:lnTo>
                                <a:lnTo>
                                  <a:pt x="14" y="30"/>
                                </a:lnTo>
                                <a:lnTo>
                                  <a:pt x="14" y="29"/>
                                </a:lnTo>
                                <a:close/>
                                <a:moveTo>
                                  <a:pt x="14" y="29"/>
                                </a:moveTo>
                                <a:lnTo>
                                  <a:pt x="15" y="29"/>
                                </a:lnTo>
                                <a:lnTo>
                                  <a:pt x="15" y="30"/>
                                </a:lnTo>
                                <a:lnTo>
                                  <a:pt x="14" y="30"/>
                                </a:lnTo>
                                <a:lnTo>
                                  <a:pt x="14" y="29"/>
                                </a:lnTo>
                                <a:close/>
                                <a:moveTo>
                                  <a:pt x="15" y="29"/>
                                </a:moveTo>
                                <a:lnTo>
                                  <a:pt x="15" y="29"/>
                                </a:lnTo>
                                <a:lnTo>
                                  <a:pt x="15" y="30"/>
                                </a:lnTo>
                                <a:lnTo>
                                  <a:pt x="15" y="30"/>
                                </a:lnTo>
                                <a:lnTo>
                                  <a:pt x="15" y="29"/>
                                </a:lnTo>
                                <a:close/>
                                <a:moveTo>
                                  <a:pt x="15" y="29"/>
                                </a:moveTo>
                                <a:lnTo>
                                  <a:pt x="15" y="29"/>
                                </a:lnTo>
                                <a:lnTo>
                                  <a:pt x="15" y="30"/>
                                </a:lnTo>
                                <a:lnTo>
                                  <a:pt x="15" y="30"/>
                                </a:lnTo>
                                <a:lnTo>
                                  <a:pt x="15" y="29"/>
                                </a:lnTo>
                                <a:close/>
                                <a:moveTo>
                                  <a:pt x="15" y="29"/>
                                </a:moveTo>
                                <a:lnTo>
                                  <a:pt x="16" y="29"/>
                                </a:lnTo>
                                <a:lnTo>
                                  <a:pt x="16" y="30"/>
                                </a:lnTo>
                                <a:lnTo>
                                  <a:pt x="15" y="30"/>
                                </a:lnTo>
                                <a:lnTo>
                                  <a:pt x="15" y="29"/>
                                </a:lnTo>
                                <a:close/>
                                <a:moveTo>
                                  <a:pt x="16" y="29"/>
                                </a:moveTo>
                                <a:lnTo>
                                  <a:pt x="16" y="29"/>
                                </a:lnTo>
                                <a:lnTo>
                                  <a:pt x="16" y="30"/>
                                </a:lnTo>
                                <a:lnTo>
                                  <a:pt x="16" y="30"/>
                                </a:lnTo>
                                <a:lnTo>
                                  <a:pt x="16" y="29"/>
                                </a:lnTo>
                                <a:close/>
                                <a:moveTo>
                                  <a:pt x="16" y="29"/>
                                </a:moveTo>
                                <a:lnTo>
                                  <a:pt x="16" y="29"/>
                                </a:lnTo>
                                <a:lnTo>
                                  <a:pt x="16" y="30"/>
                                </a:lnTo>
                                <a:lnTo>
                                  <a:pt x="16" y="30"/>
                                </a:lnTo>
                                <a:lnTo>
                                  <a:pt x="16" y="29"/>
                                </a:lnTo>
                                <a:close/>
                                <a:moveTo>
                                  <a:pt x="16" y="29"/>
                                </a:moveTo>
                                <a:lnTo>
                                  <a:pt x="16" y="29"/>
                                </a:lnTo>
                                <a:lnTo>
                                  <a:pt x="16" y="30"/>
                                </a:lnTo>
                                <a:lnTo>
                                  <a:pt x="16" y="30"/>
                                </a:lnTo>
                                <a:lnTo>
                                  <a:pt x="16" y="29"/>
                                </a:lnTo>
                                <a:close/>
                                <a:moveTo>
                                  <a:pt x="17" y="29"/>
                                </a:moveTo>
                                <a:lnTo>
                                  <a:pt x="17" y="29"/>
                                </a:lnTo>
                                <a:lnTo>
                                  <a:pt x="17" y="30"/>
                                </a:lnTo>
                                <a:lnTo>
                                  <a:pt x="17" y="30"/>
                                </a:lnTo>
                                <a:lnTo>
                                  <a:pt x="17" y="29"/>
                                </a:lnTo>
                                <a:close/>
                                <a:moveTo>
                                  <a:pt x="17" y="29"/>
                                </a:moveTo>
                                <a:lnTo>
                                  <a:pt x="17" y="29"/>
                                </a:lnTo>
                                <a:lnTo>
                                  <a:pt x="17" y="30"/>
                                </a:lnTo>
                                <a:lnTo>
                                  <a:pt x="17" y="30"/>
                                </a:lnTo>
                                <a:lnTo>
                                  <a:pt x="17" y="29"/>
                                </a:lnTo>
                                <a:close/>
                                <a:moveTo>
                                  <a:pt x="17" y="29"/>
                                </a:moveTo>
                                <a:lnTo>
                                  <a:pt x="17" y="29"/>
                                </a:lnTo>
                                <a:lnTo>
                                  <a:pt x="17" y="30"/>
                                </a:lnTo>
                                <a:lnTo>
                                  <a:pt x="17" y="30"/>
                                </a:lnTo>
                                <a:lnTo>
                                  <a:pt x="17" y="29"/>
                                </a:lnTo>
                                <a:close/>
                                <a:moveTo>
                                  <a:pt x="18" y="29"/>
                                </a:moveTo>
                                <a:lnTo>
                                  <a:pt x="18" y="29"/>
                                </a:lnTo>
                                <a:lnTo>
                                  <a:pt x="18" y="30"/>
                                </a:lnTo>
                                <a:lnTo>
                                  <a:pt x="18" y="30"/>
                                </a:lnTo>
                                <a:lnTo>
                                  <a:pt x="18" y="29"/>
                                </a:lnTo>
                                <a:close/>
                                <a:moveTo>
                                  <a:pt x="18" y="29"/>
                                </a:moveTo>
                                <a:lnTo>
                                  <a:pt x="18" y="29"/>
                                </a:lnTo>
                                <a:lnTo>
                                  <a:pt x="18" y="30"/>
                                </a:lnTo>
                                <a:lnTo>
                                  <a:pt x="18" y="30"/>
                                </a:lnTo>
                                <a:lnTo>
                                  <a:pt x="18" y="29"/>
                                </a:lnTo>
                                <a:close/>
                                <a:moveTo>
                                  <a:pt x="18" y="29"/>
                                </a:moveTo>
                                <a:lnTo>
                                  <a:pt x="18" y="29"/>
                                </a:lnTo>
                                <a:lnTo>
                                  <a:pt x="18" y="30"/>
                                </a:lnTo>
                                <a:lnTo>
                                  <a:pt x="18" y="30"/>
                                </a:lnTo>
                                <a:lnTo>
                                  <a:pt x="18" y="29"/>
                                </a:lnTo>
                                <a:close/>
                                <a:moveTo>
                                  <a:pt x="19" y="29"/>
                                </a:moveTo>
                                <a:lnTo>
                                  <a:pt x="19" y="29"/>
                                </a:lnTo>
                                <a:lnTo>
                                  <a:pt x="19" y="30"/>
                                </a:lnTo>
                                <a:lnTo>
                                  <a:pt x="19" y="30"/>
                                </a:lnTo>
                                <a:lnTo>
                                  <a:pt x="19" y="29"/>
                                </a:lnTo>
                                <a:close/>
                                <a:moveTo>
                                  <a:pt x="19" y="29"/>
                                </a:moveTo>
                                <a:lnTo>
                                  <a:pt x="19" y="29"/>
                                </a:lnTo>
                                <a:lnTo>
                                  <a:pt x="19" y="30"/>
                                </a:lnTo>
                                <a:lnTo>
                                  <a:pt x="19" y="30"/>
                                </a:lnTo>
                                <a:lnTo>
                                  <a:pt x="19" y="29"/>
                                </a:lnTo>
                                <a:close/>
                                <a:moveTo>
                                  <a:pt x="19" y="29"/>
                                </a:moveTo>
                                <a:lnTo>
                                  <a:pt x="19" y="29"/>
                                </a:lnTo>
                                <a:lnTo>
                                  <a:pt x="19" y="30"/>
                                </a:lnTo>
                                <a:lnTo>
                                  <a:pt x="19" y="30"/>
                                </a:lnTo>
                                <a:lnTo>
                                  <a:pt x="19" y="29"/>
                                </a:lnTo>
                                <a:close/>
                                <a:moveTo>
                                  <a:pt x="19" y="29"/>
                                </a:moveTo>
                                <a:lnTo>
                                  <a:pt x="20" y="29"/>
                                </a:lnTo>
                                <a:lnTo>
                                  <a:pt x="20" y="30"/>
                                </a:lnTo>
                                <a:lnTo>
                                  <a:pt x="19" y="30"/>
                                </a:lnTo>
                                <a:lnTo>
                                  <a:pt x="19" y="29"/>
                                </a:lnTo>
                                <a:close/>
                                <a:moveTo>
                                  <a:pt x="20" y="29"/>
                                </a:moveTo>
                                <a:lnTo>
                                  <a:pt x="20" y="29"/>
                                </a:lnTo>
                                <a:lnTo>
                                  <a:pt x="20" y="30"/>
                                </a:lnTo>
                                <a:lnTo>
                                  <a:pt x="20" y="30"/>
                                </a:lnTo>
                                <a:lnTo>
                                  <a:pt x="20" y="29"/>
                                </a:lnTo>
                                <a:close/>
                                <a:moveTo>
                                  <a:pt x="20" y="29"/>
                                </a:moveTo>
                                <a:lnTo>
                                  <a:pt x="20" y="29"/>
                                </a:lnTo>
                                <a:lnTo>
                                  <a:pt x="20" y="30"/>
                                </a:lnTo>
                                <a:lnTo>
                                  <a:pt x="20" y="30"/>
                                </a:lnTo>
                                <a:lnTo>
                                  <a:pt x="20" y="29"/>
                                </a:lnTo>
                                <a:close/>
                                <a:moveTo>
                                  <a:pt x="20" y="29"/>
                                </a:moveTo>
                                <a:lnTo>
                                  <a:pt x="21" y="29"/>
                                </a:lnTo>
                                <a:lnTo>
                                  <a:pt x="21" y="30"/>
                                </a:lnTo>
                                <a:lnTo>
                                  <a:pt x="20" y="30"/>
                                </a:lnTo>
                                <a:lnTo>
                                  <a:pt x="20" y="29"/>
                                </a:lnTo>
                                <a:close/>
                                <a:moveTo>
                                  <a:pt x="21" y="29"/>
                                </a:moveTo>
                                <a:lnTo>
                                  <a:pt x="21" y="29"/>
                                </a:lnTo>
                                <a:lnTo>
                                  <a:pt x="21" y="30"/>
                                </a:lnTo>
                                <a:lnTo>
                                  <a:pt x="21" y="30"/>
                                </a:lnTo>
                                <a:lnTo>
                                  <a:pt x="21" y="29"/>
                                </a:lnTo>
                                <a:close/>
                                <a:moveTo>
                                  <a:pt x="21" y="29"/>
                                </a:moveTo>
                                <a:lnTo>
                                  <a:pt x="21" y="29"/>
                                </a:lnTo>
                                <a:lnTo>
                                  <a:pt x="21" y="30"/>
                                </a:lnTo>
                                <a:lnTo>
                                  <a:pt x="21" y="30"/>
                                </a:lnTo>
                                <a:lnTo>
                                  <a:pt x="21" y="29"/>
                                </a:lnTo>
                                <a:close/>
                                <a:moveTo>
                                  <a:pt x="21" y="29"/>
                                </a:moveTo>
                                <a:lnTo>
                                  <a:pt x="22" y="29"/>
                                </a:lnTo>
                                <a:lnTo>
                                  <a:pt x="22" y="30"/>
                                </a:lnTo>
                                <a:lnTo>
                                  <a:pt x="21" y="30"/>
                                </a:lnTo>
                                <a:lnTo>
                                  <a:pt x="21" y="29"/>
                                </a:lnTo>
                                <a:close/>
                                <a:moveTo>
                                  <a:pt x="22" y="29"/>
                                </a:moveTo>
                                <a:lnTo>
                                  <a:pt x="22" y="29"/>
                                </a:lnTo>
                                <a:lnTo>
                                  <a:pt x="22" y="30"/>
                                </a:lnTo>
                                <a:lnTo>
                                  <a:pt x="22" y="30"/>
                                </a:lnTo>
                                <a:lnTo>
                                  <a:pt x="22" y="29"/>
                                </a:lnTo>
                                <a:close/>
                                <a:moveTo>
                                  <a:pt x="22" y="29"/>
                                </a:moveTo>
                                <a:lnTo>
                                  <a:pt x="22" y="29"/>
                                </a:lnTo>
                                <a:lnTo>
                                  <a:pt x="22" y="30"/>
                                </a:lnTo>
                                <a:lnTo>
                                  <a:pt x="22" y="30"/>
                                </a:lnTo>
                                <a:lnTo>
                                  <a:pt x="22" y="29"/>
                                </a:lnTo>
                                <a:close/>
                                <a:moveTo>
                                  <a:pt x="22" y="29"/>
                                </a:moveTo>
                                <a:lnTo>
                                  <a:pt x="22" y="29"/>
                                </a:lnTo>
                                <a:lnTo>
                                  <a:pt x="22" y="30"/>
                                </a:lnTo>
                                <a:lnTo>
                                  <a:pt x="22" y="30"/>
                                </a:lnTo>
                                <a:lnTo>
                                  <a:pt x="22" y="29"/>
                                </a:lnTo>
                                <a:close/>
                                <a:moveTo>
                                  <a:pt x="23" y="29"/>
                                </a:moveTo>
                                <a:lnTo>
                                  <a:pt x="23" y="29"/>
                                </a:lnTo>
                                <a:lnTo>
                                  <a:pt x="23" y="30"/>
                                </a:lnTo>
                                <a:lnTo>
                                  <a:pt x="23" y="30"/>
                                </a:lnTo>
                                <a:lnTo>
                                  <a:pt x="23" y="29"/>
                                </a:lnTo>
                                <a:close/>
                                <a:moveTo>
                                  <a:pt x="23" y="29"/>
                                </a:moveTo>
                                <a:lnTo>
                                  <a:pt x="23" y="29"/>
                                </a:lnTo>
                                <a:lnTo>
                                  <a:pt x="23" y="30"/>
                                </a:lnTo>
                                <a:lnTo>
                                  <a:pt x="23" y="30"/>
                                </a:lnTo>
                                <a:lnTo>
                                  <a:pt x="23" y="29"/>
                                </a:lnTo>
                                <a:close/>
                                <a:moveTo>
                                  <a:pt x="23" y="29"/>
                                </a:moveTo>
                                <a:lnTo>
                                  <a:pt x="23" y="29"/>
                                </a:lnTo>
                                <a:lnTo>
                                  <a:pt x="23" y="30"/>
                                </a:lnTo>
                                <a:lnTo>
                                  <a:pt x="23" y="30"/>
                                </a:lnTo>
                                <a:lnTo>
                                  <a:pt x="23" y="29"/>
                                </a:lnTo>
                                <a:close/>
                                <a:moveTo>
                                  <a:pt x="24" y="29"/>
                                </a:moveTo>
                                <a:lnTo>
                                  <a:pt x="24" y="29"/>
                                </a:lnTo>
                                <a:lnTo>
                                  <a:pt x="24" y="30"/>
                                </a:lnTo>
                                <a:lnTo>
                                  <a:pt x="24" y="30"/>
                                </a:lnTo>
                                <a:lnTo>
                                  <a:pt x="24" y="29"/>
                                </a:lnTo>
                                <a:close/>
                                <a:moveTo>
                                  <a:pt x="24" y="29"/>
                                </a:moveTo>
                                <a:lnTo>
                                  <a:pt x="24" y="29"/>
                                </a:lnTo>
                                <a:lnTo>
                                  <a:pt x="24" y="30"/>
                                </a:lnTo>
                                <a:lnTo>
                                  <a:pt x="24" y="30"/>
                                </a:lnTo>
                                <a:lnTo>
                                  <a:pt x="24" y="29"/>
                                </a:lnTo>
                                <a:close/>
                                <a:moveTo>
                                  <a:pt x="24" y="29"/>
                                </a:moveTo>
                                <a:lnTo>
                                  <a:pt x="24" y="29"/>
                                </a:lnTo>
                                <a:lnTo>
                                  <a:pt x="24" y="30"/>
                                </a:lnTo>
                                <a:lnTo>
                                  <a:pt x="24" y="30"/>
                                </a:lnTo>
                                <a:lnTo>
                                  <a:pt x="24" y="29"/>
                                </a:lnTo>
                                <a:close/>
                                <a:moveTo>
                                  <a:pt x="24" y="29"/>
                                </a:moveTo>
                                <a:lnTo>
                                  <a:pt x="25" y="29"/>
                                </a:lnTo>
                                <a:lnTo>
                                  <a:pt x="25" y="30"/>
                                </a:lnTo>
                                <a:lnTo>
                                  <a:pt x="24" y="30"/>
                                </a:lnTo>
                                <a:lnTo>
                                  <a:pt x="24" y="29"/>
                                </a:lnTo>
                                <a:close/>
                                <a:moveTo>
                                  <a:pt x="25" y="29"/>
                                </a:moveTo>
                                <a:lnTo>
                                  <a:pt x="25" y="29"/>
                                </a:lnTo>
                                <a:lnTo>
                                  <a:pt x="25" y="30"/>
                                </a:lnTo>
                                <a:lnTo>
                                  <a:pt x="25" y="30"/>
                                </a:lnTo>
                                <a:lnTo>
                                  <a:pt x="25" y="29"/>
                                </a:lnTo>
                                <a:close/>
                                <a:moveTo>
                                  <a:pt x="25" y="29"/>
                                </a:moveTo>
                                <a:lnTo>
                                  <a:pt x="25" y="29"/>
                                </a:lnTo>
                                <a:lnTo>
                                  <a:pt x="25" y="30"/>
                                </a:lnTo>
                                <a:lnTo>
                                  <a:pt x="25" y="30"/>
                                </a:lnTo>
                                <a:lnTo>
                                  <a:pt x="25" y="29"/>
                                </a:lnTo>
                                <a:close/>
                                <a:moveTo>
                                  <a:pt x="25" y="29"/>
                                </a:moveTo>
                                <a:lnTo>
                                  <a:pt x="26" y="29"/>
                                </a:lnTo>
                                <a:lnTo>
                                  <a:pt x="26" y="30"/>
                                </a:lnTo>
                                <a:lnTo>
                                  <a:pt x="25" y="30"/>
                                </a:lnTo>
                                <a:lnTo>
                                  <a:pt x="25" y="29"/>
                                </a:lnTo>
                                <a:close/>
                                <a:moveTo>
                                  <a:pt x="26" y="29"/>
                                </a:moveTo>
                                <a:lnTo>
                                  <a:pt x="26" y="29"/>
                                </a:lnTo>
                                <a:lnTo>
                                  <a:pt x="26" y="30"/>
                                </a:lnTo>
                                <a:lnTo>
                                  <a:pt x="26" y="30"/>
                                </a:lnTo>
                                <a:lnTo>
                                  <a:pt x="26" y="29"/>
                                </a:lnTo>
                                <a:close/>
                                <a:moveTo>
                                  <a:pt x="26" y="29"/>
                                </a:moveTo>
                                <a:lnTo>
                                  <a:pt x="26" y="29"/>
                                </a:lnTo>
                                <a:lnTo>
                                  <a:pt x="26" y="30"/>
                                </a:lnTo>
                                <a:lnTo>
                                  <a:pt x="26" y="30"/>
                                </a:lnTo>
                                <a:lnTo>
                                  <a:pt x="26" y="29"/>
                                </a:lnTo>
                                <a:close/>
                                <a:moveTo>
                                  <a:pt x="26" y="29"/>
                                </a:moveTo>
                                <a:lnTo>
                                  <a:pt x="27" y="29"/>
                                </a:lnTo>
                                <a:lnTo>
                                  <a:pt x="27" y="30"/>
                                </a:lnTo>
                                <a:lnTo>
                                  <a:pt x="26" y="30"/>
                                </a:lnTo>
                                <a:lnTo>
                                  <a:pt x="26" y="29"/>
                                </a:lnTo>
                                <a:close/>
                                <a:moveTo>
                                  <a:pt x="27" y="29"/>
                                </a:moveTo>
                                <a:lnTo>
                                  <a:pt x="27" y="29"/>
                                </a:lnTo>
                                <a:lnTo>
                                  <a:pt x="27" y="30"/>
                                </a:lnTo>
                                <a:lnTo>
                                  <a:pt x="27" y="30"/>
                                </a:lnTo>
                                <a:lnTo>
                                  <a:pt x="27" y="29"/>
                                </a:lnTo>
                                <a:close/>
                                <a:moveTo>
                                  <a:pt x="27" y="29"/>
                                </a:moveTo>
                                <a:lnTo>
                                  <a:pt x="27" y="29"/>
                                </a:lnTo>
                                <a:lnTo>
                                  <a:pt x="27" y="30"/>
                                </a:lnTo>
                                <a:lnTo>
                                  <a:pt x="27" y="30"/>
                                </a:lnTo>
                                <a:lnTo>
                                  <a:pt x="27" y="29"/>
                                </a:lnTo>
                                <a:close/>
                                <a:moveTo>
                                  <a:pt x="27" y="29"/>
                                </a:moveTo>
                                <a:lnTo>
                                  <a:pt x="27" y="29"/>
                                </a:lnTo>
                                <a:lnTo>
                                  <a:pt x="27" y="30"/>
                                </a:lnTo>
                                <a:lnTo>
                                  <a:pt x="27" y="30"/>
                                </a:lnTo>
                                <a:lnTo>
                                  <a:pt x="27" y="29"/>
                                </a:lnTo>
                                <a:close/>
                                <a:moveTo>
                                  <a:pt x="28" y="29"/>
                                </a:moveTo>
                                <a:lnTo>
                                  <a:pt x="28" y="29"/>
                                </a:lnTo>
                                <a:lnTo>
                                  <a:pt x="28" y="30"/>
                                </a:lnTo>
                                <a:lnTo>
                                  <a:pt x="28" y="30"/>
                                </a:lnTo>
                                <a:lnTo>
                                  <a:pt x="28" y="29"/>
                                </a:lnTo>
                                <a:close/>
                                <a:moveTo>
                                  <a:pt x="28" y="29"/>
                                </a:moveTo>
                                <a:lnTo>
                                  <a:pt x="28" y="29"/>
                                </a:lnTo>
                                <a:lnTo>
                                  <a:pt x="28" y="30"/>
                                </a:lnTo>
                                <a:lnTo>
                                  <a:pt x="28" y="30"/>
                                </a:lnTo>
                                <a:lnTo>
                                  <a:pt x="28" y="29"/>
                                </a:lnTo>
                                <a:close/>
                                <a:moveTo>
                                  <a:pt x="28" y="29"/>
                                </a:moveTo>
                                <a:lnTo>
                                  <a:pt x="28" y="29"/>
                                </a:lnTo>
                                <a:lnTo>
                                  <a:pt x="28" y="30"/>
                                </a:lnTo>
                                <a:lnTo>
                                  <a:pt x="28" y="30"/>
                                </a:lnTo>
                                <a:lnTo>
                                  <a:pt x="28" y="29"/>
                                </a:lnTo>
                                <a:close/>
                                <a:moveTo>
                                  <a:pt x="29" y="29"/>
                                </a:moveTo>
                                <a:lnTo>
                                  <a:pt x="29" y="29"/>
                                </a:lnTo>
                                <a:lnTo>
                                  <a:pt x="29" y="30"/>
                                </a:lnTo>
                                <a:lnTo>
                                  <a:pt x="29" y="30"/>
                                </a:lnTo>
                                <a:lnTo>
                                  <a:pt x="29" y="29"/>
                                </a:lnTo>
                                <a:close/>
                                <a:moveTo>
                                  <a:pt x="29" y="29"/>
                                </a:moveTo>
                                <a:lnTo>
                                  <a:pt x="29" y="29"/>
                                </a:lnTo>
                                <a:lnTo>
                                  <a:pt x="29" y="30"/>
                                </a:lnTo>
                                <a:lnTo>
                                  <a:pt x="29" y="30"/>
                                </a:lnTo>
                                <a:lnTo>
                                  <a:pt x="29" y="29"/>
                                </a:lnTo>
                                <a:close/>
                                <a:moveTo>
                                  <a:pt x="29" y="29"/>
                                </a:moveTo>
                                <a:lnTo>
                                  <a:pt x="29" y="29"/>
                                </a:lnTo>
                                <a:lnTo>
                                  <a:pt x="29" y="30"/>
                                </a:lnTo>
                                <a:lnTo>
                                  <a:pt x="29" y="30"/>
                                </a:lnTo>
                                <a:lnTo>
                                  <a:pt x="29" y="29"/>
                                </a:lnTo>
                                <a:close/>
                                <a:moveTo>
                                  <a:pt x="30" y="29"/>
                                </a:moveTo>
                                <a:lnTo>
                                  <a:pt x="30" y="29"/>
                                </a:lnTo>
                                <a:lnTo>
                                  <a:pt x="30" y="30"/>
                                </a:lnTo>
                                <a:lnTo>
                                  <a:pt x="30" y="30"/>
                                </a:lnTo>
                                <a:lnTo>
                                  <a:pt x="30" y="29"/>
                                </a:lnTo>
                                <a:close/>
                                <a:moveTo>
                                  <a:pt x="30" y="29"/>
                                </a:moveTo>
                                <a:lnTo>
                                  <a:pt x="30" y="29"/>
                                </a:lnTo>
                                <a:lnTo>
                                  <a:pt x="30" y="30"/>
                                </a:lnTo>
                                <a:lnTo>
                                  <a:pt x="30" y="30"/>
                                </a:lnTo>
                                <a:lnTo>
                                  <a:pt x="30" y="29"/>
                                </a:lnTo>
                                <a:close/>
                                <a:moveTo>
                                  <a:pt x="30" y="29"/>
                                </a:moveTo>
                                <a:lnTo>
                                  <a:pt x="30" y="29"/>
                                </a:lnTo>
                                <a:lnTo>
                                  <a:pt x="30" y="30"/>
                                </a:lnTo>
                                <a:lnTo>
                                  <a:pt x="30" y="30"/>
                                </a:lnTo>
                                <a:lnTo>
                                  <a:pt x="30" y="29"/>
                                </a:lnTo>
                                <a:close/>
                                <a:moveTo>
                                  <a:pt x="30" y="29"/>
                                </a:moveTo>
                                <a:lnTo>
                                  <a:pt x="31" y="29"/>
                                </a:lnTo>
                                <a:lnTo>
                                  <a:pt x="31" y="30"/>
                                </a:lnTo>
                                <a:lnTo>
                                  <a:pt x="30" y="30"/>
                                </a:lnTo>
                                <a:lnTo>
                                  <a:pt x="30" y="29"/>
                                </a:lnTo>
                                <a:close/>
                                <a:moveTo>
                                  <a:pt x="31" y="29"/>
                                </a:moveTo>
                                <a:lnTo>
                                  <a:pt x="31" y="29"/>
                                </a:lnTo>
                                <a:lnTo>
                                  <a:pt x="31" y="30"/>
                                </a:lnTo>
                                <a:lnTo>
                                  <a:pt x="31" y="30"/>
                                </a:lnTo>
                                <a:lnTo>
                                  <a:pt x="31" y="29"/>
                                </a:lnTo>
                                <a:close/>
                                <a:moveTo>
                                  <a:pt x="31" y="29"/>
                                </a:moveTo>
                                <a:lnTo>
                                  <a:pt x="31" y="29"/>
                                </a:lnTo>
                                <a:lnTo>
                                  <a:pt x="31" y="30"/>
                                </a:lnTo>
                                <a:lnTo>
                                  <a:pt x="31" y="30"/>
                                </a:lnTo>
                                <a:lnTo>
                                  <a:pt x="31" y="29"/>
                                </a:lnTo>
                                <a:close/>
                                <a:moveTo>
                                  <a:pt x="31" y="29"/>
                                </a:moveTo>
                                <a:lnTo>
                                  <a:pt x="32" y="29"/>
                                </a:lnTo>
                                <a:lnTo>
                                  <a:pt x="32" y="30"/>
                                </a:lnTo>
                                <a:lnTo>
                                  <a:pt x="31" y="30"/>
                                </a:lnTo>
                                <a:lnTo>
                                  <a:pt x="31" y="29"/>
                                </a:lnTo>
                                <a:close/>
                                <a:moveTo>
                                  <a:pt x="32" y="29"/>
                                </a:moveTo>
                                <a:lnTo>
                                  <a:pt x="32" y="29"/>
                                </a:lnTo>
                                <a:lnTo>
                                  <a:pt x="32" y="30"/>
                                </a:lnTo>
                                <a:lnTo>
                                  <a:pt x="32" y="30"/>
                                </a:lnTo>
                                <a:lnTo>
                                  <a:pt x="32" y="29"/>
                                </a:lnTo>
                                <a:close/>
                                <a:moveTo>
                                  <a:pt x="32" y="29"/>
                                </a:moveTo>
                                <a:lnTo>
                                  <a:pt x="32" y="29"/>
                                </a:lnTo>
                                <a:lnTo>
                                  <a:pt x="32" y="30"/>
                                </a:lnTo>
                                <a:lnTo>
                                  <a:pt x="32" y="30"/>
                                </a:lnTo>
                                <a:lnTo>
                                  <a:pt x="32" y="29"/>
                                </a:lnTo>
                                <a:close/>
                                <a:moveTo>
                                  <a:pt x="32" y="29"/>
                                </a:moveTo>
                                <a:lnTo>
                                  <a:pt x="33" y="29"/>
                                </a:lnTo>
                                <a:lnTo>
                                  <a:pt x="33" y="30"/>
                                </a:lnTo>
                                <a:lnTo>
                                  <a:pt x="32" y="30"/>
                                </a:lnTo>
                                <a:lnTo>
                                  <a:pt x="32" y="29"/>
                                </a:lnTo>
                                <a:close/>
                                <a:moveTo>
                                  <a:pt x="33" y="29"/>
                                </a:moveTo>
                                <a:lnTo>
                                  <a:pt x="33" y="29"/>
                                </a:lnTo>
                                <a:lnTo>
                                  <a:pt x="33" y="30"/>
                                </a:lnTo>
                                <a:lnTo>
                                  <a:pt x="33" y="30"/>
                                </a:lnTo>
                                <a:lnTo>
                                  <a:pt x="33" y="29"/>
                                </a:lnTo>
                                <a:close/>
                                <a:moveTo>
                                  <a:pt x="33" y="29"/>
                                </a:moveTo>
                                <a:lnTo>
                                  <a:pt x="33" y="29"/>
                                </a:lnTo>
                                <a:lnTo>
                                  <a:pt x="33" y="30"/>
                                </a:lnTo>
                                <a:lnTo>
                                  <a:pt x="33" y="30"/>
                                </a:lnTo>
                                <a:lnTo>
                                  <a:pt x="33" y="29"/>
                                </a:lnTo>
                                <a:close/>
                                <a:moveTo>
                                  <a:pt x="33" y="29"/>
                                </a:moveTo>
                                <a:lnTo>
                                  <a:pt x="33" y="29"/>
                                </a:lnTo>
                                <a:lnTo>
                                  <a:pt x="33" y="30"/>
                                </a:lnTo>
                                <a:lnTo>
                                  <a:pt x="33" y="30"/>
                                </a:lnTo>
                                <a:lnTo>
                                  <a:pt x="33" y="29"/>
                                </a:lnTo>
                                <a:close/>
                                <a:moveTo>
                                  <a:pt x="34" y="29"/>
                                </a:moveTo>
                                <a:lnTo>
                                  <a:pt x="34" y="29"/>
                                </a:lnTo>
                                <a:lnTo>
                                  <a:pt x="34" y="30"/>
                                </a:lnTo>
                                <a:lnTo>
                                  <a:pt x="34" y="30"/>
                                </a:lnTo>
                                <a:lnTo>
                                  <a:pt x="34" y="29"/>
                                </a:lnTo>
                                <a:close/>
                                <a:moveTo>
                                  <a:pt x="34" y="29"/>
                                </a:moveTo>
                                <a:lnTo>
                                  <a:pt x="34" y="29"/>
                                </a:lnTo>
                                <a:lnTo>
                                  <a:pt x="34" y="30"/>
                                </a:lnTo>
                                <a:lnTo>
                                  <a:pt x="34" y="30"/>
                                </a:lnTo>
                                <a:lnTo>
                                  <a:pt x="34" y="29"/>
                                </a:lnTo>
                                <a:close/>
                                <a:moveTo>
                                  <a:pt x="34" y="29"/>
                                </a:moveTo>
                                <a:lnTo>
                                  <a:pt x="34" y="29"/>
                                </a:lnTo>
                                <a:lnTo>
                                  <a:pt x="34" y="30"/>
                                </a:lnTo>
                                <a:lnTo>
                                  <a:pt x="34" y="30"/>
                                </a:lnTo>
                                <a:lnTo>
                                  <a:pt x="34" y="29"/>
                                </a:lnTo>
                                <a:close/>
                                <a:moveTo>
                                  <a:pt x="35" y="29"/>
                                </a:moveTo>
                                <a:lnTo>
                                  <a:pt x="35" y="29"/>
                                </a:lnTo>
                                <a:lnTo>
                                  <a:pt x="35" y="30"/>
                                </a:lnTo>
                                <a:lnTo>
                                  <a:pt x="35" y="30"/>
                                </a:lnTo>
                                <a:lnTo>
                                  <a:pt x="35" y="29"/>
                                </a:lnTo>
                                <a:close/>
                                <a:moveTo>
                                  <a:pt x="35" y="29"/>
                                </a:moveTo>
                                <a:lnTo>
                                  <a:pt x="35" y="29"/>
                                </a:lnTo>
                                <a:lnTo>
                                  <a:pt x="35" y="30"/>
                                </a:lnTo>
                                <a:lnTo>
                                  <a:pt x="35" y="30"/>
                                </a:lnTo>
                                <a:lnTo>
                                  <a:pt x="35" y="29"/>
                                </a:lnTo>
                                <a:close/>
                                <a:moveTo>
                                  <a:pt x="35" y="29"/>
                                </a:moveTo>
                                <a:lnTo>
                                  <a:pt x="35" y="29"/>
                                </a:lnTo>
                                <a:lnTo>
                                  <a:pt x="35" y="30"/>
                                </a:lnTo>
                                <a:lnTo>
                                  <a:pt x="35" y="30"/>
                                </a:lnTo>
                                <a:lnTo>
                                  <a:pt x="35" y="29"/>
                                </a:lnTo>
                                <a:close/>
                                <a:moveTo>
                                  <a:pt x="35" y="29"/>
                                </a:moveTo>
                                <a:lnTo>
                                  <a:pt x="36" y="29"/>
                                </a:lnTo>
                                <a:lnTo>
                                  <a:pt x="36" y="30"/>
                                </a:lnTo>
                                <a:lnTo>
                                  <a:pt x="35" y="30"/>
                                </a:lnTo>
                                <a:lnTo>
                                  <a:pt x="35" y="29"/>
                                </a:lnTo>
                                <a:close/>
                                <a:moveTo>
                                  <a:pt x="36" y="29"/>
                                </a:moveTo>
                                <a:lnTo>
                                  <a:pt x="36" y="29"/>
                                </a:lnTo>
                                <a:lnTo>
                                  <a:pt x="36" y="29"/>
                                </a:lnTo>
                                <a:lnTo>
                                  <a:pt x="36" y="29"/>
                                </a:lnTo>
                                <a:lnTo>
                                  <a:pt x="36" y="29"/>
                                </a:lnTo>
                                <a:close/>
                                <a:moveTo>
                                  <a:pt x="36" y="29"/>
                                </a:moveTo>
                                <a:lnTo>
                                  <a:pt x="36" y="29"/>
                                </a:lnTo>
                                <a:lnTo>
                                  <a:pt x="36" y="29"/>
                                </a:lnTo>
                                <a:lnTo>
                                  <a:pt x="36" y="29"/>
                                </a:lnTo>
                                <a:lnTo>
                                  <a:pt x="36" y="29"/>
                                </a:lnTo>
                                <a:close/>
                                <a:moveTo>
                                  <a:pt x="36" y="29"/>
                                </a:moveTo>
                                <a:lnTo>
                                  <a:pt x="36" y="29"/>
                                </a:lnTo>
                                <a:lnTo>
                                  <a:pt x="36" y="29"/>
                                </a:lnTo>
                                <a:lnTo>
                                  <a:pt x="36" y="29"/>
                                </a:lnTo>
                                <a:lnTo>
                                  <a:pt x="36" y="29"/>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7"/>
                                </a:lnTo>
                                <a:lnTo>
                                  <a:pt x="36" y="27"/>
                                </a:lnTo>
                                <a:lnTo>
                                  <a:pt x="36" y="28"/>
                                </a:lnTo>
                                <a:lnTo>
                                  <a:pt x="36" y="28"/>
                                </a:lnTo>
                                <a:close/>
                                <a:moveTo>
                                  <a:pt x="36" y="27"/>
                                </a:moveTo>
                                <a:lnTo>
                                  <a:pt x="36" y="27"/>
                                </a:lnTo>
                                <a:lnTo>
                                  <a:pt x="36" y="27"/>
                                </a:lnTo>
                                <a:lnTo>
                                  <a:pt x="36" y="27"/>
                                </a:lnTo>
                                <a:lnTo>
                                  <a:pt x="36" y="27"/>
                                </a:lnTo>
                                <a:close/>
                                <a:moveTo>
                                  <a:pt x="36" y="27"/>
                                </a:moveTo>
                                <a:lnTo>
                                  <a:pt x="36" y="27"/>
                                </a:lnTo>
                                <a:lnTo>
                                  <a:pt x="36" y="27"/>
                                </a:lnTo>
                                <a:lnTo>
                                  <a:pt x="36" y="27"/>
                                </a:lnTo>
                                <a:lnTo>
                                  <a:pt x="36" y="27"/>
                                </a:lnTo>
                                <a:close/>
                                <a:moveTo>
                                  <a:pt x="36" y="27"/>
                                </a:moveTo>
                                <a:lnTo>
                                  <a:pt x="36" y="26"/>
                                </a:lnTo>
                                <a:lnTo>
                                  <a:pt x="36" y="26"/>
                                </a:lnTo>
                                <a:lnTo>
                                  <a:pt x="36" y="27"/>
                                </a:lnTo>
                                <a:lnTo>
                                  <a:pt x="36" y="27"/>
                                </a:lnTo>
                                <a:close/>
                                <a:moveTo>
                                  <a:pt x="36" y="26"/>
                                </a:moveTo>
                                <a:lnTo>
                                  <a:pt x="36" y="26"/>
                                </a:lnTo>
                                <a:lnTo>
                                  <a:pt x="36" y="26"/>
                                </a:lnTo>
                                <a:lnTo>
                                  <a:pt x="36" y="26"/>
                                </a:lnTo>
                                <a:lnTo>
                                  <a:pt x="36" y="26"/>
                                </a:lnTo>
                                <a:close/>
                                <a:moveTo>
                                  <a:pt x="36" y="26"/>
                                </a:moveTo>
                                <a:lnTo>
                                  <a:pt x="36" y="26"/>
                                </a:lnTo>
                                <a:lnTo>
                                  <a:pt x="36" y="26"/>
                                </a:lnTo>
                                <a:lnTo>
                                  <a:pt x="36" y="26"/>
                                </a:lnTo>
                                <a:lnTo>
                                  <a:pt x="36" y="26"/>
                                </a:lnTo>
                                <a:close/>
                                <a:moveTo>
                                  <a:pt x="36" y="26"/>
                                </a:moveTo>
                                <a:lnTo>
                                  <a:pt x="36" y="25"/>
                                </a:lnTo>
                                <a:lnTo>
                                  <a:pt x="36" y="25"/>
                                </a:lnTo>
                                <a:lnTo>
                                  <a:pt x="36" y="26"/>
                                </a:lnTo>
                                <a:lnTo>
                                  <a:pt x="36" y="26"/>
                                </a:lnTo>
                                <a:close/>
                                <a:moveTo>
                                  <a:pt x="36" y="25"/>
                                </a:moveTo>
                                <a:lnTo>
                                  <a:pt x="36" y="25"/>
                                </a:lnTo>
                                <a:lnTo>
                                  <a:pt x="36" y="25"/>
                                </a:lnTo>
                                <a:lnTo>
                                  <a:pt x="36" y="25"/>
                                </a:lnTo>
                                <a:lnTo>
                                  <a:pt x="36" y="25"/>
                                </a:lnTo>
                                <a:close/>
                                <a:moveTo>
                                  <a:pt x="36" y="25"/>
                                </a:moveTo>
                                <a:lnTo>
                                  <a:pt x="36" y="25"/>
                                </a:lnTo>
                                <a:lnTo>
                                  <a:pt x="36" y="25"/>
                                </a:lnTo>
                                <a:lnTo>
                                  <a:pt x="36" y="25"/>
                                </a:lnTo>
                                <a:lnTo>
                                  <a:pt x="36" y="25"/>
                                </a:lnTo>
                                <a:close/>
                                <a:moveTo>
                                  <a:pt x="36" y="25"/>
                                </a:moveTo>
                                <a:lnTo>
                                  <a:pt x="36" y="24"/>
                                </a:lnTo>
                                <a:lnTo>
                                  <a:pt x="36" y="24"/>
                                </a:lnTo>
                                <a:lnTo>
                                  <a:pt x="36" y="25"/>
                                </a:lnTo>
                                <a:lnTo>
                                  <a:pt x="36" y="25"/>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19"/>
                                </a:lnTo>
                                <a:lnTo>
                                  <a:pt x="36" y="19"/>
                                </a:lnTo>
                                <a:lnTo>
                                  <a:pt x="36" y="20"/>
                                </a:lnTo>
                                <a:lnTo>
                                  <a:pt x="36" y="20"/>
                                </a:lnTo>
                                <a:close/>
                                <a:moveTo>
                                  <a:pt x="36" y="19"/>
                                </a:moveTo>
                                <a:lnTo>
                                  <a:pt x="36" y="19"/>
                                </a:lnTo>
                                <a:lnTo>
                                  <a:pt x="36" y="19"/>
                                </a:lnTo>
                                <a:lnTo>
                                  <a:pt x="36" y="19"/>
                                </a:lnTo>
                                <a:lnTo>
                                  <a:pt x="36" y="19"/>
                                </a:lnTo>
                                <a:close/>
                                <a:moveTo>
                                  <a:pt x="36" y="19"/>
                                </a:moveTo>
                                <a:lnTo>
                                  <a:pt x="36" y="19"/>
                                </a:lnTo>
                                <a:lnTo>
                                  <a:pt x="36" y="19"/>
                                </a:lnTo>
                                <a:lnTo>
                                  <a:pt x="36" y="19"/>
                                </a:lnTo>
                                <a:lnTo>
                                  <a:pt x="36" y="19"/>
                                </a:lnTo>
                                <a:close/>
                                <a:moveTo>
                                  <a:pt x="36" y="19"/>
                                </a:moveTo>
                                <a:lnTo>
                                  <a:pt x="36" y="18"/>
                                </a:lnTo>
                                <a:lnTo>
                                  <a:pt x="36" y="18"/>
                                </a:lnTo>
                                <a:lnTo>
                                  <a:pt x="36" y="19"/>
                                </a:lnTo>
                                <a:lnTo>
                                  <a:pt x="36" y="19"/>
                                </a:lnTo>
                                <a:close/>
                                <a:moveTo>
                                  <a:pt x="36" y="18"/>
                                </a:moveTo>
                                <a:lnTo>
                                  <a:pt x="36" y="18"/>
                                </a:lnTo>
                                <a:lnTo>
                                  <a:pt x="36" y="18"/>
                                </a:lnTo>
                                <a:lnTo>
                                  <a:pt x="36" y="18"/>
                                </a:lnTo>
                                <a:lnTo>
                                  <a:pt x="36" y="18"/>
                                </a:lnTo>
                                <a:close/>
                                <a:moveTo>
                                  <a:pt x="36" y="18"/>
                                </a:moveTo>
                                <a:lnTo>
                                  <a:pt x="36" y="18"/>
                                </a:lnTo>
                                <a:lnTo>
                                  <a:pt x="36" y="18"/>
                                </a:lnTo>
                                <a:lnTo>
                                  <a:pt x="36" y="18"/>
                                </a:lnTo>
                                <a:lnTo>
                                  <a:pt x="36" y="18"/>
                                </a:lnTo>
                                <a:close/>
                                <a:moveTo>
                                  <a:pt x="36" y="18"/>
                                </a:moveTo>
                                <a:lnTo>
                                  <a:pt x="36" y="17"/>
                                </a:lnTo>
                                <a:lnTo>
                                  <a:pt x="36" y="17"/>
                                </a:lnTo>
                                <a:lnTo>
                                  <a:pt x="36" y="18"/>
                                </a:lnTo>
                                <a:lnTo>
                                  <a:pt x="36" y="18"/>
                                </a:lnTo>
                                <a:close/>
                                <a:moveTo>
                                  <a:pt x="36" y="17"/>
                                </a:moveTo>
                                <a:lnTo>
                                  <a:pt x="36" y="17"/>
                                </a:lnTo>
                                <a:lnTo>
                                  <a:pt x="36" y="17"/>
                                </a:lnTo>
                                <a:lnTo>
                                  <a:pt x="36" y="17"/>
                                </a:lnTo>
                                <a:lnTo>
                                  <a:pt x="36" y="17"/>
                                </a:lnTo>
                                <a:close/>
                                <a:moveTo>
                                  <a:pt x="36" y="17"/>
                                </a:moveTo>
                                <a:lnTo>
                                  <a:pt x="36" y="17"/>
                                </a:lnTo>
                                <a:lnTo>
                                  <a:pt x="36" y="17"/>
                                </a:lnTo>
                                <a:lnTo>
                                  <a:pt x="36" y="17"/>
                                </a:lnTo>
                                <a:lnTo>
                                  <a:pt x="36" y="17"/>
                                </a:lnTo>
                                <a:close/>
                                <a:moveTo>
                                  <a:pt x="36" y="17"/>
                                </a:moveTo>
                                <a:lnTo>
                                  <a:pt x="36" y="16"/>
                                </a:lnTo>
                                <a:lnTo>
                                  <a:pt x="36" y="16"/>
                                </a:lnTo>
                                <a:lnTo>
                                  <a:pt x="36" y="17"/>
                                </a:lnTo>
                                <a:lnTo>
                                  <a:pt x="36" y="17"/>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1"/>
                                </a:lnTo>
                                <a:lnTo>
                                  <a:pt x="36" y="11"/>
                                </a:lnTo>
                                <a:lnTo>
                                  <a:pt x="36" y="12"/>
                                </a:lnTo>
                                <a:lnTo>
                                  <a:pt x="36" y="12"/>
                                </a:lnTo>
                                <a:close/>
                                <a:moveTo>
                                  <a:pt x="36" y="11"/>
                                </a:moveTo>
                                <a:lnTo>
                                  <a:pt x="36" y="11"/>
                                </a:lnTo>
                                <a:lnTo>
                                  <a:pt x="36" y="11"/>
                                </a:lnTo>
                                <a:lnTo>
                                  <a:pt x="36" y="11"/>
                                </a:lnTo>
                                <a:lnTo>
                                  <a:pt x="36" y="11"/>
                                </a:lnTo>
                                <a:close/>
                                <a:moveTo>
                                  <a:pt x="36" y="11"/>
                                </a:moveTo>
                                <a:lnTo>
                                  <a:pt x="36" y="11"/>
                                </a:lnTo>
                                <a:lnTo>
                                  <a:pt x="36" y="11"/>
                                </a:lnTo>
                                <a:lnTo>
                                  <a:pt x="36" y="11"/>
                                </a:lnTo>
                                <a:lnTo>
                                  <a:pt x="36" y="11"/>
                                </a:lnTo>
                                <a:close/>
                                <a:moveTo>
                                  <a:pt x="36" y="11"/>
                                </a:moveTo>
                                <a:lnTo>
                                  <a:pt x="36" y="10"/>
                                </a:lnTo>
                                <a:lnTo>
                                  <a:pt x="36" y="10"/>
                                </a:lnTo>
                                <a:lnTo>
                                  <a:pt x="36" y="11"/>
                                </a:lnTo>
                                <a:lnTo>
                                  <a:pt x="36" y="11"/>
                                </a:lnTo>
                                <a:close/>
                                <a:moveTo>
                                  <a:pt x="36" y="10"/>
                                </a:moveTo>
                                <a:lnTo>
                                  <a:pt x="36" y="10"/>
                                </a:lnTo>
                                <a:lnTo>
                                  <a:pt x="36" y="10"/>
                                </a:lnTo>
                                <a:lnTo>
                                  <a:pt x="36" y="10"/>
                                </a:lnTo>
                                <a:lnTo>
                                  <a:pt x="36" y="10"/>
                                </a:lnTo>
                                <a:close/>
                                <a:moveTo>
                                  <a:pt x="36" y="10"/>
                                </a:moveTo>
                                <a:lnTo>
                                  <a:pt x="36" y="10"/>
                                </a:lnTo>
                                <a:lnTo>
                                  <a:pt x="36" y="10"/>
                                </a:lnTo>
                                <a:lnTo>
                                  <a:pt x="36" y="10"/>
                                </a:lnTo>
                                <a:lnTo>
                                  <a:pt x="36" y="10"/>
                                </a:lnTo>
                                <a:close/>
                                <a:moveTo>
                                  <a:pt x="36" y="10"/>
                                </a:moveTo>
                                <a:lnTo>
                                  <a:pt x="36" y="9"/>
                                </a:lnTo>
                                <a:lnTo>
                                  <a:pt x="36" y="9"/>
                                </a:lnTo>
                                <a:lnTo>
                                  <a:pt x="36" y="10"/>
                                </a:lnTo>
                                <a:lnTo>
                                  <a:pt x="36" y="10"/>
                                </a:lnTo>
                                <a:close/>
                                <a:moveTo>
                                  <a:pt x="36" y="9"/>
                                </a:moveTo>
                                <a:lnTo>
                                  <a:pt x="36" y="9"/>
                                </a:lnTo>
                                <a:lnTo>
                                  <a:pt x="36" y="9"/>
                                </a:lnTo>
                                <a:lnTo>
                                  <a:pt x="36" y="9"/>
                                </a:lnTo>
                                <a:lnTo>
                                  <a:pt x="36" y="9"/>
                                </a:lnTo>
                                <a:close/>
                                <a:moveTo>
                                  <a:pt x="36" y="9"/>
                                </a:moveTo>
                                <a:lnTo>
                                  <a:pt x="36" y="9"/>
                                </a:lnTo>
                                <a:lnTo>
                                  <a:pt x="36" y="9"/>
                                </a:lnTo>
                                <a:lnTo>
                                  <a:pt x="36" y="9"/>
                                </a:lnTo>
                                <a:lnTo>
                                  <a:pt x="36" y="9"/>
                                </a:lnTo>
                                <a:close/>
                                <a:moveTo>
                                  <a:pt x="36" y="9"/>
                                </a:moveTo>
                                <a:lnTo>
                                  <a:pt x="36" y="8"/>
                                </a:lnTo>
                                <a:lnTo>
                                  <a:pt x="36" y="8"/>
                                </a:lnTo>
                                <a:lnTo>
                                  <a:pt x="36" y="9"/>
                                </a:lnTo>
                                <a:lnTo>
                                  <a:pt x="36" y="9"/>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3"/>
                                </a:lnTo>
                                <a:lnTo>
                                  <a:pt x="36" y="3"/>
                                </a:lnTo>
                                <a:lnTo>
                                  <a:pt x="36" y="4"/>
                                </a:lnTo>
                                <a:lnTo>
                                  <a:pt x="36" y="4"/>
                                </a:lnTo>
                                <a:close/>
                                <a:moveTo>
                                  <a:pt x="36" y="3"/>
                                </a:moveTo>
                                <a:lnTo>
                                  <a:pt x="36" y="3"/>
                                </a:lnTo>
                                <a:lnTo>
                                  <a:pt x="36" y="3"/>
                                </a:lnTo>
                                <a:lnTo>
                                  <a:pt x="36" y="3"/>
                                </a:lnTo>
                                <a:lnTo>
                                  <a:pt x="36" y="3"/>
                                </a:lnTo>
                                <a:close/>
                                <a:moveTo>
                                  <a:pt x="36" y="3"/>
                                </a:moveTo>
                                <a:lnTo>
                                  <a:pt x="36" y="3"/>
                                </a:lnTo>
                                <a:lnTo>
                                  <a:pt x="36" y="3"/>
                                </a:lnTo>
                                <a:lnTo>
                                  <a:pt x="36" y="3"/>
                                </a:lnTo>
                                <a:lnTo>
                                  <a:pt x="36" y="3"/>
                                </a:lnTo>
                                <a:close/>
                                <a:moveTo>
                                  <a:pt x="36" y="3"/>
                                </a:moveTo>
                                <a:lnTo>
                                  <a:pt x="36" y="2"/>
                                </a:lnTo>
                                <a:lnTo>
                                  <a:pt x="36" y="2"/>
                                </a:lnTo>
                                <a:lnTo>
                                  <a:pt x="36" y="3"/>
                                </a:lnTo>
                                <a:lnTo>
                                  <a:pt x="36" y="3"/>
                                </a:lnTo>
                                <a:close/>
                                <a:moveTo>
                                  <a:pt x="36" y="2"/>
                                </a:moveTo>
                                <a:lnTo>
                                  <a:pt x="36" y="2"/>
                                </a:lnTo>
                                <a:lnTo>
                                  <a:pt x="36" y="2"/>
                                </a:lnTo>
                                <a:lnTo>
                                  <a:pt x="36" y="2"/>
                                </a:lnTo>
                                <a:lnTo>
                                  <a:pt x="36" y="2"/>
                                </a:lnTo>
                                <a:close/>
                                <a:moveTo>
                                  <a:pt x="36" y="2"/>
                                </a:moveTo>
                                <a:lnTo>
                                  <a:pt x="36" y="2"/>
                                </a:lnTo>
                                <a:lnTo>
                                  <a:pt x="36" y="2"/>
                                </a:lnTo>
                                <a:lnTo>
                                  <a:pt x="36" y="2"/>
                                </a:lnTo>
                                <a:lnTo>
                                  <a:pt x="36" y="2"/>
                                </a:lnTo>
                                <a:close/>
                                <a:moveTo>
                                  <a:pt x="36" y="2"/>
                                </a:moveTo>
                                <a:lnTo>
                                  <a:pt x="36" y="1"/>
                                </a:lnTo>
                                <a:lnTo>
                                  <a:pt x="36" y="1"/>
                                </a:lnTo>
                                <a:lnTo>
                                  <a:pt x="36" y="2"/>
                                </a:lnTo>
                                <a:lnTo>
                                  <a:pt x="36" y="2"/>
                                </a:lnTo>
                                <a:close/>
                                <a:moveTo>
                                  <a:pt x="36" y="1"/>
                                </a:moveTo>
                                <a:lnTo>
                                  <a:pt x="36" y="1"/>
                                </a:lnTo>
                                <a:lnTo>
                                  <a:pt x="36" y="1"/>
                                </a:lnTo>
                                <a:lnTo>
                                  <a:pt x="36" y="1"/>
                                </a:lnTo>
                                <a:lnTo>
                                  <a:pt x="36" y="1"/>
                                </a:lnTo>
                                <a:close/>
                                <a:moveTo>
                                  <a:pt x="36" y="1"/>
                                </a:moveTo>
                                <a:lnTo>
                                  <a:pt x="36" y="1"/>
                                </a:lnTo>
                                <a:lnTo>
                                  <a:pt x="36" y="1"/>
                                </a:lnTo>
                                <a:lnTo>
                                  <a:pt x="36" y="1"/>
                                </a:lnTo>
                                <a:lnTo>
                                  <a:pt x="36" y="1"/>
                                </a:lnTo>
                                <a:close/>
                                <a:moveTo>
                                  <a:pt x="36" y="1"/>
                                </a:moveTo>
                                <a:lnTo>
                                  <a:pt x="36" y="0"/>
                                </a:lnTo>
                                <a:lnTo>
                                  <a:pt x="36" y="0"/>
                                </a:lnTo>
                                <a:lnTo>
                                  <a:pt x="36" y="1"/>
                                </a:lnTo>
                                <a:lnTo>
                                  <a:pt x="36" y="1"/>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3" y="0"/>
                                </a:moveTo>
                                <a:lnTo>
                                  <a:pt x="32" y="0"/>
                                </a:lnTo>
                                <a:lnTo>
                                  <a:pt x="32" y="0"/>
                                </a:lnTo>
                                <a:lnTo>
                                  <a:pt x="33" y="0"/>
                                </a:lnTo>
                                <a:lnTo>
                                  <a:pt x="33"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2" y="0"/>
                                </a:moveTo>
                                <a:lnTo>
                                  <a:pt x="31" y="0"/>
                                </a:lnTo>
                                <a:lnTo>
                                  <a:pt x="31" y="0"/>
                                </a:lnTo>
                                <a:lnTo>
                                  <a:pt x="32" y="0"/>
                                </a:lnTo>
                                <a:lnTo>
                                  <a:pt x="32"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1" y="0"/>
                                </a:moveTo>
                                <a:lnTo>
                                  <a:pt x="30" y="0"/>
                                </a:lnTo>
                                <a:lnTo>
                                  <a:pt x="30" y="0"/>
                                </a:lnTo>
                                <a:lnTo>
                                  <a:pt x="31" y="0"/>
                                </a:lnTo>
                                <a:lnTo>
                                  <a:pt x="31"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7" y="0"/>
                                </a:lnTo>
                                <a:lnTo>
                                  <a:pt x="27"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6" y="0"/>
                                </a:lnTo>
                                <a:lnTo>
                                  <a:pt x="26"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5" y="0"/>
                                </a:lnTo>
                                <a:lnTo>
                                  <a:pt x="25"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1" y="0"/>
                                </a:lnTo>
                                <a:lnTo>
                                  <a:pt x="21"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6" y="0"/>
                                </a:lnTo>
                                <a:lnTo>
                                  <a:pt x="16"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5" y="0"/>
                                </a:lnTo>
                                <a:lnTo>
                                  <a:pt x="15"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4" y="0"/>
                                </a:lnTo>
                                <a:lnTo>
                                  <a:pt x="14"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0" y="0"/>
                                </a:lnTo>
                                <a:lnTo>
                                  <a:pt x="10"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9" y="0"/>
                                </a:lnTo>
                                <a:lnTo>
                                  <a:pt x="9"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8" y="0"/>
                                </a:lnTo>
                                <a:lnTo>
                                  <a:pt x="8"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5" y="0"/>
                                </a:lnTo>
                                <a:lnTo>
                                  <a:pt x="5"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4" y="0"/>
                                </a:lnTo>
                                <a:lnTo>
                                  <a:pt x="4"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3" y="0"/>
                                </a:lnTo>
                                <a:lnTo>
                                  <a:pt x="3"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0" y="0"/>
                                </a:lnTo>
                                <a:lnTo>
                                  <a:pt x="0" y="0"/>
                                </a:lnTo>
                                <a:lnTo>
                                  <a:pt x="1" y="0"/>
                                </a:lnTo>
                                <a:lnTo>
                                  <a:pt x="1" y="0"/>
                                </a:lnTo>
                                <a:close/>
                                <a:moveTo>
                                  <a:pt x="0" y="0"/>
                                </a:moveTo>
                                <a:lnTo>
                                  <a:pt x="0" y="0"/>
                                </a:lnTo>
                                <a:lnTo>
                                  <a:pt x="0" y="0"/>
                                </a:lnTo>
                                <a:lnTo>
                                  <a:pt x="0" y="0"/>
                                </a:lnTo>
                                <a:lnTo>
                                  <a:pt x="0" y="0"/>
                                </a:lnTo>
                                <a:close/>
                              </a:path>
                            </a:pathLst>
                          </a:custGeom>
                          <a:solidFill>
                            <a:srgbClr val="000000"/>
                          </a:solidFill>
                          <a:ln w="0" cap="flat">
                            <a:solidFill>
                              <a:srgbClr val="000000"/>
                            </a:solidFill>
                            <a:prstDash val="solid"/>
                            <a:bevel/>
                            <a:headEnd/>
                            <a:tailEnd/>
                          </a:ln>
                        </wps:spPr>
                        <wps:bodyPr/>
                      </wps:wsp>
                      <wps:wsp>
                        <wps:cNvPr id="3935" name="Line 54"/>
                        <wps:cNvCnPr/>
                        <wps:spPr bwMode="auto">
                          <a:xfrm flipV="1">
                            <a:off x="123" y="396"/>
                            <a:ext cx="0" cy="23"/>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6" name="Line 55"/>
                        <wps:cNvCnPr/>
                        <wps:spPr bwMode="auto">
                          <a:xfrm flipV="1">
                            <a:off x="126" y="396"/>
                            <a:ext cx="0" cy="23"/>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37" name="Rectangle 3937"/>
                        <wps:cNvSpPr>
                          <a:spLocks noChangeArrowheads="1"/>
                        </wps:cNvSpPr>
                        <wps:spPr bwMode="auto">
                          <a:xfrm>
                            <a:off x="81" y="283"/>
                            <a:ext cx="36" cy="2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38" name="Freeform 3938"/>
                        <wps:cNvSpPr>
                          <a:spLocks noEditPoints="1"/>
                        </wps:cNvSpPr>
                        <wps:spPr bwMode="auto">
                          <a:xfrm>
                            <a:off x="81" y="283"/>
                            <a:ext cx="36" cy="29"/>
                          </a:xfrm>
                          <a:custGeom>
                            <a:avLst/>
                            <a:gdLst>
                              <a:gd name="T0" fmla="*/ 0 w 36"/>
                              <a:gd name="T1" fmla="*/ 2 h 29"/>
                              <a:gd name="T2" fmla="*/ 0 w 36"/>
                              <a:gd name="T3" fmla="*/ 4 h 29"/>
                              <a:gd name="T4" fmla="*/ 0 w 36"/>
                              <a:gd name="T5" fmla="*/ 6 h 29"/>
                              <a:gd name="T6" fmla="*/ 0 w 36"/>
                              <a:gd name="T7" fmla="*/ 8 h 29"/>
                              <a:gd name="T8" fmla="*/ 0 w 36"/>
                              <a:gd name="T9" fmla="*/ 10 h 29"/>
                              <a:gd name="T10" fmla="*/ 0 w 36"/>
                              <a:gd name="T11" fmla="*/ 12 h 29"/>
                              <a:gd name="T12" fmla="*/ 0 w 36"/>
                              <a:gd name="T13" fmla="*/ 15 h 29"/>
                              <a:gd name="T14" fmla="*/ 0 w 36"/>
                              <a:gd name="T15" fmla="*/ 16 h 29"/>
                              <a:gd name="T16" fmla="*/ 0 w 36"/>
                              <a:gd name="T17" fmla="*/ 19 h 29"/>
                              <a:gd name="T18" fmla="*/ 0 w 36"/>
                              <a:gd name="T19" fmla="*/ 21 h 29"/>
                              <a:gd name="T20" fmla="*/ 0 w 36"/>
                              <a:gd name="T21" fmla="*/ 23 h 29"/>
                              <a:gd name="T22" fmla="*/ 0 w 36"/>
                              <a:gd name="T23" fmla="*/ 25 h 29"/>
                              <a:gd name="T24" fmla="*/ 0 w 36"/>
                              <a:gd name="T25" fmla="*/ 27 h 29"/>
                              <a:gd name="T26" fmla="*/ 0 w 36"/>
                              <a:gd name="T27" fmla="*/ 29 h 29"/>
                              <a:gd name="T28" fmla="*/ 2 w 36"/>
                              <a:gd name="T29" fmla="*/ 29 h 29"/>
                              <a:gd name="T30" fmla="*/ 5 w 36"/>
                              <a:gd name="T31" fmla="*/ 29 h 29"/>
                              <a:gd name="T32" fmla="*/ 7 w 36"/>
                              <a:gd name="T33" fmla="*/ 29 h 29"/>
                              <a:gd name="T34" fmla="*/ 8 w 36"/>
                              <a:gd name="T35" fmla="*/ 29 h 29"/>
                              <a:gd name="T36" fmla="*/ 11 w 36"/>
                              <a:gd name="T37" fmla="*/ 29 h 29"/>
                              <a:gd name="T38" fmla="*/ 13 w 36"/>
                              <a:gd name="T39" fmla="*/ 29 h 29"/>
                              <a:gd name="T40" fmla="*/ 15 w 36"/>
                              <a:gd name="T41" fmla="*/ 29 h 29"/>
                              <a:gd name="T42" fmla="*/ 17 w 36"/>
                              <a:gd name="T43" fmla="*/ 29 h 29"/>
                              <a:gd name="T44" fmla="*/ 19 w 36"/>
                              <a:gd name="T45" fmla="*/ 29 h 29"/>
                              <a:gd name="T46" fmla="*/ 21 w 36"/>
                              <a:gd name="T47" fmla="*/ 29 h 29"/>
                              <a:gd name="T48" fmla="*/ 23 w 36"/>
                              <a:gd name="T49" fmla="*/ 29 h 29"/>
                              <a:gd name="T50" fmla="*/ 25 w 36"/>
                              <a:gd name="T51" fmla="*/ 29 h 29"/>
                              <a:gd name="T52" fmla="*/ 27 w 36"/>
                              <a:gd name="T53" fmla="*/ 29 h 29"/>
                              <a:gd name="T54" fmla="*/ 29 w 36"/>
                              <a:gd name="T55" fmla="*/ 29 h 29"/>
                              <a:gd name="T56" fmla="*/ 32 w 36"/>
                              <a:gd name="T57" fmla="*/ 29 h 29"/>
                              <a:gd name="T58" fmla="*/ 33 w 36"/>
                              <a:gd name="T59" fmla="*/ 29 h 29"/>
                              <a:gd name="T60" fmla="*/ 36 w 36"/>
                              <a:gd name="T61" fmla="*/ 29 h 29"/>
                              <a:gd name="T62" fmla="*/ 36 w 36"/>
                              <a:gd name="T63" fmla="*/ 27 h 29"/>
                              <a:gd name="T64" fmla="*/ 36 w 36"/>
                              <a:gd name="T65" fmla="*/ 25 h 29"/>
                              <a:gd name="T66" fmla="*/ 36 w 36"/>
                              <a:gd name="T67" fmla="*/ 23 h 29"/>
                              <a:gd name="T68" fmla="*/ 36 w 36"/>
                              <a:gd name="T69" fmla="*/ 21 h 29"/>
                              <a:gd name="T70" fmla="*/ 36 w 36"/>
                              <a:gd name="T71" fmla="*/ 18 h 29"/>
                              <a:gd name="T72" fmla="*/ 36 w 36"/>
                              <a:gd name="T73" fmla="*/ 16 h 29"/>
                              <a:gd name="T74" fmla="*/ 36 w 36"/>
                              <a:gd name="T75" fmla="*/ 14 h 29"/>
                              <a:gd name="T76" fmla="*/ 36 w 36"/>
                              <a:gd name="T77" fmla="*/ 12 h 29"/>
                              <a:gd name="T78" fmla="*/ 36 w 36"/>
                              <a:gd name="T79" fmla="*/ 10 h 29"/>
                              <a:gd name="T80" fmla="*/ 36 w 36"/>
                              <a:gd name="T81" fmla="*/ 8 h 29"/>
                              <a:gd name="T82" fmla="*/ 36 w 36"/>
                              <a:gd name="T83" fmla="*/ 6 h 29"/>
                              <a:gd name="T84" fmla="*/ 36 w 36"/>
                              <a:gd name="T85" fmla="*/ 4 h 29"/>
                              <a:gd name="T86" fmla="*/ 36 w 36"/>
                              <a:gd name="T87" fmla="*/ 1 h 29"/>
                              <a:gd name="T88" fmla="*/ 36 w 36"/>
                              <a:gd name="T89" fmla="*/ 0 h 29"/>
                              <a:gd name="T90" fmla="*/ 33 w 36"/>
                              <a:gd name="T91" fmla="*/ 0 h 29"/>
                              <a:gd name="T92" fmla="*/ 31 w 36"/>
                              <a:gd name="T93" fmla="*/ 0 h 29"/>
                              <a:gd name="T94" fmla="*/ 29 w 36"/>
                              <a:gd name="T95" fmla="*/ 0 h 29"/>
                              <a:gd name="T96" fmla="*/ 27 w 36"/>
                              <a:gd name="T97" fmla="*/ 0 h 29"/>
                              <a:gd name="T98" fmla="*/ 25 w 36"/>
                              <a:gd name="T99" fmla="*/ 0 h 29"/>
                              <a:gd name="T100" fmla="*/ 23 w 36"/>
                              <a:gd name="T101" fmla="*/ 0 h 29"/>
                              <a:gd name="T102" fmla="*/ 21 w 36"/>
                              <a:gd name="T103" fmla="*/ 0 h 29"/>
                              <a:gd name="T104" fmla="*/ 19 w 36"/>
                              <a:gd name="T105" fmla="*/ 0 h 29"/>
                              <a:gd name="T106" fmla="*/ 17 w 36"/>
                              <a:gd name="T107" fmla="*/ 0 h 29"/>
                              <a:gd name="T108" fmla="*/ 15 w 36"/>
                              <a:gd name="T109" fmla="*/ 0 h 29"/>
                              <a:gd name="T110" fmla="*/ 12 w 36"/>
                              <a:gd name="T111" fmla="*/ 0 h 29"/>
                              <a:gd name="T112" fmla="*/ 10 w 36"/>
                              <a:gd name="T113" fmla="*/ 0 h 29"/>
                              <a:gd name="T114" fmla="*/ 9 w 36"/>
                              <a:gd name="T115" fmla="*/ 0 h 29"/>
                              <a:gd name="T116" fmla="*/ 6 w 36"/>
                              <a:gd name="T117" fmla="*/ 0 h 29"/>
                              <a:gd name="T118" fmla="*/ 4 w 36"/>
                              <a:gd name="T119" fmla="*/ 0 h 29"/>
                              <a:gd name="T120" fmla="*/ 2 w 36"/>
                              <a:gd name="T121" fmla="*/ 0 h 29"/>
                              <a:gd name="T122" fmla="*/ 0 w 36"/>
                              <a:gd name="T123" fmla="*/ 0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6" h="29">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1"/>
                                </a:lnTo>
                                <a:lnTo>
                                  <a:pt x="0" y="1"/>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7"/>
                                </a:lnTo>
                                <a:lnTo>
                                  <a:pt x="0" y="7"/>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10"/>
                                </a:lnTo>
                                <a:lnTo>
                                  <a:pt x="0" y="10"/>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1"/>
                                </a:lnTo>
                                <a:lnTo>
                                  <a:pt x="0" y="11"/>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9"/>
                                </a:lnTo>
                                <a:lnTo>
                                  <a:pt x="0" y="19"/>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20"/>
                                </a:lnTo>
                                <a:lnTo>
                                  <a:pt x="0" y="20"/>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5"/>
                                </a:lnTo>
                                <a:lnTo>
                                  <a:pt x="0" y="25"/>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1" y="29"/>
                                </a:moveTo>
                                <a:lnTo>
                                  <a:pt x="1" y="29"/>
                                </a:lnTo>
                                <a:lnTo>
                                  <a:pt x="1" y="29"/>
                                </a:lnTo>
                                <a:lnTo>
                                  <a:pt x="1" y="29"/>
                                </a:lnTo>
                                <a:lnTo>
                                  <a:pt x="1" y="29"/>
                                </a:lnTo>
                                <a:close/>
                                <a:moveTo>
                                  <a:pt x="1" y="29"/>
                                </a:moveTo>
                                <a:lnTo>
                                  <a:pt x="1" y="29"/>
                                </a:lnTo>
                                <a:lnTo>
                                  <a:pt x="1" y="29"/>
                                </a:lnTo>
                                <a:lnTo>
                                  <a:pt x="1" y="29"/>
                                </a:lnTo>
                                <a:lnTo>
                                  <a:pt x="1" y="29"/>
                                </a:lnTo>
                                <a:close/>
                                <a:moveTo>
                                  <a:pt x="1" y="29"/>
                                </a:moveTo>
                                <a:lnTo>
                                  <a:pt x="1" y="29"/>
                                </a:lnTo>
                                <a:lnTo>
                                  <a:pt x="1" y="29"/>
                                </a:lnTo>
                                <a:lnTo>
                                  <a:pt x="1" y="29"/>
                                </a:lnTo>
                                <a:lnTo>
                                  <a:pt x="1" y="29"/>
                                </a:lnTo>
                                <a:close/>
                                <a:moveTo>
                                  <a:pt x="2" y="29"/>
                                </a:moveTo>
                                <a:lnTo>
                                  <a:pt x="2" y="29"/>
                                </a:lnTo>
                                <a:lnTo>
                                  <a:pt x="2" y="29"/>
                                </a:lnTo>
                                <a:lnTo>
                                  <a:pt x="2" y="29"/>
                                </a:lnTo>
                                <a:lnTo>
                                  <a:pt x="2" y="29"/>
                                </a:lnTo>
                                <a:close/>
                                <a:moveTo>
                                  <a:pt x="2" y="29"/>
                                </a:moveTo>
                                <a:lnTo>
                                  <a:pt x="2" y="29"/>
                                </a:lnTo>
                                <a:lnTo>
                                  <a:pt x="2" y="29"/>
                                </a:lnTo>
                                <a:lnTo>
                                  <a:pt x="2" y="29"/>
                                </a:lnTo>
                                <a:lnTo>
                                  <a:pt x="2" y="29"/>
                                </a:lnTo>
                                <a:close/>
                                <a:moveTo>
                                  <a:pt x="2" y="29"/>
                                </a:moveTo>
                                <a:lnTo>
                                  <a:pt x="2" y="29"/>
                                </a:lnTo>
                                <a:lnTo>
                                  <a:pt x="2" y="29"/>
                                </a:lnTo>
                                <a:lnTo>
                                  <a:pt x="2" y="29"/>
                                </a:lnTo>
                                <a:lnTo>
                                  <a:pt x="2" y="29"/>
                                </a:lnTo>
                                <a:close/>
                                <a:moveTo>
                                  <a:pt x="3" y="29"/>
                                </a:moveTo>
                                <a:lnTo>
                                  <a:pt x="3" y="29"/>
                                </a:lnTo>
                                <a:lnTo>
                                  <a:pt x="3" y="29"/>
                                </a:lnTo>
                                <a:lnTo>
                                  <a:pt x="3" y="29"/>
                                </a:lnTo>
                                <a:lnTo>
                                  <a:pt x="3" y="29"/>
                                </a:lnTo>
                                <a:close/>
                                <a:moveTo>
                                  <a:pt x="3" y="29"/>
                                </a:moveTo>
                                <a:lnTo>
                                  <a:pt x="3" y="29"/>
                                </a:lnTo>
                                <a:lnTo>
                                  <a:pt x="3" y="29"/>
                                </a:lnTo>
                                <a:lnTo>
                                  <a:pt x="3" y="29"/>
                                </a:lnTo>
                                <a:lnTo>
                                  <a:pt x="3" y="29"/>
                                </a:lnTo>
                                <a:close/>
                                <a:moveTo>
                                  <a:pt x="3" y="29"/>
                                </a:moveTo>
                                <a:lnTo>
                                  <a:pt x="3" y="29"/>
                                </a:lnTo>
                                <a:lnTo>
                                  <a:pt x="3" y="29"/>
                                </a:lnTo>
                                <a:lnTo>
                                  <a:pt x="3" y="29"/>
                                </a:lnTo>
                                <a:lnTo>
                                  <a:pt x="3" y="29"/>
                                </a:lnTo>
                                <a:close/>
                                <a:moveTo>
                                  <a:pt x="3" y="29"/>
                                </a:moveTo>
                                <a:lnTo>
                                  <a:pt x="4" y="29"/>
                                </a:lnTo>
                                <a:lnTo>
                                  <a:pt x="4" y="29"/>
                                </a:lnTo>
                                <a:lnTo>
                                  <a:pt x="3" y="29"/>
                                </a:lnTo>
                                <a:lnTo>
                                  <a:pt x="3" y="29"/>
                                </a:lnTo>
                                <a:close/>
                                <a:moveTo>
                                  <a:pt x="4" y="29"/>
                                </a:moveTo>
                                <a:lnTo>
                                  <a:pt x="4" y="29"/>
                                </a:lnTo>
                                <a:lnTo>
                                  <a:pt x="4" y="29"/>
                                </a:lnTo>
                                <a:lnTo>
                                  <a:pt x="4" y="29"/>
                                </a:lnTo>
                                <a:lnTo>
                                  <a:pt x="4" y="29"/>
                                </a:lnTo>
                                <a:close/>
                                <a:moveTo>
                                  <a:pt x="4" y="29"/>
                                </a:moveTo>
                                <a:lnTo>
                                  <a:pt x="4" y="29"/>
                                </a:lnTo>
                                <a:lnTo>
                                  <a:pt x="4" y="29"/>
                                </a:lnTo>
                                <a:lnTo>
                                  <a:pt x="4" y="29"/>
                                </a:lnTo>
                                <a:lnTo>
                                  <a:pt x="4" y="29"/>
                                </a:lnTo>
                                <a:close/>
                                <a:moveTo>
                                  <a:pt x="4" y="29"/>
                                </a:moveTo>
                                <a:lnTo>
                                  <a:pt x="5" y="29"/>
                                </a:lnTo>
                                <a:lnTo>
                                  <a:pt x="5" y="29"/>
                                </a:lnTo>
                                <a:lnTo>
                                  <a:pt x="4" y="29"/>
                                </a:lnTo>
                                <a:lnTo>
                                  <a:pt x="4" y="29"/>
                                </a:lnTo>
                                <a:close/>
                                <a:moveTo>
                                  <a:pt x="5" y="29"/>
                                </a:moveTo>
                                <a:lnTo>
                                  <a:pt x="5" y="29"/>
                                </a:lnTo>
                                <a:lnTo>
                                  <a:pt x="5" y="29"/>
                                </a:lnTo>
                                <a:lnTo>
                                  <a:pt x="5" y="29"/>
                                </a:lnTo>
                                <a:lnTo>
                                  <a:pt x="5" y="29"/>
                                </a:lnTo>
                                <a:close/>
                                <a:moveTo>
                                  <a:pt x="5" y="29"/>
                                </a:moveTo>
                                <a:lnTo>
                                  <a:pt x="5" y="29"/>
                                </a:lnTo>
                                <a:lnTo>
                                  <a:pt x="5" y="29"/>
                                </a:lnTo>
                                <a:lnTo>
                                  <a:pt x="5" y="29"/>
                                </a:lnTo>
                                <a:lnTo>
                                  <a:pt x="5" y="29"/>
                                </a:lnTo>
                                <a:close/>
                                <a:moveTo>
                                  <a:pt x="5" y="29"/>
                                </a:moveTo>
                                <a:lnTo>
                                  <a:pt x="5" y="29"/>
                                </a:lnTo>
                                <a:lnTo>
                                  <a:pt x="5" y="29"/>
                                </a:lnTo>
                                <a:lnTo>
                                  <a:pt x="5" y="29"/>
                                </a:lnTo>
                                <a:lnTo>
                                  <a:pt x="5" y="29"/>
                                </a:lnTo>
                                <a:close/>
                                <a:moveTo>
                                  <a:pt x="6" y="29"/>
                                </a:moveTo>
                                <a:lnTo>
                                  <a:pt x="6" y="29"/>
                                </a:lnTo>
                                <a:lnTo>
                                  <a:pt x="6" y="29"/>
                                </a:lnTo>
                                <a:lnTo>
                                  <a:pt x="6" y="29"/>
                                </a:lnTo>
                                <a:lnTo>
                                  <a:pt x="6" y="29"/>
                                </a:lnTo>
                                <a:close/>
                                <a:moveTo>
                                  <a:pt x="6" y="29"/>
                                </a:moveTo>
                                <a:lnTo>
                                  <a:pt x="6" y="29"/>
                                </a:lnTo>
                                <a:lnTo>
                                  <a:pt x="6" y="29"/>
                                </a:lnTo>
                                <a:lnTo>
                                  <a:pt x="6" y="29"/>
                                </a:lnTo>
                                <a:lnTo>
                                  <a:pt x="6" y="29"/>
                                </a:lnTo>
                                <a:close/>
                                <a:moveTo>
                                  <a:pt x="6" y="29"/>
                                </a:moveTo>
                                <a:lnTo>
                                  <a:pt x="6" y="29"/>
                                </a:lnTo>
                                <a:lnTo>
                                  <a:pt x="6" y="29"/>
                                </a:lnTo>
                                <a:lnTo>
                                  <a:pt x="6" y="29"/>
                                </a:lnTo>
                                <a:lnTo>
                                  <a:pt x="6" y="29"/>
                                </a:lnTo>
                                <a:close/>
                                <a:moveTo>
                                  <a:pt x="7" y="29"/>
                                </a:moveTo>
                                <a:lnTo>
                                  <a:pt x="7" y="29"/>
                                </a:lnTo>
                                <a:lnTo>
                                  <a:pt x="7" y="29"/>
                                </a:lnTo>
                                <a:lnTo>
                                  <a:pt x="7" y="29"/>
                                </a:lnTo>
                                <a:lnTo>
                                  <a:pt x="7" y="29"/>
                                </a:lnTo>
                                <a:close/>
                                <a:moveTo>
                                  <a:pt x="7" y="29"/>
                                </a:moveTo>
                                <a:lnTo>
                                  <a:pt x="7" y="29"/>
                                </a:lnTo>
                                <a:lnTo>
                                  <a:pt x="7" y="29"/>
                                </a:lnTo>
                                <a:lnTo>
                                  <a:pt x="7" y="29"/>
                                </a:lnTo>
                                <a:lnTo>
                                  <a:pt x="7" y="29"/>
                                </a:lnTo>
                                <a:close/>
                                <a:moveTo>
                                  <a:pt x="7" y="29"/>
                                </a:moveTo>
                                <a:lnTo>
                                  <a:pt x="7" y="29"/>
                                </a:lnTo>
                                <a:lnTo>
                                  <a:pt x="7" y="29"/>
                                </a:lnTo>
                                <a:lnTo>
                                  <a:pt x="7" y="29"/>
                                </a:lnTo>
                                <a:lnTo>
                                  <a:pt x="7" y="29"/>
                                </a:lnTo>
                                <a:close/>
                                <a:moveTo>
                                  <a:pt x="8" y="29"/>
                                </a:moveTo>
                                <a:lnTo>
                                  <a:pt x="8" y="29"/>
                                </a:lnTo>
                                <a:lnTo>
                                  <a:pt x="8" y="29"/>
                                </a:lnTo>
                                <a:lnTo>
                                  <a:pt x="8" y="29"/>
                                </a:lnTo>
                                <a:lnTo>
                                  <a:pt x="8" y="29"/>
                                </a:lnTo>
                                <a:close/>
                                <a:moveTo>
                                  <a:pt x="8" y="29"/>
                                </a:moveTo>
                                <a:lnTo>
                                  <a:pt x="8" y="29"/>
                                </a:lnTo>
                                <a:lnTo>
                                  <a:pt x="8" y="29"/>
                                </a:lnTo>
                                <a:lnTo>
                                  <a:pt x="8" y="29"/>
                                </a:lnTo>
                                <a:lnTo>
                                  <a:pt x="8" y="29"/>
                                </a:lnTo>
                                <a:close/>
                                <a:moveTo>
                                  <a:pt x="8" y="29"/>
                                </a:moveTo>
                                <a:lnTo>
                                  <a:pt x="8" y="29"/>
                                </a:lnTo>
                                <a:lnTo>
                                  <a:pt x="8" y="29"/>
                                </a:lnTo>
                                <a:lnTo>
                                  <a:pt x="8" y="29"/>
                                </a:lnTo>
                                <a:lnTo>
                                  <a:pt x="8" y="29"/>
                                </a:lnTo>
                                <a:close/>
                                <a:moveTo>
                                  <a:pt x="8" y="29"/>
                                </a:moveTo>
                                <a:lnTo>
                                  <a:pt x="9" y="29"/>
                                </a:lnTo>
                                <a:lnTo>
                                  <a:pt x="9" y="29"/>
                                </a:lnTo>
                                <a:lnTo>
                                  <a:pt x="8" y="29"/>
                                </a:lnTo>
                                <a:lnTo>
                                  <a:pt x="8" y="29"/>
                                </a:lnTo>
                                <a:close/>
                                <a:moveTo>
                                  <a:pt x="9" y="29"/>
                                </a:moveTo>
                                <a:lnTo>
                                  <a:pt x="9" y="29"/>
                                </a:lnTo>
                                <a:lnTo>
                                  <a:pt x="9" y="29"/>
                                </a:lnTo>
                                <a:lnTo>
                                  <a:pt x="9" y="29"/>
                                </a:lnTo>
                                <a:lnTo>
                                  <a:pt x="9" y="29"/>
                                </a:lnTo>
                                <a:close/>
                                <a:moveTo>
                                  <a:pt x="9" y="29"/>
                                </a:moveTo>
                                <a:lnTo>
                                  <a:pt x="9" y="29"/>
                                </a:lnTo>
                                <a:lnTo>
                                  <a:pt x="9" y="29"/>
                                </a:lnTo>
                                <a:lnTo>
                                  <a:pt x="9" y="29"/>
                                </a:lnTo>
                                <a:lnTo>
                                  <a:pt x="9" y="29"/>
                                </a:lnTo>
                                <a:close/>
                                <a:moveTo>
                                  <a:pt x="9" y="29"/>
                                </a:moveTo>
                                <a:lnTo>
                                  <a:pt x="10" y="29"/>
                                </a:lnTo>
                                <a:lnTo>
                                  <a:pt x="10" y="29"/>
                                </a:lnTo>
                                <a:lnTo>
                                  <a:pt x="9" y="29"/>
                                </a:lnTo>
                                <a:lnTo>
                                  <a:pt x="9" y="29"/>
                                </a:lnTo>
                                <a:close/>
                                <a:moveTo>
                                  <a:pt x="10" y="29"/>
                                </a:moveTo>
                                <a:lnTo>
                                  <a:pt x="10" y="29"/>
                                </a:lnTo>
                                <a:lnTo>
                                  <a:pt x="10" y="29"/>
                                </a:lnTo>
                                <a:lnTo>
                                  <a:pt x="10" y="29"/>
                                </a:lnTo>
                                <a:lnTo>
                                  <a:pt x="10" y="29"/>
                                </a:lnTo>
                                <a:close/>
                                <a:moveTo>
                                  <a:pt x="10" y="29"/>
                                </a:moveTo>
                                <a:lnTo>
                                  <a:pt x="10" y="29"/>
                                </a:lnTo>
                                <a:lnTo>
                                  <a:pt x="10" y="29"/>
                                </a:lnTo>
                                <a:lnTo>
                                  <a:pt x="10" y="29"/>
                                </a:lnTo>
                                <a:lnTo>
                                  <a:pt x="10" y="29"/>
                                </a:lnTo>
                                <a:close/>
                                <a:moveTo>
                                  <a:pt x="10" y="29"/>
                                </a:moveTo>
                                <a:lnTo>
                                  <a:pt x="11" y="29"/>
                                </a:lnTo>
                                <a:lnTo>
                                  <a:pt x="11" y="29"/>
                                </a:lnTo>
                                <a:lnTo>
                                  <a:pt x="10" y="29"/>
                                </a:lnTo>
                                <a:lnTo>
                                  <a:pt x="10" y="29"/>
                                </a:lnTo>
                                <a:close/>
                                <a:moveTo>
                                  <a:pt x="11" y="29"/>
                                </a:moveTo>
                                <a:lnTo>
                                  <a:pt x="11" y="29"/>
                                </a:lnTo>
                                <a:lnTo>
                                  <a:pt x="11" y="29"/>
                                </a:lnTo>
                                <a:lnTo>
                                  <a:pt x="11" y="29"/>
                                </a:lnTo>
                                <a:lnTo>
                                  <a:pt x="11" y="29"/>
                                </a:lnTo>
                                <a:close/>
                                <a:moveTo>
                                  <a:pt x="11" y="29"/>
                                </a:moveTo>
                                <a:lnTo>
                                  <a:pt x="11" y="29"/>
                                </a:lnTo>
                                <a:lnTo>
                                  <a:pt x="11" y="29"/>
                                </a:lnTo>
                                <a:lnTo>
                                  <a:pt x="11" y="29"/>
                                </a:lnTo>
                                <a:lnTo>
                                  <a:pt x="11" y="29"/>
                                </a:lnTo>
                                <a:close/>
                                <a:moveTo>
                                  <a:pt x="11" y="29"/>
                                </a:moveTo>
                                <a:lnTo>
                                  <a:pt x="11" y="29"/>
                                </a:lnTo>
                                <a:lnTo>
                                  <a:pt x="11" y="29"/>
                                </a:lnTo>
                                <a:lnTo>
                                  <a:pt x="11" y="29"/>
                                </a:lnTo>
                                <a:lnTo>
                                  <a:pt x="11" y="29"/>
                                </a:lnTo>
                                <a:close/>
                                <a:moveTo>
                                  <a:pt x="12" y="29"/>
                                </a:moveTo>
                                <a:lnTo>
                                  <a:pt x="12" y="29"/>
                                </a:lnTo>
                                <a:lnTo>
                                  <a:pt x="12" y="29"/>
                                </a:lnTo>
                                <a:lnTo>
                                  <a:pt x="12" y="29"/>
                                </a:lnTo>
                                <a:lnTo>
                                  <a:pt x="12" y="29"/>
                                </a:lnTo>
                                <a:close/>
                                <a:moveTo>
                                  <a:pt x="12" y="29"/>
                                </a:moveTo>
                                <a:lnTo>
                                  <a:pt x="12" y="29"/>
                                </a:lnTo>
                                <a:lnTo>
                                  <a:pt x="12" y="29"/>
                                </a:lnTo>
                                <a:lnTo>
                                  <a:pt x="12" y="29"/>
                                </a:lnTo>
                                <a:lnTo>
                                  <a:pt x="12" y="29"/>
                                </a:lnTo>
                                <a:close/>
                                <a:moveTo>
                                  <a:pt x="12" y="29"/>
                                </a:moveTo>
                                <a:lnTo>
                                  <a:pt x="12" y="29"/>
                                </a:lnTo>
                                <a:lnTo>
                                  <a:pt x="12" y="29"/>
                                </a:lnTo>
                                <a:lnTo>
                                  <a:pt x="12" y="29"/>
                                </a:lnTo>
                                <a:lnTo>
                                  <a:pt x="12" y="29"/>
                                </a:lnTo>
                                <a:close/>
                                <a:moveTo>
                                  <a:pt x="13" y="29"/>
                                </a:moveTo>
                                <a:lnTo>
                                  <a:pt x="13" y="29"/>
                                </a:lnTo>
                                <a:lnTo>
                                  <a:pt x="13" y="29"/>
                                </a:lnTo>
                                <a:lnTo>
                                  <a:pt x="13" y="29"/>
                                </a:lnTo>
                                <a:lnTo>
                                  <a:pt x="13" y="29"/>
                                </a:lnTo>
                                <a:close/>
                                <a:moveTo>
                                  <a:pt x="13" y="29"/>
                                </a:moveTo>
                                <a:lnTo>
                                  <a:pt x="13" y="29"/>
                                </a:lnTo>
                                <a:lnTo>
                                  <a:pt x="13" y="29"/>
                                </a:lnTo>
                                <a:lnTo>
                                  <a:pt x="13" y="29"/>
                                </a:lnTo>
                                <a:lnTo>
                                  <a:pt x="13" y="29"/>
                                </a:lnTo>
                                <a:close/>
                                <a:moveTo>
                                  <a:pt x="13" y="29"/>
                                </a:moveTo>
                                <a:lnTo>
                                  <a:pt x="13" y="29"/>
                                </a:lnTo>
                                <a:lnTo>
                                  <a:pt x="13" y="29"/>
                                </a:lnTo>
                                <a:lnTo>
                                  <a:pt x="13" y="29"/>
                                </a:lnTo>
                                <a:lnTo>
                                  <a:pt x="13" y="29"/>
                                </a:lnTo>
                                <a:close/>
                                <a:moveTo>
                                  <a:pt x="13" y="29"/>
                                </a:moveTo>
                                <a:lnTo>
                                  <a:pt x="14" y="29"/>
                                </a:lnTo>
                                <a:lnTo>
                                  <a:pt x="14" y="29"/>
                                </a:lnTo>
                                <a:lnTo>
                                  <a:pt x="13" y="29"/>
                                </a:lnTo>
                                <a:lnTo>
                                  <a:pt x="13" y="29"/>
                                </a:lnTo>
                                <a:close/>
                                <a:moveTo>
                                  <a:pt x="14" y="29"/>
                                </a:moveTo>
                                <a:lnTo>
                                  <a:pt x="14" y="29"/>
                                </a:lnTo>
                                <a:lnTo>
                                  <a:pt x="14" y="29"/>
                                </a:lnTo>
                                <a:lnTo>
                                  <a:pt x="14" y="29"/>
                                </a:lnTo>
                                <a:lnTo>
                                  <a:pt x="14" y="29"/>
                                </a:lnTo>
                                <a:close/>
                                <a:moveTo>
                                  <a:pt x="14" y="29"/>
                                </a:moveTo>
                                <a:lnTo>
                                  <a:pt x="14" y="29"/>
                                </a:lnTo>
                                <a:lnTo>
                                  <a:pt x="14" y="29"/>
                                </a:lnTo>
                                <a:lnTo>
                                  <a:pt x="14" y="29"/>
                                </a:lnTo>
                                <a:lnTo>
                                  <a:pt x="14" y="29"/>
                                </a:lnTo>
                                <a:close/>
                                <a:moveTo>
                                  <a:pt x="14" y="29"/>
                                </a:moveTo>
                                <a:lnTo>
                                  <a:pt x="15" y="29"/>
                                </a:lnTo>
                                <a:lnTo>
                                  <a:pt x="15" y="29"/>
                                </a:lnTo>
                                <a:lnTo>
                                  <a:pt x="14" y="29"/>
                                </a:lnTo>
                                <a:lnTo>
                                  <a:pt x="14" y="29"/>
                                </a:lnTo>
                                <a:close/>
                                <a:moveTo>
                                  <a:pt x="15" y="29"/>
                                </a:moveTo>
                                <a:lnTo>
                                  <a:pt x="15" y="29"/>
                                </a:lnTo>
                                <a:lnTo>
                                  <a:pt x="15" y="29"/>
                                </a:lnTo>
                                <a:lnTo>
                                  <a:pt x="15" y="29"/>
                                </a:lnTo>
                                <a:lnTo>
                                  <a:pt x="15" y="29"/>
                                </a:lnTo>
                                <a:close/>
                                <a:moveTo>
                                  <a:pt x="15" y="29"/>
                                </a:moveTo>
                                <a:lnTo>
                                  <a:pt x="15" y="29"/>
                                </a:lnTo>
                                <a:lnTo>
                                  <a:pt x="15" y="29"/>
                                </a:lnTo>
                                <a:lnTo>
                                  <a:pt x="15" y="29"/>
                                </a:lnTo>
                                <a:lnTo>
                                  <a:pt x="15" y="29"/>
                                </a:lnTo>
                                <a:close/>
                                <a:moveTo>
                                  <a:pt x="15" y="29"/>
                                </a:moveTo>
                                <a:lnTo>
                                  <a:pt x="16" y="29"/>
                                </a:lnTo>
                                <a:lnTo>
                                  <a:pt x="16" y="29"/>
                                </a:lnTo>
                                <a:lnTo>
                                  <a:pt x="15" y="29"/>
                                </a:lnTo>
                                <a:lnTo>
                                  <a:pt x="15" y="29"/>
                                </a:lnTo>
                                <a:close/>
                                <a:moveTo>
                                  <a:pt x="16" y="29"/>
                                </a:moveTo>
                                <a:lnTo>
                                  <a:pt x="16" y="29"/>
                                </a:lnTo>
                                <a:lnTo>
                                  <a:pt x="16" y="29"/>
                                </a:lnTo>
                                <a:lnTo>
                                  <a:pt x="16" y="29"/>
                                </a:lnTo>
                                <a:lnTo>
                                  <a:pt x="16" y="29"/>
                                </a:lnTo>
                                <a:close/>
                                <a:moveTo>
                                  <a:pt x="16" y="29"/>
                                </a:moveTo>
                                <a:lnTo>
                                  <a:pt x="16" y="29"/>
                                </a:lnTo>
                                <a:lnTo>
                                  <a:pt x="16" y="29"/>
                                </a:lnTo>
                                <a:lnTo>
                                  <a:pt x="16" y="29"/>
                                </a:lnTo>
                                <a:lnTo>
                                  <a:pt x="16" y="29"/>
                                </a:lnTo>
                                <a:close/>
                                <a:moveTo>
                                  <a:pt x="16" y="29"/>
                                </a:moveTo>
                                <a:lnTo>
                                  <a:pt x="16" y="29"/>
                                </a:lnTo>
                                <a:lnTo>
                                  <a:pt x="16" y="29"/>
                                </a:lnTo>
                                <a:lnTo>
                                  <a:pt x="16" y="29"/>
                                </a:lnTo>
                                <a:lnTo>
                                  <a:pt x="16" y="29"/>
                                </a:lnTo>
                                <a:close/>
                                <a:moveTo>
                                  <a:pt x="17" y="29"/>
                                </a:moveTo>
                                <a:lnTo>
                                  <a:pt x="17" y="29"/>
                                </a:lnTo>
                                <a:lnTo>
                                  <a:pt x="17" y="29"/>
                                </a:lnTo>
                                <a:lnTo>
                                  <a:pt x="17" y="29"/>
                                </a:lnTo>
                                <a:lnTo>
                                  <a:pt x="17" y="29"/>
                                </a:lnTo>
                                <a:close/>
                                <a:moveTo>
                                  <a:pt x="17" y="29"/>
                                </a:moveTo>
                                <a:lnTo>
                                  <a:pt x="17" y="29"/>
                                </a:lnTo>
                                <a:lnTo>
                                  <a:pt x="17" y="29"/>
                                </a:lnTo>
                                <a:lnTo>
                                  <a:pt x="17" y="29"/>
                                </a:lnTo>
                                <a:lnTo>
                                  <a:pt x="17" y="29"/>
                                </a:lnTo>
                                <a:close/>
                                <a:moveTo>
                                  <a:pt x="17" y="29"/>
                                </a:moveTo>
                                <a:lnTo>
                                  <a:pt x="17" y="29"/>
                                </a:lnTo>
                                <a:lnTo>
                                  <a:pt x="17" y="29"/>
                                </a:lnTo>
                                <a:lnTo>
                                  <a:pt x="17" y="29"/>
                                </a:lnTo>
                                <a:lnTo>
                                  <a:pt x="17" y="29"/>
                                </a:lnTo>
                                <a:close/>
                                <a:moveTo>
                                  <a:pt x="18" y="29"/>
                                </a:moveTo>
                                <a:lnTo>
                                  <a:pt x="18" y="29"/>
                                </a:lnTo>
                                <a:lnTo>
                                  <a:pt x="18" y="29"/>
                                </a:lnTo>
                                <a:lnTo>
                                  <a:pt x="18" y="29"/>
                                </a:lnTo>
                                <a:lnTo>
                                  <a:pt x="18" y="29"/>
                                </a:lnTo>
                                <a:close/>
                                <a:moveTo>
                                  <a:pt x="18" y="29"/>
                                </a:moveTo>
                                <a:lnTo>
                                  <a:pt x="18" y="29"/>
                                </a:lnTo>
                                <a:lnTo>
                                  <a:pt x="18" y="29"/>
                                </a:lnTo>
                                <a:lnTo>
                                  <a:pt x="18" y="29"/>
                                </a:lnTo>
                                <a:lnTo>
                                  <a:pt x="18" y="29"/>
                                </a:lnTo>
                                <a:close/>
                                <a:moveTo>
                                  <a:pt x="18" y="29"/>
                                </a:moveTo>
                                <a:lnTo>
                                  <a:pt x="18" y="29"/>
                                </a:lnTo>
                                <a:lnTo>
                                  <a:pt x="18" y="29"/>
                                </a:lnTo>
                                <a:lnTo>
                                  <a:pt x="18" y="29"/>
                                </a:lnTo>
                                <a:lnTo>
                                  <a:pt x="18" y="29"/>
                                </a:lnTo>
                                <a:close/>
                                <a:moveTo>
                                  <a:pt x="19" y="29"/>
                                </a:moveTo>
                                <a:lnTo>
                                  <a:pt x="19" y="29"/>
                                </a:lnTo>
                                <a:lnTo>
                                  <a:pt x="19" y="29"/>
                                </a:lnTo>
                                <a:lnTo>
                                  <a:pt x="19" y="29"/>
                                </a:lnTo>
                                <a:lnTo>
                                  <a:pt x="19" y="29"/>
                                </a:lnTo>
                                <a:close/>
                                <a:moveTo>
                                  <a:pt x="19" y="29"/>
                                </a:moveTo>
                                <a:lnTo>
                                  <a:pt x="19" y="29"/>
                                </a:lnTo>
                                <a:lnTo>
                                  <a:pt x="19" y="29"/>
                                </a:lnTo>
                                <a:lnTo>
                                  <a:pt x="19" y="29"/>
                                </a:lnTo>
                                <a:lnTo>
                                  <a:pt x="19" y="29"/>
                                </a:lnTo>
                                <a:close/>
                                <a:moveTo>
                                  <a:pt x="19" y="29"/>
                                </a:moveTo>
                                <a:lnTo>
                                  <a:pt x="19" y="29"/>
                                </a:lnTo>
                                <a:lnTo>
                                  <a:pt x="19" y="29"/>
                                </a:lnTo>
                                <a:lnTo>
                                  <a:pt x="19" y="29"/>
                                </a:lnTo>
                                <a:lnTo>
                                  <a:pt x="19" y="29"/>
                                </a:lnTo>
                                <a:close/>
                                <a:moveTo>
                                  <a:pt x="19" y="29"/>
                                </a:moveTo>
                                <a:lnTo>
                                  <a:pt x="20" y="29"/>
                                </a:lnTo>
                                <a:lnTo>
                                  <a:pt x="20" y="29"/>
                                </a:lnTo>
                                <a:lnTo>
                                  <a:pt x="19" y="29"/>
                                </a:lnTo>
                                <a:lnTo>
                                  <a:pt x="19" y="29"/>
                                </a:lnTo>
                                <a:close/>
                                <a:moveTo>
                                  <a:pt x="20" y="29"/>
                                </a:moveTo>
                                <a:lnTo>
                                  <a:pt x="20" y="29"/>
                                </a:lnTo>
                                <a:lnTo>
                                  <a:pt x="20" y="29"/>
                                </a:lnTo>
                                <a:lnTo>
                                  <a:pt x="20" y="29"/>
                                </a:lnTo>
                                <a:lnTo>
                                  <a:pt x="20" y="29"/>
                                </a:lnTo>
                                <a:close/>
                                <a:moveTo>
                                  <a:pt x="20" y="29"/>
                                </a:moveTo>
                                <a:lnTo>
                                  <a:pt x="20" y="29"/>
                                </a:lnTo>
                                <a:lnTo>
                                  <a:pt x="20" y="29"/>
                                </a:lnTo>
                                <a:lnTo>
                                  <a:pt x="20" y="29"/>
                                </a:lnTo>
                                <a:lnTo>
                                  <a:pt x="20" y="29"/>
                                </a:lnTo>
                                <a:close/>
                                <a:moveTo>
                                  <a:pt x="20" y="29"/>
                                </a:moveTo>
                                <a:lnTo>
                                  <a:pt x="21" y="29"/>
                                </a:lnTo>
                                <a:lnTo>
                                  <a:pt x="21" y="29"/>
                                </a:lnTo>
                                <a:lnTo>
                                  <a:pt x="20" y="29"/>
                                </a:lnTo>
                                <a:lnTo>
                                  <a:pt x="20" y="29"/>
                                </a:lnTo>
                                <a:close/>
                                <a:moveTo>
                                  <a:pt x="21" y="29"/>
                                </a:moveTo>
                                <a:lnTo>
                                  <a:pt x="21" y="29"/>
                                </a:lnTo>
                                <a:lnTo>
                                  <a:pt x="21" y="29"/>
                                </a:lnTo>
                                <a:lnTo>
                                  <a:pt x="21" y="29"/>
                                </a:lnTo>
                                <a:lnTo>
                                  <a:pt x="21" y="29"/>
                                </a:lnTo>
                                <a:close/>
                                <a:moveTo>
                                  <a:pt x="21" y="29"/>
                                </a:moveTo>
                                <a:lnTo>
                                  <a:pt x="21" y="29"/>
                                </a:lnTo>
                                <a:lnTo>
                                  <a:pt x="21" y="29"/>
                                </a:lnTo>
                                <a:lnTo>
                                  <a:pt x="21" y="29"/>
                                </a:lnTo>
                                <a:lnTo>
                                  <a:pt x="21" y="29"/>
                                </a:lnTo>
                                <a:close/>
                                <a:moveTo>
                                  <a:pt x="21" y="29"/>
                                </a:moveTo>
                                <a:lnTo>
                                  <a:pt x="22" y="29"/>
                                </a:lnTo>
                                <a:lnTo>
                                  <a:pt x="22" y="29"/>
                                </a:lnTo>
                                <a:lnTo>
                                  <a:pt x="21" y="29"/>
                                </a:lnTo>
                                <a:lnTo>
                                  <a:pt x="21" y="29"/>
                                </a:lnTo>
                                <a:close/>
                                <a:moveTo>
                                  <a:pt x="22" y="29"/>
                                </a:moveTo>
                                <a:lnTo>
                                  <a:pt x="22" y="29"/>
                                </a:lnTo>
                                <a:lnTo>
                                  <a:pt x="22" y="29"/>
                                </a:lnTo>
                                <a:lnTo>
                                  <a:pt x="22" y="29"/>
                                </a:lnTo>
                                <a:lnTo>
                                  <a:pt x="22" y="29"/>
                                </a:lnTo>
                                <a:close/>
                                <a:moveTo>
                                  <a:pt x="22" y="29"/>
                                </a:moveTo>
                                <a:lnTo>
                                  <a:pt x="22" y="29"/>
                                </a:lnTo>
                                <a:lnTo>
                                  <a:pt x="22" y="29"/>
                                </a:lnTo>
                                <a:lnTo>
                                  <a:pt x="22" y="29"/>
                                </a:lnTo>
                                <a:lnTo>
                                  <a:pt x="22" y="29"/>
                                </a:lnTo>
                                <a:close/>
                                <a:moveTo>
                                  <a:pt x="22" y="29"/>
                                </a:moveTo>
                                <a:lnTo>
                                  <a:pt x="22" y="29"/>
                                </a:lnTo>
                                <a:lnTo>
                                  <a:pt x="22" y="29"/>
                                </a:lnTo>
                                <a:lnTo>
                                  <a:pt x="22" y="29"/>
                                </a:lnTo>
                                <a:lnTo>
                                  <a:pt x="22" y="29"/>
                                </a:lnTo>
                                <a:close/>
                                <a:moveTo>
                                  <a:pt x="23" y="29"/>
                                </a:moveTo>
                                <a:lnTo>
                                  <a:pt x="23" y="29"/>
                                </a:lnTo>
                                <a:lnTo>
                                  <a:pt x="23" y="29"/>
                                </a:lnTo>
                                <a:lnTo>
                                  <a:pt x="23" y="29"/>
                                </a:lnTo>
                                <a:lnTo>
                                  <a:pt x="23" y="29"/>
                                </a:lnTo>
                                <a:close/>
                                <a:moveTo>
                                  <a:pt x="23" y="29"/>
                                </a:moveTo>
                                <a:lnTo>
                                  <a:pt x="23" y="29"/>
                                </a:lnTo>
                                <a:lnTo>
                                  <a:pt x="23" y="29"/>
                                </a:lnTo>
                                <a:lnTo>
                                  <a:pt x="23" y="29"/>
                                </a:lnTo>
                                <a:lnTo>
                                  <a:pt x="23" y="29"/>
                                </a:lnTo>
                                <a:close/>
                                <a:moveTo>
                                  <a:pt x="23" y="29"/>
                                </a:moveTo>
                                <a:lnTo>
                                  <a:pt x="23" y="29"/>
                                </a:lnTo>
                                <a:lnTo>
                                  <a:pt x="23" y="29"/>
                                </a:lnTo>
                                <a:lnTo>
                                  <a:pt x="23" y="29"/>
                                </a:lnTo>
                                <a:lnTo>
                                  <a:pt x="23" y="29"/>
                                </a:lnTo>
                                <a:close/>
                                <a:moveTo>
                                  <a:pt x="24" y="29"/>
                                </a:moveTo>
                                <a:lnTo>
                                  <a:pt x="24" y="29"/>
                                </a:lnTo>
                                <a:lnTo>
                                  <a:pt x="24" y="29"/>
                                </a:lnTo>
                                <a:lnTo>
                                  <a:pt x="24" y="29"/>
                                </a:lnTo>
                                <a:lnTo>
                                  <a:pt x="24" y="29"/>
                                </a:lnTo>
                                <a:close/>
                                <a:moveTo>
                                  <a:pt x="24" y="29"/>
                                </a:moveTo>
                                <a:lnTo>
                                  <a:pt x="24" y="29"/>
                                </a:lnTo>
                                <a:lnTo>
                                  <a:pt x="24" y="29"/>
                                </a:lnTo>
                                <a:lnTo>
                                  <a:pt x="24" y="29"/>
                                </a:lnTo>
                                <a:lnTo>
                                  <a:pt x="24" y="29"/>
                                </a:lnTo>
                                <a:close/>
                                <a:moveTo>
                                  <a:pt x="24" y="29"/>
                                </a:moveTo>
                                <a:lnTo>
                                  <a:pt x="24" y="29"/>
                                </a:lnTo>
                                <a:lnTo>
                                  <a:pt x="24" y="29"/>
                                </a:lnTo>
                                <a:lnTo>
                                  <a:pt x="24" y="29"/>
                                </a:lnTo>
                                <a:lnTo>
                                  <a:pt x="24" y="29"/>
                                </a:lnTo>
                                <a:close/>
                                <a:moveTo>
                                  <a:pt x="24" y="29"/>
                                </a:moveTo>
                                <a:lnTo>
                                  <a:pt x="25" y="29"/>
                                </a:lnTo>
                                <a:lnTo>
                                  <a:pt x="25" y="29"/>
                                </a:lnTo>
                                <a:lnTo>
                                  <a:pt x="24" y="29"/>
                                </a:lnTo>
                                <a:lnTo>
                                  <a:pt x="24" y="29"/>
                                </a:lnTo>
                                <a:close/>
                                <a:moveTo>
                                  <a:pt x="25" y="29"/>
                                </a:moveTo>
                                <a:lnTo>
                                  <a:pt x="25" y="29"/>
                                </a:lnTo>
                                <a:lnTo>
                                  <a:pt x="25" y="29"/>
                                </a:lnTo>
                                <a:lnTo>
                                  <a:pt x="25" y="29"/>
                                </a:lnTo>
                                <a:lnTo>
                                  <a:pt x="25" y="29"/>
                                </a:lnTo>
                                <a:close/>
                                <a:moveTo>
                                  <a:pt x="25" y="29"/>
                                </a:moveTo>
                                <a:lnTo>
                                  <a:pt x="25" y="29"/>
                                </a:lnTo>
                                <a:lnTo>
                                  <a:pt x="25" y="29"/>
                                </a:lnTo>
                                <a:lnTo>
                                  <a:pt x="25" y="29"/>
                                </a:lnTo>
                                <a:lnTo>
                                  <a:pt x="25" y="29"/>
                                </a:lnTo>
                                <a:close/>
                                <a:moveTo>
                                  <a:pt x="25" y="29"/>
                                </a:moveTo>
                                <a:lnTo>
                                  <a:pt x="26" y="29"/>
                                </a:lnTo>
                                <a:lnTo>
                                  <a:pt x="26" y="29"/>
                                </a:lnTo>
                                <a:lnTo>
                                  <a:pt x="25" y="29"/>
                                </a:lnTo>
                                <a:lnTo>
                                  <a:pt x="25" y="29"/>
                                </a:lnTo>
                                <a:close/>
                                <a:moveTo>
                                  <a:pt x="26" y="29"/>
                                </a:moveTo>
                                <a:lnTo>
                                  <a:pt x="26" y="29"/>
                                </a:lnTo>
                                <a:lnTo>
                                  <a:pt x="26" y="29"/>
                                </a:lnTo>
                                <a:lnTo>
                                  <a:pt x="26" y="29"/>
                                </a:lnTo>
                                <a:lnTo>
                                  <a:pt x="26" y="29"/>
                                </a:lnTo>
                                <a:close/>
                                <a:moveTo>
                                  <a:pt x="26" y="29"/>
                                </a:moveTo>
                                <a:lnTo>
                                  <a:pt x="26" y="29"/>
                                </a:lnTo>
                                <a:lnTo>
                                  <a:pt x="26" y="29"/>
                                </a:lnTo>
                                <a:lnTo>
                                  <a:pt x="26" y="29"/>
                                </a:lnTo>
                                <a:lnTo>
                                  <a:pt x="26" y="29"/>
                                </a:lnTo>
                                <a:close/>
                                <a:moveTo>
                                  <a:pt x="26" y="29"/>
                                </a:moveTo>
                                <a:lnTo>
                                  <a:pt x="27" y="29"/>
                                </a:lnTo>
                                <a:lnTo>
                                  <a:pt x="27" y="29"/>
                                </a:lnTo>
                                <a:lnTo>
                                  <a:pt x="26" y="29"/>
                                </a:lnTo>
                                <a:lnTo>
                                  <a:pt x="26" y="29"/>
                                </a:lnTo>
                                <a:close/>
                                <a:moveTo>
                                  <a:pt x="27" y="29"/>
                                </a:moveTo>
                                <a:lnTo>
                                  <a:pt x="27" y="29"/>
                                </a:lnTo>
                                <a:lnTo>
                                  <a:pt x="27" y="29"/>
                                </a:lnTo>
                                <a:lnTo>
                                  <a:pt x="27" y="29"/>
                                </a:lnTo>
                                <a:lnTo>
                                  <a:pt x="27" y="29"/>
                                </a:lnTo>
                                <a:close/>
                                <a:moveTo>
                                  <a:pt x="27" y="29"/>
                                </a:moveTo>
                                <a:lnTo>
                                  <a:pt x="27" y="29"/>
                                </a:lnTo>
                                <a:lnTo>
                                  <a:pt x="27" y="29"/>
                                </a:lnTo>
                                <a:lnTo>
                                  <a:pt x="27" y="29"/>
                                </a:lnTo>
                                <a:lnTo>
                                  <a:pt x="27" y="29"/>
                                </a:lnTo>
                                <a:close/>
                                <a:moveTo>
                                  <a:pt x="27" y="29"/>
                                </a:moveTo>
                                <a:lnTo>
                                  <a:pt x="27" y="29"/>
                                </a:lnTo>
                                <a:lnTo>
                                  <a:pt x="27" y="29"/>
                                </a:lnTo>
                                <a:lnTo>
                                  <a:pt x="27" y="29"/>
                                </a:lnTo>
                                <a:lnTo>
                                  <a:pt x="27" y="29"/>
                                </a:lnTo>
                                <a:close/>
                                <a:moveTo>
                                  <a:pt x="28" y="29"/>
                                </a:moveTo>
                                <a:lnTo>
                                  <a:pt x="28" y="29"/>
                                </a:lnTo>
                                <a:lnTo>
                                  <a:pt x="28" y="29"/>
                                </a:lnTo>
                                <a:lnTo>
                                  <a:pt x="28" y="29"/>
                                </a:lnTo>
                                <a:lnTo>
                                  <a:pt x="28" y="29"/>
                                </a:lnTo>
                                <a:close/>
                                <a:moveTo>
                                  <a:pt x="28" y="29"/>
                                </a:moveTo>
                                <a:lnTo>
                                  <a:pt x="28" y="29"/>
                                </a:lnTo>
                                <a:lnTo>
                                  <a:pt x="28" y="29"/>
                                </a:lnTo>
                                <a:lnTo>
                                  <a:pt x="28" y="29"/>
                                </a:lnTo>
                                <a:lnTo>
                                  <a:pt x="28" y="29"/>
                                </a:lnTo>
                                <a:close/>
                                <a:moveTo>
                                  <a:pt x="28" y="29"/>
                                </a:moveTo>
                                <a:lnTo>
                                  <a:pt x="28" y="29"/>
                                </a:lnTo>
                                <a:lnTo>
                                  <a:pt x="28" y="29"/>
                                </a:lnTo>
                                <a:lnTo>
                                  <a:pt x="28" y="29"/>
                                </a:lnTo>
                                <a:lnTo>
                                  <a:pt x="28"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1" y="29"/>
                                </a:lnTo>
                                <a:lnTo>
                                  <a:pt x="31" y="29"/>
                                </a:lnTo>
                                <a:lnTo>
                                  <a:pt x="30" y="29"/>
                                </a:lnTo>
                                <a:lnTo>
                                  <a:pt x="30" y="29"/>
                                </a:lnTo>
                                <a:close/>
                                <a:moveTo>
                                  <a:pt x="31" y="29"/>
                                </a:moveTo>
                                <a:lnTo>
                                  <a:pt x="31" y="29"/>
                                </a:lnTo>
                                <a:lnTo>
                                  <a:pt x="31" y="29"/>
                                </a:lnTo>
                                <a:lnTo>
                                  <a:pt x="31" y="29"/>
                                </a:lnTo>
                                <a:lnTo>
                                  <a:pt x="31" y="29"/>
                                </a:lnTo>
                                <a:close/>
                                <a:moveTo>
                                  <a:pt x="31" y="29"/>
                                </a:moveTo>
                                <a:lnTo>
                                  <a:pt x="31" y="29"/>
                                </a:lnTo>
                                <a:lnTo>
                                  <a:pt x="31" y="29"/>
                                </a:lnTo>
                                <a:lnTo>
                                  <a:pt x="31" y="29"/>
                                </a:lnTo>
                                <a:lnTo>
                                  <a:pt x="31" y="29"/>
                                </a:lnTo>
                                <a:close/>
                                <a:moveTo>
                                  <a:pt x="31" y="29"/>
                                </a:moveTo>
                                <a:lnTo>
                                  <a:pt x="32" y="29"/>
                                </a:lnTo>
                                <a:lnTo>
                                  <a:pt x="32" y="29"/>
                                </a:lnTo>
                                <a:lnTo>
                                  <a:pt x="31" y="29"/>
                                </a:lnTo>
                                <a:lnTo>
                                  <a:pt x="31" y="29"/>
                                </a:lnTo>
                                <a:close/>
                                <a:moveTo>
                                  <a:pt x="32" y="29"/>
                                </a:moveTo>
                                <a:lnTo>
                                  <a:pt x="32" y="29"/>
                                </a:lnTo>
                                <a:lnTo>
                                  <a:pt x="32" y="29"/>
                                </a:lnTo>
                                <a:lnTo>
                                  <a:pt x="32" y="29"/>
                                </a:lnTo>
                                <a:lnTo>
                                  <a:pt x="32" y="29"/>
                                </a:lnTo>
                                <a:close/>
                                <a:moveTo>
                                  <a:pt x="32" y="29"/>
                                </a:moveTo>
                                <a:lnTo>
                                  <a:pt x="32" y="29"/>
                                </a:lnTo>
                                <a:lnTo>
                                  <a:pt x="32" y="29"/>
                                </a:lnTo>
                                <a:lnTo>
                                  <a:pt x="32" y="29"/>
                                </a:lnTo>
                                <a:lnTo>
                                  <a:pt x="32" y="29"/>
                                </a:lnTo>
                                <a:close/>
                                <a:moveTo>
                                  <a:pt x="32" y="29"/>
                                </a:moveTo>
                                <a:lnTo>
                                  <a:pt x="32" y="29"/>
                                </a:lnTo>
                                <a:lnTo>
                                  <a:pt x="32" y="29"/>
                                </a:lnTo>
                                <a:lnTo>
                                  <a:pt x="32" y="29"/>
                                </a:lnTo>
                                <a:lnTo>
                                  <a:pt x="32" y="29"/>
                                </a:lnTo>
                                <a:close/>
                                <a:moveTo>
                                  <a:pt x="33" y="29"/>
                                </a:moveTo>
                                <a:lnTo>
                                  <a:pt x="33" y="29"/>
                                </a:lnTo>
                                <a:lnTo>
                                  <a:pt x="33" y="29"/>
                                </a:lnTo>
                                <a:lnTo>
                                  <a:pt x="33" y="29"/>
                                </a:lnTo>
                                <a:lnTo>
                                  <a:pt x="33" y="29"/>
                                </a:lnTo>
                                <a:close/>
                                <a:moveTo>
                                  <a:pt x="33" y="29"/>
                                </a:moveTo>
                                <a:lnTo>
                                  <a:pt x="33" y="29"/>
                                </a:lnTo>
                                <a:lnTo>
                                  <a:pt x="33" y="29"/>
                                </a:lnTo>
                                <a:lnTo>
                                  <a:pt x="33" y="29"/>
                                </a:lnTo>
                                <a:lnTo>
                                  <a:pt x="33" y="29"/>
                                </a:lnTo>
                                <a:close/>
                                <a:moveTo>
                                  <a:pt x="33" y="29"/>
                                </a:moveTo>
                                <a:lnTo>
                                  <a:pt x="33" y="29"/>
                                </a:lnTo>
                                <a:lnTo>
                                  <a:pt x="33" y="29"/>
                                </a:lnTo>
                                <a:lnTo>
                                  <a:pt x="33" y="29"/>
                                </a:lnTo>
                                <a:lnTo>
                                  <a:pt x="33" y="29"/>
                                </a:lnTo>
                                <a:close/>
                                <a:moveTo>
                                  <a:pt x="34" y="29"/>
                                </a:moveTo>
                                <a:lnTo>
                                  <a:pt x="34" y="29"/>
                                </a:lnTo>
                                <a:lnTo>
                                  <a:pt x="34" y="29"/>
                                </a:lnTo>
                                <a:lnTo>
                                  <a:pt x="34" y="29"/>
                                </a:lnTo>
                                <a:lnTo>
                                  <a:pt x="34" y="29"/>
                                </a:lnTo>
                                <a:close/>
                                <a:moveTo>
                                  <a:pt x="34" y="29"/>
                                </a:moveTo>
                                <a:lnTo>
                                  <a:pt x="34" y="29"/>
                                </a:lnTo>
                                <a:lnTo>
                                  <a:pt x="34" y="29"/>
                                </a:lnTo>
                                <a:lnTo>
                                  <a:pt x="34" y="29"/>
                                </a:lnTo>
                                <a:lnTo>
                                  <a:pt x="34" y="29"/>
                                </a:lnTo>
                                <a:close/>
                                <a:moveTo>
                                  <a:pt x="34" y="29"/>
                                </a:moveTo>
                                <a:lnTo>
                                  <a:pt x="34" y="29"/>
                                </a:lnTo>
                                <a:lnTo>
                                  <a:pt x="34" y="29"/>
                                </a:lnTo>
                                <a:lnTo>
                                  <a:pt x="34" y="29"/>
                                </a:lnTo>
                                <a:lnTo>
                                  <a:pt x="34" y="29"/>
                                </a:lnTo>
                                <a:close/>
                                <a:moveTo>
                                  <a:pt x="35" y="29"/>
                                </a:moveTo>
                                <a:lnTo>
                                  <a:pt x="35" y="29"/>
                                </a:lnTo>
                                <a:lnTo>
                                  <a:pt x="35" y="29"/>
                                </a:lnTo>
                                <a:lnTo>
                                  <a:pt x="35" y="29"/>
                                </a:lnTo>
                                <a:lnTo>
                                  <a:pt x="35" y="29"/>
                                </a:lnTo>
                                <a:close/>
                                <a:moveTo>
                                  <a:pt x="35" y="29"/>
                                </a:moveTo>
                                <a:lnTo>
                                  <a:pt x="35" y="29"/>
                                </a:lnTo>
                                <a:lnTo>
                                  <a:pt x="35" y="29"/>
                                </a:lnTo>
                                <a:lnTo>
                                  <a:pt x="35" y="29"/>
                                </a:lnTo>
                                <a:lnTo>
                                  <a:pt x="35" y="29"/>
                                </a:lnTo>
                                <a:close/>
                                <a:moveTo>
                                  <a:pt x="35" y="29"/>
                                </a:moveTo>
                                <a:lnTo>
                                  <a:pt x="35" y="29"/>
                                </a:lnTo>
                                <a:lnTo>
                                  <a:pt x="35" y="29"/>
                                </a:lnTo>
                                <a:lnTo>
                                  <a:pt x="35" y="29"/>
                                </a:lnTo>
                                <a:lnTo>
                                  <a:pt x="35" y="29"/>
                                </a:lnTo>
                                <a:close/>
                                <a:moveTo>
                                  <a:pt x="35" y="29"/>
                                </a:moveTo>
                                <a:lnTo>
                                  <a:pt x="36" y="29"/>
                                </a:lnTo>
                                <a:lnTo>
                                  <a:pt x="36" y="29"/>
                                </a:lnTo>
                                <a:lnTo>
                                  <a:pt x="35" y="29"/>
                                </a:lnTo>
                                <a:lnTo>
                                  <a:pt x="35" y="29"/>
                                </a:lnTo>
                                <a:close/>
                                <a:moveTo>
                                  <a:pt x="36" y="29"/>
                                </a:moveTo>
                                <a:lnTo>
                                  <a:pt x="36" y="29"/>
                                </a:lnTo>
                                <a:lnTo>
                                  <a:pt x="36" y="29"/>
                                </a:lnTo>
                                <a:lnTo>
                                  <a:pt x="36" y="29"/>
                                </a:lnTo>
                                <a:lnTo>
                                  <a:pt x="36" y="29"/>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8"/>
                                </a:lnTo>
                                <a:lnTo>
                                  <a:pt x="36" y="28"/>
                                </a:lnTo>
                                <a:lnTo>
                                  <a:pt x="36" y="28"/>
                                </a:lnTo>
                                <a:lnTo>
                                  <a:pt x="36" y="28"/>
                                </a:lnTo>
                                <a:close/>
                                <a:moveTo>
                                  <a:pt x="36" y="28"/>
                                </a:moveTo>
                                <a:lnTo>
                                  <a:pt x="36" y="27"/>
                                </a:lnTo>
                                <a:lnTo>
                                  <a:pt x="36" y="27"/>
                                </a:lnTo>
                                <a:lnTo>
                                  <a:pt x="36" y="28"/>
                                </a:lnTo>
                                <a:lnTo>
                                  <a:pt x="36" y="28"/>
                                </a:lnTo>
                                <a:close/>
                                <a:moveTo>
                                  <a:pt x="36" y="27"/>
                                </a:moveTo>
                                <a:lnTo>
                                  <a:pt x="36" y="27"/>
                                </a:lnTo>
                                <a:lnTo>
                                  <a:pt x="36" y="27"/>
                                </a:lnTo>
                                <a:lnTo>
                                  <a:pt x="36" y="27"/>
                                </a:lnTo>
                                <a:lnTo>
                                  <a:pt x="36" y="27"/>
                                </a:lnTo>
                                <a:close/>
                                <a:moveTo>
                                  <a:pt x="36" y="27"/>
                                </a:moveTo>
                                <a:lnTo>
                                  <a:pt x="36" y="27"/>
                                </a:lnTo>
                                <a:lnTo>
                                  <a:pt x="36" y="27"/>
                                </a:lnTo>
                                <a:lnTo>
                                  <a:pt x="36" y="27"/>
                                </a:lnTo>
                                <a:lnTo>
                                  <a:pt x="36" y="27"/>
                                </a:lnTo>
                                <a:close/>
                                <a:moveTo>
                                  <a:pt x="36" y="27"/>
                                </a:moveTo>
                                <a:lnTo>
                                  <a:pt x="36" y="26"/>
                                </a:lnTo>
                                <a:lnTo>
                                  <a:pt x="36" y="26"/>
                                </a:lnTo>
                                <a:lnTo>
                                  <a:pt x="36" y="27"/>
                                </a:lnTo>
                                <a:lnTo>
                                  <a:pt x="36" y="27"/>
                                </a:lnTo>
                                <a:close/>
                                <a:moveTo>
                                  <a:pt x="36" y="26"/>
                                </a:moveTo>
                                <a:lnTo>
                                  <a:pt x="36" y="26"/>
                                </a:lnTo>
                                <a:lnTo>
                                  <a:pt x="36" y="26"/>
                                </a:lnTo>
                                <a:lnTo>
                                  <a:pt x="36" y="26"/>
                                </a:lnTo>
                                <a:lnTo>
                                  <a:pt x="36" y="26"/>
                                </a:lnTo>
                                <a:close/>
                                <a:moveTo>
                                  <a:pt x="36" y="26"/>
                                </a:moveTo>
                                <a:lnTo>
                                  <a:pt x="36" y="26"/>
                                </a:lnTo>
                                <a:lnTo>
                                  <a:pt x="36" y="26"/>
                                </a:lnTo>
                                <a:lnTo>
                                  <a:pt x="36" y="26"/>
                                </a:lnTo>
                                <a:lnTo>
                                  <a:pt x="36" y="26"/>
                                </a:lnTo>
                                <a:close/>
                                <a:moveTo>
                                  <a:pt x="36" y="26"/>
                                </a:moveTo>
                                <a:lnTo>
                                  <a:pt x="36" y="25"/>
                                </a:lnTo>
                                <a:lnTo>
                                  <a:pt x="36" y="25"/>
                                </a:lnTo>
                                <a:lnTo>
                                  <a:pt x="36" y="26"/>
                                </a:lnTo>
                                <a:lnTo>
                                  <a:pt x="36" y="26"/>
                                </a:lnTo>
                                <a:close/>
                                <a:moveTo>
                                  <a:pt x="36" y="25"/>
                                </a:moveTo>
                                <a:lnTo>
                                  <a:pt x="36" y="25"/>
                                </a:lnTo>
                                <a:lnTo>
                                  <a:pt x="36" y="25"/>
                                </a:lnTo>
                                <a:lnTo>
                                  <a:pt x="36" y="25"/>
                                </a:lnTo>
                                <a:lnTo>
                                  <a:pt x="36" y="25"/>
                                </a:lnTo>
                                <a:close/>
                                <a:moveTo>
                                  <a:pt x="36" y="25"/>
                                </a:moveTo>
                                <a:lnTo>
                                  <a:pt x="36" y="25"/>
                                </a:lnTo>
                                <a:lnTo>
                                  <a:pt x="36" y="25"/>
                                </a:lnTo>
                                <a:lnTo>
                                  <a:pt x="36" y="25"/>
                                </a:lnTo>
                                <a:lnTo>
                                  <a:pt x="36" y="25"/>
                                </a:lnTo>
                                <a:close/>
                                <a:moveTo>
                                  <a:pt x="36" y="25"/>
                                </a:moveTo>
                                <a:lnTo>
                                  <a:pt x="36" y="24"/>
                                </a:lnTo>
                                <a:lnTo>
                                  <a:pt x="36" y="24"/>
                                </a:lnTo>
                                <a:lnTo>
                                  <a:pt x="36" y="25"/>
                                </a:lnTo>
                                <a:lnTo>
                                  <a:pt x="36" y="25"/>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4"/>
                                </a:moveTo>
                                <a:lnTo>
                                  <a:pt x="36" y="24"/>
                                </a:lnTo>
                                <a:lnTo>
                                  <a:pt x="36" y="24"/>
                                </a:lnTo>
                                <a:lnTo>
                                  <a:pt x="36" y="24"/>
                                </a:lnTo>
                                <a:lnTo>
                                  <a:pt x="36" y="24"/>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3"/>
                                </a:moveTo>
                                <a:lnTo>
                                  <a:pt x="36" y="23"/>
                                </a:lnTo>
                                <a:lnTo>
                                  <a:pt x="36" y="23"/>
                                </a:lnTo>
                                <a:lnTo>
                                  <a:pt x="36" y="23"/>
                                </a:lnTo>
                                <a:lnTo>
                                  <a:pt x="36" y="23"/>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2"/>
                                </a:moveTo>
                                <a:lnTo>
                                  <a:pt x="36" y="22"/>
                                </a:lnTo>
                                <a:lnTo>
                                  <a:pt x="36" y="22"/>
                                </a:lnTo>
                                <a:lnTo>
                                  <a:pt x="36" y="22"/>
                                </a:lnTo>
                                <a:lnTo>
                                  <a:pt x="36" y="22"/>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1"/>
                                </a:moveTo>
                                <a:lnTo>
                                  <a:pt x="36" y="21"/>
                                </a:lnTo>
                                <a:lnTo>
                                  <a:pt x="36" y="21"/>
                                </a:lnTo>
                                <a:lnTo>
                                  <a:pt x="36" y="21"/>
                                </a:lnTo>
                                <a:lnTo>
                                  <a:pt x="36" y="21"/>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20"/>
                                </a:lnTo>
                                <a:lnTo>
                                  <a:pt x="36" y="20"/>
                                </a:lnTo>
                                <a:lnTo>
                                  <a:pt x="36" y="20"/>
                                </a:lnTo>
                                <a:lnTo>
                                  <a:pt x="36" y="20"/>
                                </a:lnTo>
                                <a:close/>
                                <a:moveTo>
                                  <a:pt x="36" y="20"/>
                                </a:moveTo>
                                <a:lnTo>
                                  <a:pt x="36" y="19"/>
                                </a:lnTo>
                                <a:lnTo>
                                  <a:pt x="36" y="19"/>
                                </a:lnTo>
                                <a:lnTo>
                                  <a:pt x="36" y="20"/>
                                </a:lnTo>
                                <a:lnTo>
                                  <a:pt x="36" y="20"/>
                                </a:lnTo>
                                <a:close/>
                                <a:moveTo>
                                  <a:pt x="36" y="19"/>
                                </a:moveTo>
                                <a:lnTo>
                                  <a:pt x="36" y="19"/>
                                </a:lnTo>
                                <a:lnTo>
                                  <a:pt x="36" y="19"/>
                                </a:lnTo>
                                <a:lnTo>
                                  <a:pt x="36" y="19"/>
                                </a:lnTo>
                                <a:lnTo>
                                  <a:pt x="36" y="19"/>
                                </a:lnTo>
                                <a:close/>
                                <a:moveTo>
                                  <a:pt x="36" y="19"/>
                                </a:moveTo>
                                <a:lnTo>
                                  <a:pt x="36" y="19"/>
                                </a:lnTo>
                                <a:lnTo>
                                  <a:pt x="36" y="19"/>
                                </a:lnTo>
                                <a:lnTo>
                                  <a:pt x="36" y="19"/>
                                </a:lnTo>
                                <a:lnTo>
                                  <a:pt x="36" y="19"/>
                                </a:lnTo>
                                <a:close/>
                                <a:moveTo>
                                  <a:pt x="36" y="19"/>
                                </a:moveTo>
                                <a:lnTo>
                                  <a:pt x="36" y="18"/>
                                </a:lnTo>
                                <a:lnTo>
                                  <a:pt x="36" y="18"/>
                                </a:lnTo>
                                <a:lnTo>
                                  <a:pt x="36" y="19"/>
                                </a:lnTo>
                                <a:lnTo>
                                  <a:pt x="36" y="19"/>
                                </a:lnTo>
                                <a:close/>
                                <a:moveTo>
                                  <a:pt x="36" y="18"/>
                                </a:moveTo>
                                <a:lnTo>
                                  <a:pt x="36" y="18"/>
                                </a:lnTo>
                                <a:lnTo>
                                  <a:pt x="36" y="18"/>
                                </a:lnTo>
                                <a:lnTo>
                                  <a:pt x="36" y="18"/>
                                </a:lnTo>
                                <a:lnTo>
                                  <a:pt x="36" y="18"/>
                                </a:lnTo>
                                <a:close/>
                                <a:moveTo>
                                  <a:pt x="36" y="18"/>
                                </a:moveTo>
                                <a:lnTo>
                                  <a:pt x="36" y="18"/>
                                </a:lnTo>
                                <a:lnTo>
                                  <a:pt x="36" y="18"/>
                                </a:lnTo>
                                <a:lnTo>
                                  <a:pt x="36" y="18"/>
                                </a:lnTo>
                                <a:lnTo>
                                  <a:pt x="36" y="18"/>
                                </a:lnTo>
                                <a:close/>
                                <a:moveTo>
                                  <a:pt x="36" y="18"/>
                                </a:moveTo>
                                <a:lnTo>
                                  <a:pt x="36" y="17"/>
                                </a:lnTo>
                                <a:lnTo>
                                  <a:pt x="36" y="17"/>
                                </a:lnTo>
                                <a:lnTo>
                                  <a:pt x="36" y="18"/>
                                </a:lnTo>
                                <a:lnTo>
                                  <a:pt x="36" y="18"/>
                                </a:lnTo>
                                <a:close/>
                                <a:moveTo>
                                  <a:pt x="36" y="17"/>
                                </a:moveTo>
                                <a:lnTo>
                                  <a:pt x="36" y="17"/>
                                </a:lnTo>
                                <a:lnTo>
                                  <a:pt x="36" y="17"/>
                                </a:lnTo>
                                <a:lnTo>
                                  <a:pt x="36" y="17"/>
                                </a:lnTo>
                                <a:lnTo>
                                  <a:pt x="36" y="17"/>
                                </a:lnTo>
                                <a:close/>
                                <a:moveTo>
                                  <a:pt x="36" y="17"/>
                                </a:moveTo>
                                <a:lnTo>
                                  <a:pt x="36" y="17"/>
                                </a:lnTo>
                                <a:lnTo>
                                  <a:pt x="36" y="17"/>
                                </a:lnTo>
                                <a:lnTo>
                                  <a:pt x="36" y="17"/>
                                </a:lnTo>
                                <a:lnTo>
                                  <a:pt x="36" y="17"/>
                                </a:lnTo>
                                <a:close/>
                                <a:moveTo>
                                  <a:pt x="36" y="17"/>
                                </a:moveTo>
                                <a:lnTo>
                                  <a:pt x="36" y="16"/>
                                </a:lnTo>
                                <a:lnTo>
                                  <a:pt x="36" y="16"/>
                                </a:lnTo>
                                <a:lnTo>
                                  <a:pt x="36" y="17"/>
                                </a:lnTo>
                                <a:lnTo>
                                  <a:pt x="36" y="17"/>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6"/>
                                </a:moveTo>
                                <a:lnTo>
                                  <a:pt x="36" y="16"/>
                                </a:lnTo>
                                <a:lnTo>
                                  <a:pt x="36" y="16"/>
                                </a:lnTo>
                                <a:lnTo>
                                  <a:pt x="36" y="16"/>
                                </a:lnTo>
                                <a:lnTo>
                                  <a:pt x="36" y="16"/>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5"/>
                                </a:moveTo>
                                <a:lnTo>
                                  <a:pt x="36" y="15"/>
                                </a:lnTo>
                                <a:lnTo>
                                  <a:pt x="36" y="15"/>
                                </a:lnTo>
                                <a:lnTo>
                                  <a:pt x="36" y="15"/>
                                </a:lnTo>
                                <a:lnTo>
                                  <a:pt x="36" y="15"/>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4"/>
                                </a:moveTo>
                                <a:lnTo>
                                  <a:pt x="36" y="14"/>
                                </a:lnTo>
                                <a:lnTo>
                                  <a:pt x="36" y="14"/>
                                </a:lnTo>
                                <a:lnTo>
                                  <a:pt x="36" y="14"/>
                                </a:lnTo>
                                <a:lnTo>
                                  <a:pt x="36" y="14"/>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3"/>
                                </a:moveTo>
                                <a:lnTo>
                                  <a:pt x="36" y="13"/>
                                </a:lnTo>
                                <a:lnTo>
                                  <a:pt x="36" y="13"/>
                                </a:lnTo>
                                <a:lnTo>
                                  <a:pt x="36" y="13"/>
                                </a:lnTo>
                                <a:lnTo>
                                  <a:pt x="36" y="13"/>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2"/>
                                </a:lnTo>
                                <a:lnTo>
                                  <a:pt x="36" y="12"/>
                                </a:lnTo>
                                <a:lnTo>
                                  <a:pt x="36" y="12"/>
                                </a:lnTo>
                                <a:lnTo>
                                  <a:pt x="36" y="12"/>
                                </a:lnTo>
                                <a:close/>
                                <a:moveTo>
                                  <a:pt x="36" y="12"/>
                                </a:moveTo>
                                <a:lnTo>
                                  <a:pt x="36" y="11"/>
                                </a:lnTo>
                                <a:lnTo>
                                  <a:pt x="36" y="11"/>
                                </a:lnTo>
                                <a:lnTo>
                                  <a:pt x="36" y="12"/>
                                </a:lnTo>
                                <a:lnTo>
                                  <a:pt x="36" y="12"/>
                                </a:lnTo>
                                <a:close/>
                                <a:moveTo>
                                  <a:pt x="36" y="11"/>
                                </a:moveTo>
                                <a:lnTo>
                                  <a:pt x="36" y="11"/>
                                </a:lnTo>
                                <a:lnTo>
                                  <a:pt x="36" y="11"/>
                                </a:lnTo>
                                <a:lnTo>
                                  <a:pt x="36" y="11"/>
                                </a:lnTo>
                                <a:lnTo>
                                  <a:pt x="36" y="11"/>
                                </a:lnTo>
                                <a:close/>
                                <a:moveTo>
                                  <a:pt x="36" y="11"/>
                                </a:moveTo>
                                <a:lnTo>
                                  <a:pt x="36" y="11"/>
                                </a:lnTo>
                                <a:lnTo>
                                  <a:pt x="36" y="11"/>
                                </a:lnTo>
                                <a:lnTo>
                                  <a:pt x="36" y="11"/>
                                </a:lnTo>
                                <a:lnTo>
                                  <a:pt x="36" y="11"/>
                                </a:lnTo>
                                <a:close/>
                                <a:moveTo>
                                  <a:pt x="36" y="11"/>
                                </a:moveTo>
                                <a:lnTo>
                                  <a:pt x="36" y="10"/>
                                </a:lnTo>
                                <a:lnTo>
                                  <a:pt x="36" y="10"/>
                                </a:lnTo>
                                <a:lnTo>
                                  <a:pt x="36" y="11"/>
                                </a:lnTo>
                                <a:lnTo>
                                  <a:pt x="36" y="11"/>
                                </a:lnTo>
                                <a:close/>
                                <a:moveTo>
                                  <a:pt x="36" y="10"/>
                                </a:moveTo>
                                <a:lnTo>
                                  <a:pt x="36" y="10"/>
                                </a:lnTo>
                                <a:lnTo>
                                  <a:pt x="36" y="10"/>
                                </a:lnTo>
                                <a:lnTo>
                                  <a:pt x="36" y="10"/>
                                </a:lnTo>
                                <a:lnTo>
                                  <a:pt x="36" y="10"/>
                                </a:lnTo>
                                <a:close/>
                                <a:moveTo>
                                  <a:pt x="36" y="10"/>
                                </a:moveTo>
                                <a:lnTo>
                                  <a:pt x="36" y="10"/>
                                </a:lnTo>
                                <a:lnTo>
                                  <a:pt x="36" y="10"/>
                                </a:lnTo>
                                <a:lnTo>
                                  <a:pt x="36" y="10"/>
                                </a:lnTo>
                                <a:lnTo>
                                  <a:pt x="36" y="10"/>
                                </a:lnTo>
                                <a:close/>
                                <a:moveTo>
                                  <a:pt x="36" y="10"/>
                                </a:moveTo>
                                <a:lnTo>
                                  <a:pt x="36" y="9"/>
                                </a:lnTo>
                                <a:lnTo>
                                  <a:pt x="36" y="9"/>
                                </a:lnTo>
                                <a:lnTo>
                                  <a:pt x="36" y="10"/>
                                </a:lnTo>
                                <a:lnTo>
                                  <a:pt x="36" y="10"/>
                                </a:lnTo>
                                <a:close/>
                                <a:moveTo>
                                  <a:pt x="36" y="9"/>
                                </a:moveTo>
                                <a:lnTo>
                                  <a:pt x="36" y="9"/>
                                </a:lnTo>
                                <a:lnTo>
                                  <a:pt x="36" y="9"/>
                                </a:lnTo>
                                <a:lnTo>
                                  <a:pt x="36" y="9"/>
                                </a:lnTo>
                                <a:lnTo>
                                  <a:pt x="36" y="9"/>
                                </a:lnTo>
                                <a:close/>
                                <a:moveTo>
                                  <a:pt x="36" y="9"/>
                                </a:moveTo>
                                <a:lnTo>
                                  <a:pt x="36" y="9"/>
                                </a:lnTo>
                                <a:lnTo>
                                  <a:pt x="36" y="9"/>
                                </a:lnTo>
                                <a:lnTo>
                                  <a:pt x="36" y="9"/>
                                </a:lnTo>
                                <a:lnTo>
                                  <a:pt x="36" y="9"/>
                                </a:lnTo>
                                <a:close/>
                                <a:moveTo>
                                  <a:pt x="36" y="9"/>
                                </a:moveTo>
                                <a:lnTo>
                                  <a:pt x="36" y="8"/>
                                </a:lnTo>
                                <a:lnTo>
                                  <a:pt x="36" y="8"/>
                                </a:lnTo>
                                <a:lnTo>
                                  <a:pt x="36" y="9"/>
                                </a:lnTo>
                                <a:lnTo>
                                  <a:pt x="36" y="9"/>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8"/>
                                </a:moveTo>
                                <a:lnTo>
                                  <a:pt x="36" y="8"/>
                                </a:lnTo>
                                <a:lnTo>
                                  <a:pt x="36" y="8"/>
                                </a:lnTo>
                                <a:lnTo>
                                  <a:pt x="36" y="8"/>
                                </a:lnTo>
                                <a:lnTo>
                                  <a:pt x="36" y="8"/>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7"/>
                                </a:moveTo>
                                <a:lnTo>
                                  <a:pt x="36" y="7"/>
                                </a:lnTo>
                                <a:lnTo>
                                  <a:pt x="36" y="7"/>
                                </a:lnTo>
                                <a:lnTo>
                                  <a:pt x="36" y="7"/>
                                </a:lnTo>
                                <a:lnTo>
                                  <a:pt x="36" y="7"/>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6"/>
                                </a:moveTo>
                                <a:lnTo>
                                  <a:pt x="36" y="6"/>
                                </a:lnTo>
                                <a:lnTo>
                                  <a:pt x="36" y="6"/>
                                </a:lnTo>
                                <a:lnTo>
                                  <a:pt x="36" y="6"/>
                                </a:lnTo>
                                <a:lnTo>
                                  <a:pt x="36" y="6"/>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5"/>
                                </a:moveTo>
                                <a:lnTo>
                                  <a:pt x="36" y="5"/>
                                </a:lnTo>
                                <a:lnTo>
                                  <a:pt x="36" y="5"/>
                                </a:lnTo>
                                <a:lnTo>
                                  <a:pt x="36" y="5"/>
                                </a:lnTo>
                                <a:lnTo>
                                  <a:pt x="36" y="5"/>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4"/>
                                </a:lnTo>
                                <a:lnTo>
                                  <a:pt x="36" y="4"/>
                                </a:lnTo>
                                <a:lnTo>
                                  <a:pt x="36" y="4"/>
                                </a:lnTo>
                                <a:lnTo>
                                  <a:pt x="36" y="4"/>
                                </a:lnTo>
                                <a:close/>
                                <a:moveTo>
                                  <a:pt x="36" y="4"/>
                                </a:moveTo>
                                <a:lnTo>
                                  <a:pt x="36" y="3"/>
                                </a:lnTo>
                                <a:lnTo>
                                  <a:pt x="36" y="3"/>
                                </a:lnTo>
                                <a:lnTo>
                                  <a:pt x="36" y="4"/>
                                </a:lnTo>
                                <a:lnTo>
                                  <a:pt x="36" y="4"/>
                                </a:lnTo>
                                <a:close/>
                                <a:moveTo>
                                  <a:pt x="36" y="3"/>
                                </a:moveTo>
                                <a:lnTo>
                                  <a:pt x="36" y="3"/>
                                </a:lnTo>
                                <a:lnTo>
                                  <a:pt x="36" y="3"/>
                                </a:lnTo>
                                <a:lnTo>
                                  <a:pt x="36" y="3"/>
                                </a:lnTo>
                                <a:lnTo>
                                  <a:pt x="36" y="3"/>
                                </a:lnTo>
                                <a:close/>
                                <a:moveTo>
                                  <a:pt x="36" y="3"/>
                                </a:moveTo>
                                <a:lnTo>
                                  <a:pt x="36" y="3"/>
                                </a:lnTo>
                                <a:lnTo>
                                  <a:pt x="36" y="3"/>
                                </a:lnTo>
                                <a:lnTo>
                                  <a:pt x="36" y="3"/>
                                </a:lnTo>
                                <a:lnTo>
                                  <a:pt x="36" y="3"/>
                                </a:lnTo>
                                <a:close/>
                                <a:moveTo>
                                  <a:pt x="36" y="3"/>
                                </a:moveTo>
                                <a:lnTo>
                                  <a:pt x="36" y="2"/>
                                </a:lnTo>
                                <a:lnTo>
                                  <a:pt x="36" y="2"/>
                                </a:lnTo>
                                <a:lnTo>
                                  <a:pt x="36" y="3"/>
                                </a:lnTo>
                                <a:lnTo>
                                  <a:pt x="36" y="3"/>
                                </a:lnTo>
                                <a:close/>
                                <a:moveTo>
                                  <a:pt x="36" y="2"/>
                                </a:moveTo>
                                <a:lnTo>
                                  <a:pt x="36" y="2"/>
                                </a:lnTo>
                                <a:lnTo>
                                  <a:pt x="36" y="2"/>
                                </a:lnTo>
                                <a:lnTo>
                                  <a:pt x="36" y="2"/>
                                </a:lnTo>
                                <a:lnTo>
                                  <a:pt x="36" y="2"/>
                                </a:lnTo>
                                <a:close/>
                                <a:moveTo>
                                  <a:pt x="36" y="2"/>
                                </a:moveTo>
                                <a:lnTo>
                                  <a:pt x="36" y="2"/>
                                </a:lnTo>
                                <a:lnTo>
                                  <a:pt x="36" y="2"/>
                                </a:lnTo>
                                <a:lnTo>
                                  <a:pt x="36" y="2"/>
                                </a:lnTo>
                                <a:lnTo>
                                  <a:pt x="36" y="2"/>
                                </a:lnTo>
                                <a:close/>
                                <a:moveTo>
                                  <a:pt x="36" y="2"/>
                                </a:moveTo>
                                <a:lnTo>
                                  <a:pt x="36" y="1"/>
                                </a:lnTo>
                                <a:lnTo>
                                  <a:pt x="36" y="1"/>
                                </a:lnTo>
                                <a:lnTo>
                                  <a:pt x="36" y="2"/>
                                </a:lnTo>
                                <a:lnTo>
                                  <a:pt x="36" y="2"/>
                                </a:lnTo>
                                <a:close/>
                                <a:moveTo>
                                  <a:pt x="36" y="1"/>
                                </a:moveTo>
                                <a:lnTo>
                                  <a:pt x="36" y="1"/>
                                </a:lnTo>
                                <a:lnTo>
                                  <a:pt x="36" y="1"/>
                                </a:lnTo>
                                <a:lnTo>
                                  <a:pt x="36" y="1"/>
                                </a:lnTo>
                                <a:lnTo>
                                  <a:pt x="36" y="1"/>
                                </a:lnTo>
                                <a:close/>
                                <a:moveTo>
                                  <a:pt x="36" y="1"/>
                                </a:moveTo>
                                <a:lnTo>
                                  <a:pt x="36" y="1"/>
                                </a:lnTo>
                                <a:lnTo>
                                  <a:pt x="36" y="1"/>
                                </a:lnTo>
                                <a:lnTo>
                                  <a:pt x="36" y="1"/>
                                </a:lnTo>
                                <a:lnTo>
                                  <a:pt x="36" y="1"/>
                                </a:lnTo>
                                <a:close/>
                                <a:moveTo>
                                  <a:pt x="36" y="1"/>
                                </a:moveTo>
                                <a:lnTo>
                                  <a:pt x="36" y="0"/>
                                </a:lnTo>
                                <a:lnTo>
                                  <a:pt x="36" y="0"/>
                                </a:lnTo>
                                <a:lnTo>
                                  <a:pt x="36" y="1"/>
                                </a:lnTo>
                                <a:lnTo>
                                  <a:pt x="36" y="1"/>
                                </a:lnTo>
                                <a:close/>
                                <a:moveTo>
                                  <a:pt x="36" y="0"/>
                                </a:moveTo>
                                <a:lnTo>
                                  <a:pt x="36" y="0"/>
                                </a:lnTo>
                                <a:lnTo>
                                  <a:pt x="36" y="0"/>
                                </a:lnTo>
                                <a:lnTo>
                                  <a:pt x="36" y="0"/>
                                </a:lnTo>
                                <a:lnTo>
                                  <a:pt x="36" y="0"/>
                                </a:lnTo>
                                <a:close/>
                                <a:moveTo>
                                  <a:pt x="36" y="0"/>
                                </a:moveTo>
                                <a:lnTo>
                                  <a:pt x="36" y="0"/>
                                </a:lnTo>
                                <a:lnTo>
                                  <a:pt x="36" y="0"/>
                                </a:lnTo>
                                <a:lnTo>
                                  <a:pt x="36" y="0"/>
                                </a:lnTo>
                                <a:lnTo>
                                  <a:pt x="36" y="0"/>
                                </a:lnTo>
                                <a:close/>
                                <a:moveTo>
                                  <a:pt x="36" y="0"/>
                                </a:moveTo>
                                <a:lnTo>
                                  <a:pt x="35" y="0"/>
                                </a:lnTo>
                                <a:lnTo>
                                  <a:pt x="35" y="0"/>
                                </a:lnTo>
                                <a:lnTo>
                                  <a:pt x="36" y="0"/>
                                </a:lnTo>
                                <a:lnTo>
                                  <a:pt x="36" y="0"/>
                                </a:lnTo>
                                <a:close/>
                                <a:moveTo>
                                  <a:pt x="35" y="0"/>
                                </a:moveTo>
                                <a:lnTo>
                                  <a:pt x="35" y="0"/>
                                </a:lnTo>
                                <a:lnTo>
                                  <a:pt x="35" y="0"/>
                                </a:lnTo>
                                <a:lnTo>
                                  <a:pt x="35" y="0"/>
                                </a:lnTo>
                                <a:lnTo>
                                  <a:pt x="35" y="0"/>
                                </a:lnTo>
                                <a:close/>
                                <a:moveTo>
                                  <a:pt x="35" y="0"/>
                                </a:moveTo>
                                <a:lnTo>
                                  <a:pt x="35" y="0"/>
                                </a:lnTo>
                                <a:lnTo>
                                  <a:pt x="35" y="0"/>
                                </a:lnTo>
                                <a:lnTo>
                                  <a:pt x="35" y="0"/>
                                </a:lnTo>
                                <a:lnTo>
                                  <a:pt x="35" y="0"/>
                                </a:lnTo>
                                <a:close/>
                                <a:moveTo>
                                  <a:pt x="35" y="0"/>
                                </a:moveTo>
                                <a:lnTo>
                                  <a:pt x="34" y="0"/>
                                </a:lnTo>
                                <a:lnTo>
                                  <a:pt x="34" y="0"/>
                                </a:lnTo>
                                <a:lnTo>
                                  <a:pt x="35" y="0"/>
                                </a:lnTo>
                                <a:lnTo>
                                  <a:pt x="35" y="0"/>
                                </a:lnTo>
                                <a:close/>
                                <a:moveTo>
                                  <a:pt x="34" y="0"/>
                                </a:moveTo>
                                <a:lnTo>
                                  <a:pt x="34" y="0"/>
                                </a:lnTo>
                                <a:lnTo>
                                  <a:pt x="34" y="0"/>
                                </a:lnTo>
                                <a:lnTo>
                                  <a:pt x="34" y="0"/>
                                </a:lnTo>
                                <a:lnTo>
                                  <a:pt x="34" y="0"/>
                                </a:lnTo>
                                <a:close/>
                                <a:moveTo>
                                  <a:pt x="34" y="0"/>
                                </a:moveTo>
                                <a:lnTo>
                                  <a:pt x="34" y="0"/>
                                </a:lnTo>
                                <a:lnTo>
                                  <a:pt x="34" y="0"/>
                                </a:lnTo>
                                <a:lnTo>
                                  <a:pt x="34" y="0"/>
                                </a:lnTo>
                                <a:lnTo>
                                  <a:pt x="34" y="0"/>
                                </a:lnTo>
                                <a:close/>
                                <a:moveTo>
                                  <a:pt x="34" y="0"/>
                                </a:moveTo>
                                <a:lnTo>
                                  <a:pt x="33" y="0"/>
                                </a:lnTo>
                                <a:lnTo>
                                  <a:pt x="33" y="0"/>
                                </a:lnTo>
                                <a:lnTo>
                                  <a:pt x="34" y="0"/>
                                </a:lnTo>
                                <a:lnTo>
                                  <a:pt x="34"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3" y="0"/>
                                </a:moveTo>
                                <a:lnTo>
                                  <a:pt x="33" y="0"/>
                                </a:lnTo>
                                <a:lnTo>
                                  <a:pt x="33" y="0"/>
                                </a:lnTo>
                                <a:lnTo>
                                  <a:pt x="33" y="0"/>
                                </a:lnTo>
                                <a:lnTo>
                                  <a:pt x="33"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2" y="0"/>
                                </a:moveTo>
                                <a:lnTo>
                                  <a:pt x="32" y="0"/>
                                </a:lnTo>
                                <a:lnTo>
                                  <a:pt x="32" y="0"/>
                                </a:lnTo>
                                <a:lnTo>
                                  <a:pt x="32" y="0"/>
                                </a:lnTo>
                                <a:lnTo>
                                  <a:pt x="32"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1" y="0"/>
                                </a:moveTo>
                                <a:lnTo>
                                  <a:pt x="31" y="0"/>
                                </a:lnTo>
                                <a:lnTo>
                                  <a:pt x="31" y="0"/>
                                </a:lnTo>
                                <a:lnTo>
                                  <a:pt x="31" y="0"/>
                                </a:lnTo>
                                <a:lnTo>
                                  <a:pt x="31"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30" y="0"/>
                                </a:moveTo>
                                <a:lnTo>
                                  <a:pt x="30" y="0"/>
                                </a:lnTo>
                                <a:lnTo>
                                  <a:pt x="30" y="0"/>
                                </a:lnTo>
                                <a:lnTo>
                                  <a:pt x="30" y="0"/>
                                </a:lnTo>
                                <a:lnTo>
                                  <a:pt x="30" y="0"/>
                                </a:lnTo>
                                <a:close/>
                                <a:moveTo>
                                  <a:pt x="30" y="0"/>
                                </a:moveTo>
                                <a:lnTo>
                                  <a:pt x="29" y="0"/>
                                </a:lnTo>
                                <a:lnTo>
                                  <a:pt x="29"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8" y="0"/>
                                </a:lnTo>
                                <a:lnTo>
                                  <a:pt x="28"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4" y="0"/>
                                </a:lnTo>
                                <a:lnTo>
                                  <a:pt x="24"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3" y="0"/>
                                </a:lnTo>
                                <a:lnTo>
                                  <a:pt x="23"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2" y="0"/>
                                </a:lnTo>
                                <a:lnTo>
                                  <a:pt x="22"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8" y="0"/>
                                </a:lnTo>
                                <a:lnTo>
                                  <a:pt x="18"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7" y="0"/>
                                </a:lnTo>
                                <a:lnTo>
                                  <a:pt x="17"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3" y="0"/>
                                </a:lnTo>
                                <a:lnTo>
                                  <a:pt x="13"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2" y="0"/>
                                </a:lnTo>
                                <a:lnTo>
                                  <a:pt x="12"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8" y="0"/>
                                </a:lnTo>
                                <a:lnTo>
                                  <a:pt x="8"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7" y="0"/>
                                </a:lnTo>
                                <a:lnTo>
                                  <a:pt x="7"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6" y="0"/>
                                </a:lnTo>
                                <a:lnTo>
                                  <a:pt x="6"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5" y="0"/>
                                </a:lnTo>
                                <a:lnTo>
                                  <a:pt x="5"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2" y="0"/>
                                </a:lnTo>
                                <a:lnTo>
                                  <a:pt x="2"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1" y="0"/>
                                </a:lnTo>
                                <a:lnTo>
                                  <a:pt x="1"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path>
                            </a:pathLst>
                          </a:custGeom>
                          <a:solidFill>
                            <a:srgbClr val="000000"/>
                          </a:solidFill>
                          <a:ln w="0" cap="flat">
                            <a:solidFill>
                              <a:srgbClr val="000000"/>
                            </a:solidFill>
                            <a:prstDash val="solid"/>
                            <a:bevel/>
                            <a:headEnd/>
                            <a:tailEnd/>
                          </a:ln>
                        </wps:spPr>
                        <wps:bodyPr/>
                      </wps:wsp>
                      <wps:wsp>
                        <wps:cNvPr id="3939" name="Line 58"/>
                        <wps:cNvCnPr/>
                        <wps:spPr bwMode="auto">
                          <a:xfrm flipV="1">
                            <a:off x="123" y="286"/>
                            <a:ext cx="0" cy="22"/>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40" name="Line 59"/>
                        <wps:cNvCnPr/>
                        <wps:spPr bwMode="auto">
                          <a:xfrm flipV="1">
                            <a:off x="126" y="286"/>
                            <a:ext cx="0" cy="22"/>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g:cNvPr id="3941" name="Group 3941"/>
                        <wpg:cNvGrpSpPr>
                          <a:grpSpLocks/>
                        </wpg:cNvGrpSpPr>
                        <wpg:grpSpPr bwMode="auto">
                          <a:xfrm>
                            <a:off x="64" y="224"/>
                            <a:ext cx="143" cy="46"/>
                            <a:chOff x="64" y="224"/>
                            <a:chExt cx="143" cy="46"/>
                          </a:xfrm>
                        </wpg:grpSpPr>
                        <wps:wsp>
                          <wps:cNvPr id="3942" name="Rectangle 3942"/>
                          <wps:cNvSpPr>
                            <a:spLocks noChangeArrowheads="1"/>
                          </wps:cNvSpPr>
                          <wps:spPr bwMode="auto">
                            <a:xfrm>
                              <a:off x="64" y="224"/>
                              <a:ext cx="143" cy="38"/>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43" name="Rectangle 3943"/>
                          <wps:cNvSpPr>
                            <a:spLocks noChangeArrowheads="1"/>
                          </wps:cNvSpPr>
                          <wps:spPr bwMode="auto">
                            <a:xfrm>
                              <a:off x="64" y="224"/>
                              <a:ext cx="143"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44" name="Rectangle 3944"/>
                          <wps:cNvSpPr>
                            <a:spLocks noChangeArrowheads="1"/>
                          </wps:cNvSpPr>
                          <wps:spPr bwMode="auto">
                            <a:xfrm>
                              <a:off x="65" y="225"/>
                              <a:ext cx="30"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45" name="Freeform 3945"/>
                          <wps:cNvSpPr>
                            <a:spLocks noEditPoints="1"/>
                          </wps:cNvSpPr>
                          <wps:spPr bwMode="auto">
                            <a:xfrm>
                              <a:off x="65" y="225"/>
                              <a:ext cx="30" cy="36"/>
                            </a:xfrm>
                            <a:custGeom>
                              <a:avLst/>
                              <a:gdLst>
                                <a:gd name="T0" fmla="*/ 28 w 30"/>
                                <a:gd name="T1" fmla="*/ 0 h 36"/>
                                <a:gd name="T2" fmla="*/ 26 w 30"/>
                                <a:gd name="T3" fmla="*/ 0 h 36"/>
                                <a:gd name="T4" fmla="*/ 24 w 30"/>
                                <a:gd name="T5" fmla="*/ 0 h 36"/>
                                <a:gd name="T6" fmla="*/ 21 w 30"/>
                                <a:gd name="T7" fmla="*/ 0 h 36"/>
                                <a:gd name="T8" fmla="*/ 20 w 30"/>
                                <a:gd name="T9" fmla="*/ 0 h 36"/>
                                <a:gd name="T10" fmla="*/ 17 w 30"/>
                                <a:gd name="T11" fmla="*/ 0 h 36"/>
                                <a:gd name="T12" fmla="*/ 15 w 30"/>
                                <a:gd name="T13" fmla="*/ 0 h 36"/>
                                <a:gd name="T14" fmla="*/ 13 w 30"/>
                                <a:gd name="T15" fmla="*/ 0 h 36"/>
                                <a:gd name="T16" fmla="*/ 11 w 30"/>
                                <a:gd name="T17" fmla="*/ 0 h 36"/>
                                <a:gd name="T18" fmla="*/ 9 w 30"/>
                                <a:gd name="T19" fmla="*/ 0 h 36"/>
                                <a:gd name="T20" fmla="*/ 7 w 30"/>
                                <a:gd name="T21" fmla="*/ 0 h 36"/>
                                <a:gd name="T22" fmla="*/ 5 w 30"/>
                                <a:gd name="T23" fmla="*/ 0 h 36"/>
                                <a:gd name="T24" fmla="*/ 3 w 30"/>
                                <a:gd name="T25" fmla="*/ 0 h 36"/>
                                <a:gd name="T26" fmla="*/ 0 w 30"/>
                                <a:gd name="T27" fmla="*/ 0 h 36"/>
                                <a:gd name="T28" fmla="*/ 0 w 30"/>
                                <a:gd name="T29" fmla="*/ 1 h 36"/>
                                <a:gd name="T30" fmla="*/ 0 w 30"/>
                                <a:gd name="T31" fmla="*/ 4 h 36"/>
                                <a:gd name="T32" fmla="*/ 0 w 30"/>
                                <a:gd name="T33" fmla="*/ 6 h 36"/>
                                <a:gd name="T34" fmla="*/ 0 w 30"/>
                                <a:gd name="T35" fmla="*/ 7 h 36"/>
                                <a:gd name="T36" fmla="*/ 0 w 30"/>
                                <a:gd name="T37" fmla="*/ 10 h 36"/>
                                <a:gd name="T38" fmla="*/ 0 w 30"/>
                                <a:gd name="T39" fmla="*/ 11 h 36"/>
                                <a:gd name="T40" fmla="*/ 0 w 30"/>
                                <a:gd name="T41" fmla="*/ 14 h 36"/>
                                <a:gd name="T42" fmla="*/ 0 w 30"/>
                                <a:gd name="T43" fmla="*/ 16 h 36"/>
                                <a:gd name="T44" fmla="*/ 0 w 30"/>
                                <a:gd name="T45" fmla="*/ 18 h 36"/>
                                <a:gd name="T46" fmla="*/ 0 w 30"/>
                                <a:gd name="T47" fmla="*/ 20 h 36"/>
                                <a:gd name="T48" fmla="*/ 0 w 30"/>
                                <a:gd name="T49" fmla="*/ 22 h 36"/>
                                <a:gd name="T50" fmla="*/ 0 w 30"/>
                                <a:gd name="T51" fmla="*/ 24 h 36"/>
                                <a:gd name="T52" fmla="*/ 0 w 30"/>
                                <a:gd name="T53" fmla="*/ 26 h 36"/>
                                <a:gd name="T54" fmla="*/ 0 w 30"/>
                                <a:gd name="T55" fmla="*/ 28 h 36"/>
                                <a:gd name="T56" fmla="*/ 0 w 30"/>
                                <a:gd name="T57" fmla="*/ 30 h 36"/>
                                <a:gd name="T58" fmla="*/ 0 w 30"/>
                                <a:gd name="T59" fmla="*/ 32 h 36"/>
                                <a:gd name="T60" fmla="*/ 0 w 30"/>
                                <a:gd name="T61" fmla="*/ 34 h 36"/>
                                <a:gd name="T62" fmla="*/ 1 w 30"/>
                                <a:gd name="T63" fmla="*/ 35 h 36"/>
                                <a:gd name="T64" fmla="*/ 3 w 30"/>
                                <a:gd name="T65" fmla="*/ 36 h 36"/>
                                <a:gd name="T66" fmla="*/ 5 w 30"/>
                                <a:gd name="T67" fmla="*/ 35 h 36"/>
                                <a:gd name="T68" fmla="*/ 7 w 30"/>
                                <a:gd name="T69" fmla="*/ 35 h 36"/>
                                <a:gd name="T70" fmla="*/ 9 w 30"/>
                                <a:gd name="T71" fmla="*/ 36 h 36"/>
                                <a:gd name="T72" fmla="*/ 11 w 30"/>
                                <a:gd name="T73" fmla="*/ 35 h 36"/>
                                <a:gd name="T74" fmla="*/ 13 w 30"/>
                                <a:gd name="T75" fmla="*/ 36 h 36"/>
                                <a:gd name="T76" fmla="*/ 16 w 30"/>
                                <a:gd name="T77" fmla="*/ 35 h 36"/>
                                <a:gd name="T78" fmla="*/ 17 w 30"/>
                                <a:gd name="T79" fmla="*/ 35 h 36"/>
                                <a:gd name="T80" fmla="*/ 20 w 30"/>
                                <a:gd name="T81" fmla="*/ 36 h 36"/>
                                <a:gd name="T82" fmla="*/ 22 w 30"/>
                                <a:gd name="T83" fmla="*/ 35 h 36"/>
                                <a:gd name="T84" fmla="*/ 24 w 30"/>
                                <a:gd name="T85" fmla="*/ 36 h 36"/>
                                <a:gd name="T86" fmla="*/ 26 w 30"/>
                                <a:gd name="T87" fmla="*/ 35 h 36"/>
                                <a:gd name="T88" fmla="*/ 28 w 30"/>
                                <a:gd name="T89" fmla="*/ 35 h 36"/>
                                <a:gd name="T90" fmla="*/ 30 w 30"/>
                                <a:gd name="T91" fmla="*/ 35 h 36"/>
                                <a:gd name="T92" fmla="*/ 30 w 30"/>
                                <a:gd name="T93" fmla="*/ 33 h 36"/>
                                <a:gd name="T94" fmla="*/ 30 w 30"/>
                                <a:gd name="T95" fmla="*/ 31 h 36"/>
                                <a:gd name="T96" fmla="*/ 30 w 30"/>
                                <a:gd name="T97" fmla="*/ 29 h 36"/>
                                <a:gd name="T98" fmla="*/ 30 w 30"/>
                                <a:gd name="T99" fmla="*/ 27 h 36"/>
                                <a:gd name="T100" fmla="*/ 30 w 30"/>
                                <a:gd name="T101" fmla="*/ 25 h 36"/>
                                <a:gd name="T102" fmla="*/ 30 w 30"/>
                                <a:gd name="T103" fmla="*/ 23 h 36"/>
                                <a:gd name="T104" fmla="*/ 30 w 30"/>
                                <a:gd name="T105" fmla="*/ 21 h 36"/>
                                <a:gd name="T106" fmla="*/ 30 w 30"/>
                                <a:gd name="T107" fmla="*/ 18 h 36"/>
                                <a:gd name="T108" fmla="*/ 30 w 30"/>
                                <a:gd name="T109" fmla="*/ 17 h 36"/>
                                <a:gd name="T110" fmla="*/ 30 w 30"/>
                                <a:gd name="T111" fmla="*/ 14 h 36"/>
                                <a:gd name="T112" fmla="*/ 30 w 30"/>
                                <a:gd name="T113" fmla="*/ 12 h 36"/>
                                <a:gd name="T114" fmla="*/ 30 w 30"/>
                                <a:gd name="T115" fmla="*/ 11 h 36"/>
                                <a:gd name="T116" fmla="*/ 30 w 30"/>
                                <a:gd name="T117" fmla="*/ 8 h 36"/>
                                <a:gd name="T118" fmla="*/ 30 w 30"/>
                                <a:gd name="T119" fmla="*/ 6 h 36"/>
                                <a:gd name="T120" fmla="*/ 30 w 30"/>
                                <a:gd name="T121" fmla="*/ 4 h 36"/>
                                <a:gd name="T122" fmla="*/ 30 w 30"/>
                                <a:gd name="T123" fmla="*/ 2 h 36"/>
                                <a:gd name="T124" fmla="*/ 30 w 30"/>
                                <a:gd name="T125" fmla="*/ 0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0" h="36">
                                  <a:moveTo>
                                    <a:pt x="30" y="0"/>
                                  </a:moveTo>
                                  <a:lnTo>
                                    <a:pt x="30" y="0"/>
                                  </a:lnTo>
                                  <a:lnTo>
                                    <a:pt x="30" y="0"/>
                                  </a:lnTo>
                                  <a:lnTo>
                                    <a:pt x="30" y="0"/>
                                  </a:lnTo>
                                  <a:lnTo>
                                    <a:pt x="30" y="0"/>
                                  </a:lnTo>
                                  <a:close/>
                                  <a:moveTo>
                                    <a:pt x="30" y="0"/>
                                  </a:moveTo>
                                  <a:lnTo>
                                    <a:pt x="29" y="0"/>
                                  </a:lnTo>
                                  <a:lnTo>
                                    <a:pt x="29"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8" y="0"/>
                                  </a:lnTo>
                                  <a:lnTo>
                                    <a:pt x="28"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3" y="0"/>
                                  </a:lnTo>
                                  <a:lnTo>
                                    <a:pt x="23"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2" y="0"/>
                                  </a:lnTo>
                                  <a:lnTo>
                                    <a:pt x="22"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1" y="0"/>
                                  </a:lnTo>
                                  <a:lnTo>
                                    <a:pt x="21"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6" y="0"/>
                                  </a:lnTo>
                                  <a:lnTo>
                                    <a:pt x="16"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5" y="0"/>
                                  </a:lnTo>
                                  <a:lnTo>
                                    <a:pt x="15"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4" y="0"/>
                                  </a:lnTo>
                                  <a:lnTo>
                                    <a:pt x="14"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9" y="0"/>
                                  </a:lnTo>
                                  <a:lnTo>
                                    <a:pt x="9"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8" y="0"/>
                                  </a:lnTo>
                                  <a:lnTo>
                                    <a:pt x="8"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7" y="0"/>
                                  </a:lnTo>
                                  <a:lnTo>
                                    <a:pt x="7"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5" y="0"/>
                                  </a:lnTo>
                                  <a:lnTo>
                                    <a:pt x="5"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2" y="0"/>
                                  </a:lnTo>
                                  <a:lnTo>
                                    <a:pt x="2"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1" y="0"/>
                                  </a:lnTo>
                                  <a:lnTo>
                                    <a:pt x="1"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0" y="0"/>
                                  </a:lnTo>
                                  <a:lnTo>
                                    <a:pt x="0"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2"/>
                                  </a:lnTo>
                                  <a:lnTo>
                                    <a:pt x="0" y="32"/>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4" y="35"/>
                                  </a:lnTo>
                                  <a:lnTo>
                                    <a:pt x="4" y="36"/>
                                  </a:lnTo>
                                  <a:lnTo>
                                    <a:pt x="3" y="36"/>
                                  </a:lnTo>
                                  <a:lnTo>
                                    <a:pt x="3"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5" y="35"/>
                                  </a:lnTo>
                                  <a:lnTo>
                                    <a:pt x="5" y="36"/>
                                  </a:lnTo>
                                  <a:lnTo>
                                    <a:pt x="4" y="36"/>
                                  </a:lnTo>
                                  <a:lnTo>
                                    <a:pt x="4" y="35"/>
                                  </a:lnTo>
                                  <a:close/>
                                  <a:moveTo>
                                    <a:pt x="5" y="35"/>
                                  </a:moveTo>
                                  <a:lnTo>
                                    <a:pt x="5" y="35"/>
                                  </a:lnTo>
                                  <a:lnTo>
                                    <a:pt x="5" y="36"/>
                                  </a:lnTo>
                                  <a:lnTo>
                                    <a:pt x="5" y="36"/>
                                  </a:lnTo>
                                  <a:lnTo>
                                    <a:pt x="5" y="35"/>
                                  </a:lnTo>
                                  <a:close/>
                                  <a:moveTo>
                                    <a:pt x="5" y="35"/>
                                  </a:moveTo>
                                  <a:lnTo>
                                    <a:pt x="5" y="35"/>
                                  </a:lnTo>
                                  <a:lnTo>
                                    <a:pt x="5" y="36"/>
                                  </a:lnTo>
                                  <a:lnTo>
                                    <a:pt x="5" y="36"/>
                                  </a:lnTo>
                                  <a:lnTo>
                                    <a:pt x="5" y="35"/>
                                  </a:lnTo>
                                  <a:close/>
                                  <a:moveTo>
                                    <a:pt x="5" y="35"/>
                                  </a:moveTo>
                                  <a:lnTo>
                                    <a:pt x="6" y="35"/>
                                  </a:lnTo>
                                  <a:lnTo>
                                    <a:pt x="6" y="36"/>
                                  </a:lnTo>
                                  <a:lnTo>
                                    <a:pt x="5" y="36"/>
                                  </a:lnTo>
                                  <a:lnTo>
                                    <a:pt x="5" y="35"/>
                                  </a:lnTo>
                                  <a:close/>
                                  <a:moveTo>
                                    <a:pt x="6" y="35"/>
                                  </a:moveTo>
                                  <a:lnTo>
                                    <a:pt x="6" y="35"/>
                                  </a:lnTo>
                                  <a:lnTo>
                                    <a:pt x="6" y="36"/>
                                  </a:lnTo>
                                  <a:lnTo>
                                    <a:pt x="6" y="36"/>
                                  </a:lnTo>
                                  <a:lnTo>
                                    <a:pt x="6" y="35"/>
                                  </a:lnTo>
                                  <a:close/>
                                  <a:moveTo>
                                    <a:pt x="6" y="35"/>
                                  </a:moveTo>
                                  <a:lnTo>
                                    <a:pt x="6" y="35"/>
                                  </a:lnTo>
                                  <a:lnTo>
                                    <a:pt x="6" y="36"/>
                                  </a:lnTo>
                                  <a:lnTo>
                                    <a:pt x="6" y="36"/>
                                  </a:lnTo>
                                  <a:lnTo>
                                    <a:pt x="6" y="35"/>
                                  </a:lnTo>
                                  <a:close/>
                                  <a:moveTo>
                                    <a:pt x="6" y="35"/>
                                  </a:moveTo>
                                  <a:lnTo>
                                    <a:pt x="7" y="35"/>
                                  </a:lnTo>
                                  <a:lnTo>
                                    <a:pt x="7" y="36"/>
                                  </a:lnTo>
                                  <a:lnTo>
                                    <a:pt x="6" y="36"/>
                                  </a:lnTo>
                                  <a:lnTo>
                                    <a:pt x="6"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1" y="35"/>
                                  </a:lnTo>
                                  <a:lnTo>
                                    <a:pt x="11" y="36"/>
                                  </a:lnTo>
                                  <a:lnTo>
                                    <a:pt x="10" y="36"/>
                                  </a:lnTo>
                                  <a:lnTo>
                                    <a:pt x="10"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2" y="35"/>
                                  </a:lnTo>
                                  <a:lnTo>
                                    <a:pt x="12" y="36"/>
                                  </a:lnTo>
                                  <a:lnTo>
                                    <a:pt x="11" y="36"/>
                                  </a:lnTo>
                                  <a:lnTo>
                                    <a:pt x="11" y="35"/>
                                  </a:lnTo>
                                  <a:close/>
                                  <a:moveTo>
                                    <a:pt x="12" y="35"/>
                                  </a:moveTo>
                                  <a:lnTo>
                                    <a:pt x="12" y="35"/>
                                  </a:lnTo>
                                  <a:lnTo>
                                    <a:pt x="12" y="36"/>
                                  </a:lnTo>
                                  <a:lnTo>
                                    <a:pt x="12" y="36"/>
                                  </a:lnTo>
                                  <a:lnTo>
                                    <a:pt x="12" y="35"/>
                                  </a:lnTo>
                                  <a:close/>
                                  <a:moveTo>
                                    <a:pt x="12" y="35"/>
                                  </a:moveTo>
                                  <a:lnTo>
                                    <a:pt x="12" y="35"/>
                                  </a:lnTo>
                                  <a:lnTo>
                                    <a:pt x="12" y="36"/>
                                  </a:lnTo>
                                  <a:lnTo>
                                    <a:pt x="12" y="36"/>
                                  </a:lnTo>
                                  <a:lnTo>
                                    <a:pt x="12" y="35"/>
                                  </a:lnTo>
                                  <a:close/>
                                  <a:moveTo>
                                    <a:pt x="12" y="35"/>
                                  </a:moveTo>
                                  <a:lnTo>
                                    <a:pt x="13" y="35"/>
                                  </a:lnTo>
                                  <a:lnTo>
                                    <a:pt x="13" y="36"/>
                                  </a:lnTo>
                                  <a:lnTo>
                                    <a:pt x="12" y="36"/>
                                  </a:lnTo>
                                  <a:lnTo>
                                    <a:pt x="12" y="35"/>
                                  </a:lnTo>
                                  <a:close/>
                                  <a:moveTo>
                                    <a:pt x="13" y="35"/>
                                  </a:moveTo>
                                  <a:lnTo>
                                    <a:pt x="13" y="35"/>
                                  </a:lnTo>
                                  <a:lnTo>
                                    <a:pt x="13" y="36"/>
                                  </a:lnTo>
                                  <a:lnTo>
                                    <a:pt x="13" y="36"/>
                                  </a:lnTo>
                                  <a:lnTo>
                                    <a:pt x="13" y="35"/>
                                  </a:lnTo>
                                  <a:close/>
                                  <a:moveTo>
                                    <a:pt x="13" y="35"/>
                                  </a:moveTo>
                                  <a:lnTo>
                                    <a:pt x="13" y="35"/>
                                  </a:lnTo>
                                  <a:lnTo>
                                    <a:pt x="13" y="36"/>
                                  </a:lnTo>
                                  <a:lnTo>
                                    <a:pt x="13" y="36"/>
                                  </a:lnTo>
                                  <a:lnTo>
                                    <a:pt x="13" y="35"/>
                                  </a:lnTo>
                                  <a:close/>
                                  <a:moveTo>
                                    <a:pt x="13" y="35"/>
                                  </a:moveTo>
                                  <a:lnTo>
                                    <a:pt x="14" y="35"/>
                                  </a:lnTo>
                                  <a:lnTo>
                                    <a:pt x="14" y="36"/>
                                  </a:lnTo>
                                  <a:lnTo>
                                    <a:pt x="13" y="36"/>
                                  </a:lnTo>
                                  <a:lnTo>
                                    <a:pt x="13"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8" y="35"/>
                                  </a:lnTo>
                                  <a:lnTo>
                                    <a:pt x="18" y="36"/>
                                  </a:lnTo>
                                  <a:lnTo>
                                    <a:pt x="17" y="36"/>
                                  </a:lnTo>
                                  <a:lnTo>
                                    <a:pt x="17"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9" y="35"/>
                                  </a:lnTo>
                                  <a:lnTo>
                                    <a:pt x="19" y="36"/>
                                  </a:lnTo>
                                  <a:lnTo>
                                    <a:pt x="18" y="36"/>
                                  </a:lnTo>
                                  <a:lnTo>
                                    <a:pt x="18" y="35"/>
                                  </a:lnTo>
                                  <a:close/>
                                  <a:moveTo>
                                    <a:pt x="19" y="35"/>
                                  </a:moveTo>
                                  <a:lnTo>
                                    <a:pt x="19" y="35"/>
                                  </a:lnTo>
                                  <a:lnTo>
                                    <a:pt x="19" y="36"/>
                                  </a:lnTo>
                                  <a:lnTo>
                                    <a:pt x="19" y="36"/>
                                  </a:lnTo>
                                  <a:lnTo>
                                    <a:pt x="19" y="35"/>
                                  </a:lnTo>
                                  <a:close/>
                                  <a:moveTo>
                                    <a:pt x="19" y="35"/>
                                  </a:moveTo>
                                  <a:lnTo>
                                    <a:pt x="19" y="35"/>
                                  </a:lnTo>
                                  <a:lnTo>
                                    <a:pt x="19" y="36"/>
                                  </a:lnTo>
                                  <a:lnTo>
                                    <a:pt x="19" y="36"/>
                                  </a:lnTo>
                                  <a:lnTo>
                                    <a:pt x="19" y="35"/>
                                  </a:lnTo>
                                  <a:close/>
                                  <a:moveTo>
                                    <a:pt x="19" y="35"/>
                                  </a:moveTo>
                                  <a:lnTo>
                                    <a:pt x="20" y="35"/>
                                  </a:lnTo>
                                  <a:lnTo>
                                    <a:pt x="20" y="36"/>
                                  </a:lnTo>
                                  <a:lnTo>
                                    <a:pt x="19" y="36"/>
                                  </a:lnTo>
                                  <a:lnTo>
                                    <a:pt x="19" y="35"/>
                                  </a:lnTo>
                                  <a:close/>
                                  <a:moveTo>
                                    <a:pt x="20" y="35"/>
                                  </a:moveTo>
                                  <a:lnTo>
                                    <a:pt x="20" y="35"/>
                                  </a:lnTo>
                                  <a:lnTo>
                                    <a:pt x="20" y="36"/>
                                  </a:lnTo>
                                  <a:lnTo>
                                    <a:pt x="20" y="36"/>
                                  </a:lnTo>
                                  <a:lnTo>
                                    <a:pt x="20" y="35"/>
                                  </a:lnTo>
                                  <a:close/>
                                  <a:moveTo>
                                    <a:pt x="20" y="35"/>
                                  </a:moveTo>
                                  <a:lnTo>
                                    <a:pt x="20" y="35"/>
                                  </a:lnTo>
                                  <a:lnTo>
                                    <a:pt x="20" y="36"/>
                                  </a:lnTo>
                                  <a:lnTo>
                                    <a:pt x="20" y="36"/>
                                  </a:lnTo>
                                  <a:lnTo>
                                    <a:pt x="20" y="35"/>
                                  </a:lnTo>
                                  <a:close/>
                                  <a:moveTo>
                                    <a:pt x="20" y="35"/>
                                  </a:moveTo>
                                  <a:lnTo>
                                    <a:pt x="21" y="35"/>
                                  </a:lnTo>
                                  <a:lnTo>
                                    <a:pt x="21" y="36"/>
                                  </a:lnTo>
                                  <a:lnTo>
                                    <a:pt x="20" y="36"/>
                                  </a:lnTo>
                                  <a:lnTo>
                                    <a:pt x="20"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5" y="35"/>
                                  </a:lnTo>
                                  <a:lnTo>
                                    <a:pt x="25" y="36"/>
                                  </a:lnTo>
                                  <a:lnTo>
                                    <a:pt x="24" y="36"/>
                                  </a:lnTo>
                                  <a:lnTo>
                                    <a:pt x="24"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6" y="35"/>
                                  </a:lnTo>
                                  <a:lnTo>
                                    <a:pt x="26" y="36"/>
                                  </a:lnTo>
                                  <a:lnTo>
                                    <a:pt x="25" y="36"/>
                                  </a:lnTo>
                                  <a:lnTo>
                                    <a:pt x="25" y="35"/>
                                  </a:lnTo>
                                  <a:close/>
                                  <a:moveTo>
                                    <a:pt x="26" y="35"/>
                                  </a:moveTo>
                                  <a:lnTo>
                                    <a:pt x="26" y="35"/>
                                  </a:lnTo>
                                  <a:lnTo>
                                    <a:pt x="26" y="36"/>
                                  </a:lnTo>
                                  <a:lnTo>
                                    <a:pt x="26" y="36"/>
                                  </a:lnTo>
                                  <a:lnTo>
                                    <a:pt x="26" y="35"/>
                                  </a:lnTo>
                                  <a:close/>
                                  <a:moveTo>
                                    <a:pt x="26" y="35"/>
                                  </a:moveTo>
                                  <a:lnTo>
                                    <a:pt x="26" y="35"/>
                                  </a:lnTo>
                                  <a:lnTo>
                                    <a:pt x="26" y="36"/>
                                  </a:lnTo>
                                  <a:lnTo>
                                    <a:pt x="26" y="36"/>
                                  </a:lnTo>
                                  <a:lnTo>
                                    <a:pt x="26" y="35"/>
                                  </a:lnTo>
                                  <a:close/>
                                  <a:moveTo>
                                    <a:pt x="26" y="35"/>
                                  </a:moveTo>
                                  <a:lnTo>
                                    <a:pt x="27" y="35"/>
                                  </a:lnTo>
                                  <a:lnTo>
                                    <a:pt x="27" y="36"/>
                                  </a:lnTo>
                                  <a:lnTo>
                                    <a:pt x="26" y="36"/>
                                  </a:lnTo>
                                  <a:lnTo>
                                    <a:pt x="26" y="35"/>
                                  </a:lnTo>
                                  <a:close/>
                                  <a:moveTo>
                                    <a:pt x="27" y="35"/>
                                  </a:moveTo>
                                  <a:lnTo>
                                    <a:pt x="27" y="35"/>
                                  </a:lnTo>
                                  <a:lnTo>
                                    <a:pt x="27" y="36"/>
                                  </a:lnTo>
                                  <a:lnTo>
                                    <a:pt x="27" y="36"/>
                                  </a:lnTo>
                                  <a:lnTo>
                                    <a:pt x="27" y="35"/>
                                  </a:lnTo>
                                  <a:close/>
                                  <a:moveTo>
                                    <a:pt x="27" y="35"/>
                                  </a:moveTo>
                                  <a:lnTo>
                                    <a:pt x="27" y="35"/>
                                  </a:lnTo>
                                  <a:lnTo>
                                    <a:pt x="27" y="36"/>
                                  </a:lnTo>
                                  <a:lnTo>
                                    <a:pt x="27" y="36"/>
                                  </a:lnTo>
                                  <a:lnTo>
                                    <a:pt x="27" y="35"/>
                                  </a:lnTo>
                                  <a:close/>
                                  <a:moveTo>
                                    <a:pt x="27" y="35"/>
                                  </a:moveTo>
                                  <a:lnTo>
                                    <a:pt x="28" y="35"/>
                                  </a:lnTo>
                                  <a:lnTo>
                                    <a:pt x="28" y="36"/>
                                  </a:lnTo>
                                  <a:lnTo>
                                    <a:pt x="27" y="36"/>
                                  </a:lnTo>
                                  <a:lnTo>
                                    <a:pt x="27"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9" y="35"/>
                                  </a:moveTo>
                                  <a:lnTo>
                                    <a:pt x="29" y="35"/>
                                  </a:lnTo>
                                  <a:lnTo>
                                    <a:pt x="29" y="36"/>
                                  </a:lnTo>
                                  <a:lnTo>
                                    <a:pt x="29" y="36"/>
                                  </a:lnTo>
                                  <a:lnTo>
                                    <a:pt x="29" y="35"/>
                                  </a:lnTo>
                                  <a:close/>
                                  <a:moveTo>
                                    <a:pt x="29" y="35"/>
                                  </a:moveTo>
                                  <a:lnTo>
                                    <a:pt x="29" y="35"/>
                                  </a:lnTo>
                                  <a:lnTo>
                                    <a:pt x="29" y="36"/>
                                  </a:lnTo>
                                  <a:lnTo>
                                    <a:pt x="29" y="36"/>
                                  </a:lnTo>
                                  <a:lnTo>
                                    <a:pt x="29" y="35"/>
                                  </a:lnTo>
                                  <a:close/>
                                  <a:moveTo>
                                    <a:pt x="29" y="35"/>
                                  </a:moveTo>
                                  <a:lnTo>
                                    <a:pt x="29" y="35"/>
                                  </a:lnTo>
                                  <a:lnTo>
                                    <a:pt x="29" y="36"/>
                                  </a:lnTo>
                                  <a:lnTo>
                                    <a:pt x="29" y="36"/>
                                  </a:lnTo>
                                  <a:lnTo>
                                    <a:pt x="29" y="35"/>
                                  </a:lnTo>
                                  <a:close/>
                                  <a:moveTo>
                                    <a:pt x="30" y="35"/>
                                  </a:moveTo>
                                  <a:lnTo>
                                    <a:pt x="30" y="35"/>
                                  </a:lnTo>
                                  <a:lnTo>
                                    <a:pt x="30" y="36"/>
                                  </a:lnTo>
                                  <a:lnTo>
                                    <a:pt x="30" y="36"/>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4"/>
                                  </a:lnTo>
                                  <a:lnTo>
                                    <a:pt x="30" y="34"/>
                                  </a:lnTo>
                                  <a:lnTo>
                                    <a:pt x="30" y="35"/>
                                  </a:lnTo>
                                  <a:lnTo>
                                    <a:pt x="30" y="35"/>
                                  </a:lnTo>
                                  <a:close/>
                                  <a:moveTo>
                                    <a:pt x="30" y="34"/>
                                  </a:moveTo>
                                  <a:lnTo>
                                    <a:pt x="30" y="34"/>
                                  </a:lnTo>
                                  <a:lnTo>
                                    <a:pt x="30" y="34"/>
                                  </a:lnTo>
                                  <a:lnTo>
                                    <a:pt x="30" y="34"/>
                                  </a:lnTo>
                                  <a:lnTo>
                                    <a:pt x="30" y="34"/>
                                  </a:lnTo>
                                  <a:close/>
                                  <a:moveTo>
                                    <a:pt x="30" y="34"/>
                                  </a:moveTo>
                                  <a:lnTo>
                                    <a:pt x="30" y="34"/>
                                  </a:lnTo>
                                  <a:lnTo>
                                    <a:pt x="30" y="34"/>
                                  </a:lnTo>
                                  <a:lnTo>
                                    <a:pt x="30" y="34"/>
                                  </a:lnTo>
                                  <a:lnTo>
                                    <a:pt x="30" y="34"/>
                                  </a:lnTo>
                                  <a:close/>
                                  <a:moveTo>
                                    <a:pt x="30" y="34"/>
                                  </a:moveTo>
                                  <a:lnTo>
                                    <a:pt x="30" y="33"/>
                                  </a:lnTo>
                                  <a:lnTo>
                                    <a:pt x="30" y="33"/>
                                  </a:lnTo>
                                  <a:lnTo>
                                    <a:pt x="30" y="34"/>
                                  </a:lnTo>
                                  <a:lnTo>
                                    <a:pt x="30" y="34"/>
                                  </a:lnTo>
                                  <a:close/>
                                  <a:moveTo>
                                    <a:pt x="30" y="33"/>
                                  </a:moveTo>
                                  <a:lnTo>
                                    <a:pt x="30" y="33"/>
                                  </a:lnTo>
                                  <a:lnTo>
                                    <a:pt x="30" y="33"/>
                                  </a:lnTo>
                                  <a:lnTo>
                                    <a:pt x="30" y="33"/>
                                  </a:lnTo>
                                  <a:lnTo>
                                    <a:pt x="30" y="33"/>
                                  </a:lnTo>
                                  <a:close/>
                                  <a:moveTo>
                                    <a:pt x="30" y="33"/>
                                  </a:moveTo>
                                  <a:lnTo>
                                    <a:pt x="30" y="33"/>
                                  </a:lnTo>
                                  <a:lnTo>
                                    <a:pt x="30" y="33"/>
                                  </a:lnTo>
                                  <a:lnTo>
                                    <a:pt x="30" y="33"/>
                                  </a:lnTo>
                                  <a:lnTo>
                                    <a:pt x="30" y="33"/>
                                  </a:lnTo>
                                  <a:close/>
                                  <a:moveTo>
                                    <a:pt x="30" y="33"/>
                                  </a:moveTo>
                                  <a:lnTo>
                                    <a:pt x="30" y="32"/>
                                  </a:lnTo>
                                  <a:lnTo>
                                    <a:pt x="30" y="32"/>
                                  </a:lnTo>
                                  <a:lnTo>
                                    <a:pt x="30" y="33"/>
                                  </a:lnTo>
                                  <a:lnTo>
                                    <a:pt x="30" y="33"/>
                                  </a:lnTo>
                                  <a:close/>
                                  <a:moveTo>
                                    <a:pt x="30" y="32"/>
                                  </a:moveTo>
                                  <a:lnTo>
                                    <a:pt x="30" y="32"/>
                                  </a:lnTo>
                                  <a:lnTo>
                                    <a:pt x="30" y="32"/>
                                  </a:lnTo>
                                  <a:lnTo>
                                    <a:pt x="30" y="32"/>
                                  </a:lnTo>
                                  <a:lnTo>
                                    <a:pt x="30" y="32"/>
                                  </a:lnTo>
                                  <a:close/>
                                  <a:moveTo>
                                    <a:pt x="30" y="32"/>
                                  </a:moveTo>
                                  <a:lnTo>
                                    <a:pt x="30" y="32"/>
                                  </a:lnTo>
                                  <a:lnTo>
                                    <a:pt x="30" y="32"/>
                                  </a:lnTo>
                                  <a:lnTo>
                                    <a:pt x="30" y="32"/>
                                  </a:lnTo>
                                  <a:lnTo>
                                    <a:pt x="30" y="32"/>
                                  </a:lnTo>
                                  <a:close/>
                                  <a:moveTo>
                                    <a:pt x="30" y="32"/>
                                  </a:moveTo>
                                  <a:lnTo>
                                    <a:pt x="30" y="32"/>
                                  </a:lnTo>
                                  <a:lnTo>
                                    <a:pt x="30" y="32"/>
                                  </a:lnTo>
                                  <a:lnTo>
                                    <a:pt x="30" y="32"/>
                                  </a:lnTo>
                                  <a:lnTo>
                                    <a:pt x="30" y="32"/>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30"/>
                                  </a:moveTo>
                                  <a:lnTo>
                                    <a:pt x="30" y="29"/>
                                  </a:lnTo>
                                  <a:lnTo>
                                    <a:pt x="30" y="29"/>
                                  </a:lnTo>
                                  <a:lnTo>
                                    <a:pt x="30" y="30"/>
                                  </a:lnTo>
                                  <a:lnTo>
                                    <a:pt x="30" y="30"/>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8"/>
                                  </a:lnTo>
                                  <a:lnTo>
                                    <a:pt x="30" y="28"/>
                                  </a:lnTo>
                                  <a:lnTo>
                                    <a:pt x="30" y="29"/>
                                  </a:lnTo>
                                  <a:lnTo>
                                    <a:pt x="30" y="29"/>
                                  </a:lnTo>
                                  <a:close/>
                                  <a:moveTo>
                                    <a:pt x="30" y="28"/>
                                  </a:moveTo>
                                  <a:lnTo>
                                    <a:pt x="30" y="28"/>
                                  </a:lnTo>
                                  <a:lnTo>
                                    <a:pt x="30" y="28"/>
                                  </a:lnTo>
                                  <a:lnTo>
                                    <a:pt x="30" y="28"/>
                                  </a:lnTo>
                                  <a:lnTo>
                                    <a:pt x="30" y="28"/>
                                  </a:lnTo>
                                  <a:close/>
                                  <a:moveTo>
                                    <a:pt x="30" y="28"/>
                                  </a:moveTo>
                                  <a:lnTo>
                                    <a:pt x="30" y="28"/>
                                  </a:lnTo>
                                  <a:lnTo>
                                    <a:pt x="30" y="28"/>
                                  </a:lnTo>
                                  <a:lnTo>
                                    <a:pt x="30" y="28"/>
                                  </a:lnTo>
                                  <a:lnTo>
                                    <a:pt x="30" y="28"/>
                                  </a:lnTo>
                                  <a:close/>
                                  <a:moveTo>
                                    <a:pt x="30" y="28"/>
                                  </a:moveTo>
                                  <a:lnTo>
                                    <a:pt x="30" y="28"/>
                                  </a:lnTo>
                                  <a:lnTo>
                                    <a:pt x="30" y="28"/>
                                  </a:lnTo>
                                  <a:lnTo>
                                    <a:pt x="30" y="28"/>
                                  </a:lnTo>
                                  <a:lnTo>
                                    <a:pt x="30" y="28"/>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5"/>
                                  </a:moveTo>
                                  <a:lnTo>
                                    <a:pt x="30" y="24"/>
                                  </a:lnTo>
                                  <a:lnTo>
                                    <a:pt x="30" y="24"/>
                                  </a:lnTo>
                                  <a:lnTo>
                                    <a:pt x="30" y="25"/>
                                  </a:lnTo>
                                  <a:lnTo>
                                    <a:pt x="30" y="25"/>
                                  </a:lnTo>
                                  <a:close/>
                                  <a:moveTo>
                                    <a:pt x="30" y="24"/>
                                  </a:moveTo>
                                  <a:lnTo>
                                    <a:pt x="30" y="24"/>
                                  </a:lnTo>
                                  <a:lnTo>
                                    <a:pt x="30" y="24"/>
                                  </a:lnTo>
                                  <a:lnTo>
                                    <a:pt x="30" y="24"/>
                                  </a:lnTo>
                                  <a:lnTo>
                                    <a:pt x="30" y="24"/>
                                  </a:lnTo>
                                  <a:close/>
                                  <a:moveTo>
                                    <a:pt x="30" y="24"/>
                                  </a:moveTo>
                                  <a:lnTo>
                                    <a:pt x="30" y="24"/>
                                  </a:lnTo>
                                  <a:lnTo>
                                    <a:pt x="30" y="24"/>
                                  </a:lnTo>
                                  <a:lnTo>
                                    <a:pt x="30" y="24"/>
                                  </a:lnTo>
                                  <a:lnTo>
                                    <a:pt x="30" y="24"/>
                                  </a:lnTo>
                                  <a:close/>
                                  <a:moveTo>
                                    <a:pt x="30" y="24"/>
                                  </a:moveTo>
                                  <a:lnTo>
                                    <a:pt x="30" y="23"/>
                                  </a:lnTo>
                                  <a:lnTo>
                                    <a:pt x="30" y="23"/>
                                  </a:lnTo>
                                  <a:lnTo>
                                    <a:pt x="30" y="24"/>
                                  </a:lnTo>
                                  <a:lnTo>
                                    <a:pt x="30" y="24"/>
                                  </a:lnTo>
                                  <a:close/>
                                  <a:moveTo>
                                    <a:pt x="30" y="23"/>
                                  </a:moveTo>
                                  <a:lnTo>
                                    <a:pt x="30" y="23"/>
                                  </a:lnTo>
                                  <a:lnTo>
                                    <a:pt x="30" y="23"/>
                                  </a:lnTo>
                                  <a:lnTo>
                                    <a:pt x="30" y="23"/>
                                  </a:lnTo>
                                  <a:lnTo>
                                    <a:pt x="30" y="23"/>
                                  </a:lnTo>
                                  <a:close/>
                                  <a:moveTo>
                                    <a:pt x="30" y="23"/>
                                  </a:moveTo>
                                  <a:lnTo>
                                    <a:pt x="30" y="23"/>
                                  </a:lnTo>
                                  <a:lnTo>
                                    <a:pt x="30" y="23"/>
                                  </a:lnTo>
                                  <a:lnTo>
                                    <a:pt x="30" y="23"/>
                                  </a:lnTo>
                                  <a:lnTo>
                                    <a:pt x="30" y="23"/>
                                  </a:lnTo>
                                  <a:close/>
                                  <a:moveTo>
                                    <a:pt x="30" y="23"/>
                                  </a:moveTo>
                                  <a:lnTo>
                                    <a:pt x="30" y="23"/>
                                  </a:lnTo>
                                  <a:lnTo>
                                    <a:pt x="30" y="23"/>
                                  </a:lnTo>
                                  <a:lnTo>
                                    <a:pt x="30" y="23"/>
                                  </a:lnTo>
                                  <a:lnTo>
                                    <a:pt x="30" y="23"/>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19"/>
                                  </a:lnTo>
                                  <a:lnTo>
                                    <a:pt x="30" y="19"/>
                                  </a:lnTo>
                                  <a:lnTo>
                                    <a:pt x="30" y="20"/>
                                  </a:lnTo>
                                  <a:lnTo>
                                    <a:pt x="30" y="20"/>
                                  </a:lnTo>
                                  <a:close/>
                                  <a:moveTo>
                                    <a:pt x="30" y="19"/>
                                  </a:moveTo>
                                  <a:lnTo>
                                    <a:pt x="30" y="19"/>
                                  </a:lnTo>
                                  <a:lnTo>
                                    <a:pt x="30" y="19"/>
                                  </a:lnTo>
                                  <a:lnTo>
                                    <a:pt x="30" y="19"/>
                                  </a:lnTo>
                                  <a:lnTo>
                                    <a:pt x="30" y="19"/>
                                  </a:lnTo>
                                  <a:close/>
                                  <a:moveTo>
                                    <a:pt x="30" y="19"/>
                                  </a:moveTo>
                                  <a:lnTo>
                                    <a:pt x="30" y="19"/>
                                  </a:lnTo>
                                  <a:lnTo>
                                    <a:pt x="30" y="19"/>
                                  </a:lnTo>
                                  <a:lnTo>
                                    <a:pt x="30" y="19"/>
                                  </a:lnTo>
                                  <a:lnTo>
                                    <a:pt x="30" y="19"/>
                                  </a:lnTo>
                                  <a:close/>
                                  <a:moveTo>
                                    <a:pt x="30" y="19"/>
                                  </a:moveTo>
                                  <a:lnTo>
                                    <a:pt x="30" y="18"/>
                                  </a:lnTo>
                                  <a:lnTo>
                                    <a:pt x="30" y="18"/>
                                  </a:lnTo>
                                  <a:lnTo>
                                    <a:pt x="30" y="19"/>
                                  </a:lnTo>
                                  <a:lnTo>
                                    <a:pt x="30" y="19"/>
                                  </a:lnTo>
                                  <a:close/>
                                  <a:moveTo>
                                    <a:pt x="30" y="18"/>
                                  </a:moveTo>
                                  <a:lnTo>
                                    <a:pt x="30" y="18"/>
                                  </a:lnTo>
                                  <a:lnTo>
                                    <a:pt x="30" y="18"/>
                                  </a:lnTo>
                                  <a:lnTo>
                                    <a:pt x="30" y="18"/>
                                  </a:lnTo>
                                  <a:lnTo>
                                    <a:pt x="30" y="18"/>
                                  </a:lnTo>
                                  <a:close/>
                                  <a:moveTo>
                                    <a:pt x="30" y="18"/>
                                  </a:moveTo>
                                  <a:lnTo>
                                    <a:pt x="30" y="18"/>
                                  </a:lnTo>
                                  <a:lnTo>
                                    <a:pt x="30" y="18"/>
                                  </a:lnTo>
                                  <a:lnTo>
                                    <a:pt x="30" y="18"/>
                                  </a:lnTo>
                                  <a:lnTo>
                                    <a:pt x="30" y="18"/>
                                  </a:lnTo>
                                  <a:close/>
                                  <a:moveTo>
                                    <a:pt x="30" y="18"/>
                                  </a:moveTo>
                                  <a:lnTo>
                                    <a:pt x="30" y="18"/>
                                  </a:lnTo>
                                  <a:lnTo>
                                    <a:pt x="30" y="18"/>
                                  </a:lnTo>
                                  <a:lnTo>
                                    <a:pt x="30" y="18"/>
                                  </a:lnTo>
                                  <a:lnTo>
                                    <a:pt x="30" y="18"/>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6"/>
                                  </a:moveTo>
                                  <a:lnTo>
                                    <a:pt x="30" y="15"/>
                                  </a:lnTo>
                                  <a:lnTo>
                                    <a:pt x="30" y="15"/>
                                  </a:lnTo>
                                  <a:lnTo>
                                    <a:pt x="30" y="16"/>
                                  </a:lnTo>
                                  <a:lnTo>
                                    <a:pt x="30" y="16"/>
                                  </a:lnTo>
                                  <a:close/>
                                  <a:moveTo>
                                    <a:pt x="30" y="15"/>
                                  </a:moveTo>
                                  <a:lnTo>
                                    <a:pt x="30" y="15"/>
                                  </a:lnTo>
                                  <a:lnTo>
                                    <a:pt x="30" y="15"/>
                                  </a:lnTo>
                                  <a:lnTo>
                                    <a:pt x="30" y="15"/>
                                  </a:lnTo>
                                  <a:lnTo>
                                    <a:pt x="30" y="15"/>
                                  </a:lnTo>
                                  <a:close/>
                                  <a:moveTo>
                                    <a:pt x="30" y="15"/>
                                  </a:moveTo>
                                  <a:lnTo>
                                    <a:pt x="30" y="15"/>
                                  </a:lnTo>
                                  <a:lnTo>
                                    <a:pt x="30" y="15"/>
                                  </a:lnTo>
                                  <a:lnTo>
                                    <a:pt x="30" y="15"/>
                                  </a:lnTo>
                                  <a:lnTo>
                                    <a:pt x="30" y="15"/>
                                  </a:lnTo>
                                  <a:close/>
                                  <a:moveTo>
                                    <a:pt x="30" y="15"/>
                                  </a:moveTo>
                                  <a:lnTo>
                                    <a:pt x="30" y="14"/>
                                  </a:lnTo>
                                  <a:lnTo>
                                    <a:pt x="30" y="14"/>
                                  </a:lnTo>
                                  <a:lnTo>
                                    <a:pt x="30" y="15"/>
                                  </a:lnTo>
                                  <a:lnTo>
                                    <a:pt x="30" y="15"/>
                                  </a:lnTo>
                                  <a:close/>
                                  <a:moveTo>
                                    <a:pt x="30" y="14"/>
                                  </a:moveTo>
                                  <a:lnTo>
                                    <a:pt x="30" y="14"/>
                                  </a:lnTo>
                                  <a:lnTo>
                                    <a:pt x="30" y="14"/>
                                  </a:lnTo>
                                  <a:lnTo>
                                    <a:pt x="30" y="14"/>
                                  </a:lnTo>
                                  <a:lnTo>
                                    <a:pt x="30" y="14"/>
                                  </a:lnTo>
                                  <a:close/>
                                  <a:moveTo>
                                    <a:pt x="30" y="14"/>
                                  </a:moveTo>
                                  <a:lnTo>
                                    <a:pt x="30" y="14"/>
                                  </a:lnTo>
                                  <a:lnTo>
                                    <a:pt x="30" y="14"/>
                                  </a:lnTo>
                                  <a:lnTo>
                                    <a:pt x="30" y="14"/>
                                  </a:lnTo>
                                  <a:lnTo>
                                    <a:pt x="30" y="14"/>
                                  </a:lnTo>
                                  <a:close/>
                                  <a:moveTo>
                                    <a:pt x="30" y="14"/>
                                  </a:moveTo>
                                  <a:lnTo>
                                    <a:pt x="30" y="13"/>
                                  </a:lnTo>
                                  <a:lnTo>
                                    <a:pt x="30" y="13"/>
                                  </a:lnTo>
                                  <a:lnTo>
                                    <a:pt x="30" y="14"/>
                                  </a:lnTo>
                                  <a:lnTo>
                                    <a:pt x="30" y="14"/>
                                  </a:lnTo>
                                  <a:close/>
                                  <a:moveTo>
                                    <a:pt x="30" y="13"/>
                                  </a:moveTo>
                                  <a:lnTo>
                                    <a:pt x="30" y="13"/>
                                  </a:lnTo>
                                  <a:lnTo>
                                    <a:pt x="30" y="13"/>
                                  </a:lnTo>
                                  <a:lnTo>
                                    <a:pt x="30" y="13"/>
                                  </a:lnTo>
                                  <a:lnTo>
                                    <a:pt x="30" y="13"/>
                                  </a:lnTo>
                                  <a:close/>
                                  <a:moveTo>
                                    <a:pt x="30" y="13"/>
                                  </a:moveTo>
                                  <a:lnTo>
                                    <a:pt x="30" y="13"/>
                                  </a:lnTo>
                                  <a:lnTo>
                                    <a:pt x="30" y="13"/>
                                  </a:lnTo>
                                  <a:lnTo>
                                    <a:pt x="30" y="13"/>
                                  </a:lnTo>
                                  <a:lnTo>
                                    <a:pt x="30" y="13"/>
                                  </a:lnTo>
                                  <a:close/>
                                  <a:moveTo>
                                    <a:pt x="30" y="13"/>
                                  </a:moveTo>
                                  <a:lnTo>
                                    <a:pt x="30" y="13"/>
                                  </a:lnTo>
                                  <a:lnTo>
                                    <a:pt x="30" y="13"/>
                                  </a:lnTo>
                                  <a:lnTo>
                                    <a:pt x="30" y="13"/>
                                  </a:lnTo>
                                  <a:lnTo>
                                    <a:pt x="30" y="13"/>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1"/>
                                  </a:moveTo>
                                  <a:lnTo>
                                    <a:pt x="30" y="10"/>
                                  </a:lnTo>
                                  <a:lnTo>
                                    <a:pt x="30" y="10"/>
                                  </a:lnTo>
                                  <a:lnTo>
                                    <a:pt x="30" y="11"/>
                                  </a:lnTo>
                                  <a:lnTo>
                                    <a:pt x="30" y="11"/>
                                  </a:lnTo>
                                  <a:close/>
                                  <a:moveTo>
                                    <a:pt x="30" y="10"/>
                                  </a:moveTo>
                                  <a:lnTo>
                                    <a:pt x="30" y="10"/>
                                  </a:lnTo>
                                  <a:lnTo>
                                    <a:pt x="30" y="10"/>
                                  </a:lnTo>
                                  <a:lnTo>
                                    <a:pt x="30" y="10"/>
                                  </a:lnTo>
                                  <a:lnTo>
                                    <a:pt x="30" y="10"/>
                                  </a:lnTo>
                                  <a:close/>
                                  <a:moveTo>
                                    <a:pt x="30" y="10"/>
                                  </a:moveTo>
                                  <a:lnTo>
                                    <a:pt x="30" y="10"/>
                                  </a:lnTo>
                                  <a:lnTo>
                                    <a:pt x="30" y="10"/>
                                  </a:lnTo>
                                  <a:lnTo>
                                    <a:pt x="30" y="10"/>
                                  </a:lnTo>
                                  <a:lnTo>
                                    <a:pt x="30" y="10"/>
                                  </a:lnTo>
                                  <a:close/>
                                  <a:moveTo>
                                    <a:pt x="30" y="10"/>
                                  </a:moveTo>
                                  <a:lnTo>
                                    <a:pt x="30" y="9"/>
                                  </a:lnTo>
                                  <a:lnTo>
                                    <a:pt x="30" y="9"/>
                                  </a:lnTo>
                                  <a:lnTo>
                                    <a:pt x="30" y="10"/>
                                  </a:lnTo>
                                  <a:lnTo>
                                    <a:pt x="30" y="10"/>
                                  </a:lnTo>
                                  <a:close/>
                                  <a:moveTo>
                                    <a:pt x="30" y="9"/>
                                  </a:moveTo>
                                  <a:lnTo>
                                    <a:pt x="30" y="9"/>
                                  </a:lnTo>
                                  <a:lnTo>
                                    <a:pt x="30" y="9"/>
                                  </a:lnTo>
                                  <a:lnTo>
                                    <a:pt x="30" y="9"/>
                                  </a:lnTo>
                                  <a:lnTo>
                                    <a:pt x="30" y="9"/>
                                  </a:lnTo>
                                  <a:close/>
                                  <a:moveTo>
                                    <a:pt x="30" y="9"/>
                                  </a:moveTo>
                                  <a:lnTo>
                                    <a:pt x="30" y="9"/>
                                  </a:lnTo>
                                  <a:lnTo>
                                    <a:pt x="30" y="9"/>
                                  </a:lnTo>
                                  <a:lnTo>
                                    <a:pt x="30" y="9"/>
                                  </a:lnTo>
                                  <a:lnTo>
                                    <a:pt x="30" y="9"/>
                                  </a:lnTo>
                                  <a:close/>
                                  <a:moveTo>
                                    <a:pt x="30" y="9"/>
                                  </a:moveTo>
                                  <a:lnTo>
                                    <a:pt x="30" y="9"/>
                                  </a:lnTo>
                                  <a:lnTo>
                                    <a:pt x="30" y="9"/>
                                  </a:lnTo>
                                  <a:lnTo>
                                    <a:pt x="30" y="9"/>
                                  </a:lnTo>
                                  <a:lnTo>
                                    <a:pt x="30" y="9"/>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6"/>
                                  </a:moveTo>
                                  <a:lnTo>
                                    <a:pt x="30" y="5"/>
                                  </a:lnTo>
                                  <a:lnTo>
                                    <a:pt x="30" y="5"/>
                                  </a:lnTo>
                                  <a:lnTo>
                                    <a:pt x="30" y="6"/>
                                  </a:lnTo>
                                  <a:lnTo>
                                    <a:pt x="30" y="6"/>
                                  </a:lnTo>
                                  <a:close/>
                                  <a:moveTo>
                                    <a:pt x="30" y="5"/>
                                  </a:moveTo>
                                  <a:lnTo>
                                    <a:pt x="30" y="5"/>
                                  </a:lnTo>
                                  <a:lnTo>
                                    <a:pt x="30" y="5"/>
                                  </a:lnTo>
                                  <a:lnTo>
                                    <a:pt x="30" y="5"/>
                                  </a:lnTo>
                                  <a:lnTo>
                                    <a:pt x="30" y="5"/>
                                  </a:lnTo>
                                  <a:close/>
                                  <a:moveTo>
                                    <a:pt x="30" y="5"/>
                                  </a:moveTo>
                                  <a:lnTo>
                                    <a:pt x="30" y="5"/>
                                  </a:lnTo>
                                  <a:lnTo>
                                    <a:pt x="30" y="5"/>
                                  </a:lnTo>
                                  <a:lnTo>
                                    <a:pt x="30" y="5"/>
                                  </a:lnTo>
                                  <a:lnTo>
                                    <a:pt x="30" y="5"/>
                                  </a:lnTo>
                                  <a:close/>
                                  <a:moveTo>
                                    <a:pt x="30" y="5"/>
                                  </a:moveTo>
                                  <a:lnTo>
                                    <a:pt x="30" y="4"/>
                                  </a:lnTo>
                                  <a:lnTo>
                                    <a:pt x="30" y="4"/>
                                  </a:lnTo>
                                  <a:lnTo>
                                    <a:pt x="30" y="5"/>
                                  </a:lnTo>
                                  <a:lnTo>
                                    <a:pt x="30" y="5"/>
                                  </a:lnTo>
                                  <a:close/>
                                  <a:moveTo>
                                    <a:pt x="30" y="4"/>
                                  </a:moveTo>
                                  <a:lnTo>
                                    <a:pt x="30" y="4"/>
                                  </a:lnTo>
                                  <a:lnTo>
                                    <a:pt x="30" y="4"/>
                                  </a:lnTo>
                                  <a:lnTo>
                                    <a:pt x="30" y="4"/>
                                  </a:lnTo>
                                  <a:lnTo>
                                    <a:pt x="30" y="4"/>
                                  </a:lnTo>
                                  <a:close/>
                                  <a:moveTo>
                                    <a:pt x="30" y="4"/>
                                  </a:moveTo>
                                  <a:lnTo>
                                    <a:pt x="30" y="4"/>
                                  </a:lnTo>
                                  <a:lnTo>
                                    <a:pt x="30" y="4"/>
                                  </a:lnTo>
                                  <a:lnTo>
                                    <a:pt x="30" y="4"/>
                                  </a:lnTo>
                                  <a:lnTo>
                                    <a:pt x="30" y="4"/>
                                  </a:lnTo>
                                  <a:close/>
                                  <a:moveTo>
                                    <a:pt x="30" y="4"/>
                                  </a:moveTo>
                                  <a:lnTo>
                                    <a:pt x="30" y="4"/>
                                  </a:lnTo>
                                  <a:lnTo>
                                    <a:pt x="30" y="4"/>
                                  </a:lnTo>
                                  <a:lnTo>
                                    <a:pt x="30" y="4"/>
                                  </a:lnTo>
                                  <a:lnTo>
                                    <a:pt x="30" y="4"/>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1"/>
                                  </a:moveTo>
                                  <a:lnTo>
                                    <a:pt x="30" y="0"/>
                                  </a:lnTo>
                                  <a:lnTo>
                                    <a:pt x="30" y="0"/>
                                  </a:lnTo>
                                  <a:lnTo>
                                    <a:pt x="30" y="1"/>
                                  </a:lnTo>
                                  <a:lnTo>
                                    <a:pt x="30" y="1"/>
                                  </a:lnTo>
                                  <a:close/>
                                  <a:moveTo>
                                    <a:pt x="30" y="0"/>
                                  </a:moveTo>
                                  <a:lnTo>
                                    <a:pt x="30" y="0"/>
                                  </a:lnTo>
                                  <a:lnTo>
                                    <a:pt x="30" y="0"/>
                                  </a:lnTo>
                                  <a:lnTo>
                                    <a:pt x="30" y="0"/>
                                  </a:lnTo>
                                  <a:lnTo>
                                    <a:pt x="30" y="0"/>
                                  </a:lnTo>
                                  <a:close/>
                                </a:path>
                              </a:pathLst>
                            </a:custGeom>
                            <a:solidFill>
                              <a:srgbClr val="000000"/>
                            </a:solidFill>
                            <a:ln w="0" cap="flat">
                              <a:solidFill>
                                <a:srgbClr val="000000"/>
                              </a:solidFill>
                              <a:prstDash val="solid"/>
                              <a:bevel/>
                              <a:headEnd/>
                              <a:tailEnd/>
                            </a:ln>
                          </wps:spPr>
                          <wps:bodyPr/>
                        </wps:wsp>
                        <wps:wsp>
                          <wps:cNvPr id="3946" name="Line 64"/>
                          <wps:cNvCnPr/>
                          <wps:spPr bwMode="auto">
                            <a:xfrm>
                              <a:off x="69" y="267"/>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47" name="Line 65"/>
                          <wps:cNvCnPr/>
                          <wps:spPr bwMode="auto">
                            <a:xfrm>
                              <a:off x="69" y="270"/>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48" name="Rectangle 3948"/>
                          <wps:cNvSpPr>
                            <a:spLocks noChangeArrowheads="1"/>
                          </wps:cNvSpPr>
                          <wps:spPr bwMode="auto">
                            <a:xfrm>
                              <a:off x="176" y="225"/>
                              <a:ext cx="29"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49" name="Freeform 3949"/>
                          <wps:cNvSpPr>
                            <a:spLocks noEditPoints="1"/>
                          </wps:cNvSpPr>
                          <wps:spPr bwMode="auto">
                            <a:xfrm>
                              <a:off x="176" y="225"/>
                              <a:ext cx="29" cy="36"/>
                            </a:xfrm>
                            <a:custGeom>
                              <a:avLst/>
                              <a:gdLst>
                                <a:gd name="T0" fmla="*/ 27 w 29"/>
                                <a:gd name="T1" fmla="*/ 0 h 36"/>
                                <a:gd name="T2" fmla="*/ 25 w 29"/>
                                <a:gd name="T3" fmla="*/ 0 h 36"/>
                                <a:gd name="T4" fmla="*/ 23 w 29"/>
                                <a:gd name="T5" fmla="*/ 0 h 36"/>
                                <a:gd name="T6" fmla="*/ 20 w 29"/>
                                <a:gd name="T7" fmla="*/ 0 h 36"/>
                                <a:gd name="T8" fmla="*/ 19 w 29"/>
                                <a:gd name="T9" fmla="*/ 0 h 36"/>
                                <a:gd name="T10" fmla="*/ 16 w 29"/>
                                <a:gd name="T11" fmla="*/ 0 h 36"/>
                                <a:gd name="T12" fmla="*/ 14 w 29"/>
                                <a:gd name="T13" fmla="*/ 0 h 36"/>
                                <a:gd name="T14" fmla="*/ 12 w 29"/>
                                <a:gd name="T15" fmla="*/ 0 h 36"/>
                                <a:gd name="T16" fmla="*/ 10 w 29"/>
                                <a:gd name="T17" fmla="*/ 0 h 36"/>
                                <a:gd name="T18" fmla="*/ 8 w 29"/>
                                <a:gd name="T19" fmla="*/ 0 h 36"/>
                                <a:gd name="T20" fmla="*/ 6 w 29"/>
                                <a:gd name="T21" fmla="*/ 0 h 36"/>
                                <a:gd name="T22" fmla="*/ 4 w 29"/>
                                <a:gd name="T23" fmla="*/ 0 h 36"/>
                                <a:gd name="T24" fmla="*/ 2 w 29"/>
                                <a:gd name="T25" fmla="*/ 0 h 36"/>
                                <a:gd name="T26" fmla="*/ 0 w 29"/>
                                <a:gd name="T27" fmla="*/ 0 h 36"/>
                                <a:gd name="T28" fmla="*/ 0 w 29"/>
                                <a:gd name="T29" fmla="*/ 2 h 36"/>
                                <a:gd name="T30" fmla="*/ 0 w 29"/>
                                <a:gd name="T31" fmla="*/ 4 h 36"/>
                                <a:gd name="T32" fmla="*/ 0 w 29"/>
                                <a:gd name="T33" fmla="*/ 6 h 36"/>
                                <a:gd name="T34" fmla="*/ 0 w 29"/>
                                <a:gd name="T35" fmla="*/ 8 h 36"/>
                                <a:gd name="T36" fmla="*/ 0 w 29"/>
                                <a:gd name="T37" fmla="*/ 10 h 36"/>
                                <a:gd name="T38" fmla="*/ 0 w 29"/>
                                <a:gd name="T39" fmla="*/ 12 h 36"/>
                                <a:gd name="T40" fmla="*/ 0 w 29"/>
                                <a:gd name="T41" fmla="*/ 14 h 36"/>
                                <a:gd name="T42" fmla="*/ 0 w 29"/>
                                <a:gd name="T43" fmla="*/ 16 h 36"/>
                                <a:gd name="T44" fmla="*/ 0 w 29"/>
                                <a:gd name="T45" fmla="*/ 18 h 36"/>
                                <a:gd name="T46" fmla="*/ 0 w 29"/>
                                <a:gd name="T47" fmla="*/ 21 h 36"/>
                                <a:gd name="T48" fmla="*/ 0 w 29"/>
                                <a:gd name="T49" fmla="*/ 22 h 36"/>
                                <a:gd name="T50" fmla="*/ 0 w 29"/>
                                <a:gd name="T51" fmla="*/ 25 h 36"/>
                                <a:gd name="T52" fmla="*/ 0 w 29"/>
                                <a:gd name="T53" fmla="*/ 27 h 36"/>
                                <a:gd name="T54" fmla="*/ 0 w 29"/>
                                <a:gd name="T55" fmla="*/ 29 h 36"/>
                                <a:gd name="T56" fmla="*/ 0 w 29"/>
                                <a:gd name="T57" fmla="*/ 31 h 36"/>
                                <a:gd name="T58" fmla="*/ 0 w 29"/>
                                <a:gd name="T59" fmla="*/ 33 h 36"/>
                                <a:gd name="T60" fmla="*/ 0 w 29"/>
                                <a:gd name="T61" fmla="*/ 35 h 36"/>
                                <a:gd name="T62" fmla="*/ 1 w 29"/>
                                <a:gd name="T63" fmla="*/ 35 h 36"/>
                                <a:gd name="T64" fmla="*/ 3 w 29"/>
                                <a:gd name="T65" fmla="*/ 36 h 36"/>
                                <a:gd name="T66" fmla="*/ 6 w 29"/>
                                <a:gd name="T67" fmla="*/ 35 h 36"/>
                                <a:gd name="T68" fmla="*/ 7 w 29"/>
                                <a:gd name="T69" fmla="*/ 35 h 36"/>
                                <a:gd name="T70" fmla="*/ 10 w 29"/>
                                <a:gd name="T71" fmla="*/ 36 h 36"/>
                                <a:gd name="T72" fmla="*/ 12 w 29"/>
                                <a:gd name="T73" fmla="*/ 35 h 36"/>
                                <a:gd name="T74" fmla="*/ 14 w 29"/>
                                <a:gd name="T75" fmla="*/ 36 h 36"/>
                                <a:gd name="T76" fmla="*/ 16 w 29"/>
                                <a:gd name="T77" fmla="*/ 35 h 36"/>
                                <a:gd name="T78" fmla="*/ 18 w 29"/>
                                <a:gd name="T79" fmla="*/ 35 h 36"/>
                                <a:gd name="T80" fmla="*/ 20 w 29"/>
                                <a:gd name="T81" fmla="*/ 36 h 36"/>
                                <a:gd name="T82" fmla="*/ 22 w 29"/>
                                <a:gd name="T83" fmla="*/ 35 h 36"/>
                                <a:gd name="T84" fmla="*/ 24 w 29"/>
                                <a:gd name="T85" fmla="*/ 36 h 36"/>
                                <a:gd name="T86" fmla="*/ 27 w 29"/>
                                <a:gd name="T87" fmla="*/ 35 h 36"/>
                                <a:gd name="T88" fmla="*/ 28 w 29"/>
                                <a:gd name="T89" fmla="*/ 35 h 36"/>
                                <a:gd name="T90" fmla="*/ 29 w 29"/>
                                <a:gd name="T91" fmla="*/ 34 h 36"/>
                                <a:gd name="T92" fmla="*/ 29 w 29"/>
                                <a:gd name="T93" fmla="*/ 32 h 36"/>
                                <a:gd name="T94" fmla="*/ 29 w 29"/>
                                <a:gd name="T95" fmla="*/ 30 h 36"/>
                                <a:gd name="T96" fmla="*/ 29 w 29"/>
                                <a:gd name="T97" fmla="*/ 27 h 36"/>
                                <a:gd name="T98" fmla="*/ 29 w 29"/>
                                <a:gd name="T99" fmla="*/ 26 h 36"/>
                                <a:gd name="T100" fmla="*/ 29 w 29"/>
                                <a:gd name="T101" fmla="*/ 23 h 36"/>
                                <a:gd name="T102" fmla="*/ 29 w 29"/>
                                <a:gd name="T103" fmla="*/ 21 h 36"/>
                                <a:gd name="T104" fmla="*/ 29 w 29"/>
                                <a:gd name="T105" fmla="*/ 19 h 36"/>
                                <a:gd name="T106" fmla="*/ 29 w 29"/>
                                <a:gd name="T107" fmla="*/ 17 h 36"/>
                                <a:gd name="T108" fmla="*/ 29 w 29"/>
                                <a:gd name="T109" fmla="*/ 15 h 36"/>
                                <a:gd name="T110" fmla="*/ 29 w 29"/>
                                <a:gd name="T111" fmla="*/ 13 h 36"/>
                                <a:gd name="T112" fmla="*/ 29 w 29"/>
                                <a:gd name="T113" fmla="*/ 11 h 36"/>
                                <a:gd name="T114" fmla="*/ 29 w 29"/>
                                <a:gd name="T115" fmla="*/ 9 h 36"/>
                                <a:gd name="T116" fmla="*/ 29 w 29"/>
                                <a:gd name="T117" fmla="*/ 7 h 36"/>
                                <a:gd name="T118" fmla="*/ 29 w 29"/>
                                <a:gd name="T119" fmla="*/ 5 h 36"/>
                                <a:gd name="T120" fmla="*/ 29 w 29"/>
                                <a:gd name="T121" fmla="*/ 3 h 36"/>
                                <a:gd name="T122" fmla="*/ 29 w 29"/>
                                <a:gd name="T123" fmla="*/ 1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9" h="36">
                                  <a:moveTo>
                                    <a:pt x="29" y="0"/>
                                  </a:moveTo>
                                  <a:lnTo>
                                    <a:pt x="29" y="0"/>
                                  </a:lnTo>
                                  <a:lnTo>
                                    <a:pt x="29"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7" y="0"/>
                                  </a:lnTo>
                                  <a:lnTo>
                                    <a:pt x="27"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6" y="0"/>
                                  </a:lnTo>
                                  <a:lnTo>
                                    <a:pt x="26"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5" y="0"/>
                                  </a:lnTo>
                                  <a:lnTo>
                                    <a:pt x="25"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8" y="0"/>
                                  </a:lnTo>
                                  <a:lnTo>
                                    <a:pt x="18"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3" y="0"/>
                                  </a:lnTo>
                                  <a:lnTo>
                                    <a:pt x="13"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2" y="0"/>
                                  </a:lnTo>
                                  <a:lnTo>
                                    <a:pt x="12"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1" y="0"/>
                                  </a:lnTo>
                                  <a:lnTo>
                                    <a:pt x="11"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8" y="0"/>
                                  </a:lnTo>
                                  <a:lnTo>
                                    <a:pt x="8"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6" y="0"/>
                                  </a:lnTo>
                                  <a:lnTo>
                                    <a:pt x="6"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5" y="0"/>
                                  </a:lnTo>
                                  <a:lnTo>
                                    <a:pt x="5"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4" y="0"/>
                                  </a:lnTo>
                                  <a:lnTo>
                                    <a:pt x="4"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2"/>
                                  </a:lnTo>
                                  <a:lnTo>
                                    <a:pt x="0" y="32"/>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5" y="35"/>
                                  </a:lnTo>
                                  <a:lnTo>
                                    <a:pt x="5" y="36"/>
                                  </a:lnTo>
                                  <a:lnTo>
                                    <a:pt x="4" y="36"/>
                                  </a:lnTo>
                                  <a:lnTo>
                                    <a:pt x="4" y="35"/>
                                  </a:lnTo>
                                  <a:close/>
                                  <a:moveTo>
                                    <a:pt x="5" y="35"/>
                                  </a:moveTo>
                                  <a:lnTo>
                                    <a:pt x="5" y="35"/>
                                  </a:lnTo>
                                  <a:lnTo>
                                    <a:pt x="5" y="36"/>
                                  </a:lnTo>
                                  <a:lnTo>
                                    <a:pt x="5" y="36"/>
                                  </a:lnTo>
                                  <a:lnTo>
                                    <a:pt x="5" y="35"/>
                                  </a:lnTo>
                                  <a:close/>
                                  <a:moveTo>
                                    <a:pt x="5" y="35"/>
                                  </a:moveTo>
                                  <a:lnTo>
                                    <a:pt x="5" y="35"/>
                                  </a:lnTo>
                                  <a:lnTo>
                                    <a:pt x="5" y="36"/>
                                  </a:lnTo>
                                  <a:lnTo>
                                    <a:pt x="5" y="36"/>
                                  </a:lnTo>
                                  <a:lnTo>
                                    <a:pt x="5" y="35"/>
                                  </a:lnTo>
                                  <a:close/>
                                  <a:moveTo>
                                    <a:pt x="5" y="35"/>
                                  </a:moveTo>
                                  <a:lnTo>
                                    <a:pt x="6" y="35"/>
                                  </a:lnTo>
                                  <a:lnTo>
                                    <a:pt x="6" y="36"/>
                                  </a:lnTo>
                                  <a:lnTo>
                                    <a:pt x="5" y="36"/>
                                  </a:lnTo>
                                  <a:lnTo>
                                    <a:pt x="5" y="35"/>
                                  </a:lnTo>
                                  <a:close/>
                                  <a:moveTo>
                                    <a:pt x="6" y="35"/>
                                  </a:moveTo>
                                  <a:lnTo>
                                    <a:pt x="6" y="35"/>
                                  </a:lnTo>
                                  <a:lnTo>
                                    <a:pt x="6" y="36"/>
                                  </a:lnTo>
                                  <a:lnTo>
                                    <a:pt x="6" y="36"/>
                                  </a:lnTo>
                                  <a:lnTo>
                                    <a:pt x="6" y="35"/>
                                  </a:lnTo>
                                  <a:close/>
                                  <a:moveTo>
                                    <a:pt x="6" y="35"/>
                                  </a:moveTo>
                                  <a:lnTo>
                                    <a:pt x="6" y="35"/>
                                  </a:lnTo>
                                  <a:lnTo>
                                    <a:pt x="6" y="36"/>
                                  </a:lnTo>
                                  <a:lnTo>
                                    <a:pt x="6" y="36"/>
                                  </a:lnTo>
                                  <a:lnTo>
                                    <a:pt x="6" y="35"/>
                                  </a:lnTo>
                                  <a:close/>
                                  <a:moveTo>
                                    <a:pt x="6" y="35"/>
                                  </a:moveTo>
                                  <a:lnTo>
                                    <a:pt x="7" y="35"/>
                                  </a:lnTo>
                                  <a:lnTo>
                                    <a:pt x="7" y="36"/>
                                  </a:lnTo>
                                  <a:lnTo>
                                    <a:pt x="6" y="36"/>
                                  </a:lnTo>
                                  <a:lnTo>
                                    <a:pt x="6"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2" y="35"/>
                                  </a:lnTo>
                                  <a:lnTo>
                                    <a:pt x="12" y="36"/>
                                  </a:lnTo>
                                  <a:lnTo>
                                    <a:pt x="11" y="36"/>
                                  </a:lnTo>
                                  <a:lnTo>
                                    <a:pt x="11" y="35"/>
                                  </a:lnTo>
                                  <a:close/>
                                  <a:moveTo>
                                    <a:pt x="12" y="35"/>
                                  </a:moveTo>
                                  <a:lnTo>
                                    <a:pt x="12" y="35"/>
                                  </a:lnTo>
                                  <a:lnTo>
                                    <a:pt x="12" y="36"/>
                                  </a:lnTo>
                                  <a:lnTo>
                                    <a:pt x="12" y="36"/>
                                  </a:lnTo>
                                  <a:lnTo>
                                    <a:pt x="12" y="35"/>
                                  </a:lnTo>
                                  <a:close/>
                                  <a:moveTo>
                                    <a:pt x="12" y="35"/>
                                  </a:moveTo>
                                  <a:lnTo>
                                    <a:pt x="12" y="35"/>
                                  </a:lnTo>
                                  <a:lnTo>
                                    <a:pt x="12" y="36"/>
                                  </a:lnTo>
                                  <a:lnTo>
                                    <a:pt x="12" y="36"/>
                                  </a:lnTo>
                                  <a:lnTo>
                                    <a:pt x="12" y="35"/>
                                  </a:lnTo>
                                  <a:close/>
                                  <a:moveTo>
                                    <a:pt x="12" y="35"/>
                                  </a:moveTo>
                                  <a:lnTo>
                                    <a:pt x="13" y="35"/>
                                  </a:lnTo>
                                  <a:lnTo>
                                    <a:pt x="13" y="36"/>
                                  </a:lnTo>
                                  <a:lnTo>
                                    <a:pt x="12" y="36"/>
                                  </a:lnTo>
                                  <a:lnTo>
                                    <a:pt x="12" y="35"/>
                                  </a:lnTo>
                                  <a:close/>
                                  <a:moveTo>
                                    <a:pt x="13" y="35"/>
                                  </a:moveTo>
                                  <a:lnTo>
                                    <a:pt x="13" y="35"/>
                                  </a:lnTo>
                                  <a:lnTo>
                                    <a:pt x="13" y="36"/>
                                  </a:lnTo>
                                  <a:lnTo>
                                    <a:pt x="13" y="36"/>
                                  </a:lnTo>
                                  <a:lnTo>
                                    <a:pt x="13" y="35"/>
                                  </a:lnTo>
                                  <a:close/>
                                  <a:moveTo>
                                    <a:pt x="13" y="35"/>
                                  </a:moveTo>
                                  <a:lnTo>
                                    <a:pt x="13" y="35"/>
                                  </a:lnTo>
                                  <a:lnTo>
                                    <a:pt x="13" y="36"/>
                                  </a:lnTo>
                                  <a:lnTo>
                                    <a:pt x="13" y="36"/>
                                  </a:lnTo>
                                  <a:lnTo>
                                    <a:pt x="13" y="35"/>
                                  </a:lnTo>
                                  <a:close/>
                                  <a:moveTo>
                                    <a:pt x="13" y="35"/>
                                  </a:moveTo>
                                  <a:lnTo>
                                    <a:pt x="14" y="35"/>
                                  </a:lnTo>
                                  <a:lnTo>
                                    <a:pt x="14" y="36"/>
                                  </a:lnTo>
                                  <a:lnTo>
                                    <a:pt x="13" y="36"/>
                                  </a:lnTo>
                                  <a:lnTo>
                                    <a:pt x="13"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9" y="35"/>
                                  </a:lnTo>
                                  <a:lnTo>
                                    <a:pt x="19" y="36"/>
                                  </a:lnTo>
                                  <a:lnTo>
                                    <a:pt x="18" y="36"/>
                                  </a:lnTo>
                                  <a:lnTo>
                                    <a:pt x="18" y="35"/>
                                  </a:lnTo>
                                  <a:close/>
                                  <a:moveTo>
                                    <a:pt x="19" y="35"/>
                                  </a:moveTo>
                                  <a:lnTo>
                                    <a:pt x="19" y="35"/>
                                  </a:lnTo>
                                  <a:lnTo>
                                    <a:pt x="19" y="36"/>
                                  </a:lnTo>
                                  <a:lnTo>
                                    <a:pt x="19" y="36"/>
                                  </a:lnTo>
                                  <a:lnTo>
                                    <a:pt x="19" y="35"/>
                                  </a:lnTo>
                                  <a:close/>
                                  <a:moveTo>
                                    <a:pt x="19" y="35"/>
                                  </a:moveTo>
                                  <a:lnTo>
                                    <a:pt x="19" y="35"/>
                                  </a:lnTo>
                                  <a:lnTo>
                                    <a:pt x="19" y="36"/>
                                  </a:lnTo>
                                  <a:lnTo>
                                    <a:pt x="19" y="36"/>
                                  </a:lnTo>
                                  <a:lnTo>
                                    <a:pt x="19" y="35"/>
                                  </a:lnTo>
                                  <a:close/>
                                  <a:moveTo>
                                    <a:pt x="19" y="35"/>
                                  </a:moveTo>
                                  <a:lnTo>
                                    <a:pt x="20" y="35"/>
                                  </a:lnTo>
                                  <a:lnTo>
                                    <a:pt x="20" y="36"/>
                                  </a:lnTo>
                                  <a:lnTo>
                                    <a:pt x="19" y="36"/>
                                  </a:lnTo>
                                  <a:lnTo>
                                    <a:pt x="19" y="35"/>
                                  </a:lnTo>
                                  <a:close/>
                                  <a:moveTo>
                                    <a:pt x="20" y="35"/>
                                  </a:moveTo>
                                  <a:lnTo>
                                    <a:pt x="20" y="35"/>
                                  </a:lnTo>
                                  <a:lnTo>
                                    <a:pt x="20" y="36"/>
                                  </a:lnTo>
                                  <a:lnTo>
                                    <a:pt x="20" y="36"/>
                                  </a:lnTo>
                                  <a:lnTo>
                                    <a:pt x="20" y="35"/>
                                  </a:lnTo>
                                  <a:close/>
                                  <a:moveTo>
                                    <a:pt x="20" y="35"/>
                                  </a:moveTo>
                                  <a:lnTo>
                                    <a:pt x="20" y="35"/>
                                  </a:lnTo>
                                  <a:lnTo>
                                    <a:pt x="20" y="36"/>
                                  </a:lnTo>
                                  <a:lnTo>
                                    <a:pt x="20" y="36"/>
                                  </a:lnTo>
                                  <a:lnTo>
                                    <a:pt x="20" y="35"/>
                                  </a:lnTo>
                                  <a:close/>
                                  <a:moveTo>
                                    <a:pt x="20" y="35"/>
                                  </a:moveTo>
                                  <a:lnTo>
                                    <a:pt x="21" y="35"/>
                                  </a:lnTo>
                                  <a:lnTo>
                                    <a:pt x="21" y="36"/>
                                  </a:lnTo>
                                  <a:lnTo>
                                    <a:pt x="20" y="36"/>
                                  </a:lnTo>
                                  <a:lnTo>
                                    <a:pt x="20"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6" y="35"/>
                                  </a:lnTo>
                                  <a:lnTo>
                                    <a:pt x="26" y="36"/>
                                  </a:lnTo>
                                  <a:lnTo>
                                    <a:pt x="25" y="36"/>
                                  </a:lnTo>
                                  <a:lnTo>
                                    <a:pt x="25" y="35"/>
                                  </a:lnTo>
                                  <a:close/>
                                  <a:moveTo>
                                    <a:pt x="26" y="35"/>
                                  </a:moveTo>
                                  <a:lnTo>
                                    <a:pt x="26" y="35"/>
                                  </a:lnTo>
                                  <a:lnTo>
                                    <a:pt x="26" y="36"/>
                                  </a:lnTo>
                                  <a:lnTo>
                                    <a:pt x="26" y="36"/>
                                  </a:lnTo>
                                  <a:lnTo>
                                    <a:pt x="26" y="35"/>
                                  </a:lnTo>
                                  <a:close/>
                                  <a:moveTo>
                                    <a:pt x="26" y="35"/>
                                  </a:moveTo>
                                  <a:lnTo>
                                    <a:pt x="26" y="35"/>
                                  </a:lnTo>
                                  <a:lnTo>
                                    <a:pt x="26" y="36"/>
                                  </a:lnTo>
                                  <a:lnTo>
                                    <a:pt x="26" y="36"/>
                                  </a:lnTo>
                                  <a:lnTo>
                                    <a:pt x="26" y="35"/>
                                  </a:lnTo>
                                  <a:close/>
                                  <a:moveTo>
                                    <a:pt x="26" y="35"/>
                                  </a:moveTo>
                                  <a:lnTo>
                                    <a:pt x="27" y="35"/>
                                  </a:lnTo>
                                  <a:lnTo>
                                    <a:pt x="27" y="36"/>
                                  </a:lnTo>
                                  <a:lnTo>
                                    <a:pt x="26" y="36"/>
                                  </a:lnTo>
                                  <a:lnTo>
                                    <a:pt x="26" y="35"/>
                                  </a:lnTo>
                                  <a:close/>
                                  <a:moveTo>
                                    <a:pt x="27" y="35"/>
                                  </a:moveTo>
                                  <a:lnTo>
                                    <a:pt x="27" y="35"/>
                                  </a:lnTo>
                                  <a:lnTo>
                                    <a:pt x="27" y="36"/>
                                  </a:lnTo>
                                  <a:lnTo>
                                    <a:pt x="27" y="36"/>
                                  </a:lnTo>
                                  <a:lnTo>
                                    <a:pt x="27" y="35"/>
                                  </a:lnTo>
                                  <a:close/>
                                  <a:moveTo>
                                    <a:pt x="27" y="35"/>
                                  </a:moveTo>
                                  <a:lnTo>
                                    <a:pt x="27" y="35"/>
                                  </a:lnTo>
                                  <a:lnTo>
                                    <a:pt x="27" y="36"/>
                                  </a:lnTo>
                                  <a:lnTo>
                                    <a:pt x="27" y="36"/>
                                  </a:lnTo>
                                  <a:lnTo>
                                    <a:pt x="27" y="35"/>
                                  </a:lnTo>
                                  <a:close/>
                                  <a:moveTo>
                                    <a:pt x="27" y="35"/>
                                  </a:moveTo>
                                  <a:lnTo>
                                    <a:pt x="28" y="35"/>
                                  </a:lnTo>
                                  <a:lnTo>
                                    <a:pt x="28" y="36"/>
                                  </a:lnTo>
                                  <a:lnTo>
                                    <a:pt x="27" y="36"/>
                                  </a:lnTo>
                                  <a:lnTo>
                                    <a:pt x="27"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9" y="35"/>
                                  </a:moveTo>
                                  <a:lnTo>
                                    <a:pt x="29" y="35"/>
                                  </a:lnTo>
                                  <a:lnTo>
                                    <a:pt x="29" y="36"/>
                                  </a:lnTo>
                                  <a:lnTo>
                                    <a:pt x="29" y="36"/>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2"/>
                                  </a:moveTo>
                                  <a:lnTo>
                                    <a:pt x="29" y="31"/>
                                  </a:lnTo>
                                  <a:lnTo>
                                    <a:pt x="29" y="31"/>
                                  </a:lnTo>
                                  <a:lnTo>
                                    <a:pt x="29" y="32"/>
                                  </a:lnTo>
                                  <a:lnTo>
                                    <a:pt x="29" y="32"/>
                                  </a:lnTo>
                                  <a:close/>
                                  <a:moveTo>
                                    <a:pt x="29" y="31"/>
                                  </a:moveTo>
                                  <a:lnTo>
                                    <a:pt x="29" y="31"/>
                                  </a:lnTo>
                                  <a:lnTo>
                                    <a:pt x="29" y="31"/>
                                  </a:lnTo>
                                  <a:lnTo>
                                    <a:pt x="29" y="31"/>
                                  </a:lnTo>
                                  <a:lnTo>
                                    <a:pt x="29" y="31"/>
                                  </a:lnTo>
                                  <a:close/>
                                  <a:moveTo>
                                    <a:pt x="29" y="31"/>
                                  </a:moveTo>
                                  <a:lnTo>
                                    <a:pt x="29" y="31"/>
                                  </a:lnTo>
                                  <a:lnTo>
                                    <a:pt x="29" y="31"/>
                                  </a:lnTo>
                                  <a:lnTo>
                                    <a:pt x="29" y="31"/>
                                  </a:lnTo>
                                  <a:lnTo>
                                    <a:pt x="29" y="31"/>
                                  </a:lnTo>
                                  <a:close/>
                                  <a:moveTo>
                                    <a:pt x="29" y="31"/>
                                  </a:moveTo>
                                  <a:lnTo>
                                    <a:pt x="29" y="30"/>
                                  </a:lnTo>
                                  <a:lnTo>
                                    <a:pt x="29" y="30"/>
                                  </a:lnTo>
                                  <a:lnTo>
                                    <a:pt x="29" y="31"/>
                                  </a:lnTo>
                                  <a:lnTo>
                                    <a:pt x="29" y="31"/>
                                  </a:lnTo>
                                  <a:close/>
                                  <a:moveTo>
                                    <a:pt x="29" y="30"/>
                                  </a:moveTo>
                                  <a:lnTo>
                                    <a:pt x="29" y="30"/>
                                  </a:lnTo>
                                  <a:lnTo>
                                    <a:pt x="29" y="30"/>
                                  </a:lnTo>
                                  <a:lnTo>
                                    <a:pt x="29" y="30"/>
                                  </a:lnTo>
                                  <a:lnTo>
                                    <a:pt x="29" y="30"/>
                                  </a:lnTo>
                                  <a:close/>
                                  <a:moveTo>
                                    <a:pt x="29" y="30"/>
                                  </a:moveTo>
                                  <a:lnTo>
                                    <a:pt x="29" y="30"/>
                                  </a:lnTo>
                                  <a:lnTo>
                                    <a:pt x="29" y="30"/>
                                  </a:lnTo>
                                  <a:lnTo>
                                    <a:pt x="29" y="30"/>
                                  </a:lnTo>
                                  <a:lnTo>
                                    <a:pt x="29" y="30"/>
                                  </a:lnTo>
                                  <a:close/>
                                  <a:moveTo>
                                    <a:pt x="29" y="30"/>
                                  </a:moveTo>
                                  <a:lnTo>
                                    <a:pt x="29" y="30"/>
                                  </a:lnTo>
                                  <a:lnTo>
                                    <a:pt x="29" y="30"/>
                                  </a:lnTo>
                                  <a:lnTo>
                                    <a:pt x="29" y="30"/>
                                  </a:lnTo>
                                  <a:lnTo>
                                    <a:pt x="29" y="30"/>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8"/>
                                  </a:moveTo>
                                  <a:lnTo>
                                    <a:pt x="29" y="27"/>
                                  </a:lnTo>
                                  <a:lnTo>
                                    <a:pt x="29" y="27"/>
                                  </a:lnTo>
                                  <a:lnTo>
                                    <a:pt x="29" y="28"/>
                                  </a:lnTo>
                                  <a:lnTo>
                                    <a:pt x="29" y="28"/>
                                  </a:lnTo>
                                  <a:close/>
                                  <a:moveTo>
                                    <a:pt x="29" y="27"/>
                                  </a:moveTo>
                                  <a:lnTo>
                                    <a:pt x="29" y="27"/>
                                  </a:lnTo>
                                  <a:lnTo>
                                    <a:pt x="29" y="27"/>
                                  </a:lnTo>
                                  <a:lnTo>
                                    <a:pt x="29" y="27"/>
                                  </a:lnTo>
                                  <a:lnTo>
                                    <a:pt x="29" y="27"/>
                                  </a:lnTo>
                                  <a:close/>
                                  <a:moveTo>
                                    <a:pt x="29" y="27"/>
                                  </a:moveTo>
                                  <a:lnTo>
                                    <a:pt x="29" y="27"/>
                                  </a:lnTo>
                                  <a:lnTo>
                                    <a:pt x="29" y="27"/>
                                  </a:lnTo>
                                  <a:lnTo>
                                    <a:pt x="29" y="27"/>
                                  </a:lnTo>
                                  <a:lnTo>
                                    <a:pt x="29" y="27"/>
                                  </a:lnTo>
                                  <a:close/>
                                  <a:moveTo>
                                    <a:pt x="29" y="27"/>
                                  </a:moveTo>
                                  <a:lnTo>
                                    <a:pt x="29" y="26"/>
                                  </a:lnTo>
                                  <a:lnTo>
                                    <a:pt x="29" y="26"/>
                                  </a:lnTo>
                                  <a:lnTo>
                                    <a:pt x="29" y="27"/>
                                  </a:lnTo>
                                  <a:lnTo>
                                    <a:pt x="29" y="27"/>
                                  </a:lnTo>
                                  <a:close/>
                                  <a:moveTo>
                                    <a:pt x="29" y="26"/>
                                  </a:moveTo>
                                  <a:lnTo>
                                    <a:pt x="29" y="26"/>
                                  </a:lnTo>
                                  <a:lnTo>
                                    <a:pt x="29" y="26"/>
                                  </a:lnTo>
                                  <a:lnTo>
                                    <a:pt x="29" y="26"/>
                                  </a:lnTo>
                                  <a:lnTo>
                                    <a:pt x="29" y="26"/>
                                  </a:lnTo>
                                  <a:close/>
                                  <a:moveTo>
                                    <a:pt x="29" y="26"/>
                                  </a:moveTo>
                                  <a:lnTo>
                                    <a:pt x="29" y="26"/>
                                  </a:lnTo>
                                  <a:lnTo>
                                    <a:pt x="29" y="26"/>
                                  </a:lnTo>
                                  <a:lnTo>
                                    <a:pt x="29" y="26"/>
                                  </a:lnTo>
                                  <a:lnTo>
                                    <a:pt x="29" y="26"/>
                                  </a:lnTo>
                                  <a:close/>
                                  <a:moveTo>
                                    <a:pt x="29" y="26"/>
                                  </a:moveTo>
                                  <a:lnTo>
                                    <a:pt x="29" y="25"/>
                                  </a:lnTo>
                                  <a:lnTo>
                                    <a:pt x="29" y="25"/>
                                  </a:lnTo>
                                  <a:lnTo>
                                    <a:pt x="29" y="26"/>
                                  </a:lnTo>
                                  <a:lnTo>
                                    <a:pt x="29" y="26"/>
                                  </a:lnTo>
                                  <a:close/>
                                  <a:moveTo>
                                    <a:pt x="29" y="25"/>
                                  </a:moveTo>
                                  <a:lnTo>
                                    <a:pt x="29" y="25"/>
                                  </a:lnTo>
                                  <a:lnTo>
                                    <a:pt x="29" y="25"/>
                                  </a:lnTo>
                                  <a:lnTo>
                                    <a:pt x="29" y="25"/>
                                  </a:lnTo>
                                  <a:lnTo>
                                    <a:pt x="29" y="25"/>
                                  </a:lnTo>
                                  <a:close/>
                                  <a:moveTo>
                                    <a:pt x="29" y="25"/>
                                  </a:moveTo>
                                  <a:lnTo>
                                    <a:pt x="29" y="25"/>
                                  </a:lnTo>
                                  <a:lnTo>
                                    <a:pt x="29" y="25"/>
                                  </a:lnTo>
                                  <a:lnTo>
                                    <a:pt x="29" y="25"/>
                                  </a:lnTo>
                                  <a:lnTo>
                                    <a:pt x="29" y="25"/>
                                  </a:lnTo>
                                  <a:close/>
                                  <a:moveTo>
                                    <a:pt x="29" y="25"/>
                                  </a:moveTo>
                                  <a:lnTo>
                                    <a:pt x="29" y="25"/>
                                  </a:lnTo>
                                  <a:lnTo>
                                    <a:pt x="29" y="25"/>
                                  </a:lnTo>
                                  <a:lnTo>
                                    <a:pt x="29" y="25"/>
                                  </a:lnTo>
                                  <a:lnTo>
                                    <a:pt x="29" y="25"/>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3"/>
                                  </a:moveTo>
                                  <a:lnTo>
                                    <a:pt x="29" y="22"/>
                                  </a:lnTo>
                                  <a:lnTo>
                                    <a:pt x="29" y="22"/>
                                  </a:lnTo>
                                  <a:lnTo>
                                    <a:pt x="29" y="23"/>
                                  </a:lnTo>
                                  <a:lnTo>
                                    <a:pt x="29" y="23"/>
                                  </a:lnTo>
                                  <a:close/>
                                  <a:moveTo>
                                    <a:pt x="29" y="22"/>
                                  </a:moveTo>
                                  <a:lnTo>
                                    <a:pt x="29" y="22"/>
                                  </a:lnTo>
                                  <a:lnTo>
                                    <a:pt x="29" y="22"/>
                                  </a:lnTo>
                                  <a:lnTo>
                                    <a:pt x="29" y="22"/>
                                  </a:lnTo>
                                  <a:lnTo>
                                    <a:pt x="29" y="22"/>
                                  </a:lnTo>
                                  <a:close/>
                                  <a:moveTo>
                                    <a:pt x="29" y="22"/>
                                  </a:moveTo>
                                  <a:lnTo>
                                    <a:pt x="29" y="22"/>
                                  </a:lnTo>
                                  <a:lnTo>
                                    <a:pt x="29" y="22"/>
                                  </a:lnTo>
                                  <a:lnTo>
                                    <a:pt x="29" y="22"/>
                                  </a:lnTo>
                                  <a:lnTo>
                                    <a:pt x="29" y="22"/>
                                  </a:lnTo>
                                  <a:close/>
                                  <a:moveTo>
                                    <a:pt x="29" y="22"/>
                                  </a:moveTo>
                                  <a:lnTo>
                                    <a:pt x="29" y="21"/>
                                  </a:lnTo>
                                  <a:lnTo>
                                    <a:pt x="29" y="21"/>
                                  </a:lnTo>
                                  <a:lnTo>
                                    <a:pt x="29" y="22"/>
                                  </a:lnTo>
                                  <a:lnTo>
                                    <a:pt x="29" y="22"/>
                                  </a:lnTo>
                                  <a:close/>
                                  <a:moveTo>
                                    <a:pt x="29" y="21"/>
                                  </a:moveTo>
                                  <a:lnTo>
                                    <a:pt x="29" y="21"/>
                                  </a:lnTo>
                                  <a:lnTo>
                                    <a:pt x="29" y="21"/>
                                  </a:lnTo>
                                  <a:lnTo>
                                    <a:pt x="29" y="21"/>
                                  </a:lnTo>
                                  <a:lnTo>
                                    <a:pt x="29" y="21"/>
                                  </a:lnTo>
                                  <a:close/>
                                  <a:moveTo>
                                    <a:pt x="29" y="21"/>
                                  </a:moveTo>
                                  <a:lnTo>
                                    <a:pt x="29" y="21"/>
                                  </a:lnTo>
                                  <a:lnTo>
                                    <a:pt x="29" y="21"/>
                                  </a:lnTo>
                                  <a:lnTo>
                                    <a:pt x="29" y="21"/>
                                  </a:lnTo>
                                  <a:lnTo>
                                    <a:pt x="29" y="21"/>
                                  </a:lnTo>
                                  <a:close/>
                                  <a:moveTo>
                                    <a:pt x="29" y="21"/>
                                  </a:moveTo>
                                  <a:lnTo>
                                    <a:pt x="29" y="20"/>
                                  </a:lnTo>
                                  <a:lnTo>
                                    <a:pt x="29" y="20"/>
                                  </a:lnTo>
                                  <a:lnTo>
                                    <a:pt x="29" y="21"/>
                                  </a:lnTo>
                                  <a:lnTo>
                                    <a:pt x="29" y="21"/>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8"/>
                                  </a:moveTo>
                                  <a:lnTo>
                                    <a:pt x="29" y="17"/>
                                  </a:lnTo>
                                  <a:lnTo>
                                    <a:pt x="29" y="17"/>
                                  </a:lnTo>
                                  <a:lnTo>
                                    <a:pt x="29" y="18"/>
                                  </a:lnTo>
                                  <a:lnTo>
                                    <a:pt x="29" y="18"/>
                                  </a:lnTo>
                                  <a:close/>
                                  <a:moveTo>
                                    <a:pt x="29" y="17"/>
                                  </a:moveTo>
                                  <a:lnTo>
                                    <a:pt x="29" y="17"/>
                                  </a:lnTo>
                                  <a:lnTo>
                                    <a:pt x="29" y="17"/>
                                  </a:lnTo>
                                  <a:lnTo>
                                    <a:pt x="29" y="17"/>
                                  </a:lnTo>
                                  <a:lnTo>
                                    <a:pt x="29" y="17"/>
                                  </a:lnTo>
                                  <a:close/>
                                  <a:moveTo>
                                    <a:pt x="29" y="17"/>
                                  </a:moveTo>
                                  <a:lnTo>
                                    <a:pt x="29" y="17"/>
                                  </a:lnTo>
                                  <a:lnTo>
                                    <a:pt x="29" y="17"/>
                                  </a:lnTo>
                                  <a:lnTo>
                                    <a:pt x="29" y="17"/>
                                  </a:lnTo>
                                  <a:lnTo>
                                    <a:pt x="29" y="17"/>
                                  </a:lnTo>
                                  <a:close/>
                                  <a:moveTo>
                                    <a:pt x="29" y="17"/>
                                  </a:moveTo>
                                  <a:lnTo>
                                    <a:pt x="29" y="16"/>
                                  </a:lnTo>
                                  <a:lnTo>
                                    <a:pt x="29" y="16"/>
                                  </a:lnTo>
                                  <a:lnTo>
                                    <a:pt x="29" y="17"/>
                                  </a:lnTo>
                                  <a:lnTo>
                                    <a:pt x="29" y="17"/>
                                  </a:lnTo>
                                  <a:close/>
                                  <a:moveTo>
                                    <a:pt x="29" y="16"/>
                                  </a:moveTo>
                                  <a:lnTo>
                                    <a:pt x="29" y="16"/>
                                  </a:lnTo>
                                  <a:lnTo>
                                    <a:pt x="29" y="16"/>
                                  </a:lnTo>
                                  <a:lnTo>
                                    <a:pt x="29" y="16"/>
                                  </a:lnTo>
                                  <a:lnTo>
                                    <a:pt x="29" y="16"/>
                                  </a:lnTo>
                                  <a:close/>
                                  <a:moveTo>
                                    <a:pt x="29" y="16"/>
                                  </a:moveTo>
                                  <a:lnTo>
                                    <a:pt x="29" y="16"/>
                                  </a:lnTo>
                                  <a:lnTo>
                                    <a:pt x="29" y="16"/>
                                  </a:lnTo>
                                  <a:lnTo>
                                    <a:pt x="29" y="16"/>
                                  </a:lnTo>
                                  <a:lnTo>
                                    <a:pt x="29" y="16"/>
                                  </a:lnTo>
                                  <a:close/>
                                  <a:moveTo>
                                    <a:pt x="29" y="16"/>
                                  </a:moveTo>
                                  <a:lnTo>
                                    <a:pt x="29" y="16"/>
                                  </a:lnTo>
                                  <a:lnTo>
                                    <a:pt x="29" y="16"/>
                                  </a:lnTo>
                                  <a:lnTo>
                                    <a:pt x="29" y="16"/>
                                  </a:lnTo>
                                  <a:lnTo>
                                    <a:pt x="29" y="16"/>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3"/>
                                  </a:moveTo>
                                  <a:lnTo>
                                    <a:pt x="29" y="12"/>
                                  </a:lnTo>
                                  <a:lnTo>
                                    <a:pt x="29" y="12"/>
                                  </a:lnTo>
                                  <a:lnTo>
                                    <a:pt x="29" y="13"/>
                                  </a:lnTo>
                                  <a:lnTo>
                                    <a:pt x="29" y="13"/>
                                  </a:lnTo>
                                  <a:close/>
                                  <a:moveTo>
                                    <a:pt x="29" y="12"/>
                                  </a:moveTo>
                                  <a:lnTo>
                                    <a:pt x="29" y="12"/>
                                  </a:lnTo>
                                  <a:lnTo>
                                    <a:pt x="29" y="12"/>
                                  </a:lnTo>
                                  <a:lnTo>
                                    <a:pt x="29" y="12"/>
                                  </a:lnTo>
                                  <a:lnTo>
                                    <a:pt x="29" y="12"/>
                                  </a:lnTo>
                                  <a:close/>
                                  <a:moveTo>
                                    <a:pt x="29" y="12"/>
                                  </a:moveTo>
                                  <a:lnTo>
                                    <a:pt x="29" y="12"/>
                                  </a:lnTo>
                                  <a:lnTo>
                                    <a:pt x="29" y="12"/>
                                  </a:lnTo>
                                  <a:lnTo>
                                    <a:pt x="29" y="12"/>
                                  </a:lnTo>
                                  <a:lnTo>
                                    <a:pt x="29" y="12"/>
                                  </a:lnTo>
                                  <a:close/>
                                  <a:moveTo>
                                    <a:pt x="29" y="12"/>
                                  </a:moveTo>
                                  <a:lnTo>
                                    <a:pt x="29" y="11"/>
                                  </a:lnTo>
                                  <a:lnTo>
                                    <a:pt x="29" y="11"/>
                                  </a:lnTo>
                                  <a:lnTo>
                                    <a:pt x="29" y="12"/>
                                  </a:lnTo>
                                  <a:lnTo>
                                    <a:pt x="29" y="12"/>
                                  </a:lnTo>
                                  <a:close/>
                                  <a:moveTo>
                                    <a:pt x="29" y="11"/>
                                  </a:moveTo>
                                  <a:lnTo>
                                    <a:pt x="29" y="11"/>
                                  </a:lnTo>
                                  <a:lnTo>
                                    <a:pt x="29" y="11"/>
                                  </a:lnTo>
                                  <a:lnTo>
                                    <a:pt x="29" y="11"/>
                                  </a:lnTo>
                                  <a:lnTo>
                                    <a:pt x="29" y="11"/>
                                  </a:lnTo>
                                  <a:close/>
                                  <a:moveTo>
                                    <a:pt x="29" y="11"/>
                                  </a:moveTo>
                                  <a:lnTo>
                                    <a:pt x="29" y="11"/>
                                  </a:lnTo>
                                  <a:lnTo>
                                    <a:pt x="29" y="11"/>
                                  </a:lnTo>
                                  <a:lnTo>
                                    <a:pt x="29" y="11"/>
                                  </a:lnTo>
                                  <a:lnTo>
                                    <a:pt x="29" y="11"/>
                                  </a:lnTo>
                                  <a:close/>
                                  <a:moveTo>
                                    <a:pt x="29" y="11"/>
                                  </a:moveTo>
                                  <a:lnTo>
                                    <a:pt x="29" y="11"/>
                                  </a:lnTo>
                                  <a:lnTo>
                                    <a:pt x="29" y="11"/>
                                  </a:lnTo>
                                  <a:lnTo>
                                    <a:pt x="29" y="11"/>
                                  </a:lnTo>
                                  <a:lnTo>
                                    <a:pt x="29" y="11"/>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9"/>
                                  </a:moveTo>
                                  <a:lnTo>
                                    <a:pt x="29" y="8"/>
                                  </a:lnTo>
                                  <a:lnTo>
                                    <a:pt x="29" y="8"/>
                                  </a:lnTo>
                                  <a:lnTo>
                                    <a:pt x="29" y="9"/>
                                  </a:lnTo>
                                  <a:lnTo>
                                    <a:pt x="29" y="9"/>
                                  </a:lnTo>
                                  <a:close/>
                                  <a:moveTo>
                                    <a:pt x="29" y="8"/>
                                  </a:moveTo>
                                  <a:lnTo>
                                    <a:pt x="29" y="8"/>
                                  </a:lnTo>
                                  <a:lnTo>
                                    <a:pt x="29" y="8"/>
                                  </a:lnTo>
                                  <a:lnTo>
                                    <a:pt x="29" y="8"/>
                                  </a:lnTo>
                                  <a:lnTo>
                                    <a:pt x="29" y="8"/>
                                  </a:lnTo>
                                  <a:close/>
                                  <a:moveTo>
                                    <a:pt x="29" y="8"/>
                                  </a:moveTo>
                                  <a:lnTo>
                                    <a:pt x="29" y="8"/>
                                  </a:lnTo>
                                  <a:lnTo>
                                    <a:pt x="29" y="8"/>
                                  </a:lnTo>
                                  <a:lnTo>
                                    <a:pt x="29" y="8"/>
                                  </a:lnTo>
                                  <a:lnTo>
                                    <a:pt x="29" y="8"/>
                                  </a:lnTo>
                                  <a:close/>
                                  <a:moveTo>
                                    <a:pt x="29" y="8"/>
                                  </a:moveTo>
                                  <a:lnTo>
                                    <a:pt x="29" y="7"/>
                                  </a:lnTo>
                                  <a:lnTo>
                                    <a:pt x="29" y="7"/>
                                  </a:lnTo>
                                  <a:lnTo>
                                    <a:pt x="29" y="8"/>
                                  </a:lnTo>
                                  <a:lnTo>
                                    <a:pt x="29" y="8"/>
                                  </a:lnTo>
                                  <a:close/>
                                  <a:moveTo>
                                    <a:pt x="29" y="7"/>
                                  </a:moveTo>
                                  <a:lnTo>
                                    <a:pt x="29" y="7"/>
                                  </a:lnTo>
                                  <a:lnTo>
                                    <a:pt x="29" y="7"/>
                                  </a:lnTo>
                                  <a:lnTo>
                                    <a:pt x="29" y="7"/>
                                  </a:lnTo>
                                  <a:lnTo>
                                    <a:pt x="29" y="7"/>
                                  </a:lnTo>
                                  <a:close/>
                                  <a:moveTo>
                                    <a:pt x="29" y="7"/>
                                  </a:moveTo>
                                  <a:lnTo>
                                    <a:pt x="29" y="7"/>
                                  </a:lnTo>
                                  <a:lnTo>
                                    <a:pt x="29" y="7"/>
                                  </a:lnTo>
                                  <a:lnTo>
                                    <a:pt x="29" y="7"/>
                                  </a:lnTo>
                                  <a:lnTo>
                                    <a:pt x="29" y="7"/>
                                  </a:lnTo>
                                  <a:close/>
                                  <a:moveTo>
                                    <a:pt x="29" y="7"/>
                                  </a:moveTo>
                                  <a:lnTo>
                                    <a:pt x="29" y="6"/>
                                  </a:lnTo>
                                  <a:lnTo>
                                    <a:pt x="29" y="6"/>
                                  </a:lnTo>
                                  <a:lnTo>
                                    <a:pt x="29" y="7"/>
                                  </a:lnTo>
                                  <a:lnTo>
                                    <a:pt x="29" y="7"/>
                                  </a:lnTo>
                                  <a:close/>
                                  <a:moveTo>
                                    <a:pt x="29" y="6"/>
                                  </a:moveTo>
                                  <a:lnTo>
                                    <a:pt x="29" y="6"/>
                                  </a:lnTo>
                                  <a:lnTo>
                                    <a:pt x="29" y="6"/>
                                  </a:lnTo>
                                  <a:lnTo>
                                    <a:pt x="29" y="6"/>
                                  </a:lnTo>
                                  <a:lnTo>
                                    <a:pt x="29" y="6"/>
                                  </a:lnTo>
                                  <a:close/>
                                  <a:moveTo>
                                    <a:pt x="29" y="6"/>
                                  </a:moveTo>
                                  <a:lnTo>
                                    <a:pt x="29" y="6"/>
                                  </a:lnTo>
                                  <a:lnTo>
                                    <a:pt x="29" y="6"/>
                                  </a:lnTo>
                                  <a:lnTo>
                                    <a:pt x="29" y="6"/>
                                  </a:lnTo>
                                  <a:lnTo>
                                    <a:pt x="29" y="6"/>
                                  </a:lnTo>
                                  <a:close/>
                                  <a:moveTo>
                                    <a:pt x="29" y="6"/>
                                  </a:moveTo>
                                  <a:lnTo>
                                    <a:pt x="29" y="6"/>
                                  </a:lnTo>
                                  <a:lnTo>
                                    <a:pt x="29" y="6"/>
                                  </a:lnTo>
                                  <a:lnTo>
                                    <a:pt x="29" y="6"/>
                                  </a:lnTo>
                                  <a:lnTo>
                                    <a:pt x="29" y="6"/>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4"/>
                                  </a:moveTo>
                                  <a:lnTo>
                                    <a:pt x="29" y="3"/>
                                  </a:lnTo>
                                  <a:lnTo>
                                    <a:pt x="29" y="3"/>
                                  </a:lnTo>
                                  <a:lnTo>
                                    <a:pt x="29" y="4"/>
                                  </a:lnTo>
                                  <a:lnTo>
                                    <a:pt x="29" y="4"/>
                                  </a:lnTo>
                                  <a:close/>
                                  <a:moveTo>
                                    <a:pt x="29" y="3"/>
                                  </a:moveTo>
                                  <a:lnTo>
                                    <a:pt x="29" y="3"/>
                                  </a:lnTo>
                                  <a:lnTo>
                                    <a:pt x="29" y="3"/>
                                  </a:lnTo>
                                  <a:lnTo>
                                    <a:pt x="29" y="3"/>
                                  </a:lnTo>
                                  <a:lnTo>
                                    <a:pt x="29" y="3"/>
                                  </a:lnTo>
                                  <a:close/>
                                  <a:moveTo>
                                    <a:pt x="29" y="3"/>
                                  </a:moveTo>
                                  <a:lnTo>
                                    <a:pt x="29" y="3"/>
                                  </a:lnTo>
                                  <a:lnTo>
                                    <a:pt x="29" y="3"/>
                                  </a:lnTo>
                                  <a:lnTo>
                                    <a:pt x="29" y="3"/>
                                  </a:lnTo>
                                  <a:lnTo>
                                    <a:pt x="29" y="3"/>
                                  </a:lnTo>
                                  <a:close/>
                                  <a:moveTo>
                                    <a:pt x="29" y="3"/>
                                  </a:moveTo>
                                  <a:lnTo>
                                    <a:pt x="29" y="2"/>
                                  </a:lnTo>
                                  <a:lnTo>
                                    <a:pt x="29" y="2"/>
                                  </a:lnTo>
                                  <a:lnTo>
                                    <a:pt x="29" y="3"/>
                                  </a:lnTo>
                                  <a:lnTo>
                                    <a:pt x="29" y="3"/>
                                  </a:lnTo>
                                  <a:close/>
                                  <a:moveTo>
                                    <a:pt x="29" y="2"/>
                                  </a:moveTo>
                                  <a:lnTo>
                                    <a:pt x="29" y="2"/>
                                  </a:lnTo>
                                  <a:lnTo>
                                    <a:pt x="29" y="2"/>
                                  </a:lnTo>
                                  <a:lnTo>
                                    <a:pt x="29" y="2"/>
                                  </a:lnTo>
                                  <a:lnTo>
                                    <a:pt x="29" y="2"/>
                                  </a:lnTo>
                                  <a:close/>
                                  <a:moveTo>
                                    <a:pt x="29" y="2"/>
                                  </a:moveTo>
                                  <a:lnTo>
                                    <a:pt x="29" y="2"/>
                                  </a:lnTo>
                                  <a:lnTo>
                                    <a:pt x="29" y="2"/>
                                  </a:lnTo>
                                  <a:lnTo>
                                    <a:pt x="29" y="2"/>
                                  </a:lnTo>
                                  <a:lnTo>
                                    <a:pt x="29" y="2"/>
                                  </a:lnTo>
                                  <a:close/>
                                  <a:moveTo>
                                    <a:pt x="29" y="2"/>
                                  </a:moveTo>
                                  <a:lnTo>
                                    <a:pt x="29" y="1"/>
                                  </a:lnTo>
                                  <a:lnTo>
                                    <a:pt x="29" y="1"/>
                                  </a:lnTo>
                                  <a:lnTo>
                                    <a:pt x="29" y="2"/>
                                  </a:lnTo>
                                  <a:lnTo>
                                    <a:pt x="29" y="2"/>
                                  </a:lnTo>
                                  <a:close/>
                                  <a:moveTo>
                                    <a:pt x="29" y="1"/>
                                  </a:moveTo>
                                  <a:lnTo>
                                    <a:pt x="29" y="1"/>
                                  </a:lnTo>
                                  <a:lnTo>
                                    <a:pt x="29" y="1"/>
                                  </a:lnTo>
                                  <a:lnTo>
                                    <a:pt x="29" y="1"/>
                                  </a:lnTo>
                                  <a:lnTo>
                                    <a:pt x="29" y="1"/>
                                  </a:lnTo>
                                  <a:close/>
                                  <a:moveTo>
                                    <a:pt x="29" y="1"/>
                                  </a:moveTo>
                                  <a:lnTo>
                                    <a:pt x="29" y="1"/>
                                  </a:lnTo>
                                  <a:lnTo>
                                    <a:pt x="29" y="1"/>
                                  </a:lnTo>
                                  <a:lnTo>
                                    <a:pt x="29" y="1"/>
                                  </a:lnTo>
                                  <a:lnTo>
                                    <a:pt x="29" y="1"/>
                                  </a:lnTo>
                                  <a:close/>
                                  <a:moveTo>
                                    <a:pt x="29" y="1"/>
                                  </a:moveTo>
                                  <a:lnTo>
                                    <a:pt x="29" y="1"/>
                                  </a:lnTo>
                                  <a:lnTo>
                                    <a:pt x="29" y="1"/>
                                  </a:lnTo>
                                  <a:lnTo>
                                    <a:pt x="29" y="1"/>
                                  </a:lnTo>
                                  <a:lnTo>
                                    <a:pt x="29" y="1"/>
                                  </a:lnTo>
                                  <a:close/>
                                  <a:moveTo>
                                    <a:pt x="29" y="0"/>
                                  </a:moveTo>
                                  <a:lnTo>
                                    <a:pt x="29" y="0"/>
                                  </a:lnTo>
                                  <a:lnTo>
                                    <a:pt x="29" y="0"/>
                                  </a:lnTo>
                                  <a:lnTo>
                                    <a:pt x="29" y="0"/>
                                  </a:lnTo>
                                  <a:lnTo>
                                    <a:pt x="29" y="0"/>
                                  </a:lnTo>
                                  <a:close/>
                                  <a:moveTo>
                                    <a:pt x="29" y="0"/>
                                  </a:moveTo>
                                  <a:lnTo>
                                    <a:pt x="29" y="0"/>
                                  </a:lnTo>
                                  <a:lnTo>
                                    <a:pt x="29" y="0"/>
                                  </a:lnTo>
                                  <a:lnTo>
                                    <a:pt x="29" y="0"/>
                                  </a:lnTo>
                                  <a:lnTo>
                                    <a:pt x="29" y="0"/>
                                  </a:lnTo>
                                  <a:close/>
                                </a:path>
                              </a:pathLst>
                            </a:custGeom>
                            <a:solidFill>
                              <a:srgbClr val="000000"/>
                            </a:solidFill>
                            <a:ln w="0" cap="flat">
                              <a:solidFill>
                                <a:srgbClr val="000000"/>
                              </a:solidFill>
                              <a:prstDash val="solid"/>
                              <a:bevel/>
                              <a:headEnd/>
                              <a:tailEnd/>
                            </a:ln>
                          </wps:spPr>
                          <wps:bodyPr/>
                        </wps:wsp>
                        <wps:wsp>
                          <wps:cNvPr id="3950" name="Line 68"/>
                          <wps:cNvCnPr/>
                          <wps:spPr bwMode="auto">
                            <a:xfrm>
                              <a:off x="179" y="267"/>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1" name="Line 69"/>
                          <wps:cNvCnPr/>
                          <wps:spPr bwMode="auto">
                            <a:xfrm>
                              <a:off x="179" y="270"/>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g:grpSp>
                        <wpg:cNvPr id="3952" name="Group 3952"/>
                        <wpg:cNvGrpSpPr>
                          <a:grpSpLocks/>
                        </wpg:cNvGrpSpPr>
                        <wpg:grpSpPr bwMode="auto">
                          <a:xfrm>
                            <a:off x="64" y="168"/>
                            <a:ext cx="143" cy="46"/>
                            <a:chOff x="64" y="168"/>
                            <a:chExt cx="143" cy="46"/>
                          </a:xfrm>
                        </wpg:grpSpPr>
                        <wps:wsp>
                          <wps:cNvPr id="3953" name="Rectangle 3953"/>
                          <wps:cNvSpPr>
                            <a:spLocks noChangeArrowheads="1"/>
                          </wps:cNvSpPr>
                          <wps:spPr bwMode="auto">
                            <a:xfrm>
                              <a:off x="64" y="168"/>
                              <a:ext cx="143" cy="38"/>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54" name="Rectangle 3954"/>
                          <wps:cNvSpPr>
                            <a:spLocks noChangeArrowheads="1"/>
                          </wps:cNvSpPr>
                          <wps:spPr bwMode="auto">
                            <a:xfrm>
                              <a:off x="64" y="168"/>
                              <a:ext cx="143" cy="3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55" name="Rectangle 3955"/>
                          <wps:cNvSpPr>
                            <a:spLocks noChangeArrowheads="1"/>
                          </wps:cNvSpPr>
                          <wps:spPr bwMode="auto">
                            <a:xfrm>
                              <a:off x="65" y="169"/>
                              <a:ext cx="30"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56" name="Freeform 3956"/>
                          <wps:cNvSpPr>
                            <a:spLocks noEditPoints="1"/>
                          </wps:cNvSpPr>
                          <wps:spPr bwMode="auto">
                            <a:xfrm>
                              <a:off x="65" y="169"/>
                              <a:ext cx="30" cy="36"/>
                            </a:xfrm>
                            <a:custGeom>
                              <a:avLst/>
                              <a:gdLst>
                                <a:gd name="T0" fmla="*/ 28 w 30"/>
                                <a:gd name="T1" fmla="*/ 0 h 36"/>
                                <a:gd name="T2" fmla="*/ 26 w 30"/>
                                <a:gd name="T3" fmla="*/ 0 h 36"/>
                                <a:gd name="T4" fmla="*/ 24 w 30"/>
                                <a:gd name="T5" fmla="*/ 0 h 36"/>
                                <a:gd name="T6" fmla="*/ 21 w 30"/>
                                <a:gd name="T7" fmla="*/ 0 h 36"/>
                                <a:gd name="T8" fmla="*/ 20 w 30"/>
                                <a:gd name="T9" fmla="*/ 0 h 36"/>
                                <a:gd name="T10" fmla="*/ 17 w 30"/>
                                <a:gd name="T11" fmla="*/ 0 h 36"/>
                                <a:gd name="T12" fmla="*/ 15 w 30"/>
                                <a:gd name="T13" fmla="*/ 0 h 36"/>
                                <a:gd name="T14" fmla="*/ 13 w 30"/>
                                <a:gd name="T15" fmla="*/ 0 h 36"/>
                                <a:gd name="T16" fmla="*/ 11 w 30"/>
                                <a:gd name="T17" fmla="*/ 0 h 36"/>
                                <a:gd name="T18" fmla="*/ 9 w 30"/>
                                <a:gd name="T19" fmla="*/ 0 h 36"/>
                                <a:gd name="T20" fmla="*/ 7 w 30"/>
                                <a:gd name="T21" fmla="*/ 0 h 36"/>
                                <a:gd name="T22" fmla="*/ 5 w 30"/>
                                <a:gd name="T23" fmla="*/ 0 h 36"/>
                                <a:gd name="T24" fmla="*/ 3 w 30"/>
                                <a:gd name="T25" fmla="*/ 0 h 36"/>
                                <a:gd name="T26" fmla="*/ 0 w 30"/>
                                <a:gd name="T27" fmla="*/ 0 h 36"/>
                                <a:gd name="T28" fmla="*/ 0 w 30"/>
                                <a:gd name="T29" fmla="*/ 1 h 36"/>
                                <a:gd name="T30" fmla="*/ 0 w 30"/>
                                <a:gd name="T31" fmla="*/ 4 h 36"/>
                                <a:gd name="T32" fmla="*/ 0 w 30"/>
                                <a:gd name="T33" fmla="*/ 6 h 36"/>
                                <a:gd name="T34" fmla="*/ 0 w 30"/>
                                <a:gd name="T35" fmla="*/ 7 h 36"/>
                                <a:gd name="T36" fmla="*/ 0 w 30"/>
                                <a:gd name="T37" fmla="*/ 10 h 36"/>
                                <a:gd name="T38" fmla="*/ 0 w 30"/>
                                <a:gd name="T39" fmla="*/ 11 h 36"/>
                                <a:gd name="T40" fmla="*/ 0 w 30"/>
                                <a:gd name="T41" fmla="*/ 14 h 36"/>
                                <a:gd name="T42" fmla="*/ 0 w 30"/>
                                <a:gd name="T43" fmla="*/ 16 h 36"/>
                                <a:gd name="T44" fmla="*/ 0 w 30"/>
                                <a:gd name="T45" fmla="*/ 18 h 36"/>
                                <a:gd name="T46" fmla="*/ 0 w 30"/>
                                <a:gd name="T47" fmla="*/ 20 h 36"/>
                                <a:gd name="T48" fmla="*/ 0 w 30"/>
                                <a:gd name="T49" fmla="*/ 22 h 36"/>
                                <a:gd name="T50" fmla="*/ 0 w 30"/>
                                <a:gd name="T51" fmla="*/ 24 h 36"/>
                                <a:gd name="T52" fmla="*/ 0 w 30"/>
                                <a:gd name="T53" fmla="*/ 26 h 36"/>
                                <a:gd name="T54" fmla="*/ 0 w 30"/>
                                <a:gd name="T55" fmla="*/ 28 h 36"/>
                                <a:gd name="T56" fmla="*/ 0 w 30"/>
                                <a:gd name="T57" fmla="*/ 30 h 36"/>
                                <a:gd name="T58" fmla="*/ 0 w 30"/>
                                <a:gd name="T59" fmla="*/ 32 h 36"/>
                                <a:gd name="T60" fmla="*/ 0 w 30"/>
                                <a:gd name="T61" fmla="*/ 34 h 36"/>
                                <a:gd name="T62" fmla="*/ 1 w 30"/>
                                <a:gd name="T63" fmla="*/ 35 h 36"/>
                                <a:gd name="T64" fmla="*/ 3 w 30"/>
                                <a:gd name="T65" fmla="*/ 36 h 36"/>
                                <a:gd name="T66" fmla="*/ 5 w 30"/>
                                <a:gd name="T67" fmla="*/ 35 h 36"/>
                                <a:gd name="T68" fmla="*/ 7 w 30"/>
                                <a:gd name="T69" fmla="*/ 35 h 36"/>
                                <a:gd name="T70" fmla="*/ 9 w 30"/>
                                <a:gd name="T71" fmla="*/ 36 h 36"/>
                                <a:gd name="T72" fmla="*/ 11 w 30"/>
                                <a:gd name="T73" fmla="*/ 35 h 36"/>
                                <a:gd name="T74" fmla="*/ 13 w 30"/>
                                <a:gd name="T75" fmla="*/ 36 h 36"/>
                                <a:gd name="T76" fmla="*/ 16 w 30"/>
                                <a:gd name="T77" fmla="*/ 35 h 36"/>
                                <a:gd name="T78" fmla="*/ 17 w 30"/>
                                <a:gd name="T79" fmla="*/ 35 h 36"/>
                                <a:gd name="T80" fmla="*/ 20 w 30"/>
                                <a:gd name="T81" fmla="*/ 36 h 36"/>
                                <a:gd name="T82" fmla="*/ 22 w 30"/>
                                <a:gd name="T83" fmla="*/ 35 h 36"/>
                                <a:gd name="T84" fmla="*/ 24 w 30"/>
                                <a:gd name="T85" fmla="*/ 36 h 36"/>
                                <a:gd name="T86" fmla="*/ 26 w 30"/>
                                <a:gd name="T87" fmla="*/ 35 h 36"/>
                                <a:gd name="T88" fmla="*/ 28 w 30"/>
                                <a:gd name="T89" fmla="*/ 35 h 36"/>
                                <a:gd name="T90" fmla="*/ 30 w 30"/>
                                <a:gd name="T91" fmla="*/ 35 h 36"/>
                                <a:gd name="T92" fmla="*/ 30 w 30"/>
                                <a:gd name="T93" fmla="*/ 33 h 36"/>
                                <a:gd name="T94" fmla="*/ 30 w 30"/>
                                <a:gd name="T95" fmla="*/ 31 h 36"/>
                                <a:gd name="T96" fmla="*/ 30 w 30"/>
                                <a:gd name="T97" fmla="*/ 29 h 36"/>
                                <a:gd name="T98" fmla="*/ 30 w 30"/>
                                <a:gd name="T99" fmla="*/ 27 h 36"/>
                                <a:gd name="T100" fmla="*/ 30 w 30"/>
                                <a:gd name="T101" fmla="*/ 25 h 36"/>
                                <a:gd name="T102" fmla="*/ 30 w 30"/>
                                <a:gd name="T103" fmla="*/ 23 h 36"/>
                                <a:gd name="T104" fmla="*/ 30 w 30"/>
                                <a:gd name="T105" fmla="*/ 21 h 36"/>
                                <a:gd name="T106" fmla="*/ 30 w 30"/>
                                <a:gd name="T107" fmla="*/ 18 h 36"/>
                                <a:gd name="T108" fmla="*/ 30 w 30"/>
                                <a:gd name="T109" fmla="*/ 17 h 36"/>
                                <a:gd name="T110" fmla="*/ 30 w 30"/>
                                <a:gd name="T111" fmla="*/ 14 h 36"/>
                                <a:gd name="T112" fmla="*/ 30 w 30"/>
                                <a:gd name="T113" fmla="*/ 12 h 36"/>
                                <a:gd name="T114" fmla="*/ 30 w 30"/>
                                <a:gd name="T115" fmla="*/ 11 h 36"/>
                                <a:gd name="T116" fmla="*/ 30 w 30"/>
                                <a:gd name="T117" fmla="*/ 8 h 36"/>
                                <a:gd name="T118" fmla="*/ 30 w 30"/>
                                <a:gd name="T119" fmla="*/ 6 h 36"/>
                                <a:gd name="T120" fmla="*/ 30 w 30"/>
                                <a:gd name="T121" fmla="*/ 4 h 36"/>
                                <a:gd name="T122" fmla="*/ 30 w 30"/>
                                <a:gd name="T123" fmla="*/ 2 h 36"/>
                                <a:gd name="T124" fmla="*/ 30 w 30"/>
                                <a:gd name="T125" fmla="*/ 0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0" h="36">
                                  <a:moveTo>
                                    <a:pt x="30" y="0"/>
                                  </a:moveTo>
                                  <a:lnTo>
                                    <a:pt x="30" y="0"/>
                                  </a:lnTo>
                                  <a:lnTo>
                                    <a:pt x="30" y="0"/>
                                  </a:lnTo>
                                  <a:lnTo>
                                    <a:pt x="30" y="0"/>
                                  </a:lnTo>
                                  <a:lnTo>
                                    <a:pt x="30" y="0"/>
                                  </a:lnTo>
                                  <a:close/>
                                  <a:moveTo>
                                    <a:pt x="30" y="0"/>
                                  </a:moveTo>
                                  <a:lnTo>
                                    <a:pt x="29" y="0"/>
                                  </a:lnTo>
                                  <a:lnTo>
                                    <a:pt x="29" y="0"/>
                                  </a:lnTo>
                                  <a:lnTo>
                                    <a:pt x="30" y="0"/>
                                  </a:lnTo>
                                  <a:lnTo>
                                    <a:pt x="30" y="0"/>
                                  </a:lnTo>
                                  <a:close/>
                                  <a:moveTo>
                                    <a:pt x="29" y="0"/>
                                  </a:moveTo>
                                  <a:lnTo>
                                    <a:pt x="29" y="0"/>
                                  </a:lnTo>
                                  <a:lnTo>
                                    <a:pt x="29" y="0"/>
                                  </a:lnTo>
                                  <a:lnTo>
                                    <a:pt x="29" y="0"/>
                                  </a:lnTo>
                                  <a:lnTo>
                                    <a:pt x="29" y="0"/>
                                  </a:lnTo>
                                  <a:close/>
                                  <a:moveTo>
                                    <a:pt x="29" y="0"/>
                                  </a:moveTo>
                                  <a:lnTo>
                                    <a:pt x="29" y="0"/>
                                  </a:lnTo>
                                  <a:lnTo>
                                    <a:pt x="29" y="0"/>
                                  </a:lnTo>
                                  <a:lnTo>
                                    <a:pt x="29" y="0"/>
                                  </a:lnTo>
                                  <a:lnTo>
                                    <a:pt x="29" y="0"/>
                                  </a:lnTo>
                                  <a:close/>
                                  <a:moveTo>
                                    <a:pt x="29" y="0"/>
                                  </a:moveTo>
                                  <a:lnTo>
                                    <a:pt x="28" y="0"/>
                                  </a:lnTo>
                                  <a:lnTo>
                                    <a:pt x="28"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3" y="0"/>
                                  </a:lnTo>
                                  <a:lnTo>
                                    <a:pt x="23"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2" y="0"/>
                                  </a:lnTo>
                                  <a:lnTo>
                                    <a:pt x="22"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1" y="0"/>
                                  </a:lnTo>
                                  <a:lnTo>
                                    <a:pt x="21"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6" y="0"/>
                                  </a:lnTo>
                                  <a:lnTo>
                                    <a:pt x="16"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5" y="0"/>
                                  </a:lnTo>
                                  <a:lnTo>
                                    <a:pt x="15"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4" y="0"/>
                                  </a:lnTo>
                                  <a:lnTo>
                                    <a:pt x="14"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9" y="0"/>
                                  </a:lnTo>
                                  <a:lnTo>
                                    <a:pt x="9"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8" y="0"/>
                                  </a:lnTo>
                                  <a:lnTo>
                                    <a:pt x="8"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7" y="0"/>
                                  </a:lnTo>
                                  <a:lnTo>
                                    <a:pt x="7"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6" y="0"/>
                                  </a:lnTo>
                                  <a:lnTo>
                                    <a:pt x="6"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5" y="0"/>
                                  </a:lnTo>
                                  <a:lnTo>
                                    <a:pt x="5"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2" y="0"/>
                                  </a:lnTo>
                                  <a:lnTo>
                                    <a:pt x="2"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1" y="0"/>
                                  </a:lnTo>
                                  <a:lnTo>
                                    <a:pt x="1"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0" y="0"/>
                                  </a:lnTo>
                                  <a:lnTo>
                                    <a:pt x="0"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2"/>
                                  </a:lnTo>
                                  <a:lnTo>
                                    <a:pt x="0" y="32"/>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4" y="35"/>
                                  </a:lnTo>
                                  <a:lnTo>
                                    <a:pt x="4" y="36"/>
                                  </a:lnTo>
                                  <a:lnTo>
                                    <a:pt x="3" y="36"/>
                                  </a:lnTo>
                                  <a:lnTo>
                                    <a:pt x="3"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5" y="35"/>
                                  </a:lnTo>
                                  <a:lnTo>
                                    <a:pt x="5" y="36"/>
                                  </a:lnTo>
                                  <a:lnTo>
                                    <a:pt x="4" y="36"/>
                                  </a:lnTo>
                                  <a:lnTo>
                                    <a:pt x="4" y="35"/>
                                  </a:lnTo>
                                  <a:close/>
                                  <a:moveTo>
                                    <a:pt x="5" y="35"/>
                                  </a:moveTo>
                                  <a:lnTo>
                                    <a:pt x="5" y="35"/>
                                  </a:lnTo>
                                  <a:lnTo>
                                    <a:pt x="5" y="36"/>
                                  </a:lnTo>
                                  <a:lnTo>
                                    <a:pt x="5" y="36"/>
                                  </a:lnTo>
                                  <a:lnTo>
                                    <a:pt x="5" y="35"/>
                                  </a:lnTo>
                                  <a:close/>
                                  <a:moveTo>
                                    <a:pt x="5" y="35"/>
                                  </a:moveTo>
                                  <a:lnTo>
                                    <a:pt x="5" y="35"/>
                                  </a:lnTo>
                                  <a:lnTo>
                                    <a:pt x="5" y="36"/>
                                  </a:lnTo>
                                  <a:lnTo>
                                    <a:pt x="5" y="36"/>
                                  </a:lnTo>
                                  <a:lnTo>
                                    <a:pt x="5" y="35"/>
                                  </a:lnTo>
                                  <a:close/>
                                  <a:moveTo>
                                    <a:pt x="5" y="35"/>
                                  </a:moveTo>
                                  <a:lnTo>
                                    <a:pt x="6" y="35"/>
                                  </a:lnTo>
                                  <a:lnTo>
                                    <a:pt x="6" y="36"/>
                                  </a:lnTo>
                                  <a:lnTo>
                                    <a:pt x="5" y="36"/>
                                  </a:lnTo>
                                  <a:lnTo>
                                    <a:pt x="5" y="35"/>
                                  </a:lnTo>
                                  <a:close/>
                                  <a:moveTo>
                                    <a:pt x="6" y="35"/>
                                  </a:moveTo>
                                  <a:lnTo>
                                    <a:pt x="6" y="35"/>
                                  </a:lnTo>
                                  <a:lnTo>
                                    <a:pt x="6" y="36"/>
                                  </a:lnTo>
                                  <a:lnTo>
                                    <a:pt x="6" y="36"/>
                                  </a:lnTo>
                                  <a:lnTo>
                                    <a:pt x="6" y="35"/>
                                  </a:lnTo>
                                  <a:close/>
                                  <a:moveTo>
                                    <a:pt x="6" y="35"/>
                                  </a:moveTo>
                                  <a:lnTo>
                                    <a:pt x="6" y="35"/>
                                  </a:lnTo>
                                  <a:lnTo>
                                    <a:pt x="6" y="36"/>
                                  </a:lnTo>
                                  <a:lnTo>
                                    <a:pt x="6" y="36"/>
                                  </a:lnTo>
                                  <a:lnTo>
                                    <a:pt x="6" y="35"/>
                                  </a:lnTo>
                                  <a:close/>
                                  <a:moveTo>
                                    <a:pt x="6" y="35"/>
                                  </a:moveTo>
                                  <a:lnTo>
                                    <a:pt x="7" y="35"/>
                                  </a:lnTo>
                                  <a:lnTo>
                                    <a:pt x="7" y="36"/>
                                  </a:lnTo>
                                  <a:lnTo>
                                    <a:pt x="6" y="36"/>
                                  </a:lnTo>
                                  <a:lnTo>
                                    <a:pt x="6"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1" y="35"/>
                                  </a:lnTo>
                                  <a:lnTo>
                                    <a:pt x="11" y="36"/>
                                  </a:lnTo>
                                  <a:lnTo>
                                    <a:pt x="10" y="36"/>
                                  </a:lnTo>
                                  <a:lnTo>
                                    <a:pt x="10"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2" y="35"/>
                                  </a:lnTo>
                                  <a:lnTo>
                                    <a:pt x="12" y="36"/>
                                  </a:lnTo>
                                  <a:lnTo>
                                    <a:pt x="11" y="36"/>
                                  </a:lnTo>
                                  <a:lnTo>
                                    <a:pt x="11" y="35"/>
                                  </a:lnTo>
                                  <a:close/>
                                  <a:moveTo>
                                    <a:pt x="12" y="35"/>
                                  </a:moveTo>
                                  <a:lnTo>
                                    <a:pt x="12" y="35"/>
                                  </a:lnTo>
                                  <a:lnTo>
                                    <a:pt x="12" y="36"/>
                                  </a:lnTo>
                                  <a:lnTo>
                                    <a:pt x="12" y="36"/>
                                  </a:lnTo>
                                  <a:lnTo>
                                    <a:pt x="12" y="35"/>
                                  </a:lnTo>
                                  <a:close/>
                                  <a:moveTo>
                                    <a:pt x="12" y="35"/>
                                  </a:moveTo>
                                  <a:lnTo>
                                    <a:pt x="12" y="35"/>
                                  </a:lnTo>
                                  <a:lnTo>
                                    <a:pt x="12" y="36"/>
                                  </a:lnTo>
                                  <a:lnTo>
                                    <a:pt x="12" y="36"/>
                                  </a:lnTo>
                                  <a:lnTo>
                                    <a:pt x="12" y="35"/>
                                  </a:lnTo>
                                  <a:close/>
                                  <a:moveTo>
                                    <a:pt x="12" y="35"/>
                                  </a:moveTo>
                                  <a:lnTo>
                                    <a:pt x="13" y="35"/>
                                  </a:lnTo>
                                  <a:lnTo>
                                    <a:pt x="13" y="36"/>
                                  </a:lnTo>
                                  <a:lnTo>
                                    <a:pt x="12" y="36"/>
                                  </a:lnTo>
                                  <a:lnTo>
                                    <a:pt x="12" y="35"/>
                                  </a:lnTo>
                                  <a:close/>
                                  <a:moveTo>
                                    <a:pt x="13" y="35"/>
                                  </a:moveTo>
                                  <a:lnTo>
                                    <a:pt x="13" y="35"/>
                                  </a:lnTo>
                                  <a:lnTo>
                                    <a:pt x="13" y="36"/>
                                  </a:lnTo>
                                  <a:lnTo>
                                    <a:pt x="13" y="36"/>
                                  </a:lnTo>
                                  <a:lnTo>
                                    <a:pt x="13" y="35"/>
                                  </a:lnTo>
                                  <a:close/>
                                  <a:moveTo>
                                    <a:pt x="13" y="35"/>
                                  </a:moveTo>
                                  <a:lnTo>
                                    <a:pt x="13" y="35"/>
                                  </a:lnTo>
                                  <a:lnTo>
                                    <a:pt x="13" y="36"/>
                                  </a:lnTo>
                                  <a:lnTo>
                                    <a:pt x="13" y="36"/>
                                  </a:lnTo>
                                  <a:lnTo>
                                    <a:pt x="13" y="35"/>
                                  </a:lnTo>
                                  <a:close/>
                                  <a:moveTo>
                                    <a:pt x="13" y="35"/>
                                  </a:moveTo>
                                  <a:lnTo>
                                    <a:pt x="14" y="35"/>
                                  </a:lnTo>
                                  <a:lnTo>
                                    <a:pt x="14" y="36"/>
                                  </a:lnTo>
                                  <a:lnTo>
                                    <a:pt x="13" y="36"/>
                                  </a:lnTo>
                                  <a:lnTo>
                                    <a:pt x="13"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8" y="35"/>
                                  </a:lnTo>
                                  <a:lnTo>
                                    <a:pt x="18" y="36"/>
                                  </a:lnTo>
                                  <a:lnTo>
                                    <a:pt x="17" y="36"/>
                                  </a:lnTo>
                                  <a:lnTo>
                                    <a:pt x="17"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9" y="35"/>
                                  </a:lnTo>
                                  <a:lnTo>
                                    <a:pt x="19" y="36"/>
                                  </a:lnTo>
                                  <a:lnTo>
                                    <a:pt x="18" y="36"/>
                                  </a:lnTo>
                                  <a:lnTo>
                                    <a:pt x="18" y="35"/>
                                  </a:lnTo>
                                  <a:close/>
                                  <a:moveTo>
                                    <a:pt x="19" y="35"/>
                                  </a:moveTo>
                                  <a:lnTo>
                                    <a:pt x="19" y="35"/>
                                  </a:lnTo>
                                  <a:lnTo>
                                    <a:pt x="19" y="36"/>
                                  </a:lnTo>
                                  <a:lnTo>
                                    <a:pt x="19" y="36"/>
                                  </a:lnTo>
                                  <a:lnTo>
                                    <a:pt x="19" y="35"/>
                                  </a:lnTo>
                                  <a:close/>
                                  <a:moveTo>
                                    <a:pt x="19" y="35"/>
                                  </a:moveTo>
                                  <a:lnTo>
                                    <a:pt x="19" y="35"/>
                                  </a:lnTo>
                                  <a:lnTo>
                                    <a:pt x="19" y="36"/>
                                  </a:lnTo>
                                  <a:lnTo>
                                    <a:pt x="19" y="36"/>
                                  </a:lnTo>
                                  <a:lnTo>
                                    <a:pt x="19" y="35"/>
                                  </a:lnTo>
                                  <a:close/>
                                  <a:moveTo>
                                    <a:pt x="19" y="35"/>
                                  </a:moveTo>
                                  <a:lnTo>
                                    <a:pt x="20" y="35"/>
                                  </a:lnTo>
                                  <a:lnTo>
                                    <a:pt x="20" y="36"/>
                                  </a:lnTo>
                                  <a:lnTo>
                                    <a:pt x="19" y="36"/>
                                  </a:lnTo>
                                  <a:lnTo>
                                    <a:pt x="19" y="35"/>
                                  </a:lnTo>
                                  <a:close/>
                                  <a:moveTo>
                                    <a:pt x="20" y="35"/>
                                  </a:moveTo>
                                  <a:lnTo>
                                    <a:pt x="20" y="35"/>
                                  </a:lnTo>
                                  <a:lnTo>
                                    <a:pt x="20" y="36"/>
                                  </a:lnTo>
                                  <a:lnTo>
                                    <a:pt x="20" y="36"/>
                                  </a:lnTo>
                                  <a:lnTo>
                                    <a:pt x="20" y="35"/>
                                  </a:lnTo>
                                  <a:close/>
                                  <a:moveTo>
                                    <a:pt x="20" y="35"/>
                                  </a:moveTo>
                                  <a:lnTo>
                                    <a:pt x="20" y="35"/>
                                  </a:lnTo>
                                  <a:lnTo>
                                    <a:pt x="20" y="36"/>
                                  </a:lnTo>
                                  <a:lnTo>
                                    <a:pt x="20" y="36"/>
                                  </a:lnTo>
                                  <a:lnTo>
                                    <a:pt x="20" y="35"/>
                                  </a:lnTo>
                                  <a:close/>
                                  <a:moveTo>
                                    <a:pt x="20" y="35"/>
                                  </a:moveTo>
                                  <a:lnTo>
                                    <a:pt x="21" y="35"/>
                                  </a:lnTo>
                                  <a:lnTo>
                                    <a:pt x="21" y="36"/>
                                  </a:lnTo>
                                  <a:lnTo>
                                    <a:pt x="20" y="36"/>
                                  </a:lnTo>
                                  <a:lnTo>
                                    <a:pt x="20"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5" y="35"/>
                                  </a:lnTo>
                                  <a:lnTo>
                                    <a:pt x="25" y="36"/>
                                  </a:lnTo>
                                  <a:lnTo>
                                    <a:pt x="24" y="36"/>
                                  </a:lnTo>
                                  <a:lnTo>
                                    <a:pt x="24"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6" y="35"/>
                                  </a:lnTo>
                                  <a:lnTo>
                                    <a:pt x="26" y="36"/>
                                  </a:lnTo>
                                  <a:lnTo>
                                    <a:pt x="25" y="36"/>
                                  </a:lnTo>
                                  <a:lnTo>
                                    <a:pt x="25" y="35"/>
                                  </a:lnTo>
                                  <a:close/>
                                  <a:moveTo>
                                    <a:pt x="26" y="35"/>
                                  </a:moveTo>
                                  <a:lnTo>
                                    <a:pt x="26" y="35"/>
                                  </a:lnTo>
                                  <a:lnTo>
                                    <a:pt x="26" y="36"/>
                                  </a:lnTo>
                                  <a:lnTo>
                                    <a:pt x="26" y="36"/>
                                  </a:lnTo>
                                  <a:lnTo>
                                    <a:pt x="26" y="35"/>
                                  </a:lnTo>
                                  <a:close/>
                                  <a:moveTo>
                                    <a:pt x="26" y="35"/>
                                  </a:moveTo>
                                  <a:lnTo>
                                    <a:pt x="26" y="35"/>
                                  </a:lnTo>
                                  <a:lnTo>
                                    <a:pt x="26" y="36"/>
                                  </a:lnTo>
                                  <a:lnTo>
                                    <a:pt x="26" y="36"/>
                                  </a:lnTo>
                                  <a:lnTo>
                                    <a:pt x="26" y="35"/>
                                  </a:lnTo>
                                  <a:close/>
                                  <a:moveTo>
                                    <a:pt x="26" y="35"/>
                                  </a:moveTo>
                                  <a:lnTo>
                                    <a:pt x="27" y="35"/>
                                  </a:lnTo>
                                  <a:lnTo>
                                    <a:pt x="27" y="36"/>
                                  </a:lnTo>
                                  <a:lnTo>
                                    <a:pt x="26" y="36"/>
                                  </a:lnTo>
                                  <a:lnTo>
                                    <a:pt x="26" y="35"/>
                                  </a:lnTo>
                                  <a:close/>
                                  <a:moveTo>
                                    <a:pt x="27" y="35"/>
                                  </a:moveTo>
                                  <a:lnTo>
                                    <a:pt x="27" y="35"/>
                                  </a:lnTo>
                                  <a:lnTo>
                                    <a:pt x="27" y="36"/>
                                  </a:lnTo>
                                  <a:lnTo>
                                    <a:pt x="27" y="36"/>
                                  </a:lnTo>
                                  <a:lnTo>
                                    <a:pt x="27" y="35"/>
                                  </a:lnTo>
                                  <a:close/>
                                  <a:moveTo>
                                    <a:pt x="27" y="35"/>
                                  </a:moveTo>
                                  <a:lnTo>
                                    <a:pt x="27" y="35"/>
                                  </a:lnTo>
                                  <a:lnTo>
                                    <a:pt x="27" y="36"/>
                                  </a:lnTo>
                                  <a:lnTo>
                                    <a:pt x="27" y="36"/>
                                  </a:lnTo>
                                  <a:lnTo>
                                    <a:pt x="27" y="35"/>
                                  </a:lnTo>
                                  <a:close/>
                                  <a:moveTo>
                                    <a:pt x="27" y="35"/>
                                  </a:moveTo>
                                  <a:lnTo>
                                    <a:pt x="28" y="35"/>
                                  </a:lnTo>
                                  <a:lnTo>
                                    <a:pt x="28" y="36"/>
                                  </a:lnTo>
                                  <a:lnTo>
                                    <a:pt x="27" y="36"/>
                                  </a:lnTo>
                                  <a:lnTo>
                                    <a:pt x="27"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9" y="35"/>
                                  </a:moveTo>
                                  <a:lnTo>
                                    <a:pt x="29" y="35"/>
                                  </a:lnTo>
                                  <a:lnTo>
                                    <a:pt x="29" y="36"/>
                                  </a:lnTo>
                                  <a:lnTo>
                                    <a:pt x="29" y="36"/>
                                  </a:lnTo>
                                  <a:lnTo>
                                    <a:pt x="29" y="35"/>
                                  </a:lnTo>
                                  <a:close/>
                                  <a:moveTo>
                                    <a:pt x="29" y="35"/>
                                  </a:moveTo>
                                  <a:lnTo>
                                    <a:pt x="29" y="35"/>
                                  </a:lnTo>
                                  <a:lnTo>
                                    <a:pt x="29" y="36"/>
                                  </a:lnTo>
                                  <a:lnTo>
                                    <a:pt x="29" y="36"/>
                                  </a:lnTo>
                                  <a:lnTo>
                                    <a:pt x="29" y="35"/>
                                  </a:lnTo>
                                  <a:close/>
                                  <a:moveTo>
                                    <a:pt x="29" y="35"/>
                                  </a:moveTo>
                                  <a:lnTo>
                                    <a:pt x="29" y="35"/>
                                  </a:lnTo>
                                  <a:lnTo>
                                    <a:pt x="29" y="36"/>
                                  </a:lnTo>
                                  <a:lnTo>
                                    <a:pt x="29" y="36"/>
                                  </a:lnTo>
                                  <a:lnTo>
                                    <a:pt x="29" y="35"/>
                                  </a:lnTo>
                                  <a:close/>
                                  <a:moveTo>
                                    <a:pt x="30" y="35"/>
                                  </a:moveTo>
                                  <a:lnTo>
                                    <a:pt x="30" y="35"/>
                                  </a:lnTo>
                                  <a:lnTo>
                                    <a:pt x="30" y="36"/>
                                  </a:lnTo>
                                  <a:lnTo>
                                    <a:pt x="30" y="36"/>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5"/>
                                  </a:lnTo>
                                  <a:lnTo>
                                    <a:pt x="30" y="35"/>
                                  </a:lnTo>
                                  <a:lnTo>
                                    <a:pt x="30" y="35"/>
                                  </a:lnTo>
                                  <a:lnTo>
                                    <a:pt x="30" y="35"/>
                                  </a:lnTo>
                                  <a:close/>
                                  <a:moveTo>
                                    <a:pt x="30" y="35"/>
                                  </a:moveTo>
                                  <a:lnTo>
                                    <a:pt x="30" y="34"/>
                                  </a:lnTo>
                                  <a:lnTo>
                                    <a:pt x="30" y="34"/>
                                  </a:lnTo>
                                  <a:lnTo>
                                    <a:pt x="30" y="35"/>
                                  </a:lnTo>
                                  <a:lnTo>
                                    <a:pt x="30" y="35"/>
                                  </a:lnTo>
                                  <a:close/>
                                  <a:moveTo>
                                    <a:pt x="30" y="34"/>
                                  </a:moveTo>
                                  <a:lnTo>
                                    <a:pt x="30" y="34"/>
                                  </a:lnTo>
                                  <a:lnTo>
                                    <a:pt x="30" y="34"/>
                                  </a:lnTo>
                                  <a:lnTo>
                                    <a:pt x="30" y="34"/>
                                  </a:lnTo>
                                  <a:lnTo>
                                    <a:pt x="30" y="34"/>
                                  </a:lnTo>
                                  <a:close/>
                                  <a:moveTo>
                                    <a:pt x="30" y="34"/>
                                  </a:moveTo>
                                  <a:lnTo>
                                    <a:pt x="30" y="34"/>
                                  </a:lnTo>
                                  <a:lnTo>
                                    <a:pt x="30" y="34"/>
                                  </a:lnTo>
                                  <a:lnTo>
                                    <a:pt x="30" y="34"/>
                                  </a:lnTo>
                                  <a:lnTo>
                                    <a:pt x="30" y="34"/>
                                  </a:lnTo>
                                  <a:close/>
                                  <a:moveTo>
                                    <a:pt x="30" y="34"/>
                                  </a:moveTo>
                                  <a:lnTo>
                                    <a:pt x="30" y="33"/>
                                  </a:lnTo>
                                  <a:lnTo>
                                    <a:pt x="30" y="33"/>
                                  </a:lnTo>
                                  <a:lnTo>
                                    <a:pt x="30" y="34"/>
                                  </a:lnTo>
                                  <a:lnTo>
                                    <a:pt x="30" y="34"/>
                                  </a:lnTo>
                                  <a:close/>
                                  <a:moveTo>
                                    <a:pt x="30" y="33"/>
                                  </a:moveTo>
                                  <a:lnTo>
                                    <a:pt x="30" y="33"/>
                                  </a:lnTo>
                                  <a:lnTo>
                                    <a:pt x="30" y="33"/>
                                  </a:lnTo>
                                  <a:lnTo>
                                    <a:pt x="30" y="33"/>
                                  </a:lnTo>
                                  <a:lnTo>
                                    <a:pt x="30" y="33"/>
                                  </a:lnTo>
                                  <a:close/>
                                  <a:moveTo>
                                    <a:pt x="30" y="33"/>
                                  </a:moveTo>
                                  <a:lnTo>
                                    <a:pt x="30" y="33"/>
                                  </a:lnTo>
                                  <a:lnTo>
                                    <a:pt x="30" y="33"/>
                                  </a:lnTo>
                                  <a:lnTo>
                                    <a:pt x="30" y="33"/>
                                  </a:lnTo>
                                  <a:lnTo>
                                    <a:pt x="30" y="33"/>
                                  </a:lnTo>
                                  <a:close/>
                                  <a:moveTo>
                                    <a:pt x="30" y="33"/>
                                  </a:moveTo>
                                  <a:lnTo>
                                    <a:pt x="30" y="32"/>
                                  </a:lnTo>
                                  <a:lnTo>
                                    <a:pt x="30" y="32"/>
                                  </a:lnTo>
                                  <a:lnTo>
                                    <a:pt x="30" y="33"/>
                                  </a:lnTo>
                                  <a:lnTo>
                                    <a:pt x="30" y="33"/>
                                  </a:lnTo>
                                  <a:close/>
                                  <a:moveTo>
                                    <a:pt x="30" y="32"/>
                                  </a:moveTo>
                                  <a:lnTo>
                                    <a:pt x="30" y="32"/>
                                  </a:lnTo>
                                  <a:lnTo>
                                    <a:pt x="30" y="32"/>
                                  </a:lnTo>
                                  <a:lnTo>
                                    <a:pt x="30" y="32"/>
                                  </a:lnTo>
                                  <a:lnTo>
                                    <a:pt x="30" y="32"/>
                                  </a:lnTo>
                                  <a:close/>
                                  <a:moveTo>
                                    <a:pt x="30" y="32"/>
                                  </a:moveTo>
                                  <a:lnTo>
                                    <a:pt x="30" y="32"/>
                                  </a:lnTo>
                                  <a:lnTo>
                                    <a:pt x="30" y="32"/>
                                  </a:lnTo>
                                  <a:lnTo>
                                    <a:pt x="30" y="32"/>
                                  </a:lnTo>
                                  <a:lnTo>
                                    <a:pt x="30" y="32"/>
                                  </a:lnTo>
                                  <a:close/>
                                  <a:moveTo>
                                    <a:pt x="30" y="32"/>
                                  </a:moveTo>
                                  <a:lnTo>
                                    <a:pt x="30" y="32"/>
                                  </a:lnTo>
                                  <a:lnTo>
                                    <a:pt x="30" y="32"/>
                                  </a:lnTo>
                                  <a:lnTo>
                                    <a:pt x="30" y="32"/>
                                  </a:lnTo>
                                  <a:lnTo>
                                    <a:pt x="30" y="32"/>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1"/>
                                  </a:moveTo>
                                  <a:lnTo>
                                    <a:pt x="30" y="31"/>
                                  </a:lnTo>
                                  <a:lnTo>
                                    <a:pt x="30" y="31"/>
                                  </a:lnTo>
                                  <a:lnTo>
                                    <a:pt x="30" y="31"/>
                                  </a:lnTo>
                                  <a:lnTo>
                                    <a:pt x="30" y="31"/>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30"/>
                                  </a:moveTo>
                                  <a:lnTo>
                                    <a:pt x="30" y="30"/>
                                  </a:lnTo>
                                  <a:lnTo>
                                    <a:pt x="30" y="30"/>
                                  </a:lnTo>
                                  <a:lnTo>
                                    <a:pt x="30" y="30"/>
                                  </a:lnTo>
                                  <a:lnTo>
                                    <a:pt x="30" y="30"/>
                                  </a:lnTo>
                                  <a:close/>
                                  <a:moveTo>
                                    <a:pt x="30" y="30"/>
                                  </a:moveTo>
                                  <a:lnTo>
                                    <a:pt x="30" y="29"/>
                                  </a:lnTo>
                                  <a:lnTo>
                                    <a:pt x="30" y="29"/>
                                  </a:lnTo>
                                  <a:lnTo>
                                    <a:pt x="30" y="30"/>
                                  </a:lnTo>
                                  <a:lnTo>
                                    <a:pt x="30" y="30"/>
                                  </a:lnTo>
                                  <a:close/>
                                  <a:moveTo>
                                    <a:pt x="30" y="29"/>
                                  </a:moveTo>
                                  <a:lnTo>
                                    <a:pt x="30" y="29"/>
                                  </a:lnTo>
                                  <a:lnTo>
                                    <a:pt x="30" y="29"/>
                                  </a:lnTo>
                                  <a:lnTo>
                                    <a:pt x="30" y="29"/>
                                  </a:lnTo>
                                  <a:lnTo>
                                    <a:pt x="30" y="29"/>
                                  </a:lnTo>
                                  <a:close/>
                                  <a:moveTo>
                                    <a:pt x="30" y="29"/>
                                  </a:moveTo>
                                  <a:lnTo>
                                    <a:pt x="30" y="29"/>
                                  </a:lnTo>
                                  <a:lnTo>
                                    <a:pt x="30" y="29"/>
                                  </a:lnTo>
                                  <a:lnTo>
                                    <a:pt x="30" y="29"/>
                                  </a:lnTo>
                                  <a:lnTo>
                                    <a:pt x="30" y="29"/>
                                  </a:lnTo>
                                  <a:close/>
                                  <a:moveTo>
                                    <a:pt x="30" y="29"/>
                                  </a:moveTo>
                                  <a:lnTo>
                                    <a:pt x="30" y="28"/>
                                  </a:lnTo>
                                  <a:lnTo>
                                    <a:pt x="30" y="28"/>
                                  </a:lnTo>
                                  <a:lnTo>
                                    <a:pt x="30" y="29"/>
                                  </a:lnTo>
                                  <a:lnTo>
                                    <a:pt x="30" y="29"/>
                                  </a:lnTo>
                                  <a:close/>
                                  <a:moveTo>
                                    <a:pt x="30" y="28"/>
                                  </a:moveTo>
                                  <a:lnTo>
                                    <a:pt x="30" y="28"/>
                                  </a:lnTo>
                                  <a:lnTo>
                                    <a:pt x="30" y="28"/>
                                  </a:lnTo>
                                  <a:lnTo>
                                    <a:pt x="30" y="28"/>
                                  </a:lnTo>
                                  <a:lnTo>
                                    <a:pt x="30" y="28"/>
                                  </a:lnTo>
                                  <a:close/>
                                  <a:moveTo>
                                    <a:pt x="30" y="28"/>
                                  </a:moveTo>
                                  <a:lnTo>
                                    <a:pt x="30" y="28"/>
                                  </a:lnTo>
                                  <a:lnTo>
                                    <a:pt x="30" y="28"/>
                                  </a:lnTo>
                                  <a:lnTo>
                                    <a:pt x="30" y="28"/>
                                  </a:lnTo>
                                  <a:lnTo>
                                    <a:pt x="30" y="28"/>
                                  </a:lnTo>
                                  <a:close/>
                                  <a:moveTo>
                                    <a:pt x="30" y="28"/>
                                  </a:moveTo>
                                  <a:lnTo>
                                    <a:pt x="30" y="28"/>
                                  </a:lnTo>
                                  <a:lnTo>
                                    <a:pt x="30" y="28"/>
                                  </a:lnTo>
                                  <a:lnTo>
                                    <a:pt x="30" y="28"/>
                                  </a:lnTo>
                                  <a:lnTo>
                                    <a:pt x="30" y="28"/>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7"/>
                                  </a:moveTo>
                                  <a:lnTo>
                                    <a:pt x="30" y="27"/>
                                  </a:lnTo>
                                  <a:lnTo>
                                    <a:pt x="30" y="27"/>
                                  </a:lnTo>
                                  <a:lnTo>
                                    <a:pt x="30" y="27"/>
                                  </a:lnTo>
                                  <a:lnTo>
                                    <a:pt x="30" y="27"/>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6"/>
                                  </a:moveTo>
                                  <a:lnTo>
                                    <a:pt x="30" y="26"/>
                                  </a:lnTo>
                                  <a:lnTo>
                                    <a:pt x="30" y="26"/>
                                  </a:lnTo>
                                  <a:lnTo>
                                    <a:pt x="30" y="26"/>
                                  </a:lnTo>
                                  <a:lnTo>
                                    <a:pt x="30" y="26"/>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5"/>
                                  </a:moveTo>
                                  <a:lnTo>
                                    <a:pt x="30" y="25"/>
                                  </a:lnTo>
                                  <a:lnTo>
                                    <a:pt x="30" y="25"/>
                                  </a:lnTo>
                                  <a:lnTo>
                                    <a:pt x="30" y="25"/>
                                  </a:lnTo>
                                  <a:lnTo>
                                    <a:pt x="30" y="25"/>
                                  </a:lnTo>
                                  <a:close/>
                                  <a:moveTo>
                                    <a:pt x="30" y="25"/>
                                  </a:moveTo>
                                  <a:lnTo>
                                    <a:pt x="30" y="24"/>
                                  </a:lnTo>
                                  <a:lnTo>
                                    <a:pt x="30" y="24"/>
                                  </a:lnTo>
                                  <a:lnTo>
                                    <a:pt x="30" y="25"/>
                                  </a:lnTo>
                                  <a:lnTo>
                                    <a:pt x="30" y="25"/>
                                  </a:lnTo>
                                  <a:close/>
                                  <a:moveTo>
                                    <a:pt x="30" y="24"/>
                                  </a:moveTo>
                                  <a:lnTo>
                                    <a:pt x="30" y="24"/>
                                  </a:lnTo>
                                  <a:lnTo>
                                    <a:pt x="30" y="24"/>
                                  </a:lnTo>
                                  <a:lnTo>
                                    <a:pt x="30" y="24"/>
                                  </a:lnTo>
                                  <a:lnTo>
                                    <a:pt x="30" y="24"/>
                                  </a:lnTo>
                                  <a:close/>
                                  <a:moveTo>
                                    <a:pt x="30" y="24"/>
                                  </a:moveTo>
                                  <a:lnTo>
                                    <a:pt x="30" y="24"/>
                                  </a:lnTo>
                                  <a:lnTo>
                                    <a:pt x="30" y="24"/>
                                  </a:lnTo>
                                  <a:lnTo>
                                    <a:pt x="30" y="24"/>
                                  </a:lnTo>
                                  <a:lnTo>
                                    <a:pt x="30" y="24"/>
                                  </a:lnTo>
                                  <a:close/>
                                  <a:moveTo>
                                    <a:pt x="30" y="24"/>
                                  </a:moveTo>
                                  <a:lnTo>
                                    <a:pt x="30" y="23"/>
                                  </a:lnTo>
                                  <a:lnTo>
                                    <a:pt x="30" y="23"/>
                                  </a:lnTo>
                                  <a:lnTo>
                                    <a:pt x="30" y="24"/>
                                  </a:lnTo>
                                  <a:lnTo>
                                    <a:pt x="30" y="24"/>
                                  </a:lnTo>
                                  <a:close/>
                                  <a:moveTo>
                                    <a:pt x="30" y="23"/>
                                  </a:moveTo>
                                  <a:lnTo>
                                    <a:pt x="30" y="23"/>
                                  </a:lnTo>
                                  <a:lnTo>
                                    <a:pt x="30" y="23"/>
                                  </a:lnTo>
                                  <a:lnTo>
                                    <a:pt x="30" y="23"/>
                                  </a:lnTo>
                                  <a:lnTo>
                                    <a:pt x="30" y="23"/>
                                  </a:lnTo>
                                  <a:close/>
                                  <a:moveTo>
                                    <a:pt x="30" y="23"/>
                                  </a:moveTo>
                                  <a:lnTo>
                                    <a:pt x="30" y="23"/>
                                  </a:lnTo>
                                  <a:lnTo>
                                    <a:pt x="30" y="23"/>
                                  </a:lnTo>
                                  <a:lnTo>
                                    <a:pt x="30" y="23"/>
                                  </a:lnTo>
                                  <a:lnTo>
                                    <a:pt x="30" y="23"/>
                                  </a:lnTo>
                                  <a:close/>
                                  <a:moveTo>
                                    <a:pt x="30" y="23"/>
                                  </a:moveTo>
                                  <a:lnTo>
                                    <a:pt x="30" y="23"/>
                                  </a:lnTo>
                                  <a:lnTo>
                                    <a:pt x="30" y="23"/>
                                  </a:lnTo>
                                  <a:lnTo>
                                    <a:pt x="30" y="23"/>
                                  </a:lnTo>
                                  <a:lnTo>
                                    <a:pt x="30" y="23"/>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2"/>
                                  </a:moveTo>
                                  <a:lnTo>
                                    <a:pt x="30" y="22"/>
                                  </a:lnTo>
                                  <a:lnTo>
                                    <a:pt x="30" y="22"/>
                                  </a:lnTo>
                                  <a:lnTo>
                                    <a:pt x="30" y="22"/>
                                  </a:lnTo>
                                  <a:lnTo>
                                    <a:pt x="30" y="22"/>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1"/>
                                  </a:moveTo>
                                  <a:lnTo>
                                    <a:pt x="30" y="21"/>
                                  </a:lnTo>
                                  <a:lnTo>
                                    <a:pt x="30" y="21"/>
                                  </a:lnTo>
                                  <a:lnTo>
                                    <a:pt x="30" y="21"/>
                                  </a:lnTo>
                                  <a:lnTo>
                                    <a:pt x="30" y="21"/>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20"/>
                                  </a:lnTo>
                                  <a:lnTo>
                                    <a:pt x="30" y="20"/>
                                  </a:lnTo>
                                  <a:lnTo>
                                    <a:pt x="30" y="20"/>
                                  </a:lnTo>
                                  <a:lnTo>
                                    <a:pt x="30" y="20"/>
                                  </a:lnTo>
                                  <a:close/>
                                  <a:moveTo>
                                    <a:pt x="30" y="20"/>
                                  </a:moveTo>
                                  <a:lnTo>
                                    <a:pt x="30" y="19"/>
                                  </a:lnTo>
                                  <a:lnTo>
                                    <a:pt x="30" y="19"/>
                                  </a:lnTo>
                                  <a:lnTo>
                                    <a:pt x="30" y="20"/>
                                  </a:lnTo>
                                  <a:lnTo>
                                    <a:pt x="30" y="20"/>
                                  </a:lnTo>
                                  <a:close/>
                                  <a:moveTo>
                                    <a:pt x="30" y="19"/>
                                  </a:moveTo>
                                  <a:lnTo>
                                    <a:pt x="30" y="19"/>
                                  </a:lnTo>
                                  <a:lnTo>
                                    <a:pt x="30" y="19"/>
                                  </a:lnTo>
                                  <a:lnTo>
                                    <a:pt x="30" y="19"/>
                                  </a:lnTo>
                                  <a:lnTo>
                                    <a:pt x="30" y="19"/>
                                  </a:lnTo>
                                  <a:close/>
                                  <a:moveTo>
                                    <a:pt x="30" y="19"/>
                                  </a:moveTo>
                                  <a:lnTo>
                                    <a:pt x="30" y="19"/>
                                  </a:lnTo>
                                  <a:lnTo>
                                    <a:pt x="30" y="19"/>
                                  </a:lnTo>
                                  <a:lnTo>
                                    <a:pt x="30" y="19"/>
                                  </a:lnTo>
                                  <a:lnTo>
                                    <a:pt x="30" y="19"/>
                                  </a:lnTo>
                                  <a:close/>
                                  <a:moveTo>
                                    <a:pt x="30" y="19"/>
                                  </a:moveTo>
                                  <a:lnTo>
                                    <a:pt x="30" y="18"/>
                                  </a:lnTo>
                                  <a:lnTo>
                                    <a:pt x="30" y="18"/>
                                  </a:lnTo>
                                  <a:lnTo>
                                    <a:pt x="30" y="19"/>
                                  </a:lnTo>
                                  <a:lnTo>
                                    <a:pt x="30" y="19"/>
                                  </a:lnTo>
                                  <a:close/>
                                  <a:moveTo>
                                    <a:pt x="30" y="18"/>
                                  </a:moveTo>
                                  <a:lnTo>
                                    <a:pt x="30" y="18"/>
                                  </a:lnTo>
                                  <a:lnTo>
                                    <a:pt x="30" y="18"/>
                                  </a:lnTo>
                                  <a:lnTo>
                                    <a:pt x="30" y="18"/>
                                  </a:lnTo>
                                  <a:lnTo>
                                    <a:pt x="30" y="18"/>
                                  </a:lnTo>
                                  <a:close/>
                                  <a:moveTo>
                                    <a:pt x="30" y="18"/>
                                  </a:moveTo>
                                  <a:lnTo>
                                    <a:pt x="30" y="18"/>
                                  </a:lnTo>
                                  <a:lnTo>
                                    <a:pt x="30" y="18"/>
                                  </a:lnTo>
                                  <a:lnTo>
                                    <a:pt x="30" y="18"/>
                                  </a:lnTo>
                                  <a:lnTo>
                                    <a:pt x="30" y="18"/>
                                  </a:lnTo>
                                  <a:close/>
                                  <a:moveTo>
                                    <a:pt x="30" y="18"/>
                                  </a:moveTo>
                                  <a:lnTo>
                                    <a:pt x="30" y="18"/>
                                  </a:lnTo>
                                  <a:lnTo>
                                    <a:pt x="30" y="18"/>
                                  </a:lnTo>
                                  <a:lnTo>
                                    <a:pt x="30" y="18"/>
                                  </a:lnTo>
                                  <a:lnTo>
                                    <a:pt x="30" y="18"/>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7"/>
                                  </a:moveTo>
                                  <a:lnTo>
                                    <a:pt x="30" y="17"/>
                                  </a:lnTo>
                                  <a:lnTo>
                                    <a:pt x="30" y="17"/>
                                  </a:lnTo>
                                  <a:lnTo>
                                    <a:pt x="30" y="17"/>
                                  </a:lnTo>
                                  <a:lnTo>
                                    <a:pt x="30" y="17"/>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6"/>
                                  </a:moveTo>
                                  <a:lnTo>
                                    <a:pt x="30" y="16"/>
                                  </a:lnTo>
                                  <a:lnTo>
                                    <a:pt x="30" y="16"/>
                                  </a:lnTo>
                                  <a:lnTo>
                                    <a:pt x="30" y="16"/>
                                  </a:lnTo>
                                  <a:lnTo>
                                    <a:pt x="30" y="16"/>
                                  </a:lnTo>
                                  <a:close/>
                                  <a:moveTo>
                                    <a:pt x="30" y="16"/>
                                  </a:moveTo>
                                  <a:lnTo>
                                    <a:pt x="30" y="15"/>
                                  </a:lnTo>
                                  <a:lnTo>
                                    <a:pt x="30" y="15"/>
                                  </a:lnTo>
                                  <a:lnTo>
                                    <a:pt x="30" y="16"/>
                                  </a:lnTo>
                                  <a:lnTo>
                                    <a:pt x="30" y="16"/>
                                  </a:lnTo>
                                  <a:close/>
                                  <a:moveTo>
                                    <a:pt x="30" y="15"/>
                                  </a:moveTo>
                                  <a:lnTo>
                                    <a:pt x="30" y="15"/>
                                  </a:lnTo>
                                  <a:lnTo>
                                    <a:pt x="30" y="15"/>
                                  </a:lnTo>
                                  <a:lnTo>
                                    <a:pt x="30" y="15"/>
                                  </a:lnTo>
                                  <a:lnTo>
                                    <a:pt x="30" y="15"/>
                                  </a:lnTo>
                                  <a:close/>
                                  <a:moveTo>
                                    <a:pt x="30" y="15"/>
                                  </a:moveTo>
                                  <a:lnTo>
                                    <a:pt x="30" y="15"/>
                                  </a:lnTo>
                                  <a:lnTo>
                                    <a:pt x="30" y="15"/>
                                  </a:lnTo>
                                  <a:lnTo>
                                    <a:pt x="30" y="15"/>
                                  </a:lnTo>
                                  <a:lnTo>
                                    <a:pt x="30" y="15"/>
                                  </a:lnTo>
                                  <a:close/>
                                  <a:moveTo>
                                    <a:pt x="30" y="15"/>
                                  </a:moveTo>
                                  <a:lnTo>
                                    <a:pt x="30" y="14"/>
                                  </a:lnTo>
                                  <a:lnTo>
                                    <a:pt x="30" y="14"/>
                                  </a:lnTo>
                                  <a:lnTo>
                                    <a:pt x="30" y="15"/>
                                  </a:lnTo>
                                  <a:lnTo>
                                    <a:pt x="30" y="15"/>
                                  </a:lnTo>
                                  <a:close/>
                                  <a:moveTo>
                                    <a:pt x="30" y="14"/>
                                  </a:moveTo>
                                  <a:lnTo>
                                    <a:pt x="30" y="14"/>
                                  </a:lnTo>
                                  <a:lnTo>
                                    <a:pt x="30" y="14"/>
                                  </a:lnTo>
                                  <a:lnTo>
                                    <a:pt x="30" y="14"/>
                                  </a:lnTo>
                                  <a:lnTo>
                                    <a:pt x="30" y="14"/>
                                  </a:lnTo>
                                  <a:close/>
                                  <a:moveTo>
                                    <a:pt x="30" y="14"/>
                                  </a:moveTo>
                                  <a:lnTo>
                                    <a:pt x="30" y="14"/>
                                  </a:lnTo>
                                  <a:lnTo>
                                    <a:pt x="30" y="14"/>
                                  </a:lnTo>
                                  <a:lnTo>
                                    <a:pt x="30" y="14"/>
                                  </a:lnTo>
                                  <a:lnTo>
                                    <a:pt x="30" y="14"/>
                                  </a:lnTo>
                                  <a:close/>
                                  <a:moveTo>
                                    <a:pt x="30" y="14"/>
                                  </a:moveTo>
                                  <a:lnTo>
                                    <a:pt x="30" y="13"/>
                                  </a:lnTo>
                                  <a:lnTo>
                                    <a:pt x="30" y="13"/>
                                  </a:lnTo>
                                  <a:lnTo>
                                    <a:pt x="30" y="14"/>
                                  </a:lnTo>
                                  <a:lnTo>
                                    <a:pt x="30" y="14"/>
                                  </a:lnTo>
                                  <a:close/>
                                  <a:moveTo>
                                    <a:pt x="30" y="13"/>
                                  </a:moveTo>
                                  <a:lnTo>
                                    <a:pt x="30" y="13"/>
                                  </a:lnTo>
                                  <a:lnTo>
                                    <a:pt x="30" y="13"/>
                                  </a:lnTo>
                                  <a:lnTo>
                                    <a:pt x="30" y="13"/>
                                  </a:lnTo>
                                  <a:lnTo>
                                    <a:pt x="30" y="13"/>
                                  </a:lnTo>
                                  <a:close/>
                                  <a:moveTo>
                                    <a:pt x="30" y="13"/>
                                  </a:moveTo>
                                  <a:lnTo>
                                    <a:pt x="30" y="13"/>
                                  </a:lnTo>
                                  <a:lnTo>
                                    <a:pt x="30" y="13"/>
                                  </a:lnTo>
                                  <a:lnTo>
                                    <a:pt x="30" y="13"/>
                                  </a:lnTo>
                                  <a:lnTo>
                                    <a:pt x="30" y="13"/>
                                  </a:lnTo>
                                  <a:close/>
                                  <a:moveTo>
                                    <a:pt x="30" y="13"/>
                                  </a:moveTo>
                                  <a:lnTo>
                                    <a:pt x="30" y="13"/>
                                  </a:lnTo>
                                  <a:lnTo>
                                    <a:pt x="30" y="13"/>
                                  </a:lnTo>
                                  <a:lnTo>
                                    <a:pt x="30" y="13"/>
                                  </a:lnTo>
                                  <a:lnTo>
                                    <a:pt x="30" y="13"/>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2"/>
                                  </a:moveTo>
                                  <a:lnTo>
                                    <a:pt x="30" y="12"/>
                                  </a:lnTo>
                                  <a:lnTo>
                                    <a:pt x="30" y="12"/>
                                  </a:lnTo>
                                  <a:lnTo>
                                    <a:pt x="30" y="12"/>
                                  </a:lnTo>
                                  <a:lnTo>
                                    <a:pt x="30" y="12"/>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1"/>
                                  </a:moveTo>
                                  <a:lnTo>
                                    <a:pt x="30" y="11"/>
                                  </a:lnTo>
                                  <a:lnTo>
                                    <a:pt x="30" y="11"/>
                                  </a:lnTo>
                                  <a:lnTo>
                                    <a:pt x="30" y="11"/>
                                  </a:lnTo>
                                  <a:lnTo>
                                    <a:pt x="30" y="11"/>
                                  </a:lnTo>
                                  <a:close/>
                                  <a:moveTo>
                                    <a:pt x="30" y="11"/>
                                  </a:moveTo>
                                  <a:lnTo>
                                    <a:pt x="30" y="10"/>
                                  </a:lnTo>
                                  <a:lnTo>
                                    <a:pt x="30" y="10"/>
                                  </a:lnTo>
                                  <a:lnTo>
                                    <a:pt x="30" y="11"/>
                                  </a:lnTo>
                                  <a:lnTo>
                                    <a:pt x="30" y="11"/>
                                  </a:lnTo>
                                  <a:close/>
                                  <a:moveTo>
                                    <a:pt x="30" y="10"/>
                                  </a:moveTo>
                                  <a:lnTo>
                                    <a:pt x="30" y="10"/>
                                  </a:lnTo>
                                  <a:lnTo>
                                    <a:pt x="30" y="10"/>
                                  </a:lnTo>
                                  <a:lnTo>
                                    <a:pt x="30" y="10"/>
                                  </a:lnTo>
                                  <a:lnTo>
                                    <a:pt x="30" y="10"/>
                                  </a:lnTo>
                                  <a:close/>
                                  <a:moveTo>
                                    <a:pt x="30" y="10"/>
                                  </a:moveTo>
                                  <a:lnTo>
                                    <a:pt x="30" y="10"/>
                                  </a:lnTo>
                                  <a:lnTo>
                                    <a:pt x="30" y="10"/>
                                  </a:lnTo>
                                  <a:lnTo>
                                    <a:pt x="30" y="10"/>
                                  </a:lnTo>
                                  <a:lnTo>
                                    <a:pt x="30" y="10"/>
                                  </a:lnTo>
                                  <a:close/>
                                  <a:moveTo>
                                    <a:pt x="30" y="10"/>
                                  </a:moveTo>
                                  <a:lnTo>
                                    <a:pt x="30" y="9"/>
                                  </a:lnTo>
                                  <a:lnTo>
                                    <a:pt x="30" y="9"/>
                                  </a:lnTo>
                                  <a:lnTo>
                                    <a:pt x="30" y="10"/>
                                  </a:lnTo>
                                  <a:lnTo>
                                    <a:pt x="30" y="10"/>
                                  </a:lnTo>
                                  <a:close/>
                                  <a:moveTo>
                                    <a:pt x="30" y="9"/>
                                  </a:moveTo>
                                  <a:lnTo>
                                    <a:pt x="30" y="9"/>
                                  </a:lnTo>
                                  <a:lnTo>
                                    <a:pt x="30" y="9"/>
                                  </a:lnTo>
                                  <a:lnTo>
                                    <a:pt x="30" y="9"/>
                                  </a:lnTo>
                                  <a:lnTo>
                                    <a:pt x="30" y="9"/>
                                  </a:lnTo>
                                  <a:close/>
                                  <a:moveTo>
                                    <a:pt x="30" y="9"/>
                                  </a:moveTo>
                                  <a:lnTo>
                                    <a:pt x="30" y="9"/>
                                  </a:lnTo>
                                  <a:lnTo>
                                    <a:pt x="30" y="9"/>
                                  </a:lnTo>
                                  <a:lnTo>
                                    <a:pt x="30" y="9"/>
                                  </a:lnTo>
                                  <a:lnTo>
                                    <a:pt x="30" y="9"/>
                                  </a:lnTo>
                                  <a:close/>
                                  <a:moveTo>
                                    <a:pt x="30" y="9"/>
                                  </a:moveTo>
                                  <a:lnTo>
                                    <a:pt x="30" y="9"/>
                                  </a:lnTo>
                                  <a:lnTo>
                                    <a:pt x="30" y="9"/>
                                  </a:lnTo>
                                  <a:lnTo>
                                    <a:pt x="30" y="9"/>
                                  </a:lnTo>
                                  <a:lnTo>
                                    <a:pt x="30" y="9"/>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8"/>
                                  </a:moveTo>
                                  <a:lnTo>
                                    <a:pt x="30" y="8"/>
                                  </a:lnTo>
                                  <a:lnTo>
                                    <a:pt x="30" y="8"/>
                                  </a:lnTo>
                                  <a:lnTo>
                                    <a:pt x="30" y="8"/>
                                  </a:lnTo>
                                  <a:lnTo>
                                    <a:pt x="30" y="8"/>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7"/>
                                  </a:moveTo>
                                  <a:lnTo>
                                    <a:pt x="30" y="7"/>
                                  </a:lnTo>
                                  <a:lnTo>
                                    <a:pt x="30" y="7"/>
                                  </a:lnTo>
                                  <a:lnTo>
                                    <a:pt x="30" y="7"/>
                                  </a:lnTo>
                                  <a:lnTo>
                                    <a:pt x="30" y="7"/>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6"/>
                                  </a:moveTo>
                                  <a:lnTo>
                                    <a:pt x="30" y="6"/>
                                  </a:lnTo>
                                  <a:lnTo>
                                    <a:pt x="30" y="6"/>
                                  </a:lnTo>
                                  <a:lnTo>
                                    <a:pt x="30" y="6"/>
                                  </a:lnTo>
                                  <a:lnTo>
                                    <a:pt x="30" y="6"/>
                                  </a:lnTo>
                                  <a:close/>
                                  <a:moveTo>
                                    <a:pt x="30" y="6"/>
                                  </a:moveTo>
                                  <a:lnTo>
                                    <a:pt x="30" y="5"/>
                                  </a:lnTo>
                                  <a:lnTo>
                                    <a:pt x="30" y="5"/>
                                  </a:lnTo>
                                  <a:lnTo>
                                    <a:pt x="30" y="6"/>
                                  </a:lnTo>
                                  <a:lnTo>
                                    <a:pt x="30" y="6"/>
                                  </a:lnTo>
                                  <a:close/>
                                  <a:moveTo>
                                    <a:pt x="30" y="5"/>
                                  </a:moveTo>
                                  <a:lnTo>
                                    <a:pt x="30" y="5"/>
                                  </a:lnTo>
                                  <a:lnTo>
                                    <a:pt x="30" y="5"/>
                                  </a:lnTo>
                                  <a:lnTo>
                                    <a:pt x="30" y="5"/>
                                  </a:lnTo>
                                  <a:lnTo>
                                    <a:pt x="30" y="5"/>
                                  </a:lnTo>
                                  <a:close/>
                                  <a:moveTo>
                                    <a:pt x="30" y="5"/>
                                  </a:moveTo>
                                  <a:lnTo>
                                    <a:pt x="30" y="5"/>
                                  </a:lnTo>
                                  <a:lnTo>
                                    <a:pt x="30" y="5"/>
                                  </a:lnTo>
                                  <a:lnTo>
                                    <a:pt x="30" y="5"/>
                                  </a:lnTo>
                                  <a:lnTo>
                                    <a:pt x="30" y="5"/>
                                  </a:lnTo>
                                  <a:close/>
                                  <a:moveTo>
                                    <a:pt x="30" y="5"/>
                                  </a:moveTo>
                                  <a:lnTo>
                                    <a:pt x="30" y="4"/>
                                  </a:lnTo>
                                  <a:lnTo>
                                    <a:pt x="30" y="4"/>
                                  </a:lnTo>
                                  <a:lnTo>
                                    <a:pt x="30" y="5"/>
                                  </a:lnTo>
                                  <a:lnTo>
                                    <a:pt x="30" y="5"/>
                                  </a:lnTo>
                                  <a:close/>
                                  <a:moveTo>
                                    <a:pt x="30" y="4"/>
                                  </a:moveTo>
                                  <a:lnTo>
                                    <a:pt x="30" y="4"/>
                                  </a:lnTo>
                                  <a:lnTo>
                                    <a:pt x="30" y="4"/>
                                  </a:lnTo>
                                  <a:lnTo>
                                    <a:pt x="30" y="4"/>
                                  </a:lnTo>
                                  <a:lnTo>
                                    <a:pt x="30" y="4"/>
                                  </a:lnTo>
                                  <a:close/>
                                  <a:moveTo>
                                    <a:pt x="30" y="4"/>
                                  </a:moveTo>
                                  <a:lnTo>
                                    <a:pt x="30" y="4"/>
                                  </a:lnTo>
                                  <a:lnTo>
                                    <a:pt x="30" y="4"/>
                                  </a:lnTo>
                                  <a:lnTo>
                                    <a:pt x="30" y="4"/>
                                  </a:lnTo>
                                  <a:lnTo>
                                    <a:pt x="30" y="4"/>
                                  </a:lnTo>
                                  <a:close/>
                                  <a:moveTo>
                                    <a:pt x="30" y="4"/>
                                  </a:moveTo>
                                  <a:lnTo>
                                    <a:pt x="30" y="4"/>
                                  </a:lnTo>
                                  <a:lnTo>
                                    <a:pt x="30" y="4"/>
                                  </a:lnTo>
                                  <a:lnTo>
                                    <a:pt x="30" y="4"/>
                                  </a:lnTo>
                                  <a:lnTo>
                                    <a:pt x="30" y="4"/>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3"/>
                                  </a:moveTo>
                                  <a:lnTo>
                                    <a:pt x="30" y="3"/>
                                  </a:lnTo>
                                  <a:lnTo>
                                    <a:pt x="30" y="3"/>
                                  </a:lnTo>
                                  <a:lnTo>
                                    <a:pt x="30" y="3"/>
                                  </a:lnTo>
                                  <a:lnTo>
                                    <a:pt x="30" y="3"/>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2"/>
                                  </a:moveTo>
                                  <a:lnTo>
                                    <a:pt x="30" y="2"/>
                                  </a:lnTo>
                                  <a:lnTo>
                                    <a:pt x="30" y="2"/>
                                  </a:lnTo>
                                  <a:lnTo>
                                    <a:pt x="30" y="2"/>
                                  </a:lnTo>
                                  <a:lnTo>
                                    <a:pt x="30" y="2"/>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1"/>
                                  </a:moveTo>
                                  <a:lnTo>
                                    <a:pt x="30" y="1"/>
                                  </a:lnTo>
                                  <a:lnTo>
                                    <a:pt x="30" y="1"/>
                                  </a:lnTo>
                                  <a:lnTo>
                                    <a:pt x="30" y="1"/>
                                  </a:lnTo>
                                  <a:lnTo>
                                    <a:pt x="30" y="1"/>
                                  </a:lnTo>
                                  <a:close/>
                                  <a:moveTo>
                                    <a:pt x="30" y="1"/>
                                  </a:moveTo>
                                  <a:lnTo>
                                    <a:pt x="30" y="0"/>
                                  </a:lnTo>
                                  <a:lnTo>
                                    <a:pt x="30" y="0"/>
                                  </a:lnTo>
                                  <a:lnTo>
                                    <a:pt x="30" y="1"/>
                                  </a:lnTo>
                                  <a:lnTo>
                                    <a:pt x="30" y="1"/>
                                  </a:lnTo>
                                  <a:close/>
                                  <a:moveTo>
                                    <a:pt x="30" y="0"/>
                                  </a:moveTo>
                                  <a:lnTo>
                                    <a:pt x="30" y="0"/>
                                  </a:lnTo>
                                  <a:lnTo>
                                    <a:pt x="30" y="0"/>
                                  </a:lnTo>
                                  <a:lnTo>
                                    <a:pt x="30" y="0"/>
                                  </a:lnTo>
                                  <a:lnTo>
                                    <a:pt x="30" y="0"/>
                                  </a:lnTo>
                                  <a:close/>
                                </a:path>
                              </a:pathLst>
                            </a:custGeom>
                            <a:solidFill>
                              <a:srgbClr val="000000"/>
                            </a:solidFill>
                            <a:ln w="0" cap="flat">
                              <a:solidFill>
                                <a:srgbClr val="000000"/>
                              </a:solidFill>
                              <a:prstDash val="solid"/>
                              <a:bevel/>
                              <a:headEnd/>
                              <a:tailEnd/>
                            </a:ln>
                          </wps:spPr>
                          <wps:bodyPr/>
                        </wps:wsp>
                        <wps:wsp>
                          <wps:cNvPr id="3957" name="Line 75"/>
                          <wps:cNvCnPr/>
                          <wps:spPr bwMode="auto">
                            <a:xfrm>
                              <a:off x="69" y="211"/>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8" name="Line 76"/>
                          <wps:cNvCnPr/>
                          <wps:spPr bwMode="auto">
                            <a:xfrm>
                              <a:off x="69" y="214"/>
                              <a:ext cx="22"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59" name="Rectangle 3959"/>
                          <wps:cNvSpPr>
                            <a:spLocks noChangeArrowheads="1"/>
                          </wps:cNvSpPr>
                          <wps:spPr bwMode="auto">
                            <a:xfrm>
                              <a:off x="176" y="169"/>
                              <a:ext cx="29" cy="3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60" name="Freeform 3960"/>
                          <wps:cNvSpPr>
                            <a:spLocks noEditPoints="1"/>
                          </wps:cNvSpPr>
                          <wps:spPr bwMode="auto">
                            <a:xfrm>
                              <a:off x="176" y="169"/>
                              <a:ext cx="29" cy="36"/>
                            </a:xfrm>
                            <a:custGeom>
                              <a:avLst/>
                              <a:gdLst>
                                <a:gd name="T0" fmla="*/ 27 w 29"/>
                                <a:gd name="T1" fmla="*/ 0 h 36"/>
                                <a:gd name="T2" fmla="*/ 25 w 29"/>
                                <a:gd name="T3" fmla="*/ 0 h 36"/>
                                <a:gd name="T4" fmla="*/ 23 w 29"/>
                                <a:gd name="T5" fmla="*/ 0 h 36"/>
                                <a:gd name="T6" fmla="*/ 20 w 29"/>
                                <a:gd name="T7" fmla="*/ 0 h 36"/>
                                <a:gd name="T8" fmla="*/ 19 w 29"/>
                                <a:gd name="T9" fmla="*/ 0 h 36"/>
                                <a:gd name="T10" fmla="*/ 16 w 29"/>
                                <a:gd name="T11" fmla="*/ 0 h 36"/>
                                <a:gd name="T12" fmla="*/ 14 w 29"/>
                                <a:gd name="T13" fmla="*/ 0 h 36"/>
                                <a:gd name="T14" fmla="*/ 12 w 29"/>
                                <a:gd name="T15" fmla="*/ 0 h 36"/>
                                <a:gd name="T16" fmla="*/ 10 w 29"/>
                                <a:gd name="T17" fmla="*/ 0 h 36"/>
                                <a:gd name="T18" fmla="*/ 8 w 29"/>
                                <a:gd name="T19" fmla="*/ 0 h 36"/>
                                <a:gd name="T20" fmla="*/ 6 w 29"/>
                                <a:gd name="T21" fmla="*/ 0 h 36"/>
                                <a:gd name="T22" fmla="*/ 4 w 29"/>
                                <a:gd name="T23" fmla="*/ 0 h 36"/>
                                <a:gd name="T24" fmla="*/ 2 w 29"/>
                                <a:gd name="T25" fmla="*/ 0 h 36"/>
                                <a:gd name="T26" fmla="*/ 0 w 29"/>
                                <a:gd name="T27" fmla="*/ 0 h 36"/>
                                <a:gd name="T28" fmla="*/ 0 w 29"/>
                                <a:gd name="T29" fmla="*/ 2 h 36"/>
                                <a:gd name="T30" fmla="*/ 0 w 29"/>
                                <a:gd name="T31" fmla="*/ 4 h 36"/>
                                <a:gd name="T32" fmla="*/ 0 w 29"/>
                                <a:gd name="T33" fmla="*/ 6 h 36"/>
                                <a:gd name="T34" fmla="*/ 0 w 29"/>
                                <a:gd name="T35" fmla="*/ 8 h 36"/>
                                <a:gd name="T36" fmla="*/ 0 w 29"/>
                                <a:gd name="T37" fmla="*/ 10 h 36"/>
                                <a:gd name="T38" fmla="*/ 0 w 29"/>
                                <a:gd name="T39" fmla="*/ 12 h 36"/>
                                <a:gd name="T40" fmla="*/ 0 w 29"/>
                                <a:gd name="T41" fmla="*/ 14 h 36"/>
                                <a:gd name="T42" fmla="*/ 0 w 29"/>
                                <a:gd name="T43" fmla="*/ 16 h 36"/>
                                <a:gd name="T44" fmla="*/ 0 w 29"/>
                                <a:gd name="T45" fmla="*/ 18 h 36"/>
                                <a:gd name="T46" fmla="*/ 0 w 29"/>
                                <a:gd name="T47" fmla="*/ 21 h 36"/>
                                <a:gd name="T48" fmla="*/ 0 w 29"/>
                                <a:gd name="T49" fmla="*/ 22 h 36"/>
                                <a:gd name="T50" fmla="*/ 0 w 29"/>
                                <a:gd name="T51" fmla="*/ 25 h 36"/>
                                <a:gd name="T52" fmla="*/ 0 w 29"/>
                                <a:gd name="T53" fmla="*/ 27 h 36"/>
                                <a:gd name="T54" fmla="*/ 0 w 29"/>
                                <a:gd name="T55" fmla="*/ 29 h 36"/>
                                <a:gd name="T56" fmla="*/ 0 w 29"/>
                                <a:gd name="T57" fmla="*/ 31 h 36"/>
                                <a:gd name="T58" fmla="*/ 0 w 29"/>
                                <a:gd name="T59" fmla="*/ 33 h 36"/>
                                <a:gd name="T60" fmla="*/ 0 w 29"/>
                                <a:gd name="T61" fmla="*/ 35 h 36"/>
                                <a:gd name="T62" fmla="*/ 1 w 29"/>
                                <a:gd name="T63" fmla="*/ 35 h 36"/>
                                <a:gd name="T64" fmla="*/ 3 w 29"/>
                                <a:gd name="T65" fmla="*/ 36 h 36"/>
                                <a:gd name="T66" fmla="*/ 6 w 29"/>
                                <a:gd name="T67" fmla="*/ 35 h 36"/>
                                <a:gd name="T68" fmla="*/ 7 w 29"/>
                                <a:gd name="T69" fmla="*/ 35 h 36"/>
                                <a:gd name="T70" fmla="*/ 10 w 29"/>
                                <a:gd name="T71" fmla="*/ 36 h 36"/>
                                <a:gd name="T72" fmla="*/ 12 w 29"/>
                                <a:gd name="T73" fmla="*/ 35 h 36"/>
                                <a:gd name="T74" fmla="*/ 14 w 29"/>
                                <a:gd name="T75" fmla="*/ 36 h 36"/>
                                <a:gd name="T76" fmla="*/ 16 w 29"/>
                                <a:gd name="T77" fmla="*/ 35 h 36"/>
                                <a:gd name="T78" fmla="*/ 18 w 29"/>
                                <a:gd name="T79" fmla="*/ 35 h 36"/>
                                <a:gd name="T80" fmla="*/ 20 w 29"/>
                                <a:gd name="T81" fmla="*/ 36 h 36"/>
                                <a:gd name="T82" fmla="*/ 22 w 29"/>
                                <a:gd name="T83" fmla="*/ 35 h 36"/>
                                <a:gd name="T84" fmla="*/ 24 w 29"/>
                                <a:gd name="T85" fmla="*/ 36 h 36"/>
                                <a:gd name="T86" fmla="*/ 27 w 29"/>
                                <a:gd name="T87" fmla="*/ 35 h 36"/>
                                <a:gd name="T88" fmla="*/ 28 w 29"/>
                                <a:gd name="T89" fmla="*/ 35 h 36"/>
                                <a:gd name="T90" fmla="*/ 29 w 29"/>
                                <a:gd name="T91" fmla="*/ 34 h 36"/>
                                <a:gd name="T92" fmla="*/ 29 w 29"/>
                                <a:gd name="T93" fmla="*/ 32 h 36"/>
                                <a:gd name="T94" fmla="*/ 29 w 29"/>
                                <a:gd name="T95" fmla="*/ 30 h 36"/>
                                <a:gd name="T96" fmla="*/ 29 w 29"/>
                                <a:gd name="T97" fmla="*/ 27 h 36"/>
                                <a:gd name="T98" fmla="*/ 29 w 29"/>
                                <a:gd name="T99" fmla="*/ 26 h 36"/>
                                <a:gd name="T100" fmla="*/ 29 w 29"/>
                                <a:gd name="T101" fmla="*/ 23 h 36"/>
                                <a:gd name="T102" fmla="*/ 29 w 29"/>
                                <a:gd name="T103" fmla="*/ 21 h 36"/>
                                <a:gd name="T104" fmla="*/ 29 w 29"/>
                                <a:gd name="T105" fmla="*/ 19 h 36"/>
                                <a:gd name="T106" fmla="*/ 29 w 29"/>
                                <a:gd name="T107" fmla="*/ 17 h 36"/>
                                <a:gd name="T108" fmla="*/ 29 w 29"/>
                                <a:gd name="T109" fmla="*/ 15 h 36"/>
                                <a:gd name="T110" fmla="*/ 29 w 29"/>
                                <a:gd name="T111" fmla="*/ 13 h 36"/>
                                <a:gd name="T112" fmla="*/ 29 w 29"/>
                                <a:gd name="T113" fmla="*/ 11 h 36"/>
                                <a:gd name="T114" fmla="*/ 29 w 29"/>
                                <a:gd name="T115" fmla="*/ 9 h 36"/>
                                <a:gd name="T116" fmla="*/ 29 w 29"/>
                                <a:gd name="T117" fmla="*/ 7 h 36"/>
                                <a:gd name="T118" fmla="*/ 29 w 29"/>
                                <a:gd name="T119" fmla="*/ 5 h 36"/>
                                <a:gd name="T120" fmla="*/ 29 w 29"/>
                                <a:gd name="T121" fmla="*/ 3 h 36"/>
                                <a:gd name="T122" fmla="*/ 29 w 29"/>
                                <a:gd name="T123" fmla="*/ 1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9" h="36">
                                  <a:moveTo>
                                    <a:pt x="29" y="0"/>
                                  </a:moveTo>
                                  <a:lnTo>
                                    <a:pt x="29" y="0"/>
                                  </a:lnTo>
                                  <a:lnTo>
                                    <a:pt x="29" y="0"/>
                                  </a:lnTo>
                                  <a:lnTo>
                                    <a:pt x="29" y="0"/>
                                  </a:lnTo>
                                  <a:lnTo>
                                    <a:pt x="29"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8" y="0"/>
                                  </a:lnTo>
                                  <a:lnTo>
                                    <a:pt x="28" y="0"/>
                                  </a:lnTo>
                                  <a:lnTo>
                                    <a:pt x="28" y="0"/>
                                  </a:lnTo>
                                  <a:lnTo>
                                    <a:pt x="28" y="0"/>
                                  </a:lnTo>
                                  <a:close/>
                                  <a:moveTo>
                                    <a:pt x="28" y="0"/>
                                  </a:moveTo>
                                  <a:lnTo>
                                    <a:pt x="27" y="0"/>
                                  </a:lnTo>
                                  <a:lnTo>
                                    <a:pt x="27" y="0"/>
                                  </a:lnTo>
                                  <a:lnTo>
                                    <a:pt x="28" y="0"/>
                                  </a:lnTo>
                                  <a:lnTo>
                                    <a:pt x="28" y="0"/>
                                  </a:lnTo>
                                  <a:close/>
                                  <a:moveTo>
                                    <a:pt x="27" y="0"/>
                                  </a:moveTo>
                                  <a:lnTo>
                                    <a:pt x="27" y="0"/>
                                  </a:lnTo>
                                  <a:lnTo>
                                    <a:pt x="27" y="0"/>
                                  </a:lnTo>
                                  <a:lnTo>
                                    <a:pt x="27" y="0"/>
                                  </a:lnTo>
                                  <a:lnTo>
                                    <a:pt x="27" y="0"/>
                                  </a:lnTo>
                                  <a:close/>
                                  <a:moveTo>
                                    <a:pt x="27" y="0"/>
                                  </a:moveTo>
                                  <a:lnTo>
                                    <a:pt x="27" y="0"/>
                                  </a:lnTo>
                                  <a:lnTo>
                                    <a:pt x="27" y="0"/>
                                  </a:lnTo>
                                  <a:lnTo>
                                    <a:pt x="27" y="0"/>
                                  </a:lnTo>
                                  <a:lnTo>
                                    <a:pt x="27" y="0"/>
                                  </a:lnTo>
                                  <a:close/>
                                  <a:moveTo>
                                    <a:pt x="27" y="0"/>
                                  </a:moveTo>
                                  <a:lnTo>
                                    <a:pt x="26" y="0"/>
                                  </a:lnTo>
                                  <a:lnTo>
                                    <a:pt x="26" y="0"/>
                                  </a:lnTo>
                                  <a:lnTo>
                                    <a:pt x="27" y="0"/>
                                  </a:lnTo>
                                  <a:lnTo>
                                    <a:pt x="27" y="0"/>
                                  </a:lnTo>
                                  <a:close/>
                                  <a:moveTo>
                                    <a:pt x="26" y="0"/>
                                  </a:moveTo>
                                  <a:lnTo>
                                    <a:pt x="26" y="0"/>
                                  </a:lnTo>
                                  <a:lnTo>
                                    <a:pt x="26" y="0"/>
                                  </a:lnTo>
                                  <a:lnTo>
                                    <a:pt x="26" y="0"/>
                                  </a:lnTo>
                                  <a:lnTo>
                                    <a:pt x="26" y="0"/>
                                  </a:lnTo>
                                  <a:close/>
                                  <a:moveTo>
                                    <a:pt x="26" y="0"/>
                                  </a:moveTo>
                                  <a:lnTo>
                                    <a:pt x="26" y="0"/>
                                  </a:lnTo>
                                  <a:lnTo>
                                    <a:pt x="26" y="0"/>
                                  </a:lnTo>
                                  <a:lnTo>
                                    <a:pt x="26" y="0"/>
                                  </a:lnTo>
                                  <a:lnTo>
                                    <a:pt x="26" y="0"/>
                                  </a:lnTo>
                                  <a:close/>
                                  <a:moveTo>
                                    <a:pt x="26" y="0"/>
                                  </a:moveTo>
                                  <a:lnTo>
                                    <a:pt x="25" y="0"/>
                                  </a:lnTo>
                                  <a:lnTo>
                                    <a:pt x="25" y="0"/>
                                  </a:lnTo>
                                  <a:lnTo>
                                    <a:pt x="26" y="0"/>
                                  </a:lnTo>
                                  <a:lnTo>
                                    <a:pt x="26"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5" y="0"/>
                                  </a:moveTo>
                                  <a:lnTo>
                                    <a:pt x="25" y="0"/>
                                  </a:lnTo>
                                  <a:lnTo>
                                    <a:pt x="25" y="0"/>
                                  </a:lnTo>
                                  <a:lnTo>
                                    <a:pt x="25" y="0"/>
                                  </a:lnTo>
                                  <a:lnTo>
                                    <a:pt x="25"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4" y="0"/>
                                  </a:moveTo>
                                  <a:lnTo>
                                    <a:pt x="24" y="0"/>
                                  </a:lnTo>
                                  <a:lnTo>
                                    <a:pt x="24" y="0"/>
                                  </a:lnTo>
                                  <a:lnTo>
                                    <a:pt x="24" y="0"/>
                                  </a:lnTo>
                                  <a:lnTo>
                                    <a:pt x="24"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3" y="0"/>
                                  </a:moveTo>
                                  <a:lnTo>
                                    <a:pt x="23" y="0"/>
                                  </a:lnTo>
                                  <a:lnTo>
                                    <a:pt x="23" y="0"/>
                                  </a:lnTo>
                                  <a:lnTo>
                                    <a:pt x="23" y="0"/>
                                  </a:lnTo>
                                  <a:lnTo>
                                    <a:pt x="23"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2" y="0"/>
                                  </a:moveTo>
                                  <a:lnTo>
                                    <a:pt x="22" y="0"/>
                                  </a:lnTo>
                                  <a:lnTo>
                                    <a:pt x="22" y="0"/>
                                  </a:lnTo>
                                  <a:lnTo>
                                    <a:pt x="22" y="0"/>
                                  </a:lnTo>
                                  <a:lnTo>
                                    <a:pt x="22"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1" y="0"/>
                                  </a:lnTo>
                                  <a:lnTo>
                                    <a:pt x="21" y="0"/>
                                  </a:lnTo>
                                  <a:lnTo>
                                    <a:pt x="21" y="0"/>
                                  </a:lnTo>
                                  <a:lnTo>
                                    <a:pt x="21" y="0"/>
                                  </a:lnTo>
                                  <a:close/>
                                  <a:moveTo>
                                    <a:pt x="21" y="0"/>
                                  </a:moveTo>
                                  <a:lnTo>
                                    <a:pt x="20" y="0"/>
                                  </a:lnTo>
                                  <a:lnTo>
                                    <a:pt x="20" y="0"/>
                                  </a:lnTo>
                                  <a:lnTo>
                                    <a:pt x="21" y="0"/>
                                  </a:lnTo>
                                  <a:lnTo>
                                    <a:pt x="21" y="0"/>
                                  </a:lnTo>
                                  <a:close/>
                                  <a:moveTo>
                                    <a:pt x="20" y="0"/>
                                  </a:moveTo>
                                  <a:lnTo>
                                    <a:pt x="20" y="0"/>
                                  </a:lnTo>
                                  <a:lnTo>
                                    <a:pt x="20" y="0"/>
                                  </a:lnTo>
                                  <a:lnTo>
                                    <a:pt x="20" y="0"/>
                                  </a:lnTo>
                                  <a:lnTo>
                                    <a:pt x="20" y="0"/>
                                  </a:lnTo>
                                  <a:close/>
                                  <a:moveTo>
                                    <a:pt x="20" y="0"/>
                                  </a:moveTo>
                                  <a:lnTo>
                                    <a:pt x="20" y="0"/>
                                  </a:lnTo>
                                  <a:lnTo>
                                    <a:pt x="20" y="0"/>
                                  </a:lnTo>
                                  <a:lnTo>
                                    <a:pt x="20" y="0"/>
                                  </a:lnTo>
                                  <a:lnTo>
                                    <a:pt x="20" y="0"/>
                                  </a:lnTo>
                                  <a:close/>
                                  <a:moveTo>
                                    <a:pt x="20" y="0"/>
                                  </a:moveTo>
                                  <a:lnTo>
                                    <a:pt x="19" y="0"/>
                                  </a:lnTo>
                                  <a:lnTo>
                                    <a:pt x="19" y="0"/>
                                  </a:lnTo>
                                  <a:lnTo>
                                    <a:pt x="20" y="0"/>
                                  </a:lnTo>
                                  <a:lnTo>
                                    <a:pt x="20" y="0"/>
                                  </a:lnTo>
                                  <a:close/>
                                  <a:moveTo>
                                    <a:pt x="19" y="0"/>
                                  </a:moveTo>
                                  <a:lnTo>
                                    <a:pt x="19" y="0"/>
                                  </a:lnTo>
                                  <a:lnTo>
                                    <a:pt x="19" y="0"/>
                                  </a:lnTo>
                                  <a:lnTo>
                                    <a:pt x="19" y="0"/>
                                  </a:lnTo>
                                  <a:lnTo>
                                    <a:pt x="19" y="0"/>
                                  </a:lnTo>
                                  <a:close/>
                                  <a:moveTo>
                                    <a:pt x="19" y="0"/>
                                  </a:moveTo>
                                  <a:lnTo>
                                    <a:pt x="19" y="0"/>
                                  </a:lnTo>
                                  <a:lnTo>
                                    <a:pt x="19" y="0"/>
                                  </a:lnTo>
                                  <a:lnTo>
                                    <a:pt x="19" y="0"/>
                                  </a:lnTo>
                                  <a:lnTo>
                                    <a:pt x="19" y="0"/>
                                  </a:lnTo>
                                  <a:close/>
                                  <a:moveTo>
                                    <a:pt x="19" y="0"/>
                                  </a:moveTo>
                                  <a:lnTo>
                                    <a:pt x="18" y="0"/>
                                  </a:lnTo>
                                  <a:lnTo>
                                    <a:pt x="18" y="0"/>
                                  </a:lnTo>
                                  <a:lnTo>
                                    <a:pt x="19" y="0"/>
                                  </a:lnTo>
                                  <a:lnTo>
                                    <a:pt x="19"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8" y="0"/>
                                  </a:moveTo>
                                  <a:lnTo>
                                    <a:pt x="18" y="0"/>
                                  </a:lnTo>
                                  <a:lnTo>
                                    <a:pt x="18" y="0"/>
                                  </a:lnTo>
                                  <a:lnTo>
                                    <a:pt x="18" y="0"/>
                                  </a:lnTo>
                                  <a:lnTo>
                                    <a:pt x="18"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7" y="0"/>
                                  </a:moveTo>
                                  <a:lnTo>
                                    <a:pt x="17" y="0"/>
                                  </a:lnTo>
                                  <a:lnTo>
                                    <a:pt x="17" y="0"/>
                                  </a:lnTo>
                                  <a:lnTo>
                                    <a:pt x="17" y="0"/>
                                  </a:lnTo>
                                  <a:lnTo>
                                    <a:pt x="17"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6" y="0"/>
                                  </a:moveTo>
                                  <a:lnTo>
                                    <a:pt x="16" y="0"/>
                                  </a:lnTo>
                                  <a:lnTo>
                                    <a:pt x="16" y="0"/>
                                  </a:lnTo>
                                  <a:lnTo>
                                    <a:pt x="16" y="0"/>
                                  </a:lnTo>
                                  <a:lnTo>
                                    <a:pt x="16"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5" y="0"/>
                                  </a:moveTo>
                                  <a:lnTo>
                                    <a:pt x="15" y="0"/>
                                  </a:lnTo>
                                  <a:lnTo>
                                    <a:pt x="15" y="0"/>
                                  </a:lnTo>
                                  <a:lnTo>
                                    <a:pt x="15" y="0"/>
                                  </a:lnTo>
                                  <a:lnTo>
                                    <a:pt x="15"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4" y="0"/>
                                  </a:lnTo>
                                  <a:lnTo>
                                    <a:pt x="14" y="0"/>
                                  </a:lnTo>
                                  <a:lnTo>
                                    <a:pt x="14" y="0"/>
                                  </a:lnTo>
                                  <a:lnTo>
                                    <a:pt x="14" y="0"/>
                                  </a:lnTo>
                                  <a:close/>
                                  <a:moveTo>
                                    <a:pt x="14" y="0"/>
                                  </a:moveTo>
                                  <a:lnTo>
                                    <a:pt x="13" y="0"/>
                                  </a:lnTo>
                                  <a:lnTo>
                                    <a:pt x="13" y="0"/>
                                  </a:lnTo>
                                  <a:lnTo>
                                    <a:pt x="14" y="0"/>
                                  </a:lnTo>
                                  <a:lnTo>
                                    <a:pt x="14" y="0"/>
                                  </a:lnTo>
                                  <a:close/>
                                  <a:moveTo>
                                    <a:pt x="13" y="0"/>
                                  </a:moveTo>
                                  <a:lnTo>
                                    <a:pt x="13" y="0"/>
                                  </a:lnTo>
                                  <a:lnTo>
                                    <a:pt x="13" y="0"/>
                                  </a:lnTo>
                                  <a:lnTo>
                                    <a:pt x="13" y="0"/>
                                  </a:lnTo>
                                  <a:lnTo>
                                    <a:pt x="13" y="0"/>
                                  </a:lnTo>
                                  <a:close/>
                                  <a:moveTo>
                                    <a:pt x="13" y="0"/>
                                  </a:moveTo>
                                  <a:lnTo>
                                    <a:pt x="13" y="0"/>
                                  </a:lnTo>
                                  <a:lnTo>
                                    <a:pt x="13" y="0"/>
                                  </a:lnTo>
                                  <a:lnTo>
                                    <a:pt x="13" y="0"/>
                                  </a:lnTo>
                                  <a:lnTo>
                                    <a:pt x="13" y="0"/>
                                  </a:lnTo>
                                  <a:close/>
                                  <a:moveTo>
                                    <a:pt x="13" y="0"/>
                                  </a:moveTo>
                                  <a:lnTo>
                                    <a:pt x="12" y="0"/>
                                  </a:lnTo>
                                  <a:lnTo>
                                    <a:pt x="12" y="0"/>
                                  </a:lnTo>
                                  <a:lnTo>
                                    <a:pt x="13" y="0"/>
                                  </a:lnTo>
                                  <a:lnTo>
                                    <a:pt x="13" y="0"/>
                                  </a:lnTo>
                                  <a:close/>
                                  <a:moveTo>
                                    <a:pt x="12" y="0"/>
                                  </a:moveTo>
                                  <a:lnTo>
                                    <a:pt x="12" y="0"/>
                                  </a:lnTo>
                                  <a:lnTo>
                                    <a:pt x="12" y="0"/>
                                  </a:lnTo>
                                  <a:lnTo>
                                    <a:pt x="12" y="0"/>
                                  </a:lnTo>
                                  <a:lnTo>
                                    <a:pt x="12" y="0"/>
                                  </a:lnTo>
                                  <a:close/>
                                  <a:moveTo>
                                    <a:pt x="12" y="0"/>
                                  </a:moveTo>
                                  <a:lnTo>
                                    <a:pt x="12" y="0"/>
                                  </a:lnTo>
                                  <a:lnTo>
                                    <a:pt x="12" y="0"/>
                                  </a:lnTo>
                                  <a:lnTo>
                                    <a:pt x="12" y="0"/>
                                  </a:lnTo>
                                  <a:lnTo>
                                    <a:pt x="12" y="0"/>
                                  </a:lnTo>
                                  <a:close/>
                                  <a:moveTo>
                                    <a:pt x="12" y="0"/>
                                  </a:moveTo>
                                  <a:lnTo>
                                    <a:pt x="11" y="0"/>
                                  </a:lnTo>
                                  <a:lnTo>
                                    <a:pt x="11" y="0"/>
                                  </a:lnTo>
                                  <a:lnTo>
                                    <a:pt x="12" y="0"/>
                                  </a:lnTo>
                                  <a:lnTo>
                                    <a:pt x="12"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1" y="0"/>
                                  </a:moveTo>
                                  <a:lnTo>
                                    <a:pt x="11" y="0"/>
                                  </a:lnTo>
                                  <a:lnTo>
                                    <a:pt x="11" y="0"/>
                                  </a:lnTo>
                                  <a:lnTo>
                                    <a:pt x="11" y="0"/>
                                  </a:lnTo>
                                  <a:lnTo>
                                    <a:pt x="11"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10" y="0"/>
                                  </a:moveTo>
                                  <a:lnTo>
                                    <a:pt x="10" y="0"/>
                                  </a:lnTo>
                                  <a:lnTo>
                                    <a:pt x="10" y="0"/>
                                  </a:lnTo>
                                  <a:lnTo>
                                    <a:pt x="10" y="0"/>
                                  </a:lnTo>
                                  <a:lnTo>
                                    <a:pt x="10" y="0"/>
                                  </a:lnTo>
                                  <a:close/>
                                  <a:moveTo>
                                    <a:pt x="9" y="0"/>
                                  </a:moveTo>
                                  <a:lnTo>
                                    <a:pt x="9" y="0"/>
                                  </a:lnTo>
                                  <a:lnTo>
                                    <a:pt x="9" y="0"/>
                                  </a:lnTo>
                                  <a:lnTo>
                                    <a:pt x="9" y="0"/>
                                  </a:lnTo>
                                  <a:lnTo>
                                    <a:pt x="9" y="0"/>
                                  </a:lnTo>
                                  <a:close/>
                                  <a:moveTo>
                                    <a:pt x="9" y="0"/>
                                  </a:moveTo>
                                  <a:lnTo>
                                    <a:pt x="9" y="0"/>
                                  </a:lnTo>
                                  <a:lnTo>
                                    <a:pt x="9" y="0"/>
                                  </a:lnTo>
                                  <a:lnTo>
                                    <a:pt x="9" y="0"/>
                                  </a:lnTo>
                                  <a:lnTo>
                                    <a:pt x="9" y="0"/>
                                  </a:lnTo>
                                  <a:close/>
                                  <a:moveTo>
                                    <a:pt x="9" y="0"/>
                                  </a:moveTo>
                                  <a:lnTo>
                                    <a:pt x="9" y="0"/>
                                  </a:lnTo>
                                  <a:lnTo>
                                    <a:pt x="9" y="0"/>
                                  </a:lnTo>
                                  <a:lnTo>
                                    <a:pt x="9" y="0"/>
                                  </a:lnTo>
                                  <a:lnTo>
                                    <a:pt x="9" y="0"/>
                                  </a:lnTo>
                                  <a:close/>
                                  <a:moveTo>
                                    <a:pt x="8" y="0"/>
                                  </a:moveTo>
                                  <a:lnTo>
                                    <a:pt x="8" y="0"/>
                                  </a:lnTo>
                                  <a:lnTo>
                                    <a:pt x="8" y="0"/>
                                  </a:lnTo>
                                  <a:lnTo>
                                    <a:pt x="8" y="0"/>
                                  </a:lnTo>
                                  <a:lnTo>
                                    <a:pt x="8" y="0"/>
                                  </a:lnTo>
                                  <a:close/>
                                  <a:moveTo>
                                    <a:pt x="8" y="0"/>
                                  </a:moveTo>
                                  <a:lnTo>
                                    <a:pt x="8" y="0"/>
                                  </a:lnTo>
                                  <a:lnTo>
                                    <a:pt x="8" y="0"/>
                                  </a:lnTo>
                                  <a:lnTo>
                                    <a:pt x="8" y="0"/>
                                  </a:lnTo>
                                  <a:lnTo>
                                    <a:pt x="8" y="0"/>
                                  </a:lnTo>
                                  <a:close/>
                                  <a:moveTo>
                                    <a:pt x="8" y="0"/>
                                  </a:moveTo>
                                  <a:lnTo>
                                    <a:pt x="8" y="0"/>
                                  </a:lnTo>
                                  <a:lnTo>
                                    <a:pt x="8" y="0"/>
                                  </a:lnTo>
                                  <a:lnTo>
                                    <a:pt x="8" y="0"/>
                                  </a:lnTo>
                                  <a:lnTo>
                                    <a:pt x="8"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7" y="0"/>
                                  </a:lnTo>
                                  <a:lnTo>
                                    <a:pt x="7" y="0"/>
                                  </a:lnTo>
                                  <a:lnTo>
                                    <a:pt x="7" y="0"/>
                                  </a:lnTo>
                                  <a:lnTo>
                                    <a:pt x="7" y="0"/>
                                  </a:lnTo>
                                  <a:close/>
                                  <a:moveTo>
                                    <a:pt x="7" y="0"/>
                                  </a:moveTo>
                                  <a:lnTo>
                                    <a:pt x="6" y="0"/>
                                  </a:lnTo>
                                  <a:lnTo>
                                    <a:pt x="6" y="0"/>
                                  </a:lnTo>
                                  <a:lnTo>
                                    <a:pt x="7" y="0"/>
                                  </a:lnTo>
                                  <a:lnTo>
                                    <a:pt x="7" y="0"/>
                                  </a:lnTo>
                                  <a:close/>
                                  <a:moveTo>
                                    <a:pt x="6" y="0"/>
                                  </a:moveTo>
                                  <a:lnTo>
                                    <a:pt x="6" y="0"/>
                                  </a:lnTo>
                                  <a:lnTo>
                                    <a:pt x="6" y="0"/>
                                  </a:lnTo>
                                  <a:lnTo>
                                    <a:pt x="6" y="0"/>
                                  </a:lnTo>
                                  <a:lnTo>
                                    <a:pt x="6" y="0"/>
                                  </a:lnTo>
                                  <a:close/>
                                  <a:moveTo>
                                    <a:pt x="6" y="0"/>
                                  </a:moveTo>
                                  <a:lnTo>
                                    <a:pt x="6" y="0"/>
                                  </a:lnTo>
                                  <a:lnTo>
                                    <a:pt x="6" y="0"/>
                                  </a:lnTo>
                                  <a:lnTo>
                                    <a:pt x="6" y="0"/>
                                  </a:lnTo>
                                  <a:lnTo>
                                    <a:pt x="6" y="0"/>
                                  </a:lnTo>
                                  <a:close/>
                                  <a:moveTo>
                                    <a:pt x="6" y="0"/>
                                  </a:moveTo>
                                  <a:lnTo>
                                    <a:pt x="5" y="0"/>
                                  </a:lnTo>
                                  <a:lnTo>
                                    <a:pt x="5" y="0"/>
                                  </a:lnTo>
                                  <a:lnTo>
                                    <a:pt x="6" y="0"/>
                                  </a:lnTo>
                                  <a:lnTo>
                                    <a:pt x="6" y="0"/>
                                  </a:lnTo>
                                  <a:close/>
                                  <a:moveTo>
                                    <a:pt x="5" y="0"/>
                                  </a:moveTo>
                                  <a:lnTo>
                                    <a:pt x="5" y="0"/>
                                  </a:lnTo>
                                  <a:lnTo>
                                    <a:pt x="5" y="0"/>
                                  </a:lnTo>
                                  <a:lnTo>
                                    <a:pt x="5" y="0"/>
                                  </a:lnTo>
                                  <a:lnTo>
                                    <a:pt x="5" y="0"/>
                                  </a:lnTo>
                                  <a:close/>
                                  <a:moveTo>
                                    <a:pt x="5" y="0"/>
                                  </a:moveTo>
                                  <a:lnTo>
                                    <a:pt x="5" y="0"/>
                                  </a:lnTo>
                                  <a:lnTo>
                                    <a:pt x="5" y="0"/>
                                  </a:lnTo>
                                  <a:lnTo>
                                    <a:pt x="5" y="0"/>
                                  </a:lnTo>
                                  <a:lnTo>
                                    <a:pt x="5" y="0"/>
                                  </a:lnTo>
                                  <a:close/>
                                  <a:moveTo>
                                    <a:pt x="5" y="0"/>
                                  </a:moveTo>
                                  <a:lnTo>
                                    <a:pt x="4" y="0"/>
                                  </a:lnTo>
                                  <a:lnTo>
                                    <a:pt x="4" y="0"/>
                                  </a:lnTo>
                                  <a:lnTo>
                                    <a:pt x="5" y="0"/>
                                  </a:lnTo>
                                  <a:lnTo>
                                    <a:pt x="5" y="0"/>
                                  </a:lnTo>
                                  <a:close/>
                                  <a:moveTo>
                                    <a:pt x="4" y="0"/>
                                  </a:moveTo>
                                  <a:lnTo>
                                    <a:pt x="4" y="0"/>
                                  </a:lnTo>
                                  <a:lnTo>
                                    <a:pt x="4" y="0"/>
                                  </a:lnTo>
                                  <a:lnTo>
                                    <a:pt x="4" y="0"/>
                                  </a:lnTo>
                                  <a:lnTo>
                                    <a:pt x="4" y="0"/>
                                  </a:lnTo>
                                  <a:close/>
                                  <a:moveTo>
                                    <a:pt x="4" y="0"/>
                                  </a:moveTo>
                                  <a:lnTo>
                                    <a:pt x="4" y="0"/>
                                  </a:lnTo>
                                  <a:lnTo>
                                    <a:pt x="4" y="0"/>
                                  </a:lnTo>
                                  <a:lnTo>
                                    <a:pt x="4" y="0"/>
                                  </a:lnTo>
                                  <a:lnTo>
                                    <a:pt x="4" y="0"/>
                                  </a:lnTo>
                                  <a:close/>
                                  <a:moveTo>
                                    <a:pt x="4" y="0"/>
                                  </a:moveTo>
                                  <a:lnTo>
                                    <a:pt x="4" y="0"/>
                                  </a:lnTo>
                                  <a:lnTo>
                                    <a:pt x="4" y="0"/>
                                  </a:lnTo>
                                  <a:lnTo>
                                    <a:pt x="4" y="0"/>
                                  </a:lnTo>
                                  <a:lnTo>
                                    <a:pt x="4" y="0"/>
                                  </a:lnTo>
                                  <a:close/>
                                  <a:moveTo>
                                    <a:pt x="3" y="0"/>
                                  </a:moveTo>
                                  <a:lnTo>
                                    <a:pt x="3" y="0"/>
                                  </a:lnTo>
                                  <a:lnTo>
                                    <a:pt x="3" y="0"/>
                                  </a:lnTo>
                                  <a:lnTo>
                                    <a:pt x="3" y="0"/>
                                  </a:lnTo>
                                  <a:lnTo>
                                    <a:pt x="3" y="0"/>
                                  </a:lnTo>
                                  <a:close/>
                                  <a:moveTo>
                                    <a:pt x="3" y="0"/>
                                  </a:moveTo>
                                  <a:lnTo>
                                    <a:pt x="3" y="0"/>
                                  </a:lnTo>
                                  <a:lnTo>
                                    <a:pt x="3" y="0"/>
                                  </a:lnTo>
                                  <a:lnTo>
                                    <a:pt x="3" y="0"/>
                                  </a:lnTo>
                                  <a:lnTo>
                                    <a:pt x="3" y="0"/>
                                  </a:lnTo>
                                  <a:close/>
                                  <a:moveTo>
                                    <a:pt x="3" y="0"/>
                                  </a:moveTo>
                                  <a:lnTo>
                                    <a:pt x="3" y="0"/>
                                  </a:lnTo>
                                  <a:lnTo>
                                    <a:pt x="3" y="0"/>
                                  </a:lnTo>
                                  <a:lnTo>
                                    <a:pt x="3" y="0"/>
                                  </a:lnTo>
                                  <a:lnTo>
                                    <a:pt x="3" y="0"/>
                                  </a:lnTo>
                                  <a:close/>
                                  <a:moveTo>
                                    <a:pt x="2" y="0"/>
                                  </a:moveTo>
                                  <a:lnTo>
                                    <a:pt x="2" y="0"/>
                                  </a:lnTo>
                                  <a:lnTo>
                                    <a:pt x="2" y="0"/>
                                  </a:lnTo>
                                  <a:lnTo>
                                    <a:pt x="2" y="0"/>
                                  </a:lnTo>
                                  <a:lnTo>
                                    <a:pt x="2" y="0"/>
                                  </a:lnTo>
                                  <a:close/>
                                  <a:moveTo>
                                    <a:pt x="2" y="0"/>
                                  </a:moveTo>
                                  <a:lnTo>
                                    <a:pt x="2" y="0"/>
                                  </a:lnTo>
                                  <a:lnTo>
                                    <a:pt x="2" y="0"/>
                                  </a:lnTo>
                                  <a:lnTo>
                                    <a:pt x="2" y="0"/>
                                  </a:lnTo>
                                  <a:lnTo>
                                    <a:pt x="2" y="0"/>
                                  </a:lnTo>
                                  <a:close/>
                                  <a:moveTo>
                                    <a:pt x="2" y="0"/>
                                  </a:moveTo>
                                  <a:lnTo>
                                    <a:pt x="2" y="0"/>
                                  </a:lnTo>
                                  <a:lnTo>
                                    <a:pt x="2" y="0"/>
                                  </a:lnTo>
                                  <a:lnTo>
                                    <a:pt x="2" y="0"/>
                                  </a:lnTo>
                                  <a:lnTo>
                                    <a:pt x="2" y="0"/>
                                  </a:lnTo>
                                  <a:close/>
                                  <a:moveTo>
                                    <a:pt x="1" y="0"/>
                                  </a:moveTo>
                                  <a:lnTo>
                                    <a:pt x="1" y="0"/>
                                  </a:lnTo>
                                  <a:lnTo>
                                    <a:pt x="1" y="0"/>
                                  </a:lnTo>
                                  <a:lnTo>
                                    <a:pt x="1" y="0"/>
                                  </a:lnTo>
                                  <a:lnTo>
                                    <a:pt x="1" y="0"/>
                                  </a:lnTo>
                                  <a:close/>
                                  <a:moveTo>
                                    <a:pt x="1" y="0"/>
                                  </a:moveTo>
                                  <a:lnTo>
                                    <a:pt x="1" y="0"/>
                                  </a:lnTo>
                                  <a:lnTo>
                                    <a:pt x="1" y="0"/>
                                  </a:lnTo>
                                  <a:lnTo>
                                    <a:pt x="1" y="0"/>
                                  </a:lnTo>
                                  <a:lnTo>
                                    <a:pt x="1" y="0"/>
                                  </a:lnTo>
                                  <a:close/>
                                  <a:moveTo>
                                    <a:pt x="1" y="0"/>
                                  </a:moveTo>
                                  <a:lnTo>
                                    <a:pt x="1" y="0"/>
                                  </a:lnTo>
                                  <a:lnTo>
                                    <a:pt x="1" y="0"/>
                                  </a:lnTo>
                                  <a:lnTo>
                                    <a:pt x="1" y="0"/>
                                  </a:lnTo>
                                  <a:lnTo>
                                    <a:pt x="1"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0"/>
                                  </a:moveTo>
                                  <a:lnTo>
                                    <a:pt x="0" y="0"/>
                                  </a:lnTo>
                                  <a:lnTo>
                                    <a:pt x="0" y="0"/>
                                  </a:lnTo>
                                  <a:lnTo>
                                    <a:pt x="0" y="0"/>
                                  </a:lnTo>
                                  <a:lnTo>
                                    <a:pt x="0" y="0"/>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1"/>
                                  </a:lnTo>
                                  <a:lnTo>
                                    <a:pt x="0" y="1"/>
                                  </a:lnTo>
                                  <a:lnTo>
                                    <a:pt x="0" y="1"/>
                                  </a:lnTo>
                                  <a:lnTo>
                                    <a:pt x="0" y="1"/>
                                  </a:lnTo>
                                  <a:close/>
                                  <a:moveTo>
                                    <a:pt x="0" y="1"/>
                                  </a:moveTo>
                                  <a:lnTo>
                                    <a:pt x="0" y="2"/>
                                  </a:lnTo>
                                  <a:lnTo>
                                    <a:pt x="0" y="2"/>
                                  </a:lnTo>
                                  <a:lnTo>
                                    <a:pt x="0" y="1"/>
                                  </a:lnTo>
                                  <a:lnTo>
                                    <a:pt x="0" y="1"/>
                                  </a:lnTo>
                                  <a:close/>
                                  <a:moveTo>
                                    <a:pt x="0" y="2"/>
                                  </a:moveTo>
                                  <a:lnTo>
                                    <a:pt x="0" y="2"/>
                                  </a:lnTo>
                                  <a:lnTo>
                                    <a:pt x="0" y="2"/>
                                  </a:lnTo>
                                  <a:lnTo>
                                    <a:pt x="0" y="2"/>
                                  </a:lnTo>
                                  <a:lnTo>
                                    <a:pt x="0" y="2"/>
                                  </a:lnTo>
                                  <a:close/>
                                  <a:moveTo>
                                    <a:pt x="0" y="2"/>
                                  </a:moveTo>
                                  <a:lnTo>
                                    <a:pt x="0" y="2"/>
                                  </a:lnTo>
                                  <a:lnTo>
                                    <a:pt x="0" y="2"/>
                                  </a:lnTo>
                                  <a:lnTo>
                                    <a:pt x="0" y="2"/>
                                  </a:lnTo>
                                  <a:lnTo>
                                    <a:pt x="0" y="2"/>
                                  </a:lnTo>
                                  <a:close/>
                                  <a:moveTo>
                                    <a:pt x="0" y="2"/>
                                  </a:moveTo>
                                  <a:lnTo>
                                    <a:pt x="0" y="3"/>
                                  </a:lnTo>
                                  <a:lnTo>
                                    <a:pt x="0" y="3"/>
                                  </a:lnTo>
                                  <a:lnTo>
                                    <a:pt x="0" y="2"/>
                                  </a:lnTo>
                                  <a:lnTo>
                                    <a:pt x="0" y="2"/>
                                  </a:lnTo>
                                  <a:close/>
                                  <a:moveTo>
                                    <a:pt x="0" y="3"/>
                                  </a:moveTo>
                                  <a:lnTo>
                                    <a:pt x="0" y="3"/>
                                  </a:lnTo>
                                  <a:lnTo>
                                    <a:pt x="0" y="3"/>
                                  </a:lnTo>
                                  <a:lnTo>
                                    <a:pt x="0" y="3"/>
                                  </a:lnTo>
                                  <a:lnTo>
                                    <a:pt x="0" y="3"/>
                                  </a:lnTo>
                                  <a:close/>
                                  <a:moveTo>
                                    <a:pt x="0" y="3"/>
                                  </a:moveTo>
                                  <a:lnTo>
                                    <a:pt x="0" y="3"/>
                                  </a:lnTo>
                                  <a:lnTo>
                                    <a:pt x="0" y="3"/>
                                  </a:lnTo>
                                  <a:lnTo>
                                    <a:pt x="0" y="3"/>
                                  </a:lnTo>
                                  <a:lnTo>
                                    <a:pt x="0" y="3"/>
                                  </a:lnTo>
                                  <a:close/>
                                  <a:moveTo>
                                    <a:pt x="0" y="3"/>
                                  </a:moveTo>
                                  <a:lnTo>
                                    <a:pt x="0" y="4"/>
                                  </a:lnTo>
                                  <a:lnTo>
                                    <a:pt x="0" y="4"/>
                                  </a:lnTo>
                                  <a:lnTo>
                                    <a:pt x="0" y="3"/>
                                  </a:lnTo>
                                  <a:lnTo>
                                    <a:pt x="0" y="3"/>
                                  </a:lnTo>
                                  <a:close/>
                                  <a:moveTo>
                                    <a:pt x="0" y="4"/>
                                  </a:moveTo>
                                  <a:lnTo>
                                    <a:pt x="0" y="4"/>
                                  </a:lnTo>
                                  <a:lnTo>
                                    <a:pt x="0" y="4"/>
                                  </a:lnTo>
                                  <a:lnTo>
                                    <a:pt x="0" y="4"/>
                                  </a:lnTo>
                                  <a:lnTo>
                                    <a:pt x="0" y="4"/>
                                  </a:lnTo>
                                  <a:close/>
                                  <a:moveTo>
                                    <a:pt x="0" y="4"/>
                                  </a:moveTo>
                                  <a:lnTo>
                                    <a:pt x="0" y="4"/>
                                  </a:lnTo>
                                  <a:lnTo>
                                    <a:pt x="0" y="4"/>
                                  </a:lnTo>
                                  <a:lnTo>
                                    <a:pt x="0" y="4"/>
                                  </a:lnTo>
                                  <a:lnTo>
                                    <a:pt x="0" y="4"/>
                                  </a:lnTo>
                                  <a:close/>
                                  <a:moveTo>
                                    <a:pt x="0" y="4"/>
                                  </a:moveTo>
                                  <a:lnTo>
                                    <a:pt x="0" y="4"/>
                                  </a:lnTo>
                                  <a:lnTo>
                                    <a:pt x="0" y="4"/>
                                  </a:lnTo>
                                  <a:lnTo>
                                    <a:pt x="0" y="4"/>
                                  </a:lnTo>
                                  <a:lnTo>
                                    <a:pt x="0" y="4"/>
                                  </a:lnTo>
                                  <a:close/>
                                  <a:moveTo>
                                    <a:pt x="0" y="5"/>
                                  </a:moveTo>
                                  <a:lnTo>
                                    <a:pt x="0" y="5"/>
                                  </a:lnTo>
                                  <a:lnTo>
                                    <a:pt x="0" y="5"/>
                                  </a:lnTo>
                                  <a:lnTo>
                                    <a:pt x="0" y="5"/>
                                  </a:lnTo>
                                  <a:lnTo>
                                    <a:pt x="0" y="5"/>
                                  </a:lnTo>
                                  <a:close/>
                                  <a:moveTo>
                                    <a:pt x="0" y="5"/>
                                  </a:moveTo>
                                  <a:lnTo>
                                    <a:pt x="0" y="5"/>
                                  </a:lnTo>
                                  <a:lnTo>
                                    <a:pt x="0" y="5"/>
                                  </a:lnTo>
                                  <a:lnTo>
                                    <a:pt x="0" y="5"/>
                                  </a:lnTo>
                                  <a:lnTo>
                                    <a:pt x="0" y="5"/>
                                  </a:lnTo>
                                  <a:close/>
                                  <a:moveTo>
                                    <a:pt x="0" y="5"/>
                                  </a:moveTo>
                                  <a:lnTo>
                                    <a:pt x="0" y="5"/>
                                  </a:lnTo>
                                  <a:lnTo>
                                    <a:pt x="0" y="5"/>
                                  </a:lnTo>
                                  <a:lnTo>
                                    <a:pt x="0" y="5"/>
                                  </a:lnTo>
                                  <a:lnTo>
                                    <a:pt x="0" y="5"/>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6"/>
                                  </a:lnTo>
                                  <a:lnTo>
                                    <a:pt x="0" y="6"/>
                                  </a:lnTo>
                                  <a:lnTo>
                                    <a:pt x="0" y="6"/>
                                  </a:lnTo>
                                  <a:lnTo>
                                    <a:pt x="0" y="6"/>
                                  </a:lnTo>
                                  <a:close/>
                                  <a:moveTo>
                                    <a:pt x="0" y="6"/>
                                  </a:moveTo>
                                  <a:lnTo>
                                    <a:pt x="0" y="7"/>
                                  </a:lnTo>
                                  <a:lnTo>
                                    <a:pt x="0" y="7"/>
                                  </a:lnTo>
                                  <a:lnTo>
                                    <a:pt x="0" y="6"/>
                                  </a:lnTo>
                                  <a:lnTo>
                                    <a:pt x="0" y="6"/>
                                  </a:lnTo>
                                  <a:close/>
                                  <a:moveTo>
                                    <a:pt x="0" y="7"/>
                                  </a:moveTo>
                                  <a:lnTo>
                                    <a:pt x="0" y="7"/>
                                  </a:lnTo>
                                  <a:lnTo>
                                    <a:pt x="0" y="7"/>
                                  </a:lnTo>
                                  <a:lnTo>
                                    <a:pt x="0" y="7"/>
                                  </a:lnTo>
                                  <a:lnTo>
                                    <a:pt x="0" y="7"/>
                                  </a:lnTo>
                                  <a:close/>
                                  <a:moveTo>
                                    <a:pt x="0" y="7"/>
                                  </a:moveTo>
                                  <a:lnTo>
                                    <a:pt x="0" y="7"/>
                                  </a:lnTo>
                                  <a:lnTo>
                                    <a:pt x="0" y="7"/>
                                  </a:lnTo>
                                  <a:lnTo>
                                    <a:pt x="0" y="7"/>
                                  </a:lnTo>
                                  <a:lnTo>
                                    <a:pt x="0" y="7"/>
                                  </a:lnTo>
                                  <a:close/>
                                  <a:moveTo>
                                    <a:pt x="0" y="7"/>
                                  </a:moveTo>
                                  <a:lnTo>
                                    <a:pt x="0" y="8"/>
                                  </a:lnTo>
                                  <a:lnTo>
                                    <a:pt x="0" y="8"/>
                                  </a:lnTo>
                                  <a:lnTo>
                                    <a:pt x="0" y="7"/>
                                  </a:lnTo>
                                  <a:lnTo>
                                    <a:pt x="0" y="7"/>
                                  </a:lnTo>
                                  <a:close/>
                                  <a:moveTo>
                                    <a:pt x="0" y="8"/>
                                  </a:moveTo>
                                  <a:lnTo>
                                    <a:pt x="0" y="8"/>
                                  </a:lnTo>
                                  <a:lnTo>
                                    <a:pt x="0" y="8"/>
                                  </a:lnTo>
                                  <a:lnTo>
                                    <a:pt x="0" y="8"/>
                                  </a:lnTo>
                                  <a:lnTo>
                                    <a:pt x="0" y="8"/>
                                  </a:lnTo>
                                  <a:close/>
                                  <a:moveTo>
                                    <a:pt x="0" y="8"/>
                                  </a:moveTo>
                                  <a:lnTo>
                                    <a:pt x="0" y="8"/>
                                  </a:lnTo>
                                  <a:lnTo>
                                    <a:pt x="0" y="8"/>
                                  </a:lnTo>
                                  <a:lnTo>
                                    <a:pt x="0" y="8"/>
                                  </a:lnTo>
                                  <a:lnTo>
                                    <a:pt x="0" y="8"/>
                                  </a:lnTo>
                                  <a:close/>
                                  <a:moveTo>
                                    <a:pt x="0" y="8"/>
                                  </a:moveTo>
                                  <a:lnTo>
                                    <a:pt x="0" y="9"/>
                                  </a:lnTo>
                                  <a:lnTo>
                                    <a:pt x="0" y="9"/>
                                  </a:lnTo>
                                  <a:lnTo>
                                    <a:pt x="0" y="8"/>
                                  </a:lnTo>
                                  <a:lnTo>
                                    <a:pt x="0" y="8"/>
                                  </a:lnTo>
                                  <a:close/>
                                  <a:moveTo>
                                    <a:pt x="0" y="9"/>
                                  </a:moveTo>
                                  <a:lnTo>
                                    <a:pt x="0" y="9"/>
                                  </a:lnTo>
                                  <a:lnTo>
                                    <a:pt x="0" y="9"/>
                                  </a:lnTo>
                                  <a:lnTo>
                                    <a:pt x="0" y="9"/>
                                  </a:lnTo>
                                  <a:lnTo>
                                    <a:pt x="0" y="9"/>
                                  </a:lnTo>
                                  <a:close/>
                                  <a:moveTo>
                                    <a:pt x="0" y="9"/>
                                  </a:moveTo>
                                  <a:lnTo>
                                    <a:pt x="0" y="9"/>
                                  </a:lnTo>
                                  <a:lnTo>
                                    <a:pt x="0" y="9"/>
                                  </a:lnTo>
                                  <a:lnTo>
                                    <a:pt x="0" y="9"/>
                                  </a:lnTo>
                                  <a:lnTo>
                                    <a:pt x="0" y="9"/>
                                  </a:lnTo>
                                  <a:close/>
                                  <a:moveTo>
                                    <a:pt x="0" y="9"/>
                                  </a:moveTo>
                                  <a:lnTo>
                                    <a:pt x="0" y="9"/>
                                  </a:lnTo>
                                  <a:lnTo>
                                    <a:pt x="0" y="9"/>
                                  </a:lnTo>
                                  <a:lnTo>
                                    <a:pt x="0" y="9"/>
                                  </a:lnTo>
                                  <a:lnTo>
                                    <a:pt x="0" y="9"/>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0"/>
                                  </a:moveTo>
                                  <a:lnTo>
                                    <a:pt x="0" y="10"/>
                                  </a:lnTo>
                                  <a:lnTo>
                                    <a:pt x="0" y="10"/>
                                  </a:lnTo>
                                  <a:lnTo>
                                    <a:pt x="0" y="10"/>
                                  </a:lnTo>
                                  <a:lnTo>
                                    <a:pt x="0" y="10"/>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1"/>
                                  </a:lnTo>
                                  <a:lnTo>
                                    <a:pt x="0" y="11"/>
                                  </a:lnTo>
                                  <a:lnTo>
                                    <a:pt x="0" y="11"/>
                                  </a:lnTo>
                                  <a:lnTo>
                                    <a:pt x="0" y="11"/>
                                  </a:lnTo>
                                  <a:close/>
                                  <a:moveTo>
                                    <a:pt x="0" y="11"/>
                                  </a:moveTo>
                                  <a:lnTo>
                                    <a:pt x="0" y="12"/>
                                  </a:lnTo>
                                  <a:lnTo>
                                    <a:pt x="0" y="12"/>
                                  </a:lnTo>
                                  <a:lnTo>
                                    <a:pt x="0" y="11"/>
                                  </a:lnTo>
                                  <a:lnTo>
                                    <a:pt x="0" y="11"/>
                                  </a:lnTo>
                                  <a:close/>
                                  <a:moveTo>
                                    <a:pt x="0" y="12"/>
                                  </a:moveTo>
                                  <a:lnTo>
                                    <a:pt x="0" y="12"/>
                                  </a:lnTo>
                                  <a:lnTo>
                                    <a:pt x="0" y="12"/>
                                  </a:lnTo>
                                  <a:lnTo>
                                    <a:pt x="0" y="12"/>
                                  </a:lnTo>
                                  <a:lnTo>
                                    <a:pt x="0" y="12"/>
                                  </a:lnTo>
                                  <a:close/>
                                  <a:moveTo>
                                    <a:pt x="0" y="12"/>
                                  </a:moveTo>
                                  <a:lnTo>
                                    <a:pt x="0" y="12"/>
                                  </a:lnTo>
                                  <a:lnTo>
                                    <a:pt x="0" y="12"/>
                                  </a:lnTo>
                                  <a:lnTo>
                                    <a:pt x="0" y="12"/>
                                  </a:lnTo>
                                  <a:lnTo>
                                    <a:pt x="0" y="12"/>
                                  </a:lnTo>
                                  <a:close/>
                                  <a:moveTo>
                                    <a:pt x="0" y="12"/>
                                  </a:moveTo>
                                  <a:lnTo>
                                    <a:pt x="0" y="13"/>
                                  </a:lnTo>
                                  <a:lnTo>
                                    <a:pt x="0" y="13"/>
                                  </a:lnTo>
                                  <a:lnTo>
                                    <a:pt x="0" y="12"/>
                                  </a:lnTo>
                                  <a:lnTo>
                                    <a:pt x="0" y="12"/>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3"/>
                                  </a:moveTo>
                                  <a:lnTo>
                                    <a:pt x="0" y="13"/>
                                  </a:lnTo>
                                  <a:lnTo>
                                    <a:pt x="0" y="13"/>
                                  </a:lnTo>
                                  <a:lnTo>
                                    <a:pt x="0" y="13"/>
                                  </a:lnTo>
                                  <a:lnTo>
                                    <a:pt x="0" y="13"/>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4"/>
                                  </a:moveTo>
                                  <a:lnTo>
                                    <a:pt x="0" y="14"/>
                                  </a:lnTo>
                                  <a:lnTo>
                                    <a:pt x="0" y="14"/>
                                  </a:lnTo>
                                  <a:lnTo>
                                    <a:pt x="0" y="14"/>
                                  </a:lnTo>
                                  <a:lnTo>
                                    <a:pt x="0" y="14"/>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5"/>
                                  </a:moveTo>
                                  <a:lnTo>
                                    <a:pt x="0" y="15"/>
                                  </a:lnTo>
                                  <a:lnTo>
                                    <a:pt x="0" y="15"/>
                                  </a:lnTo>
                                  <a:lnTo>
                                    <a:pt x="0" y="15"/>
                                  </a:lnTo>
                                  <a:lnTo>
                                    <a:pt x="0" y="15"/>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6"/>
                                  </a:lnTo>
                                  <a:lnTo>
                                    <a:pt x="0" y="16"/>
                                  </a:lnTo>
                                  <a:lnTo>
                                    <a:pt x="0" y="16"/>
                                  </a:lnTo>
                                  <a:lnTo>
                                    <a:pt x="0" y="16"/>
                                  </a:lnTo>
                                  <a:close/>
                                  <a:moveTo>
                                    <a:pt x="0" y="16"/>
                                  </a:moveTo>
                                  <a:lnTo>
                                    <a:pt x="0" y="17"/>
                                  </a:lnTo>
                                  <a:lnTo>
                                    <a:pt x="0" y="17"/>
                                  </a:lnTo>
                                  <a:lnTo>
                                    <a:pt x="0" y="16"/>
                                  </a:lnTo>
                                  <a:lnTo>
                                    <a:pt x="0" y="16"/>
                                  </a:lnTo>
                                  <a:close/>
                                  <a:moveTo>
                                    <a:pt x="0" y="17"/>
                                  </a:moveTo>
                                  <a:lnTo>
                                    <a:pt x="0" y="17"/>
                                  </a:lnTo>
                                  <a:lnTo>
                                    <a:pt x="0" y="17"/>
                                  </a:lnTo>
                                  <a:lnTo>
                                    <a:pt x="0" y="17"/>
                                  </a:lnTo>
                                  <a:lnTo>
                                    <a:pt x="0" y="17"/>
                                  </a:lnTo>
                                  <a:close/>
                                  <a:moveTo>
                                    <a:pt x="0" y="17"/>
                                  </a:moveTo>
                                  <a:lnTo>
                                    <a:pt x="0" y="17"/>
                                  </a:lnTo>
                                  <a:lnTo>
                                    <a:pt x="0" y="17"/>
                                  </a:lnTo>
                                  <a:lnTo>
                                    <a:pt x="0" y="17"/>
                                  </a:lnTo>
                                  <a:lnTo>
                                    <a:pt x="0" y="17"/>
                                  </a:lnTo>
                                  <a:close/>
                                  <a:moveTo>
                                    <a:pt x="0" y="17"/>
                                  </a:moveTo>
                                  <a:lnTo>
                                    <a:pt x="0" y="18"/>
                                  </a:lnTo>
                                  <a:lnTo>
                                    <a:pt x="0" y="18"/>
                                  </a:lnTo>
                                  <a:lnTo>
                                    <a:pt x="0" y="17"/>
                                  </a:lnTo>
                                  <a:lnTo>
                                    <a:pt x="0" y="17"/>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8"/>
                                  </a:moveTo>
                                  <a:lnTo>
                                    <a:pt x="0" y="18"/>
                                  </a:lnTo>
                                  <a:lnTo>
                                    <a:pt x="0" y="18"/>
                                  </a:lnTo>
                                  <a:lnTo>
                                    <a:pt x="0" y="18"/>
                                  </a:lnTo>
                                  <a:lnTo>
                                    <a:pt x="0" y="18"/>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19"/>
                                  </a:moveTo>
                                  <a:lnTo>
                                    <a:pt x="0" y="19"/>
                                  </a:lnTo>
                                  <a:lnTo>
                                    <a:pt x="0" y="19"/>
                                  </a:lnTo>
                                  <a:lnTo>
                                    <a:pt x="0" y="19"/>
                                  </a:lnTo>
                                  <a:lnTo>
                                    <a:pt x="0" y="19"/>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0"/>
                                  </a:lnTo>
                                  <a:lnTo>
                                    <a:pt x="0" y="20"/>
                                  </a:lnTo>
                                  <a:lnTo>
                                    <a:pt x="0" y="20"/>
                                  </a:lnTo>
                                  <a:lnTo>
                                    <a:pt x="0" y="20"/>
                                  </a:lnTo>
                                  <a:close/>
                                  <a:moveTo>
                                    <a:pt x="0" y="20"/>
                                  </a:moveTo>
                                  <a:lnTo>
                                    <a:pt x="0" y="21"/>
                                  </a:lnTo>
                                  <a:lnTo>
                                    <a:pt x="0" y="21"/>
                                  </a:lnTo>
                                  <a:lnTo>
                                    <a:pt x="0" y="20"/>
                                  </a:lnTo>
                                  <a:lnTo>
                                    <a:pt x="0" y="20"/>
                                  </a:lnTo>
                                  <a:close/>
                                  <a:moveTo>
                                    <a:pt x="0" y="21"/>
                                  </a:moveTo>
                                  <a:lnTo>
                                    <a:pt x="0" y="21"/>
                                  </a:lnTo>
                                  <a:lnTo>
                                    <a:pt x="0" y="21"/>
                                  </a:lnTo>
                                  <a:lnTo>
                                    <a:pt x="0" y="21"/>
                                  </a:lnTo>
                                  <a:lnTo>
                                    <a:pt x="0" y="21"/>
                                  </a:lnTo>
                                  <a:close/>
                                  <a:moveTo>
                                    <a:pt x="0" y="21"/>
                                  </a:moveTo>
                                  <a:lnTo>
                                    <a:pt x="0" y="21"/>
                                  </a:lnTo>
                                  <a:lnTo>
                                    <a:pt x="0" y="21"/>
                                  </a:lnTo>
                                  <a:lnTo>
                                    <a:pt x="0" y="21"/>
                                  </a:lnTo>
                                  <a:lnTo>
                                    <a:pt x="0" y="21"/>
                                  </a:lnTo>
                                  <a:close/>
                                  <a:moveTo>
                                    <a:pt x="0" y="21"/>
                                  </a:moveTo>
                                  <a:lnTo>
                                    <a:pt x="0" y="22"/>
                                  </a:lnTo>
                                  <a:lnTo>
                                    <a:pt x="0" y="22"/>
                                  </a:lnTo>
                                  <a:lnTo>
                                    <a:pt x="0" y="21"/>
                                  </a:lnTo>
                                  <a:lnTo>
                                    <a:pt x="0" y="21"/>
                                  </a:lnTo>
                                  <a:close/>
                                  <a:moveTo>
                                    <a:pt x="0" y="22"/>
                                  </a:moveTo>
                                  <a:lnTo>
                                    <a:pt x="0" y="22"/>
                                  </a:lnTo>
                                  <a:lnTo>
                                    <a:pt x="0" y="22"/>
                                  </a:lnTo>
                                  <a:lnTo>
                                    <a:pt x="0" y="22"/>
                                  </a:lnTo>
                                  <a:lnTo>
                                    <a:pt x="0" y="22"/>
                                  </a:lnTo>
                                  <a:close/>
                                  <a:moveTo>
                                    <a:pt x="0" y="22"/>
                                  </a:moveTo>
                                  <a:lnTo>
                                    <a:pt x="0" y="22"/>
                                  </a:lnTo>
                                  <a:lnTo>
                                    <a:pt x="0" y="22"/>
                                  </a:lnTo>
                                  <a:lnTo>
                                    <a:pt x="0" y="22"/>
                                  </a:lnTo>
                                  <a:lnTo>
                                    <a:pt x="0" y="22"/>
                                  </a:lnTo>
                                  <a:close/>
                                  <a:moveTo>
                                    <a:pt x="0" y="22"/>
                                  </a:moveTo>
                                  <a:lnTo>
                                    <a:pt x="0" y="23"/>
                                  </a:lnTo>
                                  <a:lnTo>
                                    <a:pt x="0" y="23"/>
                                  </a:lnTo>
                                  <a:lnTo>
                                    <a:pt x="0" y="22"/>
                                  </a:lnTo>
                                  <a:lnTo>
                                    <a:pt x="0" y="22"/>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3"/>
                                  </a:moveTo>
                                  <a:lnTo>
                                    <a:pt x="0" y="23"/>
                                  </a:lnTo>
                                  <a:lnTo>
                                    <a:pt x="0" y="23"/>
                                  </a:lnTo>
                                  <a:lnTo>
                                    <a:pt x="0" y="23"/>
                                  </a:lnTo>
                                  <a:lnTo>
                                    <a:pt x="0" y="23"/>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4"/>
                                  </a:moveTo>
                                  <a:lnTo>
                                    <a:pt x="0" y="24"/>
                                  </a:lnTo>
                                  <a:lnTo>
                                    <a:pt x="0" y="24"/>
                                  </a:lnTo>
                                  <a:lnTo>
                                    <a:pt x="0" y="24"/>
                                  </a:lnTo>
                                  <a:lnTo>
                                    <a:pt x="0" y="24"/>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5"/>
                                  </a:lnTo>
                                  <a:lnTo>
                                    <a:pt x="0" y="25"/>
                                  </a:lnTo>
                                  <a:lnTo>
                                    <a:pt x="0" y="25"/>
                                  </a:lnTo>
                                  <a:lnTo>
                                    <a:pt x="0" y="25"/>
                                  </a:lnTo>
                                  <a:close/>
                                  <a:moveTo>
                                    <a:pt x="0" y="25"/>
                                  </a:moveTo>
                                  <a:lnTo>
                                    <a:pt x="0" y="26"/>
                                  </a:lnTo>
                                  <a:lnTo>
                                    <a:pt x="0" y="26"/>
                                  </a:lnTo>
                                  <a:lnTo>
                                    <a:pt x="0" y="25"/>
                                  </a:lnTo>
                                  <a:lnTo>
                                    <a:pt x="0" y="25"/>
                                  </a:lnTo>
                                  <a:close/>
                                  <a:moveTo>
                                    <a:pt x="0" y="26"/>
                                  </a:moveTo>
                                  <a:lnTo>
                                    <a:pt x="0" y="26"/>
                                  </a:lnTo>
                                  <a:lnTo>
                                    <a:pt x="0" y="26"/>
                                  </a:lnTo>
                                  <a:lnTo>
                                    <a:pt x="0" y="26"/>
                                  </a:lnTo>
                                  <a:lnTo>
                                    <a:pt x="0" y="26"/>
                                  </a:lnTo>
                                  <a:close/>
                                  <a:moveTo>
                                    <a:pt x="0" y="26"/>
                                  </a:moveTo>
                                  <a:lnTo>
                                    <a:pt x="0" y="26"/>
                                  </a:lnTo>
                                  <a:lnTo>
                                    <a:pt x="0" y="26"/>
                                  </a:lnTo>
                                  <a:lnTo>
                                    <a:pt x="0" y="26"/>
                                  </a:lnTo>
                                  <a:lnTo>
                                    <a:pt x="0" y="26"/>
                                  </a:lnTo>
                                  <a:close/>
                                  <a:moveTo>
                                    <a:pt x="0" y="26"/>
                                  </a:moveTo>
                                  <a:lnTo>
                                    <a:pt x="0" y="27"/>
                                  </a:lnTo>
                                  <a:lnTo>
                                    <a:pt x="0" y="27"/>
                                  </a:lnTo>
                                  <a:lnTo>
                                    <a:pt x="0" y="26"/>
                                  </a:lnTo>
                                  <a:lnTo>
                                    <a:pt x="0" y="26"/>
                                  </a:lnTo>
                                  <a:close/>
                                  <a:moveTo>
                                    <a:pt x="0" y="27"/>
                                  </a:moveTo>
                                  <a:lnTo>
                                    <a:pt x="0" y="27"/>
                                  </a:lnTo>
                                  <a:lnTo>
                                    <a:pt x="0" y="27"/>
                                  </a:lnTo>
                                  <a:lnTo>
                                    <a:pt x="0" y="27"/>
                                  </a:lnTo>
                                  <a:lnTo>
                                    <a:pt x="0" y="27"/>
                                  </a:lnTo>
                                  <a:close/>
                                  <a:moveTo>
                                    <a:pt x="0" y="27"/>
                                  </a:moveTo>
                                  <a:lnTo>
                                    <a:pt x="0" y="27"/>
                                  </a:lnTo>
                                  <a:lnTo>
                                    <a:pt x="0" y="27"/>
                                  </a:lnTo>
                                  <a:lnTo>
                                    <a:pt x="0" y="27"/>
                                  </a:lnTo>
                                  <a:lnTo>
                                    <a:pt x="0" y="27"/>
                                  </a:lnTo>
                                  <a:close/>
                                  <a:moveTo>
                                    <a:pt x="0" y="27"/>
                                  </a:moveTo>
                                  <a:lnTo>
                                    <a:pt x="0" y="28"/>
                                  </a:lnTo>
                                  <a:lnTo>
                                    <a:pt x="0" y="28"/>
                                  </a:lnTo>
                                  <a:lnTo>
                                    <a:pt x="0" y="27"/>
                                  </a:lnTo>
                                  <a:lnTo>
                                    <a:pt x="0" y="27"/>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8"/>
                                  </a:moveTo>
                                  <a:lnTo>
                                    <a:pt x="0" y="28"/>
                                  </a:lnTo>
                                  <a:lnTo>
                                    <a:pt x="0" y="28"/>
                                  </a:lnTo>
                                  <a:lnTo>
                                    <a:pt x="0" y="28"/>
                                  </a:lnTo>
                                  <a:lnTo>
                                    <a:pt x="0" y="28"/>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29"/>
                                  </a:moveTo>
                                  <a:lnTo>
                                    <a:pt x="0" y="29"/>
                                  </a:lnTo>
                                  <a:lnTo>
                                    <a:pt x="0" y="29"/>
                                  </a:lnTo>
                                  <a:lnTo>
                                    <a:pt x="0" y="29"/>
                                  </a:lnTo>
                                  <a:lnTo>
                                    <a:pt x="0" y="29"/>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0"/>
                                  </a:lnTo>
                                  <a:lnTo>
                                    <a:pt x="0" y="30"/>
                                  </a:lnTo>
                                  <a:lnTo>
                                    <a:pt x="0" y="30"/>
                                  </a:lnTo>
                                  <a:lnTo>
                                    <a:pt x="0" y="30"/>
                                  </a:lnTo>
                                  <a:close/>
                                  <a:moveTo>
                                    <a:pt x="0" y="30"/>
                                  </a:moveTo>
                                  <a:lnTo>
                                    <a:pt x="0" y="31"/>
                                  </a:lnTo>
                                  <a:lnTo>
                                    <a:pt x="0" y="31"/>
                                  </a:lnTo>
                                  <a:lnTo>
                                    <a:pt x="0" y="30"/>
                                  </a:lnTo>
                                  <a:lnTo>
                                    <a:pt x="0" y="30"/>
                                  </a:lnTo>
                                  <a:close/>
                                  <a:moveTo>
                                    <a:pt x="0" y="31"/>
                                  </a:moveTo>
                                  <a:lnTo>
                                    <a:pt x="0" y="31"/>
                                  </a:lnTo>
                                  <a:lnTo>
                                    <a:pt x="0" y="31"/>
                                  </a:lnTo>
                                  <a:lnTo>
                                    <a:pt x="0" y="31"/>
                                  </a:lnTo>
                                  <a:lnTo>
                                    <a:pt x="0" y="31"/>
                                  </a:lnTo>
                                  <a:close/>
                                  <a:moveTo>
                                    <a:pt x="0" y="31"/>
                                  </a:moveTo>
                                  <a:lnTo>
                                    <a:pt x="0" y="31"/>
                                  </a:lnTo>
                                  <a:lnTo>
                                    <a:pt x="0" y="31"/>
                                  </a:lnTo>
                                  <a:lnTo>
                                    <a:pt x="0" y="31"/>
                                  </a:lnTo>
                                  <a:lnTo>
                                    <a:pt x="0" y="31"/>
                                  </a:lnTo>
                                  <a:close/>
                                  <a:moveTo>
                                    <a:pt x="0" y="31"/>
                                  </a:moveTo>
                                  <a:lnTo>
                                    <a:pt x="0" y="32"/>
                                  </a:lnTo>
                                  <a:lnTo>
                                    <a:pt x="0" y="32"/>
                                  </a:lnTo>
                                  <a:lnTo>
                                    <a:pt x="0" y="31"/>
                                  </a:lnTo>
                                  <a:lnTo>
                                    <a:pt x="0" y="31"/>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2"/>
                                  </a:moveTo>
                                  <a:lnTo>
                                    <a:pt x="0" y="32"/>
                                  </a:lnTo>
                                  <a:lnTo>
                                    <a:pt x="0" y="32"/>
                                  </a:lnTo>
                                  <a:lnTo>
                                    <a:pt x="0" y="32"/>
                                  </a:lnTo>
                                  <a:lnTo>
                                    <a:pt x="0" y="32"/>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3"/>
                                  </a:moveTo>
                                  <a:lnTo>
                                    <a:pt x="0" y="33"/>
                                  </a:lnTo>
                                  <a:lnTo>
                                    <a:pt x="0" y="33"/>
                                  </a:lnTo>
                                  <a:lnTo>
                                    <a:pt x="0" y="33"/>
                                  </a:lnTo>
                                  <a:lnTo>
                                    <a:pt x="0" y="33"/>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4"/>
                                  </a:moveTo>
                                  <a:lnTo>
                                    <a:pt x="0" y="34"/>
                                  </a:lnTo>
                                  <a:lnTo>
                                    <a:pt x="0" y="34"/>
                                  </a:lnTo>
                                  <a:lnTo>
                                    <a:pt x="0" y="34"/>
                                  </a:lnTo>
                                  <a:lnTo>
                                    <a:pt x="0" y="34"/>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5"/>
                                  </a:lnTo>
                                  <a:lnTo>
                                    <a:pt x="0" y="35"/>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0" y="35"/>
                                  </a:moveTo>
                                  <a:lnTo>
                                    <a:pt x="0" y="35"/>
                                  </a:lnTo>
                                  <a:lnTo>
                                    <a:pt x="0" y="36"/>
                                  </a:lnTo>
                                  <a:lnTo>
                                    <a:pt x="0" y="36"/>
                                  </a:lnTo>
                                  <a:lnTo>
                                    <a:pt x="0"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1" y="35"/>
                                  </a:moveTo>
                                  <a:lnTo>
                                    <a:pt x="1" y="35"/>
                                  </a:lnTo>
                                  <a:lnTo>
                                    <a:pt x="1" y="36"/>
                                  </a:lnTo>
                                  <a:lnTo>
                                    <a:pt x="1" y="36"/>
                                  </a:lnTo>
                                  <a:lnTo>
                                    <a:pt x="1"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2" y="35"/>
                                  </a:moveTo>
                                  <a:lnTo>
                                    <a:pt x="2" y="35"/>
                                  </a:lnTo>
                                  <a:lnTo>
                                    <a:pt x="2" y="36"/>
                                  </a:lnTo>
                                  <a:lnTo>
                                    <a:pt x="2" y="36"/>
                                  </a:lnTo>
                                  <a:lnTo>
                                    <a:pt x="2"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3" y="35"/>
                                  </a:moveTo>
                                  <a:lnTo>
                                    <a:pt x="3" y="35"/>
                                  </a:lnTo>
                                  <a:lnTo>
                                    <a:pt x="3" y="36"/>
                                  </a:lnTo>
                                  <a:lnTo>
                                    <a:pt x="3" y="36"/>
                                  </a:lnTo>
                                  <a:lnTo>
                                    <a:pt x="3"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4" y="35"/>
                                  </a:lnTo>
                                  <a:lnTo>
                                    <a:pt x="4" y="36"/>
                                  </a:lnTo>
                                  <a:lnTo>
                                    <a:pt x="4" y="36"/>
                                  </a:lnTo>
                                  <a:lnTo>
                                    <a:pt x="4" y="35"/>
                                  </a:lnTo>
                                  <a:close/>
                                  <a:moveTo>
                                    <a:pt x="4" y="35"/>
                                  </a:moveTo>
                                  <a:lnTo>
                                    <a:pt x="5" y="35"/>
                                  </a:lnTo>
                                  <a:lnTo>
                                    <a:pt x="5" y="36"/>
                                  </a:lnTo>
                                  <a:lnTo>
                                    <a:pt x="4" y="36"/>
                                  </a:lnTo>
                                  <a:lnTo>
                                    <a:pt x="4" y="35"/>
                                  </a:lnTo>
                                  <a:close/>
                                  <a:moveTo>
                                    <a:pt x="5" y="35"/>
                                  </a:moveTo>
                                  <a:lnTo>
                                    <a:pt x="5" y="35"/>
                                  </a:lnTo>
                                  <a:lnTo>
                                    <a:pt x="5" y="36"/>
                                  </a:lnTo>
                                  <a:lnTo>
                                    <a:pt x="5" y="36"/>
                                  </a:lnTo>
                                  <a:lnTo>
                                    <a:pt x="5" y="35"/>
                                  </a:lnTo>
                                  <a:close/>
                                  <a:moveTo>
                                    <a:pt x="5" y="35"/>
                                  </a:moveTo>
                                  <a:lnTo>
                                    <a:pt x="5" y="35"/>
                                  </a:lnTo>
                                  <a:lnTo>
                                    <a:pt x="5" y="36"/>
                                  </a:lnTo>
                                  <a:lnTo>
                                    <a:pt x="5" y="36"/>
                                  </a:lnTo>
                                  <a:lnTo>
                                    <a:pt x="5" y="35"/>
                                  </a:lnTo>
                                  <a:close/>
                                  <a:moveTo>
                                    <a:pt x="5" y="35"/>
                                  </a:moveTo>
                                  <a:lnTo>
                                    <a:pt x="6" y="35"/>
                                  </a:lnTo>
                                  <a:lnTo>
                                    <a:pt x="6" y="36"/>
                                  </a:lnTo>
                                  <a:lnTo>
                                    <a:pt x="5" y="36"/>
                                  </a:lnTo>
                                  <a:lnTo>
                                    <a:pt x="5" y="35"/>
                                  </a:lnTo>
                                  <a:close/>
                                  <a:moveTo>
                                    <a:pt x="6" y="35"/>
                                  </a:moveTo>
                                  <a:lnTo>
                                    <a:pt x="6" y="35"/>
                                  </a:lnTo>
                                  <a:lnTo>
                                    <a:pt x="6" y="36"/>
                                  </a:lnTo>
                                  <a:lnTo>
                                    <a:pt x="6" y="36"/>
                                  </a:lnTo>
                                  <a:lnTo>
                                    <a:pt x="6" y="35"/>
                                  </a:lnTo>
                                  <a:close/>
                                  <a:moveTo>
                                    <a:pt x="6" y="35"/>
                                  </a:moveTo>
                                  <a:lnTo>
                                    <a:pt x="6" y="35"/>
                                  </a:lnTo>
                                  <a:lnTo>
                                    <a:pt x="6" y="36"/>
                                  </a:lnTo>
                                  <a:lnTo>
                                    <a:pt x="6" y="36"/>
                                  </a:lnTo>
                                  <a:lnTo>
                                    <a:pt x="6" y="35"/>
                                  </a:lnTo>
                                  <a:close/>
                                  <a:moveTo>
                                    <a:pt x="6" y="35"/>
                                  </a:moveTo>
                                  <a:lnTo>
                                    <a:pt x="7" y="35"/>
                                  </a:lnTo>
                                  <a:lnTo>
                                    <a:pt x="7" y="36"/>
                                  </a:lnTo>
                                  <a:lnTo>
                                    <a:pt x="6" y="36"/>
                                  </a:lnTo>
                                  <a:lnTo>
                                    <a:pt x="6"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7" y="35"/>
                                  </a:moveTo>
                                  <a:lnTo>
                                    <a:pt x="7" y="35"/>
                                  </a:lnTo>
                                  <a:lnTo>
                                    <a:pt x="7" y="36"/>
                                  </a:lnTo>
                                  <a:lnTo>
                                    <a:pt x="7" y="36"/>
                                  </a:lnTo>
                                  <a:lnTo>
                                    <a:pt x="7"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8" y="35"/>
                                  </a:moveTo>
                                  <a:lnTo>
                                    <a:pt x="8" y="35"/>
                                  </a:lnTo>
                                  <a:lnTo>
                                    <a:pt x="8" y="36"/>
                                  </a:lnTo>
                                  <a:lnTo>
                                    <a:pt x="8" y="36"/>
                                  </a:lnTo>
                                  <a:lnTo>
                                    <a:pt x="8"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9" y="35"/>
                                  </a:moveTo>
                                  <a:lnTo>
                                    <a:pt x="9" y="35"/>
                                  </a:lnTo>
                                  <a:lnTo>
                                    <a:pt x="9" y="36"/>
                                  </a:lnTo>
                                  <a:lnTo>
                                    <a:pt x="9" y="36"/>
                                  </a:lnTo>
                                  <a:lnTo>
                                    <a:pt x="9"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0" y="35"/>
                                  </a:moveTo>
                                  <a:lnTo>
                                    <a:pt x="10" y="35"/>
                                  </a:lnTo>
                                  <a:lnTo>
                                    <a:pt x="10" y="36"/>
                                  </a:lnTo>
                                  <a:lnTo>
                                    <a:pt x="10" y="36"/>
                                  </a:lnTo>
                                  <a:lnTo>
                                    <a:pt x="10"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1" y="35"/>
                                  </a:lnTo>
                                  <a:lnTo>
                                    <a:pt x="11" y="36"/>
                                  </a:lnTo>
                                  <a:lnTo>
                                    <a:pt x="11" y="36"/>
                                  </a:lnTo>
                                  <a:lnTo>
                                    <a:pt x="11" y="35"/>
                                  </a:lnTo>
                                  <a:close/>
                                  <a:moveTo>
                                    <a:pt x="11" y="35"/>
                                  </a:moveTo>
                                  <a:lnTo>
                                    <a:pt x="12" y="35"/>
                                  </a:lnTo>
                                  <a:lnTo>
                                    <a:pt x="12" y="36"/>
                                  </a:lnTo>
                                  <a:lnTo>
                                    <a:pt x="11" y="36"/>
                                  </a:lnTo>
                                  <a:lnTo>
                                    <a:pt x="11" y="35"/>
                                  </a:lnTo>
                                  <a:close/>
                                  <a:moveTo>
                                    <a:pt x="12" y="35"/>
                                  </a:moveTo>
                                  <a:lnTo>
                                    <a:pt x="12" y="35"/>
                                  </a:lnTo>
                                  <a:lnTo>
                                    <a:pt x="12" y="36"/>
                                  </a:lnTo>
                                  <a:lnTo>
                                    <a:pt x="12" y="36"/>
                                  </a:lnTo>
                                  <a:lnTo>
                                    <a:pt x="12" y="35"/>
                                  </a:lnTo>
                                  <a:close/>
                                  <a:moveTo>
                                    <a:pt x="12" y="35"/>
                                  </a:moveTo>
                                  <a:lnTo>
                                    <a:pt x="12" y="35"/>
                                  </a:lnTo>
                                  <a:lnTo>
                                    <a:pt x="12" y="36"/>
                                  </a:lnTo>
                                  <a:lnTo>
                                    <a:pt x="12" y="36"/>
                                  </a:lnTo>
                                  <a:lnTo>
                                    <a:pt x="12" y="35"/>
                                  </a:lnTo>
                                  <a:close/>
                                  <a:moveTo>
                                    <a:pt x="12" y="35"/>
                                  </a:moveTo>
                                  <a:lnTo>
                                    <a:pt x="13" y="35"/>
                                  </a:lnTo>
                                  <a:lnTo>
                                    <a:pt x="13" y="36"/>
                                  </a:lnTo>
                                  <a:lnTo>
                                    <a:pt x="12" y="36"/>
                                  </a:lnTo>
                                  <a:lnTo>
                                    <a:pt x="12" y="35"/>
                                  </a:lnTo>
                                  <a:close/>
                                  <a:moveTo>
                                    <a:pt x="13" y="35"/>
                                  </a:moveTo>
                                  <a:lnTo>
                                    <a:pt x="13" y="35"/>
                                  </a:lnTo>
                                  <a:lnTo>
                                    <a:pt x="13" y="36"/>
                                  </a:lnTo>
                                  <a:lnTo>
                                    <a:pt x="13" y="36"/>
                                  </a:lnTo>
                                  <a:lnTo>
                                    <a:pt x="13" y="35"/>
                                  </a:lnTo>
                                  <a:close/>
                                  <a:moveTo>
                                    <a:pt x="13" y="35"/>
                                  </a:moveTo>
                                  <a:lnTo>
                                    <a:pt x="13" y="35"/>
                                  </a:lnTo>
                                  <a:lnTo>
                                    <a:pt x="13" y="36"/>
                                  </a:lnTo>
                                  <a:lnTo>
                                    <a:pt x="13" y="36"/>
                                  </a:lnTo>
                                  <a:lnTo>
                                    <a:pt x="13" y="35"/>
                                  </a:lnTo>
                                  <a:close/>
                                  <a:moveTo>
                                    <a:pt x="13" y="35"/>
                                  </a:moveTo>
                                  <a:lnTo>
                                    <a:pt x="14" y="35"/>
                                  </a:lnTo>
                                  <a:lnTo>
                                    <a:pt x="14" y="36"/>
                                  </a:lnTo>
                                  <a:lnTo>
                                    <a:pt x="13" y="36"/>
                                  </a:lnTo>
                                  <a:lnTo>
                                    <a:pt x="13"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4" y="35"/>
                                  </a:moveTo>
                                  <a:lnTo>
                                    <a:pt x="14" y="35"/>
                                  </a:lnTo>
                                  <a:lnTo>
                                    <a:pt x="14" y="36"/>
                                  </a:lnTo>
                                  <a:lnTo>
                                    <a:pt x="14" y="36"/>
                                  </a:lnTo>
                                  <a:lnTo>
                                    <a:pt x="14"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5" y="35"/>
                                  </a:moveTo>
                                  <a:lnTo>
                                    <a:pt x="15" y="35"/>
                                  </a:lnTo>
                                  <a:lnTo>
                                    <a:pt x="15" y="36"/>
                                  </a:lnTo>
                                  <a:lnTo>
                                    <a:pt x="15" y="36"/>
                                  </a:lnTo>
                                  <a:lnTo>
                                    <a:pt x="15"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6" y="35"/>
                                  </a:moveTo>
                                  <a:lnTo>
                                    <a:pt x="16" y="35"/>
                                  </a:lnTo>
                                  <a:lnTo>
                                    <a:pt x="16" y="36"/>
                                  </a:lnTo>
                                  <a:lnTo>
                                    <a:pt x="16" y="36"/>
                                  </a:lnTo>
                                  <a:lnTo>
                                    <a:pt x="16"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7" y="35"/>
                                  </a:moveTo>
                                  <a:lnTo>
                                    <a:pt x="17" y="35"/>
                                  </a:lnTo>
                                  <a:lnTo>
                                    <a:pt x="17" y="36"/>
                                  </a:lnTo>
                                  <a:lnTo>
                                    <a:pt x="17" y="36"/>
                                  </a:lnTo>
                                  <a:lnTo>
                                    <a:pt x="17"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8" y="35"/>
                                  </a:lnTo>
                                  <a:lnTo>
                                    <a:pt x="18" y="36"/>
                                  </a:lnTo>
                                  <a:lnTo>
                                    <a:pt x="18" y="36"/>
                                  </a:lnTo>
                                  <a:lnTo>
                                    <a:pt x="18" y="35"/>
                                  </a:lnTo>
                                  <a:close/>
                                  <a:moveTo>
                                    <a:pt x="18" y="35"/>
                                  </a:moveTo>
                                  <a:lnTo>
                                    <a:pt x="19" y="35"/>
                                  </a:lnTo>
                                  <a:lnTo>
                                    <a:pt x="19" y="36"/>
                                  </a:lnTo>
                                  <a:lnTo>
                                    <a:pt x="18" y="36"/>
                                  </a:lnTo>
                                  <a:lnTo>
                                    <a:pt x="18" y="35"/>
                                  </a:lnTo>
                                  <a:close/>
                                  <a:moveTo>
                                    <a:pt x="19" y="35"/>
                                  </a:moveTo>
                                  <a:lnTo>
                                    <a:pt x="19" y="35"/>
                                  </a:lnTo>
                                  <a:lnTo>
                                    <a:pt x="19" y="36"/>
                                  </a:lnTo>
                                  <a:lnTo>
                                    <a:pt x="19" y="36"/>
                                  </a:lnTo>
                                  <a:lnTo>
                                    <a:pt x="19" y="35"/>
                                  </a:lnTo>
                                  <a:close/>
                                  <a:moveTo>
                                    <a:pt x="19" y="35"/>
                                  </a:moveTo>
                                  <a:lnTo>
                                    <a:pt x="19" y="35"/>
                                  </a:lnTo>
                                  <a:lnTo>
                                    <a:pt x="19" y="36"/>
                                  </a:lnTo>
                                  <a:lnTo>
                                    <a:pt x="19" y="36"/>
                                  </a:lnTo>
                                  <a:lnTo>
                                    <a:pt x="19" y="35"/>
                                  </a:lnTo>
                                  <a:close/>
                                  <a:moveTo>
                                    <a:pt x="19" y="35"/>
                                  </a:moveTo>
                                  <a:lnTo>
                                    <a:pt x="20" y="35"/>
                                  </a:lnTo>
                                  <a:lnTo>
                                    <a:pt x="20" y="36"/>
                                  </a:lnTo>
                                  <a:lnTo>
                                    <a:pt x="19" y="36"/>
                                  </a:lnTo>
                                  <a:lnTo>
                                    <a:pt x="19" y="35"/>
                                  </a:lnTo>
                                  <a:close/>
                                  <a:moveTo>
                                    <a:pt x="20" y="35"/>
                                  </a:moveTo>
                                  <a:lnTo>
                                    <a:pt x="20" y="35"/>
                                  </a:lnTo>
                                  <a:lnTo>
                                    <a:pt x="20" y="36"/>
                                  </a:lnTo>
                                  <a:lnTo>
                                    <a:pt x="20" y="36"/>
                                  </a:lnTo>
                                  <a:lnTo>
                                    <a:pt x="20" y="35"/>
                                  </a:lnTo>
                                  <a:close/>
                                  <a:moveTo>
                                    <a:pt x="20" y="35"/>
                                  </a:moveTo>
                                  <a:lnTo>
                                    <a:pt x="20" y="35"/>
                                  </a:lnTo>
                                  <a:lnTo>
                                    <a:pt x="20" y="36"/>
                                  </a:lnTo>
                                  <a:lnTo>
                                    <a:pt x="20" y="36"/>
                                  </a:lnTo>
                                  <a:lnTo>
                                    <a:pt x="20" y="35"/>
                                  </a:lnTo>
                                  <a:close/>
                                  <a:moveTo>
                                    <a:pt x="20" y="35"/>
                                  </a:moveTo>
                                  <a:lnTo>
                                    <a:pt x="21" y="35"/>
                                  </a:lnTo>
                                  <a:lnTo>
                                    <a:pt x="21" y="36"/>
                                  </a:lnTo>
                                  <a:lnTo>
                                    <a:pt x="20" y="36"/>
                                  </a:lnTo>
                                  <a:lnTo>
                                    <a:pt x="20"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1" y="35"/>
                                  </a:moveTo>
                                  <a:lnTo>
                                    <a:pt x="21" y="35"/>
                                  </a:lnTo>
                                  <a:lnTo>
                                    <a:pt x="21" y="36"/>
                                  </a:lnTo>
                                  <a:lnTo>
                                    <a:pt x="21" y="36"/>
                                  </a:lnTo>
                                  <a:lnTo>
                                    <a:pt x="21"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2" y="35"/>
                                  </a:moveTo>
                                  <a:lnTo>
                                    <a:pt x="22" y="35"/>
                                  </a:lnTo>
                                  <a:lnTo>
                                    <a:pt x="22" y="36"/>
                                  </a:lnTo>
                                  <a:lnTo>
                                    <a:pt x="22" y="36"/>
                                  </a:lnTo>
                                  <a:lnTo>
                                    <a:pt x="22"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3" y="35"/>
                                  </a:moveTo>
                                  <a:lnTo>
                                    <a:pt x="23" y="35"/>
                                  </a:lnTo>
                                  <a:lnTo>
                                    <a:pt x="23" y="36"/>
                                  </a:lnTo>
                                  <a:lnTo>
                                    <a:pt x="23" y="36"/>
                                  </a:lnTo>
                                  <a:lnTo>
                                    <a:pt x="23"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4" y="35"/>
                                  </a:moveTo>
                                  <a:lnTo>
                                    <a:pt x="24" y="35"/>
                                  </a:lnTo>
                                  <a:lnTo>
                                    <a:pt x="24" y="36"/>
                                  </a:lnTo>
                                  <a:lnTo>
                                    <a:pt x="24" y="36"/>
                                  </a:lnTo>
                                  <a:lnTo>
                                    <a:pt x="24"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5" y="35"/>
                                  </a:lnTo>
                                  <a:lnTo>
                                    <a:pt x="25" y="36"/>
                                  </a:lnTo>
                                  <a:lnTo>
                                    <a:pt x="25" y="36"/>
                                  </a:lnTo>
                                  <a:lnTo>
                                    <a:pt x="25" y="35"/>
                                  </a:lnTo>
                                  <a:close/>
                                  <a:moveTo>
                                    <a:pt x="25" y="35"/>
                                  </a:moveTo>
                                  <a:lnTo>
                                    <a:pt x="26" y="35"/>
                                  </a:lnTo>
                                  <a:lnTo>
                                    <a:pt x="26" y="36"/>
                                  </a:lnTo>
                                  <a:lnTo>
                                    <a:pt x="25" y="36"/>
                                  </a:lnTo>
                                  <a:lnTo>
                                    <a:pt x="25" y="35"/>
                                  </a:lnTo>
                                  <a:close/>
                                  <a:moveTo>
                                    <a:pt x="26" y="35"/>
                                  </a:moveTo>
                                  <a:lnTo>
                                    <a:pt x="26" y="35"/>
                                  </a:lnTo>
                                  <a:lnTo>
                                    <a:pt x="26" y="36"/>
                                  </a:lnTo>
                                  <a:lnTo>
                                    <a:pt x="26" y="36"/>
                                  </a:lnTo>
                                  <a:lnTo>
                                    <a:pt x="26" y="35"/>
                                  </a:lnTo>
                                  <a:close/>
                                  <a:moveTo>
                                    <a:pt x="26" y="35"/>
                                  </a:moveTo>
                                  <a:lnTo>
                                    <a:pt x="26" y="35"/>
                                  </a:lnTo>
                                  <a:lnTo>
                                    <a:pt x="26" y="36"/>
                                  </a:lnTo>
                                  <a:lnTo>
                                    <a:pt x="26" y="36"/>
                                  </a:lnTo>
                                  <a:lnTo>
                                    <a:pt x="26" y="35"/>
                                  </a:lnTo>
                                  <a:close/>
                                  <a:moveTo>
                                    <a:pt x="26" y="35"/>
                                  </a:moveTo>
                                  <a:lnTo>
                                    <a:pt x="27" y="35"/>
                                  </a:lnTo>
                                  <a:lnTo>
                                    <a:pt x="27" y="36"/>
                                  </a:lnTo>
                                  <a:lnTo>
                                    <a:pt x="26" y="36"/>
                                  </a:lnTo>
                                  <a:lnTo>
                                    <a:pt x="26" y="35"/>
                                  </a:lnTo>
                                  <a:close/>
                                  <a:moveTo>
                                    <a:pt x="27" y="35"/>
                                  </a:moveTo>
                                  <a:lnTo>
                                    <a:pt x="27" y="35"/>
                                  </a:lnTo>
                                  <a:lnTo>
                                    <a:pt x="27" y="36"/>
                                  </a:lnTo>
                                  <a:lnTo>
                                    <a:pt x="27" y="36"/>
                                  </a:lnTo>
                                  <a:lnTo>
                                    <a:pt x="27" y="35"/>
                                  </a:lnTo>
                                  <a:close/>
                                  <a:moveTo>
                                    <a:pt x="27" y="35"/>
                                  </a:moveTo>
                                  <a:lnTo>
                                    <a:pt x="27" y="35"/>
                                  </a:lnTo>
                                  <a:lnTo>
                                    <a:pt x="27" y="36"/>
                                  </a:lnTo>
                                  <a:lnTo>
                                    <a:pt x="27" y="36"/>
                                  </a:lnTo>
                                  <a:lnTo>
                                    <a:pt x="27" y="35"/>
                                  </a:lnTo>
                                  <a:close/>
                                  <a:moveTo>
                                    <a:pt x="27" y="35"/>
                                  </a:moveTo>
                                  <a:lnTo>
                                    <a:pt x="28" y="35"/>
                                  </a:lnTo>
                                  <a:lnTo>
                                    <a:pt x="28" y="36"/>
                                  </a:lnTo>
                                  <a:lnTo>
                                    <a:pt x="27" y="36"/>
                                  </a:lnTo>
                                  <a:lnTo>
                                    <a:pt x="27"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8" y="35"/>
                                  </a:moveTo>
                                  <a:lnTo>
                                    <a:pt x="28" y="35"/>
                                  </a:lnTo>
                                  <a:lnTo>
                                    <a:pt x="28" y="36"/>
                                  </a:lnTo>
                                  <a:lnTo>
                                    <a:pt x="28" y="36"/>
                                  </a:lnTo>
                                  <a:lnTo>
                                    <a:pt x="28" y="35"/>
                                  </a:lnTo>
                                  <a:close/>
                                  <a:moveTo>
                                    <a:pt x="29" y="35"/>
                                  </a:moveTo>
                                  <a:lnTo>
                                    <a:pt x="29" y="35"/>
                                  </a:lnTo>
                                  <a:lnTo>
                                    <a:pt x="29" y="36"/>
                                  </a:lnTo>
                                  <a:lnTo>
                                    <a:pt x="29" y="36"/>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5"/>
                                  </a:moveTo>
                                  <a:lnTo>
                                    <a:pt x="29" y="35"/>
                                  </a:lnTo>
                                  <a:lnTo>
                                    <a:pt x="29" y="35"/>
                                  </a:lnTo>
                                  <a:lnTo>
                                    <a:pt x="29" y="35"/>
                                  </a:lnTo>
                                  <a:lnTo>
                                    <a:pt x="29" y="35"/>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4"/>
                                  </a:moveTo>
                                  <a:lnTo>
                                    <a:pt x="29" y="34"/>
                                  </a:lnTo>
                                  <a:lnTo>
                                    <a:pt x="29" y="34"/>
                                  </a:lnTo>
                                  <a:lnTo>
                                    <a:pt x="29" y="34"/>
                                  </a:lnTo>
                                  <a:lnTo>
                                    <a:pt x="29" y="34"/>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3"/>
                                  </a:moveTo>
                                  <a:lnTo>
                                    <a:pt x="29" y="33"/>
                                  </a:lnTo>
                                  <a:lnTo>
                                    <a:pt x="29" y="33"/>
                                  </a:lnTo>
                                  <a:lnTo>
                                    <a:pt x="29" y="33"/>
                                  </a:lnTo>
                                  <a:lnTo>
                                    <a:pt x="29" y="33"/>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2"/>
                                  </a:moveTo>
                                  <a:lnTo>
                                    <a:pt x="29" y="32"/>
                                  </a:lnTo>
                                  <a:lnTo>
                                    <a:pt x="29" y="32"/>
                                  </a:lnTo>
                                  <a:lnTo>
                                    <a:pt x="29" y="32"/>
                                  </a:lnTo>
                                  <a:lnTo>
                                    <a:pt x="29" y="32"/>
                                  </a:lnTo>
                                  <a:close/>
                                  <a:moveTo>
                                    <a:pt x="29" y="32"/>
                                  </a:moveTo>
                                  <a:lnTo>
                                    <a:pt x="29" y="31"/>
                                  </a:lnTo>
                                  <a:lnTo>
                                    <a:pt x="29" y="31"/>
                                  </a:lnTo>
                                  <a:lnTo>
                                    <a:pt x="29" y="32"/>
                                  </a:lnTo>
                                  <a:lnTo>
                                    <a:pt x="29" y="32"/>
                                  </a:lnTo>
                                  <a:close/>
                                  <a:moveTo>
                                    <a:pt x="29" y="31"/>
                                  </a:moveTo>
                                  <a:lnTo>
                                    <a:pt x="29" y="31"/>
                                  </a:lnTo>
                                  <a:lnTo>
                                    <a:pt x="29" y="31"/>
                                  </a:lnTo>
                                  <a:lnTo>
                                    <a:pt x="29" y="31"/>
                                  </a:lnTo>
                                  <a:lnTo>
                                    <a:pt x="29" y="31"/>
                                  </a:lnTo>
                                  <a:close/>
                                  <a:moveTo>
                                    <a:pt x="29" y="31"/>
                                  </a:moveTo>
                                  <a:lnTo>
                                    <a:pt x="29" y="31"/>
                                  </a:lnTo>
                                  <a:lnTo>
                                    <a:pt x="29" y="31"/>
                                  </a:lnTo>
                                  <a:lnTo>
                                    <a:pt x="29" y="31"/>
                                  </a:lnTo>
                                  <a:lnTo>
                                    <a:pt x="29" y="31"/>
                                  </a:lnTo>
                                  <a:close/>
                                  <a:moveTo>
                                    <a:pt x="29" y="31"/>
                                  </a:moveTo>
                                  <a:lnTo>
                                    <a:pt x="29" y="30"/>
                                  </a:lnTo>
                                  <a:lnTo>
                                    <a:pt x="29" y="30"/>
                                  </a:lnTo>
                                  <a:lnTo>
                                    <a:pt x="29" y="31"/>
                                  </a:lnTo>
                                  <a:lnTo>
                                    <a:pt x="29" y="31"/>
                                  </a:lnTo>
                                  <a:close/>
                                  <a:moveTo>
                                    <a:pt x="29" y="30"/>
                                  </a:moveTo>
                                  <a:lnTo>
                                    <a:pt x="29" y="30"/>
                                  </a:lnTo>
                                  <a:lnTo>
                                    <a:pt x="29" y="30"/>
                                  </a:lnTo>
                                  <a:lnTo>
                                    <a:pt x="29" y="30"/>
                                  </a:lnTo>
                                  <a:lnTo>
                                    <a:pt x="29" y="30"/>
                                  </a:lnTo>
                                  <a:close/>
                                  <a:moveTo>
                                    <a:pt x="29" y="30"/>
                                  </a:moveTo>
                                  <a:lnTo>
                                    <a:pt x="29" y="30"/>
                                  </a:lnTo>
                                  <a:lnTo>
                                    <a:pt x="29" y="30"/>
                                  </a:lnTo>
                                  <a:lnTo>
                                    <a:pt x="29" y="30"/>
                                  </a:lnTo>
                                  <a:lnTo>
                                    <a:pt x="29" y="30"/>
                                  </a:lnTo>
                                  <a:close/>
                                  <a:moveTo>
                                    <a:pt x="29" y="30"/>
                                  </a:moveTo>
                                  <a:lnTo>
                                    <a:pt x="29" y="30"/>
                                  </a:lnTo>
                                  <a:lnTo>
                                    <a:pt x="29" y="30"/>
                                  </a:lnTo>
                                  <a:lnTo>
                                    <a:pt x="29" y="30"/>
                                  </a:lnTo>
                                  <a:lnTo>
                                    <a:pt x="29" y="30"/>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9"/>
                                  </a:moveTo>
                                  <a:lnTo>
                                    <a:pt x="29" y="29"/>
                                  </a:lnTo>
                                  <a:lnTo>
                                    <a:pt x="29" y="29"/>
                                  </a:lnTo>
                                  <a:lnTo>
                                    <a:pt x="29" y="29"/>
                                  </a:lnTo>
                                  <a:lnTo>
                                    <a:pt x="29" y="29"/>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8"/>
                                  </a:moveTo>
                                  <a:lnTo>
                                    <a:pt x="29" y="28"/>
                                  </a:lnTo>
                                  <a:lnTo>
                                    <a:pt x="29" y="28"/>
                                  </a:lnTo>
                                  <a:lnTo>
                                    <a:pt x="29" y="28"/>
                                  </a:lnTo>
                                  <a:lnTo>
                                    <a:pt x="29" y="28"/>
                                  </a:lnTo>
                                  <a:close/>
                                  <a:moveTo>
                                    <a:pt x="29" y="28"/>
                                  </a:moveTo>
                                  <a:lnTo>
                                    <a:pt x="29" y="27"/>
                                  </a:lnTo>
                                  <a:lnTo>
                                    <a:pt x="29" y="27"/>
                                  </a:lnTo>
                                  <a:lnTo>
                                    <a:pt x="29" y="28"/>
                                  </a:lnTo>
                                  <a:lnTo>
                                    <a:pt x="29" y="28"/>
                                  </a:lnTo>
                                  <a:close/>
                                  <a:moveTo>
                                    <a:pt x="29" y="27"/>
                                  </a:moveTo>
                                  <a:lnTo>
                                    <a:pt x="29" y="27"/>
                                  </a:lnTo>
                                  <a:lnTo>
                                    <a:pt x="29" y="27"/>
                                  </a:lnTo>
                                  <a:lnTo>
                                    <a:pt x="29" y="27"/>
                                  </a:lnTo>
                                  <a:lnTo>
                                    <a:pt x="29" y="27"/>
                                  </a:lnTo>
                                  <a:close/>
                                  <a:moveTo>
                                    <a:pt x="29" y="27"/>
                                  </a:moveTo>
                                  <a:lnTo>
                                    <a:pt x="29" y="27"/>
                                  </a:lnTo>
                                  <a:lnTo>
                                    <a:pt x="29" y="27"/>
                                  </a:lnTo>
                                  <a:lnTo>
                                    <a:pt x="29" y="27"/>
                                  </a:lnTo>
                                  <a:lnTo>
                                    <a:pt x="29" y="27"/>
                                  </a:lnTo>
                                  <a:close/>
                                  <a:moveTo>
                                    <a:pt x="29" y="27"/>
                                  </a:moveTo>
                                  <a:lnTo>
                                    <a:pt x="29" y="26"/>
                                  </a:lnTo>
                                  <a:lnTo>
                                    <a:pt x="29" y="26"/>
                                  </a:lnTo>
                                  <a:lnTo>
                                    <a:pt x="29" y="27"/>
                                  </a:lnTo>
                                  <a:lnTo>
                                    <a:pt x="29" y="27"/>
                                  </a:lnTo>
                                  <a:close/>
                                  <a:moveTo>
                                    <a:pt x="29" y="26"/>
                                  </a:moveTo>
                                  <a:lnTo>
                                    <a:pt x="29" y="26"/>
                                  </a:lnTo>
                                  <a:lnTo>
                                    <a:pt x="29" y="26"/>
                                  </a:lnTo>
                                  <a:lnTo>
                                    <a:pt x="29" y="26"/>
                                  </a:lnTo>
                                  <a:lnTo>
                                    <a:pt x="29" y="26"/>
                                  </a:lnTo>
                                  <a:close/>
                                  <a:moveTo>
                                    <a:pt x="29" y="26"/>
                                  </a:moveTo>
                                  <a:lnTo>
                                    <a:pt x="29" y="26"/>
                                  </a:lnTo>
                                  <a:lnTo>
                                    <a:pt x="29" y="26"/>
                                  </a:lnTo>
                                  <a:lnTo>
                                    <a:pt x="29" y="26"/>
                                  </a:lnTo>
                                  <a:lnTo>
                                    <a:pt x="29" y="26"/>
                                  </a:lnTo>
                                  <a:close/>
                                  <a:moveTo>
                                    <a:pt x="29" y="26"/>
                                  </a:moveTo>
                                  <a:lnTo>
                                    <a:pt x="29" y="25"/>
                                  </a:lnTo>
                                  <a:lnTo>
                                    <a:pt x="29" y="25"/>
                                  </a:lnTo>
                                  <a:lnTo>
                                    <a:pt x="29" y="26"/>
                                  </a:lnTo>
                                  <a:lnTo>
                                    <a:pt x="29" y="26"/>
                                  </a:lnTo>
                                  <a:close/>
                                  <a:moveTo>
                                    <a:pt x="29" y="25"/>
                                  </a:moveTo>
                                  <a:lnTo>
                                    <a:pt x="29" y="25"/>
                                  </a:lnTo>
                                  <a:lnTo>
                                    <a:pt x="29" y="25"/>
                                  </a:lnTo>
                                  <a:lnTo>
                                    <a:pt x="29" y="25"/>
                                  </a:lnTo>
                                  <a:lnTo>
                                    <a:pt x="29" y="25"/>
                                  </a:lnTo>
                                  <a:close/>
                                  <a:moveTo>
                                    <a:pt x="29" y="25"/>
                                  </a:moveTo>
                                  <a:lnTo>
                                    <a:pt x="29" y="25"/>
                                  </a:lnTo>
                                  <a:lnTo>
                                    <a:pt x="29" y="25"/>
                                  </a:lnTo>
                                  <a:lnTo>
                                    <a:pt x="29" y="25"/>
                                  </a:lnTo>
                                  <a:lnTo>
                                    <a:pt x="29" y="25"/>
                                  </a:lnTo>
                                  <a:close/>
                                  <a:moveTo>
                                    <a:pt x="29" y="25"/>
                                  </a:moveTo>
                                  <a:lnTo>
                                    <a:pt x="29" y="25"/>
                                  </a:lnTo>
                                  <a:lnTo>
                                    <a:pt x="29" y="25"/>
                                  </a:lnTo>
                                  <a:lnTo>
                                    <a:pt x="29" y="25"/>
                                  </a:lnTo>
                                  <a:lnTo>
                                    <a:pt x="29" y="25"/>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4"/>
                                  </a:moveTo>
                                  <a:lnTo>
                                    <a:pt x="29" y="24"/>
                                  </a:lnTo>
                                  <a:lnTo>
                                    <a:pt x="29" y="24"/>
                                  </a:lnTo>
                                  <a:lnTo>
                                    <a:pt x="29" y="24"/>
                                  </a:lnTo>
                                  <a:lnTo>
                                    <a:pt x="29" y="24"/>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3"/>
                                  </a:moveTo>
                                  <a:lnTo>
                                    <a:pt x="29" y="23"/>
                                  </a:lnTo>
                                  <a:lnTo>
                                    <a:pt x="29" y="23"/>
                                  </a:lnTo>
                                  <a:lnTo>
                                    <a:pt x="29" y="23"/>
                                  </a:lnTo>
                                  <a:lnTo>
                                    <a:pt x="29" y="23"/>
                                  </a:lnTo>
                                  <a:close/>
                                  <a:moveTo>
                                    <a:pt x="29" y="23"/>
                                  </a:moveTo>
                                  <a:lnTo>
                                    <a:pt x="29" y="22"/>
                                  </a:lnTo>
                                  <a:lnTo>
                                    <a:pt x="29" y="22"/>
                                  </a:lnTo>
                                  <a:lnTo>
                                    <a:pt x="29" y="23"/>
                                  </a:lnTo>
                                  <a:lnTo>
                                    <a:pt x="29" y="23"/>
                                  </a:lnTo>
                                  <a:close/>
                                  <a:moveTo>
                                    <a:pt x="29" y="22"/>
                                  </a:moveTo>
                                  <a:lnTo>
                                    <a:pt x="29" y="22"/>
                                  </a:lnTo>
                                  <a:lnTo>
                                    <a:pt x="29" y="22"/>
                                  </a:lnTo>
                                  <a:lnTo>
                                    <a:pt x="29" y="22"/>
                                  </a:lnTo>
                                  <a:lnTo>
                                    <a:pt x="29" y="22"/>
                                  </a:lnTo>
                                  <a:close/>
                                  <a:moveTo>
                                    <a:pt x="29" y="22"/>
                                  </a:moveTo>
                                  <a:lnTo>
                                    <a:pt x="29" y="22"/>
                                  </a:lnTo>
                                  <a:lnTo>
                                    <a:pt x="29" y="22"/>
                                  </a:lnTo>
                                  <a:lnTo>
                                    <a:pt x="29" y="22"/>
                                  </a:lnTo>
                                  <a:lnTo>
                                    <a:pt x="29" y="22"/>
                                  </a:lnTo>
                                  <a:close/>
                                  <a:moveTo>
                                    <a:pt x="29" y="22"/>
                                  </a:moveTo>
                                  <a:lnTo>
                                    <a:pt x="29" y="21"/>
                                  </a:lnTo>
                                  <a:lnTo>
                                    <a:pt x="29" y="21"/>
                                  </a:lnTo>
                                  <a:lnTo>
                                    <a:pt x="29" y="22"/>
                                  </a:lnTo>
                                  <a:lnTo>
                                    <a:pt x="29" y="22"/>
                                  </a:lnTo>
                                  <a:close/>
                                  <a:moveTo>
                                    <a:pt x="29" y="21"/>
                                  </a:moveTo>
                                  <a:lnTo>
                                    <a:pt x="29" y="21"/>
                                  </a:lnTo>
                                  <a:lnTo>
                                    <a:pt x="29" y="21"/>
                                  </a:lnTo>
                                  <a:lnTo>
                                    <a:pt x="29" y="21"/>
                                  </a:lnTo>
                                  <a:lnTo>
                                    <a:pt x="29" y="21"/>
                                  </a:lnTo>
                                  <a:close/>
                                  <a:moveTo>
                                    <a:pt x="29" y="21"/>
                                  </a:moveTo>
                                  <a:lnTo>
                                    <a:pt x="29" y="21"/>
                                  </a:lnTo>
                                  <a:lnTo>
                                    <a:pt x="29" y="21"/>
                                  </a:lnTo>
                                  <a:lnTo>
                                    <a:pt x="29" y="21"/>
                                  </a:lnTo>
                                  <a:lnTo>
                                    <a:pt x="29" y="21"/>
                                  </a:lnTo>
                                  <a:close/>
                                  <a:moveTo>
                                    <a:pt x="29" y="21"/>
                                  </a:moveTo>
                                  <a:lnTo>
                                    <a:pt x="29" y="20"/>
                                  </a:lnTo>
                                  <a:lnTo>
                                    <a:pt x="29" y="20"/>
                                  </a:lnTo>
                                  <a:lnTo>
                                    <a:pt x="29" y="21"/>
                                  </a:lnTo>
                                  <a:lnTo>
                                    <a:pt x="29" y="21"/>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20"/>
                                  </a:moveTo>
                                  <a:lnTo>
                                    <a:pt x="29" y="20"/>
                                  </a:lnTo>
                                  <a:lnTo>
                                    <a:pt x="29" y="20"/>
                                  </a:lnTo>
                                  <a:lnTo>
                                    <a:pt x="29" y="20"/>
                                  </a:lnTo>
                                  <a:lnTo>
                                    <a:pt x="29" y="20"/>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9"/>
                                  </a:moveTo>
                                  <a:lnTo>
                                    <a:pt x="29" y="19"/>
                                  </a:lnTo>
                                  <a:lnTo>
                                    <a:pt x="29" y="19"/>
                                  </a:lnTo>
                                  <a:lnTo>
                                    <a:pt x="29" y="19"/>
                                  </a:lnTo>
                                  <a:lnTo>
                                    <a:pt x="29" y="19"/>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8"/>
                                  </a:moveTo>
                                  <a:lnTo>
                                    <a:pt x="29" y="18"/>
                                  </a:lnTo>
                                  <a:lnTo>
                                    <a:pt x="29" y="18"/>
                                  </a:lnTo>
                                  <a:lnTo>
                                    <a:pt x="29" y="18"/>
                                  </a:lnTo>
                                  <a:lnTo>
                                    <a:pt x="29" y="18"/>
                                  </a:lnTo>
                                  <a:close/>
                                  <a:moveTo>
                                    <a:pt x="29" y="18"/>
                                  </a:moveTo>
                                  <a:lnTo>
                                    <a:pt x="29" y="17"/>
                                  </a:lnTo>
                                  <a:lnTo>
                                    <a:pt x="29" y="17"/>
                                  </a:lnTo>
                                  <a:lnTo>
                                    <a:pt x="29" y="18"/>
                                  </a:lnTo>
                                  <a:lnTo>
                                    <a:pt x="29" y="18"/>
                                  </a:lnTo>
                                  <a:close/>
                                  <a:moveTo>
                                    <a:pt x="29" y="17"/>
                                  </a:moveTo>
                                  <a:lnTo>
                                    <a:pt x="29" y="17"/>
                                  </a:lnTo>
                                  <a:lnTo>
                                    <a:pt x="29" y="17"/>
                                  </a:lnTo>
                                  <a:lnTo>
                                    <a:pt x="29" y="17"/>
                                  </a:lnTo>
                                  <a:lnTo>
                                    <a:pt x="29" y="17"/>
                                  </a:lnTo>
                                  <a:close/>
                                  <a:moveTo>
                                    <a:pt x="29" y="17"/>
                                  </a:moveTo>
                                  <a:lnTo>
                                    <a:pt x="29" y="17"/>
                                  </a:lnTo>
                                  <a:lnTo>
                                    <a:pt x="29" y="17"/>
                                  </a:lnTo>
                                  <a:lnTo>
                                    <a:pt x="29" y="17"/>
                                  </a:lnTo>
                                  <a:lnTo>
                                    <a:pt x="29" y="17"/>
                                  </a:lnTo>
                                  <a:close/>
                                  <a:moveTo>
                                    <a:pt x="29" y="17"/>
                                  </a:moveTo>
                                  <a:lnTo>
                                    <a:pt x="29" y="16"/>
                                  </a:lnTo>
                                  <a:lnTo>
                                    <a:pt x="29" y="16"/>
                                  </a:lnTo>
                                  <a:lnTo>
                                    <a:pt x="29" y="17"/>
                                  </a:lnTo>
                                  <a:lnTo>
                                    <a:pt x="29" y="17"/>
                                  </a:lnTo>
                                  <a:close/>
                                  <a:moveTo>
                                    <a:pt x="29" y="16"/>
                                  </a:moveTo>
                                  <a:lnTo>
                                    <a:pt x="29" y="16"/>
                                  </a:lnTo>
                                  <a:lnTo>
                                    <a:pt x="29" y="16"/>
                                  </a:lnTo>
                                  <a:lnTo>
                                    <a:pt x="29" y="16"/>
                                  </a:lnTo>
                                  <a:lnTo>
                                    <a:pt x="29" y="16"/>
                                  </a:lnTo>
                                  <a:close/>
                                  <a:moveTo>
                                    <a:pt x="29" y="16"/>
                                  </a:moveTo>
                                  <a:lnTo>
                                    <a:pt x="29" y="16"/>
                                  </a:lnTo>
                                  <a:lnTo>
                                    <a:pt x="29" y="16"/>
                                  </a:lnTo>
                                  <a:lnTo>
                                    <a:pt x="29" y="16"/>
                                  </a:lnTo>
                                  <a:lnTo>
                                    <a:pt x="29" y="16"/>
                                  </a:lnTo>
                                  <a:close/>
                                  <a:moveTo>
                                    <a:pt x="29" y="16"/>
                                  </a:moveTo>
                                  <a:lnTo>
                                    <a:pt x="29" y="16"/>
                                  </a:lnTo>
                                  <a:lnTo>
                                    <a:pt x="29" y="16"/>
                                  </a:lnTo>
                                  <a:lnTo>
                                    <a:pt x="29" y="16"/>
                                  </a:lnTo>
                                  <a:lnTo>
                                    <a:pt x="29" y="16"/>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5"/>
                                  </a:moveTo>
                                  <a:lnTo>
                                    <a:pt x="29" y="15"/>
                                  </a:lnTo>
                                  <a:lnTo>
                                    <a:pt x="29" y="15"/>
                                  </a:lnTo>
                                  <a:lnTo>
                                    <a:pt x="29" y="15"/>
                                  </a:lnTo>
                                  <a:lnTo>
                                    <a:pt x="29" y="15"/>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4"/>
                                  </a:moveTo>
                                  <a:lnTo>
                                    <a:pt x="29" y="14"/>
                                  </a:lnTo>
                                  <a:lnTo>
                                    <a:pt x="29" y="14"/>
                                  </a:lnTo>
                                  <a:lnTo>
                                    <a:pt x="29" y="14"/>
                                  </a:lnTo>
                                  <a:lnTo>
                                    <a:pt x="29" y="14"/>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3"/>
                                  </a:moveTo>
                                  <a:lnTo>
                                    <a:pt x="29" y="13"/>
                                  </a:lnTo>
                                  <a:lnTo>
                                    <a:pt x="29" y="13"/>
                                  </a:lnTo>
                                  <a:lnTo>
                                    <a:pt x="29" y="13"/>
                                  </a:lnTo>
                                  <a:lnTo>
                                    <a:pt x="29" y="13"/>
                                  </a:lnTo>
                                  <a:close/>
                                  <a:moveTo>
                                    <a:pt x="29" y="13"/>
                                  </a:moveTo>
                                  <a:lnTo>
                                    <a:pt x="29" y="12"/>
                                  </a:lnTo>
                                  <a:lnTo>
                                    <a:pt x="29" y="12"/>
                                  </a:lnTo>
                                  <a:lnTo>
                                    <a:pt x="29" y="13"/>
                                  </a:lnTo>
                                  <a:lnTo>
                                    <a:pt x="29" y="13"/>
                                  </a:lnTo>
                                  <a:close/>
                                  <a:moveTo>
                                    <a:pt x="29" y="12"/>
                                  </a:moveTo>
                                  <a:lnTo>
                                    <a:pt x="29" y="12"/>
                                  </a:lnTo>
                                  <a:lnTo>
                                    <a:pt x="29" y="12"/>
                                  </a:lnTo>
                                  <a:lnTo>
                                    <a:pt x="29" y="12"/>
                                  </a:lnTo>
                                  <a:lnTo>
                                    <a:pt x="29" y="12"/>
                                  </a:lnTo>
                                  <a:close/>
                                  <a:moveTo>
                                    <a:pt x="29" y="12"/>
                                  </a:moveTo>
                                  <a:lnTo>
                                    <a:pt x="29" y="12"/>
                                  </a:lnTo>
                                  <a:lnTo>
                                    <a:pt x="29" y="12"/>
                                  </a:lnTo>
                                  <a:lnTo>
                                    <a:pt x="29" y="12"/>
                                  </a:lnTo>
                                  <a:lnTo>
                                    <a:pt x="29" y="12"/>
                                  </a:lnTo>
                                  <a:close/>
                                  <a:moveTo>
                                    <a:pt x="29" y="12"/>
                                  </a:moveTo>
                                  <a:lnTo>
                                    <a:pt x="29" y="11"/>
                                  </a:lnTo>
                                  <a:lnTo>
                                    <a:pt x="29" y="11"/>
                                  </a:lnTo>
                                  <a:lnTo>
                                    <a:pt x="29" y="12"/>
                                  </a:lnTo>
                                  <a:lnTo>
                                    <a:pt x="29" y="12"/>
                                  </a:lnTo>
                                  <a:close/>
                                  <a:moveTo>
                                    <a:pt x="29" y="11"/>
                                  </a:moveTo>
                                  <a:lnTo>
                                    <a:pt x="29" y="11"/>
                                  </a:lnTo>
                                  <a:lnTo>
                                    <a:pt x="29" y="11"/>
                                  </a:lnTo>
                                  <a:lnTo>
                                    <a:pt x="29" y="11"/>
                                  </a:lnTo>
                                  <a:lnTo>
                                    <a:pt x="29" y="11"/>
                                  </a:lnTo>
                                  <a:close/>
                                  <a:moveTo>
                                    <a:pt x="29" y="11"/>
                                  </a:moveTo>
                                  <a:lnTo>
                                    <a:pt x="29" y="11"/>
                                  </a:lnTo>
                                  <a:lnTo>
                                    <a:pt x="29" y="11"/>
                                  </a:lnTo>
                                  <a:lnTo>
                                    <a:pt x="29" y="11"/>
                                  </a:lnTo>
                                  <a:lnTo>
                                    <a:pt x="29" y="11"/>
                                  </a:lnTo>
                                  <a:close/>
                                  <a:moveTo>
                                    <a:pt x="29" y="11"/>
                                  </a:moveTo>
                                  <a:lnTo>
                                    <a:pt x="29" y="11"/>
                                  </a:lnTo>
                                  <a:lnTo>
                                    <a:pt x="29" y="11"/>
                                  </a:lnTo>
                                  <a:lnTo>
                                    <a:pt x="29" y="11"/>
                                  </a:lnTo>
                                  <a:lnTo>
                                    <a:pt x="29" y="11"/>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10"/>
                                  </a:moveTo>
                                  <a:lnTo>
                                    <a:pt x="29" y="10"/>
                                  </a:lnTo>
                                  <a:lnTo>
                                    <a:pt x="29" y="10"/>
                                  </a:lnTo>
                                  <a:lnTo>
                                    <a:pt x="29" y="10"/>
                                  </a:lnTo>
                                  <a:lnTo>
                                    <a:pt x="29" y="10"/>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9"/>
                                  </a:moveTo>
                                  <a:lnTo>
                                    <a:pt x="29" y="9"/>
                                  </a:lnTo>
                                  <a:lnTo>
                                    <a:pt x="29" y="9"/>
                                  </a:lnTo>
                                  <a:lnTo>
                                    <a:pt x="29" y="9"/>
                                  </a:lnTo>
                                  <a:lnTo>
                                    <a:pt x="29" y="9"/>
                                  </a:lnTo>
                                  <a:close/>
                                  <a:moveTo>
                                    <a:pt x="29" y="9"/>
                                  </a:moveTo>
                                  <a:lnTo>
                                    <a:pt x="29" y="8"/>
                                  </a:lnTo>
                                  <a:lnTo>
                                    <a:pt x="29" y="8"/>
                                  </a:lnTo>
                                  <a:lnTo>
                                    <a:pt x="29" y="9"/>
                                  </a:lnTo>
                                  <a:lnTo>
                                    <a:pt x="29" y="9"/>
                                  </a:lnTo>
                                  <a:close/>
                                  <a:moveTo>
                                    <a:pt x="29" y="8"/>
                                  </a:moveTo>
                                  <a:lnTo>
                                    <a:pt x="29" y="8"/>
                                  </a:lnTo>
                                  <a:lnTo>
                                    <a:pt x="29" y="8"/>
                                  </a:lnTo>
                                  <a:lnTo>
                                    <a:pt x="29" y="8"/>
                                  </a:lnTo>
                                  <a:lnTo>
                                    <a:pt x="29" y="8"/>
                                  </a:lnTo>
                                  <a:close/>
                                  <a:moveTo>
                                    <a:pt x="29" y="8"/>
                                  </a:moveTo>
                                  <a:lnTo>
                                    <a:pt x="29" y="8"/>
                                  </a:lnTo>
                                  <a:lnTo>
                                    <a:pt x="29" y="8"/>
                                  </a:lnTo>
                                  <a:lnTo>
                                    <a:pt x="29" y="8"/>
                                  </a:lnTo>
                                  <a:lnTo>
                                    <a:pt x="29" y="8"/>
                                  </a:lnTo>
                                  <a:close/>
                                  <a:moveTo>
                                    <a:pt x="29" y="8"/>
                                  </a:moveTo>
                                  <a:lnTo>
                                    <a:pt x="29" y="7"/>
                                  </a:lnTo>
                                  <a:lnTo>
                                    <a:pt x="29" y="7"/>
                                  </a:lnTo>
                                  <a:lnTo>
                                    <a:pt x="29" y="8"/>
                                  </a:lnTo>
                                  <a:lnTo>
                                    <a:pt x="29" y="8"/>
                                  </a:lnTo>
                                  <a:close/>
                                  <a:moveTo>
                                    <a:pt x="29" y="7"/>
                                  </a:moveTo>
                                  <a:lnTo>
                                    <a:pt x="29" y="7"/>
                                  </a:lnTo>
                                  <a:lnTo>
                                    <a:pt x="29" y="7"/>
                                  </a:lnTo>
                                  <a:lnTo>
                                    <a:pt x="29" y="7"/>
                                  </a:lnTo>
                                  <a:lnTo>
                                    <a:pt x="29" y="7"/>
                                  </a:lnTo>
                                  <a:close/>
                                  <a:moveTo>
                                    <a:pt x="29" y="7"/>
                                  </a:moveTo>
                                  <a:lnTo>
                                    <a:pt x="29" y="7"/>
                                  </a:lnTo>
                                  <a:lnTo>
                                    <a:pt x="29" y="7"/>
                                  </a:lnTo>
                                  <a:lnTo>
                                    <a:pt x="29" y="7"/>
                                  </a:lnTo>
                                  <a:lnTo>
                                    <a:pt x="29" y="7"/>
                                  </a:lnTo>
                                  <a:close/>
                                  <a:moveTo>
                                    <a:pt x="29" y="7"/>
                                  </a:moveTo>
                                  <a:lnTo>
                                    <a:pt x="29" y="6"/>
                                  </a:lnTo>
                                  <a:lnTo>
                                    <a:pt x="29" y="6"/>
                                  </a:lnTo>
                                  <a:lnTo>
                                    <a:pt x="29" y="7"/>
                                  </a:lnTo>
                                  <a:lnTo>
                                    <a:pt x="29" y="7"/>
                                  </a:lnTo>
                                  <a:close/>
                                  <a:moveTo>
                                    <a:pt x="29" y="6"/>
                                  </a:moveTo>
                                  <a:lnTo>
                                    <a:pt x="29" y="6"/>
                                  </a:lnTo>
                                  <a:lnTo>
                                    <a:pt x="29" y="6"/>
                                  </a:lnTo>
                                  <a:lnTo>
                                    <a:pt x="29" y="6"/>
                                  </a:lnTo>
                                  <a:lnTo>
                                    <a:pt x="29" y="6"/>
                                  </a:lnTo>
                                  <a:close/>
                                  <a:moveTo>
                                    <a:pt x="29" y="6"/>
                                  </a:moveTo>
                                  <a:lnTo>
                                    <a:pt x="29" y="6"/>
                                  </a:lnTo>
                                  <a:lnTo>
                                    <a:pt x="29" y="6"/>
                                  </a:lnTo>
                                  <a:lnTo>
                                    <a:pt x="29" y="6"/>
                                  </a:lnTo>
                                  <a:lnTo>
                                    <a:pt x="29" y="6"/>
                                  </a:lnTo>
                                  <a:close/>
                                  <a:moveTo>
                                    <a:pt x="29" y="6"/>
                                  </a:moveTo>
                                  <a:lnTo>
                                    <a:pt x="29" y="6"/>
                                  </a:lnTo>
                                  <a:lnTo>
                                    <a:pt x="29" y="6"/>
                                  </a:lnTo>
                                  <a:lnTo>
                                    <a:pt x="29" y="6"/>
                                  </a:lnTo>
                                  <a:lnTo>
                                    <a:pt x="29" y="6"/>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5"/>
                                  </a:moveTo>
                                  <a:lnTo>
                                    <a:pt x="29" y="5"/>
                                  </a:lnTo>
                                  <a:lnTo>
                                    <a:pt x="29" y="5"/>
                                  </a:lnTo>
                                  <a:lnTo>
                                    <a:pt x="29" y="5"/>
                                  </a:lnTo>
                                  <a:lnTo>
                                    <a:pt x="29" y="5"/>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4"/>
                                  </a:moveTo>
                                  <a:lnTo>
                                    <a:pt x="29" y="4"/>
                                  </a:lnTo>
                                  <a:lnTo>
                                    <a:pt x="29" y="4"/>
                                  </a:lnTo>
                                  <a:lnTo>
                                    <a:pt x="29" y="4"/>
                                  </a:lnTo>
                                  <a:lnTo>
                                    <a:pt x="29" y="4"/>
                                  </a:lnTo>
                                  <a:close/>
                                  <a:moveTo>
                                    <a:pt x="29" y="4"/>
                                  </a:moveTo>
                                  <a:lnTo>
                                    <a:pt x="29" y="3"/>
                                  </a:lnTo>
                                  <a:lnTo>
                                    <a:pt x="29" y="3"/>
                                  </a:lnTo>
                                  <a:lnTo>
                                    <a:pt x="29" y="4"/>
                                  </a:lnTo>
                                  <a:lnTo>
                                    <a:pt x="29" y="4"/>
                                  </a:lnTo>
                                  <a:close/>
                                  <a:moveTo>
                                    <a:pt x="29" y="3"/>
                                  </a:moveTo>
                                  <a:lnTo>
                                    <a:pt x="29" y="3"/>
                                  </a:lnTo>
                                  <a:lnTo>
                                    <a:pt x="29" y="3"/>
                                  </a:lnTo>
                                  <a:lnTo>
                                    <a:pt x="29" y="3"/>
                                  </a:lnTo>
                                  <a:lnTo>
                                    <a:pt x="29" y="3"/>
                                  </a:lnTo>
                                  <a:close/>
                                  <a:moveTo>
                                    <a:pt x="29" y="3"/>
                                  </a:moveTo>
                                  <a:lnTo>
                                    <a:pt x="29" y="3"/>
                                  </a:lnTo>
                                  <a:lnTo>
                                    <a:pt x="29" y="3"/>
                                  </a:lnTo>
                                  <a:lnTo>
                                    <a:pt x="29" y="3"/>
                                  </a:lnTo>
                                  <a:lnTo>
                                    <a:pt x="29" y="3"/>
                                  </a:lnTo>
                                  <a:close/>
                                  <a:moveTo>
                                    <a:pt x="29" y="3"/>
                                  </a:moveTo>
                                  <a:lnTo>
                                    <a:pt x="29" y="2"/>
                                  </a:lnTo>
                                  <a:lnTo>
                                    <a:pt x="29" y="2"/>
                                  </a:lnTo>
                                  <a:lnTo>
                                    <a:pt x="29" y="3"/>
                                  </a:lnTo>
                                  <a:lnTo>
                                    <a:pt x="29" y="3"/>
                                  </a:lnTo>
                                  <a:close/>
                                  <a:moveTo>
                                    <a:pt x="29" y="2"/>
                                  </a:moveTo>
                                  <a:lnTo>
                                    <a:pt x="29" y="2"/>
                                  </a:lnTo>
                                  <a:lnTo>
                                    <a:pt x="29" y="2"/>
                                  </a:lnTo>
                                  <a:lnTo>
                                    <a:pt x="29" y="2"/>
                                  </a:lnTo>
                                  <a:lnTo>
                                    <a:pt x="29" y="2"/>
                                  </a:lnTo>
                                  <a:close/>
                                  <a:moveTo>
                                    <a:pt x="29" y="2"/>
                                  </a:moveTo>
                                  <a:lnTo>
                                    <a:pt x="29" y="2"/>
                                  </a:lnTo>
                                  <a:lnTo>
                                    <a:pt x="29" y="2"/>
                                  </a:lnTo>
                                  <a:lnTo>
                                    <a:pt x="29" y="2"/>
                                  </a:lnTo>
                                  <a:lnTo>
                                    <a:pt x="29" y="2"/>
                                  </a:lnTo>
                                  <a:close/>
                                  <a:moveTo>
                                    <a:pt x="29" y="2"/>
                                  </a:moveTo>
                                  <a:lnTo>
                                    <a:pt x="29" y="1"/>
                                  </a:lnTo>
                                  <a:lnTo>
                                    <a:pt x="29" y="1"/>
                                  </a:lnTo>
                                  <a:lnTo>
                                    <a:pt x="29" y="2"/>
                                  </a:lnTo>
                                  <a:lnTo>
                                    <a:pt x="29" y="2"/>
                                  </a:lnTo>
                                  <a:close/>
                                  <a:moveTo>
                                    <a:pt x="29" y="1"/>
                                  </a:moveTo>
                                  <a:lnTo>
                                    <a:pt x="29" y="1"/>
                                  </a:lnTo>
                                  <a:lnTo>
                                    <a:pt x="29" y="1"/>
                                  </a:lnTo>
                                  <a:lnTo>
                                    <a:pt x="29" y="1"/>
                                  </a:lnTo>
                                  <a:lnTo>
                                    <a:pt x="29" y="1"/>
                                  </a:lnTo>
                                  <a:close/>
                                  <a:moveTo>
                                    <a:pt x="29" y="1"/>
                                  </a:moveTo>
                                  <a:lnTo>
                                    <a:pt x="29" y="1"/>
                                  </a:lnTo>
                                  <a:lnTo>
                                    <a:pt x="29" y="1"/>
                                  </a:lnTo>
                                  <a:lnTo>
                                    <a:pt x="29" y="1"/>
                                  </a:lnTo>
                                  <a:lnTo>
                                    <a:pt x="29" y="1"/>
                                  </a:lnTo>
                                  <a:close/>
                                  <a:moveTo>
                                    <a:pt x="29" y="1"/>
                                  </a:moveTo>
                                  <a:lnTo>
                                    <a:pt x="29" y="1"/>
                                  </a:lnTo>
                                  <a:lnTo>
                                    <a:pt x="29" y="1"/>
                                  </a:lnTo>
                                  <a:lnTo>
                                    <a:pt x="29" y="1"/>
                                  </a:lnTo>
                                  <a:lnTo>
                                    <a:pt x="29" y="1"/>
                                  </a:lnTo>
                                  <a:close/>
                                  <a:moveTo>
                                    <a:pt x="29" y="0"/>
                                  </a:moveTo>
                                  <a:lnTo>
                                    <a:pt x="29" y="0"/>
                                  </a:lnTo>
                                  <a:lnTo>
                                    <a:pt x="29" y="0"/>
                                  </a:lnTo>
                                  <a:lnTo>
                                    <a:pt x="29" y="0"/>
                                  </a:lnTo>
                                  <a:lnTo>
                                    <a:pt x="29" y="0"/>
                                  </a:lnTo>
                                  <a:close/>
                                  <a:moveTo>
                                    <a:pt x="29" y="0"/>
                                  </a:moveTo>
                                  <a:lnTo>
                                    <a:pt x="29" y="0"/>
                                  </a:lnTo>
                                  <a:lnTo>
                                    <a:pt x="29" y="0"/>
                                  </a:lnTo>
                                  <a:lnTo>
                                    <a:pt x="29" y="0"/>
                                  </a:lnTo>
                                  <a:lnTo>
                                    <a:pt x="29" y="0"/>
                                  </a:lnTo>
                                  <a:close/>
                                </a:path>
                              </a:pathLst>
                            </a:custGeom>
                            <a:solidFill>
                              <a:srgbClr val="000000"/>
                            </a:solidFill>
                            <a:ln w="0" cap="flat">
                              <a:solidFill>
                                <a:srgbClr val="000000"/>
                              </a:solidFill>
                              <a:prstDash val="solid"/>
                              <a:bevel/>
                              <a:headEnd/>
                              <a:tailEnd/>
                            </a:ln>
                          </wps:spPr>
                          <wps:bodyPr/>
                        </wps:wsp>
                        <wps:wsp>
                          <wps:cNvPr id="3961" name="Line 79"/>
                          <wps:cNvCnPr/>
                          <wps:spPr bwMode="auto">
                            <a:xfrm>
                              <a:off x="179" y="211"/>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962" name="Line 80"/>
                          <wps:cNvCnPr/>
                          <wps:spPr bwMode="auto">
                            <a:xfrm>
                              <a:off x="179" y="214"/>
                              <a:ext cx="23"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3963" name="Rectangle 3963"/>
                        <wps:cNvSpPr>
                          <a:spLocks noChangeArrowheads="1"/>
                        </wps:cNvSpPr>
                        <wps:spPr bwMode="auto">
                          <a:xfrm>
                            <a:off x="481" y="579"/>
                            <a:ext cx="48" cy="5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64" name="Rectangle 3964"/>
                        <wps:cNvSpPr>
                          <a:spLocks noChangeArrowheads="1"/>
                        </wps:cNvSpPr>
                        <wps:spPr bwMode="auto">
                          <a:xfrm>
                            <a:off x="481" y="579"/>
                            <a:ext cx="48" cy="5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65" name="Rectangle 3965"/>
                        <wps:cNvSpPr>
                          <a:spLocks noChangeArrowheads="1"/>
                        </wps:cNvSpPr>
                        <wps:spPr bwMode="auto">
                          <a:xfrm>
                            <a:off x="512" y="483"/>
                            <a:ext cx="2" cy="1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66" name="Rectangle 3966"/>
                        <wps:cNvSpPr>
                          <a:spLocks noChangeArrowheads="1"/>
                        </wps:cNvSpPr>
                        <wps:spPr bwMode="auto">
                          <a:xfrm>
                            <a:off x="512" y="483"/>
                            <a:ext cx="2" cy="1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67" name="Rectangle 3967"/>
                        <wps:cNvSpPr>
                          <a:spLocks noChangeArrowheads="1"/>
                        </wps:cNvSpPr>
                        <wps:spPr bwMode="auto">
                          <a:xfrm>
                            <a:off x="513" y="471"/>
                            <a:ext cx="2" cy="3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68" name="Rectangle 3968"/>
                        <wps:cNvSpPr>
                          <a:spLocks noChangeArrowheads="1"/>
                        </wps:cNvSpPr>
                        <wps:spPr bwMode="auto">
                          <a:xfrm>
                            <a:off x="513" y="471"/>
                            <a:ext cx="2" cy="3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69" name="Freeform 3969"/>
                        <wps:cNvSpPr>
                          <a:spLocks/>
                        </wps:cNvSpPr>
                        <wps:spPr bwMode="auto">
                          <a:xfrm>
                            <a:off x="514" y="464"/>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70" name="Freeform 3970"/>
                        <wps:cNvSpPr>
                          <a:spLocks/>
                        </wps:cNvSpPr>
                        <wps:spPr bwMode="auto">
                          <a:xfrm>
                            <a:off x="514" y="464"/>
                            <a:ext cx="30" cy="167"/>
                          </a:xfrm>
                          <a:custGeom>
                            <a:avLst/>
                            <a:gdLst>
                              <a:gd name="T0" fmla="*/ 30 w 30"/>
                              <a:gd name="T1" fmla="*/ 1 h 167"/>
                              <a:gd name="T2" fmla="*/ 30 w 30"/>
                              <a:gd name="T3" fmla="*/ 165 h 167"/>
                              <a:gd name="T4" fmla="*/ 30 w 30"/>
                              <a:gd name="T5" fmla="*/ 165 h 167"/>
                              <a:gd name="T6" fmla="*/ 30 w 30"/>
                              <a:gd name="T7" fmla="*/ 166 h 167"/>
                              <a:gd name="T8" fmla="*/ 30 w 30"/>
                              <a:gd name="T9" fmla="*/ 166 h 167"/>
                              <a:gd name="T10" fmla="*/ 30 w 30"/>
                              <a:gd name="T11" fmla="*/ 167 h 167"/>
                              <a:gd name="T12" fmla="*/ 1 w 30"/>
                              <a:gd name="T13" fmla="*/ 167 h 167"/>
                              <a:gd name="T14" fmla="*/ 1 w 30"/>
                              <a:gd name="T15" fmla="*/ 166 h 167"/>
                              <a:gd name="T16" fmla="*/ 1 w 30"/>
                              <a:gd name="T17" fmla="*/ 166 h 167"/>
                              <a:gd name="T18" fmla="*/ 0 w 30"/>
                              <a:gd name="T19" fmla="*/ 165 h 167"/>
                              <a:gd name="T20" fmla="*/ 0 w 30"/>
                              <a:gd name="T21" fmla="*/ 165 h 167"/>
                              <a:gd name="T22" fmla="*/ 0 w 30"/>
                              <a:gd name="T23" fmla="*/ 1 h 167"/>
                              <a:gd name="T24" fmla="*/ 0 w 30"/>
                              <a:gd name="T25" fmla="*/ 1 h 167"/>
                              <a:gd name="T26" fmla="*/ 1 w 30"/>
                              <a:gd name="T27" fmla="*/ 0 h 167"/>
                              <a:gd name="T28" fmla="*/ 1 w 30"/>
                              <a:gd name="T29" fmla="*/ 0 h 167"/>
                              <a:gd name="T30" fmla="*/ 1 w 30"/>
                              <a:gd name="T31" fmla="*/ 0 h 167"/>
                              <a:gd name="T32" fmla="*/ 30 w 30"/>
                              <a:gd name="T33" fmla="*/ 0 h 167"/>
                              <a:gd name="T34" fmla="*/ 30 w 30"/>
                              <a:gd name="T35" fmla="*/ 0 h 167"/>
                              <a:gd name="T36" fmla="*/ 30 w 30"/>
                              <a:gd name="T37" fmla="*/ 0 h 167"/>
                              <a:gd name="T38" fmla="*/ 30 w 30"/>
                              <a:gd name="T39" fmla="*/ 1 h 167"/>
                              <a:gd name="T40" fmla="*/ 30 w 30"/>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 h="167">
                                <a:moveTo>
                                  <a:pt x="30" y="1"/>
                                </a:moveTo>
                                <a:lnTo>
                                  <a:pt x="30" y="165"/>
                                </a:lnTo>
                                <a:lnTo>
                                  <a:pt x="30" y="165"/>
                                </a:lnTo>
                                <a:lnTo>
                                  <a:pt x="30" y="166"/>
                                </a:lnTo>
                                <a:lnTo>
                                  <a:pt x="30" y="166"/>
                                </a:lnTo>
                                <a:lnTo>
                                  <a:pt x="30" y="167"/>
                                </a:lnTo>
                                <a:lnTo>
                                  <a:pt x="1" y="167"/>
                                </a:lnTo>
                                <a:lnTo>
                                  <a:pt x="1" y="166"/>
                                </a:lnTo>
                                <a:lnTo>
                                  <a:pt x="1" y="166"/>
                                </a:lnTo>
                                <a:lnTo>
                                  <a:pt x="0" y="165"/>
                                </a:lnTo>
                                <a:lnTo>
                                  <a:pt x="0" y="165"/>
                                </a:lnTo>
                                <a:lnTo>
                                  <a:pt x="0" y="1"/>
                                </a:lnTo>
                                <a:lnTo>
                                  <a:pt x="0" y="1"/>
                                </a:lnTo>
                                <a:lnTo>
                                  <a:pt x="1" y="0"/>
                                </a:lnTo>
                                <a:lnTo>
                                  <a:pt x="1" y="0"/>
                                </a:lnTo>
                                <a:lnTo>
                                  <a:pt x="1" y="0"/>
                                </a:lnTo>
                                <a:lnTo>
                                  <a:pt x="30" y="0"/>
                                </a:lnTo>
                                <a:lnTo>
                                  <a:pt x="30" y="0"/>
                                </a:lnTo>
                                <a:lnTo>
                                  <a:pt x="30" y="0"/>
                                </a:lnTo>
                                <a:lnTo>
                                  <a:pt x="30" y="1"/>
                                </a:lnTo>
                                <a:lnTo>
                                  <a:pt x="3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71" name="Rectangle 3971"/>
                        <wps:cNvSpPr>
                          <a:spLocks noChangeArrowheads="1"/>
                        </wps:cNvSpPr>
                        <wps:spPr bwMode="auto">
                          <a:xfrm>
                            <a:off x="401" y="128"/>
                            <a:ext cx="63" cy="44"/>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72" name="Rectangle 3972"/>
                        <wps:cNvSpPr>
                          <a:spLocks noChangeArrowheads="1"/>
                        </wps:cNvSpPr>
                        <wps:spPr bwMode="auto">
                          <a:xfrm>
                            <a:off x="401" y="128"/>
                            <a:ext cx="63" cy="4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73" name="Rectangle 3973"/>
                        <wps:cNvSpPr>
                          <a:spLocks noChangeArrowheads="1"/>
                        </wps:cNvSpPr>
                        <wps:spPr bwMode="auto">
                          <a:xfrm>
                            <a:off x="439" y="263"/>
                            <a:ext cx="2" cy="1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74" name="Rectangle 3974"/>
                        <wps:cNvSpPr>
                          <a:spLocks noChangeArrowheads="1"/>
                        </wps:cNvSpPr>
                        <wps:spPr bwMode="auto">
                          <a:xfrm>
                            <a:off x="439" y="263"/>
                            <a:ext cx="2" cy="1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75" name="Rectangle 3975"/>
                        <wps:cNvSpPr>
                          <a:spLocks noChangeArrowheads="1"/>
                        </wps:cNvSpPr>
                        <wps:spPr bwMode="auto">
                          <a:xfrm>
                            <a:off x="440" y="250"/>
                            <a:ext cx="2" cy="3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76" name="Rectangle 3976"/>
                        <wps:cNvSpPr>
                          <a:spLocks noChangeArrowheads="1"/>
                        </wps:cNvSpPr>
                        <wps:spPr bwMode="auto">
                          <a:xfrm>
                            <a:off x="440" y="250"/>
                            <a:ext cx="2" cy="3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77" name="Freeform 3977"/>
                        <wps:cNvSpPr>
                          <a:spLocks/>
                        </wps:cNvSpPr>
                        <wps:spPr bwMode="auto">
                          <a:xfrm>
                            <a:off x="441" y="128"/>
                            <a:ext cx="39" cy="167"/>
                          </a:xfrm>
                          <a:custGeom>
                            <a:avLst/>
                            <a:gdLst>
                              <a:gd name="T0" fmla="*/ 39 w 39"/>
                              <a:gd name="T1" fmla="*/ 2 h 167"/>
                              <a:gd name="T2" fmla="*/ 39 w 39"/>
                              <a:gd name="T3" fmla="*/ 165 h 167"/>
                              <a:gd name="T4" fmla="*/ 39 w 39"/>
                              <a:gd name="T5" fmla="*/ 165 h 167"/>
                              <a:gd name="T6" fmla="*/ 39 w 39"/>
                              <a:gd name="T7" fmla="*/ 166 h 167"/>
                              <a:gd name="T8" fmla="*/ 39 w 39"/>
                              <a:gd name="T9" fmla="*/ 166 h 167"/>
                              <a:gd name="T10" fmla="*/ 39 w 39"/>
                              <a:gd name="T11" fmla="*/ 167 h 167"/>
                              <a:gd name="T12" fmla="*/ 1 w 39"/>
                              <a:gd name="T13" fmla="*/ 167 h 167"/>
                              <a:gd name="T14" fmla="*/ 1 w 39"/>
                              <a:gd name="T15" fmla="*/ 166 h 167"/>
                              <a:gd name="T16" fmla="*/ 1 w 39"/>
                              <a:gd name="T17" fmla="*/ 166 h 167"/>
                              <a:gd name="T18" fmla="*/ 0 w 39"/>
                              <a:gd name="T19" fmla="*/ 165 h 167"/>
                              <a:gd name="T20" fmla="*/ 0 w 39"/>
                              <a:gd name="T21" fmla="*/ 165 h 167"/>
                              <a:gd name="T22" fmla="*/ 0 w 39"/>
                              <a:gd name="T23" fmla="*/ 2 h 167"/>
                              <a:gd name="T24" fmla="*/ 0 w 39"/>
                              <a:gd name="T25" fmla="*/ 1 h 167"/>
                              <a:gd name="T26" fmla="*/ 1 w 39"/>
                              <a:gd name="T27" fmla="*/ 0 h 167"/>
                              <a:gd name="T28" fmla="*/ 1 w 39"/>
                              <a:gd name="T29" fmla="*/ 0 h 167"/>
                              <a:gd name="T30" fmla="*/ 1 w 39"/>
                              <a:gd name="T31" fmla="*/ 0 h 167"/>
                              <a:gd name="T32" fmla="*/ 39 w 39"/>
                              <a:gd name="T33" fmla="*/ 0 h 167"/>
                              <a:gd name="T34" fmla="*/ 39 w 39"/>
                              <a:gd name="T35" fmla="*/ 0 h 167"/>
                              <a:gd name="T36" fmla="*/ 39 w 39"/>
                              <a:gd name="T37" fmla="*/ 0 h 167"/>
                              <a:gd name="T38" fmla="*/ 39 w 39"/>
                              <a:gd name="T39" fmla="*/ 1 h 167"/>
                              <a:gd name="T40" fmla="*/ 39 w 39"/>
                              <a:gd name="T41" fmla="*/ 2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9" h="167">
                                <a:moveTo>
                                  <a:pt x="39" y="2"/>
                                </a:moveTo>
                                <a:lnTo>
                                  <a:pt x="39" y="165"/>
                                </a:lnTo>
                                <a:lnTo>
                                  <a:pt x="39" y="165"/>
                                </a:lnTo>
                                <a:lnTo>
                                  <a:pt x="39" y="166"/>
                                </a:lnTo>
                                <a:lnTo>
                                  <a:pt x="39" y="166"/>
                                </a:lnTo>
                                <a:lnTo>
                                  <a:pt x="39" y="167"/>
                                </a:lnTo>
                                <a:lnTo>
                                  <a:pt x="1" y="167"/>
                                </a:lnTo>
                                <a:lnTo>
                                  <a:pt x="1" y="166"/>
                                </a:lnTo>
                                <a:lnTo>
                                  <a:pt x="1" y="166"/>
                                </a:lnTo>
                                <a:lnTo>
                                  <a:pt x="0" y="165"/>
                                </a:lnTo>
                                <a:lnTo>
                                  <a:pt x="0" y="165"/>
                                </a:lnTo>
                                <a:lnTo>
                                  <a:pt x="0" y="2"/>
                                </a:lnTo>
                                <a:lnTo>
                                  <a:pt x="0" y="1"/>
                                </a:lnTo>
                                <a:lnTo>
                                  <a:pt x="1" y="0"/>
                                </a:lnTo>
                                <a:lnTo>
                                  <a:pt x="1" y="0"/>
                                </a:lnTo>
                                <a:lnTo>
                                  <a:pt x="1" y="0"/>
                                </a:lnTo>
                                <a:lnTo>
                                  <a:pt x="39" y="0"/>
                                </a:lnTo>
                                <a:lnTo>
                                  <a:pt x="39" y="0"/>
                                </a:lnTo>
                                <a:lnTo>
                                  <a:pt x="39" y="0"/>
                                </a:lnTo>
                                <a:lnTo>
                                  <a:pt x="39" y="1"/>
                                </a:lnTo>
                                <a:lnTo>
                                  <a:pt x="39" y="2"/>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78" name="Freeform 3978"/>
                        <wps:cNvSpPr>
                          <a:spLocks/>
                        </wps:cNvSpPr>
                        <wps:spPr bwMode="auto">
                          <a:xfrm>
                            <a:off x="441" y="128"/>
                            <a:ext cx="39" cy="167"/>
                          </a:xfrm>
                          <a:custGeom>
                            <a:avLst/>
                            <a:gdLst>
                              <a:gd name="T0" fmla="*/ 39 w 39"/>
                              <a:gd name="T1" fmla="*/ 2 h 167"/>
                              <a:gd name="T2" fmla="*/ 39 w 39"/>
                              <a:gd name="T3" fmla="*/ 165 h 167"/>
                              <a:gd name="T4" fmla="*/ 39 w 39"/>
                              <a:gd name="T5" fmla="*/ 165 h 167"/>
                              <a:gd name="T6" fmla="*/ 39 w 39"/>
                              <a:gd name="T7" fmla="*/ 166 h 167"/>
                              <a:gd name="T8" fmla="*/ 39 w 39"/>
                              <a:gd name="T9" fmla="*/ 166 h 167"/>
                              <a:gd name="T10" fmla="*/ 39 w 39"/>
                              <a:gd name="T11" fmla="*/ 167 h 167"/>
                              <a:gd name="T12" fmla="*/ 1 w 39"/>
                              <a:gd name="T13" fmla="*/ 167 h 167"/>
                              <a:gd name="T14" fmla="*/ 1 w 39"/>
                              <a:gd name="T15" fmla="*/ 166 h 167"/>
                              <a:gd name="T16" fmla="*/ 1 w 39"/>
                              <a:gd name="T17" fmla="*/ 166 h 167"/>
                              <a:gd name="T18" fmla="*/ 0 w 39"/>
                              <a:gd name="T19" fmla="*/ 165 h 167"/>
                              <a:gd name="T20" fmla="*/ 0 w 39"/>
                              <a:gd name="T21" fmla="*/ 165 h 167"/>
                              <a:gd name="T22" fmla="*/ 0 w 39"/>
                              <a:gd name="T23" fmla="*/ 2 h 167"/>
                              <a:gd name="T24" fmla="*/ 0 w 39"/>
                              <a:gd name="T25" fmla="*/ 1 h 167"/>
                              <a:gd name="T26" fmla="*/ 1 w 39"/>
                              <a:gd name="T27" fmla="*/ 0 h 167"/>
                              <a:gd name="T28" fmla="*/ 1 w 39"/>
                              <a:gd name="T29" fmla="*/ 0 h 167"/>
                              <a:gd name="T30" fmla="*/ 1 w 39"/>
                              <a:gd name="T31" fmla="*/ 0 h 167"/>
                              <a:gd name="T32" fmla="*/ 39 w 39"/>
                              <a:gd name="T33" fmla="*/ 0 h 167"/>
                              <a:gd name="T34" fmla="*/ 39 w 39"/>
                              <a:gd name="T35" fmla="*/ 0 h 167"/>
                              <a:gd name="T36" fmla="*/ 39 w 39"/>
                              <a:gd name="T37" fmla="*/ 0 h 167"/>
                              <a:gd name="T38" fmla="*/ 39 w 39"/>
                              <a:gd name="T39" fmla="*/ 1 h 167"/>
                              <a:gd name="T40" fmla="*/ 39 w 39"/>
                              <a:gd name="T41" fmla="*/ 2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9" h="167">
                                <a:moveTo>
                                  <a:pt x="39" y="2"/>
                                </a:moveTo>
                                <a:lnTo>
                                  <a:pt x="39" y="165"/>
                                </a:lnTo>
                                <a:lnTo>
                                  <a:pt x="39" y="165"/>
                                </a:lnTo>
                                <a:lnTo>
                                  <a:pt x="39" y="166"/>
                                </a:lnTo>
                                <a:lnTo>
                                  <a:pt x="39" y="166"/>
                                </a:lnTo>
                                <a:lnTo>
                                  <a:pt x="39" y="167"/>
                                </a:lnTo>
                                <a:lnTo>
                                  <a:pt x="1" y="167"/>
                                </a:lnTo>
                                <a:lnTo>
                                  <a:pt x="1" y="166"/>
                                </a:lnTo>
                                <a:lnTo>
                                  <a:pt x="1" y="166"/>
                                </a:lnTo>
                                <a:lnTo>
                                  <a:pt x="0" y="165"/>
                                </a:lnTo>
                                <a:lnTo>
                                  <a:pt x="0" y="165"/>
                                </a:lnTo>
                                <a:lnTo>
                                  <a:pt x="0" y="2"/>
                                </a:lnTo>
                                <a:lnTo>
                                  <a:pt x="0" y="1"/>
                                </a:lnTo>
                                <a:lnTo>
                                  <a:pt x="1" y="0"/>
                                </a:lnTo>
                                <a:lnTo>
                                  <a:pt x="1" y="0"/>
                                </a:lnTo>
                                <a:lnTo>
                                  <a:pt x="1" y="0"/>
                                </a:lnTo>
                                <a:lnTo>
                                  <a:pt x="39" y="0"/>
                                </a:lnTo>
                                <a:lnTo>
                                  <a:pt x="39" y="0"/>
                                </a:lnTo>
                                <a:lnTo>
                                  <a:pt x="39" y="0"/>
                                </a:lnTo>
                                <a:lnTo>
                                  <a:pt x="39" y="1"/>
                                </a:lnTo>
                                <a:lnTo>
                                  <a:pt x="39"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79" name="Rectangle 3979"/>
                        <wps:cNvSpPr>
                          <a:spLocks noChangeArrowheads="1"/>
                        </wps:cNvSpPr>
                        <wps:spPr bwMode="auto">
                          <a:xfrm>
                            <a:off x="401" y="463"/>
                            <a:ext cx="62" cy="44"/>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80" name="Rectangle 3980"/>
                        <wps:cNvSpPr>
                          <a:spLocks noChangeArrowheads="1"/>
                        </wps:cNvSpPr>
                        <wps:spPr bwMode="auto">
                          <a:xfrm>
                            <a:off x="401" y="463"/>
                            <a:ext cx="62" cy="4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81" name="Rectangle 3981"/>
                        <wps:cNvSpPr>
                          <a:spLocks noChangeArrowheads="1"/>
                        </wps:cNvSpPr>
                        <wps:spPr bwMode="auto">
                          <a:xfrm>
                            <a:off x="438" y="598"/>
                            <a:ext cx="3" cy="1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82" name="Rectangle 3982"/>
                        <wps:cNvSpPr>
                          <a:spLocks noChangeArrowheads="1"/>
                        </wps:cNvSpPr>
                        <wps:spPr bwMode="auto">
                          <a:xfrm>
                            <a:off x="438" y="598"/>
                            <a:ext cx="3" cy="1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83" name="Rectangle 3983"/>
                        <wps:cNvSpPr>
                          <a:spLocks noChangeArrowheads="1"/>
                        </wps:cNvSpPr>
                        <wps:spPr bwMode="auto">
                          <a:xfrm>
                            <a:off x="440" y="586"/>
                            <a:ext cx="2" cy="3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3984" name="Rectangle 3984"/>
                        <wps:cNvSpPr>
                          <a:spLocks noChangeArrowheads="1"/>
                        </wps:cNvSpPr>
                        <wps:spPr bwMode="auto">
                          <a:xfrm>
                            <a:off x="440" y="586"/>
                            <a:ext cx="2" cy="3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85" name="Freeform 3985"/>
                        <wps:cNvSpPr>
                          <a:spLocks/>
                        </wps:cNvSpPr>
                        <wps:spPr bwMode="auto">
                          <a:xfrm>
                            <a:off x="441" y="464"/>
                            <a:ext cx="39" cy="167"/>
                          </a:xfrm>
                          <a:custGeom>
                            <a:avLst/>
                            <a:gdLst>
                              <a:gd name="T0" fmla="*/ 39 w 39"/>
                              <a:gd name="T1" fmla="*/ 1 h 167"/>
                              <a:gd name="T2" fmla="*/ 39 w 39"/>
                              <a:gd name="T3" fmla="*/ 164 h 167"/>
                              <a:gd name="T4" fmla="*/ 39 w 39"/>
                              <a:gd name="T5" fmla="*/ 165 h 167"/>
                              <a:gd name="T6" fmla="*/ 39 w 39"/>
                              <a:gd name="T7" fmla="*/ 166 h 167"/>
                              <a:gd name="T8" fmla="*/ 39 w 39"/>
                              <a:gd name="T9" fmla="*/ 166 h 167"/>
                              <a:gd name="T10" fmla="*/ 38 w 39"/>
                              <a:gd name="T11" fmla="*/ 167 h 167"/>
                              <a:gd name="T12" fmla="*/ 1 w 39"/>
                              <a:gd name="T13" fmla="*/ 167 h 167"/>
                              <a:gd name="T14" fmla="*/ 1 w 39"/>
                              <a:gd name="T15" fmla="*/ 166 h 167"/>
                              <a:gd name="T16" fmla="*/ 0 w 39"/>
                              <a:gd name="T17" fmla="*/ 166 h 167"/>
                              <a:gd name="T18" fmla="*/ 0 w 39"/>
                              <a:gd name="T19" fmla="*/ 165 h 167"/>
                              <a:gd name="T20" fmla="*/ 0 w 39"/>
                              <a:gd name="T21" fmla="*/ 164 h 167"/>
                              <a:gd name="T22" fmla="*/ 0 w 39"/>
                              <a:gd name="T23" fmla="*/ 1 h 167"/>
                              <a:gd name="T24" fmla="*/ 0 w 39"/>
                              <a:gd name="T25" fmla="*/ 1 h 167"/>
                              <a:gd name="T26" fmla="*/ 0 w 39"/>
                              <a:gd name="T27" fmla="*/ 0 h 167"/>
                              <a:gd name="T28" fmla="*/ 1 w 39"/>
                              <a:gd name="T29" fmla="*/ 0 h 167"/>
                              <a:gd name="T30" fmla="*/ 1 w 39"/>
                              <a:gd name="T31" fmla="*/ 0 h 167"/>
                              <a:gd name="T32" fmla="*/ 38 w 39"/>
                              <a:gd name="T33" fmla="*/ 0 h 167"/>
                              <a:gd name="T34" fmla="*/ 39 w 39"/>
                              <a:gd name="T35" fmla="*/ 0 h 167"/>
                              <a:gd name="T36" fmla="*/ 39 w 39"/>
                              <a:gd name="T37" fmla="*/ 0 h 167"/>
                              <a:gd name="T38" fmla="*/ 39 w 39"/>
                              <a:gd name="T39" fmla="*/ 1 h 167"/>
                              <a:gd name="T40" fmla="*/ 39 w 39"/>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9" h="167">
                                <a:moveTo>
                                  <a:pt x="39" y="1"/>
                                </a:moveTo>
                                <a:lnTo>
                                  <a:pt x="39" y="164"/>
                                </a:lnTo>
                                <a:lnTo>
                                  <a:pt x="39" y="165"/>
                                </a:lnTo>
                                <a:lnTo>
                                  <a:pt x="39" y="166"/>
                                </a:lnTo>
                                <a:lnTo>
                                  <a:pt x="39" y="166"/>
                                </a:lnTo>
                                <a:lnTo>
                                  <a:pt x="38" y="167"/>
                                </a:lnTo>
                                <a:lnTo>
                                  <a:pt x="1" y="167"/>
                                </a:lnTo>
                                <a:lnTo>
                                  <a:pt x="1" y="166"/>
                                </a:lnTo>
                                <a:lnTo>
                                  <a:pt x="0" y="166"/>
                                </a:lnTo>
                                <a:lnTo>
                                  <a:pt x="0" y="165"/>
                                </a:lnTo>
                                <a:lnTo>
                                  <a:pt x="0" y="164"/>
                                </a:lnTo>
                                <a:lnTo>
                                  <a:pt x="0" y="1"/>
                                </a:lnTo>
                                <a:lnTo>
                                  <a:pt x="0" y="1"/>
                                </a:lnTo>
                                <a:lnTo>
                                  <a:pt x="0" y="0"/>
                                </a:lnTo>
                                <a:lnTo>
                                  <a:pt x="1" y="0"/>
                                </a:lnTo>
                                <a:lnTo>
                                  <a:pt x="1" y="0"/>
                                </a:lnTo>
                                <a:lnTo>
                                  <a:pt x="38" y="0"/>
                                </a:lnTo>
                                <a:lnTo>
                                  <a:pt x="39" y="0"/>
                                </a:lnTo>
                                <a:lnTo>
                                  <a:pt x="39" y="0"/>
                                </a:lnTo>
                                <a:lnTo>
                                  <a:pt x="39" y="1"/>
                                </a:lnTo>
                                <a:lnTo>
                                  <a:pt x="39" y="1"/>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86" name="Freeform 3986"/>
                        <wps:cNvSpPr>
                          <a:spLocks/>
                        </wps:cNvSpPr>
                        <wps:spPr bwMode="auto">
                          <a:xfrm>
                            <a:off x="441" y="464"/>
                            <a:ext cx="39" cy="167"/>
                          </a:xfrm>
                          <a:custGeom>
                            <a:avLst/>
                            <a:gdLst>
                              <a:gd name="T0" fmla="*/ 39 w 39"/>
                              <a:gd name="T1" fmla="*/ 1 h 167"/>
                              <a:gd name="T2" fmla="*/ 39 w 39"/>
                              <a:gd name="T3" fmla="*/ 164 h 167"/>
                              <a:gd name="T4" fmla="*/ 39 w 39"/>
                              <a:gd name="T5" fmla="*/ 165 h 167"/>
                              <a:gd name="T6" fmla="*/ 39 w 39"/>
                              <a:gd name="T7" fmla="*/ 166 h 167"/>
                              <a:gd name="T8" fmla="*/ 39 w 39"/>
                              <a:gd name="T9" fmla="*/ 166 h 167"/>
                              <a:gd name="T10" fmla="*/ 38 w 39"/>
                              <a:gd name="T11" fmla="*/ 167 h 167"/>
                              <a:gd name="T12" fmla="*/ 1 w 39"/>
                              <a:gd name="T13" fmla="*/ 167 h 167"/>
                              <a:gd name="T14" fmla="*/ 1 w 39"/>
                              <a:gd name="T15" fmla="*/ 166 h 167"/>
                              <a:gd name="T16" fmla="*/ 0 w 39"/>
                              <a:gd name="T17" fmla="*/ 166 h 167"/>
                              <a:gd name="T18" fmla="*/ 0 w 39"/>
                              <a:gd name="T19" fmla="*/ 165 h 167"/>
                              <a:gd name="T20" fmla="*/ 0 w 39"/>
                              <a:gd name="T21" fmla="*/ 164 h 167"/>
                              <a:gd name="T22" fmla="*/ 0 w 39"/>
                              <a:gd name="T23" fmla="*/ 1 h 167"/>
                              <a:gd name="T24" fmla="*/ 0 w 39"/>
                              <a:gd name="T25" fmla="*/ 1 h 167"/>
                              <a:gd name="T26" fmla="*/ 0 w 39"/>
                              <a:gd name="T27" fmla="*/ 0 h 167"/>
                              <a:gd name="T28" fmla="*/ 1 w 39"/>
                              <a:gd name="T29" fmla="*/ 0 h 167"/>
                              <a:gd name="T30" fmla="*/ 1 w 39"/>
                              <a:gd name="T31" fmla="*/ 0 h 167"/>
                              <a:gd name="T32" fmla="*/ 38 w 39"/>
                              <a:gd name="T33" fmla="*/ 0 h 167"/>
                              <a:gd name="T34" fmla="*/ 39 w 39"/>
                              <a:gd name="T35" fmla="*/ 0 h 167"/>
                              <a:gd name="T36" fmla="*/ 39 w 39"/>
                              <a:gd name="T37" fmla="*/ 0 h 167"/>
                              <a:gd name="T38" fmla="*/ 39 w 39"/>
                              <a:gd name="T39" fmla="*/ 1 h 167"/>
                              <a:gd name="T40" fmla="*/ 39 w 39"/>
                              <a:gd name="T41" fmla="*/ 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9" h="167">
                                <a:moveTo>
                                  <a:pt x="39" y="1"/>
                                </a:moveTo>
                                <a:lnTo>
                                  <a:pt x="39" y="164"/>
                                </a:lnTo>
                                <a:lnTo>
                                  <a:pt x="39" y="165"/>
                                </a:lnTo>
                                <a:lnTo>
                                  <a:pt x="39" y="166"/>
                                </a:lnTo>
                                <a:lnTo>
                                  <a:pt x="39" y="166"/>
                                </a:lnTo>
                                <a:lnTo>
                                  <a:pt x="38" y="167"/>
                                </a:lnTo>
                                <a:lnTo>
                                  <a:pt x="1" y="167"/>
                                </a:lnTo>
                                <a:lnTo>
                                  <a:pt x="1" y="166"/>
                                </a:lnTo>
                                <a:lnTo>
                                  <a:pt x="0" y="166"/>
                                </a:lnTo>
                                <a:lnTo>
                                  <a:pt x="0" y="165"/>
                                </a:lnTo>
                                <a:lnTo>
                                  <a:pt x="0" y="164"/>
                                </a:lnTo>
                                <a:lnTo>
                                  <a:pt x="0" y="1"/>
                                </a:lnTo>
                                <a:lnTo>
                                  <a:pt x="0" y="1"/>
                                </a:lnTo>
                                <a:lnTo>
                                  <a:pt x="0" y="0"/>
                                </a:lnTo>
                                <a:lnTo>
                                  <a:pt x="1" y="0"/>
                                </a:lnTo>
                                <a:lnTo>
                                  <a:pt x="1" y="0"/>
                                </a:lnTo>
                                <a:lnTo>
                                  <a:pt x="38" y="0"/>
                                </a:lnTo>
                                <a:lnTo>
                                  <a:pt x="39" y="0"/>
                                </a:lnTo>
                                <a:lnTo>
                                  <a:pt x="39" y="0"/>
                                </a:lnTo>
                                <a:lnTo>
                                  <a:pt x="39" y="1"/>
                                </a:lnTo>
                                <a:lnTo>
                                  <a:pt x="39"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3987" name="Group 3987"/>
                        <wpg:cNvGrpSpPr>
                          <a:grpSpLocks/>
                        </wpg:cNvGrpSpPr>
                        <wpg:grpSpPr bwMode="auto">
                          <a:xfrm>
                            <a:off x="392" y="296"/>
                            <a:ext cx="48" cy="50"/>
                            <a:chOff x="392" y="296"/>
                            <a:chExt cx="48" cy="50"/>
                          </a:xfrm>
                        </wpg:grpSpPr>
                        <wps:wsp>
                          <wps:cNvPr id="3988" name="Freeform 3988"/>
                          <wps:cNvSpPr>
                            <a:spLocks/>
                          </wps:cNvSpPr>
                          <wps:spPr bwMode="auto">
                            <a:xfrm>
                              <a:off x="424" y="335"/>
                              <a:ext cx="9" cy="11"/>
                            </a:xfrm>
                            <a:custGeom>
                              <a:avLst/>
                              <a:gdLst>
                                <a:gd name="T0" fmla="*/ 4 w 9"/>
                                <a:gd name="T1" fmla="*/ 0 h 11"/>
                                <a:gd name="T2" fmla="*/ 9 w 9"/>
                                <a:gd name="T3" fmla="*/ 8 h 11"/>
                                <a:gd name="T4" fmla="*/ 9 w 9"/>
                                <a:gd name="T5" fmla="*/ 8 h 11"/>
                                <a:gd name="T6" fmla="*/ 9 w 9"/>
                                <a:gd name="T7" fmla="*/ 9 h 11"/>
                                <a:gd name="T8" fmla="*/ 9 w 9"/>
                                <a:gd name="T9" fmla="*/ 9 h 11"/>
                                <a:gd name="T10" fmla="*/ 9 w 9"/>
                                <a:gd name="T11" fmla="*/ 9 h 11"/>
                                <a:gd name="T12" fmla="*/ 9 w 9"/>
                                <a:gd name="T13" fmla="*/ 9 h 11"/>
                                <a:gd name="T14" fmla="*/ 9 w 9"/>
                                <a:gd name="T15" fmla="*/ 10 h 11"/>
                                <a:gd name="T16" fmla="*/ 9 w 9"/>
                                <a:gd name="T17" fmla="*/ 10 h 11"/>
                                <a:gd name="T18" fmla="*/ 9 w 9"/>
                                <a:gd name="T19" fmla="*/ 10 h 11"/>
                                <a:gd name="T20" fmla="*/ 9 w 9"/>
                                <a:gd name="T21" fmla="*/ 10 h 11"/>
                                <a:gd name="T22" fmla="*/ 8 w 9"/>
                                <a:gd name="T23" fmla="*/ 10 h 11"/>
                                <a:gd name="T24" fmla="*/ 8 w 9"/>
                                <a:gd name="T25" fmla="*/ 10 h 11"/>
                                <a:gd name="T26" fmla="*/ 8 w 9"/>
                                <a:gd name="T27" fmla="*/ 10 h 11"/>
                                <a:gd name="T28" fmla="*/ 8 w 9"/>
                                <a:gd name="T29" fmla="*/ 11 h 11"/>
                                <a:gd name="T30" fmla="*/ 8 w 9"/>
                                <a:gd name="T31" fmla="*/ 11 h 11"/>
                                <a:gd name="T32" fmla="*/ 8 w 9"/>
                                <a:gd name="T33" fmla="*/ 11 h 11"/>
                                <a:gd name="T34" fmla="*/ 8 w 9"/>
                                <a:gd name="T35" fmla="*/ 11 h 11"/>
                                <a:gd name="T36" fmla="*/ 8 w 9"/>
                                <a:gd name="T37" fmla="*/ 11 h 11"/>
                                <a:gd name="T38" fmla="*/ 8 w 9"/>
                                <a:gd name="T39" fmla="*/ 11 h 11"/>
                                <a:gd name="T40" fmla="*/ 8 w 9"/>
                                <a:gd name="T41" fmla="*/ 11 h 11"/>
                                <a:gd name="T42" fmla="*/ 8 w 9"/>
                                <a:gd name="T43" fmla="*/ 11 h 11"/>
                                <a:gd name="T44" fmla="*/ 7 w 9"/>
                                <a:gd name="T45" fmla="*/ 11 h 11"/>
                                <a:gd name="T46" fmla="*/ 7 w 9"/>
                                <a:gd name="T47" fmla="*/ 11 h 11"/>
                                <a:gd name="T48" fmla="*/ 7 w 9"/>
                                <a:gd name="T49" fmla="*/ 11 h 11"/>
                                <a:gd name="T50" fmla="*/ 7 w 9"/>
                                <a:gd name="T51" fmla="*/ 11 h 11"/>
                                <a:gd name="T52" fmla="*/ 7 w 9"/>
                                <a:gd name="T53" fmla="*/ 11 h 11"/>
                                <a:gd name="T54" fmla="*/ 7 w 9"/>
                                <a:gd name="T55" fmla="*/ 11 h 11"/>
                                <a:gd name="T56" fmla="*/ 7 w 9"/>
                                <a:gd name="T57" fmla="*/ 11 h 11"/>
                                <a:gd name="T58" fmla="*/ 7 w 9"/>
                                <a:gd name="T59" fmla="*/ 11 h 11"/>
                                <a:gd name="T60" fmla="*/ 6 w 9"/>
                                <a:gd name="T61" fmla="*/ 11 h 11"/>
                                <a:gd name="T62" fmla="*/ 6 w 9"/>
                                <a:gd name="T63" fmla="*/ 11 h 11"/>
                                <a:gd name="T64" fmla="*/ 6 w 9"/>
                                <a:gd name="T65" fmla="*/ 11 h 11"/>
                                <a:gd name="T66" fmla="*/ 6 w 9"/>
                                <a:gd name="T67" fmla="*/ 11 h 11"/>
                                <a:gd name="T68" fmla="*/ 6 w 9"/>
                                <a:gd name="T69" fmla="*/ 11 h 11"/>
                                <a:gd name="T70" fmla="*/ 6 w 9"/>
                                <a:gd name="T71" fmla="*/ 11 h 11"/>
                                <a:gd name="T72" fmla="*/ 5 w 9"/>
                                <a:gd name="T73" fmla="*/ 11 h 11"/>
                                <a:gd name="T74" fmla="*/ 5 w 9"/>
                                <a:gd name="T75" fmla="*/ 11 h 11"/>
                                <a:gd name="T76" fmla="*/ 5 w 9"/>
                                <a:gd name="T77" fmla="*/ 11 h 11"/>
                                <a:gd name="T78" fmla="*/ 5 w 9"/>
                                <a:gd name="T79" fmla="*/ 10 h 11"/>
                                <a:gd name="T80" fmla="*/ 4 w 9"/>
                                <a:gd name="T81" fmla="*/ 1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 h="11">
                                  <a:moveTo>
                                    <a:pt x="0" y="2"/>
                                  </a:moveTo>
                                  <a:lnTo>
                                    <a:pt x="4" y="0"/>
                                  </a:lnTo>
                                  <a:lnTo>
                                    <a:pt x="8" y="7"/>
                                  </a:lnTo>
                                  <a:lnTo>
                                    <a:pt x="9" y="8"/>
                                  </a:lnTo>
                                  <a:lnTo>
                                    <a:pt x="9" y="8"/>
                                  </a:lnTo>
                                  <a:lnTo>
                                    <a:pt x="9" y="8"/>
                                  </a:lnTo>
                                  <a:lnTo>
                                    <a:pt x="9" y="9"/>
                                  </a:lnTo>
                                  <a:lnTo>
                                    <a:pt x="9" y="9"/>
                                  </a:lnTo>
                                  <a:lnTo>
                                    <a:pt x="9" y="9"/>
                                  </a:lnTo>
                                  <a:lnTo>
                                    <a:pt x="9" y="9"/>
                                  </a:lnTo>
                                  <a:lnTo>
                                    <a:pt x="9" y="9"/>
                                  </a:lnTo>
                                  <a:lnTo>
                                    <a:pt x="9" y="9"/>
                                  </a:lnTo>
                                  <a:lnTo>
                                    <a:pt x="9" y="9"/>
                                  </a:lnTo>
                                  <a:lnTo>
                                    <a:pt x="9" y="9"/>
                                  </a:lnTo>
                                  <a:lnTo>
                                    <a:pt x="9" y="10"/>
                                  </a:lnTo>
                                  <a:lnTo>
                                    <a:pt x="9" y="10"/>
                                  </a:lnTo>
                                  <a:lnTo>
                                    <a:pt x="9" y="10"/>
                                  </a:lnTo>
                                  <a:lnTo>
                                    <a:pt x="9" y="10"/>
                                  </a:lnTo>
                                  <a:lnTo>
                                    <a:pt x="9" y="10"/>
                                  </a:lnTo>
                                  <a:lnTo>
                                    <a:pt x="9" y="10"/>
                                  </a:lnTo>
                                  <a:lnTo>
                                    <a:pt x="9" y="10"/>
                                  </a:lnTo>
                                  <a:lnTo>
                                    <a:pt x="9" y="10"/>
                                  </a:lnTo>
                                  <a:lnTo>
                                    <a:pt x="9" y="10"/>
                                  </a:lnTo>
                                  <a:lnTo>
                                    <a:pt x="8" y="10"/>
                                  </a:lnTo>
                                  <a:lnTo>
                                    <a:pt x="8" y="10"/>
                                  </a:lnTo>
                                  <a:lnTo>
                                    <a:pt x="8" y="10"/>
                                  </a:lnTo>
                                  <a:lnTo>
                                    <a:pt x="8" y="10"/>
                                  </a:lnTo>
                                  <a:lnTo>
                                    <a:pt x="8" y="10"/>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6" y="11"/>
                                  </a:lnTo>
                                  <a:lnTo>
                                    <a:pt x="6" y="11"/>
                                  </a:lnTo>
                                  <a:lnTo>
                                    <a:pt x="6" y="11"/>
                                  </a:lnTo>
                                  <a:lnTo>
                                    <a:pt x="6" y="11"/>
                                  </a:lnTo>
                                  <a:lnTo>
                                    <a:pt x="6" y="11"/>
                                  </a:lnTo>
                                  <a:lnTo>
                                    <a:pt x="6" y="11"/>
                                  </a:lnTo>
                                  <a:lnTo>
                                    <a:pt x="5" y="11"/>
                                  </a:lnTo>
                                  <a:lnTo>
                                    <a:pt x="5" y="11"/>
                                  </a:lnTo>
                                  <a:lnTo>
                                    <a:pt x="5" y="11"/>
                                  </a:lnTo>
                                  <a:lnTo>
                                    <a:pt x="5" y="11"/>
                                  </a:lnTo>
                                  <a:lnTo>
                                    <a:pt x="5" y="11"/>
                                  </a:lnTo>
                                  <a:lnTo>
                                    <a:pt x="5" y="11"/>
                                  </a:lnTo>
                                  <a:lnTo>
                                    <a:pt x="5" y="11"/>
                                  </a:lnTo>
                                  <a:lnTo>
                                    <a:pt x="5" y="10"/>
                                  </a:lnTo>
                                  <a:lnTo>
                                    <a:pt x="4" y="10"/>
                                  </a:lnTo>
                                  <a:lnTo>
                                    <a:pt x="4" y="10"/>
                                  </a:lnTo>
                                  <a:lnTo>
                                    <a:pt x="0" y="2"/>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89" name="Freeform 3989"/>
                          <wps:cNvSpPr>
                            <a:spLocks/>
                          </wps:cNvSpPr>
                          <wps:spPr bwMode="auto">
                            <a:xfrm>
                              <a:off x="424" y="335"/>
                              <a:ext cx="9" cy="11"/>
                            </a:xfrm>
                            <a:custGeom>
                              <a:avLst/>
                              <a:gdLst>
                                <a:gd name="T0" fmla="*/ 4 w 9"/>
                                <a:gd name="T1" fmla="*/ 0 h 11"/>
                                <a:gd name="T2" fmla="*/ 9 w 9"/>
                                <a:gd name="T3" fmla="*/ 8 h 11"/>
                                <a:gd name="T4" fmla="*/ 9 w 9"/>
                                <a:gd name="T5" fmla="*/ 8 h 11"/>
                                <a:gd name="T6" fmla="*/ 9 w 9"/>
                                <a:gd name="T7" fmla="*/ 9 h 11"/>
                                <a:gd name="T8" fmla="*/ 9 w 9"/>
                                <a:gd name="T9" fmla="*/ 9 h 11"/>
                                <a:gd name="T10" fmla="*/ 9 w 9"/>
                                <a:gd name="T11" fmla="*/ 9 h 11"/>
                                <a:gd name="T12" fmla="*/ 9 w 9"/>
                                <a:gd name="T13" fmla="*/ 9 h 11"/>
                                <a:gd name="T14" fmla="*/ 9 w 9"/>
                                <a:gd name="T15" fmla="*/ 10 h 11"/>
                                <a:gd name="T16" fmla="*/ 9 w 9"/>
                                <a:gd name="T17" fmla="*/ 10 h 11"/>
                                <a:gd name="T18" fmla="*/ 9 w 9"/>
                                <a:gd name="T19" fmla="*/ 10 h 11"/>
                                <a:gd name="T20" fmla="*/ 9 w 9"/>
                                <a:gd name="T21" fmla="*/ 10 h 11"/>
                                <a:gd name="T22" fmla="*/ 8 w 9"/>
                                <a:gd name="T23" fmla="*/ 10 h 11"/>
                                <a:gd name="T24" fmla="*/ 8 w 9"/>
                                <a:gd name="T25" fmla="*/ 10 h 11"/>
                                <a:gd name="T26" fmla="*/ 8 w 9"/>
                                <a:gd name="T27" fmla="*/ 10 h 11"/>
                                <a:gd name="T28" fmla="*/ 8 w 9"/>
                                <a:gd name="T29" fmla="*/ 11 h 11"/>
                                <a:gd name="T30" fmla="*/ 8 w 9"/>
                                <a:gd name="T31" fmla="*/ 11 h 11"/>
                                <a:gd name="T32" fmla="*/ 8 w 9"/>
                                <a:gd name="T33" fmla="*/ 11 h 11"/>
                                <a:gd name="T34" fmla="*/ 8 w 9"/>
                                <a:gd name="T35" fmla="*/ 11 h 11"/>
                                <a:gd name="T36" fmla="*/ 8 w 9"/>
                                <a:gd name="T37" fmla="*/ 11 h 11"/>
                                <a:gd name="T38" fmla="*/ 8 w 9"/>
                                <a:gd name="T39" fmla="*/ 11 h 11"/>
                                <a:gd name="T40" fmla="*/ 8 w 9"/>
                                <a:gd name="T41" fmla="*/ 11 h 11"/>
                                <a:gd name="T42" fmla="*/ 8 w 9"/>
                                <a:gd name="T43" fmla="*/ 11 h 11"/>
                                <a:gd name="T44" fmla="*/ 7 w 9"/>
                                <a:gd name="T45" fmla="*/ 11 h 11"/>
                                <a:gd name="T46" fmla="*/ 7 w 9"/>
                                <a:gd name="T47" fmla="*/ 11 h 11"/>
                                <a:gd name="T48" fmla="*/ 7 w 9"/>
                                <a:gd name="T49" fmla="*/ 11 h 11"/>
                                <a:gd name="T50" fmla="*/ 7 w 9"/>
                                <a:gd name="T51" fmla="*/ 11 h 11"/>
                                <a:gd name="T52" fmla="*/ 7 w 9"/>
                                <a:gd name="T53" fmla="*/ 11 h 11"/>
                                <a:gd name="T54" fmla="*/ 7 w 9"/>
                                <a:gd name="T55" fmla="*/ 11 h 11"/>
                                <a:gd name="T56" fmla="*/ 7 w 9"/>
                                <a:gd name="T57" fmla="*/ 11 h 11"/>
                                <a:gd name="T58" fmla="*/ 7 w 9"/>
                                <a:gd name="T59" fmla="*/ 11 h 11"/>
                                <a:gd name="T60" fmla="*/ 6 w 9"/>
                                <a:gd name="T61" fmla="*/ 11 h 11"/>
                                <a:gd name="T62" fmla="*/ 6 w 9"/>
                                <a:gd name="T63" fmla="*/ 11 h 11"/>
                                <a:gd name="T64" fmla="*/ 6 w 9"/>
                                <a:gd name="T65" fmla="*/ 11 h 11"/>
                                <a:gd name="T66" fmla="*/ 6 w 9"/>
                                <a:gd name="T67" fmla="*/ 11 h 11"/>
                                <a:gd name="T68" fmla="*/ 6 w 9"/>
                                <a:gd name="T69" fmla="*/ 11 h 11"/>
                                <a:gd name="T70" fmla="*/ 6 w 9"/>
                                <a:gd name="T71" fmla="*/ 11 h 11"/>
                                <a:gd name="T72" fmla="*/ 5 w 9"/>
                                <a:gd name="T73" fmla="*/ 11 h 11"/>
                                <a:gd name="T74" fmla="*/ 5 w 9"/>
                                <a:gd name="T75" fmla="*/ 11 h 11"/>
                                <a:gd name="T76" fmla="*/ 5 w 9"/>
                                <a:gd name="T77" fmla="*/ 11 h 11"/>
                                <a:gd name="T78" fmla="*/ 5 w 9"/>
                                <a:gd name="T79" fmla="*/ 10 h 11"/>
                                <a:gd name="T80" fmla="*/ 4 w 9"/>
                                <a:gd name="T81" fmla="*/ 1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 h="11">
                                  <a:moveTo>
                                    <a:pt x="0" y="2"/>
                                  </a:moveTo>
                                  <a:lnTo>
                                    <a:pt x="4" y="0"/>
                                  </a:lnTo>
                                  <a:lnTo>
                                    <a:pt x="8" y="7"/>
                                  </a:lnTo>
                                  <a:lnTo>
                                    <a:pt x="9" y="8"/>
                                  </a:lnTo>
                                  <a:lnTo>
                                    <a:pt x="9" y="8"/>
                                  </a:lnTo>
                                  <a:lnTo>
                                    <a:pt x="9" y="8"/>
                                  </a:lnTo>
                                  <a:lnTo>
                                    <a:pt x="9" y="9"/>
                                  </a:lnTo>
                                  <a:lnTo>
                                    <a:pt x="9" y="9"/>
                                  </a:lnTo>
                                  <a:lnTo>
                                    <a:pt x="9" y="9"/>
                                  </a:lnTo>
                                  <a:lnTo>
                                    <a:pt x="9" y="9"/>
                                  </a:lnTo>
                                  <a:lnTo>
                                    <a:pt x="9" y="9"/>
                                  </a:lnTo>
                                  <a:lnTo>
                                    <a:pt x="9" y="9"/>
                                  </a:lnTo>
                                  <a:lnTo>
                                    <a:pt x="9" y="9"/>
                                  </a:lnTo>
                                  <a:lnTo>
                                    <a:pt x="9" y="9"/>
                                  </a:lnTo>
                                  <a:lnTo>
                                    <a:pt x="9" y="10"/>
                                  </a:lnTo>
                                  <a:lnTo>
                                    <a:pt x="9" y="10"/>
                                  </a:lnTo>
                                  <a:lnTo>
                                    <a:pt x="9" y="10"/>
                                  </a:lnTo>
                                  <a:lnTo>
                                    <a:pt x="9" y="10"/>
                                  </a:lnTo>
                                  <a:lnTo>
                                    <a:pt x="9" y="10"/>
                                  </a:lnTo>
                                  <a:lnTo>
                                    <a:pt x="9" y="10"/>
                                  </a:lnTo>
                                  <a:lnTo>
                                    <a:pt x="9" y="10"/>
                                  </a:lnTo>
                                  <a:lnTo>
                                    <a:pt x="9" y="10"/>
                                  </a:lnTo>
                                  <a:lnTo>
                                    <a:pt x="9" y="10"/>
                                  </a:lnTo>
                                  <a:lnTo>
                                    <a:pt x="8" y="10"/>
                                  </a:lnTo>
                                  <a:lnTo>
                                    <a:pt x="8" y="10"/>
                                  </a:lnTo>
                                  <a:lnTo>
                                    <a:pt x="8" y="10"/>
                                  </a:lnTo>
                                  <a:lnTo>
                                    <a:pt x="8" y="10"/>
                                  </a:lnTo>
                                  <a:lnTo>
                                    <a:pt x="8" y="10"/>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8"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6" y="11"/>
                                  </a:lnTo>
                                  <a:lnTo>
                                    <a:pt x="6" y="11"/>
                                  </a:lnTo>
                                  <a:lnTo>
                                    <a:pt x="6" y="11"/>
                                  </a:lnTo>
                                  <a:lnTo>
                                    <a:pt x="6" y="11"/>
                                  </a:lnTo>
                                  <a:lnTo>
                                    <a:pt x="6" y="11"/>
                                  </a:lnTo>
                                  <a:lnTo>
                                    <a:pt x="6" y="11"/>
                                  </a:lnTo>
                                  <a:lnTo>
                                    <a:pt x="5" y="11"/>
                                  </a:lnTo>
                                  <a:lnTo>
                                    <a:pt x="5" y="11"/>
                                  </a:lnTo>
                                  <a:lnTo>
                                    <a:pt x="5" y="11"/>
                                  </a:lnTo>
                                  <a:lnTo>
                                    <a:pt x="5" y="11"/>
                                  </a:lnTo>
                                  <a:lnTo>
                                    <a:pt x="5" y="11"/>
                                  </a:lnTo>
                                  <a:lnTo>
                                    <a:pt x="5" y="11"/>
                                  </a:lnTo>
                                  <a:lnTo>
                                    <a:pt x="5" y="11"/>
                                  </a:lnTo>
                                  <a:lnTo>
                                    <a:pt x="5" y="10"/>
                                  </a:lnTo>
                                  <a:lnTo>
                                    <a:pt x="4" y="10"/>
                                  </a:lnTo>
                                  <a:lnTo>
                                    <a:pt x="4" y="1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90" name="Freeform 3990"/>
                          <wps:cNvSpPr>
                            <a:spLocks/>
                          </wps:cNvSpPr>
                          <wps:spPr bwMode="auto">
                            <a:xfrm>
                              <a:off x="400" y="335"/>
                              <a:ext cx="9" cy="11"/>
                            </a:xfrm>
                            <a:custGeom>
                              <a:avLst/>
                              <a:gdLst>
                                <a:gd name="T0" fmla="*/ 9 w 9"/>
                                <a:gd name="T1" fmla="*/ 3 h 11"/>
                                <a:gd name="T2" fmla="*/ 4 w 9"/>
                                <a:gd name="T3" fmla="*/ 10 h 11"/>
                                <a:gd name="T4" fmla="*/ 3 w 9"/>
                                <a:gd name="T5" fmla="*/ 11 h 11"/>
                                <a:gd name="T6" fmla="*/ 3 w 9"/>
                                <a:gd name="T7" fmla="*/ 11 h 11"/>
                                <a:gd name="T8" fmla="*/ 3 w 9"/>
                                <a:gd name="T9" fmla="*/ 11 h 11"/>
                                <a:gd name="T10" fmla="*/ 3 w 9"/>
                                <a:gd name="T11" fmla="*/ 11 h 11"/>
                                <a:gd name="T12" fmla="*/ 2 w 9"/>
                                <a:gd name="T13" fmla="*/ 11 h 11"/>
                                <a:gd name="T14" fmla="*/ 2 w 9"/>
                                <a:gd name="T15" fmla="*/ 11 h 11"/>
                                <a:gd name="T16" fmla="*/ 2 w 9"/>
                                <a:gd name="T17" fmla="*/ 11 h 11"/>
                                <a:gd name="T18" fmla="*/ 2 w 9"/>
                                <a:gd name="T19" fmla="*/ 11 h 11"/>
                                <a:gd name="T20" fmla="*/ 2 w 9"/>
                                <a:gd name="T21" fmla="*/ 11 h 11"/>
                                <a:gd name="T22" fmla="*/ 2 w 9"/>
                                <a:gd name="T23" fmla="*/ 11 h 11"/>
                                <a:gd name="T24" fmla="*/ 1 w 9"/>
                                <a:gd name="T25" fmla="*/ 11 h 11"/>
                                <a:gd name="T26" fmla="*/ 1 w 9"/>
                                <a:gd name="T27" fmla="*/ 11 h 11"/>
                                <a:gd name="T28" fmla="*/ 1 w 9"/>
                                <a:gd name="T29" fmla="*/ 11 h 11"/>
                                <a:gd name="T30" fmla="*/ 1 w 9"/>
                                <a:gd name="T31" fmla="*/ 11 h 11"/>
                                <a:gd name="T32" fmla="*/ 1 w 9"/>
                                <a:gd name="T33" fmla="*/ 11 h 11"/>
                                <a:gd name="T34" fmla="*/ 1 w 9"/>
                                <a:gd name="T35" fmla="*/ 11 h 11"/>
                                <a:gd name="T36" fmla="*/ 1 w 9"/>
                                <a:gd name="T37" fmla="*/ 11 h 11"/>
                                <a:gd name="T38" fmla="*/ 1 w 9"/>
                                <a:gd name="T39" fmla="*/ 11 h 11"/>
                                <a:gd name="T40" fmla="*/ 0 w 9"/>
                                <a:gd name="T41" fmla="*/ 11 h 11"/>
                                <a:gd name="T42" fmla="*/ 0 w 9"/>
                                <a:gd name="T43" fmla="*/ 11 h 11"/>
                                <a:gd name="T44" fmla="*/ 0 w 9"/>
                                <a:gd name="T45" fmla="*/ 11 h 11"/>
                                <a:gd name="T46" fmla="*/ 0 w 9"/>
                                <a:gd name="T47" fmla="*/ 11 h 11"/>
                                <a:gd name="T48" fmla="*/ 0 w 9"/>
                                <a:gd name="T49" fmla="*/ 10 h 11"/>
                                <a:gd name="T50" fmla="*/ 0 w 9"/>
                                <a:gd name="T51" fmla="*/ 10 h 11"/>
                                <a:gd name="T52" fmla="*/ 0 w 9"/>
                                <a:gd name="T53" fmla="*/ 10 h 11"/>
                                <a:gd name="T54" fmla="*/ 0 w 9"/>
                                <a:gd name="T55" fmla="*/ 10 h 11"/>
                                <a:gd name="T56" fmla="*/ 0 w 9"/>
                                <a:gd name="T57" fmla="*/ 10 h 11"/>
                                <a:gd name="T58" fmla="*/ 0 w 9"/>
                                <a:gd name="T59" fmla="*/ 10 h 11"/>
                                <a:gd name="T60" fmla="*/ 0 w 9"/>
                                <a:gd name="T61" fmla="*/ 10 h 11"/>
                                <a:gd name="T62" fmla="*/ 0 w 9"/>
                                <a:gd name="T63" fmla="*/ 9 h 11"/>
                                <a:gd name="T64" fmla="*/ 0 w 9"/>
                                <a:gd name="T65" fmla="*/ 9 h 11"/>
                                <a:gd name="T66" fmla="*/ 0 w 9"/>
                                <a:gd name="T67" fmla="*/ 9 h 11"/>
                                <a:gd name="T68" fmla="*/ 0 w 9"/>
                                <a:gd name="T69" fmla="*/ 9 h 11"/>
                                <a:gd name="T70" fmla="*/ 0 w 9"/>
                                <a:gd name="T71" fmla="*/ 9 h 11"/>
                                <a:gd name="T72" fmla="*/ 0 w 9"/>
                                <a:gd name="T73" fmla="*/ 9 h 11"/>
                                <a:gd name="T74" fmla="*/ 0 w 9"/>
                                <a:gd name="T75" fmla="*/ 8 h 11"/>
                                <a:gd name="T76" fmla="*/ 0 w 9"/>
                                <a:gd name="T77" fmla="*/ 8 h 11"/>
                                <a:gd name="T78" fmla="*/ 0 w 9"/>
                                <a:gd name="T79" fmla="*/ 8 h 11"/>
                                <a:gd name="T80" fmla="*/ 0 w 9"/>
                                <a:gd name="T81" fmla="*/ 7 h 11"/>
                                <a:gd name="T82" fmla="*/ 6 w 9"/>
                                <a:gd name="T83"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 h="11">
                                  <a:moveTo>
                                    <a:pt x="6" y="0"/>
                                  </a:moveTo>
                                  <a:lnTo>
                                    <a:pt x="9" y="3"/>
                                  </a:lnTo>
                                  <a:lnTo>
                                    <a:pt x="4" y="10"/>
                                  </a:lnTo>
                                  <a:lnTo>
                                    <a:pt x="4" y="10"/>
                                  </a:lnTo>
                                  <a:lnTo>
                                    <a:pt x="4"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0" y="8"/>
                                  </a:lnTo>
                                  <a:lnTo>
                                    <a:pt x="0" y="8"/>
                                  </a:lnTo>
                                  <a:lnTo>
                                    <a:pt x="0" y="8"/>
                                  </a:lnTo>
                                  <a:lnTo>
                                    <a:pt x="0" y="8"/>
                                  </a:lnTo>
                                  <a:lnTo>
                                    <a:pt x="0" y="7"/>
                                  </a:lnTo>
                                  <a:lnTo>
                                    <a:pt x="0" y="7"/>
                                  </a:lnTo>
                                  <a:lnTo>
                                    <a:pt x="0" y="7"/>
                                  </a:lnTo>
                                  <a:lnTo>
                                    <a:pt x="6"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91" name="Freeform 3991"/>
                          <wps:cNvSpPr>
                            <a:spLocks/>
                          </wps:cNvSpPr>
                          <wps:spPr bwMode="auto">
                            <a:xfrm>
                              <a:off x="400" y="335"/>
                              <a:ext cx="9" cy="11"/>
                            </a:xfrm>
                            <a:custGeom>
                              <a:avLst/>
                              <a:gdLst>
                                <a:gd name="T0" fmla="*/ 9 w 9"/>
                                <a:gd name="T1" fmla="*/ 3 h 11"/>
                                <a:gd name="T2" fmla="*/ 4 w 9"/>
                                <a:gd name="T3" fmla="*/ 10 h 11"/>
                                <a:gd name="T4" fmla="*/ 3 w 9"/>
                                <a:gd name="T5" fmla="*/ 11 h 11"/>
                                <a:gd name="T6" fmla="*/ 3 w 9"/>
                                <a:gd name="T7" fmla="*/ 11 h 11"/>
                                <a:gd name="T8" fmla="*/ 3 w 9"/>
                                <a:gd name="T9" fmla="*/ 11 h 11"/>
                                <a:gd name="T10" fmla="*/ 3 w 9"/>
                                <a:gd name="T11" fmla="*/ 11 h 11"/>
                                <a:gd name="T12" fmla="*/ 2 w 9"/>
                                <a:gd name="T13" fmla="*/ 11 h 11"/>
                                <a:gd name="T14" fmla="*/ 2 w 9"/>
                                <a:gd name="T15" fmla="*/ 11 h 11"/>
                                <a:gd name="T16" fmla="*/ 2 w 9"/>
                                <a:gd name="T17" fmla="*/ 11 h 11"/>
                                <a:gd name="T18" fmla="*/ 2 w 9"/>
                                <a:gd name="T19" fmla="*/ 11 h 11"/>
                                <a:gd name="T20" fmla="*/ 2 w 9"/>
                                <a:gd name="T21" fmla="*/ 11 h 11"/>
                                <a:gd name="T22" fmla="*/ 2 w 9"/>
                                <a:gd name="T23" fmla="*/ 11 h 11"/>
                                <a:gd name="T24" fmla="*/ 1 w 9"/>
                                <a:gd name="T25" fmla="*/ 11 h 11"/>
                                <a:gd name="T26" fmla="*/ 1 w 9"/>
                                <a:gd name="T27" fmla="*/ 11 h 11"/>
                                <a:gd name="T28" fmla="*/ 1 w 9"/>
                                <a:gd name="T29" fmla="*/ 11 h 11"/>
                                <a:gd name="T30" fmla="*/ 1 w 9"/>
                                <a:gd name="T31" fmla="*/ 11 h 11"/>
                                <a:gd name="T32" fmla="*/ 1 w 9"/>
                                <a:gd name="T33" fmla="*/ 11 h 11"/>
                                <a:gd name="T34" fmla="*/ 1 w 9"/>
                                <a:gd name="T35" fmla="*/ 11 h 11"/>
                                <a:gd name="T36" fmla="*/ 1 w 9"/>
                                <a:gd name="T37" fmla="*/ 11 h 11"/>
                                <a:gd name="T38" fmla="*/ 1 w 9"/>
                                <a:gd name="T39" fmla="*/ 11 h 11"/>
                                <a:gd name="T40" fmla="*/ 0 w 9"/>
                                <a:gd name="T41" fmla="*/ 11 h 11"/>
                                <a:gd name="T42" fmla="*/ 0 w 9"/>
                                <a:gd name="T43" fmla="*/ 11 h 11"/>
                                <a:gd name="T44" fmla="*/ 0 w 9"/>
                                <a:gd name="T45" fmla="*/ 11 h 11"/>
                                <a:gd name="T46" fmla="*/ 0 w 9"/>
                                <a:gd name="T47" fmla="*/ 11 h 11"/>
                                <a:gd name="T48" fmla="*/ 0 w 9"/>
                                <a:gd name="T49" fmla="*/ 10 h 11"/>
                                <a:gd name="T50" fmla="*/ 0 w 9"/>
                                <a:gd name="T51" fmla="*/ 10 h 11"/>
                                <a:gd name="T52" fmla="*/ 0 w 9"/>
                                <a:gd name="T53" fmla="*/ 10 h 11"/>
                                <a:gd name="T54" fmla="*/ 0 w 9"/>
                                <a:gd name="T55" fmla="*/ 10 h 11"/>
                                <a:gd name="T56" fmla="*/ 0 w 9"/>
                                <a:gd name="T57" fmla="*/ 10 h 11"/>
                                <a:gd name="T58" fmla="*/ 0 w 9"/>
                                <a:gd name="T59" fmla="*/ 10 h 11"/>
                                <a:gd name="T60" fmla="*/ 0 w 9"/>
                                <a:gd name="T61" fmla="*/ 10 h 11"/>
                                <a:gd name="T62" fmla="*/ 0 w 9"/>
                                <a:gd name="T63" fmla="*/ 9 h 11"/>
                                <a:gd name="T64" fmla="*/ 0 w 9"/>
                                <a:gd name="T65" fmla="*/ 9 h 11"/>
                                <a:gd name="T66" fmla="*/ 0 w 9"/>
                                <a:gd name="T67" fmla="*/ 9 h 11"/>
                                <a:gd name="T68" fmla="*/ 0 w 9"/>
                                <a:gd name="T69" fmla="*/ 9 h 11"/>
                                <a:gd name="T70" fmla="*/ 0 w 9"/>
                                <a:gd name="T71" fmla="*/ 9 h 11"/>
                                <a:gd name="T72" fmla="*/ 0 w 9"/>
                                <a:gd name="T73" fmla="*/ 9 h 11"/>
                                <a:gd name="T74" fmla="*/ 0 w 9"/>
                                <a:gd name="T75" fmla="*/ 8 h 11"/>
                                <a:gd name="T76" fmla="*/ 0 w 9"/>
                                <a:gd name="T77" fmla="*/ 8 h 11"/>
                                <a:gd name="T78" fmla="*/ 0 w 9"/>
                                <a:gd name="T79" fmla="*/ 8 h 11"/>
                                <a:gd name="T80" fmla="*/ 0 w 9"/>
                                <a:gd name="T81" fmla="*/ 7 h 11"/>
                                <a:gd name="T82" fmla="*/ 6 w 9"/>
                                <a:gd name="T83"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 h="11">
                                  <a:moveTo>
                                    <a:pt x="6" y="0"/>
                                  </a:moveTo>
                                  <a:lnTo>
                                    <a:pt x="9" y="3"/>
                                  </a:lnTo>
                                  <a:lnTo>
                                    <a:pt x="4" y="10"/>
                                  </a:lnTo>
                                  <a:lnTo>
                                    <a:pt x="4" y="10"/>
                                  </a:lnTo>
                                  <a:lnTo>
                                    <a:pt x="4"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0" y="8"/>
                                  </a:lnTo>
                                  <a:lnTo>
                                    <a:pt x="0" y="8"/>
                                  </a:lnTo>
                                  <a:lnTo>
                                    <a:pt x="0" y="8"/>
                                  </a:lnTo>
                                  <a:lnTo>
                                    <a:pt x="0" y="8"/>
                                  </a:lnTo>
                                  <a:lnTo>
                                    <a:pt x="0" y="7"/>
                                  </a:lnTo>
                                  <a:lnTo>
                                    <a:pt x="0" y="7"/>
                                  </a:lnTo>
                                  <a:lnTo>
                                    <a:pt x="0" y="7"/>
                                  </a:lnTo>
                                  <a:lnTo>
                                    <a:pt x="6"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92" name="Oval 3992"/>
                          <wps:cNvSpPr>
                            <a:spLocks noChangeArrowheads="1"/>
                          </wps:cNvSpPr>
                          <wps:spPr bwMode="auto">
                            <a:xfrm>
                              <a:off x="396" y="308"/>
                              <a:ext cx="40" cy="38"/>
                            </a:xfrm>
                            <a:prstGeom prst="ellipse">
                              <a:avLst/>
                            </a:prstGeom>
                            <a:solidFill>
                              <a:srgbClr val="BFBFBF"/>
                            </a:solidFill>
                            <a:ln w="0">
                              <a:solidFill>
                                <a:srgbClr val="000000"/>
                              </a:solidFill>
                              <a:prstDash val="solid"/>
                              <a:round/>
                              <a:headEnd/>
                              <a:tailEnd/>
                            </a:ln>
                          </wps:spPr>
                          <wps:bodyPr/>
                        </wps:wsp>
                        <wps:wsp>
                          <wps:cNvPr id="3993" name="Oval 3993"/>
                          <wps:cNvSpPr>
                            <a:spLocks noChangeArrowheads="1"/>
                          </wps:cNvSpPr>
                          <wps:spPr bwMode="auto">
                            <a:xfrm>
                              <a:off x="396" y="308"/>
                              <a:ext cx="40" cy="38"/>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94" name="Freeform 3994"/>
                          <wps:cNvSpPr>
                            <a:spLocks/>
                          </wps:cNvSpPr>
                          <wps:spPr bwMode="auto">
                            <a:xfrm>
                              <a:off x="393" y="296"/>
                              <a:ext cx="46" cy="19"/>
                            </a:xfrm>
                            <a:custGeom>
                              <a:avLst/>
                              <a:gdLst>
                                <a:gd name="T0" fmla="*/ 7 w 46"/>
                                <a:gd name="T1" fmla="*/ 4 h 19"/>
                                <a:gd name="T2" fmla="*/ 11 w 46"/>
                                <a:gd name="T3" fmla="*/ 2 h 19"/>
                                <a:gd name="T4" fmla="*/ 15 w 46"/>
                                <a:gd name="T5" fmla="*/ 1 h 19"/>
                                <a:gd name="T6" fmla="*/ 19 w 46"/>
                                <a:gd name="T7" fmla="*/ 0 h 19"/>
                                <a:gd name="T8" fmla="*/ 23 w 46"/>
                                <a:gd name="T9" fmla="*/ 0 h 19"/>
                                <a:gd name="T10" fmla="*/ 27 w 46"/>
                                <a:gd name="T11" fmla="*/ 0 h 19"/>
                                <a:gd name="T12" fmla="*/ 31 w 46"/>
                                <a:gd name="T13" fmla="*/ 1 h 19"/>
                                <a:gd name="T14" fmla="*/ 35 w 46"/>
                                <a:gd name="T15" fmla="*/ 2 h 19"/>
                                <a:gd name="T16" fmla="*/ 39 w 46"/>
                                <a:gd name="T17" fmla="*/ 4 h 19"/>
                                <a:gd name="T18" fmla="*/ 42 w 46"/>
                                <a:gd name="T19" fmla="*/ 6 h 19"/>
                                <a:gd name="T20" fmla="*/ 44 w 46"/>
                                <a:gd name="T21" fmla="*/ 7 h 19"/>
                                <a:gd name="T22" fmla="*/ 45 w 46"/>
                                <a:gd name="T23" fmla="*/ 8 h 19"/>
                                <a:gd name="T24" fmla="*/ 46 w 46"/>
                                <a:gd name="T25" fmla="*/ 10 h 19"/>
                                <a:gd name="T26" fmla="*/ 46 w 46"/>
                                <a:gd name="T27" fmla="*/ 11 h 19"/>
                                <a:gd name="T28" fmla="*/ 46 w 46"/>
                                <a:gd name="T29" fmla="*/ 13 h 19"/>
                                <a:gd name="T30" fmla="*/ 46 w 46"/>
                                <a:gd name="T31" fmla="*/ 14 h 19"/>
                                <a:gd name="T32" fmla="*/ 44 w 46"/>
                                <a:gd name="T33" fmla="*/ 15 h 19"/>
                                <a:gd name="T34" fmla="*/ 43 w 46"/>
                                <a:gd name="T35" fmla="*/ 16 h 19"/>
                                <a:gd name="T36" fmla="*/ 41 w 46"/>
                                <a:gd name="T37" fmla="*/ 17 h 19"/>
                                <a:gd name="T38" fmla="*/ 39 w 46"/>
                                <a:gd name="T39" fmla="*/ 19 h 19"/>
                                <a:gd name="T40" fmla="*/ 38 w 46"/>
                                <a:gd name="T41" fmla="*/ 18 h 19"/>
                                <a:gd name="T42" fmla="*/ 37 w 46"/>
                                <a:gd name="T43" fmla="*/ 18 h 19"/>
                                <a:gd name="T44" fmla="*/ 36 w 46"/>
                                <a:gd name="T45" fmla="*/ 18 h 19"/>
                                <a:gd name="T46" fmla="*/ 36 w 46"/>
                                <a:gd name="T47" fmla="*/ 18 h 19"/>
                                <a:gd name="T48" fmla="*/ 35 w 46"/>
                                <a:gd name="T49" fmla="*/ 18 h 19"/>
                                <a:gd name="T50" fmla="*/ 34 w 46"/>
                                <a:gd name="T51" fmla="*/ 17 h 19"/>
                                <a:gd name="T52" fmla="*/ 33 w 46"/>
                                <a:gd name="T53" fmla="*/ 17 h 19"/>
                                <a:gd name="T54" fmla="*/ 33 w 46"/>
                                <a:gd name="T55" fmla="*/ 16 h 19"/>
                                <a:gd name="T56" fmla="*/ 32 w 46"/>
                                <a:gd name="T57" fmla="*/ 16 h 19"/>
                                <a:gd name="T58" fmla="*/ 32 w 46"/>
                                <a:gd name="T59" fmla="*/ 15 h 19"/>
                                <a:gd name="T60" fmla="*/ 30 w 46"/>
                                <a:gd name="T61" fmla="*/ 15 h 19"/>
                                <a:gd name="T62" fmla="*/ 28 w 46"/>
                                <a:gd name="T63" fmla="*/ 14 h 19"/>
                                <a:gd name="T64" fmla="*/ 27 w 46"/>
                                <a:gd name="T65" fmla="*/ 14 h 19"/>
                                <a:gd name="T66" fmla="*/ 25 w 46"/>
                                <a:gd name="T67" fmla="*/ 14 h 19"/>
                                <a:gd name="T68" fmla="*/ 23 w 46"/>
                                <a:gd name="T69" fmla="*/ 14 h 19"/>
                                <a:gd name="T70" fmla="*/ 21 w 46"/>
                                <a:gd name="T71" fmla="*/ 14 h 19"/>
                                <a:gd name="T72" fmla="*/ 20 w 46"/>
                                <a:gd name="T73" fmla="*/ 14 h 19"/>
                                <a:gd name="T74" fmla="*/ 18 w 46"/>
                                <a:gd name="T75" fmla="*/ 14 h 19"/>
                                <a:gd name="T76" fmla="*/ 16 w 46"/>
                                <a:gd name="T77" fmla="*/ 15 h 19"/>
                                <a:gd name="T78" fmla="*/ 15 w 46"/>
                                <a:gd name="T79" fmla="*/ 16 h 19"/>
                                <a:gd name="T80" fmla="*/ 14 w 46"/>
                                <a:gd name="T81" fmla="*/ 16 h 19"/>
                                <a:gd name="T82" fmla="*/ 13 w 46"/>
                                <a:gd name="T83" fmla="*/ 17 h 19"/>
                                <a:gd name="T84" fmla="*/ 12 w 46"/>
                                <a:gd name="T85" fmla="*/ 17 h 19"/>
                                <a:gd name="T86" fmla="*/ 12 w 46"/>
                                <a:gd name="T87" fmla="*/ 17 h 19"/>
                                <a:gd name="T88" fmla="*/ 11 w 46"/>
                                <a:gd name="T89" fmla="*/ 18 h 19"/>
                                <a:gd name="T90" fmla="*/ 10 w 46"/>
                                <a:gd name="T91" fmla="*/ 18 h 19"/>
                                <a:gd name="T92" fmla="*/ 9 w 46"/>
                                <a:gd name="T93" fmla="*/ 18 h 19"/>
                                <a:gd name="T94" fmla="*/ 8 w 46"/>
                                <a:gd name="T95" fmla="*/ 18 h 19"/>
                                <a:gd name="T96" fmla="*/ 7 w 46"/>
                                <a:gd name="T97" fmla="*/ 18 h 19"/>
                                <a:gd name="T98" fmla="*/ 6 w 46"/>
                                <a:gd name="T99" fmla="*/ 18 h 19"/>
                                <a:gd name="T100" fmla="*/ 4 w 46"/>
                                <a:gd name="T101" fmla="*/ 17 h 19"/>
                                <a:gd name="T102" fmla="*/ 2 w 46"/>
                                <a:gd name="T103" fmla="*/ 16 h 19"/>
                                <a:gd name="T104" fmla="*/ 1 w 46"/>
                                <a:gd name="T105" fmla="*/ 15 h 19"/>
                                <a:gd name="T106" fmla="*/ 1 w 46"/>
                                <a:gd name="T107" fmla="*/ 14 h 19"/>
                                <a:gd name="T108" fmla="*/ 0 w 46"/>
                                <a:gd name="T109" fmla="*/ 13 h 19"/>
                                <a:gd name="T110" fmla="*/ 0 w 46"/>
                                <a:gd name="T111" fmla="*/ 11 h 19"/>
                                <a:gd name="T112" fmla="*/ 1 w 46"/>
                                <a:gd name="T113" fmla="*/ 10 h 19"/>
                                <a:gd name="T114" fmla="*/ 1 w 46"/>
                                <a:gd name="T115" fmla="*/ 8 h 19"/>
                                <a:gd name="T116" fmla="*/ 3 w 46"/>
                                <a:gd name="T117" fmla="*/ 7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9">
                                  <a:moveTo>
                                    <a:pt x="4" y="6"/>
                                  </a:moveTo>
                                  <a:lnTo>
                                    <a:pt x="4" y="5"/>
                                  </a:lnTo>
                                  <a:lnTo>
                                    <a:pt x="4" y="5"/>
                                  </a:lnTo>
                                  <a:lnTo>
                                    <a:pt x="5" y="5"/>
                                  </a:lnTo>
                                  <a:lnTo>
                                    <a:pt x="5" y="5"/>
                                  </a:lnTo>
                                  <a:lnTo>
                                    <a:pt x="6" y="5"/>
                                  </a:lnTo>
                                  <a:lnTo>
                                    <a:pt x="6" y="4"/>
                                  </a:lnTo>
                                  <a:lnTo>
                                    <a:pt x="6" y="4"/>
                                  </a:lnTo>
                                  <a:lnTo>
                                    <a:pt x="7" y="4"/>
                                  </a:lnTo>
                                  <a:lnTo>
                                    <a:pt x="7" y="4"/>
                                  </a:lnTo>
                                  <a:lnTo>
                                    <a:pt x="8" y="4"/>
                                  </a:lnTo>
                                  <a:lnTo>
                                    <a:pt x="8" y="3"/>
                                  </a:lnTo>
                                  <a:lnTo>
                                    <a:pt x="8" y="3"/>
                                  </a:lnTo>
                                  <a:lnTo>
                                    <a:pt x="9" y="3"/>
                                  </a:lnTo>
                                  <a:lnTo>
                                    <a:pt x="9" y="3"/>
                                  </a:lnTo>
                                  <a:lnTo>
                                    <a:pt x="10" y="3"/>
                                  </a:lnTo>
                                  <a:lnTo>
                                    <a:pt x="10" y="3"/>
                                  </a:lnTo>
                                  <a:lnTo>
                                    <a:pt x="10" y="3"/>
                                  </a:lnTo>
                                  <a:lnTo>
                                    <a:pt x="11" y="2"/>
                                  </a:lnTo>
                                  <a:lnTo>
                                    <a:pt x="11" y="2"/>
                                  </a:lnTo>
                                  <a:lnTo>
                                    <a:pt x="12" y="2"/>
                                  </a:lnTo>
                                  <a:lnTo>
                                    <a:pt x="12" y="2"/>
                                  </a:lnTo>
                                  <a:lnTo>
                                    <a:pt x="12" y="2"/>
                                  </a:lnTo>
                                  <a:lnTo>
                                    <a:pt x="13" y="2"/>
                                  </a:lnTo>
                                  <a:lnTo>
                                    <a:pt x="13" y="2"/>
                                  </a:lnTo>
                                  <a:lnTo>
                                    <a:pt x="14" y="1"/>
                                  </a:lnTo>
                                  <a:lnTo>
                                    <a:pt x="14" y="1"/>
                                  </a:lnTo>
                                  <a:lnTo>
                                    <a:pt x="14" y="1"/>
                                  </a:lnTo>
                                  <a:lnTo>
                                    <a:pt x="15" y="1"/>
                                  </a:lnTo>
                                  <a:lnTo>
                                    <a:pt x="15" y="1"/>
                                  </a:lnTo>
                                  <a:lnTo>
                                    <a:pt x="16" y="1"/>
                                  </a:lnTo>
                                  <a:lnTo>
                                    <a:pt x="16" y="1"/>
                                  </a:lnTo>
                                  <a:lnTo>
                                    <a:pt x="16" y="1"/>
                                  </a:lnTo>
                                  <a:lnTo>
                                    <a:pt x="17" y="1"/>
                                  </a:lnTo>
                                  <a:lnTo>
                                    <a:pt x="17" y="1"/>
                                  </a:lnTo>
                                  <a:lnTo>
                                    <a:pt x="18" y="1"/>
                                  </a:lnTo>
                                  <a:lnTo>
                                    <a:pt x="18" y="1"/>
                                  </a:lnTo>
                                  <a:lnTo>
                                    <a:pt x="18" y="0"/>
                                  </a:lnTo>
                                  <a:lnTo>
                                    <a:pt x="19" y="0"/>
                                  </a:lnTo>
                                  <a:lnTo>
                                    <a:pt x="19" y="0"/>
                                  </a:lnTo>
                                  <a:lnTo>
                                    <a:pt x="20" y="0"/>
                                  </a:lnTo>
                                  <a:lnTo>
                                    <a:pt x="20" y="0"/>
                                  </a:lnTo>
                                  <a:lnTo>
                                    <a:pt x="20" y="0"/>
                                  </a:lnTo>
                                  <a:lnTo>
                                    <a:pt x="21" y="0"/>
                                  </a:lnTo>
                                  <a:lnTo>
                                    <a:pt x="21" y="0"/>
                                  </a:lnTo>
                                  <a:lnTo>
                                    <a:pt x="22" y="0"/>
                                  </a:lnTo>
                                  <a:lnTo>
                                    <a:pt x="22" y="0"/>
                                  </a:lnTo>
                                  <a:lnTo>
                                    <a:pt x="22" y="0"/>
                                  </a:lnTo>
                                  <a:lnTo>
                                    <a:pt x="23" y="0"/>
                                  </a:lnTo>
                                  <a:lnTo>
                                    <a:pt x="23" y="0"/>
                                  </a:lnTo>
                                  <a:lnTo>
                                    <a:pt x="23" y="0"/>
                                  </a:lnTo>
                                  <a:lnTo>
                                    <a:pt x="24" y="0"/>
                                  </a:lnTo>
                                  <a:lnTo>
                                    <a:pt x="24" y="0"/>
                                  </a:lnTo>
                                  <a:lnTo>
                                    <a:pt x="25" y="0"/>
                                  </a:lnTo>
                                  <a:lnTo>
                                    <a:pt x="25" y="0"/>
                                  </a:lnTo>
                                  <a:lnTo>
                                    <a:pt x="25" y="0"/>
                                  </a:lnTo>
                                  <a:lnTo>
                                    <a:pt x="26" y="0"/>
                                  </a:lnTo>
                                  <a:lnTo>
                                    <a:pt x="26" y="0"/>
                                  </a:lnTo>
                                  <a:lnTo>
                                    <a:pt x="27" y="0"/>
                                  </a:lnTo>
                                  <a:lnTo>
                                    <a:pt x="27" y="0"/>
                                  </a:lnTo>
                                  <a:lnTo>
                                    <a:pt x="27" y="0"/>
                                  </a:lnTo>
                                  <a:lnTo>
                                    <a:pt x="28" y="0"/>
                                  </a:lnTo>
                                  <a:lnTo>
                                    <a:pt x="28" y="0"/>
                                  </a:lnTo>
                                  <a:lnTo>
                                    <a:pt x="29" y="1"/>
                                  </a:lnTo>
                                  <a:lnTo>
                                    <a:pt x="29" y="1"/>
                                  </a:lnTo>
                                  <a:lnTo>
                                    <a:pt x="29" y="1"/>
                                  </a:lnTo>
                                  <a:lnTo>
                                    <a:pt x="30" y="1"/>
                                  </a:lnTo>
                                  <a:lnTo>
                                    <a:pt x="30" y="1"/>
                                  </a:lnTo>
                                  <a:lnTo>
                                    <a:pt x="31" y="1"/>
                                  </a:lnTo>
                                  <a:lnTo>
                                    <a:pt x="31" y="1"/>
                                  </a:lnTo>
                                  <a:lnTo>
                                    <a:pt x="31" y="1"/>
                                  </a:lnTo>
                                  <a:lnTo>
                                    <a:pt x="32" y="1"/>
                                  </a:lnTo>
                                  <a:lnTo>
                                    <a:pt x="32" y="1"/>
                                  </a:lnTo>
                                  <a:lnTo>
                                    <a:pt x="32" y="1"/>
                                  </a:lnTo>
                                  <a:lnTo>
                                    <a:pt x="33" y="1"/>
                                  </a:lnTo>
                                  <a:lnTo>
                                    <a:pt x="33" y="2"/>
                                  </a:lnTo>
                                  <a:lnTo>
                                    <a:pt x="34" y="2"/>
                                  </a:lnTo>
                                  <a:lnTo>
                                    <a:pt x="34" y="2"/>
                                  </a:lnTo>
                                  <a:lnTo>
                                    <a:pt x="34" y="2"/>
                                  </a:lnTo>
                                  <a:lnTo>
                                    <a:pt x="35" y="2"/>
                                  </a:lnTo>
                                  <a:lnTo>
                                    <a:pt x="35" y="2"/>
                                  </a:lnTo>
                                  <a:lnTo>
                                    <a:pt x="36" y="2"/>
                                  </a:lnTo>
                                  <a:lnTo>
                                    <a:pt x="36" y="3"/>
                                  </a:lnTo>
                                  <a:lnTo>
                                    <a:pt x="36" y="3"/>
                                  </a:lnTo>
                                  <a:lnTo>
                                    <a:pt x="37" y="3"/>
                                  </a:lnTo>
                                  <a:lnTo>
                                    <a:pt x="37" y="3"/>
                                  </a:lnTo>
                                  <a:lnTo>
                                    <a:pt x="38" y="3"/>
                                  </a:lnTo>
                                  <a:lnTo>
                                    <a:pt x="38" y="3"/>
                                  </a:lnTo>
                                  <a:lnTo>
                                    <a:pt x="38" y="3"/>
                                  </a:lnTo>
                                  <a:lnTo>
                                    <a:pt x="39" y="4"/>
                                  </a:lnTo>
                                  <a:lnTo>
                                    <a:pt x="39" y="4"/>
                                  </a:lnTo>
                                  <a:lnTo>
                                    <a:pt x="39" y="4"/>
                                  </a:lnTo>
                                  <a:lnTo>
                                    <a:pt x="40" y="4"/>
                                  </a:lnTo>
                                  <a:lnTo>
                                    <a:pt x="40" y="4"/>
                                  </a:lnTo>
                                  <a:lnTo>
                                    <a:pt x="41" y="5"/>
                                  </a:lnTo>
                                  <a:lnTo>
                                    <a:pt x="41" y="5"/>
                                  </a:lnTo>
                                  <a:lnTo>
                                    <a:pt x="41" y="5"/>
                                  </a:lnTo>
                                  <a:lnTo>
                                    <a:pt x="42" y="5"/>
                                  </a:lnTo>
                                  <a:lnTo>
                                    <a:pt x="42" y="5"/>
                                  </a:lnTo>
                                  <a:lnTo>
                                    <a:pt x="42" y="6"/>
                                  </a:lnTo>
                                  <a:lnTo>
                                    <a:pt x="42" y="6"/>
                                  </a:lnTo>
                                  <a:lnTo>
                                    <a:pt x="43" y="6"/>
                                  </a:lnTo>
                                  <a:lnTo>
                                    <a:pt x="43" y="6"/>
                                  </a:lnTo>
                                  <a:lnTo>
                                    <a:pt x="43" y="6"/>
                                  </a:lnTo>
                                  <a:lnTo>
                                    <a:pt x="43" y="6"/>
                                  </a:lnTo>
                                  <a:lnTo>
                                    <a:pt x="43" y="6"/>
                                  </a:lnTo>
                                  <a:lnTo>
                                    <a:pt x="43" y="7"/>
                                  </a:lnTo>
                                  <a:lnTo>
                                    <a:pt x="44" y="7"/>
                                  </a:lnTo>
                                  <a:lnTo>
                                    <a:pt x="44" y="7"/>
                                  </a:lnTo>
                                  <a:lnTo>
                                    <a:pt x="44" y="7"/>
                                  </a:lnTo>
                                  <a:lnTo>
                                    <a:pt x="44" y="7"/>
                                  </a:lnTo>
                                  <a:lnTo>
                                    <a:pt x="44" y="7"/>
                                  </a:lnTo>
                                  <a:lnTo>
                                    <a:pt x="44" y="7"/>
                                  </a:lnTo>
                                  <a:lnTo>
                                    <a:pt x="44" y="8"/>
                                  </a:lnTo>
                                  <a:lnTo>
                                    <a:pt x="45" y="8"/>
                                  </a:lnTo>
                                  <a:lnTo>
                                    <a:pt x="45" y="8"/>
                                  </a:lnTo>
                                  <a:lnTo>
                                    <a:pt x="45" y="8"/>
                                  </a:lnTo>
                                  <a:lnTo>
                                    <a:pt x="45" y="8"/>
                                  </a:lnTo>
                                  <a:lnTo>
                                    <a:pt x="45" y="8"/>
                                  </a:lnTo>
                                  <a:lnTo>
                                    <a:pt x="45" y="8"/>
                                  </a:lnTo>
                                  <a:lnTo>
                                    <a:pt x="45" y="9"/>
                                  </a:lnTo>
                                  <a:lnTo>
                                    <a:pt x="45" y="9"/>
                                  </a:lnTo>
                                  <a:lnTo>
                                    <a:pt x="45" y="9"/>
                                  </a:lnTo>
                                  <a:lnTo>
                                    <a:pt x="45" y="9"/>
                                  </a:lnTo>
                                  <a:lnTo>
                                    <a:pt x="46" y="9"/>
                                  </a:lnTo>
                                  <a:lnTo>
                                    <a:pt x="46" y="9"/>
                                  </a:lnTo>
                                  <a:lnTo>
                                    <a:pt x="46" y="9"/>
                                  </a:lnTo>
                                  <a:lnTo>
                                    <a:pt x="46" y="10"/>
                                  </a:lnTo>
                                  <a:lnTo>
                                    <a:pt x="46" y="10"/>
                                  </a:lnTo>
                                  <a:lnTo>
                                    <a:pt x="46" y="10"/>
                                  </a:lnTo>
                                  <a:lnTo>
                                    <a:pt x="46" y="10"/>
                                  </a:lnTo>
                                  <a:lnTo>
                                    <a:pt x="46" y="10"/>
                                  </a:lnTo>
                                  <a:lnTo>
                                    <a:pt x="46" y="10"/>
                                  </a:lnTo>
                                  <a:lnTo>
                                    <a:pt x="46" y="10"/>
                                  </a:lnTo>
                                  <a:lnTo>
                                    <a:pt x="46" y="11"/>
                                  </a:lnTo>
                                  <a:lnTo>
                                    <a:pt x="46" y="11"/>
                                  </a:lnTo>
                                  <a:lnTo>
                                    <a:pt x="46" y="11"/>
                                  </a:lnTo>
                                  <a:lnTo>
                                    <a:pt x="46" y="11"/>
                                  </a:lnTo>
                                  <a:lnTo>
                                    <a:pt x="46" y="11"/>
                                  </a:lnTo>
                                  <a:lnTo>
                                    <a:pt x="46" y="11"/>
                                  </a:lnTo>
                                  <a:lnTo>
                                    <a:pt x="46" y="11"/>
                                  </a:lnTo>
                                  <a:lnTo>
                                    <a:pt x="46" y="12"/>
                                  </a:lnTo>
                                  <a:lnTo>
                                    <a:pt x="46" y="12"/>
                                  </a:lnTo>
                                  <a:lnTo>
                                    <a:pt x="46" y="12"/>
                                  </a:lnTo>
                                  <a:lnTo>
                                    <a:pt x="46" y="12"/>
                                  </a:lnTo>
                                  <a:lnTo>
                                    <a:pt x="46" y="12"/>
                                  </a:lnTo>
                                  <a:lnTo>
                                    <a:pt x="46" y="12"/>
                                  </a:lnTo>
                                  <a:lnTo>
                                    <a:pt x="46" y="12"/>
                                  </a:lnTo>
                                  <a:lnTo>
                                    <a:pt x="46" y="12"/>
                                  </a:lnTo>
                                  <a:lnTo>
                                    <a:pt x="46" y="13"/>
                                  </a:lnTo>
                                  <a:lnTo>
                                    <a:pt x="46" y="13"/>
                                  </a:lnTo>
                                  <a:lnTo>
                                    <a:pt x="46" y="13"/>
                                  </a:lnTo>
                                  <a:lnTo>
                                    <a:pt x="46" y="13"/>
                                  </a:lnTo>
                                  <a:lnTo>
                                    <a:pt x="46" y="13"/>
                                  </a:lnTo>
                                  <a:lnTo>
                                    <a:pt x="46" y="13"/>
                                  </a:lnTo>
                                  <a:lnTo>
                                    <a:pt x="46" y="13"/>
                                  </a:lnTo>
                                  <a:lnTo>
                                    <a:pt x="46" y="14"/>
                                  </a:lnTo>
                                  <a:lnTo>
                                    <a:pt x="46" y="14"/>
                                  </a:lnTo>
                                  <a:lnTo>
                                    <a:pt x="46" y="14"/>
                                  </a:lnTo>
                                  <a:lnTo>
                                    <a:pt x="46" y="14"/>
                                  </a:lnTo>
                                  <a:lnTo>
                                    <a:pt x="45" y="14"/>
                                  </a:lnTo>
                                  <a:lnTo>
                                    <a:pt x="45" y="14"/>
                                  </a:lnTo>
                                  <a:lnTo>
                                    <a:pt x="45" y="14"/>
                                  </a:lnTo>
                                  <a:lnTo>
                                    <a:pt x="45" y="14"/>
                                  </a:lnTo>
                                  <a:lnTo>
                                    <a:pt x="45" y="15"/>
                                  </a:lnTo>
                                  <a:lnTo>
                                    <a:pt x="45" y="15"/>
                                  </a:lnTo>
                                  <a:lnTo>
                                    <a:pt x="45" y="15"/>
                                  </a:lnTo>
                                  <a:lnTo>
                                    <a:pt x="45" y="15"/>
                                  </a:lnTo>
                                  <a:lnTo>
                                    <a:pt x="45" y="15"/>
                                  </a:lnTo>
                                  <a:lnTo>
                                    <a:pt x="44" y="15"/>
                                  </a:lnTo>
                                  <a:lnTo>
                                    <a:pt x="44" y="15"/>
                                  </a:lnTo>
                                  <a:lnTo>
                                    <a:pt x="44" y="15"/>
                                  </a:lnTo>
                                  <a:lnTo>
                                    <a:pt x="44" y="15"/>
                                  </a:lnTo>
                                  <a:lnTo>
                                    <a:pt x="44" y="16"/>
                                  </a:lnTo>
                                  <a:lnTo>
                                    <a:pt x="44" y="16"/>
                                  </a:lnTo>
                                  <a:lnTo>
                                    <a:pt x="44" y="16"/>
                                  </a:lnTo>
                                  <a:lnTo>
                                    <a:pt x="44" y="16"/>
                                  </a:lnTo>
                                  <a:lnTo>
                                    <a:pt x="43" y="16"/>
                                  </a:lnTo>
                                  <a:lnTo>
                                    <a:pt x="43" y="16"/>
                                  </a:lnTo>
                                  <a:lnTo>
                                    <a:pt x="43" y="16"/>
                                  </a:lnTo>
                                  <a:lnTo>
                                    <a:pt x="43" y="16"/>
                                  </a:lnTo>
                                  <a:lnTo>
                                    <a:pt x="43" y="17"/>
                                  </a:lnTo>
                                  <a:lnTo>
                                    <a:pt x="42" y="17"/>
                                  </a:lnTo>
                                  <a:lnTo>
                                    <a:pt x="42" y="17"/>
                                  </a:lnTo>
                                  <a:lnTo>
                                    <a:pt x="42" y="17"/>
                                  </a:lnTo>
                                  <a:lnTo>
                                    <a:pt x="42" y="17"/>
                                  </a:lnTo>
                                  <a:lnTo>
                                    <a:pt x="42" y="17"/>
                                  </a:lnTo>
                                  <a:lnTo>
                                    <a:pt x="42" y="17"/>
                                  </a:lnTo>
                                  <a:lnTo>
                                    <a:pt x="41" y="17"/>
                                  </a:lnTo>
                                  <a:lnTo>
                                    <a:pt x="41" y="17"/>
                                  </a:lnTo>
                                  <a:lnTo>
                                    <a:pt x="41" y="18"/>
                                  </a:lnTo>
                                  <a:lnTo>
                                    <a:pt x="41" y="18"/>
                                  </a:lnTo>
                                  <a:lnTo>
                                    <a:pt x="40" y="18"/>
                                  </a:lnTo>
                                  <a:lnTo>
                                    <a:pt x="40" y="18"/>
                                  </a:lnTo>
                                  <a:lnTo>
                                    <a:pt x="40" y="18"/>
                                  </a:lnTo>
                                  <a:lnTo>
                                    <a:pt x="40" y="18"/>
                                  </a:lnTo>
                                  <a:lnTo>
                                    <a:pt x="40" y="18"/>
                                  </a:lnTo>
                                  <a:lnTo>
                                    <a:pt x="39" y="18"/>
                                  </a:lnTo>
                                  <a:lnTo>
                                    <a:pt x="39" y="18"/>
                                  </a:lnTo>
                                  <a:lnTo>
                                    <a:pt x="39" y="19"/>
                                  </a:lnTo>
                                  <a:lnTo>
                                    <a:pt x="39" y="19"/>
                                  </a:lnTo>
                                  <a:lnTo>
                                    <a:pt x="39" y="18"/>
                                  </a:lnTo>
                                  <a:lnTo>
                                    <a:pt x="39" y="18"/>
                                  </a:lnTo>
                                  <a:lnTo>
                                    <a:pt x="39" y="18"/>
                                  </a:lnTo>
                                  <a:lnTo>
                                    <a:pt x="38" y="18"/>
                                  </a:lnTo>
                                  <a:lnTo>
                                    <a:pt x="38" y="18"/>
                                  </a:lnTo>
                                  <a:lnTo>
                                    <a:pt x="38" y="18"/>
                                  </a:lnTo>
                                  <a:lnTo>
                                    <a:pt x="38" y="18"/>
                                  </a:lnTo>
                                  <a:lnTo>
                                    <a:pt x="38" y="18"/>
                                  </a:lnTo>
                                  <a:lnTo>
                                    <a:pt x="38" y="18"/>
                                  </a:lnTo>
                                  <a:lnTo>
                                    <a:pt x="38" y="18"/>
                                  </a:lnTo>
                                  <a:lnTo>
                                    <a:pt x="38" y="18"/>
                                  </a:lnTo>
                                  <a:lnTo>
                                    <a:pt x="38" y="18"/>
                                  </a:lnTo>
                                  <a:lnTo>
                                    <a:pt x="38" y="18"/>
                                  </a:lnTo>
                                  <a:lnTo>
                                    <a:pt x="38" y="18"/>
                                  </a:lnTo>
                                  <a:lnTo>
                                    <a:pt x="38"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5" y="18"/>
                                  </a:lnTo>
                                  <a:lnTo>
                                    <a:pt x="35" y="18"/>
                                  </a:lnTo>
                                  <a:lnTo>
                                    <a:pt x="35" y="18"/>
                                  </a:lnTo>
                                  <a:lnTo>
                                    <a:pt x="35" y="18"/>
                                  </a:lnTo>
                                  <a:lnTo>
                                    <a:pt x="35" y="18"/>
                                  </a:lnTo>
                                  <a:lnTo>
                                    <a:pt x="35" y="18"/>
                                  </a:lnTo>
                                  <a:lnTo>
                                    <a:pt x="35" y="18"/>
                                  </a:lnTo>
                                  <a:lnTo>
                                    <a:pt x="35" y="18"/>
                                  </a:lnTo>
                                  <a:lnTo>
                                    <a:pt x="35" y="18"/>
                                  </a:lnTo>
                                  <a:lnTo>
                                    <a:pt x="35" y="18"/>
                                  </a:lnTo>
                                  <a:lnTo>
                                    <a:pt x="35" y="17"/>
                                  </a:lnTo>
                                  <a:lnTo>
                                    <a:pt x="35" y="17"/>
                                  </a:lnTo>
                                  <a:lnTo>
                                    <a:pt x="35"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3" y="17"/>
                                  </a:lnTo>
                                  <a:lnTo>
                                    <a:pt x="33" y="17"/>
                                  </a:lnTo>
                                  <a:lnTo>
                                    <a:pt x="33" y="17"/>
                                  </a:lnTo>
                                  <a:lnTo>
                                    <a:pt x="33" y="17"/>
                                  </a:lnTo>
                                  <a:lnTo>
                                    <a:pt x="33" y="17"/>
                                  </a:lnTo>
                                  <a:lnTo>
                                    <a:pt x="33" y="17"/>
                                  </a:lnTo>
                                  <a:lnTo>
                                    <a:pt x="33" y="17"/>
                                  </a:lnTo>
                                  <a:lnTo>
                                    <a:pt x="33" y="17"/>
                                  </a:lnTo>
                                  <a:lnTo>
                                    <a:pt x="33" y="16"/>
                                  </a:lnTo>
                                  <a:lnTo>
                                    <a:pt x="33" y="16"/>
                                  </a:lnTo>
                                  <a:lnTo>
                                    <a:pt x="33" y="16"/>
                                  </a:lnTo>
                                  <a:lnTo>
                                    <a:pt x="33" y="16"/>
                                  </a:lnTo>
                                  <a:lnTo>
                                    <a:pt x="33" y="16"/>
                                  </a:lnTo>
                                  <a:lnTo>
                                    <a:pt x="33" y="16"/>
                                  </a:lnTo>
                                  <a:lnTo>
                                    <a:pt x="33"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5"/>
                                  </a:lnTo>
                                  <a:lnTo>
                                    <a:pt x="32" y="15"/>
                                  </a:lnTo>
                                  <a:lnTo>
                                    <a:pt x="32" y="15"/>
                                  </a:lnTo>
                                  <a:lnTo>
                                    <a:pt x="31" y="15"/>
                                  </a:lnTo>
                                  <a:lnTo>
                                    <a:pt x="31" y="15"/>
                                  </a:lnTo>
                                  <a:lnTo>
                                    <a:pt x="31" y="15"/>
                                  </a:lnTo>
                                  <a:lnTo>
                                    <a:pt x="31" y="15"/>
                                  </a:lnTo>
                                  <a:lnTo>
                                    <a:pt x="31" y="15"/>
                                  </a:lnTo>
                                  <a:lnTo>
                                    <a:pt x="31" y="15"/>
                                  </a:lnTo>
                                  <a:lnTo>
                                    <a:pt x="30" y="15"/>
                                  </a:lnTo>
                                  <a:lnTo>
                                    <a:pt x="30" y="15"/>
                                  </a:lnTo>
                                  <a:lnTo>
                                    <a:pt x="30" y="15"/>
                                  </a:lnTo>
                                  <a:lnTo>
                                    <a:pt x="30" y="15"/>
                                  </a:lnTo>
                                  <a:lnTo>
                                    <a:pt x="30" y="15"/>
                                  </a:lnTo>
                                  <a:lnTo>
                                    <a:pt x="30" y="15"/>
                                  </a:lnTo>
                                  <a:lnTo>
                                    <a:pt x="29" y="15"/>
                                  </a:lnTo>
                                  <a:lnTo>
                                    <a:pt x="29" y="14"/>
                                  </a:lnTo>
                                  <a:lnTo>
                                    <a:pt x="29" y="14"/>
                                  </a:lnTo>
                                  <a:lnTo>
                                    <a:pt x="29" y="14"/>
                                  </a:lnTo>
                                  <a:lnTo>
                                    <a:pt x="29" y="14"/>
                                  </a:lnTo>
                                  <a:lnTo>
                                    <a:pt x="29" y="14"/>
                                  </a:lnTo>
                                  <a:lnTo>
                                    <a:pt x="28" y="14"/>
                                  </a:lnTo>
                                  <a:lnTo>
                                    <a:pt x="28" y="14"/>
                                  </a:lnTo>
                                  <a:lnTo>
                                    <a:pt x="28" y="14"/>
                                  </a:lnTo>
                                  <a:lnTo>
                                    <a:pt x="28" y="14"/>
                                  </a:lnTo>
                                  <a:lnTo>
                                    <a:pt x="28" y="14"/>
                                  </a:lnTo>
                                  <a:lnTo>
                                    <a:pt x="28" y="14"/>
                                  </a:lnTo>
                                  <a:lnTo>
                                    <a:pt x="27" y="14"/>
                                  </a:lnTo>
                                  <a:lnTo>
                                    <a:pt x="27" y="14"/>
                                  </a:lnTo>
                                  <a:lnTo>
                                    <a:pt x="27" y="14"/>
                                  </a:lnTo>
                                  <a:lnTo>
                                    <a:pt x="27" y="14"/>
                                  </a:lnTo>
                                  <a:lnTo>
                                    <a:pt x="27" y="14"/>
                                  </a:lnTo>
                                  <a:lnTo>
                                    <a:pt x="27" y="14"/>
                                  </a:lnTo>
                                  <a:lnTo>
                                    <a:pt x="26" y="14"/>
                                  </a:lnTo>
                                  <a:lnTo>
                                    <a:pt x="26" y="14"/>
                                  </a:lnTo>
                                  <a:lnTo>
                                    <a:pt x="26" y="14"/>
                                  </a:lnTo>
                                  <a:lnTo>
                                    <a:pt x="26" y="14"/>
                                  </a:lnTo>
                                  <a:lnTo>
                                    <a:pt x="26" y="14"/>
                                  </a:lnTo>
                                  <a:lnTo>
                                    <a:pt x="26" y="14"/>
                                  </a:lnTo>
                                  <a:lnTo>
                                    <a:pt x="25" y="14"/>
                                  </a:lnTo>
                                  <a:lnTo>
                                    <a:pt x="25" y="14"/>
                                  </a:lnTo>
                                  <a:lnTo>
                                    <a:pt x="25" y="14"/>
                                  </a:lnTo>
                                  <a:lnTo>
                                    <a:pt x="25" y="14"/>
                                  </a:lnTo>
                                  <a:lnTo>
                                    <a:pt x="25" y="14"/>
                                  </a:lnTo>
                                  <a:lnTo>
                                    <a:pt x="24" y="14"/>
                                  </a:lnTo>
                                  <a:lnTo>
                                    <a:pt x="24" y="14"/>
                                  </a:lnTo>
                                  <a:lnTo>
                                    <a:pt x="24" y="14"/>
                                  </a:lnTo>
                                  <a:lnTo>
                                    <a:pt x="24" y="14"/>
                                  </a:lnTo>
                                  <a:lnTo>
                                    <a:pt x="24" y="14"/>
                                  </a:lnTo>
                                  <a:lnTo>
                                    <a:pt x="24" y="14"/>
                                  </a:lnTo>
                                  <a:lnTo>
                                    <a:pt x="23" y="14"/>
                                  </a:lnTo>
                                  <a:lnTo>
                                    <a:pt x="23" y="14"/>
                                  </a:lnTo>
                                  <a:lnTo>
                                    <a:pt x="23" y="14"/>
                                  </a:lnTo>
                                  <a:lnTo>
                                    <a:pt x="23" y="14"/>
                                  </a:lnTo>
                                  <a:lnTo>
                                    <a:pt x="23" y="14"/>
                                  </a:lnTo>
                                  <a:lnTo>
                                    <a:pt x="23" y="14"/>
                                  </a:lnTo>
                                  <a:lnTo>
                                    <a:pt x="23" y="14"/>
                                  </a:lnTo>
                                  <a:lnTo>
                                    <a:pt x="22" y="14"/>
                                  </a:lnTo>
                                  <a:lnTo>
                                    <a:pt x="22" y="14"/>
                                  </a:lnTo>
                                  <a:lnTo>
                                    <a:pt x="22" y="14"/>
                                  </a:lnTo>
                                  <a:lnTo>
                                    <a:pt x="22" y="14"/>
                                  </a:lnTo>
                                  <a:lnTo>
                                    <a:pt x="22" y="14"/>
                                  </a:lnTo>
                                  <a:lnTo>
                                    <a:pt x="21" y="14"/>
                                  </a:lnTo>
                                  <a:lnTo>
                                    <a:pt x="21" y="14"/>
                                  </a:lnTo>
                                  <a:lnTo>
                                    <a:pt x="21" y="14"/>
                                  </a:lnTo>
                                  <a:lnTo>
                                    <a:pt x="21" y="14"/>
                                  </a:lnTo>
                                  <a:lnTo>
                                    <a:pt x="21" y="14"/>
                                  </a:lnTo>
                                  <a:lnTo>
                                    <a:pt x="21" y="14"/>
                                  </a:lnTo>
                                  <a:lnTo>
                                    <a:pt x="20" y="14"/>
                                  </a:lnTo>
                                  <a:lnTo>
                                    <a:pt x="20" y="14"/>
                                  </a:lnTo>
                                  <a:lnTo>
                                    <a:pt x="20" y="14"/>
                                  </a:lnTo>
                                  <a:lnTo>
                                    <a:pt x="20" y="14"/>
                                  </a:lnTo>
                                  <a:lnTo>
                                    <a:pt x="20" y="14"/>
                                  </a:lnTo>
                                  <a:lnTo>
                                    <a:pt x="20" y="14"/>
                                  </a:lnTo>
                                  <a:lnTo>
                                    <a:pt x="19" y="14"/>
                                  </a:lnTo>
                                  <a:lnTo>
                                    <a:pt x="19" y="14"/>
                                  </a:lnTo>
                                  <a:lnTo>
                                    <a:pt x="19" y="14"/>
                                  </a:lnTo>
                                  <a:lnTo>
                                    <a:pt x="19" y="14"/>
                                  </a:lnTo>
                                  <a:lnTo>
                                    <a:pt x="19" y="14"/>
                                  </a:lnTo>
                                  <a:lnTo>
                                    <a:pt x="19" y="14"/>
                                  </a:lnTo>
                                  <a:lnTo>
                                    <a:pt x="18" y="14"/>
                                  </a:lnTo>
                                  <a:lnTo>
                                    <a:pt x="18" y="14"/>
                                  </a:lnTo>
                                  <a:lnTo>
                                    <a:pt x="18" y="14"/>
                                  </a:lnTo>
                                  <a:lnTo>
                                    <a:pt x="18" y="14"/>
                                  </a:lnTo>
                                  <a:lnTo>
                                    <a:pt x="18" y="15"/>
                                  </a:lnTo>
                                  <a:lnTo>
                                    <a:pt x="18" y="15"/>
                                  </a:lnTo>
                                  <a:lnTo>
                                    <a:pt x="17" y="15"/>
                                  </a:lnTo>
                                  <a:lnTo>
                                    <a:pt x="17" y="15"/>
                                  </a:lnTo>
                                  <a:lnTo>
                                    <a:pt x="17" y="15"/>
                                  </a:lnTo>
                                  <a:lnTo>
                                    <a:pt x="17" y="15"/>
                                  </a:lnTo>
                                  <a:lnTo>
                                    <a:pt x="17" y="15"/>
                                  </a:lnTo>
                                  <a:lnTo>
                                    <a:pt x="17" y="15"/>
                                  </a:lnTo>
                                  <a:lnTo>
                                    <a:pt x="16" y="15"/>
                                  </a:lnTo>
                                  <a:lnTo>
                                    <a:pt x="16" y="15"/>
                                  </a:lnTo>
                                  <a:lnTo>
                                    <a:pt x="16" y="15"/>
                                  </a:lnTo>
                                  <a:lnTo>
                                    <a:pt x="16" y="15"/>
                                  </a:lnTo>
                                  <a:lnTo>
                                    <a:pt x="16" y="15"/>
                                  </a:lnTo>
                                  <a:lnTo>
                                    <a:pt x="16" y="15"/>
                                  </a:lnTo>
                                  <a:lnTo>
                                    <a:pt x="15" y="15"/>
                                  </a:lnTo>
                                  <a:lnTo>
                                    <a:pt x="15" y="16"/>
                                  </a:lnTo>
                                  <a:lnTo>
                                    <a:pt x="15" y="16"/>
                                  </a:lnTo>
                                  <a:lnTo>
                                    <a:pt x="15" y="16"/>
                                  </a:lnTo>
                                  <a:lnTo>
                                    <a:pt x="15" y="16"/>
                                  </a:lnTo>
                                  <a:lnTo>
                                    <a:pt x="15" y="16"/>
                                  </a:lnTo>
                                  <a:lnTo>
                                    <a:pt x="15" y="16"/>
                                  </a:lnTo>
                                  <a:lnTo>
                                    <a:pt x="15"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2" y="17"/>
                                  </a:lnTo>
                                  <a:lnTo>
                                    <a:pt x="12" y="17"/>
                                  </a:lnTo>
                                  <a:lnTo>
                                    <a:pt x="12" y="17"/>
                                  </a:lnTo>
                                  <a:lnTo>
                                    <a:pt x="12" y="17"/>
                                  </a:lnTo>
                                  <a:lnTo>
                                    <a:pt x="12" y="17"/>
                                  </a:lnTo>
                                  <a:lnTo>
                                    <a:pt x="12" y="17"/>
                                  </a:lnTo>
                                  <a:lnTo>
                                    <a:pt x="12" y="17"/>
                                  </a:lnTo>
                                  <a:lnTo>
                                    <a:pt x="12" y="17"/>
                                  </a:lnTo>
                                  <a:lnTo>
                                    <a:pt x="12" y="17"/>
                                  </a:lnTo>
                                  <a:lnTo>
                                    <a:pt x="12" y="17"/>
                                  </a:lnTo>
                                  <a:lnTo>
                                    <a:pt x="12" y="17"/>
                                  </a:lnTo>
                                  <a:lnTo>
                                    <a:pt x="11" y="17"/>
                                  </a:lnTo>
                                  <a:lnTo>
                                    <a:pt x="11" y="17"/>
                                  </a:lnTo>
                                  <a:lnTo>
                                    <a:pt x="11" y="17"/>
                                  </a:lnTo>
                                  <a:lnTo>
                                    <a:pt x="11" y="17"/>
                                  </a:lnTo>
                                  <a:lnTo>
                                    <a:pt x="11" y="17"/>
                                  </a:lnTo>
                                  <a:lnTo>
                                    <a:pt x="11" y="17"/>
                                  </a:lnTo>
                                  <a:lnTo>
                                    <a:pt x="11" y="18"/>
                                  </a:lnTo>
                                  <a:lnTo>
                                    <a:pt x="11" y="18"/>
                                  </a:lnTo>
                                  <a:lnTo>
                                    <a:pt x="11" y="18"/>
                                  </a:lnTo>
                                  <a:lnTo>
                                    <a:pt x="11" y="18"/>
                                  </a:lnTo>
                                  <a:lnTo>
                                    <a:pt x="11" y="18"/>
                                  </a:lnTo>
                                  <a:lnTo>
                                    <a:pt x="11" y="18"/>
                                  </a:lnTo>
                                  <a:lnTo>
                                    <a:pt x="10" y="18"/>
                                  </a:lnTo>
                                  <a:lnTo>
                                    <a:pt x="10" y="18"/>
                                  </a:lnTo>
                                  <a:lnTo>
                                    <a:pt x="10" y="18"/>
                                  </a:lnTo>
                                  <a:lnTo>
                                    <a:pt x="10" y="18"/>
                                  </a:lnTo>
                                  <a:lnTo>
                                    <a:pt x="10"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8"/>
                                  </a:lnTo>
                                  <a:lnTo>
                                    <a:pt x="9" y="18"/>
                                  </a:lnTo>
                                  <a:lnTo>
                                    <a:pt x="9" y="18"/>
                                  </a:lnTo>
                                  <a:lnTo>
                                    <a:pt x="9" y="18"/>
                                  </a:lnTo>
                                  <a:lnTo>
                                    <a:pt x="9" y="18"/>
                                  </a:lnTo>
                                  <a:lnTo>
                                    <a:pt x="8" y="18"/>
                                  </a:lnTo>
                                  <a:lnTo>
                                    <a:pt x="8" y="18"/>
                                  </a:lnTo>
                                  <a:lnTo>
                                    <a:pt x="8" y="18"/>
                                  </a:lnTo>
                                  <a:lnTo>
                                    <a:pt x="8" y="18"/>
                                  </a:lnTo>
                                  <a:lnTo>
                                    <a:pt x="8" y="18"/>
                                  </a:lnTo>
                                  <a:lnTo>
                                    <a:pt x="8" y="18"/>
                                  </a:lnTo>
                                  <a:lnTo>
                                    <a:pt x="8" y="18"/>
                                  </a:lnTo>
                                  <a:lnTo>
                                    <a:pt x="8" y="18"/>
                                  </a:lnTo>
                                  <a:lnTo>
                                    <a:pt x="8" y="18"/>
                                  </a:lnTo>
                                  <a:lnTo>
                                    <a:pt x="8" y="18"/>
                                  </a:lnTo>
                                  <a:lnTo>
                                    <a:pt x="7" y="18"/>
                                  </a:lnTo>
                                  <a:lnTo>
                                    <a:pt x="7" y="18"/>
                                  </a:lnTo>
                                  <a:lnTo>
                                    <a:pt x="7" y="18"/>
                                  </a:lnTo>
                                  <a:lnTo>
                                    <a:pt x="7" y="18"/>
                                  </a:lnTo>
                                  <a:lnTo>
                                    <a:pt x="7" y="18"/>
                                  </a:lnTo>
                                  <a:lnTo>
                                    <a:pt x="7" y="18"/>
                                  </a:lnTo>
                                  <a:lnTo>
                                    <a:pt x="7" y="18"/>
                                  </a:lnTo>
                                  <a:lnTo>
                                    <a:pt x="7" y="18"/>
                                  </a:lnTo>
                                  <a:lnTo>
                                    <a:pt x="7" y="18"/>
                                  </a:lnTo>
                                  <a:lnTo>
                                    <a:pt x="7" y="18"/>
                                  </a:lnTo>
                                  <a:lnTo>
                                    <a:pt x="6" y="18"/>
                                  </a:lnTo>
                                  <a:lnTo>
                                    <a:pt x="6" y="18"/>
                                  </a:lnTo>
                                  <a:lnTo>
                                    <a:pt x="6" y="18"/>
                                  </a:lnTo>
                                  <a:lnTo>
                                    <a:pt x="6" y="18"/>
                                  </a:lnTo>
                                  <a:lnTo>
                                    <a:pt x="6" y="18"/>
                                  </a:lnTo>
                                  <a:lnTo>
                                    <a:pt x="6" y="18"/>
                                  </a:lnTo>
                                  <a:lnTo>
                                    <a:pt x="6" y="18"/>
                                  </a:lnTo>
                                  <a:lnTo>
                                    <a:pt x="5" y="18"/>
                                  </a:lnTo>
                                  <a:lnTo>
                                    <a:pt x="5" y="18"/>
                                  </a:lnTo>
                                  <a:lnTo>
                                    <a:pt x="5" y="17"/>
                                  </a:lnTo>
                                  <a:lnTo>
                                    <a:pt x="5" y="17"/>
                                  </a:lnTo>
                                  <a:lnTo>
                                    <a:pt x="5" y="17"/>
                                  </a:lnTo>
                                  <a:lnTo>
                                    <a:pt x="4" y="17"/>
                                  </a:lnTo>
                                  <a:lnTo>
                                    <a:pt x="4" y="17"/>
                                  </a:lnTo>
                                  <a:lnTo>
                                    <a:pt x="4" y="17"/>
                                  </a:lnTo>
                                  <a:lnTo>
                                    <a:pt x="4" y="17"/>
                                  </a:lnTo>
                                  <a:lnTo>
                                    <a:pt x="4" y="17"/>
                                  </a:lnTo>
                                  <a:lnTo>
                                    <a:pt x="4" y="17"/>
                                  </a:lnTo>
                                  <a:lnTo>
                                    <a:pt x="3" y="17"/>
                                  </a:lnTo>
                                  <a:lnTo>
                                    <a:pt x="3" y="17"/>
                                  </a:lnTo>
                                  <a:lnTo>
                                    <a:pt x="3" y="17"/>
                                  </a:lnTo>
                                  <a:lnTo>
                                    <a:pt x="3" y="16"/>
                                  </a:lnTo>
                                  <a:lnTo>
                                    <a:pt x="3" y="16"/>
                                  </a:lnTo>
                                  <a:lnTo>
                                    <a:pt x="3" y="16"/>
                                  </a:lnTo>
                                  <a:lnTo>
                                    <a:pt x="3" y="16"/>
                                  </a:lnTo>
                                  <a:lnTo>
                                    <a:pt x="2" y="16"/>
                                  </a:lnTo>
                                  <a:lnTo>
                                    <a:pt x="2" y="16"/>
                                  </a:lnTo>
                                  <a:lnTo>
                                    <a:pt x="2" y="16"/>
                                  </a:lnTo>
                                  <a:lnTo>
                                    <a:pt x="2" y="16"/>
                                  </a:lnTo>
                                  <a:lnTo>
                                    <a:pt x="2" y="16"/>
                                  </a:lnTo>
                                  <a:lnTo>
                                    <a:pt x="2" y="16"/>
                                  </a:lnTo>
                                  <a:lnTo>
                                    <a:pt x="2" y="15"/>
                                  </a:lnTo>
                                  <a:lnTo>
                                    <a:pt x="2" y="15"/>
                                  </a:lnTo>
                                  <a:lnTo>
                                    <a:pt x="2" y="15"/>
                                  </a:lnTo>
                                  <a:lnTo>
                                    <a:pt x="1" y="15"/>
                                  </a:lnTo>
                                  <a:lnTo>
                                    <a:pt x="1" y="15"/>
                                  </a:lnTo>
                                  <a:lnTo>
                                    <a:pt x="1" y="15"/>
                                  </a:lnTo>
                                  <a:lnTo>
                                    <a:pt x="1" y="15"/>
                                  </a:lnTo>
                                  <a:lnTo>
                                    <a:pt x="1" y="15"/>
                                  </a:lnTo>
                                  <a:lnTo>
                                    <a:pt x="1" y="15"/>
                                  </a:lnTo>
                                  <a:lnTo>
                                    <a:pt x="1" y="15"/>
                                  </a:lnTo>
                                  <a:lnTo>
                                    <a:pt x="1" y="14"/>
                                  </a:lnTo>
                                  <a:lnTo>
                                    <a:pt x="1" y="14"/>
                                  </a:lnTo>
                                  <a:lnTo>
                                    <a:pt x="1" y="14"/>
                                  </a:lnTo>
                                  <a:lnTo>
                                    <a:pt x="1" y="14"/>
                                  </a:lnTo>
                                  <a:lnTo>
                                    <a:pt x="1" y="14"/>
                                  </a:lnTo>
                                  <a:lnTo>
                                    <a:pt x="1" y="14"/>
                                  </a:lnTo>
                                  <a:lnTo>
                                    <a:pt x="0" y="14"/>
                                  </a:lnTo>
                                  <a:lnTo>
                                    <a:pt x="0" y="14"/>
                                  </a:lnTo>
                                  <a:lnTo>
                                    <a:pt x="0" y="13"/>
                                  </a:lnTo>
                                  <a:lnTo>
                                    <a:pt x="0" y="13"/>
                                  </a:lnTo>
                                  <a:lnTo>
                                    <a:pt x="0" y="13"/>
                                  </a:lnTo>
                                  <a:lnTo>
                                    <a:pt x="0" y="13"/>
                                  </a:lnTo>
                                  <a:lnTo>
                                    <a:pt x="0" y="13"/>
                                  </a:lnTo>
                                  <a:lnTo>
                                    <a:pt x="0" y="13"/>
                                  </a:lnTo>
                                  <a:lnTo>
                                    <a:pt x="0" y="13"/>
                                  </a:lnTo>
                                  <a:lnTo>
                                    <a:pt x="0" y="13"/>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0"/>
                                  </a:lnTo>
                                  <a:lnTo>
                                    <a:pt x="0"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8"/>
                                  </a:lnTo>
                                  <a:lnTo>
                                    <a:pt x="2" y="8"/>
                                  </a:lnTo>
                                  <a:lnTo>
                                    <a:pt x="2" y="8"/>
                                  </a:lnTo>
                                  <a:lnTo>
                                    <a:pt x="2" y="8"/>
                                  </a:lnTo>
                                  <a:lnTo>
                                    <a:pt x="2" y="8"/>
                                  </a:lnTo>
                                  <a:lnTo>
                                    <a:pt x="2" y="8"/>
                                  </a:lnTo>
                                  <a:lnTo>
                                    <a:pt x="2" y="7"/>
                                  </a:lnTo>
                                  <a:lnTo>
                                    <a:pt x="2" y="7"/>
                                  </a:lnTo>
                                  <a:lnTo>
                                    <a:pt x="2" y="7"/>
                                  </a:lnTo>
                                  <a:lnTo>
                                    <a:pt x="2" y="7"/>
                                  </a:lnTo>
                                  <a:lnTo>
                                    <a:pt x="3" y="7"/>
                                  </a:lnTo>
                                  <a:lnTo>
                                    <a:pt x="3" y="7"/>
                                  </a:lnTo>
                                  <a:lnTo>
                                    <a:pt x="3" y="6"/>
                                  </a:lnTo>
                                  <a:lnTo>
                                    <a:pt x="3" y="6"/>
                                  </a:lnTo>
                                  <a:lnTo>
                                    <a:pt x="3" y="6"/>
                                  </a:lnTo>
                                  <a:lnTo>
                                    <a:pt x="3" y="6"/>
                                  </a:lnTo>
                                  <a:lnTo>
                                    <a:pt x="3" y="6"/>
                                  </a:lnTo>
                                  <a:lnTo>
                                    <a:pt x="4" y="6"/>
                                  </a:lnTo>
                                  <a:lnTo>
                                    <a:pt x="4" y="6"/>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95" name="Freeform 3995"/>
                          <wps:cNvSpPr>
                            <a:spLocks/>
                          </wps:cNvSpPr>
                          <wps:spPr bwMode="auto">
                            <a:xfrm>
                              <a:off x="393" y="296"/>
                              <a:ext cx="46" cy="19"/>
                            </a:xfrm>
                            <a:custGeom>
                              <a:avLst/>
                              <a:gdLst>
                                <a:gd name="T0" fmla="*/ 7 w 46"/>
                                <a:gd name="T1" fmla="*/ 4 h 19"/>
                                <a:gd name="T2" fmla="*/ 11 w 46"/>
                                <a:gd name="T3" fmla="*/ 2 h 19"/>
                                <a:gd name="T4" fmla="*/ 15 w 46"/>
                                <a:gd name="T5" fmla="*/ 1 h 19"/>
                                <a:gd name="T6" fmla="*/ 19 w 46"/>
                                <a:gd name="T7" fmla="*/ 0 h 19"/>
                                <a:gd name="T8" fmla="*/ 23 w 46"/>
                                <a:gd name="T9" fmla="*/ 0 h 19"/>
                                <a:gd name="T10" fmla="*/ 27 w 46"/>
                                <a:gd name="T11" fmla="*/ 0 h 19"/>
                                <a:gd name="T12" fmla="*/ 31 w 46"/>
                                <a:gd name="T13" fmla="*/ 1 h 19"/>
                                <a:gd name="T14" fmla="*/ 35 w 46"/>
                                <a:gd name="T15" fmla="*/ 2 h 19"/>
                                <a:gd name="T16" fmla="*/ 39 w 46"/>
                                <a:gd name="T17" fmla="*/ 4 h 19"/>
                                <a:gd name="T18" fmla="*/ 42 w 46"/>
                                <a:gd name="T19" fmla="*/ 6 h 19"/>
                                <a:gd name="T20" fmla="*/ 44 w 46"/>
                                <a:gd name="T21" fmla="*/ 7 h 19"/>
                                <a:gd name="T22" fmla="*/ 45 w 46"/>
                                <a:gd name="T23" fmla="*/ 8 h 19"/>
                                <a:gd name="T24" fmla="*/ 46 w 46"/>
                                <a:gd name="T25" fmla="*/ 10 h 19"/>
                                <a:gd name="T26" fmla="*/ 46 w 46"/>
                                <a:gd name="T27" fmla="*/ 11 h 19"/>
                                <a:gd name="T28" fmla="*/ 46 w 46"/>
                                <a:gd name="T29" fmla="*/ 13 h 19"/>
                                <a:gd name="T30" fmla="*/ 46 w 46"/>
                                <a:gd name="T31" fmla="*/ 14 h 19"/>
                                <a:gd name="T32" fmla="*/ 44 w 46"/>
                                <a:gd name="T33" fmla="*/ 15 h 19"/>
                                <a:gd name="T34" fmla="*/ 43 w 46"/>
                                <a:gd name="T35" fmla="*/ 16 h 19"/>
                                <a:gd name="T36" fmla="*/ 41 w 46"/>
                                <a:gd name="T37" fmla="*/ 17 h 19"/>
                                <a:gd name="T38" fmla="*/ 39 w 46"/>
                                <a:gd name="T39" fmla="*/ 19 h 19"/>
                                <a:gd name="T40" fmla="*/ 38 w 46"/>
                                <a:gd name="T41" fmla="*/ 18 h 19"/>
                                <a:gd name="T42" fmla="*/ 37 w 46"/>
                                <a:gd name="T43" fmla="*/ 18 h 19"/>
                                <a:gd name="T44" fmla="*/ 36 w 46"/>
                                <a:gd name="T45" fmla="*/ 18 h 19"/>
                                <a:gd name="T46" fmla="*/ 36 w 46"/>
                                <a:gd name="T47" fmla="*/ 18 h 19"/>
                                <a:gd name="T48" fmla="*/ 35 w 46"/>
                                <a:gd name="T49" fmla="*/ 18 h 19"/>
                                <a:gd name="T50" fmla="*/ 34 w 46"/>
                                <a:gd name="T51" fmla="*/ 17 h 19"/>
                                <a:gd name="T52" fmla="*/ 33 w 46"/>
                                <a:gd name="T53" fmla="*/ 17 h 19"/>
                                <a:gd name="T54" fmla="*/ 33 w 46"/>
                                <a:gd name="T55" fmla="*/ 16 h 19"/>
                                <a:gd name="T56" fmla="*/ 32 w 46"/>
                                <a:gd name="T57" fmla="*/ 16 h 19"/>
                                <a:gd name="T58" fmla="*/ 32 w 46"/>
                                <a:gd name="T59" fmla="*/ 15 h 19"/>
                                <a:gd name="T60" fmla="*/ 30 w 46"/>
                                <a:gd name="T61" fmla="*/ 15 h 19"/>
                                <a:gd name="T62" fmla="*/ 28 w 46"/>
                                <a:gd name="T63" fmla="*/ 14 h 19"/>
                                <a:gd name="T64" fmla="*/ 27 w 46"/>
                                <a:gd name="T65" fmla="*/ 14 h 19"/>
                                <a:gd name="T66" fmla="*/ 25 w 46"/>
                                <a:gd name="T67" fmla="*/ 14 h 19"/>
                                <a:gd name="T68" fmla="*/ 23 w 46"/>
                                <a:gd name="T69" fmla="*/ 14 h 19"/>
                                <a:gd name="T70" fmla="*/ 21 w 46"/>
                                <a:gd name="T71" fmla="*/ 14 h 19"/>
                                <a:gd name="T72" fmla="*/ 20 w 46"/>
                                <a:gd name="T73" fmla="*/ 14 h 19"/>
                                <a:gd name="T74" fmla="*/ 18 w 46"/>
                                <a:gd name="T75" fmla="*/ 14 h 19"/>
                                <a:gd name="T76" fmla="*/ 16 w 46"/>
                                <a:gd name="T77" fmla="*/ 15 h 19"/>
                                <a:gd name="T78" fmla="*/ 15 w 46"/>
                                <a:gd name="T79" fmla="*/ 16 h 19"/>
                                <a:gd name="T80" fmla="*/ 14 w 46"/>
                                <a:gd name="T81" fmla="*/ 16 h 19"/>
                                <a:gd name="T82" fmla="*/ 13 w 46"/>
                                <a:gd name="T83" fmla="*/ 17 h 19"/>
                                <a:gd name="T84" fmla="*/ 12 w 46"/>
                                <a:gd name="T85" fmla="*/ 17 h 19"/>
                                <a:gd name="T86" fmla="*/ 12 w 46"/>
                                <a:gd name="T87" fmla="*/ 17 h 19"/>
                                <a:gd name="T88" fmla="*/ 11 w 46"/>
                                <a:gd name="T89" fmla="*/ 18 h 19"/>
                                <a:gd name="T90" fmla="*/ 10 w 46"/>
                                <a:gd name="T91" fmla="*/ 18 h 19"/>
                                <a:gd name="T92" fmla="*/ 9 w 46"/>
                                <a:gd name="T93" fmla="*/ 18 h 19"/>
                                <a:gd name="T94" fmla="*/ 8 w 46"/>
                                <a:gd name="T95" fmla="*/ 18 h 19"/>
                                <a:gd name="T96" fmla="*/ 7 w 46"/>
                                <a:gd name="T97" fmla="*/ 18 h 19"/>
                                <a:gd name="T98" fmla="*/ 6 w 46"/>
                                <a:gd name="T99" fmla="*/ 18 h 19"/>
                                <a:gd name="T100" fmla="*/ 4 w 46"/>
                                <a:gd name="T101" fmla="*/ 17 h 19"/>
                                <a:gd name="T102" fmla="*/ 2 w 46"/>
                                <a:gd name="T103" fmla="*/ 16 h 19"/>
                                <a:gd name="T104" fmla="*/ 1 w 46"/>
                                <a:gd name="T105" fmla="*/ 15 h 19"/>
                                <a:gd name="T106" fmla="*/ 1 w 46"/>
                                <a:gd name="T107" fmla="*/ 14 h 19"/>
                                <a:gd name="T108" fmla="*/ 0 w 46"/>
                                <a:gd name="T109" fmla="*/ 13 h 19"/>
                                <a:gd name="T110" fmla="*/ 0 w 46"/>
                                <a:gd name="T111" fmla="*/ 11 h 19"/>
                                <a:gd name="T112" fmla="*/ 1 w 46"/>
                                <a:gd name="T113" fmla="*/ 10 h 19"/>
                                <a:gd name="T114" fmla="*/ 1 w 46"/>
                                <a:gd name="T115" fmla="*/ 8 h 19"/>
                                <a:gd name="T116" fmla="*/ 3 w 46"/>
                                <a:gd name="T117" fmla="*/ 7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9">
                                  <a:moveTo>
                                    <a:pt x="4" y="6"/>
                                  </a:moveTo>
                                  <a:lnTo>
                                    <a:pt x="4" y="5"/>
                                  </a:lnTo>
                                  <a:lnTo>
                                    <a:pt x="4" y="5"/>
                                  </a:lnTo>
                                  <a:lnTo>
                                    <a:pt x="5" y="5"/>
                                  </a:lnTo>
                                  <a:lnTo>
                                    <a:pt x="5" y="5"/>
                                  </a:lnTo>
                                  <a:lnTo>
                                    <a:pt x="6" y="5"/>
                                  </a:lnTo>
                                  <a:lnTo>
                                    <a:pt x="6" y="4"/>
                                  </a:lnTo>
                                  <a:lnTo>
                                    <a:pt x="6" y="4"/>
                                  </a:lnTo>
                                  <a:lnTo>
                                    <a:pt x="7" y="4"/>
                                  </a:lnTo>
                                  <a:lnTo>
                                    <a:pt x="7" y="4"/>
                                  </a:lnTo>
                                  <a:lnTo>
                                    <a:pt x="8" y="4"/>
                                  </a:lnTo>
                                  <a:lnTo>
                                    <a:pt x="8" y="3"/>
                                  </a:lnTo>
                                  <a:lnTo>
                                    <a:pt x="8" y="3"/>
                                  </a:lnTo>
                                  <a:lnTo>
                                    <a:pt x="9" y="3"/>
                                  </a:lnTo>
                                  <a:lnTo>
                                    <a:pt x="9" y="3"/>
                                  </a:lnTo>
                                  <a:lnTo>
                                    <a:pt x="10" y="3"/>
                                  </a:lnTo>
                                  <a:lnTo>
                                    <a:pt x="10" y="3"/>
                                  </a:lnTo>
                                  <a:lnTo>
                                    <a:pt x="10" y="3"/>
                                  </a:lnTo>
                                  <a:lnTo>
                                    <a:pt x="11" y="2"/>
                                  </a:lnTo>
                                  <a:lnTo>
                                    <a:pt x="11" y="2"/>
                                  </a:lnTo>
                                  <a:lnTo>
                                    <a:pt x="12" y="2"/>
                                  </a:lnTo>
                                  <a:lnTo>
                                    <a:pt x="12" y="2"/>
                                  </a:lnTo>
                                  <a:lnTo>
                                    <a:pt x="12" y="2"/>
                                  </a:lnTo>
                                  <a:lnTo>
                                    <a:pt x="13" y="2"/>
                                  </a:lnTo>
                                  <a:lnTo>
                                    <a:pt x="13" y="2"/>
                                  </a:lnTo>
                                  <a:lnTo>
                                    <a:pt x="14" y="1"/>
                                  </a:lnTo>
                                  <a:lnTo>
                                    <a:pt x="14" y="1"/>
                                  </a:lnTo>
                                  <a:lnTo>
                                    <a:pt x="14" y="1"/>
                                  </a:lnTo>
                                  <a:lnTo>
                                    <a:pt x="15" y="1"/>
                                  </a:lnTo>
                                  <a:lnTo>
                                    <a:pt x="15" y="1"/>
                                  </a:lnTo>
                                  <a:lnTo>
                                    <a:pt x="16" y="1"/>
                                  </a:lnTo>
                                  <a:lnTo>
                                    <a:pt x="16" y="1"/>
                                  </a:lnTo>
                                  <a:lnTo>
                                    <a:pt x="16" y="1"/>
                                  </a:lnTo>
                                  <a:lnTo>
                                    <a:pt x="17" y="1"/>
                                  </a:lnTo>
                                  <a:lnTo>
                                    <a:pt x="17" y="1"/>
                                  </a:lnTo>
                                  <a:lnTo>
                                    <a:pt x="18" y="1"/>
                                  </a:lnTo>
                                  <a:lnTo>
                                    <a:pt x="18" y="1"/>
                                  </a:lnTo>
                                  <a:lnTo>
                                    <a:pt x="18" y="0"/>
                                  </a:lnTo>
                                  <a:lnTo>
                                    <a:pt x="19" y="0"/>
                                  </a:lnTo>
                                  <a:lnTo>
                                    <a:pt x="19" y="0"/>
                                  </a:lnTo>
                                  <a:lnTo>
                                    <a:pt x="20" y="0"/>
                                  </a:lnTo>
                                  <a:lnTo>
                                    <a:pt x="20" y="0"/>
                                  </a:lnTo>
                                  <a:lnTo>
                                    <a:pt x="20" y="0"/>
                                  </a:lnTo>
                                  <a:lnTo>
                                    <a:pt x="21" y="0"/>
                                  </a:lnTo>
                                  <a:lnTo>
                                    <a:pt x="21" y="0"/>
                                  </a:lnTo>
                                  <a:lnTo>
                                    <a:pt x="22" y="0"/>
                                  </a:lnTo>
                                  <a:lnTo>
                                    <a:pt x="22" y="0"/>
                                  </a:lnTo>
                                  <a:lnTo>
                                    <a:pt x="22" y="0"/>
                                  </a:lnTo>
                                  <a:lnTo>
                                    <a:pt x="23" y="0"/>
                                  </a:lnTo>
                                  <a:lnTo>
                                    <a:pt x="23" y="0"/>
                                  </a:lnTo>
                                  <a:lnTo>
                                    <a:pt x="23" y="0"/>
                                  </a:lnTo>
                                  <a:lnTo>
                                    <a:pt x="24" y="0"/>
                                  </a:lnTo>
                                  <a:lnTo>
                                    <a:pt x="24" y="0"/>
                                  </a:lnTo>
                                  <a:lnTo>
                                    <a:pt x="25" y="0"/>
                                  </a:lnTo>
                                  <a:lnTo>
                                    <a:pt x="25" y="0"/>
                                  </a:lnTo>
                                  <a:lnTo>
                                    <a:pt x="25" y="0"/>
                                  </a:lnTo>
                                  <a:lnTo>
                                    <a:pt x="26" y="0"/>
                                  </a:lnTo>
                                  <a:lnTo>
                                    <a:pt x="26" y="0"/>
                                  </a:lnTo>
                                  <a:lnTo>
                                    <a:pt x="27" y="0"/>
                                  </a:lnTo>
                                  <a:lnTo>
                                    <a:pt x="27" y="0"/>
                                  </a:lnTo>
                                  <a:lnTo>
                                    <a:pt x="27" y="0"/>
                                  </a:lnTo>
                                  <a:lnTo>
                                    <a:pt x="28" y="0"/>
                                  </a:lnTo>
                                  <a:lnTo>
                                    <a:pt x="28" y="0"/>
                                  </a:lnTo>
                                  <a:lnTo>
                                    <a:pt x="29" y="1"/>
                                  </a:lnTo>
                                  <a:lnTo>
                                    <a:pt x="29" y="1"/>
                                  </a:lnTo>
                                  <a:lnTo>
                                    <a:pt x="29" y="1"/>
                                  </a:lnTo>
                                  <a:lnTo>
                                    <a:pt x="30" y="1"/>
                                  </a:lnTo>
                                  <a:lnTo>
                                    <a:pt x="30" y="1"/>
                                  </a:lnTo>
                                  <a:lnTo>
                                    <a:pt x="31" y="1"/>
                                  </a:lnTo>
                                  <a:lnTo>
                                    <a:pt x="31" y="1"/>
                                  </a:lnTo>
                                  <a:lnTo>
                                    <a:pt x="31" y="1"/>
                                  </a:lnTo>
                                  <a:lnTo>
                                    <a:pt x="32" y="1"/>
                                  </a:lnTo>
                                  <a:lnTo>
                                    <a:pt x="32" y="1"/>
                                  </a:lnTo>
                                  <a:lnTo>
                                    <a:pt x="32" y="1"/>
                                  </a:lnTo>
                                  <a:lnTo>
                                    <a:pt x="33" y="1"/>
                                  </a:lnTo>
                                  <a:lnTo>
                                    <a:pt x="33" y="2"/>
                                  </a:lnTo>
                                  <a:lnTo>
                                    <a:pt x="34" y="2"/>
                                  </a:lnTo>
                                  <a:lnTo>
                                    <a:pt x="34" y="2"/>
                                  </a:lnTo>
                                  <a:lnTo>
                                    <a:pt x="34" y="2"/>
                                  </a:lnTo>
                                  <a:lnTo>
                                    <a:pt x="35" y="2"/>
                                  </a:lnTo>
                                  <a:lnTo>
                                    <a:pt x="35" y="2"/>
                                  </a:lnTo>
                                  <a:lnTo>
                                    <a:pt x="36" y="2"/>
                                  </a:lnTo>
                                  <a:lnTo>
                                    <a:pt x="36" y="3"/>
                                  </a:lnTo>
                                  <a:lnTo>
                                    <a:pt x="36" y="3"/>
                                  </a:lnTo>
                                  <a:lnTo>
                                    <a:pt x="37" y="3"/>
                                  </a:lnTo>
                                  <a:lnTo>
                                    <a:pt x="37" y="3"/>
                                  </a:lnTo>
                                  <a:lnTo>
                                    <a:pt x="38" y="3"/>
                                  </a:lnTo>
                                  <a:lnTo>
                                    <a:pt x="38" y="3"/>
                                  </a:lnTo>
                                  <a:lnTo>
                                    <a:pt x="38" y="3"/>
                                  </a:lnTo>
                                  <a:lnTo>
                                    <a:pt x="39" y="4"/>
                                  </a:lnTo>
                                  <a:lnTo>
                                    <a:pt x="39" y="4"/>
                                  </a:lnTo>
                                  <a:lnTo>
                                    <a:pt x="39" y="4"/>
                                  </a:lnTo>
                                  <a:lnTo>
                                    <a:pt x="40" y="4"/>
                                  </a:lnTo>
                                  <a:lnTo>
                                    <a:pt x="40" y="4"/>
                                  </a:lnTo>
                                  <a:lnTo>
                                    <a:pt x="41" y="5"/>
                                  </a:lnTo>
                                  <a:lnTo>
                                    <a:pt x="41" y="5"/>
                                  </a:lnTo>
                                  <a:lnTo>
                                    <a:pt x="41" y="5"/>
                                  </a:lnTo>
                                  <a:lnTo>
                                    <a:pt x="42" y="5"/>
                                  </a:lnTo>
                                  <a:lnTo>
                                    <a:pt x="42" y="5"/>
                                  </a:lnTo>
                                  <a:lnTo>
                                    <a:pt x="42" y="6"/>
                                  </a:lnTo>
                                  <a:lnTo>
                                    <a:pt x="42" y="6"/>
                                  </a:lnTo>
                                  <a:lnTo>
                                    <a:pt x="43" y="6"/>
                                  </a:lnTo>
                                  <a:lnTo>
                                    <a:pt x="43" y="6"/>
                                  </a:lnTo>
                                  <a:lnTo>
                                    <a:pt x="43" y="6"/>
                                  </a:lnTo>
                                  <a:lnTo>
                                    <a:pt x="43" y="6"/>
                                  </a:lnTo>
                                  <a:lnTo>
                                    <a:pt x="43" y="6"/>
                                  </a:lnTo>
                                  <a:lnTo>
                                    <a:pt x="43" y="7"/>
                                  </a:lnTo>
                                  <a:lnTo>
                                    <a:pt x="44" y="7"/>
                                  </a:lnTo>
                                  <a:lnTo>
                                    <a:pt x="44" y="7"/>
                                  </a:lnTo>
                                  <a:lnTo>
                                    <a:pt x="44" y="7"/>
                                  </a:lnTo>
                                  <a:lnTo>
                                    <a:pt x="44" y="7"/>
                                  </a:lnTo>
                                  <a:lnTo>
                                    <a:pt x="44" y="7"/>
                                  </a:lnTo>
                                  <a:lnTo>
                                    <a:pt x="44" y="7"/>
                                  </a:lnTo>
                                  <a:lnTo>
                                    <a:pt x="44" y="8"/>
                                  </a:lnTo>
                                  <a:lnTo>
                                    <a:pt x="45" y="8"/>
                                  </a:lnTo>
                                  <a:lnTo>
                                    <a:pt x="45" y="8"/>
                                  </a:lnTo>
                                  <a:lnTo>
                                    <a:pt x="45" y="8"/>
                                  </a:lnTo>
                                  <a:lnTo>
                                    <a:pt x="45" y="8"/>
                                  </a:lnTo>
                                  <a:lnTo>
                                    <a:pt x="45" y="8"/>
                                  </a:lnTo>
                                  <a:lnTo>
                                    <a:pt x="45" y="8"/>
                                  </a:lnTo>
                                  <a:lnTo>
                                    <a:pt x="45" y="9"/>
                                  </a:lnTo>
                                  <a:lnTo>
                                    <a:pt x="45" y="9"/>
                                  </a:lnTo>
                                  <a:lnTo>
                                    <a:pt x="45" y="9"/>
                                  </a:lnTo>
                                  <a:lnTo>
                                    <a:pt x="45" y="9"/>
                                  </a:lnTo>
                                  <a:lnTo>
                                    <a:pt x="46" y="9"/>
                                  </a:lnTo>
                                  <a:lnTo>
                                    <a:pt x="46" y="9"/>
                                  </a:lnTo>
                                  <a:lnTo>
                                    <a:pt x="46" y="9"/>
                                  </a:lnTo>
                                  <a:lnTo>
                                    <a:pt x="46" y="10"/>
                                  </a:lnTo>
                                  <a:lnTo>
                                    <a:pt x="46" y="10"/>
                                  </a:lnTo>
                                  <a:lnTo>
                                    <a:pt x="46" y="10"/>
                                  </a:lnTo>
                                  <a:lnTo>
                                    <a:pt x="46" y="10"/>
                                  </a:lnTo>
                                  <a:lnTo>
                                    <a:pt x="46" y="10"/>
                                  </a:lnTo>
                                  <a:lnTo>
                                    <a:pt x="46" y="10"/>
                                  </a:lnTo>
                                  <a:lnTo>
                                    <a:pt x="46" y="10"/>
                                  </a:lnTo>
                                  <a:lnTo>
                                    <a:pt x="46" y="11"/>
                                  </a:lnTo>
                                  <a:lnTo>
                                    <a:pt x="46" y="11"/>
                                  </a:lnTo>
                                  <a:lnTo>
                                    <a:pt x="46" y="11"/>
                                  </a:lnTo>
                                  <a:lnTo>
                                    <a:pt x="46" y="11"/>
                                  </a:lnTo>
                                  <a:lnTo>
                                    <a:pt x="46" y="11"/>
                                  </a:lnTo>
                                  <a:lnTo>
                                    <a:pt x="46" y="11"/>
                                  </a:lnTo>
                                  <a:lnTo>
                                    <a:pt x="46" y="11"/>
                                  </a:lnTo>
                                  <a:lnTo>
                                    <a:pt x="46" y="12"/>
                                  </a:lnTo>
                                  <a:lnTo>
                                    <a:pt x="46" y="12"/>
                                  </a:lnTo>
                                  <a:lnTo>
                                    <a:pt x="46" y="12"/>
                                  </a:lnTo>
                                  <a:lnTo>
                                    <a:pt x="46" y="12"/>
                                  </a:lnTo>
                                  <a:lnTo>
                                    <a:pt x="46" y="12"/>
                                  </a:lnTo>
                                  <a:lnTo>
                                    <a:pt x="46" y="12"/>
                                  </a:lnTo>
                                  <a:lnTo>
                                    <a:pt x="46" y="12"/>
                                  </a:lnTo>
                                  <a:lnTo>
                                    <a:pt x="46" y="12"/>
                                  </a:lnTo>
                                  <a:lnTo>
                                    <a:pt x="46" y="13"/>
                                  </a:lnTo>
                                  <a:lnTo>
                                    <a:pt x="46" y="13"/>
                                  </a:lnTo>
                                  <a:lnTo>
                                    <a:pt x="46" y="13"/>
                                  </a:lnTo>
                                  <a:lnTo>
                                    <a:pt x="46" y="13"/>
                                  </a:lnTo>
                                  <a:lnTo>
                                    <a:pt x="46" y="13"/>
                                  </a:lnTo>
                                  <a:lnTo>
                                    <a:pt x="46" y="13"/>
                                  </a:lnTo>
                                  <a:lnTo>
                                    <a:pt x="46" y="13"/>
                                  </a:lnTo>
                                  <a:lnTo>
                                    <a:pt x="46" y="14"/>
                                  </a:lnTo>
                                  <a:lnTo>
                                    <a:pt x="46" y="14"/>
                                  </a:lnTo>
                                  <a:lnTo>
                                    <a:pt x="46" y="14"/>
                                  </a:lnTo>
                                  <a:lnTo>
                                    <a:pt x="46" y="14"/>
                                  </a:lnTo>
                                  <a:lnTo>
                                    <a:pt x="45" y="14"/>
                                  </a:lnTo>
                                  <a:lnTo>
                                    <a:pt x="45" y="14"/>
                                  </a:lnTo>
                                  <a:lnTo>
                                    <a:pt x="45" y="14"/>
                                  </a:lnTo>
                                  <a:lnTo>
                                    <a:pt x="45" y="14"/>
                                  </a:lnTo>
                                  <a:lnTo>
                                    <a:pt x="45" y="15"/>
                                  </a:lnTo>
                                  <a:lnTo>
                                    <a:pt x="45" y="15"/>
                                  </a:lnTo>
                                  <a:lnTo>
                                    <a:pt x="45" y="15"/>
                                  </a:lnTo>
                                  <a:lnTo>
                                    <a:pt x="45" y="15"/>
                                  </a:lnTo>
                                  <a:lnTo>
                                    <a:pt x="45" y="15"/>
                                  </a:lnTo>
                                  <a:lnTo>
                                    <a:pt x="44" y="15"/>
                                  </a:lnTo>
                                  <a:lnTo>
                                    <a:pt x="44" y="15"/>
                                  </a:lnTo>
                                  <a:lnTo>
                                    <a:pt x="44" y="15"/>
                                  </a:lnTo>
                                  <a:lnTo>
                                    <a:pt x="44" y="15"/>
                                  </a:lnTo>
                                  <a:lnTo>
                                    <a:pt x="44" y="16"/>
                                  </a:lnTo>
                                  <a:lnTo>
                                    <a:pt x="44" y="16"/>
                                  </a:lnTo>
                                  <a:lnTo>
                                    <a:pt x="44" y="16"/>
                                  </a:lnTo>
                                  <a:lnTo>
                                    <a:pt x="44" y="16"/>
                                  </a:lnTo>
                                  <a:lnTo>
                                    <a:pt x="43" y="16"/>
                                  </a:lnTo>
                                  <a:lnTo>
                                    <a:pt x="43" y="16"/>
                                  </a:lnTo>
                                  <a:lnTo>
                                    <a:pt x="43" y="16"/>
                                  </a:lnTo>
                                  <a:lnTo>
                                    <a:pt x="43" y="16"/>
                                  </a:lnTo>
                                  <a:lnTo>
                                    <a:pt x="43" y="17"/>
                                  </a:lnTo>
                                  <a:lnTo>
                                    <a:pt x="42" y="17"/>
                                  </a:lnTo>
                                  <a:lnTo>
                                    <a:pt x="42" y="17"/>
                                  </a:lnTo>
                                  <a:lnTo>
                                    <a:pt x="42" y="17"/>
                                  </a:lnTo>
                                  <a:lnTo>
                                    <a:pt x="42" y="17"/>
                                  </a:lnTo>
                                  <a:lnTo>
                                    <a:pt x="42" y="17"/>
                                  </a:lnTo>
                                  <a:lnTo>
                                    <a:pt x="42" y="17"/>
                                  </a:lnTo>
                                  <a:lnTo>
                                    <a:pt x="41" y="17"/>
                                  </a:lnTo>
                                  <a:lnTo>
                                    <a:pt x="41" y="17"/>
                                  </a:lnTo>
                                  <a:lnTo>
                                    <a:pt x="41" y="18"/>
                                  </a:lnTo>
                                  <a:lnTo>
                                    <a:pt x="41" y="18"/>
                                  </a:lnTo>
                                  <a:lnTo>
                                    <a:pt x="40" y="18"/>
                                  </a:lnTo>
                                  <a:lnTo>
                                    <a:pt x="40" y="18"/>
                                  </a:lnTo>
                                  <a:lnTo>
                                    <a:pt x="40" y="18"/>
                                  </a:lnTo>
                                  <a:lnTo>
                                    <a:pt x="40" y="18"/>
                                  </a:lnTo>
                                  <a:lnTo>
                                    <a:pt x="40" y="18"/>
                                  </a:lnTo>
                                  <a:lnTo>
                                    <a:pt x="39" y="18"/>
                                  </a:lnTo>
                                  <a:lnTo>
                                    <a:pt x="39" y="18"/>
                                  </a:lnTo>
                                  <a:lnTo>
                                    <a:pt x="39" y="19"/>
                                  </a:lnTo>
                                  <a:lnTo>
                                    <a:pt x="39" y="19"/>
                                  </a:lnTo>
                                  <a:lnTo>
                                    <a:pt x="39" y="18"/>
                                  </a:lnTo>
                                  <a:lnTo>
                                    <a:pt x="39" y="18"/>
                                  </a:lnTo>
                                  <a:lnTo>
                                    <a:pt x="39" y="18"/>
                                  </a:lnTo>
                                  <a:lnTo>
                                    <a:pt x="38" y="18"/>
                                  </a:lnTo>
                                  <a:lnTo>
                                    <a:pt x="38" y="18"/>
                                  </a:lnTo>
                                  <a:lnTo>
                                    <a:pt x="38" y="18"/>
                                  </a:lnTo>
                                  <a:lnTo>
                                    <a:pt x="38" y="18"/>
                                  </a:lnTo>
                                  <a:lnTo>
                                    <a:pt x="38" y="18"/>
                                  </a:lnTo>
                                  <a:lnTo>
                                    <a:pt x="38" y="18"/>
                                  </a:lnTo>
                                  <a:lnTo>
                                    <a:pt x="38" y="18"/>
                                  </a:lnTo>
                                  <a:lnTo>
                                    <a:pt x="38" y="18"/>
                                  </a:lnTo>
                                  <a:lnTo>
                                    <a:pt x="38" y="18"/>
                                  </a:lnTo>
                                  <a:lnTo>
                                    <a:pt x="38" y="18"/>
                                  </a:lnTo>
                                  <a:lnTo>
                                    <a:pt x="38" y="18"/>
                                  </a:lnTo>
                                  <a:lnTo>
                                    <a:pt x="38"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7"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6" y="18"/>
                                  </a:lnTo>
                                  <a:lnTo>
                                    <a:pt x="35" y="18"/>
                                  </a:lnTo>
                                  <a:lnTo>
                                    <a:pt x="35" y="18"/>
                                  </a:lnTo>
                                  <a:lnTo>
                                    <a:pt x="35" y="18"/>
                                  </a:lnTo>
                                  <a:lnTo>
                                    <a:pt x="35" y="18"/>
                                  </a:lnTo>
                                  <a:lnTo>
                                    <a:pt x="35" y="18"/>
                                  </a:lnTo>
                                  <a:lnTo>
                                    <a:pt x="35" y="18"/>
                                  </a:lnTo>
                                  <a:lnTo>
                                    <a:pt x="35" y="18"/>
                                  </a:lnTo>
                                  <a:lnTo>
                                    <a:pt x="35" y="18"/>
                                  </a:lnTo>
                                  <a:lnTo>
                                    <a:pt x="35" y="18"/>
                                  </a:lnTo>
                                  <a:lnTo>
                                    <a:pt x="35" y="18"/>
                                  </a:lnTo>
                                  <a:lnTo>
                                    <a:pt x="35" y="17"/>
                                  </a:lnTo>
                                  <a:lnTo>
                                    <a:pt x="35" y="17"/>
                                  </a:lnTo>
                                  <a:lnTo>
                                    <a:pt x="35"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4" y="17"/>
                                  </a:lnTo>
                                  <a:lnTo>
                                    <a:pt x="33" y="17"/>
                                  </a:lnTo>
                                  <a:lnTo>
                                    <a:pt x="33" y="17"/>
                                  </a:lnTo>
                                  <a:lnTo>
                                    <a:pt x="33" y="17"/>
                                  </a:lnTo>
                                  <a:lnTo>
                                    <a:pt x="33" y="17"/>
                                  </a:lnTo>
                                  <a:lnTo>
                                    <a:pt x="33" y="17"/>
                                  </a:lnTo>
                                  <a:lnTo>
                                    <a:pt x="33" y="17"/>
                                  </a:lnTo>
                                  <a:lnTo>
                                    <a:pt x="33" y="17"/>
                                  </a:lnTo>
                                  <a:lnTo>
                                    <a:pt x="33" y="17"/>
                                  </a:lnTo>
                                  <a:lnTo>
                                    <a:pt x="33" y="16"/>
                                  </a:lnTo>
                                  <a:lnTo>
                                    <a:pt x="33" y="16"/>
                                  </a:lnTo>
                                  <a:lnTo>
                                    <a:pt x="33" y="16"/>
                                  </a:lnTo>
                                  <a:lnTo>
                                    <a:pt x="33" y="16"/>
                                  </a:lnTo>
                                  <a:lnTo>
                                    <a:pt x="33" y="16"/>
                                  </a:lnTo>
                                  <a:lnTo>
                                    <a:pt x="33" y="16"/>
                                  </a:lnTo>
                                  <a:lnTo>
                                    <a:pt x="33"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6"/>
                                  </a:lnTo>
                                  <a:lnTo>
                                    <a:pt x="32" y="15"/>
                                  </a:lnTo>
                                  <a:lnTo>
                                    <a:pt x="32" y="15"/>
                                  </a:lnTo>
                                  <a:lnTo>
                                    <a:pt x="32" y="15"/>
                                  </a:lnTo>
                                  <a:lnTo>
                                    <a:pt x="31" y="15"/>
                                  </a:lnTo>
                                  <a:lnTo>
                                    <a:pt x="31" y="15"/>
                                  </a:lnTo>
                                  <a:lnTo>
                                    <a:pt x="31" y="15"/>
                                  </a:lnTo>
                                  <a:lnTo>
                                    <a:pt x="31" y="15"/>
                                  </a:lnTo>
                                  <a:lnTo>
                                    <a:pt x="31" y="15"/>
                                  </a:lnTo>
                                  <a:lnTo>
                                    <a:pt x="31" y="15"/>
                                  </a:lnTo>
                                  <a:lnTo>
                                    <a:pt x="30" y="15"/>
                                  </a:lnTo>
                                  <a:lnTo>
                                    <a:pt x="30" y="15"/>
                                  </a:lnTo>
                                  <a:lnTo>
                                    <a:pt x="30" y="15"/>
                                  </a:lnTo>
                                  <a:lnTo>
                                    <a:pt x="30" y="15"/>
                                  </a:lnTo>
                                  <a:lnTo>
                                    <a:pt x="30" y="15"/>
                                  </a:lnTo>
                                  <a:lnTo>
                                    <a:pt x="30" y="15"/>
                                  </a:lnTo>
                                  <a:lnTo>
                                    <a:pt x="29" y="15"/>
                                  </a:lnTo>
                                  <a:lnTo>
                                    <a:pt x="29" y="14"/>
                                  </a:lnTo>
                                  <a:lnTo>
                                    <a:pt x="29" y="14"/>
                                  </a:lnTo>
                                  <a:lnTo>
                                    <a:pt x="29" y="14"/>
                                  </a:lnTo>
                                  <a:lnTo>
                                    <a:pt x="29" y="14"/>
                                  </a:lnTo>
                                  <a:lnTo>
                                    <a:pt x="29" y="14"/>
                                  </a:lnTo>
                                  <a:lnTo>
                                    <a:pt x="28" y="14"/>
                                  </a:lnTo>
                                  <a:lnTo>
                                    <a:pt x="28" y="14"/>
                                  </a:lnTo>
                                  <a:lnTo>
                                    <a:pt x="28" y="14"/>
                                  </a:lnTo>
                                  <a:lnTo>
                                    <a:pt x="28" y="14"/>
                                  </a:lnTo>
                                  <a:lnTo>
                                    <a:pt x="28" y="14"/>
                                  </a:lnTo>
                                  <a:lnTo>
                                    <a:pt x="28" y="14"/>
                                  </a:lnTo>
                                  <a:lnTo>
                                    <a:pt x="27" y="14"/>
                                  </a:lnTo>
                                  <a:lnTo>
                                    <a:pt x="27" y="14"/>
                                  </a:lnTo>
                                  <a:lnTo>
                                    <a:pt x="27" y="14"/>
                                  </a:lnTo>
                                  <a:lnTo>
                                    <a:pt x="27" y="14"/>
                                  </a:lnTo>
                                  <a:lnTo>
                                    <a:pt x="27" y="14"/>
                                  </a:lnTo>
                                  <a:lnTo>
                                    <a:pt x="27" y="14"/>
                                  </a:lnTo>
                                  <a:lnTo>
                                    <a:pt x="26" y="14"/>
                                  </a:lnTo>
                                  <a:lnTo>
                                    <a:pt x="26" y="14"/>
                                  </a:lnTo>
                                  <a:lnTo>
                                    <a:pt x="26" y="14"/>
                                  </a:lnTo>
                                  <a:lnTo>
                                    <a:pt x="26" y="14"/>
                                  </a:lnTo>
                                  <a:lnTo>
                                    <a:pt x="26" y="14"/>
                                  </a:lnTo>
                                  <a:lnTo>
                                    <a:pt x="26" y="14"/>
                                  </a:lnTo>
                                  <a:lnTo>
                                    <a:pt x="25" y="14"/>
                                  </a:lnTo>
                                  <a:lnTo>
                                    <a:pt x="25" y="14"/>
                                  </a:lnTo>
                                  <a:lnTo>
                                    <a:pt x="25" y="14"/>
                                  </a:lnTo>
                                  <a:lnTo>
                                    <a:pt x="25" y="14"/>
                                  </a:lnTo>
                                  <a:lnTo>
                                    <a:pt x="25" y="14"/>
                                  </a:lnTo>
                                  <a:lnTo>
                                    <a:pt x="24" y="14"/>
                                  </a:lnTo>
                                  <a:lnTo>
                                    <a:pt x="24" y="14"/>
                                  </a:lnTo>
                                  <a:lnTo>
                                    <a:pt x="24" y="14"/>
                                  </a:lnTo>
                                  <a:lnTo>
                                    <a:pt x="24" y="14"/>
                                  </a:lnTo>
                                  <a:lnTo>
                                    <a:pt x="24" y="14"/>
                                  </a:lnTo>
                                  <a:lnTo>
                                    <a:pt x="24" y="14"/>
                                  </a:lnTo>
                                  <a:lnTo>
                                    <a:pt x="23" y="14"/>
                                  </a:lnTo>
                                  <a:lnTo>
                                    <a:pt x="23" y="14"/>
                                  </a:lnTo>
                                  <a:lnTo>
                                    <a:pt x="23" y="14"/>
                                  </a:lnTo>
                                  <a:lnTo>
                                    <a:pt x="23" y="14"/>
                                  </a:lnTo>
                                  <a:lnTo>
                                    <a:pt x="23" y="14"/>
                                  </a:lnTo>
                                  <a:lnTo>
                                    <a:pt x="23" y="14"/>
                                  </a:lnTo>
                                  <a:lnTo>
                                    <a:pt x="23" y="14"/>
                                  </a:lnTo>
                                  <a:lnTo>
                                    <a:pt x="22" y="14"/>
                                  </a:lnTo>
                                  <a:lnTo>
                                    <a:pt x="22" y="14"/>
                                  </a:lnTo>
                                  <a:lnTo>
                                    <a:pt x="22" y="14"/>
                                  </a:lnTo>
                                  <a:lnTo>
                                    <a:pt x="22" y="14"/>
                                  </a:lnTo>
                                  <a:lnTo>
                                    <a:pt x="22" y="14"/>
                                  </a:lnTo>
                                  <a:lnTo>
                                    <a:pt x="21" y="14"/>
                                  </a:lnTo>
                                  <a:lnTo>
                                    <a:pt x="21" y="14"/>
                                  </a:lnTo>
                                  <a:lnTo>
                                    <a:pt x="21" y="14"/>
                                  </a:lnTo>
                                  <a:lnTo>
                                    <a:pt x="21" y="14"/>
                                  </a:lnTo>
                                  <a:lnTo>
                                    <a:pt x="21" y="14"/>
                                  </a:lnTo>
                                  <a:lnTo>
                                    <a:pt x="21" y="14"/>
                                  </a:lnTo>
                                  <a:lnTo>
                                    <a:pt x="20" y="14"/>
                                  </a:lnTo>
                                  <a:lnTo>
                                    <a:pt x="20" y="14"/>
                                  </a:lnTo>
                                  <a:lnTo>
                                    <a:pt x="20" y="14"/>
                                  </a:lnTo>
                                  <a:lnTo>
                                    <a:pt x="20" y="14"/>
                                  </a:lnTo>
                                  <a:lnTo>
                                    <a:pt x="20" y="14"/>
                                  </a:lnTo>
                                  <a:lnTo>
                                    <a:pt x="20" y="14"/>
                                  </a:lnTo>
                                  <a:lnTo>
                                    <a:pt x="19" y="14"/>
                                  </a:lnTo>
                                  <a:lnTo>
                                    <a:pt x="19" y="14"/>
                                  </a:lnTo>
                                  <a:lnTo>
                                    <a:pt x="19" y="14"/>
                                  </a:lnTo>
                                  <a:lnTo>
                                    <a:pt x="19" y="14"/>
                                  </a:lnTo>
                                  <a:lnTo>
                                    <a:pt x="19" y="14"/>
                                  </a:lnTo>
                                  <a:lnTo>
                                    <a:pt x="19" y="14"/>
                                  </a:lnTo>
                                  <a:lnTo>
                                    <a:pt x="18" y="14"/>
                                  </a:lnTo>
                                  <a:lnTo>
                                    <a:pt x="18" y="14"/>
                                  </a:lnTo>
                                  <a:lnTo>
                                    <a:pt x="18" y="14"/>
                                  </a:lnTo>
                                  <a:lnTo>
                                    <a:pt x="18" y="14"/>
                                  </a:lnTo>
                                  <a:lnTo>
                                    <a:pt x="18" y="15"/>
                                  </a:lnTo>
                                  <a:lnTo>
                                    <a:pt x="18" y="15"/>
                                  </a:lnTo>
                                  <a:lnTo>
                                    <a:pt x="17" y="15"/>
                                  </a:lnTo>
                                  <a:lnTo>
                                    <a:pt x="17" y="15"/>
                                  </a:lnTo>
                                  <a:lnTo>
                                    <a:pt x="17" y="15"/>
                                  </a:lnTo>
                                  <a:lnTo>
                                    <a:pt x="17" y="15"/>
                                  </a:lnTo>
                                  <a:lnTo>
                                    <a:pt x="17" y="15"/>
                                  </a:lnTo>
                                  <a:lnTo>
                                    <a:pt x="17" y="15"/>
                                  </a:lnTo>
                                  <a:lnTo>
                                    <a:pt x="16" y="15"/>
                                  </a:lnTo>
                                  <a:lnTo>
                                    <a:pt x="16" y="15"/>
                                  </a:lnTo>
                                  <a:lnTo>
                                    <a:pt x="16" y="15"/>
                                  </a:lnTo>
                                  <a:lnTo>
                                    <a:pt x="16" y="15"/>
                                  </a:lnTo>
                                  <a:lnTo>
                                    <a:pt x="16" y="15"/>
                                  </a:lnTo>
                                  <a:lnTo>
                                    <a:pt x="16" y="15"/>
                                  </a:lnTo>
                                  <a:lnTo>
                                    <a:pt x="15" y="15"/>
                                  </a:lnTo>
                                  <a:lnTo>
                                    <a:pt x="15" y="16"/>
                                  </a:lnTo>
                                  <a:lnTo>
                                    <a:pt x="15" y="16"/>
                                  </a:lnTo>
                                  <a:lnTo>
                                    <a:pt x="15" y="16"/>
                                  </a:lnTo>
                                  <a:lnTo>
                                    <a:pt x="15" y="16"/>
                                  </a:lnTo>
                                  <a:lnTo>
                                    <a:pt x="15" y="16"/>
                                  </a:lnTo>
                                  <a:lnTo>
                                    <a:pt x="15" y="16"/>
                                  </a:lnTo>
                                  <a:lnTo>
                                    <a:pt x="15"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4" y="16"/>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3" y="17"/>
                                  </a:lnTo>
                                  <a:lnTo>
                                    <a:pt x="12" y="17"/>
                                  </a:lnTo>
                                  <a:lnTo>
                                    <a:pt x="12" y="17"/>
                                  </a:lnTo>
                                  <a:lnTo>
                                    <a:pt x="12" y="17"/>
                                  </a:lnTo>
                                  <a:lnTo>
                                    <a:pt x="12" y="17"/>
                                  </a:lnTo>
                                  <a:lnTo>
                                    <a:pt x="12" y="17"/>
                                  </a:lnTo>
                                  <a:lnTo>
                                    <a:pt x="12" y="17"/>
                                  </a:lnTo>
                                  <a:lnTo>
                                    <a:pt x="12" y="17"/>
                                  </a:lnTo>
                                  <a:lnTo>
                                    <a:pt x="12" y="17"/>
                                  </a:lnTo>
                                  <a:lnTo>
                                    <a:pt x="12" y="17"/>
                                  </a:lnTo>
                                  <a:lnTo>
                                    <a:pt x="12" y="17"/>
                                  </a:lnTo>
                                  <a:lnTo>
                                    <a:pt x="12" y="17"/>
                                  </a:lnTo>
                                  <a:lnTo>
                                    <a:pt x="11" y="17"/>
                                  </a:lnTo>
                                  <a:lnTo>
                                    <a:pt x="11" y="17"/>
                                  </a:lnTo>
                                  <a:lnTo>
                                    <a:pt x="11" y="17"/>
                                  </a:lnTo>
                                  <a:lnTo>
                                    <a:pt x="11" y="17"/>
                                  </a:lnTo>
                                  <a:lnTo>
                                    <a:pt x="11" y="17"/>
                                  </a:lnTo>
                                  <a:lnTo>
                                    <a:pt x="11" y="17"/>
                                  </a:lnTo>
                                  <a:lnTo>
                                    <a:pt x="11" y="18"/>
                                  </a:lnTo>
                                  <a:lnTo>
                                    <a:pt x="11" y="18"/>
                                  </a:lnTo>
                                  <a:lnTo>
                                    <a:pt x="11" y="18"/>
                                  </a:lnTo>
                                  <a:lnTo>
                                    <a:pt x="11" y="18"/>
                                  </a:lnTo>
                                  <a:lnTo>
                                    <a:pt x="11" y="18"/>
                                  </a:lnTo>
                                  <a:lnTo>
                                    <a:pt x="11" y="18"/>
                                  </a:lnTo>
                                  <a:lnTo>
                                    <a:pt x="10" y="18"/>
                                  </a:lnTo>
                                  <a:lnTo>
                                    <a:pt x="10" y="18"/>
                                  </a:lnTo>
                                  <a:lnTo>
                                    <a:pt x="10" y="18"/>
                                  </a:lnTo>
                                  <a:lnTo>
                                    <a:pt x="10" y="18"/>
                                  </a:lnTo>
                                  <a:lnTo>
                                    <a:pt x="10"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8"/>
                                  </a:lnTo>
                                  <a:lnTo>
                                    <a:pt x="9" y="18"/>
                                  </a:lnTo>
                                  <a:lnTo>
                                    <a:pt x="9" y="18"/>
                                  </a:lnTo>
                                  <a:lnTo>
                                    <a:pt x="9" y="18"/>
                                  </a:lnTo>
                                  <a:lnTo>
                                    <a:pt x="9" y="18"/>
                                  </a:lnTo>
                                  <a:lnTo>
                                    <a:pt x="8" y="18"/>
                                  </a:lnTo>
                                  <a:lnTo>
                                    <a:pt x="8" y="18"/>
                                  </a:lnTo>
                                  <a:lnTo>
                                    <a:pt x="8" y="18"/>
                                  </a:lnTo>
                                  <a:lnTo>
                                    <a:pt x="8" y="18"/>
                                  </a:lnTo>
                                  <a:lnTo>
                                    <a:pt x="8" y="18"/>
                                  </a:lnTo>
                                  <a:lnTo>
                                    <a:pt x="8" y="18"/>
                                  </a:lnTo>
                                  <a:lnTo>
                                    <a:pt x="8" y="18"/>
                                  </a:lnTo>
                                  <a:lnTo>
                                    <a:pt x="8" y="18"/>
                                  </a:lnTo>
                                  <a:lnTo>
                                    <a:pt x="8" y="18"/>
                                  </a:lnTo>
                                  <a:lnTo>
                                    <a:pt x="8" y="18"/>
                                  </a:lnTo>
                                  <a:lnTo>
                                    <a:pt x="7" y="18"/>
                                  </a:lnTo>
                                  <a:lnTo>
                                    <a:pt x="7" y="18"/>
                                  </a:lnTo>
                                  <a:lnTo>
                                    <a:pt x="7" y="18"/>
                                  </a:lnTo>
                                  <a:lnTo>
                                    <a:pt x="7" y="18"/>
                                  </a:lnTo>
                                  <a:lnTo>
                                    <a:pt x="7" y="18"/>
                                  </a:lnTo>
                                  <a:lnTo>
                                    <a:pt x="7" y="18"/>
                                  </a:lnTo>
                                  <a:lnTo>
                                    <a:pt x="7" y="18"/>
                                  </a:lnTo>
                                  <a:lnTo>
                                    <a:pt x="7" y="18"/>
                                  </a:lnTo>
                                  <a:lnTo>
                                    <a:pt x="7" y="18"/>
                                  </a:lnTo>
                                  <a:lnTo>
                                    <a:pt x="7" y="18"/>
                                  </a:lnTo>
                                  <a:lnTo>
                                    <a:pt x="6" y="18"/>
                                  </a:lnTo>
                                  <a:lnTo>
                                    <a:pt x="6" y="18"/>
                                  </a:lnTo>
                                  <a:lnTo>
                                    <a:pt x="6" y="18"/>
                                  </a:lnTo>
                                  <a:lnTo>
                                    <a:pt x="6" y="18"/>
                                  </a:lnTo>
                                  <a:lnTo>
                                    <a:pt x="6" y="18"/>
                                  </a:lnTo>
                                  <a:lnTo>
                                    <a:pt x="6" y="18"/>
                                  </a:lnTo>
                                  <a:lnTo>
                                    <a:pt x="6" y="18"/>
                                  </a:lnTo>
                                  <a:lnTo>
                                    <a:pt x="5" y="18"/>
                                  </a:lnTo>
                                  <a:lnTo>
                                    <a:pt x="5" y="18"/>
                                  </a:lnTo>
                                  <a:lnTo>
                                    <a:pt x="5" y="17"/>
                                  </a:lnTo>
                                  <a:lnTo>
                                    <a:pt x="5" y="17"/>
                                  </a:lnTo>
                                  <a:lnTo>
                                    <a:pt x="5" y="17"/>
                                  </a:lnTo>
                                  <a:lnTo>
                                    <a:pt x="4" y="17"/>
                                  </a:lnTo>
                                  <a:lnTo>
                                    <a:pt x="4" y="17"/>
                                  </a:lnTo>
                                  <a:lnTo>
                                    <a:pt x="4" y="17"/>
                                  </a:lnTo>
                                  <a:lnTo>
                                    <a:pt x="4" y="17"/>
                                  </a:lnTo>
                                  <a:lnTo>
                                    <a:pt x="4" y="17"/>
                                  </a:lnTo>
                                  <a:lnTo>
                                    <a:pt x="4" y="17"/>
                                  </a:lnTo>
                                  <a:lnTo>
                                    <a:pt x="3" y="17"/>
                                  </a:lnTo>
                                  <a:lnTo>
                                    <a:pt x="3" y="17"/>
                                  </a:lnTo>
                                  <a:lnTo>
                                    <a:pt x="3" y="17"/>
                                  </a:lnTo>
                                  <a:lnTo>
                                    <a:pt x="3" y="16"/>
                                  </a:lnTo>
                                  <a:lnTo>
                                    <a:pt x="3" y="16"/>
                                  </a:lnTo>
                                  <a:lnTo>
                                    <a:pt x="3" y="16"/>
                                  </a:lnTo>
                                  <a:lnTo>
                                    <a:pt x="3" y="16"/>
                                  </a:lnTo>
                                  <a:lnTo>
                                    <a:pt x="2" y="16"/>
                                  </a:lnTo>
                                  <a:lnTo>
                                    <a:pt x="2" y="16"/>
                                  </a:lnTo>
                                  <a:lnTo>
                                    <a:pt x="2" y="16"/>
                                  </a:lnTo>
                                  <a:lnTo>
                                    <a:pt x="2" y="16"/>
                                  </a:lnTo>
                                  <a:lnTo>
                                    <a:pt x="2" y="16"/>
                                  </a:lnTo>
                                  <a:lnTo>
                                    <a:pt x="2" y="16"/>
                                  </a:lnTo>
                                  <a:lnTo>
                                    <a:pt x="2" y="15"/>
                                  </a:lnTo>
                                  <a:lnTo>
                                    <a:pt x="2" y="15"/>
                                  </a:lnTo>
                                  <a:lnTo>
                                    <a:pt x="2" y="15"/>
                                  </a:lnTo>
                                  <a:lnTo>
                                    <a:pt x="1" y="15"/>
                                  </a:lnTo>
                                  <a:lnTo>
                                    <a:pt x="1" y="15"/>
                                  </a:lnTo>
                                  <a:lnTo>
                                    <a:pt x="1" y="15"/>
                                  </a:lnTo>
                                  <a:lnTo>
                                    <a:pt x="1" y="15"/>
                                  </a:lnTo>
                                  <a:lnTo>
                                    <a:pt x="1" y="15"/>
                                  </a:lnTo>
                                  <a:lnTo>
                                    <a:pt x="1" y="15"/>
                                  </a:lnTo>
                                  <a:lnTo>
                                    <a:pt x="1" y="15"/>
                                  </a:lnTo>
                                  <a:lnTo>
                                    <a:pt x="1" y="14"/>
                                  </a:lnTo>
                                  <a:lnTo>
                                    <a:pt x="1" y="14"/>
                                  </a:lnTo>
                                  <a:lnTo>
                                    <a:pt x="1" y="14"/>
                                  </a:lnTo>
                                  <a:lnTo>
                                    <a:pt x="1" y="14"/>
                                  </a:lnTo>
                                  <a:lnTo>
                                    <a:pt x="1" y="14"/>
                                  </a:lnTo>
                                  <a:lnTo>
                                    <a:pt x="1" y="14"/>
                                  </a:lnTo>
                                  <a:lnTo>
                                    <a:pt x="0" y="14"/>
                                  </a:lnTo>
                                  <a:lnTo>
                                    <a:pt x="0" y="14"/>
                                  </a:lnTo>
                                  <a:lnTo>
                                    <a:pt x="0" y="13"/>
                                  </a:lnTo>
                                  <a:lnTo>
                                    <a:pt x="0" y="13"/>
                                  </a:lnTo>
                                  <a:lnTo>
                                    <a:pt x="0" y="13"/>
                                  </a:lnTo>
                                  <a:lnTo>
                                    <a:pt x="0" y="13"/>
                                  </a:lnTo>
                                  <a:lnTo>
                                    <a:pt x="0" y="13"/>
                                  </a:lnTo>
                                  <a:lnTo>
                                    <a:pt x="0" y="13"/>
                                  </a:lnTo>
                                  <a:lnTo>
                                    <a:pt x="0" y="13"/>
                                  </a:lnTo>
                                  <a:lnTo>
                                    <a:pt x="0" y="13"/>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0"/>
                                  </a:lnTo>
                                  <a:lnTo>
                                    <a:pt x="0"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8"/>
                                  </a:lnTo>
                                  <a:lnTo>
                                    <a:pt x="2" y="8"/>
                                  </a:lnTo>
                                  <a:lnTo>
                                    <a:pt x="2" y="8"/>
                                  </a:lnTo>
                                  <a:lnTo>
                                    <a:pt x="2" y="8"/>
                                  </a:lnTo>
                                  <a:lnTo>
                                    <a:pt x="2" y="8"/>
                                  </a:lnTo>
                                  <a:lnTo>
                                    <a:pt x="2" y="8"/>
                                  </a:lnTo>
                                  <a:lnTo>
                                    <a:pt x="2" y="7"/>
                                  </a:lnTo>
                                  <a:lnTo>
                                    <a:pt x="2" y="7"/>
                                  </a:lnTo>
                                  <a:lnTo>
                                    <a:pt x="2" y="7"/>
                                  </a:lnTo>
                                  <a:lnTo>
                                    <a:pt x="2" y="7"/>
                                  </a:lnTo>
                                  <a:lnTo>
                                    <a:pt x="3" y="7"/>
                                  </a:lnTo>
                                  <a:lnTo>
                                    <a:pt x="3" y="7"/>
                                  </a:lnTo>
                                  <a:lnTo>
                                    <a:pt x="3" y="6"/>
                                  </a:lnTo>
                                  <a:lnTo>
                                    <a:pt x="3" y="6"/>
                                  </a:lnTo>
                                  <a:lnTo>
                                    <a:pt x="3" y="6"/>
                                  </a:lnTo>
                                  <a:lnTo>
                                    <a:pt x="3" y="6"/>
                                  </a:lnTo>
                                  <a:lnTo>
                                    <a:pt x="3" y="6"/>
                                  </a:lnTo>
                                  <a:lnTo>
                                    <a:pt x="4" y="6"/>
                                  </a:lnTo>
                                  <a:lnTo>
                                    <a:pt x="4" y="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96" name="Freeform 3996"/>
                          <wps:cNvSpPr>
                            <a:spLocks/>
                          </wps:cNvSpPr>
                          <wps:spPr bwMode="auto">
                            <a:xfrm>
                              <a:off x="434" y="314"/>
                              <a:ext cx="6" cy="20"/>
                            </a:xfrm>
                            <a:custGeom>
                              <a:avLst/>
                              <a:gdLst>
                                <a:gd name="T0" fmla="*/ 6 w 6"/>
                                <a:gd name="T1" fmla="*/ 0 h 20"/>
                                <a:gd name="T2" fmla="*/ 6 w 6"/>
                                <a:gd name="T3" fmla="*/ 18 h 20"/>
                                <a:gd name="T4" fmla="*/ 6 w 6"/>
                                <a:gd name="T5" fmla="*/ 19 h 20"/>
                                <a:gd name="T6" fmla="*/ 5 w 6"/>
                                <a:gd name="T7" fmla="*/ 19 h 20"/>
                                <a:gd name="T8" fmla="*/ 5 w 6"/>
                                <a:gd name="T9" fmla="*/ 19 h 20"/>
                                <a:gd name="T10" fmla="*/ 5 w 6"/>
                                <a:gd name="T11" fmla="*/ 19 h 20"/>
                                <a:gd name="T12" fmla="*/ 5 w 6"/>
                                <a:gd name="T13" fmla="*/ 19 h 20"/>
                                <a:gd name="T14" fmla="*/ 5 w 6"/>
                                <a:gd name="T15" fmla="*/ 20 h 20"/>
                                <a:gd name="T16" fmla="*/ 5 w 6"/>
                                <a:gd name="T17" fmla="*/ 20 h 20"/>
                                <a:gd name="T18" fmla="*/ 5 w 6"/>
                                <a:gd name="T19" fmla="*/ 20 h 20"/>
                                <a:gd name="T20" fmla="*/ 4 w 6"/>
                                <a:gd name="T21" fmla="*/ 20 h 20"/>
                                <a:gd name="T22" fmla="*/ 4 w 6"/>
                                <a:gd name="T23" fmla="*/ 20 h 20"/>
                                <a:gd name="T24" fmla="*/ 4 w 6"/>
                                <a:gd name="T25" fmla="*/ 20 h 20"/>
                                <a:gd name="T26" fmla="*/ 4 w 6"/>
                                <a:gd name="T27" fmla="*/ 20 h 20"/>
                                <a:gd name="T28" fmla="*/ 4 w 6"/>
                                <a:gd name="T29" fmla="*/ 20 h 20"/>
                                <a:gd name="T30" fmla="*/ 4 w 6"/>
                                <a:gd name="T31" fmla="*/ 20 h 20"/>
                                <a:gd name="T32" fmla="*/ 3 w 6"/>
                                <a:gd name="T33" fmla="*/ 20 h 20"/>
                                <a:gd name="T34" fmla="*/ 3 w 6"/>
                                <a:gd name="T35" fmla="*/ 20 h 20"/>
                                <a:gd name="T36" fmla="*/ 3 w 6"/>
                                <a:gd name="T37" fmla="*/ 20 h 20"/>
                                <a:gd name="T38" fmla="*/ 3 w 6"/>
                                <a:gd name="T39" fmla="*/ 20 h 20"/>
                                <a:gd name="T40" fmla="*/ 3 w 6"/>
                                <a:gd name="T41" fmla="*/ 20 h 20"/>
                                <a:gd name="T42" fmla="*/ 3 w 6"/>
                                <a:gd name="T43" fmla="*/ 20 h 20"/>
                                <a:gd name="T44" fmla="*/ 3 w 6"/>
                                <a:gd name="T45" fmla="*/ 20 h 20"/>
                                <a:gd name="T46" fmla="*/ 2 w 6"/>
                                <a:gd name="T47" fmla="*/ 20 h 20"/>
                                <a:gd name="T48" fmla="*/ 2 w 6"/>
                                <a:gd name="T49" fmla="*/ 20 h 20"/>
                                <a:gd name="T50" fmla="*/ 2 w 6"/>
                                <a:gd name="T51" fmla="*/ 20 h 20"/>
                                <a:gd name="T52" fmla="*/ 2 w 6"/>
                                <a:gd name="T53" fmla="*/ 20 h 20"/>
                                <a:gd name="T54" fmla="*/ 2 w 6"/>
                                <a:gd name="T55" fmla="*/ 20 h 20"/>
                                <a:gd name="T56" fmla="*/ 2 w 6"/>
                                <a:gd name="T57" fmla="*/ 20 h 20"/>
                                <a:gd name="T58" fmla="*/ 2 w 6"/>
                                <a:gd name="T59" fmla="*/ 20 h 20"/>
                                <a:gd name="T60" fmla="*/ 1 w 6"/>
                                <a:gd name="T61" fmla="*/ 20 h 20"/>
                                <a:gd name="T62" fmla="*/ 1 w 6"/>
                                <a:gd name="T63" fmla="*/ 20 h 20"/>
                                <a:gd name="T64" fmla="*/ 1 w 6"/>
                                <a:gd name="T65" fmla="*/ 20 h 20"/>
                                <a:gd name="T66" fmla="*/ 1 w 6"/>
                                <a:gd name="T67" fmla="*/ 20 h 20"/>
                                <a:gd name="T68" fmla="*/ 1 w 6"/>
                                <a:gd name="T69" fmla="*/ 20 h 20"/>
                                <a:gd name="T70" fmla="*/ 1 w 6"/>
                                <a:gd name="T71" fmla="*/ 19 h 20"/>
                                <a:gd name="T72" fmla="*/ 1 w 6"/>
                                <a:gd name="T73" fmla="*/ 19 h 20"/>
                                <a:gd name="T74" fmla="*/ 0 w 6"/>
                                <a:gd name="T75" fmla="*/ 19 h 20"/>
                                <a:gd name="T76" fmla="*/ 0 w 6"/>
                                <a:gd name="T77" fmla="*/ 19 h 20"/>
                                <a:gd name="T78" fmla="*/ 0 w 6"/>
                                <a:gd name="T79" fmla="*/ 18 h 20"/>
                                <a:gd name="T80" fmla="*/ 0 w 6"/>
                                <a:gd name="T81" fmla="*/ 17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0" y="0"/>
                                  </a:moveTo>
                                  <a:lnTo>
                                    <a:pt x="6" y="0"/>
                                  </a:lnTo>
                                  <a:lnTo>
                                    <a:pt x="6" y="17"/>
                                  </a:lnTo>
                                  <a:lnTo>
                                    <a:pt x="6" y="18"/>
                                  </a:lnTo>
                                  <a:lnTo>
                                    <a:pt x="6" y="18"/>
                                  </a:lnTo>
                                  <a:lnTo>
                                    <a:pt x="6" y="19"/>
                                  </a:lnTo>
                                  <a:lnTo>
                                    <a:pt x="5" y="19"/>
                                  </a:lnTo>
                                  <a:lnTo>
                                    <a:pt x="5" y="19"/>
                                  </a:lnTo>
                                  <a:lnTo>
                                    <a:pt x="5" y="19"/>
                                  </a:lnTo>
                                  <a:lnTo>
                                    <a:pt x="5" y="19"/>
                                  </a:lnTo>
                                  <a:lnTo>
                                    <a:pt x="5" y="19"/>
                                  </a:lnTo>
                                  <a:lnTo>
                                    <a:pt x="5" y="19"/>
                                  </a:lnTo>
                                  <a:lnTo>
                                    <a:pt x="5" y="19"/>
                                  </a:lnTo>
                                  <a:lnTo>
                                    <a:pt x="5" y="19"/>
                                  </a:lnTo>
                                  <a:lnTo>
                                    <a:pt x="5" y="20"/>
                                  </a:lnTo>
                                  <a:lnTo>
                                    <a:pt x="5" y="20"/>
                                  </a:lnTo>
                                  <a:lnTo>
                                    <a:pt x="5" y="20"/>
                                  </a:lnTo>
                                  <a:lnTo>
                                    <a:pt x="5" y="20"/>
                                  </a:lnTo>
                                  <a:lnTo>
                                    <a:pt x="5" y="20"/>
                                  </a:lnTo>
                                  <a:lnTo>
                                    <a:pt x="5"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1" y="20"/>
                                  </a:lnTo>
                                  <a:lnTo>
                                    <a:pt x="1" y="20"/>
                                  </a:lnTo>
                                  <a:lnTo>
                                    <a:pt x="1" y="20"/>
                                  </a:lnTo>
                                  <a:lnTo>
                                    <a:pt x="1" y="20"/>
                                  </a:lnTo>
                                  <a:lnTo>
                                    <a:pt x="1" y="20"/>
                                  </a:lnTo>
                                  <a:lnTo>
                                    <a:pt x="1" y="20"/>
                                  </a:lnTo>
                                  <a:lnTo>
                                    <a:pt x="1" y="20"/>
                                  </a:lnTo>
                                  <a:lnTo>
                                    <a:pt x="1" y="20"/>
                                  </a:lnTo>
                                  <a:lnTo>
                                    <a:pt x="1" y="20"/>
                                  </a:lnTo>
                                  <a:lnTo>
                                    <a:pt x="1" y="20"/>
                                  </a:lnTo>
                                  <a:lnTo>
                                    <a:pt x="1" y="19"/>
                                  </a:lnTo>
                                  <a:lnTo>
                                    <a:pt x="1" y="19"/>
                                  </a:lnTo>
                                  <a:lnTo>
                                    <a:pt x="1" y="19"/>
                                  </a:lnTo>
                                  <a:lnTo>
                                    <a:pt x="1" y="19"/>
                                  </a:lnTo>
                                  <a:lnTo>
                                    <a:pt x="0" y="19"/>
                                  </a:lnTo>
                                  <a:lnTo>
                                    <a:pt x="0" y="19"/>
                                  </a:lnTo>
                                  <a:lnTo>
                                    <a:pt x="0" y="19"/>
                                  </a:lnTo>
                                  <a:lnTo>
                                    <a:pt x="0" y="19"/>
                                  </a:lnTo>
                                  <a:lnTo>
                                    <a:pt x="0" y="19"/>
                                  </a:lnTo>
                                  <a:lnTo>
                                    <a:pt x="0" y="18"/>
                                  </a:lnTo>
                                  <a:lnTo>
                                    <a:pt x="0" y="18"/>
                                  </a:lnTo>
                                  <a:lnTo>
                                    <a:pt x="0" y="17"/>
                                  </a:lnTo>
                                  <a:lnTo>
                                    <a:pt x="0"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97" name="Freeform 3997"/>
                          <wps:cNvSpPr>
                            <a:spLocks/>
                          </wps:cNvSpPr>
                          <wps:spPr bwMode="auto">
                            <a:xfrm>
                              <a:off x="434" y="314"/>
                              <a:ext cx="6" cy="20"/>
                            </a:xfrm>
                            <a:custGeom>
                              <a:avLst/>
                              <a:gdLst>
                                <a:gd name="T0" fmla="*/ 6 w 6"/>
                                <a:gd name="T1" fmla="*/ 0 h 20"/>
                                <a:gd name="T2" fmla="*/ 6 w 6"/>
                                <a:gd name="T3" fmla="*/ 18 h 20"/>
                                <a:gd name="T4" fmla="*/ 6 w 6"/>
                                <a:gd name="T5" fmla="*/ 19 h 20"/>
                                <a:gd name="T6" fmla="*/ 5 w 6"/>
                                <a:gd name="T7" fmla="*/ 19 h 20"/>
                                <a:gd name="T8" fmla="*/ 5 w 6"/>
                                <a:gd name="T9" fmla="*/ 19 h 20"/>
                                <a:gd name="T10" fmla="*/ 5 w 6"/>
                                <a:gd name="T11" fmla="*/ 19 h 20"/>
                                <a:gd name="T12" fmla="*/ 5 w 6"/>
                                <a:gd name="T13" fmla="*/ 19 h 20"/>
                                <a:gd name="T14" fmla="*/ 5 w 6"/>
                                <a:gd name="T15" fmla="*/ 20 h 20"/>
                                <a:gd name="T16" fmla="*/ 5 w 6"/>
                                <a:gd name="T17" fmla="*/ 20 h 20"/>
                                <a:gd name="T18" fmla="*/ 5 w 6"/>
                                <a:gd name="T19" fmla="*/ 20 h 20"/>
                                <a:gd name="T20" fmla="*/ 4 w 6"/>
                                <a:gd name="T21" fmla="*/ 20 h 20"/>
                                <a:gd name="T22" fmla="*/ 4 w 6"/>
                                <a:gd name="T23" fmla="*/ 20 h 20"/>
                                <a:gd name="T24" fmla="*/ 4 w 6"/>
                                <a:gd name="T25" fmla="*/ 20 h 20"/>
                                <a:gd name="T26" fmla="*/ 4 w 6"/>
                                <a:gd name="T27" fmla="*/ 20 h 20"/>
                                <a:gd name="T28" fmla="*/ 4 w 6"/>
                                <a:gd name="T29" fmla="*/ 20 h 20"/>
                                <a:gd name="T30" fmla="*/ 4 w 6"/>
                                <a:gd name="T31" fmla="*/ 20 h 20"/>
                                <a:gd name="T32" fmla="*/ 3 w 6"/>
                                <a:gd name="T33" fmla="*/ 20 h 20"/>
                                <a:gd name="T34" fmla="*/ 3 w 6"/>
                                <a:gd name="T35" fmla="*/ 20 h 20"/>
                                <a:gd name="T36" fmla="*/ 3 w 6"/>
                                <a:gd name="T37" fmla="*/ 20 h 20"/>
                                <a:gd name="T38" fmla="*/ 3 w 6"/>
                                <a:gd name="T39" fmla="*/ 20 h 20"/>
                                <a:gd name="T40" fmla="*/ 3 w 6"/>
                                <a:gd name="T41" fmla="*/ 20 h 20"/>
                                <a:gd name="T42" fmla="*/ 3 w 6"/>
                                <a:gd name="T43" fmla="*/ 20 h 20"/>
                                <a:gd name="T44" fmla="*/ 3 w 6"/>
                                <a:gd name="T45" fmla="*/ 20 h 20"/>
                                <a:gd name="T46" fmla="*/ 2 w 6"/>
                                <a:gd name="T47" fmla="*/ 20 h 20"/>
                                <a:gd name="T48" fmla="*/ 2 w 6"/>
                                <a:gd name="T49" fmla="*/ 20 h 20"/>
                                <a:gd name="T50" fmla="*/ 2 w 6"/>
                                <a:gd name="T51" fmla="*/ 20 h 20"/>
                                <a:gd name="T52" fmla="*/ 2 w 6"/>
                                <a:gd name="T53" fmla="*/ 20 h 20"/>
                                <a:gd name="T54" fmla="*/ 2 w 6"/>
                                <a:gd name="T55" fmla="*/ 20 h 20"/>
                                <a:gd name="T56" fmla="*/ 2 w 6"/>
                                <a:gd name="T57" fmla="*/ 20 h 20"/>
                                <a:gd name="T58" fmla="*/ 2 w 6"/>
                                <a:gd name="T59" fmla="*/ 20 h 20"/>
                                <a:gd name="T60" fmla="*/ 1 w 6"/>
                                <a:gd name="T61" fmla="*/ 20 h 20"/>
                                <a:gd name="T62" fmla="*/ 1 w 6"/>
                                <a:gd name="T63" fmla="*/ 20 h 20"/>
                                <a:gd name="T64" fmla="*/ 1 w 6"/>
                                <a:gd name="T65" fmla="*/ 20 h 20"/>
                                <a:gd name="T66" fmla="*/ 1 w 6"/>
                                <a:gd name="T67" fmla="*/ 20 h 20"/>
                                <a:gd name="T68" fmla="*/ 1 w 6"/>
                                <a:gd name="T69" fmla="*/ 20 h 20"/>
                                <a:gd name="T70" fmla="*/ 1 w 6"/>
                                <a:gd name="T71" fmla="*/ 19 h 20"/>
                                <a:gd name="T72" fmla="*/ 1 w 6"/>
                                <a:gd name="T73" fmla="*/ 19 h 20"/>
                                <a:gd name="T74" fmla="*/ 0 w 6"/>
                                <a:gd name="T75" fmla="*/ 19 h 20"/>
                                <a:gd name="T76" fmla="*/ 0 w 6"/>
                                <a:gd name="T77" fmla="*/ 19 h 20"/>
                                <a:gd name="T78" fmla="*/ 0 w 6"/>
                                <a:gd name="T79" fmla="*/ 18 h 20"/>
                                <a:gd name="T80" fmla="*/ 0 w 6"/>
                                <a:gd name="T81" fmla="*/ 17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0" y="0"/>
                                  </a:moveTo>
                                  <a:lnTo>
                                    <a:pt x="6" y="0"/>
                                  </a:lnTo>
                                  <a:lnTo>
                                    <a:pt x="6" y="17"/>
                                  </a:lnTo>
                                  <a:lnTo>
                                    <a:pt x="6" y="18"/>
                                  </a:lnTo>
                                  <a:lnTo>
                                    <a:pt x="6" y="18"/>
                                  </a:lnTo>
                                  <a:lnTo>
                                    <a:pt x="6" y="19"/>
                                  </a:lnTo>
                                  <a:lnTo>
                                    <a:pt x="5" y="19"/>
                                  </a:lnTo>
                                  <a:lnTo>
                                    <a:pt x="5" y="19"/>
                                  </a:lnTo>
                                  <a:lnTo>
                                    <a:pt x="5" y="19"/>
                                  </a:lnTo>
                                  <a:lnTo>
                                    <a:pt x="5" y="19"/>
                                  </a:lnTo>
                                  <a:lnTo>
                                    <a:pt x="5" y="19"/>
                                  </a:lnTo>
                                  <a:lnTo>
                                    <a:pt x="5" y="19"/>
                                  </a:lnTo>
                                  <a:lnTo>
                                    <a:pt x="5" y="19"/>
                                  </a:lnTo>
                                  <a:lnTo>
                                    <a:pt x="5" y="19"/>
                                  </a:lnTo>
                                  <a:lnTo>
                                    <a:pt x="5" y="20"/>
                                  </a:lnTo>
                                  <a:lnTo>
                                    <a:pt x="5" y="20"/>
                                  </a:lnTo>
                                  <a:lnTo>
                                    <a:pt x="5" y="20"/>
                                  </a:lnTo>
                                  <a:lnTo>
                                    <a:pt x="5" y="20"/>
                                  </a:lnTo>
                                  <a:lnTo>
                                    <a:pt x="5" y="20"/>
                                  </a:lnTo>
                                  <a:lnTo>
                                    <a:pt x="5"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1" y="20"/>
                                  </a:lnTo>
                                  <a:lnTo>
                                    <a:pt x="1" y="20"/>
                                  </a:lnTo>
                                  <a:lnTo>
                                    <a:pt x="1" y="20"/>
                                  </a:lnTo>
                                  <a:lnTo>
                                    <a:pt x="1" y="20"/>
                                  </a:lnTo>
                                  <a:lnTo>
                                    <a:pt x="1" y="20"/>
                                  </a:lnTo>
                                  <a:lnTo>
                                    <a:pt x="1" y="20"/>
                                  </a:lnTo>
                                  <a:lnTo>
                                    <a:pt x="1" y="20"/>
                                  </a:lnTo>
                                  <a:lnTo>
                                    <a:pt x="1" y="20"/>
                                  </a:lnTo>
                                  <a:lnTo>
                                    <a:pt x="1" y="20"/>
                                  </a:lnTo>
                                  <a:lnTo>
                                    <a:pt x="1" y="20"/>
                                  </a:lnTo>
                                  <a:lnTo>
                                    <a:pt x="1" y="19"/>
                                  </a:lnTo>
                                  <a:lnTo>
                                    <a:pt x="1" y="19"/>
                                  </a:lnTo>
                                  <a:lnTo>
                                    <a:pt x="1" y="19"/>
                                  </a:lnTo>
                                  <a:lnTo>
                                    <a:pt x="1" y="19"/>
                                  </a:lnTo>
                                  <a:lnTo>
                                    <a:pt x="0" y="19"/>
                                  </a:lnTo>
                                  <a:lnTo>
                                    <a:pt x="0" y="19"/>
                                  </a:lnTo>
                                  <a:lnTo>
                                    <a:pt x="0" y="19"/>
                                  </a:lnTo>
                                  <a:lnTo>
                                    <a:pt x="0" y="19"/>
                                  </a:lnTo>
                                  <a:lnTo>
                                    <a:pt x="0" y="19"/>
                                  </a:lnTo>
                                  <a:lnTo>
                                    <a:pt x="0" y="18"/>
                                  </a:lnTo>
                                  <a:lnTo>
                                    <a:pt x="0" y="18"/>
                                  </a:lnTo>
                                  <a:lnTo>
                                    <a:pt x="0" y="17"/>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3998" name="Freeform 3998"/>
                          <wps:cNvSpPr>
                            <a:spLocks/>
                          </wps:cNvSpPr>
                          <wps:spPr bwMode="auto">
                            <a:xfrm>
                              <a:off x="392" y="314"/>
                              <a:ext cx="6" cy="20"/>
                            </a:xfrm>
                            <a:custGeom>
                              <a:avLst/>
                              <a:gdLst>
                                <a:gd name="T0" fmla="*/ 6 w 6"/>
                                <a:gd name="T1" fmla="*/ 0 h 20"/>
                                <a:gd name="T2" fmla="*/ 6 w 6"/>
                                <a:gd name="T3" fmla="*/ 18 h 20"/>
                                <a:gd name="T4" fmla="*/ 6 w 6"/>
                                <a:gd name="T5" fmla="*/ 19 h 20"/>
                                <a:gd name="T6" fmla="*/ 6 w 6"/>
                                <a:gd name="T7" fmla="*/ 19 h 20"/>
                                <a:gd name="T8" fmla="*/ 5 w 6"/>
                                <a:gd name="T9" fmla="*/ 19 h 20"/>
                                <a:gd name="T10" fmla="*/ 5 w 6"/>
                                <a:gd name="T11" fmla="*/ 19 h 20"/>
                                <a:gd name="T12" fmla="*/ 5 w 6"/>
                                <a:gd name="T13" fmla="*/ 19 h 20"/>
                                <a:gd name="T14" fmla="*/ 5 w 6"/>
                                <a:gd name="T15" fmla="*/ 20 h 20"/>
                                <a:gd name="T16" fmla="*/ 5 w 6"/>
                                <a:gd name="T17" fmla="*/ 20 h 20"/>
                                <a:gd name="T18" fmla="*/ 5 w 6"/>
                                <a:gd name="T19" fmla="*/ 20 h 20"/>
                                <a:gd name="T20" fmla="*/ 5 w 6"/>
                                <a:gd name="T21" fmla="*/ 20 h 20"/>
                                <a:gd name="T22" fmla="*/ 4 w 6"/>
                                <a:gd name="T23" fmla="*/ 20 h 20"/>
                                <a:gd name="T24" fmla="*/ 4 w 6"/>
                                <a:gd name="T25" fmla="*/ 20 h 20"/>
                                <a:gd name="T26" fmla="*/ 4 w 6"/>
                                <a:gd name="T27" fmla="*/ 20 h 20"/>
                                <a:gd name="T28" fmla="*/ 4 w 6"/>
                                <a:gd name="T29" fmla="*/ 20 h 20"/>
                                <a:gd name="T30" fmla="*/ 4 w 6"/>
                                <a:gd name="T31" fmla="*/ 20 h 20"/>
                                <a:gd name="T32" fmla="*/ 4 w 6"/>
                                <a:gd name="T33" fmla="*/ 20 h 20"/>
                                <a:gd name="T34" fmla="*/ 4 w 6"/>
                                <a:gd name="T35" fmla="*/ 20 h 20"/>
                                <a:gd name="T36" fmla="*/ 3 w 6"/>
                                <a:gd name="T37" fmla="*/ 20 h 20"/>
                                <a:gd name="T38" fmla="*/ 3 w 6"/>
                                <a:gd name="T39" fmla="*/ 20 h 20"/>
                                <a:gd name="T40" fmla="*/ 3 w 6"/>
                                <a:gd name="T41" fmla="*/ 20 h 20"/>
                                <a:gd name="T42" fmla="*/ 3 w 6"/>
                                <a:gd name="T43" fmla="*/ 20 h 20"/>
                                <a:gd name="T44" fmla="*/ 3 w 6"/>
                                <a:gd name="T45" fmla="*/ 20 h 20"/>
                                <a:gd name="T46" fmla="*/ 3 w 6"/>
                                <a:gd name="T47" fmla="*/ 20 h 20"/>
                                <a:gd name="T48" fmla="*/ 2 w 6"/>
                                <a:gd name="T49" fmla="*/ 20 h 20"/>
                                <a:gd name="T50" fmla="*/ 2 w 6"/>
                                <a:gd name="T51" fmla="*/ 20 h 20"/>
                                <a:gd name="T52" fmla="*/ 2 w 6"/>
                                <a:gd name="T53" fmla="*/ 20 h 20"/>
                                <a:gd name="T54" fmla="*/ 2 w 6"/>
                                <a:gd name="T55" fmla="*/ 20 h 20"/>
                                <a:gd name="T56" fmla="*/ 2 w 6"/>
                                <a:gd name="T57" fmla="*/ 20 h 20"/>
                                <a:gd name="T58" fmla="*/ 2 w 6"/>
                                <a:gd name="T59" fmla="*/ 20 h 20"/>
                                <a:gd name="T60" fmla="*/ 2 w 6"/>
                                <a:gd name="T61" fmla="*/ 20 h 20"/>
                                <a:gd name="T62" fmla="*/ 1 w 6"/>
                                <a:gd name="T63" fmla="*/ 20 h 20"/>
                                <a:gd name="T64" fmla="*/ 1 w 6"/>
                                <a:gd name="T65" fmla="*/ 20 h 20"/>
                                <a:gd name="T66" fmla="*/ 1 w 6"/>
                                <a:gd name="T67" fmla="*/ 20 h 20"/>
                                <a:gd name="T68" fmla="*/ 1 w 6"/>
                                <a:gd name="T69" fmla="*/ 20 h 20"/>
                                <a:gd name="T70" fmla="*/ 1 w 6"/>
                                <a:gd name="T71" fmla="*/ 19 h 20"/>
                                <a:gd name="T72" fmla="*/ 1 w 6"/>
                                <a:gd name="T73" fmla="*/ 19 h 20"/>
                                <a:gd name="T74" fmla="*/ 1 w 6"/>
                                <a:gd name="T75" fmla="*/ 19 h 20"/>
                                <a:gd name="T76" fmla="*/ 0 w 6"/>
                                <a:gd name="T77" fmla="*/ 19 h 20"/>
                                <a:gd name="T78" fmla="*/ 0 w 6"/>
                                <a:gd name="T79" fmla="*/ 18 h 20"/>
                                <a:gd name="T80" fmla="*/ 0 w 6"/>
                                <a:gd name="T81" fmla="*/ 17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0" y="0"/>
                                  </a:moveTo>
                                  <a:lnTo>
                                    <a:pt x="6" y="0"/>
                                  </a:lnTo>
                                  <a:lnTo>
                                    <a:pt x="6" y="17"/>
                                  </a:lnTo>
                                  <a:lnTo>
                                    <a:pt x="6" y="18"/>
                                  </a:lnTo>
                                  <a:lnTo>
                                    <a:pt x="6" y="18"/>
                                  </a:lnTo>
                                  <a:lnTo>
                                    <a:pt x="6" y="19"/>
                                  </a:lnTo>
                                  <a:lnTo>
                                    <a:pt x="6" y="19"/>
                                  </a:lnTo>
                                  <a:lnTo>
                                    <a:pt x="6" y="19"/>
                                  </a:lnTo>
                                  <a:lnTo>
                                    <a:pt x="5" y="19"/>
                                  </a:lnTo>
                                  <a:lnTo>
                                    <a:pt x="5" y="19"/>
                                  </a:lnTo>
                                  <a:lnTo>
                                    <a:pt x="5" y="19"/>
                                  </a:lnTo>
                                  <a:lnTo>
                                    <a:pt x="5" y="19"/>
                                  </a:lnTo>
                                  <a:lnTo>
                                    <a:pt x="5" y="19"/>
                                  </a:lnTo>
                                  <a:lnTo>
                                    <a:pt x="5" y="19"/>
                                  </a:lnTo>
                                  <a:lnTo>
                                    <a:pt x="5" y="20"/>
                                  </a:lnTo>
                                  <a:lnTo>
                                    <a:pt x="5" y="20"/>
                                  </a:lnTo>
                                  <a:lnTo>
                                    <a:pt x="5" y="20"/>
                                  </a:lnTo>
                                  <a:lnTo>
                                    <a:pt x="5" y="20"/>
                                  </a:lnTo>
                                  <a:lnTo>
                                    <a:pt x="5" y="20"/>
                                  </a:lnTo>
                                  <a:lnTo>
                                    <a:pt x="5" y="20"/>
                                  </a:lnTo>
                                  <a:lnTo>
                                    <a:pt x="5" y="20"/>
                                  </a:lnTo>
                                  <a:lnTo>
                                    <a:pt x="5"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1" y="20"/>
                                  </a:lnTo>
                                  <a:lnTo>
                                    <a:pt x="1" y="20"/>
                                  </a:lnTo>
                                  <a:lnTo>
                                    <a:pt x="1" y="20"/>
                                  </a:lnTo>
                                  <a:lnTo>
                                    <a:pt x="1" y="20"/>
                                  </a:lnTo>
                                  <a:lnTo>
                                    <a:pt x="1" y="20"/>
                                  </a:lnTo>
                                  <a:lnTo>
                                    <a:pt x="1" y="20"/>
                                  </a:lnTo>
                                  <a:lnTo>
                                    <a:pt x="1" y="20"/>
                                  </a:lnTo>
                                  <a:lnTo>
                                    <a:pt x="1" y="19"/>
                                  </a:lnTo>
                                  <a:lnTo>
                                    <a:pt x="1" y="19"/>
                                  </a:lnTo>
                                  <a:lnTo>
                                    <a:pt x="1" y="19"/>
                                  </a:lnTo>
                                  <a:lnTo>
                                    <a:pt x="1" y="19"/>
                                  </a:lnTo>
                                  <a:lnTo>
                                    <a:pt x="1" y="19"/>
                                  </a:lnTo>
                                  <a:lnTo>
                                    <a:pt x="1" y="19"/>
                                  </a:lnTo>
                                  <a:lnTo>
                                    <a:pt x="0" y="19"/>
                                  </a:lnTo>
                                  <a:lnTo>
                                    <a:pt x="0" y="19"/>
                                  </a:lnTo>
                                  <a:lnTo>
                                    <a:pt x="0" y="19"/>
                                  </a:lnTo>
                                  <a:lnTo>
                                    <a:pt x="0" y="18"/>
                                  </a:lnTo>
                                  <a:lnTo>
                                    <a:pt x="0" y="18"/>
                                  </a:lnTo>
                                  <a:lnTo>
                                    <a:pt x="0" y="17"/>
                                  </a:lnTo>
                                  <a:lnTo>
                                    <a:pt x="0"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3999" name="Freeform 3999"/>
                          <wps:cNvSpPr>
                            <a:spLocks/>
                          </wps:cNvSpPr>
                          <wps:spPr bwMode="auto">
                            <a:xfrm>
                              <a:off x="392" y="314"/>
                              <a:ext cx="6" cy="20"/>
                            </a:xfrm>
                            <a:custGeom>
                              <a:avLst/>
                              <a:gdLst>
                                <a:gd name="T0" fmla="*/ 6 w 6"/>
                                <a:gd name="T1" fmla="*/ 0 h 20"/>
                                <a:gd name="T2" fmla="*/ 6 w 6"/>
                                <a:gd name="T3" fmla="*/ 18 h 20"/>
                                <a:gd name="T4" fmla="*/ 6 w 6"/>
                                <a:gd name="T5" fmla="*/ 19 h 20"/>
                                <a:gd name="T6" fmla="*/ 6 w 6"/>
                                <a:gd name="T7" fmla="*/ 19 h 20"/>
                                <a:gd name="T8" fmla="*/ 5 w 6"/>
                                <a:gd name="T9" fmla="*/ 19 h 20"/>
                                <a:gd name="T10" fmla="*/ 5 w 6"/>
                                <a:gd name="T11" fmla="*/ 19 h 20"/>
                                <a:gd name="T12" fmla="*/ 5 w 6"/>
                                <a:gd name="T13" fmla="*/ 19 h 20"/>
                                <a:gd name="T14" fmla="*/ 5 w 6"/>
                                <a:gd name="T15" fmla="*/ 20 h 20"/>
                                <a:gd name="T16" fmla="*/ 5 w 6"/>
                                <a:gd name="T17" fmla="*/ 20 h 20"/>
                                <a:gd name="T18" fmla="*/ 5 w 6"/>
                                <a:gd name="T19" fmla="*/ 20 h 20"/>
                                <a:gd name="T20" fmla="*/ 5 w 6"/>
                                <a:gd name="T21" fmla="*/ 20 h 20"/>
                                <a:gd name="T22" fmla="*/ 4 w 6"/>
                                <a:gd name="T23" fmla="*/ 20 h 20"/>
                                <a:gd name="T24" fmla="*/ 4 w 6"/>
                                <a:gd name="T25" fmla="*/ 20 h 20"/>
                                <a:gd name="T26" fmla="*/ 4 w 6"/>
                                <a:gd name="T27" fmla="*/ 20 h 20"/>
                                <a:gd name="T28" fmla="*/ 4 w 6"/>
                                <a:gd name="T29" fmla="*/ 20 h 20"/>
                                <a:gd name="T30" fmla="*/ 4 w 6"/>
                                <a:gd name="T31" fmla="*/ 20 h 20"/>
                                <a:gd name="T32" fmla="*/ 4 w 6"/>
                                <a:gd name="T33" fmla="*/ 20 h 20"/>
                                <a:gd name="T34" fmla="*/ 4 w 6"/>
                                <a:gd name="T35" fmla="*/ 20 h 20"/>
                                <a:gd name="T36" fmla="*/ 3 w 6"/>
                                <a:gd name="T37" fmla="*/ 20 h 20"/>
                                <a:gd name="T38" fmla="*/ 3 w 6"/>
                                <a:gd name="T39" fmla="*/ 20 h 20"/>
                                <a:gd name="T40" fmla="*/ 3 w 6"/>
                                <a:gd name="T41" fmla="*/ 20 h 20"/>
                                <a:gd name="T42" fmla="*/ 3 w 6"/>
                                <a:gd name="T43" fmla="*/ 20 h 20"/>
                                <a:gd name="T44" fmla="*/ 3 w 6"/>
                                <a:gd name="T45" fmla="*/ 20 h 20"/>
                                <a:gd name="T46" fmla="*/ 3 w 6"/>
                                <a:gd name="T47" fmla="*/ 20 h 20"/>
                                <a:gd name="T48" fmla="*/ 2 w 6"/>
                                <a:gd name="T49" fmla="*/ 20 h 20"/>
                                <a:gd name="T50" fmla="*/ 2 w 6"/>
                                <a:gd name="T51" fmla="*/ 20 h 20"/>
                                <a:gd name="T52" fmla="*/ 2 w 6"/>
                                <a:gd name="T53" fmla="*/ 20 h 20"/>
                                <a:gd name="T54" fmla="*/ 2 w 6"/>
                                <a:gd name="T55" fmla="*/ 20 h 20"/>
                                <a:gd name="T56" fmla="*/ 2 w 6"/>
                                <a:gd name="T57" fmla="*/ 20 h 20"/>
                                <a:gd name="T58" fmla="*/ 2 w 6"/>
                                <a:gd name="T59" fmla="*/ 20 h 20"/>
                                <a:gd name="T60" fmla="*/ 2 w 6"/>
                                <a:gd name="T61" fmla="*/ 20 h 20"/>
                                <a:gd name="T62" fmla="*/ 1 w 6"/>
                                <a:gd name="T63" fmla="*/ 20 h 20"/>
                                <a:gd name="T64" fmla="*/ 1 w 6"/>
                                <a:gd name="T65" fmla="*/ 20 h 20"/>
                                <a:gd name="T66" fmla="*/ 1 w 6"/>
                                <a:gd name="T67" fmla="*/ 20 h 20"/>
                                <a:gd name="T68" fmla="*/ 1 w 6"/>
                                <a:gd name="T69" fmla="*/ 20 h 20"/>
                                <a:gd name="T70" fmla="*/ 1 w 6"/>
                                <a:gd name="T71" fmla="*/ 19 h 20"/>
                                <a:gd name="T72" fmla="*/ 1 w 6"/>
                                <a:gd name="T73" fmla="*/ 19 h 20"/>
                                <a:gd name="T74" fmla="*/ 1 w 6"/>
                                <a:gd name="T75" fmla="*/ 19 h 20"/>
                                <a:gd name="T76" fmla="*/ 0 w 6"/>
                                <a:gd name="T77" fmla="*/ 19 h 20"/>
                                <a:gd name="T78" fmla="*/ 0 w 6"/>
                                <a:gd name="T79" fmla="*/ 18 h 20"/>
                                <a:gd name="T80" fmla="*/ 0 w 6"/>
                                <a:gd name="T81" fmla="*/ 17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0" y="0"/>
                                  </a:moveTo>
                                  <a:lnTo>
                                    <a:pt x="6" y="0"/>
                                  </a:lnTo>
                                  <a:lnTo>
                                    <a:pt x="6" y="17"/>
                                  </a:lnTo>
                                  <a:lnTo>
                                    <a:pt x="6" y="18"/>
                                  </a:lnTo>
                                  <a:lnTo>
                                    <a:pt x="6" y="18"/>
                                  </a:lnTo>
                                  <a:lnTo>
                                    <a:pt x="6" y="19"/>
                                  </a:lnTo>
                                  <a:lnTo>
                                    <a:pt x="6" y="19"/>
                                  </a:lnTo>
                                  <a:lnTo>
                                    <a:pt x="6" y="19"/>
                                  </a:lnTo>
                                  <a:lnTo>
                                    <a:pt x="5" y="19"/>
                                  </a:lnTo>
                                  <a:lnTo>
                                    <a:pt x="5" y="19"/>
                                  </a:lnTo>
                                  <a:lnTo>
                                    <a:pt x="5" y="19"/>
                                  </a:lnTo>
                                  <a:lnTo>
                                    <a:pt x="5" y="19"/>
                                  </a:lnTo>
                                  <a:lnTo>
                                    <a:pt x="5" y="19"/>
                                  </a:lnTo>
                                  <a:lnTo>
                                    <a:pt x="5" y="19"/>
                                  </a:lnTo>
                                  <a:lnTo>
                                    <a:pt x="5" y="20"/>
                                  </a:lnTo>
                                  <a:lnTo>
                                    <a:pt x="5" y="20"/>
                                  </a:lnTo>
                                  <a:lnTo>
                                    <a:pt x="5" y="20"/>
                                  </a:lnTo>
                                  <a:lnTo>
                                    <a:pt x="5" y="20"/>
                                  </a:lnTo>
                                  <a:lnTo>
                                    <a:pt x="5" y="20"/>
                                  </a:lnTo>
                                  <a:lnTo>
                                    <a:pt x="5" y="20"/>
                                  </a:lnTo>
                                  <a:lnTo>
                                    <a:pt x="5" y="20"/>
                                  </a:lnTo>
                                  <a:lnTo>
                                    <a:pt x="5"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4"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3"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2" y="20"/>
                                  </a:lnTo>
                                  <a:lnTo>
                                    <a:pt x="1" y="20"/>
                                  </a:lnTo>
                                  <a:lnTo>
                                    <a:pt x="1" y="20"/>
                                  </a:lnTo>
                                  <a:lnTo>
                                    <a:pt x="1" y="20"/>
                                  </a:lnTo>
                                  <a:lnTo>
                                    <a:pt x="1" y="20"/>
                                  </a:lnTo>
                                  <a:lnTo>
                                    <a:pt x="1" y="20"/>
                                  </a:lnTo>
                                  <a:lnTo>
                                    <a:pt x="1" y="20"/>
                                  </a:lnTo>
                                  <a:lnTo>
                                    <a:pt x="1" y="20"/>
                                  </a:lnTo>
                                  <a:lnTo>
                                    <a:pt x="1" y="19"/>
                                  </a:lnTo>
                                  <a:lnTo>
                                    <a:pt x="1" y="19"/>
                                  </a:lnTo>
                                  <a:lnTo>
                                    <a:pt x="1" y="19"/>
                                  </a:lnTo>
                                  <a:lnTo>
                                    <a:pt x="1" y="19"/>
                                  </a:lnTo>
                                  <a:lnTo>
                                    <a:pt x="1" y="19"/>
                                  </a:lnTo>
                                  <a:lnTo>
                                    <a:pt x="1" y="19"/>
                                  </a:lnTo>
                                  <a:lnTo>
                                    <a:pt x="0" y="19"/>
                                  </a:lnTo>
                                  <a:lnTo>
                                    <a:pt x="0" y="19"/>
                                  </a:lnTo>
                                  <a:lnTo>
                                    <a:pt x="0" y="19"/>
                                  </a:lnTo>
                                  <a:lnTo>
                                    <a:pt x="0" y="18"/>
                                  </a:lnTo>
                                  <a:lnTo>
                                    <a:pt x="0" y="18"/>
                                  </a:lnTo>
                                  <a:lnTo>
                                    <a:pt x="0" y="17"/>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00" name="Freeform 4000"/>
                          <wps:cNvSpPr>
                            <a:spLocks/>
                          </wps:cNvSpPr>
                          <wps:spPr bwMode="auto">
                            <a:xfrm>
                              <a:off x="393" y="296"/>
                              <a:ext cx="46" cy="12"/>
                            </a:xfrm>
                            <a:custGeom>
                              <a:avLst/>
                              <a:gdLst>
                                <a:gd name="T0" fmla="*/ 0 w 46"/>
                                <a:gd name="T1" fmla="*/ 11 h 12"/>
                                <a:gd name="T2" fmla="*/ 1 w 46"/>
                                <a:gd name="T3" fmla="*/ 10 h 12"/>
                                <a:gd name="T4" fmla="*/ 2 w 46"/>
                                <a:gd name="T5" fmla="*/ 9 h 12"/>
                                <a:gd name="T6" fmla="*/ 3 w 46"/>
                                <a:gd name="T7" fmla="*/ 8 h 12"/>
                                <a:gd name="T8" fmla="*/ 4 w 46"/>
                                <a:gd name="T9" fmla="*/ 7 h 12"/>
                                <a:gd name="T10" fmla="*/ 5 w 46"/>
                                <a:gd name="T11" fmla="*/ 6 h 12"/>
                                <a:gd name="T12" fmla="*/ 6 w 46"/>
                                <a:gd name="T13" fmla="*/ 6 h 12"/>
                                <a:gd name="T14" fmla="*/ 8 w 46"/>
                                <a:gd name="T15" fmla="*/ 5 h 12"/>
                                <a:gd name="T16" fmla="*/ 9 w 46"/>
                                <a:gd name="T17" fmla="*/ 4 h 12"/>
                                <a:gd name="T18" fmla="*/ 10 w 46"/>
                                <a:gd name="T19" fmla="*/ 4 h 12"/>
                                <a:gd name="T20" fmla="*/ 13 w 46"/>
                                <a:gd name="T21" fmla="*/ 3 h 12"/>
                                <a:gd name="T22" fmla="*/ 16 w 46"/>
                                <a:gd name="T23" fmla="*/ 2 h 12"/>
                                <a:gd name="T24" fmla="*/ 19 w 46"/>
                                <a:gd name="T25" fmla="*/ 2 h 12"/>
                                <a:gd name="T26" fmla="*/ 21 w 46"/>
                                <a:gd name="T27" fmla="*/ 2 h 12"/>
                                <a:gd name="T28" fmla="*/ 24 w 46"/>
                                <a:gd name="T29" fmla="*/ 2 h 12"/>
                                <a:gd name="T30" fmla="*/ 26 w 46"/>
                                <a:gd name="T31" fmla="*/ 2 h 12"/>
                                <a:gd name="T32" fmla="*/ 28 w 46"/>
                                <a:gd name="T33" fmla="*/ 2 h 12"/>
                                <a:gd name="T34" fmla="*/ 30 w 46"/>
                                <a:gd name="T35" fmla="*/ 2 h 12"/>
                                <a:gd name="T36" fmla="*/ 32 w 46"/>
                                <a:gd name="T37" fmla="*/ 3 h 12"/>
                                <a:gd name="T38" fmla="*/ 34 w 46"/>
                                <a:gd name="T39" fmla="*/ 4 h 12"/>
                                <a:gd name="T40" fmla="*/ 36 w 46"/>
                                <a:gd name="T41" fmla="*/ 4 h 12"/>
                                <a:gd name="T42" fmla="*/ 37 w 46"/>
                                <a:gd name="T43" fmla="*/ 4 h 12"/>
                                <a:gd name="T44" fmla="*/ 38 w 46"/>
                                <a:gd name="T45" fmla="*/ 5 h 12"/>
                                <a:gd name="T46" fmla="*/ 40 w 46"/>
                                <a:gd name="T47" fmla="*/ 5 h 12"/>
                                <a:gd name="T48" fmla="*/ 41 w 46"/>
                                <a:gd name="T49" fmla="*/ 6 h 12"/>
                                <a:gd name="T50" fmla="*/ 42 w 46"/>
                                <a:gd name="T51" fmla="*/ 7 h 12"/>
                                <a:gd name="T52" fmla="*/ 43 w 46"/>
                                <a:gd name="T53" fmla="*/ 8 h 12"/>
                                <a:gd name="T54" fmla="*/ 44 w 46"/>
                                <a:gd name="T55" fmla="*/ 8 h 12"/>
                                <a:gd name="T56" fmla="*/ 45 w 46"/>
                                <a:gd name="T57" fmla="*/ 9 h 12"/>
                                <a:gd name="T58" fmla="*/ 46 w 46"/>
                                <a:gd name="T59" fmla="*/ 10 h 12"/>
                                <a:gd name="T60" fmla="*/ 46 w 46"/>
                                <a:gd name="T61" fmla="*/ 10 h 12"/>
                                <a:gd name="T62" fmla="*/ 46 w 46"/>
                                <a:gd name="T63" fmla="*/ 9 h 12"/>
                                <a:gd name="T64" fmla="*/ 45 w 46"/>
                                <a:gd name="T65" fmla="*/ 8 h 12"/>
                                <a:gd name="T66" fmla="*/ 45 w 46"/>
                                <a:gd name="T67" fmla="*/ 8 h 12"/>
                                <a:gd name="T68" fmla="*/ 44 w 46"/>
                                <a:gd name="T69" fmla="*/ 7 h 12"/>
                                <a:gd name="T70" fmla="*/ 44 w 46"/>
                                <a:gd name="T71" fmla="*/ 6 h 12"/>
                                <a:gd name="T72" fmla="*/ 43 w 46"/>
                                <a:gd name="T73" fmla="*/ 6 h 12"/>
                                <a:gd name="T74" fmla="*/ 42 w 46"/>
                                <a:gd name="T75" fmla="*/ 5 h 12"/>
                                <a:gd name="T76" fmla="*/ 41 w 46"/>
                                <a:gd name="T77" fmla="*/ 4 h 12"/>
                                <a:gd name="T78" fmla="*/ 40 w 46"/>
                                <a:gd name="T79" fmla="*/ 4 h 12"/>
                                <a:gd name="T80" fmla="*/ 37 w 46"/>
                                <a:gd name="T81" fmla="*/ 3 h 12"/>
                                <a:gd name="T82" fmla="*/ 34 w 46"/>
                                <a:gd name="T83" fmla="*/ 1 h 12"/>
                                <a:gd name="T84" fmla="*/ 30 w 46"/>
                                <a:gd name="T85" fmla="*/ 1 h 12"/>
                                <a:gd name="T86" fmla="*/ 27 w 46"/>
                                <a:gd name="T87" fmla="*/ 0 h 12"/>
                                <a:gd name="T88" fmla="*/ 24 w 46"/>
                                <a:gd name="T89" fmla="*/ 0 h 12"/>
                                <a:gd name="T90" fmla="*/ 21 w 46"/>
                                <a:gd name="T91" fmla="*/ 0 h 12"/>
                                <a:gd name="T92" fmla="*/ 17 w 46"/>
                                <a:gd name="T93" fmla="*/ 0 h 12"/>
                                <a:gd name="T94" fmla="*/ 14 w 46"/>
                                <a:gd name="T95" fmla="*/ 1 h 12"/>
                                <a:gd name="T96" fmla="*/ 11 w 46"/>
                                <a:gd name="T97" fmla="*/ 2 h 12"/>
                                <a:gd name="T98" fmla="*/ 8 w 46"/>
                                <a:gd name="T99" fmla="*/ 3 h 12"/>
                                <a:gd name="T100" fmla="*/ 7 w 46"/>
                                <a:gd name="T101" fmla="*/ 3 h 12"/>
                                <a:gd name="T102" fmla="*/ 5 w 46"/>
                                <a:gd name="T103" fmla="*/ 4 h 12"/>
                                <a:gd name="T104" fmla="*/ 4 w 46"/>
                                <a:gd name="T105" fmla="*/ 5 h 12"/>
                                <a:gd name="T106" fmla="*/ 3 w 46"/>
                                <a:gd name="T107" fmla="*/ 6 h 12"/>
                                <a:gd name="T108" fmla="*/ 2 w 46"/>
                                <a:gd name="T109" fmla="*/ 7 h 12"/>
                                <a:gd name="T110" fmla="*/ 1 w 46"/>
                                <a:gd name="T111" fmla="*/ 8 h 12"/>
                                <a:gd name="T112" fmla="*/ 1 w 46"/>
                                <a:gd name="T113" fmla="*/ 9 h 12"/>
                                <a:gd name="T114" fmla="*/ 0 w 46"/>
                                <a:gd name="T115" fmla="*/ 10 h 12"/>
                                <a:gd name="T116" fmla="*/ 0 w 46"/>
                                <a:gd name="T117" fmla="*/ 1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2">
                                  <a:moveTo>
                                    <a:pt x="0" y="12"/>
                                  </a:moveTo>
                                  <a:lnTo>
                                    <a:pt x="0" y="12"/>
                                  </a:lnTo>
                                  <a:lnTo>
                                    <a:pt x="0" y="12"/>
                                  </a:lnTo>
                                  <a:lnTo>
                                    <a:pt x="0" y="12"/>
                                  </a:lnTo>
                                  <a:lnTo>
                                    <a:pt x="0" y="12"/>
                                  </a:lnTo>
                                  <a:lnTo>
                                    <a:pt x="0" y="11"/>
                                  </a:lnTo>
                                  <a:lnTo>
                                    <a:pt x="0" y="11"/>
                                  </a:lnTo>
                                  <a:lnTo>
                                    <a:pt x="0" y="11"/>
                                  </a:lnTo>
                                  <a:lnTo>
                                    <a:pt x="0" y="11"/>
                                  </a:lnTo>
                                  <a:lnTo>
                                    <a:pt x="0"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2" y="10"/>
                                  </a:lnTo>
                                  <a:lnTo>
                                    <a:pt x="2" y="9"/>
                                  </a:lnTo>
                                  <a:lnTo>
                                    <a:pt x="2" y="9"/>
                                  </a:lnTo>
                                  <a:lnTo>
                                    <a:pt x="2" y="9"/>
                                  </a:lnTo>
                                  <a:lnTo>
                                    <a:pt x="2" y="9"/>
                                  </a:lnTo>
                                  <a:lnTo>
                                    <a:pt x="2" y="9"/>
                                  </a:lnTo>
                                  <a:lnTo>
                                    <a:pt x="2" y="9"/>
                                  </a:lnTo>
                                  <a:lnTo>
                                    <a:pt x="2" y="9"/>
                                  </a:lnTo>
                                  <a:lnTo>
                                    <a:pt x="2" y="9"/>
                                  </a:lnTo>
                                  <a:lnTo>
                                    <a:pt x="2" y="9"/>
                                  </a:lnTo>
                                  <a:lnTo>
                                    <a:pt x="2" y="9"/>
                                  </a:lnTo>
                                  <a:lnTo>
                                    <a:pt x="3" y="8"/>
                                  </a:lnTo>
                                  <a:lnTo>
                                    <a:pt x="3" y="8"/>
                                  </a:lnTo>
                                  <a:lnTo>
                                    <a:pt x="3" y="8"/>
                                  </a:lnTo>
                                  <a:lnTo>
                                    <a:pt x="3" y="8"/>
                                  </a:lnTo>
                                  <a:lnTo>
                                    <a:pt x="3" y="8"/>
                                  </a:lnTo>
                                  <a:lnTo>
                                    <a:pt x="3" y="8"/>
                                  </a:lnTo>
                                  <a:lnTo>
                                    <a:pt x="3" y="8"/>
                                  </a:lnTo>
                                  <a:lnTo>
                                    <a:pt x="3" y="8"/>
                                  </a:lnTo>
                                  <a:lnTo>
                                    <a:pt x="3" y="8"/>
                                  </a:lnTo>
                                  <a:lnTo>
                                    <a:pt x="3" y="8"/>
                                  </a:lnTo>
                                  <a:lnTo>
                                    <a:pt x="4" y="8"/>
                                  </a:lnTo>
                                  <a:lnTo>
                                    <a:pt x="4" y="8"/>
                                  </a:lnTo>
                                  <a:lnTo>
                                    <a:pt x="4" y="7"/>
                                  </a:lnTo>
                                  <a:lnTo>
                                    <a:pt x="4" y="7"/>
                                  </a:lnTo>
                                  <a:lnTo>
                                    <a:pt x="4" y="7"/>
                                  </a:lnTo>
                                  <a:lnTo>
                                    <a:pt x="4" y="7"/>
                                  </a:lnTo>
                                  <a:lnTo>
                                    <a:pt x="4" y="7"/>
                                  </a:lnTo>
                                  <a:lnTo>
                                    <a:pt x="4" y="7"/>
                                  </a:lnTo>
                                  <a:lnTo>
                                    <a:pt x="4" y="7"/>
                                  </a:lnTo>
                                  <a:lnTo>
                                    <a:pt x="4" y="7"/>
                                  </a:lnTo>
                                  <a:lnTo>
                                    <a:pt x="5" y="7"/>
                                  </a:lnTo>
                                  <a:lnTo>
                                    <a:pt x="5" y="7"/>
                                  </a:lnTo>
                                  <a:lnTo>
                                    <a:pt x="5" y="7"/>
                                  </a:lnTo>
                                  <a:lnTo>
                                    <a:pt x="5" y="6"/>
                                  </a:lnTo>
                                  <a:lnTo>
                                    <a:pt x="5" y="6"/>
                                  </a:lnTo>
                                  <a:lnTo>
                                    <a:pt x="5" y="6"/>
                                  </a:lnTo>
                                  <a:lnTo>
                                    <a:pt x="5" y="6"/>
                                  </a:lnTo>
                                  <a:lnTo>
                                    <a:pt x="5" y="6"/>
                                  </a:lnTo>
                                  <a:lnTo>
                                    <a:pt x="5" y="6"/>
                                  </a:lnTo>
                                  <a:lnTo>
                                    <a:pt x="6" y="6"/>
                                  </a:lnTo>
                                  <a:lnTo>
                                    <a:pt x="6" y="6"/>
                                  </a:lnTo>
                                  <a:lnTo>
                                    <a:pt x="6" y="6"/>
                                  </a:lnTo>
                                  <a:lnTo>
                                    <a:pt x="6" y="6"/>
                                  </a:lnTo>
                                  <a:lnTo>
                                    <a:pt x="6" y="6"/>
                                  </a:lnTo>
                                  <a:lnTo>
                                    <a:pt x="6" y="6"/>
                                  </a:lnTo>
                                  <a:lnTo>
                                    <a:pt x="6" y="6"/>
                                  </a:lnTo>
                                  <a:lnTo>
                                    <a:pt x="6" y="5"/>
                                  </a:lnTo>
                                  <a:lnTo>
                                    <a:pt x="7" y="5"/>
                                  </a:lnTo>
                                  <a:lnTo>
                                    <a:pt x="7" y="5"/>
                                  </a:lnTo>
                                  <a:lnTo>
                                    <a:pt x="7" y="5"/>
                                  </a:lnTo>
                                  <a:lnTo>
                                    <a:pt x="7" y="5"/>
                                  </a:lnTo>
                                  <a:lnTo>
                                    <a:pt x="7" y="5"/>
                                  </a:lnTo>
                                  <a:lnTo>
                                    <a:pt x="7" y="5"/>
                                  </a:lnTo>
                                  <a:lnTo>
                                    <a:pt x="7" y="5"/>
                                  </a:lnTo>
                                  <a:lnTo>
                                    <a:pt x="7" y="5"/>
                                  </a:lnTo>
                                  <a:lnTo>
                                    <a:pt x="8" y="5"/>
                                  </a:lnTo>
                                  <a:lnTo>
                                    <a:pt x="8" y="5"/>
                                  </a:lnTo>
                                  <a:lnTo>
                                    <a:pt x="8" y="5"/>
                                  </a:lnTo>
                                  <a:lnTo>
                                    <a:pt x="8" y="5"/>
                                  </a:lnTo>
                                  <a:lnTo>
                                    <a:pt x="8" y="4"/>
                                  </a:lnTo>
                                  <a:lnTo>
                                    <a:pt x="8" y="4"/>
                                  </a:lnTo>
                                  <a:lnTo>
                                    <a:pt x="8" y="4"/>
                                  </a:lnTo>
                                  <a:lnTo>
                                    <a:pt x="8" y="4"/>
                                  </a:lnTo>
                                  <a:lnTo>
                                    <a:pt x="9" y="4"/>
                                  </a:lnTo>
                                  <a:lnTo>
                                    <a:pt x="9" y="4"/>
                                  </a:lnTo>
                                  <a:lnTo>
                                    <a:pt x="9" y="4"/>
                                  </a:lnTo>
                                  <a:lnTo>
                                    <a:pt x="9" y="4"/>
                                  </a:lnTo>
                                  <a:lnTo>
                                    <a:pt x="9" y="4"/>
                                  </a:lnTo>
                                  <a:lnTo>
                                    <a:pt x="9" y="4"/>
                                  </a:lnTo>
                                  <a:lnTo>
                                    <a:pt x="9" y="4"/>
                                  </a:lnTo>
                                  <a:lnTo>
                                    <a:pt x="10" y="4"/>
                                  </a:lnTo>
                                  <a:lnTo>
                                    <a:pt x="10" y="4"/>
                                  </a:lnTo>
                                  <a:lnTo>
                                    <a:pt x="10" y="4"/>
                                  </a:lnTo>
                                  <a:lnTo>
                                    <a:pt x="10" y="4"/>
                                  </a:lnTo>
                                  <a:lnTo>
                                    <a:pt x="10" y="4"/>
                                  </a:lnTo>
                                  <a:lnTo>
                                    <a:pt x="10" y="4"/>
                                  </a:lnTo>
                                  <a:lnTo>
                                    <a:pt x="10" y="4"/>
                                  </a:lnTo>
                                  <a:lnTo>
                                    <a:pt x="11" y="3"/>
                                  </a:lnTo>
                                  <a:lnTo>
                                    <a:pt x="11" y="3"/>
                                  </a:lnTo>
                                  <a:lnTo>
                                    <a:pt x="11" y="3"/>
                                  </a:lnTo>
                                  <a:lnTo>
                                    <a:pt x="12" y="3"/>
                                  </a:lnTo>
                                  <a:lnTo>
                                    <a:pt x="12" y="3"/>
                                  </a:lnTo>
                                  <a:lnTo>
                                    <a:pt x="12" y="3"/>
                                  </a:lnTo>
                                  <a:lnTo>
                                    <a:pt x="12" y="3"/>
                                  </a:lnTo>
                                  <a:lnTo>
                                    <a:pt x="13" y="3"/>
                                  </a:lnTo>
                                  <a:lnTo>
                                    <a:pt x="13" y="3"/>
                                  </a:lnTo>
                                  <a:lnTo>
                                    <a:pt x="13" y="3"/>
                                  </a:lnTo>
                                  <a:lnTo>
                                    <a:pt x="14" y="3"/>
                                  </a:lnTo>
                                  <a:lnTo>
                                    <a:pt x="14" y="3"/>
                                  </a:lnTo>
                                  <a:lnTo>
                                    <a:pt x="14" y="3"/>
                                  </a:lnTo>
                                  <a:lnTo>
                                    <a:pt x="15" y="3"/>
                                  </a:lnTo>
                                  <a:lnTo>
                                    <a:pt x="15" y="3"/>
                                  </a:lnTo>
                                  <a:lnTo>
                                    <a:pt x="15" y="3"/>
                                  </a:lnTo>
                                  <a:lnTo>
                                    <a:pt x="15" y="3"/>
                                  </a:lnTo>
                                  <a:lnTo>
                                    <a:pt x="16" y="2"/>
                                  </a:lnTo>
                                  <a:lnTo>
                                    <a:pt x="16" y="2"/>
                                  </a:lnTo>
                                  <a:lnTo>
                                    <a:pt x="16" y="2"/>
                                  </a:lnTo>
                                  <a:lnTo>
                                    <a:pt x="16" y="2"/>
                                  </a:lnTo>
                                  <a:lnTo>
                                    <a:pt x="17" y="2"/>
                                  </a:lnTo>
                                  <a:lnTo>
                                    <a:pt x="17" y="2"/>
                                  </a:lnTo>
                                  <a:lnTo>
                                    <a:pt x="17" y="2"/>
                                  </a:lnTo>
                                  <a:lnTo>
                                    <a:pt x="18" y="2"/>
                                  </a:lnTo>
                                  <a:lnTo>
                                    <a:pt x="18" y="2"/>
                                  </a:lnTo>
                                  <a:lnTo>
                                    <a:pt x="18" y="2"/>
                                  </a:lnTo>
                                  <a:lnTo>
                                    <a:pt x="18" y="2"/>
                                  </a:lnTo>
                                  <a:lnTo>
                                    <a:pt x="19" y="2"/>
                                  </a:lnTo>
                                  <a:lnTo>
                                    <a:pt x="19" y="2"/>
                                  </a:lnTo>
                                  <a:lnTo>
                                    <a:pt x="19" y="2"/>
                                  </a:lnTo>
                                  <a:lnTo>
                                    <a:pt x="19" y="2"/>
                                  </a:lnTo>
                                  <a:lnTo>
                                    <a:pt x="20" y="2"/>
                                  </a:lnTo>
                                  <a:lnTo>
                                    <a:pt x="20" y="2"/>
                                  </a:lnTo>
                                  <a:lnTo>
                                    <a:pt x="20" y="2"/>
                                  </a:lnTo>
                                  <a:lnTo>
                                    <a:pt x="20" y="2"/>
                                  </a:lnTo>
                                  <a:lnTo>
                                    <a:pt x="21" y="2"/>
                                  </a:lnTo>
                                  <a:lnTo>
                                    <a:pt x="21" y="2"/>
                                  </a:lnTo>
                                  <a:lnTo>
                                    <a:pt x="21" y="2"/>
                                  </a:lnTo>
                                  <a:lnTo>
                                    <a:pt x="21" y="2"/>
                                  </a:lnTo>
                                  <a:lnTo>
                                    <a:pt x="22" y="2"/>
                                  </a:lnTo>
                                  <a:lnTo>
                                    <a:pt x="22" y="2"/>
                                  </a:lnTo>
                                  <a:lnTo>
                                    <a:pt x="22" y="2"/>
                                  </a:lnTo>
                                  <a:lnTo>
                                    <a:pt x="22" y="2"/>
                                  </a:lnTo>
                                  <a:lnTo>
                                    <a:pt x="23" y="2"/>
                                  </a:lnTo>
                                  <a:lnTo>
                                    <a:pt x="23" y="2"/>
                                  </a:lnTo>
                                  <a:lnTo>
                                    <a:pt x="23" y="2"/>
                                  </a:lnTo>
                                  <a:lnTo>
                                    <a:pt x="23" y="2"/>
                                  </a:lnTo>
                                  <a:lnTo>
                                    <a:pt x="24" y="2"/>
                                  </a:lnTo>
                                  <a:lnTo>
                                    <a:pt x="24" y="2"/>
                                  </a:lnTo>
                                  <a:lnTo>
                                    <a:pt x="24" y="2"/>
                                  </a:lnTo>
                                  <a:lnTo>
                                    <a:pt x="24" y="2"/>
                                  </a:lnTo>
                                  <a:lnTo>
                                    <a:pt x="25" y="2"/>
                                  </a:lnTo>
                                  <a:lnTo>
                                    <a:pt x="25" y="2"/>
                                  </a:lnTo>
                                  <a:lnTo>
                                    <a:pt x="25" y="2"/>
                                  </a:lnTo>
                                  <a:lnTo>
                                    <a:pt x="25" y="2"/>
                                  </a:lnTo>
                                  <a:lnTo>
                                    <a:pt x="26" y="2"/>
                                  </a:lnTo>
                                  <a:lnTo>
                                    <a:pt x="26" y="2"/>
                                  </a:lnTo>
                                  <a:lnTo>
                                    <a:pt x="26" y="2"/>
                                  </a:lnTo>
                                  <a:lnTo>
                                    <a:pt x="26" y="2"/>
                                  </a:lnTo>
                                  <a:lnTo>
                                    <a:pt x="27" y="2"/>
                                  </a:lnTo>
                                  <a:lnTo>
                                    <a:pt x="27" y="2"/>
                                  </a:lnTo>
                                  <a:lnTo>
                                    <a:pt x="27" y="2"/>
                                  </a:lnTo>
                                  <a:lnTo>
                                    <a:pt x="27" y="2"/>
                                  </a:lnTo>
                                  <a:lnTo>
                                    <a:pt x="27" y="2"/>
                                  </a:lnTo>
                                  <a:lnTo>
                                    <a:pt x="28" y="2"/>
                                  </a:lnTo>
                                  <a:lnTo>
                                    <a:pt x="28" y="2"/>
                                  </a:lnTo>
                                  <a:lnTo>
                                    <a:pt x="28" y="2"/>
                                  </a:lnTo>
                                  <a:lnTo>
                                    <a:pt x="28" y="2"/>
                                  </a:lnTo>
                                  <a:lnTo>
                                    <a:pt x="29" y="2"/>
                                  </a:lnTo>
                                  <a:lnTo>
                                    <a:pt x="29" y="2"/>
                                  </a:lnTo>
                                  <a:lnTo>
                                    <a:pt x="29" y="2"/>
                                  </a:lnTo>
                                  <a:lnTo>
                                    <a:pt x="29" y="2"/>
                                  </a:lnTo>
                                  <a:lnTo>
                                    <a:pt x="29" y="2"/>
                                  </a:lnTo>
                                  <a:lnTo>
                                    <a:pt x="30" y="2"/>
                                  </a:lnTo>
                                  <a:lnTo>
                                    <a:pt x="30" y="2"/>
                                  </a:lnTo>
                                  <a:lnTo>
                                    <a:pt x="30" y="2"/>
                                  </a:lnTo>
                                  <a:lnTo>
                                    <a:pt x="30" y="2"/>
                                  </a:lnTo>
                                  <a:lnTo>
                                    <a:pt x="30" y="2"/>
                                  </a:lnTo>
                                  <a:lnTo>
                                    <a:pt x="31" y="2"/>
                                  </a:lnTo>
                                  <a:lnTo>
                                    <a:pt x="31" y="2"/>
                                  </a:lnTo>
                                  <a:lnTo>
                                    <a:pt x="31" y="3"/>
                                  </a:lnTo>
                                  <a:lnTo>
                                    <a:pt x="31" y="3"/>
                                  </a:lnTo>
                                  <a:lnTo>
                                    <a:pt x="31" y="3"/>
                                  </a:lnTo>
                                  <a:lnTo>
                                    <a:pt x="32" y="3"/>
                                  </a:lnTo>
                                  <a:lnTo>
                                    <a:pt x="32" y="3"/>
                                  </a:lnTo>
                                  <a:lnTo>
                                    <a:pt x="32" y="3"/>
                                  </a:lnTo>
                                  <a:lnTo>
                                    <a:pt x="32" y="3"/>
                                  </a:lnTo>
                                  <a:lnTo>
                                    <a:pt x="32" y="3"/>
                                  </a:lnTo>
                                  <a:lnTo>
                                    <a:pt x="33" y="3"/>
                                  </a:lnTo>
                                  <a:lnTo>
                                    <a:pt x="33" y="3"/>
                                  </a:lnTo>
                                  <a:lnTo>
                                    <a:pt x="33" y="3"/>
                                  </a:lnTo>
                                  <a:lnTo>
                                    <a:pt x="33" y="3"/>
                                  </a:lnTo>
                                  <a:lnTo>
                                    <a:pt x="33" y="3"/>
                                  </a:lnTo>
                                  <a:lnTo>
                                    <a:pt x="33" y="3"/>
                                  </a:lnTo>
                                  <a:lnTo>
                                    <a:pt x="34" y="3"/>
                                  </a:lnTo>
                                  <a:lnTo>
                                    <a:pt x="34" y="3"/>
                                  </a:lnTo>
                                  <a:lnTo>
                                    <a:pt x="34" y="3"/>
                                  </a:lnTo>
                                  <a:lnTo>
                                    <a:pt x="34" y="4"/>
                                  </a:lnTo>
                                  <a:lnTo>
                                    <a:pt x="34" y="3"/>
                                  </a:lnTo>
                                  <a:lnTo>
                                    <a:pt x="34" y="4"/>
                                  </a:lnTo>
                                  <a:lnTo>
                                    <a:pt x="35" y="4"/>
                                  </a:lnTo>
                                  <a:lnTo>
                                    <a:pt x="35" y="4"/>
                                  </a:lnTo>
                                  <a:lnTo>
                                    <a:pt x="35" y="4"/>
                                  </a:lnTo>
                                  <a:lnTo>
                                    <a:pt x="35" y="4"/>
                                  </a:lnTo>
                                  <a:lnTo>
                                    <a:pt x="35" y="4"/>
                                  </a:lnTo>
                                  <a:lnTo>
                                    <a:pt x="35" y="4"/>
                                  </a:lnTo>
                                  <a:lnTo>
                                    <a:pt x="35" y="4"/>
                                  </a:lnTo>
                                  <a:lnTo>
                                    <a:pt x="36" y="4"/>
                                  </a:lnTo>
                                  <a:lnTo>
                                    <a:pt x="36" y="4"/>
                                  </a:lnTo>
                                  <a:lnTo>
                                    <a:pt x="36" y="4"/>
                                  </a:lnTo>
                                  <a:lnTo>
                                    <a:pt x="36" y="4"/>
                                  </a:lnTo>
                                  <a:lnTo>
                                    <a:pt x="36" y="4"/>
                                  </a:lnTo>
                                  <a:lnTo>
                                    <a:pt x="36" y="4"/>
                                  </a:lnTo>
                                  <a:lnTo>
                                    <a:pt x="36" y="4"/>
                                  </a:lnTo>
                                  <a:lnTo>
                                    <a:pt x="37" y="4"/>
                                  </a:lnTo>
                                  <a:lnTo>
                                    <a:pt x="37" y="4"/>
                                  </a:lnTo>
                                  <a:lnTo>
                                    <a:pt x="37" y="4"/>
                                  </a:lnTo>
                                  <a:lnTo>
                                    <a:pt x="37" y="4"/>
                                  </a:lnTo>
                                  <a:lnTo>
                                    <a:pt x="37" y="4"/>
                                  </a:lnTo>
                                  <a:lnTo>
                                    <a:pt x="37" y="4"/>
                                  </a:lnTo>
                                  <a:lnTo>
                                    <a:pt x="38" y="4"/>
                                  </a:lnTo>
                                  <a:lnTo>
                                    <a:pt x="38" y="4"/>
                                  </a:lnTo>
                                  <a:lnTo>
                                    <a:pt x="38" y="4"/>
                                  </a:lnTo>
                                  <a:lnTo>
                                    <a:pt x="38" y="4"/>
                                  </a:lnTo>
                                  <a:lnTo>
                                    <a:pt x="38" y="5"/>
                                  </a:lnTo>
                                  <a:lnTo>
                                    <a:pt x="38" y="5"/>
                                  </a:lnTo>
                                  <a:lnTo>
                                    <a:pt x="38" y="5"/>
                                  </a:lnTo>
                                  <a:lnTo>
                                    <a:pt x="38" y="5"/>
                                  </a:lnTo>
                                  <a:lnTo>
                                    <a:pt x="39" y="5"/>
                                  </a:lnTo>
                                  <a:lnTo>
                                    <a:pt x="39" y="5"/>
                                  </a:lnTo>
                                  <a:lnTo>
                                    <a:pt x="39" y="5"/>
                                  </a:lnTo>
                                  <a:lnTo>
                                    <a:pt x="39" y="5"/>
                                  </a:lnTo>
                                  <a:lnTo>
                                    <a:pt x="39" y="5"/>
                                  </a:lnTo>
                                  <a:lnTo>
                                    <a:pt x="39" y="5"/>
                                  </a:lnTo>
                                  <a:lnTo>
                                    <a:pt x="39" y="5"/>
                                  </a:lnTo>
                                  <a:lnTo>
                                    <a:pt x="40" y="5"/>
                                  </a:lnTo>
                                  <a:lnTo>
                                    <a:pt x="40" y="5"/>
                                  </a:lnTo>
                                  <a:lnTo>
                                    <a:pt x="40" y="5"/>
                                  </a:lnTo>
                                  <a:lnTo>
                                    <a:pt x="40" y="5"/>
                                  </a:lnTo>
                                  <a:lnTo>
                                    <a:pt x="40" y="5"/>
                                  </a:lnTo>
                                  <a:lnTo>
                                    <a:pt x="40" y="6"/>
                                  </a:lnTo>
                                  <a:lnTo>
                                    <a:pt x="40" y="6"/>
                                  </a:lnTo>
                                  <a:lnTo>
                                    <a:pt x="40" y="6"/>
                                  </a:lnTo>
                                  <a:lnTo>
                                    <a:pt x="41" y="6"/>
                                  </a:lnTo>
                                  <a:lnTo>
                                    <a:pt x="41" y="6"/>
                                  </a:lnTo>
                                  <a:lnTo>
                                    <a:pt x="41" y="6"/>
                                  </a:lnTo>
                                  <a:lnTo>
                                    <a:pt x="41" y="6"/>
                                  </a:lnTo>
                                  <a:lnTo>
                                    <a:pt x="41" y="6"/>
                                  </a:lnTo>
                                  <a:lnTo>
                                    <a:pt x="41" y="6"/>
                                  </a:lnTo>
                                  <a:lnTo>
                                    <a:pt x="41" y="6"/>
                                  </a:lnTo>
                                  <a:lnTo>
                                    <a:pt x="41" y="6"/>
                                  </a:lnTo>
                                  <a:lnTo>
                                    <a:pt x="42" y="6"/>
                                  </a:lnTo>
                                  <a:lnTo>
                                    <a:pt x="42" y="6"/>
                                  </a:lnTo>
                                  <a:lnTo>
                                    <a:pt x="42" y="6"/>
                                  </a:lnTo>
                                  <a:lnTo>
                                    <a:pt x="42" y="6"/>
                                  </a:lnTo>
                                  <a:lnTo>
                                    <a:pt x="42" y="7"/>
                                  </a:lnTo>
                                  <a:lnTo>
                                    <a:pt x="42" y="7"/>
                                  </a:lnTo>
                                  <a:lnTo>
                                    <a:pt x="42" y="7"/>
                                  </a:lnTo>
                                  <a:lnTo>
                                    <a:pt x="42" y="7"/>
                                  </a:lnTo>
                                  <a:lnTo>
                                    <a:pt x="42" y="7"/>
                                  </a:lnTo>
                                  <a:lnTo>
                                    <a:pt x="43" y="7"/>
                                  </a:lnTo>
                                  <a:lnTo>
                                    <a:pt x="43" y="7"/>
                                  </a:lnTo>
                                  <a:lnTo>
                                    <a:pt x="43" y="7"/>
                                  </a:lnTo>
                                  <a:lnTo>
                                    <a:pt x="43" y="7"/>
                                  </a:lnTo>
                                  <a:lnTo>
                                    <a:pt x="43" y="7"/>
                                  </a:lnTo>
                                  <a:lnTo>
                                    <a:pt x="43" y="7"/>
                                  </a:lnTo>
                                  <a:lnTo>
                                    <a:pt x="43" y="7"/>
                                  </a:lnTo>
                                  <a:lnTo>
                                    <a:pt x="43" y="8"/>
                                  </a:lnTo>
                                  <a:lnTo>
                                    <a:pt x="43" y="8"/>
                                  </a:lnTo>
                                  <a:lnTo>
                                    <a:pt x="44" y="8"/>
                                  </a:lnTo>
                                  <a:lnTo>
                                    <a:pt x="44" y="8"/>
                                  </a:lnTo>
                                  <a:lnTo>
                                    <a:pt x="44" y="8"/>
                                  </a:lnTo>
                                  <a:lnTo>
                                    <a:pt x="44" y="8"/>
                                  </a:lnTo>
                                  <a:lnTo>
                                    <a:pt x="44" y="8"/>
                                  </a:lnTo>
                                  <a:lnTo>
                                    <a:pt x="44" y="8"/>
                                  </a:lnTo>
                                  <a:lnTo>
                                    <a:pt x="44" y="8"/>
                                  </a:lnTo>
                                  <a:lnTo>
                                    <a:pt x="44" y="8"/>
                                  </a:lnTo>
                                  <a:lnTo>
                                    <a:pt x="44" y="8"/>
                                  </a:lnTo>
                                  <a:lnTo>
                                    <a:pt x="44" y="9"/>
                                  </a:lnTo>
                                  <a:lnTo>
                                    <a:pt x="45" y="9"/>
                                  </a:lnTo>
                                  <a:lnTo>
                                    <a:pt x="45" y="9"/>
                                  </a:lnTo>
                                  <a:lnTo>
                                    <a:pt x="45" y="9"/>
                                  </a:lnTo>
                                  <a:lnTo>
                                    <a:pt x="45" y="9"/>
                                  </a:lnTo>
                                  <a:lnTo>
                                    <a:pt x="45" y="9"/>
                                  </a:lnTo>
                                  <a:lnTo>
                                    <a:pt x="45" y="9"/>
                                  </a:lnTo>
                                  <a:lnTo>
                                    <a:pt x="45" y="9"/>
                                  </a:lnTo>
                                  <a:lnTo>
                                    <a:pt x="45" y="9"/>
                                  </a:lnTo>
                                  <a:lnTo>
                                    <a:pt x="45" y="9"/>
                                  </a:lnTo>
                                  <a:lnTo>
                                    <a:pt x="45" y="10"/>
                                  </a:lnTo>
                                  <a:lnTo>
                                    <a:pt x="46" y="10"/>
                                  </a:lnTo>
                                  <a:lnTo>
                                    <a:pt x="46" y="10"/>
                                  </a:lnTo>
                                  <a:lnTo>
                                    <a:pt x="46" y="10"/>
                                  </a:lnTo>
                                  <a:lnTo>
                                    <a:pt x="46" y="10"/>
                                  </a:lnTo>
                                  <a:lnTo>
                                    <a:pt x="46" y="10"/>
                                  </a:lnTo>
                                  <a:lnTo>
                                    <a:pt x="46" y="10"/>
                                  </a:lnTo>
                                  <a:lnTo>
                                    <a:pt x="46" y="10"/>
                                  </a:lnTo>
                                  <a:lnTo>
                                    <a:pt x="46" y="10"/>
                                  </a:lnTo>
                                  <a:lnTo>
                                    <a:pt x="46" y="10"/>
                                  </a:lnTo>
                                  <a:lnTo>
                                    <a:pt x="46" y="11"/>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9"/>
                                  </a:lnTo>
                                  <a:lnTo>
                                    <a:pt x="46" y="9"/>
                                  </a:lnTo>
                                  <a:lnTo>
                                    <a:pt x="46" y="9"/>
                                  </a:lnTo>
                                  <a:lnTo>
                                    <a:pt x="46" y="9"/>
                                  </a:lnTo>
                                  <a:lnTo>
                                    <a:pt x="46" y="9"/>
                                  </a:lnTo>
                                  <a:lnTo>
                                    <a:pt x="46" y="9"/>
                                  </a:lnTo>
                                  <a:lnTo>
                                    <a:pt x="46" y="9"/>
                                  </a:lnTo>
                                  <a:lnTo>
                                    <a:pt x="46" y="9"/>
                                  </a:lnTo>
                                  <a:lnTo>
                                    <a:pt x="46" y="9"/>
                                  </a:lnTo>
                                  <a:lnTo>
                                    <a:pt x="46" y="9"/>
                                  </a:lnTo>
                                  <a:lnTo>
                                    <a:pt x="45" y="9"/>
                                  </a:lnTo>
                                  <a:lnTo>
                                    <a:pt x="45" y="9"/>
                                  </a:lnTo>
                                  <a:lnTo>
                                    <a:pt x="45" y="9"/>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7"/>
                                  </a:lnTo>
                                  <a:lnTo>
                                    <a:pt x="45" y="7"/>
                                  </a:lnTo>
                                  <a:lnTo>
                                    <a:pt x="45" y="7"/>
                                  </a:lnTo>
                                  <a:lnTo>
                                    <a:pt x="44" y="7"/>
                                  </a:lnTo>
                                  <a:lnTo>
                                    <a:pt x="44" y="7"/>
                                  </a:lnTo>
                                  <a:lnTo>
                                    <a:pt x="44" y="7"/>
                                  </a:lnTo>
                                  <a:lnTo>
                                    <a:pt x="44" y="7"/>
                                  </a:lnTo>
                                  <a:lnTo>
                                    <a:pt x="44" y="7"/>
                                  </a:lnTo>
                                  <a:lnTo>
                                    <a:pt x="44" y="7"/>
                                  </a:lnTo>
                                  <a:lnTo>
                                    <a:pt x="44" y="7"/>
                                  </a:lnTo>
                                  <a:lnTo>
                                    <a:pt x="44" y="7"/>
                                  </a:lnTo>
                                  <a:lnTo>
                                    <a:pt x="44" y="7"/>
                                  </a:lnTo>
                                  <a:lnTo>
                                    <a:pt x="44" y="7"/>
                                  </a:lnTo>
                                  <a:lnTo>
                                    <a:pt x="44" y="7"/>
                                  </a:lnTo>
                                  <a:lnTo>
                                    <a:pt x="44" y="6"/>
                                  </a:lnTo>
                                  <a:lnTo>
                                    <a:pt x="44" y="6"/>
                                  </a:lnTo>
                                  <a:lnTo>
                                    <a:pt x="44" y="6"/>
                                  </a:lnTo>
                                  <a:lnTo>
                                    <a:pt x="44" y="6"/>
                                  </a:lnTo>
                                  <a:lnTo>
                                    <a:pt x="44" y="6"/>
                                  </a:lnTo>
                                  <a:lnTo>
                                    <a:pt x="43" y="6"/>
                                  </a:lnTo>
                                  <a:lnTo>
                                    <a:pt x="43" y="6"/>
                                  </a:lnTo>
                                  <a:lnTo>
                                    <a:pt x="43" y="6"/>
                                  </a:lnTo>
                                  <a:lnTo>
                                    <a:pt x="43" y="6"/>
                                  </a:lnTo>
                                  <a:lnTo>
                                    <a:pt x="43" y="6"/>
                                  </a:lnTo>
                                  <a:lnTo>
                                    <a:pt x="43" y="6"/>
                                  </a:lnTo>
                                  <a:lnTo>
                                    <a:pt x="43" y="6"/>
                                  </a:lnTo>
                                  <a:lnTo>
                                    <a:pt x="43" y="6"/>
                                  </a:lnTo>
                                  <a:lnTo>
                                    <a:pt x="43" y="6"/>
                                  </a:lnTo>
                                  <a:lnTo>
                                    <a:pt x="43" y="6"/>
                                  </a:lnTo>
                                  <a:lnTo>
                                    <a:pt x="43" y="6"/>
                                  </a:lnTo>
                                  <a:lnTo>
                                    <a:pt x="43" y="6"/>
                                  </a:lnTo>
                                  <a:lnTo>
                                    <a:pt x="43" y="5"/>
                                  </a:lnTo>
                                  <a:lnTo>
                                    <a:pt x="43" y="5"/>
                                  </a:lnTo>
                                  <a:lnTo>
                                    <a:pt x="42" y="5"/>
                                  </a:lnTo>
                                  <a:lnTo>
                                    <a:pt x="42" y="5"/>
                                  </a:lnTo>
                                  <a:lnTo>
                                    <a:pt x="42" y="5"/>
                                  </a:lnTo>
                                  <a:lnTo>
                                    <a:pt x="42" y="5"/>
                                  </a:lnTo>
                                  <a:lnTo>
                                    <a:pt x="42" y="5"/>
                                  </a:lnTo>
                                  <a:lnTo>
                                    <a:pt x="42" y="5"/>
                                  </a:lnTo>
                                  <a:lnTo>
                                    <a:pt x="42" y="5"/>
                                  </a:lnTo>
                                  <a:lnTo>
                                    <a:pt x="42" y="5"/>
                                  </a:lnTo>
                                  <a:lnTo>
                                    <a:pt x="42" y="5"/>
                                  </a:lnTo>
                                  <a:lnTo>
                                    <a:pt x="42" y="5"/>
                                  </a:lnTo>
                                  <a:lnTo>
                                    <a:pt x="42" y="5"/>
                                  </a:lnTo>
                                  <a:lnTo>
                                    <a:pt x="42" y="5"/>
                                  </a:lnTo>
                                  <a:lnTo>
                                    <a:pt x="41" y="5"/>
                                  </a:lnTo>
                                  <a:lnTo>
                                    <a:pt x="41" y="5"/>
                                  </a:lnTo>
                                  <a:lnTo>
                                    <a:pt x="41" y="4"/>
                                  </a:lnTo>
                                  <a:lnTo>
                                    <a:pt x="41" y="4"/>
                                  </a:lnTo>
                                  <a:lnTo>
                                    <a:pt x="41" y="4"/>
                                  </a:lnTo>
                                  <a:lnTo>
                                    <a:pt x="41" y="4"/>
                                  </a:lnTo>
                                  <a:lnTo>
                                    <a:pt x="41" y="4"/>
                                  </a:lnTo>
                                  <a:lnTo>
                                    <a:pt x="41" y="4"/>
                                  </a:lnTo>
                                  <a:lnTo>
                                    <a:pt x="41" y="4"/>
                                  </a:lnTo>
                                  <a:lnTo>
                                    <a:pt x="41" y="4"/>
                                  </a:lnTo>
                                  <a:lnTo>
                                    <a:pt x="41" y="4"/>
                                  </a:lnTo>
                                  <a:lnTo>
                                    <a:pt x="41" y="4"/>
                                  </a:lnTo>
                                  <a:lnTo>
                                    <a:pt x="40" y="4"/>
                                  </a:lnTo>
                                  <a:lnTo>
                                    <a:pt x="40" y="4"/>
                                  </a:lnTo>
                                  <a:lnTo>
                                    <a:pt x="40" y="4"/>
                                  </a:lnTo>
                                  <a:lnTo>
                                    <a:pt x="39" y="3"/>
                                  </a:lnTo>
                                  <a:lnTo>
                                    <a:pt x="39" y="3"/>
                                  </a:lnTo>
                                  <a:lnTo>
                                    <a:pt x="39" y="3"/>
                                  </a:lnTo>
                                  <a:lnTo>
                                    <a:pt x="38" y="3"/>
                                  </a:lnTo>
                                  <a:lnTo>
                                    <a:pt x="38" y="3"/>
                                  </a:lnTo>
                                  <a:lnTo>
                                    <a:pt x="38" y="3"/>
                                  </a:lnTo>
                                  <a:lnTo>
                                    <a:pt x="37" y="3"/>
                                  </a:lnTo>
                                  <a:lnTo>
                                    <a:pt x="37" y="3"/>
                                  </a:lnTo>
                                  <a:lnTo>
                                    <a:pt x="37" y="2"/>
                                  </a:lnTo>
                                  <a:lnTo>
                                    <a:pt x="36" y="2"/>
                                  </a:lnTo>
                                  <a:lnTo>
                                    <a:pt x="36" y="2"/>
                                  </a:lnTo>
                                  <a:lnTo>
                                    <a:pt x="36" y="2"/>
                                  </a:lnTo>
                                  <a:lnTo>
                                    <a:pt x="35" y="2"/>
                                  </a:lnTo>
                                  <a:lnTo>
                                    <a:pt x="35" y="2"/>
                                  </a:lnTo>
                                  <a:lnTo>
                                    <a:pt x="35" y="2"/>
                                  </a:lnTo>
                                  <a:lnTo>
                                    <a:pt x="34" y="2"/>
                                  </a:lnTo>
                                  <a:lnTo>
                                    <a:pt x="34" y="2"/>
                                  </a:lnTo>
                                  <a:lnTo>
                                    <a:pt x="34" y="1"/>
                                  </a:lnTo>
                                  <a:lnTo>
                                    <a:pt x="33" y="1"/>
                                  </a:lnTo>
                                  <a:lnTo>
                                    <a:pt x="33" y="1"/>
                                  </a:lnTo>
                                  <a:lnTo>
                                    <a:pt x="33" y="1"/>
                                  </a:lnTo>
                                  <a:lnTo>
                                    <a:pt x="32" y="1"/>
                                  </a:lnTo>
                                  <a:lnTo>
                                    <a:pt x="32" y="1"/>
                                  </a:lnTo>
                                  <a:lnTo>
                                    <a:pt x="32" y="1"/>
                                  </a:lnTo>
                                  <a:lnTo>
                                    <a:pt x="31" y="1"/>
                                  </a:lnTo>
                                  <a:lnTo>
                                    <a:pt x="31" y="1"/>
                                  </a:lnTo>
                                  <a:lnTo>
                                    <a:pt x="31" y="1"/>
                                  </a:lnTo>
                                  <a:lnTo>
                                    <a:pt x="30" y="1"/>
                                  </a:lnTo>
                                  <a:lnTo>
                                    <a:pt x="30" y="1"/>
                                  </a:lnTo>
                                  <a:lnTo>
                                    <a:pt x="30" y="0"/>
                                  </a:lnTo>
                                  <a:lnTo>
                                    <a:pt x="29" y="0"/>
                                  </a:lnTo>
                                  <a:lnTo>
                                    <a:pt x="29" y="0"/>
                                  </a:lnTo>
                                  <a:lnTo>
                                    <a:pt x="29" y="0"/>
                                  </a:lnTo>
                                  <a:lnTo>
                                    <a:pt x="28" y="0"/>
                                  </a:lnTo>
                                  <a:lnTo>
                                    <a:pt x="28" y="0"/>
                                  </a:lnTo>
                                  <a:lnTo>
                                    <a:pt x="28" y="0"/>
                                  </a:lnTo>
                                  <a:lnTo>
                                    <a:pt x="27" y="0"/>
                                  </a:lnTo>
                                  <a:lnTo>
                                    <a:pt x="27" y="0"/>
                                  </a:lnTo>
                                  <a:lnTo>
                                    <a:pt x="27" y="0"/>
                                  </a:lnTo>
                                  <a:lnTo>
                                    <a:pt x="26" y="0"/>
                                  </a:lnTo>
                                  <a:lnTo>
                                    <a:pt x="26" y="0"/>
                                  </a:lnTo>
                                  <a:lnTo>
                                    <a:pt x="26" y="0"/>
                                  </a:lnTo>
                                  <a:lnTo>
                                    <a:pt x="25" y="0"/>
                                  </a:lnTo>
                                  <a:lnTo>
                                    <a:pt x="25" y="0"/>
                                  </a:lnTo>
                                  <a:lnTo>
                                    <a:pt x="25" y="0"/>
                                  </a:lnTo>
                                  <a:lnTo>
                                    <a:pt x="24" y="0"/>
                                  </a:lnTo>
                                  <a:lnTo>
                                    <a:pt x="24" y="0"/>
                                  </a:lnTo>
                                  <a:lnTo>
                                    <a:pt x="24" y="0"/>
                                  </a:lnTo>
                                  <a:lnTo>
                                    <a:pt x="24" y="0"/>
                                  </a:lnTo>
                                  <a:lnTo>
                                    <a:pt x="23" y="0"/>
                                  </a:lnTo>
                                  <a:lnTo>
                                    <a:pt x="23" y="0"/>
                                  </a:lnTo>
                                  <a:lnTo>
                                    <a:pt x="23" y="0"/>
                                  </a:lnTo>
                                  <a:lnTo>
                                    <a:pt x="22" y="0"/>
                                  </a:lnTo>
                                  <a:lnTo>
                                    <a:pt x="22" y="0"/>
                                  </a:lnTo>
                                  <a:lnTo>
                                    <a:pt x="22" y="0"/>
                                  </a:lnTo>
                                  <a:lnTo>
                                    <a:pt x="21" y="0"/>
                                  </a:lnTo>
                                  <a:lnTo>
                                    <a:pt x="21" y="0"/>
                                  </a:lnTo>
                                  <a:lnTo>
                                    <a:pt x="21" y="0"/>
                                  </a:lnTo>
                                  <a:lnTo>
                                    <a:pt x="20" y="0"/>
                                  </a:lnTo>
                                  <a:lnTo>
                                    <a:pt x="20" y="0"/>
                                  </a:lnTo>
                                  <a:lnTo>
                                    <a:pt x="20" y="0"/>
                                  </a:lnTo>
                                  <a:lnTo>
                                    <a:pt x="19" y="0"/>
                                  </a:lnTo>
                                  <a:lnTo>
                                    <a:pt x="19" y="0"/>
                                  </a:lnTo>
                                  <a:lnTo>
                                    <a:pt x="19" y="0"/>
                                  </a:lnTo>
                                  <a:lnTo>
                                    <a:pt x="18" y="0"/>
                                  </a:lnTo>
                                  <a:lnTo>
                                    <a:pt x="18" y="0"/>
                                  </a:lnTo>
                                  <a:lnTo>
                                    <a:pt x="18" y="0"/>
                                  </a:lnTo>
                                  <a:lnTo>
                                    <a:pt x="17" y="0"/>
                                  </a:lnTo>
                                  <a:lnTo>
                                    <a:pt x="17" y="0"/>
                                  </a:lnTo>
                                  <a:lnTo>
                                    <a:pt x="17" y="0"/>
                                  </a:lnTo>
                                  <a:lnTo>
                                    <a:pt x="16" y="0"/>
                                  </a:lnTo>
                                  <a:lnTo>
                                    <a:pt x="16" y="0"/>
                                  </a:lnTo>
                                  <a:lnTo>
                                    <a:pt x="16" y="0"/>
                                  </a:lnTo>
                                  <a:lnTo>
                                    <a:pt x="15" y="1"/>
                                  </a:lnTo>
                                  <a:lnTo>
                                    <a:pt x="15" y="1"/>
                                  </a:lnTo>
                                  <a:lnTo>
                                    <a:pt x="15" y="1"/>
                                  </a:lnTo>
                                  <a:lnTo>
                                    <a:pt x="15" y="1"/>
                                  </a:lnTo>
                                  <a:lnTo>
                                    <a:pt x="14" y="1"/>
                                  </a:lnTo>
                                  <a:lnTo>
                                    <a:pt x="14" y="1"/>
                                  </a:lnTo>
                                  <a:lnTo>
                                    <a:pt x="14" y="1"/>
                                  </a:lnTo>
                                  <a:lnTo>
                                    <a:pt x="13" y="1"/>
                                  </a:lnTo>
                                  <a:lnTo>
                                    <a:pt x="13" y="1"/>
                                  </a:lnTo>
                                  <a:lnTo>
                                    <a:pt x="13" y="1"/>
                                  </a:lnTo>
                                  <a:lnTo>
                                    <a:pt x="12" y="1"/>
                                  </a:lnTo>
                                  <a:lnTo>
                                    <a:pt x="12" y="1"/>
                                  </a:lnTo>
                                  <a:lnTo>
                                    <a:pt x="12" y="1"/>
                                  </a:lnTo>
                                  <a:lnTo>
                                    <a:pt x="11" y="2"/>
                                  </a:lnTo>
                                  <a:lnTo>
                                    <a:pt x="11" y="2"/>
                                  </a:lnTo>
                                  <a:lnTo>
                                    <a:pt x="11" y="2"/>
                                  </a:lnTo>
                                  <a:lnTo>
                                    <a:pt x="10" y="2"/>
                                  </a:lnTo>
                                  <a:lnTo>
                                    <a:pt x="10" y="2"/>
                                  </a:lnTo>
                                  <a:lnTo>
                                    <a:pt x="10" y="2"/>
                                  </a:lnTo>
                                  <a:lnTo>
                                    <a:pt x="9" y="2"/>
                                  </a:lnTo>
                                  <a:lnTo>
                                    <a:pt x="9" y="2"/>
                                  </a:lnTo>
                                  <a:lnTo>
                                    <a:pt x="9" y="2"/>
                                  </a:lnTo>
                                  <a:lnTo>
                                    <a:pt x="8" y="3"/>
                                  </a:lnTo>
                                  <a:lnTo>
                                    <a:pt x="8" y="3"/>
                                  </a:lnTo>
                                  <a:lnTo>
                                    <a:pt x="8" y="3"/>
                                  </a:lnTo>
                                  <a:lnTo>
                                    <a:pt x="8" y="3"/>
                                  </a:lnTo>
                                  <a:lnTo>
                                    <a:pt x="8" y="3"/>
                                  </a:lnTo>
                                  <a:lnTo>
                                    <a:pt x="8" y="3"/>
                                  </a:lnTo>
                                  <a:lnTo>
                                    <a:pt x="7" y="3"/>
                                  </a:lnTo>
                                  <a:lnTo>
                                    <a:pt x="7" y="3"/>
                                  </a:lnTo>
                                  <a:lnTo>
                                    <a:pt x="7" y="3"/>
                                  </a:lnTo>
                                  <a:lnTo>
                                    <a:pt x="7" y="3"/>
                                  </a:lnTo>
                                  <a:lnTo>
                                    <a:pt x="7" y="3"/>
                                  </a:lnTo>
                                  <a:lnTo>
                                    <a:pt x="7" y="3"/>
                                  </a:lnTo>
                                  <a:lnTo>
                                    <a:pt x="7" y="3"/>
                                  </a:lnTo>
                                  <a:lnTo>
                                    <a:pt x="6" y="3"/>
                                  </a:lnTo>
                                  <a:lnTo>
                                    <a:pt x="6" y="4"/>
                                  </a:lnTo>
                                  <a:lnTo>
                                    <a:pt x="6" y="4"/>
                                  </a:lnTo>
                                  <a:lnTo>
                                    <a:pt x="6" y="4"/>
                                  </a:lnTo>
                                  <a:lnTo>
                                    <a:pt x="6" y="4"/>
                                  </a:lnTo>
                                  <a:lnTo>
                                    <a:pt x="6" y="4"/>
                                  </a:lnTo>
                                  <a:lnTo>
                                    <a:pt x="6" y="4"/>
                                  </a:lnTo>
                                  <a:lnTo>
                                    <a:pt x="5" y="4"/>
                                  </a:lnTo>
                                  <a:lnTo>
                                    <a:pt x="5" y="4"/>
                                  </a:lnTo>
                                  <a:lnTo>
                                    <a:pt x="5" y="4"/>
                                  </a:lnTo>
                                  <a:lnTo>
                                    <a:pt x="5" y="4"/>
                                  </a:lnTo>
                                  <a:lnTo>
                                    <a:pt x="5" y="4"/>
                                  </a:lnTo>
                                  <a:lnTo>
                                    <a:pt x="5" y="4"/>
                                  </a:lnTo>
                                  <a:lnTo>
                                    <a:pt x="5" y="4"/>
                                  </a:lnTo>
                                  <a:lnTo>
                                    <a:pt x="5" y="4"/>
                                  </a:lnTo>
                                  <a:lnTo>
                                    <a:pt x="5" y="5"/>
                                  </a:lnTo>
                                  <a:lnTo>
                                    <a:pt x="4" y="5"/>
                                  </a:lnTo>
                                  <a:lnTo>
                                    <a:pt x="4" y="5"/>
                                  </a:lnTo>
                                  <a:lnTo>
                                    <a:pt x="4" y="5"/>
                                  </a:lnTo>
                                  <a:lnTo>
                                    <a:pt x="4" y="5"/>
                                  </a:lnTo>
                                  <a:lnTo>
                                    <a:pt x="4" y="5"/>
                                  </a:lnTo>
                                  <a:lnTo>
                                    <a:pt x="4" y="5"/>
                                  </a:lnTo>
                                  <a:lnTo>
                                    <a:pt x="4" y="5"/>
                                  </a:lnTo>
                                  <a:lnTo>
                                    <a:pt x="4" y="5"/>
                                  </a:lnTo>
                                  <a:lnTo>
                                    <a:pt x="4" y="5"/>
                                  </a:lnTo>
                                  <a:lnTo>
                                    <a:pt x="3" y="5"/>
                                  </a:lnTo>
                                  <a:lnTo>
                                    <a:pt x="3" y="5"/>
                                  </a:lnTo>
                                  <a:lnTo>
                                    <a:pt x="3" y="6"/>
                                  </a:lnTo>
                                  <a:lnTo>
                                    <a:pt x="3" y="6"/>
                                  </a:lnTo>
                                  <a:lnTo>
                                    <a:pt x="3" y="6"/>
                                  </a:lnTo>
                                  <a:lnTo>
                                    <a:pt x="3" y="6"/>
                                  </a:lnTo>
                                  <a:lnTo>
                                    <a:pt x="3" y="6"/>
                                  </a:lnTo>
                                  <a:lnTo>
                                    <a:pt x="3" y="6"/>
                                  </a:lnTo>
                                  <a:lnTo>
                                    <a:pt x="3" y="6"/>
                                  </a:lnTo>
                                  <a:lnTo>
                                    <a:pt x="3" y="6"/>
                                  </a:lnTo>
                                  <a:lnTo>
                                    <a:pt x="3" y="6"/>
                                  </a:lnTo>
                                  <a:lnTo>
                                    <a:pt x="2" y="6"/>
                                  </a:lnTo>
                                  <a:lnTo>
                                    <a:pt x="2" y="6"/>
                                  </a:lnTo>
                                  <a:lnTo>
                                    <a:pt x="2" y="7"/>
                                  </a:lnTo>
                                  <a:lnTo>
                                    <a:pt x="2" y="7"/>
                                  </a:lnTo>
                                  <a:lnTo>
                                    <a:pt x="2" y="7"/>
                                  </a:lnTo>
                                  <a:lnTo>
                                    <a:pt x="2" y="7"/>
                                  </a:lnTo>
                                  <a:lnTo>
                                    <a:pt x="2" y="7"/>
                                  </a:lnTo>
                                  <a:lnTo>
                                    <a:pt x="2" y="7"/>
                                  </a:lnTo>
                                  <a:lnTo>
                                    <a:pt x="2" y="7"/>
                                  </a:lnTo>
                                  <a:lnTo>
                                    <a:pt x="2" y="7"/>
                                  </a:lnTo>
                                  <a:lnTo>
                                    <a:pt x="2" y="7"/>
                                  </a:lnTo>
                                  <a:lnTo>
                                    <a:pt x="2" y="7"/>
                                  </a:lnTo>
                                  <a:lnTo>
                                    <a:pt x="1" y="8"/>
                                  </a:lnTo>
                                  <a:lnTo>
                                    <a:pt x="1" y="8"/>
                                  </a:lnTo>
                                  <a:lnTo>
                                    <a:pt x="1" y="8"/>
                                  </a:lnTo>
                                  <a:lnTo>
                                    <a:pt x="1" y="8"/>
                                  </a:lnTo>
                                  <a:lnTo>
                                    <a:pt x="1" y="8"/>
                                  </a:lnTo>
                                  <a:lnTo>
                                    <a:pt x="1" y="8"/>
                                  </a:lnTo>
                                  <a:lnTo>
                                    <a:pt x="1" y="8"/>
                                  </a:lnTo>
                                  <a:lnTo>
                                    <a:pt x="1" y="8"/>
                                  </a:lnTo>
                                  <a:lnTo>
                                    <a:pt x="1" y="8"/>
                                  </a:lnTo>
                                  <a:lnTo>
                                    <a:pt x="1" y="8"/>
                                  </a:lnTo>
                                  <a:lnTo>
                                    <a:pt x="1" y="9"/>
                                  </a:lnTo>
                                  <a:lnTo>
                                    <a:pt x="1" y="9"/>
                                  </a:lnTo>
                                  <a:lnTo>
                                    <a:pt x="1" y="9"/>
                                  </a:lnTo>
                                  <a:lnTo>
                                    <a:pt x="1" y="9"/>
                                  </a:lnTo>
                                  <a:lnTo>
                                    <a:pt x="1" y="9"/>
                                  </a:lnTo>
                                  <a:lnTo>
                                    <a:pt x="1" y="9"/>
                                  </a:lnTo>
                                  <a:lnTo>
                                    <a:pt x="1" y="9"/>
                                  </a:lnTo>
                                  <a:lnTo>
                                    <a:pt x="1" y="9"/>
                                  </a:lnTo>
                                  <a:lnTo>
                                    <a:pt x="0" y="9"/>
                                  </a:lnTo>
                                  <a:lnTo>
                                    <a:pt x="0" y="10"/>
                                  </a:lnTo>
                                  <a:lnTo>
                                    <a:pt x="0" y="10"/>
                                  </a:lnTo>
                                  <a:lnTo>
                                    <a:pt x="0" y="10"/>
                                  </a:lnTo>
                                  <a:lnTo>
                                    <a:pt x="0" y="10"/>
                                  </a:lnTo>
                                  <a:lnTo>
                                    <a:pt x="0" y="10"/>
                                  </a:lnTo>
                                  <a:lnTo>
                                    <a:pt x="0" y="10"/>
                                  </a:lnTo>
                                  <a:lnTo>
                                    <a:pt x="0" y="10"/>
                                  </a:lnTo>
                                  <a:lnTo>
                                    <a:pt x="0" y="10"/>
                                  </a:lnTo>
                                  <a:lnTo>
                                    <a:pt x="0" y="11"/>
                                  </a:lnTo>
                                  <a:lnTo>
                                    <a:pt x="0" y="11"/>
                                  </a:lnTo>
                                  <a:lnTo>
                                    <a:pt x="0" y="11"/>
                                  </a:lnTo>
                                  <a:lnTo>
                                    <a:pt x="0" y="11"/>
                                  </a:lnTo>
                                  <a:lnTo>
                                    <a:pt x="0" y="11"/>
                                  </a:lnTo>
                                  <a:lnTo>
                                    <a:pt x="0" y="11"/>
                                  </a:lnTo>
                                  <a:lnTo>
                                    <a:pt x="0" y="11"/>
                                  </a:lnTo>
                                  <a:lnTo>
                                    <a:pt x="0" y="11"/>
                                  </a:lnTo>
                                  <a:lnTo>
                                    <a:pt x="0" y="12"/>
                                  </a:lnTo>
                                  <a:lnTo>
                                    <a:pt x="0" y="12"/>
                                  </a:lnTo>
                                  <a:lnTo>
                                    <a:pt x="0" y="12"/>
                                  </a:lnTo>
                                  <a:lnTo>
                                    <a:pt x="0" y="12"/>
                                  </a:lnTo>
                                  <a:lnTo>
                                    <a:pt x="0" y="12"/>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01" name="Freeform 4001"/>
                          <wps:cNvSpPr>
                            <a:spLocks/>
                          </wps:cNvSpPr>
                          <wps:spPr bwMode="auto">
                            <a:xfrm>
                              <a:off x="393" y="296"/>
                              <a:ext cx="46" cy="12"/>
                            </a:xfrm>
                            <a:custGeom>
                              <a:avLst/>
                              <a:gdLst>
                                <a:gd name="T0" fmla="*/ 0 w 46"/>
                                <a:gd name="T1" fmla="*/ 11 h 12"/>
                                <a:gd name="T2" fmla="*/ 1 w 46"/>
                                <a:gd name="T3" fmla="*/ 10 h 12"/>
                                <a:gd name="T4" fmla="*/ 2 w 46"/>
                                <a:gd name="T5" fmla="*/ 9 h 12"/>
                                <a:gd name="T6" fmla="*/ 3 w 46"/>
                                <a:gd name="T7" fmla="*/ 8 h 12"/>
                                <a:gd name="T8" fmla="*/ 4 w 46"/>
                                <a:gd name="T9" fmla="*/ 7 h 12"/>
                                <a:gd name="T10" fmla="*/ 5 w 46"/>
                                <a:gd name="T11" fmla="*/ 6 h 12"/>
                                <a:gd name="T12" fmla="*/ 6 w 46"/>
                                <a:gd name="T13" fmla="*/ 6 h 12"/>
                                <a:gd name="T14" fmla="*/ 8 w 46"/>
                                <a:gd name="T15" fmla="*/ 5 h 12"/>
                                <a:gd name="T16" fmla="*/ 9 w 46"/>
                                <a:gd name="T17" fmla="*/ 4 h 12"/>
                                <a:gd name="T18" fmla="*/ 10 w 46"/>
                                <a:gd name="T19" fmla="*/ 4 h 12"/>
                                <a:gd name="T20" fmla="*/ 13 w 46"/>
                                <a:gd name="T21" fmla="*/ 3 h 12"/>
                                <a:gd name="T22" fmla="*/ 16 w 46"/>
                                <a:gd name="T23" fmla="*/ 2 h 12"/>
                                <a:gd name="T24" fmla="*/ 19 w 46"/>
                                <a:gd name="T25" fmla="*/ 2 h 12"/>
                                <a:gd name="T26" fmla="*/ 21 w 46"/>
                                <a:gd name="T27" fmla="*/ 2 h 12"/>
                                <a:gd name="T28" fmla="*/ 24 w 46"/>
                                <a:gd name="T29" fmla="*/ 2 h 12"/>
                                <a:gd name="T30" fmla="*/ 26 w 46"/>
                                <a:gd name="T31" fmla="*/ 2 h 12"/>
                                <a:gd name="T32" fmla="*/ 28 w 46"/>
                                <a:gd name="T33" fmla="*/ 2 h 12"/>
                                <a:gd name="T34" fmla="*/ 30 w 46"/>
                                <a:gd name="T35" fmla="*/ 2 h 12"/>
                                <a:gd name="T36" fmla="*/ 32 w 46"/>
                                <a:gd name="T37" fmla="*/ 3 h 12"/>
                                <a:gd name="T38" fmla="*/ 34 w 46"/>
                                <a:gd name="T39" fmla="*/ 4 h 12"/>
                                <a:gd name="T40" fmla="*/ 36 w 46"/>
                                <a:gd name="T41" fmla="*/ 4 h 12"/>
                                <a:gd name="T42" fmla="*/ 37 w 46"/>
                                <a:gd name="T43" fmla="*/ 4 h 12"/>
                                <a:gd name="T44" fmla="*/ 38 w 46"/>
                                <a:gd name="T45" fmla="*/ 5 h 12"/>
                                <a:gd name="T46" fmla="*/ 40 w 46"/>
                                <a:gd name="T47" fmla="*/ 5 h 12"/>
                                <a:gd name="T48" fmla="*/ 41 w 46"/>
                                <a:gd name="T49" fmla="*/ 6 h 12"/>
                                <a:gd name="T50" fmla="*/ 42 w 46"/>
                                <a:gd name="T51" fmla="*/ 7 h 12"/>
                                <a:gd name="T52" fmla="*/ 43 w 46"/>
                                <a:gd name="T53" fmla="*/ 8 h 12"/>
                                <a:gd name="T54" fmla="*/ 44 w 46"/>
                                <a:gd name="T55" fmla="*/ 8 h 12"/>
                                <a:gd name="T56" fmla="*/ 45 w 46"/>
                                <a:gd name="T57" fmla="*/ 9 h 12"/>
                                <a:gd name="T58" fmla="*/ 46 w 46"/>
                                <a:gd name="T59" fmla="*/ 10 h 12"/>
                                <a:gd name="T60" fmla="*/ 46 w 46"/>
                                <a:gd name="T61" fmla="*/ 10 h 12"/>
                                <a:gd name="T62" fmla="*/ 46 w 46"/>
                                <a:gd name="T63" fmla="*/ 9 h 12"/>
                                <a:gd name="T64" fmla="*/ 45 w 46"/>
                                <a:gd name="T65" fmla="*/ 8 h 12"/>
                                <a:gd name="T66" fmla="*/ 45 w 46"/>
                                <a:gd name="T67" fmla="*/ 8 h 12"/>
                                <a:gd name="T68" fmla="*/ 44 w 46"/>
                                <a:gd name="T69" fmla="*/ 7 h 12"/>
                                <a:gd name="T70" fmla="*/ 44 w 46"/>
                                <a:gd name="T71" fmla="*/ 6 h 12"/>
                                <a:gd name="T72" fmla="*/ 43 w 46"/>
                                <a:gd name="T73" fmla="*/ 6 h 12"/>
                                <a:gd name="T74" fmla="*/ 42 w 46"/>
                                <a:gd name="T75" fmla="*/ 5 h 12"/>
                                <a:gd name="T76" fmla="*/ 41 w 46"/>
                                <a:gd name="T77" fmla="*/ 4 h 12"/>
                                <a:gd name="T78" fmla="*/ 40 w 46"/>
                                <a:gd name="T79" fmla="*/ 4 h 12"/>
                                <a:gd name="T80" fmla="*/ 37 w 46"/>
                                <a:gd name="T81" fmla="*/ 3 h 12"/>
                                <a:gd name="T82" fmla="*/ 34 w 46"/>
                                <a:gd name="T83" fmla="*/ 1 h 12"/>
                                <a:gd name="T84" fmla="*/ 30 w 46"/>
                                <a:gd name="T85" fmla="*/ 1 h 12"/>
                                <a:gd name="T86" fmla="*/ 27 w 46"/>
                                <a:gd name="T87" fmla="*/ 0 h 12"/>
                                <a:gd name="T88" fmla="*/ 24 w 46"/>
                                <a:gd name="T89" fmla="*/ 0 h 12"/>
                                <a:gd name="T90" fmla="*/ 21 w 46"/>
                                <a:gd name="T91" fmla="*/ 0 h 12"/>
                                <a:gd name="T92" fmla="*/ 17 w 46"/>
                                <a:gd name="T93" fmla="*/ 0 h 12"/>
                                <a:gd name="T94" fmla="*/ 14 w 46"/>
                                <a:gd name="T95" fmla="*/ 1 h 12"/>
                                <a:gd name="T96" fmla="*/ 11 w 46"/>
                                <a:gd name="T97" fmla="*/ 2 h 12"/>
                                <a:gd name="T98" fmla="*/ 8 w 46"/>
                                <a:gd name="T99" fmla="*/ 3 h 12"/>
                                <a:gd name="T100" fmla="*/ 7 w 46"/>
                                <a:gd name="T101" fmla="*/ 3 h 12"/>
                                <a:gd name="T102" fmla="*/ 5 w 46"/>
                                <a:gd name="T103" fmla="*/ 4 h 12"/>
                                <a:gd name="T104" fmla="*/ 4 w 46"/>
                                <a:gd name="T105" fmla="*/ 5 h 12"/>
                                <a:gd name="T106" fmla="*/ 3 w 46"/>
                                <a:gd name="T107" fmla="*/ 6 h 12"/>
                                <a:gd name="T108" fmla="*/ 2 w 46"/>
                                <a:gd name="T109" fmla="*/ 7 h 12"/>
                                <a:gd name="T110" fmla="*/ 1 w 46"/>
                                <a:gd name="T111" fmla="*/ 8 h 12"/>
                                <a:gd name="T112" fmla="*/ 1 w 46"/>
                                <a:gd name="T113" fmla="*/ 9 h 12"/>
                                <a:gd name="T114" fmla="*/ 0 w 46"/>
                                <a:gd name="T115" fmla="*/ 10 h 12"/>
                                <a:gd name="T116" fmla="*/ 0 w 46"/>
                                <a:gd name="T117" fmla="*/ 1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2">
                                  <a:moveTo>
                                    <a:pt x="0" y="12"/>
                                  </a:moveTo>
                                  <a:lnTo>
                                    <a:pt x="0" y="12"/>
                                  </a:lnTo>
                                  <a:lnTo>
                                    <a:pt x="0" y="12"/>
                                  </a:lnTo>
                                  <a:lnTo>
                                    <a:pt x="0" y="12"/>
                                  </a:lnTo>
                                  <a:lnTo>
                                    <a:pt x="0" y="12"/>
                                  </a:lnTo>
                                  <a:lnTo>
                                    <a:pt x="0" y="11"/>
                                  </a:lnTo>
                                  <a:lnTo>
                                    <a:pt x="0" y="11"/>
                                  </a:lnTo>
                                  <a:lnTo>
                                    <a:pt x="0" y="11"/>
                                  </a:lnTo>
                                  <a:lnTo>
                                    <a:pt x="0" y="11"/>
                                  </a:lnTo>
                                  <a:lnTo>
                                    <a:pt x="0"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2" y="10"/>
                                  </a:lnTo>
                                  <a:lnTo>
                                    <a:pt x="2" y="9"/>
                                  </a:lnTo>
                                  <a:lnTo>
                                    <a:pt x="2" y="9"/>
                                  </a:lnTo>
                                  <a:lnTo>
                                    <a:pt x="2" y="9"/>
                                  </a:lnTo>
                                  <a:lnTo>
                                    <a:pt x="2" y="9"/>
                                  </a:lnTo>
                                  <a:lnTo>
                                    <a:pt x="2" y="9"/>
                                  </a:lnTo>
                                  <a:lnTo>
                                    <a:pt x="2" y="9"/>
                                  </a:lnTo>
                                  <a:lnTo>
                                    <a:pt x="2" y="9"/>
                                  </a:lnTo>
                                  <a:lnTo>
                                    <a:pt x="2" y="9"/>
                                  </a:lnTo>
                                  <a:lnTo>
                                    <a:pt x="2" y="9"/>
                                  </a:lnTo>
                                  <a:lnTo>
                                    <a:pt x="2" y="9"/>
                                  </a:lnTo>
                                  <a:lnTo>
                                    <a:pt x="3" y="8"/>
                                  </a:lnTo>
                                  <a:lnTo>
                                    <a:pt x="3" y="8"/>
                                  </a:lnTo>
                                  <a:lnTo>
                                    <a:pt x="3" y="8"/>
                                  </a:lnTo>
                                  <a:lnTo>
                                    <a:pt x="3" y="8"/>
                                  </a:lnTo>
                                  <a:lnTo>
                                    <a:pt x="3" y="8"/>
                                  </a:lnTo>
                                  <a:lnTo>
                                    <a:pt x="3" y="8"/>
                                  </a:lnTo>
                                  <a:lnTo>
                                    <a:pt x="3" y="8"/>
                                  </a:lnTo>
                                  <a:lnTo>
                                    <a:pt x="3" y="8"/>
                                  </a:lnTo>
                                  <a:lnTo>
                                    <a:pt x="3" y="8"/>
                                  </a:lnTo>
                                  <a:lnTo>
                                    <a:pt x="3" y="8"/>
                                  </a:lnTo>
                                  <a:lnTo>
                                    <a:pt x="4" y="8"/>
                                  </a:lnTo>
                                  <a:lnTo>
                                    <a:pt x="4" y="8"/>
                                  </a:lnTo>
                                  <a:lnTo>
                                    <a:pt x="4" y="7"/>
                                  </a:lnTo>
                                  <a:lnTo>
                                    <a:pt x="4" y="7"/>
                                  </a:lnTo>
                                  <a:lnTo>
                                    <a:pt x="4" y="7"/>
                                  </a:lnTo>
                                  <a:lnTo>
                                    <a:pt x="4" y="7"/>
                                  </a:lnTo>
                                  <a:lnTo>
                                    <a:pt x="4" y="7"/>
                                  </a:lnTo>
                                  <a:lnTo>
                                    <a:pt x="4" y="7"/>
                                  </a:lnTo>
                                  <a:lnTo>
                                    <a:pt x="4" y="7"/>
                                  </a:lnTo>
                                  <a:lnTo>
                                    <a:pt x="4" y="7"/>
                                  </a:lnTo>
                                  <a:lnTo>
                                    <a:pt x="5" y="7"/>
                                  </a:lnTo>
                                  <a:lnTo>
                                    <a:pt x="5" y="7"/>
                                  </a:lnTo>
                                  <a:lnTo>
                                    <a:pt x="5" y="7"/>
                                  </a:lnTo>
                                  <a:lnTo>
                                    <a:pt x="5" y="6"/>
                                  </a:lnTo>
                                  <a:lnTo>
                                    <a:pt x="5" y="6"/>
                                  </a:lnTo>
                                  <a:lnTo>
                                    <a:pt x="5" y="6"/>
                                  </a:lnTo>
                                  <a:lnTo>
                                    <a:pt x="5" y="6"/>
                                  </a:lnTo>
                                  <a:lnTo>
                                    <a:pt x="5" y="6"/>
                                  </a:lnTo>
                                  <a:lnTo>
                                    <a:pt x="5" y="6"/>
                                  </a:lnTo>
                                  <a:lnTo>
                                    <a:pt x="6" y="6"/>
                                  </a:lnTo>
                                  <a:lnTo>
                                    <a:pt x="6" y="6"/>
                                  </a:lnTo>
                                  <a:lnTo>
                                    <a:pt x="6" y="6"/>
                                  </a:lnTo>
                                  <a:lnTo>
                                    <a:pt x="6" y="6"/>
                                  </a:lnTo>
                                  <a:lnTo>
                                    <a:pt x="6" y="6"/>
                                  </a:lnTo>
                                  <a:lnTo>
                                    <a:pt x="6" y="6"/>
                                  </a:lnTo>
                                  <a:lnTo>
                                    <a:pt x="6" y="6"/>
                                  </a:lnTo>
                                  <a:lnTo>
                                    <a:pt x="6" y="5"/>
                                  </a:lnTo>
                                  <a:lnTo>
                                    <a:pt x="7" y="5"/>
                                  </a:lnTo>
                                  <a:lnTo>
                                    <a:pt x="7" y="5"/>
                                  </a:lnTo>
                                  <a:lnTo>
                                    <a:pt x="7" y="5"/>
                                  </a:lnTo>
                                  <a:lnTo>
                                    <a:pt x="7" y="5"/>
                                  </a:lnTo>
                                  <a:lnTo>
                                    <a:pt x="7" y="5"/>
                                  </a:lnTo>
                                  <a:lnTo>
                                    <a:pt x="7" y="5"/>
                                  </a:lnTo>
                                  <a:lnTo>
                                    <a:pt x="7" y="5"/>
                                  </a:lnTo>
                                  <a:lnTo>
                                    <a:pt x="7" y="5"/>
                                  </a:lnTo>
                                  <a:lnTo>
                                    <a:pt x="8" y="5"/>
                                  </a:lnTo>
                                  <a:lnTo>
                                    <a:pt x="8" y="5"/>
                                  </a:lnTo>
                                  <a:lnTo>
                                    <a:pt x="8" y="5"/>
                                  </a:lnTo>
                                  <a:lnTo>
                                    <a:pt x="8" y="5"/>
                                  </a:lnTo>
                                  <a:lnTo>
                                    <a:pt x="8" y="4"/>
                                  </a:lnTo>
                                  <a:lnTo>
                                    <a:pt x="8" y="4"/>
                                  </a:lnTo>
                                  <a:lnTo>
                                    <a:pt x="8" y="4"/>
                                  </a:lnTo>
                                  <a:lnTo>
                                    <a:pt x="8" y="4"/>
                                  </a:lnTo>
                                  <a:lnTo>
                                    <a:pt x="9" y="4"/>
                                  </a:lnTo>
                                  <a:lnTo>
                                    <a:pt x="9" y="4"/>
                                  </a:lnTo>
                                  <a:lnTo>
                                    <a:pt x="9" y="4"/>
                                  </a:lnTo>
                                  <a:lnTo>
                                    <a:pt x="9" y="4"/>
                                  </a:lnTo>
                                  <a:lnTo>
                                    <a:pt x="9" y="4"/>
                                  </a:lnTo>
                                  <a:lnTo>
                                    <a:pt x="9" y="4"/>
                                  </a:lnTo>
                                  <a:lnTo>
                                    <a:pt x="9" y="4"/>
                                  </a:lnTo>
                                  <a:lnTo>
                                    <a:pt x="10" y="4"/>
                                  </a:lnTo>
                                  <a:lnTo>
                                    <a:pt x="10" y="4"/>
                                  </a:lnTo>
                                  <a:lnTo>
                                    <a:pt x="10" y="4"/>
                                  </a:lnTo>
                                  <a:lnTo>
                                    <a:pt x="10" y="4"/>
                                  </a:lnTo>
                                  <a:lnTo>
                                    <a:pt x="10" y="4"/>
                                  </a:lnTo>
                                  <a:lnTo>
                                    <a:pt x="10" y="4"/>
                                  </a:lnTo>
                                  <a:lnTo>
                                    <a:pt x="10" y="4"/>
                                  </a:lnTo>
                                  <a:lnTo>
                                    <a:pt x="11" y="3"/>
                                  </a:lnTo>
                                  <a:lnTo>
                                    <a:pt x="11" y="3"/>
                                  </a:lnTo>
                                  <a:lnTo>
                                    <a:pt x="11" y="3"/>
                                  </a:lnTo>
                                  <a:lnTo>
                                    <a:pt x="12" y="3"/>
                                  </a:lnTo>
                                  <a:lnTo>
                                    <a:pt x="12" y="3"/>
                                  </a:lnTo>
                                  <a:lnTo>
                                    <a:pt x="12" y="3"/>
                                  </a:lnTo>
                                  <a:lnTo>
                                    <a:pt x="12" y="3"/>
                                  </a:lnTo>
                                  <a:lnTo>
                                    <a:pt x="13" y="3"/>
                                  </a:lnTo>
                                  <a:lnTo>
                                    <a:pt x="13" y="3"/>
                                  </a:lnTo>
                                  <a:lnTo>
                                    <a:pt x="13" y="3"/>
                                  </a:lnTo>
                                  <a:lnTo>
                                    <a:pt x="14" y="3"/>
                                  </a:lnTo>
                                  <a:lnTo>
                                    <a:pt x="14" y="3"/>
                                  </a:lnTo>
                                  <a:lnTo>
                                    <a:pt x="14" y="3"/>
                                  </a:lnTo>
                                  <a:lnTo>
                                    <a:pt x="15" y="3"/>
                                  </a:lnTo>
                                  <a:lnTo>
                                    <a:pt x="15" y="3"/>
                                  </a:lnTo>
                                  <a:lnTo>
                                    <a:pt x="15" y="3"/>
                                  </a:lnTo>
                                  <a:lnTo>
                                    <a:pt x="15" y="3"/>
                                  </a:lnTo>
                                  <a:lnTo>
                                    <a:pt x="16" y="2"/>
                                  </a:lnTo>
                                  <a:lnTo>
                                    <a:pt x="16" y="2"/>
                                  </a:lnTo>
                                  <a:lnTo>
                                    <a:pt x="16" y="2"/>
                                  </a:lnTo>
                                  <a:lnTo>
                                    <a:pt x="16" y="2"/>
                                  </a:lnTo>
                                  <a:lnTo>
                                    <a:pt x="17" y="2"/>
                                  </a:lnTo>
                                  <a:lnTo>
                                    <a:pt x="17" y="2"/>
                                  </a:lnTo>
                                  <a:lnTo>
                                    <a:pt x="17" y="2"/>
                                  </a:lnTo>
                                  <a:lnTo>
                                    <a:pt x="18" y="2"/>
                                  </a:lnTo>
                                  <a:lnTo>
                                    <a:pt x="18" y="2"/>
                                  </a:lnTo>
                                  <a:lnTo>
                                    <a:pt x="18" y="2"/>
                                  </a:lnTo>
                                  <a:lnTo>
                                    <a:pt x="18" y="2"/>
                                  </a:lnTo>
                                  <a:lnTo>
                                    <a:pt x="19" y="2"/>
                                  </a:lnTo>
                                  <a:lnTo>
                                    <a:pt x="19" y="2"/>
                                  </a:lnTo>
                                  <a:lnTo>
                                    <a:pt x="19" y="2"/>
                                  </a:lnTo>
                                  <a:lnTo>
                                    <a:pt x="19" y="2"/>
                                  </a:lnTo>
                                  <a:lnTo>
                                    <a:pt x="20" y="2"/>
                                  </a:lnTo>
                                  <a:lnTo>
                                    <a:pt x="20" y="2"/>
                                  </a:lnTo>
                                  <a:lnTo>
                                    <a:pt x="20" y="2"/>
                                  </a:lnTo>
                                  <a:lnTo>
                                    <a:pt x="20" y="2"/>
                                  </a:lnTo>
                                  <a:lnTo>
                                    <a:pt x="21" y="2"/>
                                  </a:lnTo>
                                  <a:lnTo>
                                    <a:pt x="21" y="2"/>
                                  </a:lnTo>
                                  <a:lnTo>
                                    <a:pt x="21" y="2"/>
                                  </a:lnTo>
                                  <a:lnTo>
                                    <a:pt x="21" y="2"/>
                                  </a:lnTo>
                                  <a:lnTo>
                                    <a:pt x="22" y="2"/>
                                  </a:lnTo>
                                  <a:lnTo>
                                    <a:pt x="22" y="2"/>
                                  </a:lnTo>
                                  <a:lnTo>
                                    <a:pt x="22" y="2"/>
                                  </a:lnTo>
                                  <a:lnTo>
                                    <a:pt x="22" y="2"/>
                                  </a:lnTo>
                                  <a:lnTo>
                                    <a:pt x="23" y="2"/>
                                  </a:lnTo>
                                  <a:lnTo>
                                    <a:pt x="23" y="2"/>
                                  </a:lnTo>
                                  <a:lnTo>
                                    <a:pt x="23" y="2"/>
                                  </a:lnTo>
                                  <a:lnTo>
                                    <a:pt x="23" y="2"/>
                                  </a:lnTo>
                                  <a:lnTo>
                                    <a:pt x="24" y="2"/>
                                  </a:lnTo>
                                  <a:lnTo>
                                    <a:pt x="24" y="2"/>
                                  </a:lnTo>
                                  <a:lnTo>
                                    <a:pt x="24" y="2"/>
                                  </a:lnTo>
                                  <a:lnTo>
                                    <a:pt x="24" y="2"/>
                                  </a:lnTo>
                                  <a:lnTo>
                                    <a:pt x="25" y="2"/>
                                  </a:lnTo>
                                  <a:lnTo>
                                    <a:pt x="25" y="2"/>
                                  </a:lnTo>
                                  <a:lnTo>
                                    <a:pt x="25" y="2"/>
                                  </a:lnTo>
                                  <a:lnTo>
                                    <a:pt x="25" y="2"/>
                                  </a:lnTo>
                                  <a:lnTo>
                                    <a:pt x="26" y="2"/>
                                  </a:lnTo>
                                  <a:lnTo>
                                    <a:pt x="26" y="2"/>
                                  </a:lnTo>
                                  <a:lnTo>
                                    <a:pt x="26" y="2"/>
                                  </a:lnTo>
                                  <a:lnTo>
                                    <a:pt x="26" y="2"/>
                                  </a:lnTo>
                                  <a:lnTo>
                                    <a:pt x="27" y="2"/>
                                  </a:lnTo>
                                  <a:lnTo>
                                    <a:pt x="27" y="2"/>
                                  </a:lnTo>
                                  <a:lnTo>
                                    <a:pt x="27" y="2"/>
                                  </a:lnTo>
                                  <a:lnTo>
                                    <a:pt x="27" y="2"/>
                                  </a:lnTo>
                                  <a:lnTo>
                                    <a:pt x="27" y="2"/>
                                  </a:lnTo>
                                  <a:lnTo>
                                    <a:pt x="28" y="2"/>
                                  </a:lnTo>
                                  <a:lnTo>
                                    <a:pt x="28" y="2"/>
                                  </a:lnTo>
                                  <a:lnTo>
                                    <a:pt x="28" y="2"/>
                                  </a:lnTo>
                                  <a:lnTo>
                                    <a:pt x="28" y="2"/>
                                  </a:lnTo>
                                  <a:lnTo>
                                    <a:pt x="29" y="2"/>
                                  </a:lnTo>
                                  <a:lnTo>
                                    <a:pt x="29" y="2"/>
                                  </a:lnTo>
                                  <a:lnTo>
                                    <a:pt x="29" y="2"/>
                                  </a:lnTo>
                                  <a:lnTo>
                                    <a:pt x="29" y="2"/>
                                  </a:lnTo>
                                  <a:lnTo>
                                    <a:pt x="29" y="2"/>
                                  </a:lnTo>
                                  <a:lnTo>
                                    <a:pt x="30" y="2"/>
                                  </a:lnTo>
                                  <a:lnTo>
                                    <a:pt x="30" y="2"/>
                                  </a:lnTo>
                                  <a:lnTo>
                                    <a:pt x="30" y="2"/>
                                  </a:lnTo>
                                  <a:lnTo>
                                    <a:pt x="30" y="2"/>
                                  </a:lnTo>
                                  <a:lnTo>
                                    <a:pt x="30" y="2"/>
                                  </a:lnTo>
                                  <a:lnTo>
                                    <a:pt x="31" y="2"/>
                                  </a:lnTo>
                                  <a:lnTo>
                                    <a:pt x="31" y="2"/>
                                  </a:lnTo>
                                  <a:lnTo>
                                    <a:pt x="31" y="3"/>
                                  </a:lnTo>
                                  <a:lnTo>
                                    <a:pt x="31" y="3"/>
                                  </a:lnTo>
                                  <a:lnTo>
                                    <a:pt x="31" y="3"/>
                                  </a:lnTo>
                                  <a:lnTo>
                                    <a:pt x="32" y="3"/>
                                  </a:lnTo>
                                  <a:lnTo>
                                    <a:pt x="32" y="3"/>
                                  </a:lnTo>
                                  <a:lnTo>
                                    <a:pt x="32" y="3"/>
                                  </a:lnTo>
                                  <a:lnTo>
                                    <a:pt x="32" y="3"/>
                                  </a:lnTo>
                                  <a:lnTo>
                                    <a:pt x="32" y="3"/>
                                  </a:lnTo>
                                  <a:lnTo>
                                    <a:pt x="33" y="3"/>
                                  </a:lnTo>
                                  <a:lnTo>
                                    <a:pt x="33" y="3"/>
                                  </a:lnTo>
                                  <a:lnTo>
                                    <a:pt x="33" y="3"/>
                                  </a:lnTo>
                                  <a:lnTo>
                                    <a:pt x="33" y="3"/>
                                  </a:lnTo>
                                  <a:lnTo>
                                    <a:pt x="33" y="3"/>
                                  </a:lnTo>
                                  <a:lnTo>
                                    <a:pt x="33" y="3"/>
                                  </a:lnTo>
                                  <a:lnTo>
                                    <a:pt x="34" y="3"/>
                                  </a:lnTo>
                                  <a:lnTo>
                                    <a:pt x="34" y="3"/>
                                  </a:lnTo>
                                  <a:lnTo>
                                    <a:pt x="34" y="3"/>
                                  </a:lnTo>
                                  <a:lnTo>
                                    <a:pt x="34" y="4"/>
                                  </a:lnTo>
                                  <a:lnTo>
                                    <a:pt x="34" y="3"/>
                                  </a:lnTo>
                                  <a:lnTo>
                                    <a:pt x="34" y="4"/>
                                  </a:lnTo>
                                  <a:lnTo>
                                    <a:pt x="35" y="4"/>
                                  </a:lnTo>
                                  <a:lnTo>
                                    <a:pt x="35" y="4"/>
                                  </a:lnTo>
                                  <a:lnTo>
                                    <a:pt x="35" y="4"/>
                                  </a:lnTo>
                                  <a:lnTo>
                                    <a:pt x="35" y="4"/>
                                  </a:lnTo>
                                  <a:lnTo>
                                    <a:pt x="35" y="4"/>
                                  </a:lnTo>
                                  <a:lnTo>
                                    <a:pt x="35" y="4"/>
                                  </a:lnTo>
                                  <a:lnTo>
                                    <a:pt x="35" y="4"/>
                                  </a:lnTo>
                                  <a:lnTo>
                                    <a:pt x="36" y="4"/>
                                  </a:lnTo>
                                  <a:lnTo>
                                    <a:pt x="36" y="4"/>
                                  </a:lnTo>
                                  <a:lnTo>
                                    <a:pt x="36" y="4"/>
                                  </a:lnTo>
                                  <a:lnTo>
                                    <a:pt x="36" y="4"/>
                                  </a:lnTo>
                                  <a:lnTo>
                                    <a:pt x="36" y="4"/>
                                  </a:lnTo>
                                  <a:lnTo>
                                    <a:pt x="36" y="4"/>
                                  </a:lnTo>
                                  <a:lnTo>
                                    <a:pt x="36" y="4"/>
                                  </a:lnTo>
                                  <a:lnTo>
                                    <a:pt x="37" y="4"/>
                                  </a:lnTo>
                                  <a:lnTo>
                                    <a:pt x="37" y="4"/>
                                  </a:lnTo>
                                  <a:lnTo>
                                    <a:pt x="37" y="4"/>
                                  </a:lnTo>
                                  <a:lnTo>
                                    <a:pt x="37" y="4"/>
                                  </a:lnTo>
                                  <a:lnTo>
                                    <a:pt x="37" y="4"/>
                                  </a:lnTo>
                                  <a:lnTo>
                                    <a:pt x="37" y="4"/>
                                  </a:lnTo>
                                  <a:lnTo>
                                    <a:pt x="38" y="4"/>
                                  </a:lnTo>
                                  <a:lnTo>
                                    <a:pt x="38" y="4"/>
                                  </a:lnTo>
                                  <a:lnTo>
                                    <a:pt x="38" y="4"/>
                                  </a:lnTo>
                                  <a:lnTo>
                                    <a:pt x="38" y="4"/>
                                  </a:lnTo>
                                  <a:lnTo>
                                    <a:pt x="38" y="5"/>
                                  </a:lnTo>
                                  <a:lnTo>
                                    <a:pt x="38" y="5"/>
                                  </a:lnTo>
                                  <a:lnTo>
                                    <a:pt x="38" y="5"/>
                                  </a:lnTo>
                                  <a:lnTo>
                                    <a:pt x="38" y="5"/>
                                  </a:lnTo>
                                  <a:lnTo>
                                    <a:pt x="39" y="5"/>
                                  </a:lnTo>
                                  <a:lnTo>
                                    <a:pt x="39" y="5"/>
                                  </a:lnTo>
                                  <a:lnTo>
                                    <a:pt x="39" y="5"/>
                                  </a:lnTo>
                                  <a:lnTo>
                                    <a:pt x="39" y="5"/>
                                  </a:lnTo>
                                  <a:lnTo>
                                    <a:pt x="39" y="5"/>
                                  </a:lnTo>
                                  <a:lnTo>
                                    <a:pt x="39" y="5"/>
                                  </a:lnTo>
                                  <a:lnTo>
                                    <a:pt x="39" y="5"/>
                                  </a:lnTo>
                                  <a:lnTo>
                                    <a:pt x="40" y="5"/>
                                  </a:lnTo>
                                  <a:lnTo>
                                    <a:pt x="40" y="5"/>
                                  </a:lnTo>
                                  <a:lnTo>
                                    <a:pt x="40" y="5"/>
                                  </a:lnTo>
                                  <a:lnTo>
                                    <a:pt x="40" y="5"/>
                                  </a:lnTo>
                                  <a:lnTo>
                                    <a:pt x="40" y="5"/>
                                  </a:lnTo>
                                  <a:lnTo>
                                    <a:pt x="40" y="6"/>
                                  </a:lnTo>
                                  <a:lnTo>
                                    <a:pt x="40" y="6"/>
                                  </a:lnTo>
                                  <a:lnTo>
                                    <a:pt x="40" y="6"/>
                                  </a:lnTo>
                                  <a:lnTo>
                                    <a:pt x="41" y="6"/>
                                  </a:lnTo>
                                  <a:lnTo>
                                    <a:pt x="41" y="6"/>
                                  </a:lnTo>
                                  <a:lnTo>
                                    <a:pt x="41" y="6"/>
                                  </a:lnTo>
                                  <a:lnTo>
                                    <a:pt x="41" y="6"/>
                                  </a:lnTo>
                                  <a:lnTo>
                                    <a:pt x="41" y="6"/>
                                  </a:lnTo>
                                  <a:lnTo>
                                    <a:pt x="41" y="6"/>
                                  </a:lnTo>
                                  <a:lnTo>
                                    <a:pt x="41" y="6"/>
                                  </a:lnTo>
                                  <a:lnTo>
                                    <a:pt x="41" y="6"/>
                                  </a:lnTo>
                                  <a:lnTo>
                                    <a:pt x="42" y="6"/>
                                  </a:lnTo>
                                  <a:lnTo>
                                    <a:pt x="42" y="6"/>
                                  </a:lnTo>
                                  <a:lnTo>
                                    <a:pt x="42" y="6"/>
                                  </a:lnTo>
                                  <a:lnTo>
                                    <a:pt x="42" y="6"/>
                                  </a:lnTo>
                                  <a:lnTo>
                                    <a:pt x="42" y="7"/>
                                  </a:lnTo>
                                  <a:lnTo>
                                    <a:pt x="42" y="7"/>
                                  </a:lnTo>
                                  <a:lnTo>
                                    <a:pt x="42" y="7"/>
                                  </a:lnTo>
                                  <a:lnTo>
                                    <a:pt x="42" y="7"/>
                                  </a:lnTo>
                                  <a:lnTo>
                                    <a:pt x="42" y="7"/>
                                  </a:lnTo>
                                  <a:lnTo>
                                    <a:pt x="43" y="7"/>
                                  </a:lnTo>
                                  <a:lnTo>
                                    <a:pt x="43" y="7"/>
                                  </a:lnTo>
                                  <a:lnTo>
                                    <a:pt x="43" y="7"/>
                                  </a:lnTo>
                                  <a:lnTo>
                                    <a:pt x="43" y="7"/>
                                  </a:lnTo>
                                  <a:lnTo>
                                    <a:pt x="43" y="7"/>
                                  </a:lnTo>
                                  <a:lnTo>
                                    <a:pt x="43" y="7"/>
                                  </a:lnTo>
                                  <a:lnTo>
                                    <a:pt x="43" y="7"/>
                                  </a:lnTo>
                                  <a:lnTo>
                                    <a:pt x="43" y="8"/>
                                  </a:lnTo>
                                  <a:lnTo>
                                    <a:pt x="43" y="8"/>
                                  </a:lnTo>
                                  <a:lnTo>
                                    <a:pt x="44" y="8"/>
                                  </a:lnTo>
                                  <a:lnTo>
                                    <a:pt x="44" y="8"/>
                                  </a:lnTo>
                                  <a:lnTo>
                                    <a:pt x="44" y="8"/>
                                  </a:lnTo>
                                  <a:lnTo>
                                    <a:pt x="44" y="8"/>
                                  </a:lnTo>
                                  <a:lnTo>
                                    <a:pt x="44" y="8"/>
                                  </a:lnTo>
                                  <a:lnTo>
                                    <a:pt x="44" y="8"/>
                                  </a:lnTo>
                                  <a:lnTo>
                                    <a:pt x="44" y="8"/>
                                  </a:lnTo>
                                  <a:lnTo>
                                    <a:pt x="44" y="8"/>
                                  </a:lnTo>
                                  <a:lnTo>
                                    <a:pt x="44" y="8"/>
                                  </a:lnTo>
                                  <a:lnTo>
                                    <a:pt x="44" y="9"/>
                                  </a:lnTo>
                                  <a:lnTo>
                                    <a:pt x="45" y="9"/>
                                  </a:lnTo>
                                  <a:lnTo>
                                    <a:pt x="45" y="9"/>
                                  </a:lnTo>
                                  <a:lnTo>
                                    <a:pt x="45" y="9"/>
                                  </a:lnTo>
                                  <a:lnTo>
                                    <a:pt x="45" y="9"/>
                                  </a:lnTo>
                                  <a:lnTo>
                                    <a:pt x="45" y="9"/>
                                  </a:lnTo>
                                  <a:lnTo>
                                    <a:pt x="45" y="9"/>
                                  </a:lnTo>
                                  <a:lnTo>
                                    <a:pt x="45" y="9"/>
                                  </a:lnTo>
                                  <a:lnTo>
                                    <a:pt x="45" y="9"/>
                                  </a:lnTo>
                                  <a:lnTo>
                                    <a:pt x="45" y="9"/>
                                  </a:lnTo>
                                  <a:lnTo>
                                    <a:pt x="45" y="10"/>
                                  </a:lnTo>
                                  <a:lnTo>
                                    <a:pt x="46" y="10"/>
                                  </a:lnTo>
                                  <a:lnTo>
                                    <a:pt x="46" y="10"/>
                                  </a:lnTo>
                                  <a:lnTo>
                                    <a:pt x="46" y="10"/>
                                  </a:lnTo>
                                  <a:lnTo>
                                    <a:pt x="46" y="10"/>
                                  </a:lnTo>
                                  <a:lnTo>
                                    <a:pt x="46" y="10"/>
                                  </a:lnTo>
                                  <a:lnTo>
                                    <a:pt x="46" y="10"/>
                                  </a:lnTo>
                                  <a:lnTo>
                                    <a:pt x="46" y="10"/>
                                  </a:lnTo>
                                  <a:lnTo>
                                    <a:pt x="46" y="10"/>
                                  </a:lnTo>
                                  <a:lnTo>
                                    <a:pt x="46" y="10"/>
                                  </a:lnTo>
                                  <a:lnTo>
                                    <a:pt x="46" y="11"/>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10"/>
                                  </a:lnTo>
                                  <a:lnTo>
                                    <a:pt x="46" y="9"/>
                                  </a:lnTo>
                                  <a:lnTo>
                                    <a:pt x="46" y="9"/>
                                  </a:lnTo>
                                  <a:lnTo>
                                    <a:pt x="46" y="9"/>
                                  </a:lnTo>
                                  <a:lnTo>
                                    <a:pt x="46" y="9"/>
                                  </a:lnTo>
                                  <a:lnTo>
                                    <a:pt x="46" y="9"/>
                                  </a:lnTo>
                                  <a:lnTo>
                                    <a:pt x="46" y="9"/>
                                  </a:lnTo>
                                  <a:lnTo>
                                    <a:pt x="46" y="9"/>
                                  </a:lnTo>
                                  <a:lnTo>
                                    <a:pt x="46" y="9"/>
                                  </a:lnTo>
                                  <a:lnTo>
                                    <a:pt x="46" y="9"/>
                                  </a:lnTo>
                                  <a:lnTo>
                                    <a:pt x="46" y="9"/>
                                  </a:lnTo>
                                  <a:lnTo>
                                    <a:pt x="45" y="9"/>
                                  </a:lnTo>
                                  <a:lnTo>
                                    <a:pt x="45" y="9"/>
                                  </a:lnTo>
                                  <a:lnTo>
                                    <a:pt x="45" y="9"/>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8"/>
                                  </a:lnTo>
                                  <a:lnTo>
                                    <a:pt x="45" y="7"/>
                                  </a:lnTo>
                                  <a:lnTo>
                                    <a:pt x="45" y="7"/>
                                  </a:lnTo>
                                  <a:lnTo>
                                    <a:pt x="45" y="7"/>
                                  </a:lnTo>
                                  <a:lnTo>
                                    <a:pt x="44" y="7"/>
                                  </a:lnTo>
                                  <a:lnTo>
                                    <a:pt x="44" y="7"/>
                                  </a:lnTo>
                                  <a:lnTo>
                                    <a:pt x="44" y="7"/>
                                  </a:lnTo>
                                  <a:lnTo>
                                    <a:pt x="44" y="7"/>
                                  </a:lnTo>
                                  <a:lnTo>
                                    <a:pt x="44" y="7"/>
                                  </a:lnTo>
                                  <a:lnTo>
                                    <a:pt x="44" y="7"/>
                                  </a:lnTo>
                                  <a:lnTo>
                                    <a:pt x="44" y="7"/>
                                  </a:lnTo>
                                  <a:lnTo>
                                    <a:pt x="44" y="7"/>
                                  </a:lnTo>
                                  <a:lnTo>
                                    <a:pt x="44" y="7"/>
                                  </a:lnTo>
                                  <a:lnTo>
                                    <a:pt x="44" y="7"/>
                                  </a:lnTo>
                                  <a:lnTo>
                                    <a:pt x="44" y="7"/>
                                  </a:lnTo>
                                  <a:lnTo>
                                    <a:pt x="44" y="6"/>
                                  </a:lnTo>
                                  <a:lnTo>
                                    <a:pt x="44" y="6"/>
                                  </a:lnTo>
                                  <a:lnTo>
                                    <a:pt x="44" y="6"/>
                                  </a:lnTo>
                                  <a:lnTo>
                                    <a:pt x="44" y="6"/>
                                  </a:lnTo>
                                  <a:lnTo>
                                    <a:pt x="44" y="6"/>
                                  </a:lnTo>
                                  <a:lnTo>
                                    <a:pt x="43" y="6"/>
                                  </a:lnTo>
                                  <a:lnTo>
                                    <a:pt x="43" y="6"/>
                                  </a:lnTo>
                                  <a:lnTo>
                                    <a:pt x="43" y="6"/>
                                  </a:lnTo>
                                  <a:lnTo>
                                    <a:pt x="43" y="6"/>
                                  </a:lnTo>
                                  <a:lnTo>
                                    <a:pt x="43" y="6"/>
                                  </a:lnTo>
                                  <a:lnTo>
                                    <a:pt x="43" y="6"/>
                                  </a:lnTo>
                                  <a:lnTo>
                                    <a:pt x="43" y="6"/>
                                  </a:lnTo>
                                  <a:lnTo>
                                    <a:pt x="43" y="6"/>
                                  </a:lnTo>
                                  <a:lnTo>
                                    <a:pt x="43" y="6"/>
                                  </a:lnTo>
                                  <a:lnTo>
                                    <a:pt x="43" y="6"/>
                                  </a:lnTo>
                                  <a:lnTo>
                                    <a:pt x="43" y="6"/>
                                  </a:lnTo>
                                  <a:lnTo>
                                    <a:pt x="43" y="6"/>
                                  </a:lnTo>
                                  <a:lnTo>
                                    <a:pt x="43" y="5"/>
                                  </a:lnTo>
                                  <a:lnTo>
                                    <a:pt x="43" y="5"/>
                                  </a:lnTo>
                                  <a:lnTo>
                                    <a:pt x="42" y="5"/>
                                  </a:lnTo>
                                  <a:lnTo>
                                    <a:pt x="42" y="5"/>
                                  </a:lnTo>
                                  <a:lnTo>
                                    <a:pt x="42" y="5"/>
                                  </a:lnTo>
                                  <a:lnTo>
                                    <a:pt x="42" y="5"/>
                                  </a:lnTo>
                                  <a:lnTo>
                                    <a:pt x="42" y="5"/>
                                  </a:lnTo>
                                  <a:lnTo>
                                    <a:pt x="42" y="5"/>
                                  </a:lnTo>
                                  <a:lnTo>
                                    <a:pt x="42" y="5"/>
                                  </a:lnTo>
                                  <a:lnTo>
                                    <a:pt x="42" y="5"/>
                                  </a:lnTo>
                                  <a:lnTo>
                                    <a:pt x="42" y="5"/>
                                  </a:lnTo>
                                  <a:lnTo>
                                    <a:pt x="42" y="5"/>
                                  </a:lnTo>
                                  <a:lnTo>
                                    <a:pt x="42" y="5"/>
                                  </a:lnTo>
                                  <a:lnTo>
                                    <a:pt x="42" y="5"/>
                                  </a:lnTo>
                                  <a:lnTo>
                                    <a:pt x="41" y="5"/>
                                  </a:lnTo>
                                  <a:lnTo>
                                    <a:pt x="41" y="5"/>
                                  </a:lnTo>
                                  <a:lnTo>
                                    <a:pt x="41" y="4"/>
                                  </a:lnTo>
                                  <a:lnTo>
                                    <a:pt x="41" y="4"/>
                                  </a:lnTo>
                                  <a:lnTo>
                                    <a:pt x="41" y="4"/>
                                  </a:lnTo>
                                  <a:lnTo>
                                    <a:pt x="41" y="4"/>
                                  </a:lnTo>
                                  <a:lnTo>
                                    <a:pt x="41" y="4"/>
                                  </a:lnTo>
                                  <a:lnTo>
                                    <a:pt x="41" y="4"/>
                                  </a:lnTo>
                                  <a:lnTo>
                                    <a:pt x="41" y="4"/>
                                  </a:lnTo>
                                  <a:lnTo>
                                    <a:pt x="41" y="4"/>
                                  </a:lnTo>
                                  <a:lnTo>
                                    <a:pt x="41" y="4"/>
                                  </a:lnTo>
                                  <a:lnTo>
                                    <a:pt x="41" y="4"/>
                                  </a:lnTo>
                                  <a:lnTo>
                                    <a:pt x="40" y="4"/>
                                  </a:lnTo>
                                  <a:lnTo>
                                    <a:pt x="40" y="4"/>
                                  </a:lnTo>
                                  <a:lnTo>
                                    <a:pt x="40" y="4"/>
                                  </a:lnTo>
                                  <a:lnTo>
                                    <a:pt x="39" y="3"/>
                                  </a:lnTo>
                                  <a:lnTo>
                                    <a:pt x="39" y="3"/>
                                  </a:lnTo>
                                  <a:lnTo>
                                    <a:pt x="39" y="3"/>
                                  </a:lnTo>
                                  <a:lnTo>
                                    <a:pt x="38" y="3"/>
                                  </a:lnTo>
                                  <a:lnTo>
                                    <a:pt x="38" y="3"/>
                                  </a:lnTo>
                                  <a:lnTo>
                                    <a:pt x="38" y="3"/>
                                  </a:lnTo>
                                  <a:lnTo>
                                    <a:pt x="37" y="3"/>
                                  </a:lnTo>
                                  <a:lnTo>
                                    <a:pt x="37" y="3"/>
                                  </a:lnTo>
                                  <a:lnTo>
                                    <a:pt x="37" y="2"/>
                                  </a:lnTo>
                                  <a:lnTo>
                                    <a:pt x="36" y="2"/>
                                  </a:lnTo>
                                  <a:lnTo>
                                    <a:pt x="36" y="2"/>
                                  </a:lnTo>
                                  <a:lnTo>
                                    <a:pt x="36" y="2"/>
                                  </a:lnTo>
                                  <a:lnTo>
                                    <a:pt x="35" y="2"/>
                                  </a:lnTo>
                                  <a:lnTo>
                                    <a:pt x="35" y="2"/>
                                  </a:lnTo>
                                  <a:lnTo>
                                    <a:pt x="35" y="2"/>
                                  </a:lnTo>
                                  <a:lnTo>
                                    <a:pt x="34" y="2"/>
                                  </a:lnTo>
                                  <a:lnTo>
                                    <a:pt x="34" y="2"/>
                                  </a:lnTo>
                                  <a:lnTo>
                                    <a:pt x="34" y="1"/>
                                  </a:lnTo>
                                  <a:lnTo>
                                    <a:pt x="33" y="1"/>
                                  </a:lnTo>
                                  <a:lnTo>
                                    <a:pt x="33" y="1"/>
                                  </a:lnTo>
                                  <a:lnTo>
                                    <a:pt x="33" y="1"/>
                                  </a:lnTo>
                                  <a:lnTo>
                                    <a:pt x="32" y="1"/>
                                  </a:lnTo>
                                  <a:lnTo>
                                    <a:pt x="32" y="1"/>
                                  </a:lnTo>
                                  <a:lnTo>
                                    <a:pt x="32" y="1"/>
                                  </a:lnTo>
                                  <a:lnTo>
                                    <a:pt x="31" y="1"/>
                                  </a:lnTo>
                                  <a:lnTo>
                                    <a:pt x="31" y="1"/>
                                  </a:lnTo>
                                  <a:lnTo>
                                    <a:pt x="31" y="1"/>
                                  </a:lnTo>
                                  <a:lnTo>
                                    <a:pt x="30" y="1"/>
                                  </a:lnTo>
                                  <a:lnTo>
                                    <a:pt x="30" y="1"/>
                                  </a:lnTo>
                                  <a:lnTo>
                                    <a:pt x="30" y="0"/>
                                  </a:lnTo>
                                  <a:lnTo>
                                    <a:pt x="29" y="0"/>
                                  </a:lnTo>
                                  <a:lnTo>
                                    <a:pt x="29" y="0"/>
                                  </a:lnTo>
                                  <a:lnTo>
                                    <a:pt x="29" y="0"/>
                                  </a:lnTo>
                                  <a:lnTo>
                                    <a:pt x="28" y="0"/>
                                  </a:lnTo>
                                  <a:lnTo>
                                    <a:pt x="28" y="0"/>
                                  </a:lnTo>
                                  <a:lnTo>
                                    <a:pt x="28" y="0"/>
                                  </a:lnTo>
                                  <a:lnTo>
                                    <a:pt x="27" y="0"/>
                                  </a:lnTo>
                                  <a:lnTo>
                                    <a:pt x="27" y="0"/>
                                  </a:lnTo>
                                  <a:lnTo>
                                    <a:pt x="27" y="0"/>
                                  </a:lnTo>
                                  <a:lnTo>
                                    <a:pt x="26" y="0"/>
                                  </a:lnTo>
                                  <a:lnTo>
                                    <a:pt x="26" y="0"/>
                                  </a:lnTo>
                                  <a:lnTo>
                                    <a:pt x="26" y="0"/>
                                  </a:lnTo>
                                  <a:lnTo>
                                    <a:pt x="25" y="0"/>
                                  </a:lnTo>
                                  <a:lnTo>
                                    <a:pt x="25" y="0"/>
                                  </a:lnTo>
                                  <a:lnTo>
                                    <a:pt x="25" y="0"/>
                                  </a:lnTo>
                                  <a:lnTo>
                                    <a:pt x="24" y="0"/>
                                  </a:lnTo>
                                  <a:lnTo>
                                    <a:pt x="24" y="0"/>
                                  </a:lnTo>
                                  <a:lnTo>
                                    <a:pt x="24" y="0"/>
                                  </a:lnTo>
                                  <a:lnTo>
                                    <a:pt x="24" y="0"/>
                                  </a:lnTo>
                                  <a:lnTo>
                                    <a:pt x="23" y="0"/>
                                  </a:lnTo>
                                  <a:lnTo>
                                    <a:pt x="23" y="0"/>
                                  </a:lnTo>
                                  <a:lnTo>
                                    <a:pt x="23" y="0"/>
                                  </a:lnTo>
                                  <a:lnTo>
                                    <a:pt x="22" y="0"/>
                                  </a:lnTo>
                                  <a:lnTo>
                                    <a:pt x="22" y="0"/>
                                  </a:lnTo>
                                  <a:lnTo>
                                    <a:pt x="22" y="0"/>
                                  </a:lnTo>
                                  <a:lnTo>
                                    <a:pt x="21" y="0"/>
                                  </a:lnTo>
                                  <a:lnTo>
                                    <a:pt x="21" y="0"/>
                                  </a:lnTo>
                                  <a:lnTo>
                                    <a:pt x="21" y="0"/>
                                  </a:lnTo>
                                  <a:lnTo>
                                    <a:pt x="20" y="0"/>
                                  </a:lnTo>
                                  <a:lnTo>
                                    <a:pt x="20" y="0"/>
                                  </a:lnTo>
                                  <a:lnTo>
                                    <a:pt x="20" y="0"/>
                                  </a:lnTo>
                                  <a:lnTo>
                                    <a:pt x="19" y="0"/>
                                  </a:lnTo>
                                  <a:lnTo>
                                    <a:pt x="19" y="0"/>
                                  </a:lnTo>
                                  <a:lnTo>
                                    <a:pt x="19" y="0"/>
                                  </a:lnTo>
                                  <a:lnTo>
                                    <a:pt x="18" y="0"/>
                                  </a:lnTo>
                                  <a:lnTo>
                                    <a:pt x="18" y="0"/>
                                  </a:lnTo>
                                  <a:lnTo>
                                    <a:pt x="18" y="0"/>
                                  </a:lnTo>
                                  <a:lnTo>
                                    <a:pt x="17" y="0"/>
                                  </a:lnTo>
                                  <a:lnTo>
                                    <a:pt x="17" y="0"/>
                                  </a:lnTo>
                                  <a:lnTo>
                                    <a:pt x="17" y="0"/>
                                  </a:lnTo>
                                  <a:lnTo>
                                    <a:pt x="16" y="0"/>
                                  </a:lnTo>
                                  <a:lnTo>
                                    <a:pt x="16" y="0"/>
                                  </a:lnTo>
                                  <a:lnTo>
                                    <a:pt x="16" y="0"/>
                                  </a:lnTo>
                                  <a:lnTo>
                                    <a:pt x="15" y="1"/>
                                  </a:lnTo>
                                  <a:lnTo>
                                    <a:pt x="15" y="1"/>
                                  </a:lnTo>
                                  <a:lnTo>
                                    <a:pt x="15" y="1"/>
                                  </a:lnTo>
                                  <a:lnTo>
                                    <a:pt x="15" y="1"/>
                                  </a:lnTo>
                                  <a:lnTo>
                                    <a:pt x="14" y="1"/>
                                  </a:lnTo>
                                  <a:lnTo>
                                    <a:pt x="14" y="1"/>
                                  </a:lnTo>
                                  <a:lnTo>
                                    <a:pt x="14" y="1"/>
                                  </a:lnTo>
                                  <a:lnTo>
                                    <a:pt x="13" y="1"/>
                                  </a:lnTo>
                                  <a:lnTo>
                                    <a:pt x="13" y="1"/>
                                  </a:lnTo>
                                  <a:lnTo>
                                    <a:pt x="13" y="1"/>
                                  </a:lnTo>
                                  <a:lnTo>
                                    <a:pt x="12" y="1"/>
                                  </a:lnTo>
                                  <a:lnTo>
                                    <a:pt x="12" y="1"/>
                                  </a:lnTo>
                                  <a:lnTo>
                                    <a:pt x="12" y="1"/>
                                  </a:lnTo>
                                  <a:lnTo>
                                    <a:pt x="11" y="2"/>
                                  </a:lnTo>
                                  <a:lnTo>
                                    <a:pt x="11" y="2"/>
                                  </a:lnTo>
                                  <a:lnTo>
                                    <a:pt x="11" y="2"/>
                                  </a:lnTo>
                                  <a:lnTo>
                                    <a:pt x="10" y="2"/>
                                  </a:lnTo>
                                  <a:lnTo>
                                    <a:pt x="10" y="2"/>
                                  </a:lnTo>
                                  <a:lnTo>
                                    <a:pt x="10" y="2"/>
                                  </a:lnTo>
                                  <a:lnTo>
                                    <a:pt x="9" y="2"/>
                                  </a:lnTo>
                                  <a:lnTo>
                                    <a:pt x="9" y="2"/>
                                  </a:lnTo>
                                  <a:lnTo>
                                    <a:pt x="9" y="2"/>
                                  </a:lnTo>
                                  <a:lnTo>
                                    <a:pt x="8" y="3"/>
                                  </a:lnTo>
                                  <a:lnTo>
                                    <a:pt x="8" y="3"/>
                                  </a:lnTo>
                                  <a:lnTo>
                                    <a:pt x="8" y="3"/>
                                  </a:lnTo>
                                  <a:lnTo>
                                    <a:pt x="8" y="3"/>
                                  </a:lnTo>
                                  <a:lnTo>
                                    <a:pt x="8" y="3"/>
                                  </a:lnTo>
                                  <a:lnTo>
                                    <a:pt x="8" y="3"/>
                                  </a:lnTo>
                                  <a:lnTo>
                                    <a:pt x="7" y="3"/>
                                  </a:lnTo>
                                  <a:lnTo>
                                    <a:pt x="7" y="3"/>
                                  </a:lnTo>
                                  <a:lnTo>
                                    <a:pt x="7" y="3"/>
                                  </a:lnTo>
                                  <a:lnTo>
                                    <a:pt x="7" y="3"/>
                                  </a:lnTo>
                                  <a:lnTo>
                                    <a:pt x="7" y="3"/>
                                  </a:lnTo>
                                  <a:lnTo>
                                    <a:pt x="7" y="3"/>
                                  </a:lnTo>
                                  <a:lnTo>
                                    <a:pt x="7" y="3"/>
                                  </a:lnTo>
                                  <a:lnTo>
                                    <a:pt x="6" y="3"/>
                                  </a:lnTo>
                                  <a:lnTo>
                                    <a:pt x="6" y="4"/>
                                  </a:lnTo>
                                  <a:lnTo>
                                    <a:pt x="6" y="4"/>
                                  </a:lnTo>
                                  <a:lnTo>
                                    <a:pt x="6" y="4"/>
                                  </a:lnTo>
                                  <a:lnTo>
                                    <a:pt x="6" y="4"/>
                                  </a:lnTo>
                                  <a:lnTo>
                                    <a:pt x="6" y="4"/>
                                  </a:lnTo>
                                  <a:lnTo>
                                    <a:pt x="6" y="4"/>
                                  </a:lnTo>
                                  <a:lnTo>
                                    <a:pt x="5" y="4"/>
                                  </a:lnTo>
                                  <a:lnTo>
                                    <a:pt x="5" y="4"/>
                                  </a:lnTo>
                                  <a:lnTo>
                                    <a:pt x="5" y="4"/>
                                  </a:lnTo>
                                  <a:lnTo>
                                    <a:pt x="5" y="4"/>
                                  </a:lnTo>
                                  <a:lnTo>
                                    <a:pt x="5" y="4"/>
                                  </a:lnTo>
                                  <a:lnTo>
                                    <a:pt x="5" y="4"/>
                                  </a:lnTo>
                                  <a:lnTo>
                                    <a:pt x="5" y="4"/>
                                  </a:lnTo>
                                  <a:lnTo>
                                    <a:pt x="5" y="4"/>
                                  </a:lnTo>
                                  <a:lnTo>
                                    <a:pt x="5" y="5"/>
                                  </a:lnTo>
                                  <a:lnTo>
                                    <a:pt x="4" y="5"/>
                                  </a:lnTo>
                                  <a:lnTo>
                                    <a:pt x="4" y="5"/>
                                  </a:lnTo>
                                  <a:lnTo>
                                    <a:pt x="4" y="5"/>
                                  </a:lnTo>
                                  <a:lnTo>
                                    <a:pt x="4" y="5"/>
                                  </a:lnTo>
                                  <a:lnTo>
                                    <a:pt x="4" y="5"/>
                                  </a:lnTo>
                                  <a:lnTo>
                                    <a:pt x="4" y="5"/>
                                  </a:lnTo>
                                  <a:lnTo>
                                    <a:pt x="4" y="5"/>
                                  </a:lnTo>
                                  <a:lnTo>
                                    <a:pt x="4" y="5"/>
                                  </a:lnTo>
                                  <a:lnTo>
                                    <a:pt x="4" y="5"/>
                                  </a:lnTo>
                                  <a:lnTo>
                                    <a:pt x="3" y="5"/>
                                  </a:lnTo>
                                  <a:lnTo>
                                    <a:pt x="3" y="5"/>
                                  </a:lnTo>
                                  <a:lnTo>
                                    <a:pt x="3" y="6"/>
                                  </a:lnTo>
                                  <a:lnTo>
                                    <a:pt x="3" y="6"/>
                                  </a:lnTo>
                                  <a:lnTo>
                                    <a:pt x="3" y="6"/>
                                  </a:lnTo>
                                  <a:lnTo>
                                    <a:pt x="3" y="6"/>
                                  </a:lnTo>
                                  <a:lnTo>
                                    <a:pt x="3" y="6"/>
                                  </a:lnTo>
                                  <a:lnTo>
                                    <a:pt x="3" y="6"/>
                                  </a:lnTo>
                                  <a:lnTo>
                                    <a:pt x="3" y="6"/>
                                  </a:lnTo>
                                  <a:lnTo>
                                    <a:pt x="3" y="6"/>
                                  </a:lnTo>
                                  <a:lnTo>
                                    <a:pt x="3" y="6"/>
                                  </a:lnTo>
                                  <a:lnTo>
                                    <a:pt x="2" y="6"/>
                                  </a:lnTo>
                                  <a:lnTo>
                                    <a:pt x="2" y="6"/>
                                  </a:lnTo>
                                  <a:lnTo>
                                    <a:pt x="2" y="7"/>
                                  </a:lnTo>
                                  <a:lnTo>
                                    <a:pt x="2" y="7"/>
                                  </a:lnTo>
                                  <a:lnTo>
                                    <a:pt x="2" y="7"/>
                                  </a:lnTo>
                                  <a:lnTo>
                                    <a:pt x="2" y="7"/>
                                  </a:lnTo>
                                  <a:lnTo>
                                    <a:pt x="2" y="7"/>
                                  </a:lnTo>
                                  <a:lnTo>
                                    <a:pt x="2" y="7"/>
                                  </a:lnTo>
                                  <a:lnTo>
                                    <a:pt x="2" y="7"/>
                                  </a:lnTo>
                                  <a:lnTo>
                                    <a:pt x="2" y="7"/>
                                  </a:lnTo>
                                  <a:lnTo>
                                    <a:pt x="2" y="7"/>
                                  </a:lnTo>
                                  <a:lnTo>
                                    <a:pt x="2" y="7"/>
                                  </a:lnTo>
                                  <a:lnTo>
                                    <a:pt x="1" y="8"/>
                                  </a:lnTo>
                                  <a:lnTo>
                                    <a:pt x="1" y="8"/>
                                  </a:lnTo>
                                  <a:lnTo>
                                    <a:pt x="1" y="8"/>
                                  </a:lnTo>
                                  <a:lnTo>
                                    <a:pt x="1" y="8"/>
                                  </a:lnTo>
                                  <a:lnTo>
                                    <a:pt x="1" y="8"/>
                                  </a:lnTo>
                                  <a:lnTo>
                                    <a:pt x="1" y="8"/>
                                  </a:lnTo>
                                  <a:lnTo>
                                    <a:pt x="1" y="8"/>
                                  </a:lnTo>
                                  <a:lnTo>
                                    <a:pt x="1" y="8"/>
                                  </a:lnTo>
                                  <a:lnTo>
                                    <a:pt x="1" y="8"/>
                                  </a:lnTo>
                                  <a:lnTo>
                                    <a:pt x="1" y="8"/>
                                  </a:lnTo>
                                  <a:lnTo>
                                    <a:pt x="1" y="9"/>
                                  </a:lnTo>
                                  <a:lnTo>
                                    <a:pt x="1" y="9"/>
                                  </a:lnTo>
                                  <a:lnTo>
                                    <a:pt x="1" y="9"/>
                                  </a:lnTo>
                                  <a:lnTo>
                                    <a:pt x="1" y="9"/>
                                  </a:lnTo>
                                  <a:lnTo>
                                    <a:pt x="1" y="9"/>
                                  </a:lnTo>
                                  <a:lnTo>
                                    <a:pt x="1" y="9"/>
                                  </a:lnTo>
                                  <a:lnTo>
                                    <a:pt x="1" y="9"/>
                                  </a:lnTo>
                                  <a:lnTo>
                                    <a:pt x="1" y="9"/>
                                  </a:lnTo>
                                  <a:lnTo>
                                    <a:pt x="0" y="9"/>
                                  </a:lnTo>
                                  <a:lnTo>
                                    <a:pt x="0" y="10"/>
                                  </a:lnTo>
                                  <a:lnTo>
                                    <a:pt x="0" y="10"/>
                                  </a:lnTo>
                                  <a:lnTo>
                                    <a:pt x="0" y="10"/>
                                  </a:lnTo>
                                  <a:lnTo>
                                    <a:pt x="0" y="10"/>
                                  </a:lnTo>
                                  <a:lnTo>
                                    <a:pt x="0" y="10"/>
                                  </a:lnTo>
                                  <a:lnTo>
                                    <a:pt x="0" y="10"/>
                                  </a:lnTo>
                                  <a:lnTo>
                                    <a:pt x="0" y="10"/>
                                  </a:lnTo>
                                  <a:lnTo>
                                    <a:pt x="0" y="10"/>
                                  </a:lnTo>
                                  <a:lnTo>
                                    <a:pt x="0" y="11"/>
                                  </a:lnTo>
                                  <a:lnTo>
                                    <a:pt x="0" y="11"/>
                                  </a:lnTo>
                                  <a:lnTo>
                                    <a:pt x="0" y="11"/>
                                  </a:lnTo>
                                  <a:lnTo>
                                    <a:pt x="0" y="11"/>
                                  </a:lnTo>
                                  <a:lnTo>
                                    <a:pt x="0" y="11"/>
                                  </a:lnTo>
                                  <a:lnTo>
                                    <a:pt x="0" y="11"/>
                                  </a:lnTo>
                                  <a:lnTo>
                                    <a:pt x="0" y="11"/>
                                  </a:lnTo>
                                  <a:lnTo>
                                    <a:pt x="0" y="11"/>
                                  </a:lnTo>
                                  <a:lnTo>
                                    <a:pt x="0" y="12"/>
                                  </a:lnTo>
                                  <a:lnTo>
                                    <a:pt x="0" y="12"/>
                                  </a:lnTo>
                                  <a:lnTo>
                                    <a:pt x="0" y="12"/>
                                  </a:lnTo>
                                  <a:lnTo>
                                    <a:pt x="0" y="12"/>
                                  </a:lnTo>
                                  <a:lnTo>
                                    <a:pt x="0"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4002" name="Freeform 4002"/>
                        <wps:cNvSpPr>
                          <a:spLocks/>
                        </wps:cNvSpPr>
                        <wps:spPr bwMode="auto">
                          <a:xfrm>
                            <a:off x="391" y="385"/>
                            <a:ext cx="12" cy="9"/>
                          </a:xfrm>
                          <a:custGeom>
                            <a:avLst/>
                            <a:gdLst>
                              <a:gd name="T0" fmla="*/ 12 w 12"/>
                              <a:gd name="T1" fmla="*/ 5 h 9"/>
                              <a:gd name="T2" fmla="*/ 4 w 12"/>
                              <a:gd name="T3" fmla="*/ 9 h 9"/>
                              <a:gd name="T4" fmla="*/ 3 w 12"/>
                              <a:gd name="T5" fmla="*/ 9 h 9"/>
                              <a:gd name="T6" fmla="*/ 3 w 12"/>
                              <a:gd name="T7" fmla="*/ 9 h 9"/>
                              <a:gd name="T8" fmla="*/ 3 w 12"/>
                              <a:gd name="T9" fmla="*/ 9 h 9"/>
                              <a:gd name="T10" fmla="*/ 3 w 12"/>
                              <a:gd name="T11" fmla="*/ 9 h 9"/>
                              <a:gd name="T12" fmla="*/ 2 w 12"/>
                              <a:gd name="T13" fmla="*/ 9 h 9"/>
                              <a:gd name="T14" fmla="*/ 2 w 12"/>
                              <a:gd name="T15" fmla="*/ 9 h 9"/>
                              <a:gd name="T16" fmla="*/ 2 w 12"/>
                              <a:gd name="T17" fmla="*/ 9 h 9"/>
                              <a:gd name="T18" fmla="*/ 2 w 12"/>
                              <a:gd name="T19" fmla="*/ 9 h 9"/>
                              <a:gd name="T20" fmla="*/ 2 w 12"/>
                              <a:gd name="T21" fmla="*/ 9 h 9"/>
                              <a:gd name="T22" fmla="*/ 1 w 12"/>
                              <a:gd name="T23" fmla="*/ 9 h 9"/>
                              <a:gd name="T24" fmla="*/ 1 w 12"/>
                              <a:gd name="T25" fmla="*/ 9 h 9"/>
                              <a:gd name="T26" fmla="*/ 1 w 12"/>
                              <a:gd name="T27" fmla="*/ 9 h 9"/>
                              <a:gd name="T28" fmla="*/ 1 w 12"/>
                              <a:gd name="T29" fmla="*/ 9 h 9"/>
                              <a:gd name="T30" fmla="*/ 1 w 12"/>
                              <a:gd name="T31" fmla="*/ 9 h 9"/>
                              <a:gd name="T32" fmla="*/ 1 w 12"/>
                              <a:gd name="T33" fmla="*/ 8 h 9"/>
                              <a:gd name="T34" fmla="*/ 1 w 12"/>
                              <a:gd name="T35" fmla="*/ 8 h 9"/>
                              <a:gd name="T36" fmla="*/ 1 w 12"/>
                              <a:gd name="T37" fmla="*/ 8 h 9"/>
                              <a:gd name="T38" fmla="*/ 1 w 12"/>
                              <a:gd name="T39" fmla="*/ 8 h 9"/>
                              <a:gd name="T40" fmla="*/ 1 w 12"/>
                              <a:gd name="T41" fmla="*/ 8 h 9"/>
                              <a:gd name="T42" fmla="*/ 1 w 12"/>
                              <a:gd name="T43" fmla="*/ 8 h 9"/>
                              <a:gd name="T44" fmla="*/ 1 w 12"/>
                              <a:gd name="T45" fmla="*/ 8 h 9"/>
                              <a:gd name="T46" fmla="*/ 0 w 12"/>
                              <a:gd name="T47" fmla="*/ 8 h 9"/>
                              <a:gd name="T48" fmla="*/ 0 w 12"/>
                              <a:gd name="T49" fmla="*/ 8 h 9"/>
                              <a:gd name="T50" fmla="*/ 0 w 12"/>
                              <a:gd name="T51" fmla="*/ 7 h 9"/>
                              <a:gd name="T52" fmla="*/ 0 w 12"/>
                              <a:gd name="T53" fmla="*/ 7 h 9"/>
                              <a:gd name="T54" fmla="*/ 0 w 12"/>
                              <a:gd name="T55" fmla="*/ 7 h 9"/>
                              <a:gd name="T56" fmla="*/ 0 w 12"/>
                              <a:gd name="T57" fmla="*/ 7 h 9"/>
                              <a:gd name="T58" fmla="*/ 0 w 12"/>
                              <a:gd name="T59" fmla="*/ 7 h 9"/>
                              <a:gd name="T60" fmla="*/ 0 w 12"/>
                              <a:gd name="T61" fmla="*/ 7 h 9"/>
                              <a:gd name="T62" fmla="*/ 0 w 12"/>
                              <a:gd name="T63" fmla="*/ 7 h 9"/>
                              <a:gd name="T64" fmla="*/ 0 w 12"/>
                              <a:gd name="T65" fmla="*/ 6 h 9"/>
                              <a:gd name="T66" fmla="*/ 0 w 12"/>
                              <a:gd name="T67" fmla="*/ 6 h 9"/>
                              <a:gd name="T68" fmla="*/ 1 w 12"/>
                              <a:gd name="T69" fmla="*/ 6 h 9"/>
                              <a:gd name="T70" fmla="*/ 1 w 12"/>
                              <a:gd name="T71" fmla="*/ 6 h 9"/>
                              <a:gd name="T72" fmla="*/ 1 w 12"/>
                              <a:gd name="T73" fmla="*/ 6 h 9"/>
                              <a:gd name="T74" fmla="*/ 1 w 12"/>
                              <a:gd name="T75" fmla="*/ 6 h 9"/>
                              <a:gd name="T76" fmla="*/ 1 w 12"/>
                              <a:gd name="T77" fmla="*/ 5 h 9"/>
                              <a:gd name="T78" fmla="*/ 1 w 12"/>
                              <a:gd name="T79" fmla="*/ 5 h 9"/>
                              <a:gd name="T80" fmla="*/ 2 w 12"/>
                              <a:gd name="T81" fmla="*/ 4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2" h="9">
                                <a:moveTo>
                                  <a:pt x="9" y="0"/>
                                </a:moveTo>
                                <a:lnTo>
                                  <a:pt x="12" y="5"/>
                                </a:lnTo>
                                <a:lnTo>
                                  <a:pt x="4" y="9"/>
                                </a:lnTo>
                                <a:lnTo>
                                  <a:pt x="4" y="9"/>
                                </a:lnTo>
                                <a:lnTo>
                                  <a:pt x="4" y="9"/>
                                </a:lnTo>
                                <a:lnTo>
                                  <a:pt x="3" y="9"/>
                                </a:lnTo>
                                <a:lnTo>
                                  <a:pt x="3" y="9"/>
                                </a:lnTo>
                                <a:lnTo>
                                  <a:pt x="3" y="9"/>
                                </a:lnTo>
                                <a:lnTo>
                                  <a:pt x="3" y="9"/>
                                </a:lnTo>
                                <a:lnTo>
                                  <a:pt x="3" y="9"/>
                                </a:lnTo>
                                <a:lnTo>
                                  <a:pt x="3" y="9"/>
                                </a:lnTo>
                                <a:lnTo>
                                  <a:pt x="3" y="9"/>
                                </a:lnTo>
                                <a:lnTo>
                                  <a:pt x="2" y="9"/>
                                </a:lnTo>
                                <a:lnTo>
                                  <a:pt x="2" y="9"/>
                                </a:lnTo>
                                <a:lnTo>
                                  <a:pt x="2" y="9"/>
                                </a:lnTo>
                                <a:lnTo>
                                  <a:pt x="2" y="9"/>
                                </a:lnTo>
                                <a:lnTo>
                                  <a:pt x="2" y="9"/>
                                </a:lnTo>
                                <a:lnTo>
                                  <a:pt x="2" y="9"/>
                                </a:lnTo>
                                <a:lnTo>
                                  <a:pt x="2" y="9"/>
                                </a:lnTo>
                                <a:lnTo>
                                  <a:pt x="2" y="9"/>
                                </a:lnTo>
                                <a:lnTo>
                                  <a:pt x="2" y="9"/>
                                </a:lnTo>
                                <a:lnTo>
                                  <a:pt x="2" y="9"/>
                                </a:lnTo>
                                <a:lnTo>
                                  <a:pt x="2" y="9"/>
                                </a:lnTo>
                                <a:lnTo>
                                  <a:pt x="1" y="9"/>
                                </a:lnTo>
                                <a:lnTo>
                                  <a:pt x="1" y="9"/>
                                </a:lnTo>
                                <a:lnTo>
                                  <a:pt x="1" y="9"/>
                                </a:lnTo>
                                <a:lnTo>
                                  <a:pt x="1" y="9"/>
                                </a:lnTo>
                                <a:lnTo>
                                  <a:pt x="1" y="9"/>
                                </a:lnTo>
                                <a:lnTo>
                                  <a:pt x="1" y="9"/>
                                </a:lnTo>
                                <a:lnTo>
                                  <a:pt x="1" y="9"/>
                                </a:lnTo>
                                <a:lnTo>
                                  <a:pt x="1" y="9"/>
                                </a:lnTo>
                                <a:lnTo>
                                  <a:pt x="1" y="9"/>
                                </a:lnTo>
                                <a:lnTo>
                                  <a:pt x="1" y="9"/>
                                </a:lnTo>
                                <a:lnTo>
                                  <a:pt x="1" y="8"/>
                                </a:lnTo>
                                <a:lnTo>
                                  <a:pt x="1" y="8"/>
                                </a:lnTo>
                                <a:lnTo>
                                  <a:pt x="1" y="8"/>
                                </a:lnTo>
                                <a:lnTo>
                                  <a:pt x="1" y="8"/>
                                </a:lnTo>
                                <a:lnTo>
                                  <a:pt x="1" y="8"/>
                                </a:lnTo>
                                <a:lnTo>
                                  <a:pt x="1" y="8"/>
                                </a:lnTo>
                                <a:lnTo>
                                  <a:pt x="1" y="8"/>
                                </a:lnTo>
                                <a:lnTo>
                                  <a:pt x="1" y="8"/>
                                </a:lnTo>
                                <a:lnTo>
                                  <a:pt x="1" y="8"/>
                                </a:lnTo>
                                <a:lnTo>
                                  <a:pt x="1" y="8"/>
                                </a:lnTo>
                                <a:lnTo>
                                  <a:pt x="1" y="8"/>
                                </a:lnTo>
                                <a:lnTo>
                                  <a:pt x="1" y="8"/>
                                </a:lnTo>
                                <a:lnTo>
                                  <a:pt x="1" y="8"/>
                                </a:lnTo>
                                <a:lnTo>
                                  <a:pt x="0" y="8"/>
                                </a:lnTo>
                                <a:lnTo>
                                  <a:pt x="0" y="8"/>
                                </a:lnTo>
                                <a:lnTo>
                                  <a:pt x="0" y="8"/>
                                </a:lnTo>
                                <a:lnTo>
                                  <a:pt x="0" y="8"/>
                                </a:lnTo>
                                <a:lnTo>
                                  <a:pt x="0" y="8"/>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6"/>
                                </a:lnTo>
                                <a:lnTo>
                                  <a:pt x="0" y="6"/>
                                </a:lnTo>
                                <a:lnTo>
                                  <a:pt x="0" y="6"/>
                                </a:lnTo>
                                <a:lnTo>
                                  <a:pt x="0" y="6"/>
                                </a:lnTo>
                                <a:lnTo>
                                  <a:pt x="1" y="6"/>
                                </a:lnTo>
                                <a:lnTo>
                                  <a:pt x="1" y="6"/>
                                </a:lnTo>
                                <a:lnTo>
                                  <a:pt x="1" y="6"/>
                                </a:lnTo>
                                <a:lnTo>
                                  <a:pt x="1" y="6"/>
                                </a:lnTo>
                                <a:lnTo>
                                  <a:pt x="1" y="6"/>
                                </a:lnTo>
                                <a:lnTo>
                                  <a:pt x="1" y="6"/>
                                </a:lnTo>
                                <a:lnTo>
                                  <a:pt x="1" y="6"/>
                                </a:lnTo>
                                <a:lnTo>
                                  <a:pt x="1" y="5"/>
                                </a:lnTo>
                                <a:lnTo>
                                  <a:pt x="1" y="5"/>
                                </a:lnTo>
                                <a:lnTo>
                                  <a:pt x="1" y="5"/>
                                </a:lnTo>
                                <a:lnTo>
                                  <a:pt x="1" y="5"/>
                                </a:lnTo>
                                <a:lnTo>
                                  <a:pt x="1" y="5"/>
                                </a:lnTo>
                                <a:lnTo>
                                  <a:pt x="2" y="4"/>
                                </a:lnTo>
                                <a:lnTo>
                                  <a:pt x="9"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03" name="Freeform 4003"/>
                        <wps:cNvSpPr>
                          <a:spLocks/>
                        </wps:cNvSpPr>
                        <wps:spPr bwMode="auto">
                          <a:xfrm>
                            <a:off x="391" y="385"/>
                            <a:ext cx="12" cy="9"/>
                          </a:xfrm>
                          <a:custGeom>
                            <a:avLst/>
                            <a:gdLst>
                              <a:gd name="T0" fmla="*/ 12 w 12"/>
                              <a:gd name="T1" fmla="*/ 5 h 9"/>
                              <a:gd name="T2" fmla="*/ 4 w 12"/>
                              <a:gd name="T3" fmla="*/ 9 h 9"/>
                              <a:gd name="T4" fmla="*/ 3 w 12"/>
                              <a:gd name="T5" fmla="*/ 9 h 9"/>
                              <a:gd name="T6" fmla="*/ 3 w 12"/>
                              <a:gd name="T7" fmla="*/ 9 h 9"/>
                              <a:gd name="T8" fmla="*/ 3 w 12"/>
                              <a:gd name="T9" fmla="*/ 9 h 9"/>
                              <a:gd name="T10" fmla="*/ 3 w 12"/>
                              <a:gd name="T11" fmla="*/ 9 h 9"/>
                              <a:gd name="T12" fmla="*/ 2 w 12"/>
                              <a:gd name="T13" fmla="*/ 9 h 9"/>
                              <a:gd name="T14" fmla="*/ 2 w 12"/>
                              <a:gd name="T15" fmla="*/ 9 h 9"/>
                              <a:gd name="T16" fmla="*/ 2 w 12"/>
                              <a:gd name="T17" fmla="*/ 9 h 9"/>
                              <a:gd name="T18" fmla="*/ 2 w 12"/>
                              <a:gd name="T19" fmla="*/ 9 h 9"/>
                              <a:gd name="T20" fmla="*/ 2 w 12"/>
                              <a:gd name="T21" fmla="*/ 9 h 9"/>
                              <a:gd name="T22" fmla="*/ 1 w 12"/>
                              <a:gd name="T23" fmla="*/ 9 h 9"/>
                              <a:gd name="T24" fmla="*/ 1 w 12"/>
                              <a:gd name="T25" fmla="*/ 9 h 9"/>
                              <a:gd name="T26" fmla="*/ 1 w 12"/>
                              <a:gd name="T27" fmla="*/ 9 h 9"/>
                              <a:gd name="T28" fmla="*/ 1 w 12"/>
                              <a:gd name="T29" fmla="*/ 9 h 9"/>
                              <a:gd name="T30" fmla="*/ 1 w 12"/>
                              <a:gd name="T31" fmla="*/ 9 h 9"/>
                              <a:gd name="T32" fmla="*/ 1 w 12"/>
                              <a:gd name="T33" fmla="*/ 8 h 9"/>
                              <a:gd name="T34" fmla="*/ 1 w 12"/>
                              <a:gd name="T35" fmla="*/ 8 h 9"/>
                              <a:gd name="T36" fmla="*/ 1 w 12"/>
                              <a:gd name="T37" fmla="*/ 8 h 9"/>
                              <a:gd name="T38" fmla="*/ 1 w 12"/>
                              <a:gd name="T39" fmla="*/ 8 h 9"/>
                              <a:gd name="T40" fmla="*/ 1 w 12"/>
                              <a:gd name="T41" fmla="*/ 8 h 9"/>
                              <a:gd name="T42" fmla="*/ 1 w 12"/>
                              <a:gd name="T43" fmla="*/ 8 h 9"/>
                              <a:gd name="T44" fmla="*/ 1 w 12"/>
                              <a:gd name="T45" fmla="*/ 8 h 9"/>
                              <a:gd name="T46" fmla="*/ 0 w 12"/>
                              <a:gd name="T47" fmla="*/ 8 h 9"/>
                              <a:gd name="T48" fmla="*/ 0 w 12"/>
                              <a:gd name="T49" fmla="*/ 8 h 9"/>
                              <a:gd name="T50" fmla="*/ 0 w 12"/>
                              <a:gd name="T51" fmla="*/ 7 h 9"/>
                              <a:gd name="T52" fmla="*/ 0 w 12"/>
                              <a:gd name="T53" fmla="*/ 7 h 9"/>
                              <a:gd name="T54" fmla="*/ 0 w 12"/>
                              <a:gd name="T55" fmla="*/ 7 h 9"/>
                              <a:gd name="T56" fmla="*/ 0 w 12"/>
                              <a:gd name="T57" fmla="*/ 7 h 9"/>
                              <a:gd name="T58" fmla="*/ 0 w 12"/>
                              <a:gd name="T59" fmla="*/ 7 h 9"/>
                              <a:gd name="T60" fmla="*/ 0 w 12"/>
                              <a:gd name="T61" fmla="*/ 7 h 9"/>
                              <a:gd name="T62" fmla="*/ 0 w 12"/>
                              <a:gd name="T63" fmla="*/ 7 h 9"/>
                              <a:gd name="T64" fmla="*/ 0 w 12"/>
                              <a:gd name="T65" fmla="*/ 6 h 9"/>
                              <a:gd name="T66" fmla="*/ 0 w 12"/>
                              <a:gd name="T67" fmla="*/ 6 h 9"/>
                              <a:gd name="T68" fmla="*/ 1 w 12"/>
                              <a:gd name="T69" fmla="*/ 6 h 9"/>
                              <a:gd name="T70" fmla="*/ 1 w 12"/>
                              <a:gd name="T71" fmla="*/ 6 h 9"/>
                              <a:gd name="T72" fmla="*/ 1 w 12"/>
                              <a:gd name="T73" fmla="*/ 6 h 9"/>
                              <a:gd name="T74" fmla="*/ 1 w 12"/>
                              <a:gd name="T75" fmla="*/ 6 h 9"/>
                              <a:gd name="T76" fmla="*/ 1 w 12"/>
                              <a:gd name="T77" fmla="*/ 5 h 9"/>
                              <a:gd name="T78" fmla="*/ 1 w 12"/>
                              <a:gd name="T79" fmla="*/ 5 h 9"/>
                              <a:gd name="T80" fmla="*/ 2 w 12"/>
                              <a:gd name="T81" fmla="*/ 4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2" h="9">
                                <a:moveTo>
                                  <a:pt x="9" y="0"/>
                                </a:moveTo>
                                <a:lnTo>
                                  <a:pt x="12" y="5"/>
                                </a:lnTo>
                                <a:lnTo>
                                  <a:pt x="4" y="9"/>
                                </a:lnTo>
                                <a:lnTo>
                                  <a:pt x="4" y="9"/>
                                </a:lnTo>
                                <a:lnTo>
                                  <a:pt x="4" y="9"/>
                                </a:lnTo>
                                <a:lnTo>
                                  <a:pt x="3" y="9"/>
                                </a:lnTo>
                                <a:lnTo>
                                  <a:pt x="3" y="9"/>
                                </a:lnTo>
                                <a:lnTo>
                                  <a:pt x="3" y="9"/>
                                </a:lnTo>
                                <a:lnTo>
                                  <a:pt x="3" y="9"/>
                                </a:lnTo>
                                <a:lnTo>
                                  <a:pt x="3" y="9"/>
                                </a:lnTo>
                                <a:lnTo>
                                  <a:pt x="3" y="9"/>
                                </a:lnTo>
                                <a:lnTo>
                                  <a:pt x="3" y="9"/>
                                </a:lnTo>
                                <a:lnTo>
                                  <a:pt x="2" y="9"/>
                                </a:lnTo>
                                <a:lnTo>
                                  <a:pt x="2" y="9"/>
                                </a:lnTo>
                                <a:lnTo>
                                  <a:pt x="2" y="9"/>
                                </a:lnTo>
                                <a:lnTo>
                                  <a:pt x="2" y="9"/>
                                </a:lnTo>
                                <a:lnTo>
                                  <a:pt x="2" y="9"/>
                                </a:lnTo>
                                <a:lnTo>
                                  <a:pt x="2" y="9"/>
                                </a:lnTo>
                                <a:lnTo>
                                  <a:pt x="2" y="9"/>
                                </a:lnTo>
                                <a:lnTo>
                                  <a:pt x="2" y="9"/>
                                </a:lnTo>
                                <a:lnTo>
                                  <a:pt x="2" y="9"/>
                                </a:lnTo>
                                <a:lnTo>
                                  <a:pt x="2" y="9"/>
                                </a:lnTo>
                                <a:lnTo>
                                  <a:pt x="2" y="9"/>
                                </a:lnTo>
                                <a:lnTo>
                                  <a:pt x="1" y="9"/>
                                </a:lnTo>
                                <a:lnTo>
                                  <a:pt x="1" y="9"/>
                                </a:lnTo>
                                <a:lnTo>
                                  <a:pt x="1" y="9"/>
                                </a:lnTo>
                                <a:lnTo>
                                  <a:pt x="1" y="9"/>
                                </a:lnTo>
                                <a:lnTo>
                                  <a:pt x="1" y="9"/>
                                </a:lnTo>
                                <a:lnTo>
                                  <a:pt x="1" y="9"/>
                                </a:lnTo>
                                <a:lnTo>
                                  <a:pt x="1" y="9"/>
                                </a:lnTo>
                                <a:lnTo>
                                  <a:pt x="1" y="9"/>
                                </a:lnTo>
                                <a:lnTo>
                                  <a:pt x="1" y="9"/>
                                </a:lnTo>
                                <a:lnTo>
                                  <a:pt x="1" y="9"/>
                                </a:lnTo>
                                <a:lnTo>
                                  <a:pt x="1" y="8"/>
                                </a:lnTo>
                                <a:lnTo>
                                  <a:pt x="1" y="8"/>
                                </a:lnTo>
                                <a:lnTo>
                                  <a:pt x="1" y="8"/>
                                </a:lnTo>
                                <a:lnTo>
                                  <a:pt x="1" y="8"/>
                                </a:lnTo>
                                <a:lnTo>
                                  <a:pt x="1" y="8"/>
                                </a:lnTo>
                                <a:lnTo>
                                  <a:pt x="1" y="8"/>
                                </a:lnTo>
                                <a:lnTo>
                                  <a:pt x="1" y="8"/>
                                </a:lnTo>
                                <a:lnTo>
                                  <a:pt x="1" y="8"/>
                                </a:lnTo>
                                <a:lnTo>
                                  <a:pt x="1" y="8"/>
                                </a:lnTo>
                                <a:lnTo>
                                  <a:pt x="1" y="8"/>
                                </a:lnTo>
                                <a:lnTo>
                                  <a:pt x="1" y="8"/>
                                </a:lnTo>
                                <a:lnTo>
                                  <a:pt x="1" y="8"/>
                                </a:lnTo>
                                <a:lnTo>
                                  <a:pt x="1" y="8"/>
                                </a:lnTo>
                                <a:lnTo>
                                  <a:pt x="0" y="8"/>
                                </a:lnTo>
                                <a:lnTo>
                                  <a:pt x="0" y="8"/>
                                </a:lnTo>
                                <a:lnTo>
                                  <a:pt x="0" y="8"/>
                                </a:lnTo>
                                <a:lnTo>
                                  <a:pt x="0" y="8"/>
                                </a:lnTo>
                                <a:lnTo>
                                  <a:pt x="0" y="8"/>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7"/>
                                </a:lnTo>
                                <a:lnTo>
                                  <a:pt x="0" y="6"/>
                                </a:lnTo>
                                <a:lnTo>
                                  <a:pt x="0" y="6"/>
                                </a:lnTo>
                                <a:lnTo>
                                  <a:pt x="0" y="6"/>
                                </a:lnTo>
                                <a:lnTo>
                                  <a:pt x="0" y="6"/>
                                </a:lnTo>
                                <a:lnTo>
                                  <a:pt x="1" y="6"/>
                                </a:lnTo>
                                <a:lnTo>
                                  <a:pt x="1" y="6"/>
                                </a:lnTo>
                                <a:lnTo>
                                  <a:pt x="1" y="6"/>
                                </a:lnTo>
                                <a:lnTo>
                                  <a:pt x="1" y="6"/>
                                </a:lnTo>
                                <a:lnTo>
                                  <a:pt x="1" y="6"/>
                                </a:lnTo>
                                <a:lnTo>
                                  <a:pt x="1" y="6"/>
                                </a:lnTo>
                                <a:lnTo>
                                  <a:pt x="1" y="6"/>
                                </a:lnTo>
                                <a:lnTo>
                                  <a:pt x="1" y="5"/>
                                </a:lnTo>
                                <a:lnTo>
                                  <a:pt x="1" y="5"/>
                                </a:lnTo>
                                <a:lnTo>
                                  <a:pt x="1" y="5"/>
                                </a:lnTo>
                                <a:lnTo>
                                  <a:pt x="1" y="5"/>
                                </a:lnTo>
                                <a:lnTo>
                                  <a:pt x="1" y="5"/>
                                </a:lnTo>
                                <a:lnTo>
                                  <a:pt x="2" y="4"/>
                                </a:lnTo>
                                <a:lnTo>
                                  <a:pt x="9"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04" name="Freeform 4004"/>
                        <wps:cNvSpPr>
                          <a:spLocks/>
                        </wps:cNvSpPr>
                        <wps:spPr bwMode="auto">
                          <a:xfrm>
                            <a:off x="391" y="361"/>
                            <a:ext cx="11" cy="10"/>
                          </a:xfrm>
                          <a:custGeom>
                            <a:avLst/>
                            <a:gdLst>
                              <a:gd name="T0" fmla="*/ 8 w 11"/>
                              <a:gd name="T1" fmla="*/ 10 h 10"/>
                              <a:gd name="T2" fmla="*/ 1 w 11"/>
                              <a:gd name="T3" fmla="*/ 4 h 10"/>
                              <a:gd name="T4" fmla="*/ 1 w 11"/>
                              <a:gd name="T5" fmla="*/ 4 h 10"/>
                              <a:gd name="T6" fmla="*/ 1 w 11"/>
                              <a:gd name="T7" fmla="*/ 4 h 10"/>
                              <a:gd name="T8" fmla="*/ 1 w 11"/>
                              <a:gd name="T9" fmla="*/ 3 h 10"/>
                              <a:gd name="T10" fmla="*/ 1 w 11"/>
                              <a:gd name="T11" fmla="*/ 3 h 10"/>
                              <a:gd name="T12" fmla="*/ 1 w 11"/>
                              <a:gd name="T13" fmla="*/ 3 h 10"/>
                              <a:gd name="T14" fmla="*/ 1 w 11"/>
                              <a:gd name="T15" fmla="*/ 3 h 10"/>
                              <a:gd name="T16" fmla="*/ 0 w 11"/>
                              <a:gd name="T17" fmla="*/ 2 h 10"/>
                              <a:gd name="T18" fmla="*/ 0 w 11"/>
                              <a:gd name="T19" fmla="*/ 2 h 10"/>
                              <a:gd name="T20" fmla="*/ 1 w 11"/>
                              <a:gd name="T21" fmla="*/ 2 h 10"/>
                              <a:gd name="T22" fmla="*/ 1 w 11"/>
                              <a:gd name="T23" fmla="*/ 2 h 10"/>
                              <a:gd name="T24" fmla="*/ 1 w 11"/>
                              <a:gd name="T25" fmla="*/ 2 h 10"/>
                              <a:gd name="T26" fmla="*/ 1 w 11"/>
                              <a:gd name="T27" fmla="*/ 2 h 10"/>
                              <a:gd name="T28" fmla="*/ 1 w 11"/>
                              <a:gd name="T29" fmla="*/ 2 h 10"/>
                              <a:gd name="T30" fmla="*/ 1 w 11"/>
                              <a:gd name="T31" fmla="*/ 1 h 10"/>
                              <a:gd name="T32" fmla="*/ 1 w 11"/>
                              <a:gd name="T33" fmla="*/ 1 h 10"/>
                              <a:gd name="T34" fmla="*/ 1 w 11"/>
                              <a:gd name="T35" fmla="*/ 1 h 10"/>
                              <a:gd name="T36" fmla="*/ 1 w 11"/>
                              <a:gd name="T37" fmla="*/ 1 h 10"/>
                              <a:gd name="T38" fmla="*/ 1 w 11"/>
                              <a:gd name="T39" fmla="*/ 1 h 10"/>
                              <a:gd name="T40" fmla="*/ 1 w 11"/>
                              <a:gd name="T41" fmla="*/ 1 h 10"/>
                              <a:gd name="T42" fmla="*/ 1 w 11"/>
                              <a:gd name="T43" fmla="*/ 1 h 10"/>
                              <a:gd name="T44" fmla="*/ 1 w 11"/>
                              <a:gd name="T45" fmla="*/ 1 h 10"/>
                              <a:gd name="T46" fmla="*/ 1 w 11"/>
                              <a:gd name="T47" fmla="*/ 1 h 10"/>
                              <a:gd name="T48" fmla="*/ 1 w 11"/>
                              <a:gd name="T49" fmla="*/ 1 h 10"/>
                              <a:gd name="T50" fmla="*/ 1 w 11"/>
                              <a:gd name="T51" fmla="*/ 1 h 10"/>
                              <a:gd name="T52" fmla="*/ 1 w 11"/>
                              <a:gd name="T53" fmla="*/ 0 h 10"/>
                              <a:gd name="T54" fmla="*/ 2 w 11"/>
                              <a:gd name="T55" fmla="*/ 0 h 10"/>
                              <a:gd name="T56" fmla="*/ 2 w 11"/>
                              <a:gd name="T57" fmla="*/ 0 h 10"/>
                              <a:gd name="T58" fmla="*/ 2 w 11"/>
                              <a:gd name="T59" fmla="*/ 0 h 10"/>
                              <a:gd name="T60" fmla="*/ 2 w 11"/>
                              <a:gd name="T61" fmla="*/ 0 h 10"/>
                              <a:gd name="T62" fmla="*/ 2 w 11"/>
                              <a:gd name="T63" fmla="*/ 0 h 10"/>
                              <a:gd name="T64" fmla="*/ 2 w 11"/>
                              <a:gd name="T65" fmla="*/ 0 h 10"/>
                              <a:gd name="T66" fmla="*/ 3 w 11"/>
                              <a:gd name="T67" fmla="*/ 0 h 10"/>
                              <a:gd name="T68" fmla="*/ 3 w 11"/>
                              <a:gd name="T69" fmla="*/ 0 h 10"/>
                              <a:gd name="T70" fmla="*/ 3 w 11"/>
                              <a:gd name="T71" fmla="*/ 0 h 10"/>
                              <a:gd name="T72" fmla="*/ 3 w 11"/>
                              <a:gd name="T73" fmla="*/ 0 h 10"/>
                              <a:gd name="T74" fmla="*/ 3 w 11"/>
                              <a:gd name="T75" fmla="*/ 0 h 10"/>
                              <a:gd name="T76" fmla="*/ 4 w 11"/>
                              <a:gd name="T77" fmla="*/ 0 h 10"/>
                              <a:gd name="T78" fmla="*/ 4 w 11"/>
                              <a:gd name="T79" fmla="*/ 0 h 10"/>
                              <a:gd name="T80" fmla="*/ 5 w 11"/>
                              <a:gd name="T81" fmla="*/ 1 h 10"/>
                              <a:gd name="T82" fmla="*/ 11 w 11"/>
                              <a:gd name="T83" fmla="*/ 6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1" h="10">
                                <a:moveTo>
                                  <a:pt x="11" y="6"/>
                                </a:moveTo>
                                <a:lnTo>
                                  <a:pt x="8" y="10"/>
                                </a:lnTo>
                                <a:lnTo>
                                  <a:pt x="2" y="5"/>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0" y="2"/>
                                </a:lnTo>
                                <a:lnTo>
                                  <a:pt x="1" y="2"/>
                                </a:lnTo>
                                <a:lnTo>
                                  <a:pt x="0" y="2"/>
                                </a:lnTo>
                                <a:lnTo>
                                  <a:pt x="0" y="2"/>
                                </a:lnTo>
                                <a:lnTo>
                                  <a:pt x="1" y="2"/>
                                </a:lnTo>
                                <a:lnTo>
                                  <a:pt x="0"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5" y="1"/>
                                </a:lnTo>
                                <a:lnTo>
                                  <a:pt x="5" y="1"/>
                                </a:lnTo>
                                <a:lnTo>
                                  <a:pt x="11" y="6"/>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05" name="Freeform 4005"/>
                        <wps:cNvSpPr>
                          <a:spLocks/>
                        </wps:cNvSpPr>
                        <wps:spPr bwMode="auto">
                          <a:xfrm>
                            <a:off x="391" y="361"/>
                            <a:ext cx="11" cy="10"/>
                          </a:xfrm>
                          <a:custGeom>
                            <a:avLst/>
                            <a:gdLst>
                              <a:gd name="T0" fmla="*/ 8 w 11"/>
                              <a:gd name="T1" fmla="*/ 10 h 10"/>
                              <a:gd name="T2" fmla="*/ 1 w 11"/>
                              <a:gd name="T3" fmla="*/ 4 h 10"/>
                              <a:gd name="T4" fmla="*/ 1 w 11"/>
                              <a:gd name="T5" fmla="*/ 4 h 10"/>
                              <a:gd name="T6" fmla="*/ 1 w 11"/>
                              <a:gd name="T7" fmla="*/ 4 h 10"/>
                              <a:gd name="T8" fmla="*/ 1 w 11"/>
                              <a:gd name="T9" fmla="*/ 3 h 10"/>
                              <a:gd name="T10" fmla="*/ 1 w 11"/>
                              <a:gd name="T11" fmla="*/ 3 h 10"/>
                              <a:gd name="T12" fmla="*/ 1 w 11"/>
                              <a:gd name="T13" fmla="*/ 3 h 10"/>
                              <a:gd name="T14" fmla="*/ 1 w 11"/>
                              <a:gd name="T15" fmla="*/ 3 h 10"/>
                              <a:gd name="T16" fmla="*/ 0 w 11"/>
                              <a:gd name="T17" fmla="*/ 2 h 10"/>
                              <a:gd name="T18" fmla="*/ 0 w 11"/>
                              <a:gd name="T19" fmla="*/ 2 h 10"/>
                              <a:gd name="T20" fmla="*/ 1 w 11"/>
                              <a:gd name="T21" fmla="*/ 2 h 10"/>
                              <a:gd name="T22" fmla="*/ 1 w 11"/>
                              <a:gd name="T23" fmla="*/ 2 h 10"/>
                              <a:gd name="T24" fmla="*/ 1 w 11"/>
                              <a:gd name="T25" fmla="*/ 2 h 10"/>
                              <a:gd name="T26" fmla="*/ 1 w 11"/>
                              <a:gd name="T27" fmla="*/ 2 h 10"/>
                              <a:gd name="T28" fmla="*/ 1 w 11"/>
                              <a:gd name="T29" fmla="*/ 2 h 10"/>
                              <a:gd name="T30" fmla="*/ 1 w 11"/>
                              <a:gd name="T31" fmla="*/ 1 h 10"/>
                              <a:gd name="T32" fmla="*/ 1 w 11"/>
                              <a:gd name="T33" fmla="*/ 1 h 10"/>
                              <a:gd name="T34" fmla="*/ 1 w 11"/>
                              <a:gd name="T35" fmla="*/ 1 h 10"/>
                              <a:gd name="T36" fmla="*/ 1 w 11"/>
                              <a:gd name="T37" fmla="*/ 1 h 10"/>
                              <a:gd name="T38" fmla="*/ 1 w 11"/>
                              <a:gd name="T39" fmla="*/ 1 h 10"/>
                              <a:gd name="T40" fmla="*/ 1 w 11"/>
                              <a:gd name="T41" fmla="*/ 1 h 10"/>
                              <a:gd name="T42" fmla="*/ 1 w 11"/>
                              <a:gd name="T43" fmla="*/ 1 h 10"/>
                              <a:gd name="T44" fmla="*/ 1 w 11"/>
                              <a:gd name="T45" fmla="*/ 1 h 10"/>
                              <a:gd name="T46" fmla="*/ 1 w 11"/>
                              <a:gd name="T47" fmla="*/ 1 h 10"/>
                              <a:gd name="T48" fmla="*/ 1 w 11"/>
                              <a:gd name="T49" fmla="*/ 1 h 10"/>
                              <a:gd name="T50" fmla="*/ 1 w 11"/>
                              <a:gd name="T51" fmla="*/ 1 h 10"/>
                              <a:gd name="T52" fmla="*/ 1 w 11"/>
                              <a:gd name="T53" fmla="*/ 0 h 10"/>
                              <a:gd name="T54" fmla="*/ 2 w 11"/>
                              <a:gd name="T55" fmla="*/ 0 h 10"/>
                              <a:gd name="T56" fmla="*/ 2 w 11"/>
                              <a:gd name="T57" fmla="*/ 0 h 10"/>
                              <a:gd name="T58" fmla="*/ 2 w 11"/>
                              <a:gd name="T59" fmla="*/ 0 h 10"/>
                              <a:gd name="T60" fmla="*/ 2 w 11"/>
                              <a:gd name="T61" fmla="*/ 0 h 10"/>
                              <a:gd name="T62" fmla="*/ 2 w 11"/>
                              <a:gd name="T63" fmla="*/ 0 h 10"/>
                              <a:gd name="T64" fmla="*/ 2 w 11"/>
                              <a:gd name="T65" fmla="*/ 0 h 10"/>
                              <a:gd name="T66" fmla="*/ 3 w 11"/>
                              <a:gd name="T67" fmla="*/ 0 h 10"/>
                              <a:gd name="T68" fmla="*/ 3 w 11"/>
                              <a:gd name="T69" fmla="*/ 0 h 10"/>
                              <a:gd name="T70" fmla="*/ 3 w 11"/>
                              <a:gd name="T71" fmla="*/ 0 h 10"/>
                              <a:gd name="T72" fmla="*/ 3 w 11"/>
                              <a:gd name="T73" fmla="*/ 0 h 10"/>
                              <a:gd name="T74" fmla="*/ 3 w 11"/>
                              <a:gd name="T75" fmla="*/ 0 h 10"/>
                              <a:gd name="T76" fmla="*/ 4 w 11"/>
                              <a:gd name="T77" fmla="*/ 0 h 10"/>
                              <a:gd name="T78" fmla="*/ 4 w 11"/>
                              <a:gd name="T79" fmla="*/ 0 h 10"/>
                              <a:gd name="T80" fmla="*/ 5 w 11"/>
                              <a:gd name="T81" fmla="*/ 1 h 10"/>
                              <a:gd name="T82" fmla="*/ 11 w 11"/>
                              <a:gd name="T83" fmla="*/ 6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1" h="10">
                                <a:moveTo>
                                  <a:pt x="11" y="6"/>
                                </a:moveTo>
                                <a:lnTo>
                                  <a:pt x="8" y="10"/>
                                </a:lnTo>
                                <a:lnTo>
                                  <a:pt x="2" y="5"/>
                                </a:lnTo>
                                <a:lnTo>
                                  <a:pt x="1" y="4"/>
                                </a:lnTo>
                                <a:lnTo>
                                  <a:pt x="1" y="4"/>
                                </a:lnTo>
                                <a:lnTo>
                                  <a:pt x="1" y="4"/>
                                </a:lnTo>
                                <a:lnTo>
                                  <a:pt x="1" y="4"/>
                                </a:lnTo>
                                <a:lnTo>
                                  <a:pt x="1" y="4"/>
                                </a:lnTo>
                                <a:lnTo>
                                  <a:pt x="1" y="3"/>
                                </a:lnTo>
                                <a:lnTo>
                                  <a:pt x="1" y="3"/>
                                </a:lnTo>
                                <a:lnTo>
                                  <a:pt x="1" y="3"/>
                                </a:lnTo>
                                <a:lnTo>
                                  <a:pt x="1" y="3"/>
                                </a:lnTo>
                                <a:lnTo>
                                  <a:pt x="1" y="3"/>
                                </a:lnTo>
                                <a:lnTo>
                                  <a:pt x="1" y="3"/>
                                </a:lnTo>
                                <a:lnTo>
                                  <a:pt x="1" y="3"/>
                                </a:lnTo>
                                <a:lnTo>
                                  <a:pt x="1" y="3"/>
                                </a:lnTo>
                                <a:lnTo>
                                  <a:pt x="1" y="3"/>
                                </a:lnTo>
                                <a:lnTo>
                                  <a:pt x="0" y="2"/>
                                </a:lnTo>
                                <a:lnTo>
                                  <a:pt x="1" y="2"/>
                                </a:lnTo>
                                <a:lnTo>
                                  <a:pt x="0" y="2"/>
                                </a:lnTo>
                                <a:lnTo>
                                  <a:pt x="0" y="2"/>
                                </a:lnTo>
                                <a:lnTo>
                                  <a:pt x="1" y="2"/>
                                </a:lnTo>
                                <a:lnTo>
                                  <a:pt x="0"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5" y="1"/>
                                </a:lnTo>
                                <a:lnTo>
                                  <a:pt x="5" y="1"/>
                                </a:lnTo>
                                <a:lnTo>
                                  <a:pt x="11" y="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06" name="Oval 4006"/>
                        <wps:cNvSpPr>
                          <a:spLocks noChangeArrowheads="1"/>
                        </wps:cNvSpPr>
                        <wps:spPr bwMode="auto">
                          <a:xfrm>
                            <a:off x="392" y="357"/>
                            <a:ext cx="38" cy="41"/>
                          </a:xfrm>
                          <a:prstGeom prst="ellipse">
                            <a:avLst/>
                          </a:prstGeom>
                          <a:solidFill>
                            <a:srgbClr val="BFBFBF"/>
                          </a:solidFill>
                          <a:ln w="0">
                            <a:solidFill>
                              <a:srgbClr val="000000"/>
                            </a:solidFill>
                            <a:prstDash val="solid"/>
                            <a:round/>
                            <a:headEnd/>
                            <a:tailEnd/>
                          </a:ln>
                        </wps:spPr>
                        <wps:bodyPr/>
                      </wps:wsp>
                      <wps:wsp>
                        <wps:cNvPr id="4007" name="Oval 4007"/>
                        <wps:cNvSpPr>
                          <a:spLocks noChangeArrowheads="1"/>
                        </wps:cNvSpPr>
                        <wps:spPr bwMode="auto">
                          <a:xfrm>
                            <a:off x="392" y="357"/>
                            <a:ext cx="38" cy="41"/>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08" name="Freeform 4008"/>
                        <wps:cNvSpPr>
                          <a:spLocks/>
                        </wps:cNvSpPr>
                        <wps:spPr bwMode="auto">
                          <a:xfrm>
                            <a:off x="423" y="355"/>
                            <a:ext cx="19" cy="46"/>
                          </a:xfrm>
                          <a:custGeom>
                            <a:avLst/>
                            <a:gdLst>
                              <a:gd name="T0" fmla="*/ 15 w 19"/>
                              <a:gd name="T1" fmla="*/ 7 h 46"/>
                              <a:gd name="T2" fmla="*/ 17 w 19"/>
                              <a:gd name="T3" fmla="*/ 11 h 46"/>
                              <a:gd name="T4" fmla="*/ 18 w 19"/>
                              <a:gd name="T5" fmla="*/ 15 h 46"/>
                              <a:gd name="T6" fmla="*/ 18 w 19"/>
                              <a:gd name="T7" fmla="*/ 19 h 46"/>
                              <a:gd name="T8" fmla="*/ 19 w 19"/>
                              <a:gd name="T9" fmla="*/ 23 h 46"/>
                              <a:gd name="T10" fmla="*/ 18 w 19"/>
                              <a:gd name="T11" fmla="*/ 26 h 46"/>
                              <a:gd name="T12" fmla="*/ 18 w 19"/>
                              <a:gd name="T13" fmla="*/ 30 h 46"/>
                              <a:gd name="T14" fmla="*/ 17 w 19"/>
                              <a:gd name="T15" fmla="*/ 34 h 46"/>
                              <a:gd name="T16" fmla="*/ 15 w 19"/>
                              <a:gd name="T17" fmla="*/ 38 h 46"/>
                              <a:gd name="T18" fmla="*/ 13 w 19"/>
                              <a:gd name="T19" fmla="*/ 42 h 46"/>
                              <a:gd name="T20" fmla="*/ 12 w 19"/>
                              <a:gd name="T21" fmla="*/ 43 h 46"/>
                              <a:gd name="T22" fmla="*/ 10 w 19"/>
                              <a:gd name="T23" fmla="*/ 45 h 46"/>
                              <a:gd name="T24" fmla="*/ 9 w 19"/>
                              <a:gd name="T25" fmla="*/ 45 h 46"/>
                              <a:gd name="T26" fmla="*/ 7 w 19"/>
                              <a:gd name="T27" fmla="*/ 46 h 46"/>
                              <a:gd name="T28" fmla="*/ 6 w 19"/>
                              <a:gd name="T29" fmla="*/ 46 h 46"/>
                              <a:gd name="T30" fmla="*/ 5 w 19"/>
                              <a:gd name="T31" fmla="*/ 45 h 46"/>
                              <a:gd name="T32" fmla="*/ 4 w 19"/>
                              <a:gd name="T33" fmla="*/ 44 h 46"/>
                              <a:gd name="T34" fmla="*/ 2 w 19"/>
                              <a:gd name="T35" fmla="*/ 42 h 46"/>
                              <a:gd name="T36" fmla="*/ 1 w 19"/>
                              <a:gd name="T37" fmla="*/ 41 h 46"/>
                              <a:gd name="T38" fmla="*/ 0 w 19"/>
                              <a:gd name="T39" fmla="*/ 38 h 46"/>
                              <a:gd name="T40" fmla="*/ 0 w 19"/>
                              <a:gd name="T41" fmla="*/ 37 h 46"/>
                              <a:gd name="T42" fmla="*/ 0 w 19"/>
                              <a:gd name="T43" fmla="*/ 37 h 46"/>
                              <a:gd name="T44" fmla="*/ 1 w 19"/>
                              <a:gd name="T45" fmla="*/ 36 h 46"/>
                              <a:gd name="T46" fmla="*/ 1 w 19"/>
                              <a:gd name="T47" fmla="*/ 35 h 46"/>
                              <a:gd name="T48" fmla="*/ 1 w 19"/>
                              <a:gd name="T49" fmla="*/ 34 h 46"/>
                              <a:gd name="T50" fmla="*/ 2 w 19"/>
                              <a:gd name="T51" fmla="*/ 34 h 46"/>
                              <a:gd name="T52" fmla="*/ 2 w 19"/>
                              <a:gd name="T53" fmla="*/ 33 h 46"/>
                              <a:gd name="T54" fmla="*/ 2 w 19"/>
                              <a:gd name="T55" fmla="*/ 32 h 46"/>
                              <a:gd name="T56" fmla="*/ 3 w 19"/>
                              <a:gd name="T57" fmla="*/ 32 h 46"/>
                              <a:gd name="T58" fmla="*/ 3 w 19"/>
                              <a:gd name="T59" fmla="*/ 31 h 46"/>
                              <a:gd name="T60" fmla="*/ 4 w 19"/>
                              <a:gd name="T61" fmla="*/ 29 h 46"/>
                              <a:gd name="T62" fmla="*/ 5 w 19"/>
                              <a:gd name="T63" fmla="*/ 28 h 46"/>
                              <a:gd name="T64" fmla="*/ 5 w 19"/>
                              <a:gd name="T65" fmla="*/ 26 h 46"/>
                              <a:gd name="T66" fmla="*/ 5 w 19"/>
                              <a:gd name="T67" fmla="*/ 24 h 46"/>
                              <a:gd name="T68" fmla="*/ 5 w 19"/>
                              <a:gd name="T69" fmla="*/ 23 h 46"/>
                              <a:gd name="T70" fmla="*/ 5 w 19"/>
                              <a:gd name="T71" fmla="*/ 21 h 46"/>
                              <a:gd name="T72" fmla="*/ 5 w 19"/>
                              <a:gd name="T73" fmla="*/ 19 h 46"/>
                              <a:gd name="T74" fmla="*/ 4 w 19"/>
                              <a:gd name="T75" fmla="*/ 18 h 46"/>
                              <a:gd name="T76" fmla="*/ 4 w 19"/>
                              <a:gd name="T77" fmla="*/ 16 h 46"/>
                              <a:gd name="T78" fmla="*/ 3 w 19"/>
                              <a:gd name="T79" fmla="*/ 14 h 46"/>
                              <a:gd name="T80" fmla="*/ 3 w 19"/>
                              <a:gd name="T81" fmla="*/ 13 h 46"/>
                              <a:gd name="T82" fmla="*/ 2 w 19"/>
                              <a:gd name="T83" fmla="*/ 13 h 46"/>
                              <a:gd name="T84" fmla="*/ 2 w 19"/>
                              <a:gd name="T85" fmla="*/ 12 h 46"/>
                              <a:gd name="T86" fmla="*/ 1 w 19"/>
                              <a:gd name="T87" fmla="*/ 11 h 46"/>
                              <a:gd name="T88" fmla="*/ 1 w 19"/>
                              <a:gd name="T89" fmla="*/ 10 h 46"/>
                              <a:gd name="T90" fmla="*/ 1 w 19"/>
                              <a:gd name="T91" fmla="*/ 9 h 46"/>
                              <a:gd name="T92" fmla="*/ 1 w 19"/>
                              <a:gd name="T93" fmla="*/ 8 h 46"/>
                              <a:gd name="T94" fmla="*/ 1 w 19"/>
                              <a:gd name="T95" fmla="*/ 7 h 46"/>
                              <a:gd name="T96" fmla="*/ 1 w 19"/>
                              <a:gd name="T97" fmla="*/ 6 h 46"/>
                              <a:gd name="T98" fmla="*/ 1 w 19"/>
                              <a:gd name="T99" fmla="*/ 5 h 46"/>
                              <a:gd name="T100" fmla="*/ 2 w 19"/>
                              <a:gd name="T101" fmla="*/ 3 h 46"/>
                              <a:gd name="T102" fmla="*/ 3 w 19"/>
                              <a:gd name="T103" fmla="*/ 2 h 46"/>
                              <a:gd name="T104" fmla="*/ 4 w 19"/>
                              <a:gd name="T105" fmla="*/ 1 h 46"/>
                              <a:gd name="T106" fmla="*/ 5 w 19"/>
                              <a:gd name="T107" fmla="*/ 0 h 46"/>
                              <a:gd name="T108" fmla="*/ 6 w 19"/>
                              <a:gd name="T109" fmla="*/ 0 h 46"/>
                              <a:gd name="T110" fmla="*/ 7 w 19"/>
                              <a:gd name="T111" fmla="*/ 0 h 46"/>
                              <a:gd name="T112" fmla="*/ 9 w 19"/>
                              <a:gd name="T113" fmla="*/ 0 h 46"/>
                              <a:gd name="T114" fmla="*/ 10 w 19"/>
                              <a:gd name="T115" fmla="*/ 1 h 46"/>
                              <a:gd name="T116" fmla="*/ 12 w 19"/>
                              <a:gd name="T117" fmla="*/ 2 h 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9" h="46">
                                <a:moveTo>
                                  <a:pt x="13" y="3"/>
                                </a:moveTo>
                                <a:lnTo>
                                  <a:pt x="13" y="3"/>
                                </a:lnTo>
                                <a:lnTo>
                                  <a:pt x="14" y="4"/>
                                </a:lnTo>
                                <a:lnTo>
                                  <a:pt x="14" y="4"/>
                                </a:lnTo>
                                <a:lnTo>
                                  <a:pt x="14" y="5"/>
                                </a:lnTo>
                                <a:lnTo>
                                  <a:pt x="14" y="5"/>
                                </a:lnTo>
                                <a:lnTo>
                                  <a:pt x="14" y="5"/>
                                </a:lnTo>
                                <a:lnTo>
                                  <a:pt x="15" y="6"/>
                                </a:lnTo>
                                <a:lnTo>
                                  <a:pt x="15" y="6"/>
                                </a:lnTo>
                                <a:lnTo>
                                  <a:pt x="15" y="7"/>
                                </a:lnTo>
                                <a:lnTo>
                                  <a:pt x="15" y="7"/>
                                </a:lnTo>
                                <a:lnTo>
                                  <a:pt x="15" y="7"/>
                                </a:lnTo>
                                <a:lnTo>
                                  <a:pt x="15" y="8"/>
                                </a:lnTo>
                                <a:lnTo>
                                  <a:pt x="16" y="8"/>
                                </a:lnTo>
                                <a:lnTo>
                                  <a:pt x="16" y="9"/>
                                </a:lnTo>
                                <a:lnTo>
                                  <a:pt x="16" y="9"/>
                                </a:lnTo>
                                <a:lnTo>
                                  <a:pt x="16" y="9"/>
                                </a:lnTo>
                                <a:lnTo>
                                  <a:pt x="16" y="10"/>
                                </a:lnTo>
                                <a:lnTo>
                                  <a:pt x="16" y="10"/>
                                </a:lnTo>
                                <a:lnTo>
                                  <a:pt x="17" y="11"/>
                                </a:lnTo>
                                <a:lnTo>
                                  <a:pt x="17" y="11"/>
                                </a:lnTo>
                                <a:lnTo>
                                  <a:pt x="17" y="11"/>
                                </a:lnTo>
                                <a:lnTo>
                                  <a:pt x="17" y="12"/>
                                </a:lnTo>
                                <a:lnTo>
                                  <a:pt x="17" y="12"/>
                                </a:lnTo>
                                <a:lnTo>
                                  <a:pt x="17" y="13"/>
                                </a:lnTo>
                                <a:lnTo>
                                  <a:pt x="17" y="13"/>
                                </a:lnTo>
                                <a:lnTo>
                                  <a:pt x="17" y="13"/>
                                </a:lnTo>
                                <a:lnTo>
                                  <a:pt x="17" y="14"/>
                                </a:lnTo>
                                <a:lnTo>
                                  <a:pt x="18" y="14"/>
                                </a:lnTo>
                                <a:lnTo>
                                  <a:pt x="18" y="15"/>
                                </a:lnTo>
                                <a:lnTo>
                                  <a:pt x="18" y="15"/>
                                </a:lnTo>
                                <a:lnTo>
                                  <a:pt x="18" y="15"/>
                                </a:lnTo>
                                <a:lnTo>
                                  <a:pt x="18" y="16"/>
                                </a:lnTo>
                                <a:lnTo>
                                  <a:pt x="18" y="16"/>
                                </a:lnTo>
                                <a:lnTo>
                                  <a:pt x="18" y="17"/>
                                </a:lnTo>
                                <a:lnTo>
                                  <a:pt x="18" y="17"/>
                                </a:lnTo>
                                <a:lnTo>
                                  <a:pt x="18" y="17"/>
                                </a:lnTo>
                                <a:lnTo>
                                  <a:pt x="18" y="18"/>
                                </a:lnTo>
                                <a:lnTo>
                                  <a:pt x="18" y="18"/>
                                </a:lnTo>
                                <a:lnTo>
                                  <a:pt x="18" y="19"/>
                                </a:lnTo>
                                <a:lnTo>
                                  <a:pt x="18" y="19"/>
                                </a:lnTo>
                                <a:lnTo>
                                  <a:pt x="18" y="19"/>
                                </a:lnTo>
                                <a:lnTo>
                                  <a:pt x="19" y="20"/>
                                </a:lnTo>
                                <a:lnTo>
                                  <a:pt x="19" y="20"/>
                                </a:lnTo>
                                <a:lnTo>
                                  <a:pt x="19" y="21"/>
                                </a:lnTo>
                                <a:lnTo>
                                  <a:pt x="19" y="21"/>
                                </a:lnTo>
                                <a:lnTo>
                                  <a:pt x="19" y="21"/>
                                </a:lnTo>
                                <a:lnTo>
                                  <a:pt x="19" y="22"/>
                                </a:lnTo>
                                <a:lnTo>
                                  <a:pt x="19" y="22"/>
                                </a:lnTo>
                                <a:lnTo>
                                  <a:pt x="19" y="23"/>
                                </a:lnTo>
                                <a:lnTo>
                                  <a:pt x="19" y="23"/>
                                </a:lnTo>
                                <a:lnTo>
                                  <a:pt x="19" y="23"/>
                                </a:lnTo>
                                <a:lnTo>
                                  <a:pt x="19" y="24"/>
                                </a:lnTo>
                                <a:lnTo>
                                  <a:pt x="19" y="24"/>
                                </a:lnTo>
                                <a:lnTo>
                                  <a:pt x="19" y="24"/>
                                </a:lnTo>
                                <a:lnTo>
                                  <a:pt x="19" y="25"/>
                                </a:lnTo>
                                <a:lnTo>
                                  <a:pt x="19" y="25"/>
                                </a:lnTo>
                                <a:lnTo>
                                  <a:pt x="19" y="26"/>
                                </a:lnTo>
                                <a:lnTo>
                                  <a:pt x="18" y="26"/>
                                </a:lnTo>
                                <a:lnTo>
                                  <a:pt x="18" y="26"/>
                                </a:lnTo>
                                <a:lnTo>
                                  <a:pt x="18" y="27"/>
                                </a:lnTo>
                                <a:lnTo>
                                  <a:pt x="18" y="27"/>
                                </a:lnTo>
                                <a:lnTo>
                                  <a:pt x="18" y="28"/>
                                </a:lnTo>
                                <a:lnTo>
                                  <a:pt x="18" y="28"/>
                                </a:lnTo>
                                <a:lnTo>
                                  <a:pt x="18" y="28"/>
                                </a:lnTo>
                                <a:lnTo>
                                  <a:pt x="18" y="29"/>
                                </a:lnTo>
                                <a:lnTo>
                                  <a:pt x="18" y="29"/>
                                </a:lnTo>
                                <a:lnTo>
                                  <a:pt x="18" y="30"/>
                                </a:lnTo>
                                <a:lnTo>
                                  <a:pt x="18" y="30"/>
                                </a:lnTo>
                                <a:lnTo>
                                  <a:pt x="18" y="30"/>
                                </a:lnTo>
                                <a:lnTo>
                                  <a:pt x="18" y="31"/>
                                </a:lnTo>
                                <a:lnTo>
                                  <a:pt x="18" y="31"/>
                                </a:lnTo>
                                <a:lnTo>
                                  <a:pt x="17" y="32"/>
                                </a:lnTo>
                                <a:lnTo>
                                  <a:pt x="17" y="32"/>
                                </a:lnTo>
                                <a:lnTo>
                                  <a:pt x="17" y="32"/>
                                </a:lnTo>
                                <a:lnTo>
                                  <a:pt x="17" y="33"/>
                                </a:lnTo>
                                <a:lnTo>
                                  <a:pt x="17" y="33"/>
                                </a:lnTo>
                                <a:lnTo>
                                  <a:pt x="17" y="33"/>
                                </a:lnTo>
                                <a:lnTo>
                                  <a:pt x="17" y="34"/>
                                </a:lnTo>
                                <a:lnTo>
                                  <a:pt x="17" y="34"/>
                                </a:lnTo>
                                <a:lnTo>
                                  <a:pt x="17" y="35"/>
                                </a:lnTo>
                                <a:lnTo>
                                  <a:pt x="16" y="35"/>
                                </a:lnTo>
                                <a:lnTo>
                                  <a:pt x="16" y="35"/>
                                </a:lnTo>
                                <a:lnTo>
                                  <a:pt x="16" y="36"/>
                                </a:lnTo>
                                <a:lnTo>
                                  <a:pt x="16" y="36"/>
                                </a:lnTo>
                                <a:lnTo>
                                  <a:pt x="16" y="37"/>
                                </a:lnTo>
                                <a:lnTo>
                                  <a:pt x="16" y="37"/>
                                </a:lnTo>
                                <a:lnTo>
                                  <a:pt x="15" y="37"/>
                                </a:lnTo>
                                <a:lnTo>
                                  <a:pt x="15" y="38"/>
                                </a:lnTo>
                                <a:lnTo>
                                  <a:pt x="15" y="38"/>
                                </a:lnTo>
                                <a:lnTo>
                                  <a:pt x="15" y="38"/>
                                </a:lnTo>
                                <a:lnTo>
                                  <a:pt x="15" y="39"/>
                                </a:lnTo>
                                <a:lnTo>
                                  <a:pt x="15" y="39"/>
                                </a:lnTo>
                                <a:lnTo>
                                  <a:pt x="14" y="40"/>
                                </a:lnTo>
                                <a:lnTo>
                                  <a:pt x="14" y="40"/>
                                </a:lnTo>
                                <a:lnTo>
                                  <a:pt x="14" y="40"/>
                                </a:lnTo>
                                <a:lnTo>
                                  <a:pt x="14" y="41"/>
                                </a:lnTo>
                                <a:lnTo>
                                  <a:pt x="14" y="41"/>
                                </a:lnTo>
                                <a:lnTo>
                                  <a:pt x="13" y="42"/>
                                </a:lnTo>
                                <a:lnTo>
                                  <a:pt x="13" y="42"/>
                                </a:lnTo>
                                <a:lnTo>
                                  <a:pt x="13" y="42"/>
                                </a:lnTo>
                                <a:lnTo>
                                  <a:pt x="13" y="42"/>
                                </a:lnTo>
                                <a:lnTo>
                                  <a:pt x="13" y="42"/>
                                </a:lnTo>
                                <a:lnTo>
                                  <a:pt x="13" y="42"/>
                                </a:lnTo>
                                <a:lnTo>
                                  <a:pt x="12" y="43"/>
                                </a:lnTo>
                                <a:lnTo>
                                  <a:pt x="12" y="43"/>
                                </a:lnTo>
                                <a:lnTo>
                                  <a:pt x="12" y="43"/>
                                </a:lnTo>
                                <a:lnTo>
                                  <a:pt x="12" y="43"/>
                                </a:lnTo>
                                <a:lnTo>
                                  <a:pt x="12" y="43"/>
                                </a:lnTo>
                                <a:lnTo>
                                  <a:pt x="12" y="43"/>
                                </a:lnTo>
                                <a:lnTo>
                                  <a:pt x="12" y="43"/>
                                </a:lnTo>
                                <a:lnTo>
                                  <a:pt x="11" y="44"/>
                                </a:lnTo>
                                <a:lnTo>
                                  <a:pt x="11" y="44"/>
                                </a:lnTo>
                                <a:lnTo>
                                  <a:pt x="11" y="44"/>
                                </a:lnTo>
                                <a:lnTo>
                                  <a:pt x="11" y="44"/>
                                </a:lnTo>
                                <a:lnTo>
                                  <a:pt x="11" y="44"/>
                                </a:lnTo>
                                <a:lnTo>
                                  <a:pt x="11" y="44"/>
                                </a:lnTo>
                                <a:lnTo>
                                  <a:pt x="11" y="44"/>
                                </a:lnTo>
                                <a:lnTo>
                                  <a:pt x="10" y="44"/>
                                </a:lnTo>
                                <a:lnTo>
                                  <a:pt x="10" y="45"/>
                                </a:lnTo>
                                <a:lnTo>
                                  <a:pt x="10" y="45"/>
                                </a:lnTo>
                                <a:lnTo>
                                  <a:pt x="10" y="45"/>
                                </a:lnTo>
                                <a:lnTo>
                                  <a:pt x="10" y="45"/>
                                </a:lnTo>
                                <a:lnTo>
                                  <a:pt x="10" y="45"/>
                                </a:lnTo>
                                <a:lnTo>
                                  <a:pt x="10" y="45"/>
                                </a:lnTo>
                                <a:lnTo>
                                  <a:pt x="9" y="45"/>
                                </a:lnTo>
                                <a:lnTo>
                                  <a:pt x="9" y="45"/>
                                </a:lnTo>
                                <a:lnTo>
                                  <a:pt x="9" y="45"/>
                                </a:lnTo>
                                <a:lnTo>
                                  <a:pt x="9" y="45"/>
                                </a:lnTo>
                                <a:lnTo>
                                  <a:pt x="9" y="45"/>
                                </a:lnTo>
                                <a:lnTo>
                                  <a:pt x="9" y="45"/>
                                </a:lnTo>
                                <a:lnTo>
                                  <a:pt x="9" y="45"/>
                                </a:lnTo>
                                <a:lnTo>
                                  <a:pt x="8" y="45"/>
                                </a:lnTo>
                                <a:lnTo>
                                  <a:pt x="8" y="46"/>
                                </a:lnTo>
                                <a:lnTo>
                                  <a:pt x="8" y="46"/>
                                </a:lnTo>
                                <a:lnTo>
                                  <a:pt x="8" y="46"/>
                                </a:lnTo>
                                <a:lnTo>
                                  <a:pt x="8" y="46"/>
                                </a:lnTo>
                                <a:lnTo>
                                  <a:pt x="8" y="46"/>
                                </a:lnTo>
                                <a:lnTo>
                                  <a:pt x="8" y="46"/>
                                </a:lnTo>
                                <a:lnTo>
                                  <a:pt x="7" y="46"/>
                                </a:lnTo>
                                <a:lnTo>
                                  <a:pt x="7" y="46"/>
                                </a:lnTo>
                                <a:lnTo>
                                  <a:pt x="7" y="46"/>
                                </a:lnTo>
                                <a:lnTo>
                                  <a:pt x="7" y="46"/>
                                </a:lnTo>
                                <a:lnTo>
                                  <a:pt x="7" y="46"/>
                                </a:lnTo>
                                <a:lnTo>
                                  <a:pt x="7" y="46"/>
                                </a:lnTo>
                                <a:lnTo>
                                  <a:pt x="7" y="46"/>
                                </a:lnTo>
                                <a:lnTo>
                                  <a:pt x="6" y="46"/>
                                </a:lnTo>
                                <a:lnTo>
                                  <a:pt x="6" y="46"/>
                                </a:lnTo>
                                <a:lnTo>
                                  <a:pt x="6" y="46"/>
                                </a:lnTo>
                                <a:lnTo>
                                  <a:pt x="6" y="46"/>
                                </a:lnTo>
                                <a:lnTo>
                                  <a:pt x="6" y="45"/>
                                </a:lnTo>
                                <a:lnTo>
                                  <a:pt x="6" y="45"/>
                                </a:lnTo>
                                <a:lnTo>
                                  <a:pt x="6" y="45"/>
                                </a:lnTo>
                                <a:lnTo>
                                  <a:pt x="6" y="45"/>
                                </a:lnTo>
                                <a:lnTo>
                                  <a:pt x="5" y="45"/>
                                </a:lnTo>
                                <a:lnTo>
                                  <a:pt x="5" y="45"/>
                                </a:lnTo>
                                <a:lnTo>
                                  <a:pt x="5" y="45"/>
                                </a:lnTo>
                                <a:lnTo>
                                  <a:pt x="5" y="45"/>
                                </a:lnTo>
                                <a:lnTo>
                                  <a:pt x="5" y="45"/>
                                </a:lnTo>
                                <a:lnTo>
                                  <a:pt x="5" y="45"/>
                                </a:lnTo>
                                <a:lnTo>
                                  <a:pt x="5" y="45"/>
                                </a:lnTo>
                                <a:lnTo>
                                  <a:pt x="5" y="45"/>
                                </a:lnTo>
                                <a:lnTo>
                                  <a:pt x="4" y="45"/>
                                </a:lnTo>
                                <a:lnTo>
                                  <a:pt x="4" y="45"/>
                                </a:lnTo>
                                <a:lnTo>
                                  <a:pt x="4" y="44"/>
                                </a:lnTo>
                                <a:lnTo>
                                  <a:pt x="4" y="44"/>
                                </a:lnTo>
                                <a:lnTo>
                                  <a:pt x="4" y="44"/>
                                </a:lnTo>
                                <a:lnTo>
                                  <a:pt x="4" y="44"/>
                                </a:lnTo>
                                <a:lnTo>
                                  <a:pt x="4" y="44"/>
                                </a:lnTo>
                                <a:lnTo>
                                  <a:pt x="4" y="44"/>
                                </a:lnTo>
                                <a:lnTo>
                                  <a:pt x="3" y="44"/>
                                </a:lnTo>
                                <a:lnTo>
                                  <a:pt x="3" y="44"/>
                                </a:lnTo>
                                <a:lnTo>
                                  <a:pt x="3" y="44"/>
                                </a:lnTo>
                                <a:lnTo>
                                  <a:pt x="3" y="43"/>
                                </a:lnTo>
                                <a:lnTo>
                                  <a:pt x="3" y="43"/>
                                </a:lnTo>
                                <a:lnTo>
                                  <a:pt x="3" y="43"/>
                                </a:lnTo>
                                <a:lnTo>
                                  <a:pt x="3" y="43"/>
                                </a:lnTo>
                                <a:lnTo>
                                  <a:pt x="3" y="43"/>
                                </a:lnTo>
                                <a:lnTo>
                                  <a:pt x="3" y="43"/>
                                </a:lnTo>
                                <a:lnTo>
                                  <a:pt x="2" y="42"/>
                                </a:lnTo>
                                <a:lnTo>
                                  <a:pt x="2" y="42"/>
                                </a:lnTo>
                                <a:lnTo>
                                  <a:pt x="2" y="42"/>
                                </a:lnTo>
                                <a:lnTo>
                                  <a:pt x="2" y="42"/>
                                </a:lnTo>
                                <a:lnTo>
                                  <a:pt x="2" y="42"/>
                                </a:lnTo>
                                <a:lnTo>
                                  <a:pt x="2" y="42"/>
                                </a:lnTo>
                                <a:lnTo>
                                  <a:pt x="2" y="41"/>
                                </a:lnTo>
                                <a:lnTo>
                                  <a:pt x="2" y="41"/>
                                </a:lnTo>
                                <a:lnTo>
                                  <a:pt x="2" y="41"/>
                                </a:lnTo>
                                <a:lnTo>
                                  <a:pt x="1" y="41"/>
                                </a:lnTo>
                                <a:lnTo>
                                  <a:pt x="1" y="41"/>
                                </a:lnTo>
                                <a:lnTo>
                                  <a:pt x="1" y="40"/>
                                </a:lnTo>
                                <a:lnTo>
                                  <a:pt x="1" y="40"/>
                                </a:lnTo>
                                <a:lnTo>
                                  <a:pt x="1" y="40"/>
                                </a:lnTo>
                                <a:lnTo>
                                  <a:pt x="1" y="40"/>
                                </a:lnTo>
                                <a:lnTo>
                                  <a:pt x="1" y="39"/>
                                </a:lnTo>
                                <a:lnTo>
                                  <a:pt x="1" y="39"/>
                                </a:lnTo>
                                <a:lnTo>
                                  <a:pt x="1" y="39"/>
                                </a:lnTo>
                                <a:lnTo>
                                  <a:pt x="0" y="39"/>
                                </a:lnTo>
                                <a:lnTo>
                                  <a:pt x="0" y="38"/>
                                </a:lnTo>
                                <a:lnTo>
                                  <a:pt x="0" y="38"/>
                                </a:lnTo>
                                <a:lnTo>
                                  <a:pt x="0" y="38"/>
                                </a:lnTo>
                                <a:lnTo>
                                  <a:pt x="0" y="38"/>
                                </a:lnTo>
                                <a:lnTo>
                                  <a:pt x="0" y="38"/>
                                </a:lnTo>
                                <a:lnTo>
                                  <a:pt x="0" y="38"/>
                                </a:lnTo>
                                <a:lnTo>
                                  <a:pt x="0" y="38"/>
                                </a:lnTo>
                                <a:lnTo>
                                  <a:pt x="0" y="38"/>
                                </a:lnTo>
                                <a:lnTo>
                                  <a:pt x="0" y="38"/>
                                </a:lnTo>
                                <a:lnTo>
                                  <a:pt x="0" y="38"/>
                                </a:lnTo>
                                <a:lnTo>
                                  <a:pt x="0" y="38"/>
                                </a:lnTo>
                                <a:lnTo>
                                  <a:pt x="0" y="37"/>
                                </a:lnTo>
                                <a:lnTo>
                                  <a:pt x="0" y="37"/>
                                </a:lnTo>
                                <a:lnTo>
                                  <a:pt x="0" y="37"/>
                                </a:lnTo>
                                <a:lnTo>
                                  <a:pt x="0" y="37"/>
                                </a:lnTo>
                                <a:lnTo>
                                  <a:pt x="0" y="37"/>
                                </a:lnTo>
                                <a:lnTo>
                                  <a:pt x="0" y="37"/>
                                </a:lnTo>
                                <a:lnTo>
                                  <a:pt x="0" y="37"/>
                                </a:lnTo>
                                <a:lnTo>
                                  <a:pt x="0" y="37"/>
                                </a:lnTo>
                                <a:lnTo>
                                  <a:pt x="0" y="37"/>
                                </a:lnTo>
                                <a:lnTo>
                                  <a:pt x="0" y="37"/>
                                </a:lnTo>
                                <a:lnTo>
                                  <a:pt x="0" y="37"/>
                                </a:lnTo>
                                <a:lnTo>
                                  <a:pt x="0" y="37"/>
                                </a:lnTo>
                                <a:lnTo>
                                  <a:pt x="0" y="37"/>
                                </a:lnTo>
                                <a:lnTo>
                                  <a:pt x="1" y="36"/>
                                </a:lnTo>
                                <a:lnTo>
                                  <a:pt x="1" y="36"/>
                                </a:lnTo>
                                <a:lnTo>
                                  <a:pt x="1" y="36"/>
                                </a:lnTo>
                                <a:lnTo>
                                  <a:pt x="1" y="36"/>
                                </a:lnTo>
                                <a:lnTo>
                                  <a:pt x="1" y="36"/>
                                </a:lnTo>
                                <a:lnTo>
                                  <a:pt x="1" y="36"/>
                                </a:lnTo>
                                <a:lnTo>
                                  <a:pt x="1" y="36"/>
                                </a:lnTo>
                                <a:lnTo>
                                  <a:pt x="1" y="36"/>
                                </a:lnTo>
                                <a:lnTo>
                                  <a:pt x="1" y="36"/>
                                </a:lnTo>
                                <a:lnTo>
                                  <a:pt x="1" y="36"/>
                                </a:lnTo>
                                <a:lnTo>
                                  <a:pt x="1" y="36"/>
                                </a:lnTo>
                                <a:lnTo>
                                  <a:pt x="1" y="36"/>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4"/>
                                </a:lnTo>
                                <a:lnTo>
                                  <a:pt x="1" y="34"/>
                                </a:lnTo>
                                <a:lnTo>
                                  <a:pt x="1" y="34"/>
                                </a:lnTo>
                                <a:lnTo>
                                  <a:pt x="1" y="34"/>
                                </a:lnTo>
                                <a:lnTo>
                                  <a:pt x="1" y="34"/>
                                </a:lnTo>
                                <a:lnTo>
                                  <a:pt x="1" y="34"/>
                                </a:lnTo>
                                <a:lnTo>
                                  <a:pt x="1" y="34"/>
                                </a:lnTo>
                                <a:lnTo>
                                  <a:pt x="1" y="34"/>
                                </a:lnTo>
                                <a:lnTo>
                                  <a:pt x="1" y="34"/>
                                </a:lnTo>
                                <a:lnTo>
                                  <a:pt x="1" y="34"/>
                                </a:lnTo>
                                <a:lnTo>
                                  <a:pt x="1" y="34"/>
                                </a:lnTo>
                                <a:lnTo>
                                  <a:pt x="2" y="34"/>
                                </a:lnTo>
                                <a:lnTo>
                                  <a:pt x="2" y="34"/>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2"/>
                                </a:lnTo>
                                <a:lnTo>
                                  <a:pt x="2" y="32"/>
                                </a:lnTo>
                                <a:lnTo>
                                  <a:pt x="2" y="32"/>
                                </a:lnTo>
                                <a:lnTo>
                                  <a:pt x="2" y="32"/>
                                </a:lnTo>
                                <a:lnTo>
                                  <a:pt x="2" y="32"/>
                                </a:lnTo>
                                <a:lnTo>
                                  <a:pt x="2" y="32"/>
                                </a:lnTo>
                                <a:lnTo>
                                  <a:pt x="2" y="32"/>
                                </a:lnTo>
                                <a:lnTo>
                                  <a:pt x="3" y="32"/>
                                </a:lnTo>
                                <a:lnTo>
                                  <a:pt x="3" y="32"/>
                                </a:lnTo>
                                <a:lnTo>
                                  <a:pt x="3" y="32"/>
                                </a:lnTo>
                                <a:lnTo>
                                  <a:pt x="3" y="32"/>
                                </a:lnTo>
                                <a:lnTo>
                                  <a:pt x="3" y="32"/>
                                </a:lnTo>
                                <a:lnTo>
                                  <a:pt x="3" y="32"/>
                                </a:lnTo>
                                <a:lnTo>
                                  <a:pt x="3" y="32"/>
                                </a:lnTo>
                                <a:lnTo>
                                  <a:pt x="3" y="32"/>
                                </a:lnTo>
                                <a:lnTo>
                                  <a:pt x="3" y="31"/>
                                </a:lnTo>
                                <a:lnTo>
                                  <a:pt x="3" y="31"/>
                                </a:lnTo>
                                <a:lnTo>
                                  <a:pt x="3" y="31"/>
                                </a:lnTo>
                                <a:lnTo>
                                  <a:pt x="3" y="31"/>
                                </a:lnTo>
                                <a:lnTo>
                                  <a:pt x="3" y="31"/>
                                </a:lnTo>
                                <a:lnTo>
                                  <a:pt x="3" y="31"/>
                                </a:lnTo>
                                <a:lnTo>
                                  <a:pt x="3" y="31"/>
                                </a:lnTo>
                                <a:lnTo>
                                  <a:pt x="3" y="31"/>
                                </a:lnTo>
                                <a:lnTo>
                                  <a:pt x="3" y="31"/>
                                </a:lnTo>
                                <a:lnTo>
                                  <a:pt x="3" y="31"/>
                                </a:lnTo>
                                <a:lnTo>
                                  <a:pt x="3" y="31"/>
                                </a:lnTo>
                                <a:lnTo>
                                  <a:pt x="4" y="30"/>
                                </a:lnTo>
                                <a:lnTo>
                                  <a:pt x="4" y="30"/>
                                </a:lnTo>
                                <a:lnTo>
                                  <a:pt x="4" y="30"/>
                                </a:lnTo>
                                <a:lnTo>
                                  <a:pt x="4" y="30"/>
                                </a:lnTo>
                                <a:lnTo>
                                  <a:pt x="4" y="30"/>
                                </a:lnTo>
                                <a:lnTo>
                                  <a:pt x="4" y="30"/>
                                </a:lnTo>
                                <a:lnTo>
                                  <a:pt x="4" y="29"/>
                                </a:lnTo>
                                <a:lnTo>
                                  <a:pt x="4" y="29"/>
                                </a:lnTo>
                                <a:lnTo>
                                  <a:pt x="4" y="29"/>
                                </a:lnTo>
                                <a:lnTo>
                                  <a:pt x="4" y="29"/>
                                </a:lnTo>
                                <a:lnTo>
                                  <a:pt x="4" y="29"/>
                                </a:lnTo>
                                <a:lnTo>
                                  <a:pt x="4" y="29"/>
                                </a:lnTo>
                                <a:lnTo>
                                  <a:pt x="4" y="28"/>
                                </a:lnTo>
                                <a:lnTo>
                                  <a:pt x="4" y="28"/>
                                </a:lnTo>
                                <a:lnTo>
                                  <a:pt x="4" y="28"/>
                                </a:lnTo>
                                <a:lnTo>
                                  <a:pt x="4" y="28"/>
                                </a:lnTo>
                                <a:lnTo>
                                  <a:pt x="5" y="28"/>
                                </a:lnTo>
                                <a:lnTo>
                                  <a:pt x="5" y="28"/>
                                </a:lnTo>
                                <a:lnTo>
                                  <a:pt x="5" y="27"/>
                                </a:lnTo>
                                <a:lnTo>
                                  <a:pt x="5" y="27"/>
                                </a:lnTo>
                                <a:lnTo>
                                  <a:pt x="5" y="27"/>
                                </a:lnTo>
                                <a:lnTo>
                                  <a:pt x="5" y="27"/>
                                </a:lnTo>
                                <a:lnTo>
                                  <a:pt x="5" y="27"/>
                                </a:lnTo>
                                <a:lnTo>
                                  <a:pt x="5" y="27"/>
                                </a:lnTo>
                                <a:lnTo>
                                  <a:pt x="5" y="26"/>
                                </a:lnTo>
                                <a:lnTo>
                                  <a:pt x="5" y="26"/>
                                </a:lnTo>
                                <a:lnTo>
                                  <a:pt x="5" y="26"/>
                                </a:lnTo>
                                <a:lnTo>
                                  <a:pt x="5" y="26"/>
                                </a:lnTo>
                                <a:lnTo>
                                  <a:pt x="5" y="26"/>
                                </a:lnTo>
                                <a:lnTo>
                                  <a:pt x="5" y="26"/>
                                </a:lnTo>
                                <a:lnTo>
                                  <a:pt x="5" y="25"/>
                                </a:lnTo>
                                <a:lnTo>
                                  <a:pt x="5" y="25"/>
                                </a:lnTo>
                                <a:lnTo>
                                  <a:pt x="5" y="25"/>
                                </a:lnTo>
                                <a:lnTo>
                                  <a:pt x="5" y="25"/>
                                </a:lnTo>
                                <a:lnTo>
                                  <a:pt x="5" y="25"/>
                                </a:lnTo>
                                <a:lnTo>
                                  <a:pt x="5" y="25"/>
                                </a:lnTo>
                                <a:lnTo>
                                  <a:pt x="5" y="24"/>
                                </a:lnTo>
                                <a:lnTo>
                                  <a:pt x="5" y="24"/>
                                </a:lnTo>
                                <a:lnTo>
                                  <a:pt x="5" y="24"/>
                                </a:lnTo>
                                <a:lnTo>
                                  <a:pt x="5" y="24"/>
                                </a:lnTo>
                                <a:lnTo>
                                  <a:pt x="5" y="24"/>
                                </a:lnTo>
                                <a:lnTo>
                                  <a:pt x="5" y="24"/>
                                </a:lnTo>
                                <a:lnTo>
                                  <a:pt x="5" y="23"/>
                                </a:lnTo>
                                <a:lnTo>
                                  <a:pt x="5" y="23"/>
                                </a:lnTo>
                                <a:lnTo>
                                  <a:pt x="5" y="23"/>
                                </a:lnTo>
                                <a:lnTo>
                                  <a:pt x="5" y="23"/>
                                </a:lnTo>
                                <a:lnTo>
                                  <a:pt x="5" y="23"/>
                                </a:lnTo>
                                <a:lnTo>
                                  <a:pt x="5" y="23"/>
                                </a:lnTo>
                                <a:lnTo>
                                  <a:pt x="5" y="22"/>
                                </a:lnTo>
                                <a:lnTo>
                                  <a:pt x="5" y="22"/>
                                </a:lnTo>
                                <a:lnTo>
                                  <a:pt x="5" y="22"/>
                                </a:lnTo>
                                <a:lnTo>
                                  <a:pt x="5" y="22"/>
                                </a:lnTo>
                                <a:lnTo>
                                  <a:pt x="5" y="22"/>
                                </a:lnTo>
                                <a:lnTo>
                                  <a:pt x="5" y="22"/>
                                </a:lnTo>
                                <a:lnTo>
                                  <a:pt x="5" y="21"/>
                                </a:lnTo>
                                <a:lnTo>
                                  <a:pt x="5" y="21"/>
                                </a:lnTo>
                                <a:lnTo>
                                  <a:pt x="5" y="21"/>
                                </a:lnTo>
                                <a:lnTo>
                                  <a:pt x="5" y="21"/>
                                </a:lnTo>
                                <a:lnTo>
                                  <a:pt x="5" y="21"/>
                                </a:lnTo>
                                <a:lnTo>
                                  <a:pt x="5" y="21"/>
                                </a:lnTo>
                                <a:lnTo>
                                  <a:pt x="5" y="20"/>
                                </a:lnTo>
                                <a:lnTo>
                                  <a:pt x="5" y="20"/>
                                </a:lnTo>
                                <a:lnTo>
                                  <a:pt x="5" y="20"/>
                                </a:lnTo>
                                <a:lnTo>
                                  <a:pt x="5" y="20"/>
                                </a:lnTo>
                                <a:lnTo>
                                  <a:pt x="5" y="20"/>
                                </a:lnTo>
                                <a:lnTo>
                                  <a:pt x="5" y="20"/>
                                </a:lnTo>
                                <a:lnTo>
                                  <a:pt x="5" y="19"/>
                                </a:lnTo>
                                <a:lnTo>
                                  <a:pt x="5" y="19"/>
                                </a:lnTo>
                                <a:lnTo>
                                  <a:pt x="5" y="19"/>
                                </a:lnTo>
                                <a:lnTo>
                                  <a:pt x="5" y="19"/>
                                </a:lnTo>
                                <a:lnTo>
                                  <a:pt x="5" y="19"/>
                                </a:lnTo>
                                <a:lnTo>
                                  <a:pt x="5" y="19"/>
                                </a:lnTo>
                                <a:lnTo>
                                  <a:pt x="5" y="18"/>
                                </a:lnTo>
                                <a:lnTo>
                                  <a:pt x="5" y="18"/>
                                </a:lnTo>
                                <a:lnTo>
                                  <a:pt x="4" y="18"/>
                                </a:lnTo>
                                <a:lnTo>
                                  <a:pt x="4" y="18"/>
                                </a:lnTo>
                                <a:lnTo>
                                  <a:pt x="4" y="18"/>
                                </a:lnTo>
                                <a:lnTo>
                                  <a:pt x="4" y="18"/>
                                </a:lnTo>
                                <a:lnTo>
                                  <a:pt x="4" y="17"/>
                                </a:lnTo>
                                <a:lnTo>
                                  <a:pt x="4" y="17"/>
                                </a:lnTo>
                                <a:lnTo>
                                  <a:pt x="4" y="17"/>
                                </a:lnTo>
                                <a:lnTo>
                                  <a:pt x="4" y="17"/>
                                </a:lnTo>
                                <a:lnTo>
                                  <a:pt x="4" y="17"/>
                                </a:lnTo>
                                <a:lnTo>
                                  <a:pt x="4" y="16"/>
                                </a:lnTo>
                                <a:lnTo>
                                  <a:pt x="4" y="16"/>
                                </a:lnTo>
                                <a:lnTo>
                                  <a:pt x="4" y="16"/>
                                </a:lnTo>
                                <a:lnTo>
                                  <a:pt x="4" y="16"/>
                                </a:lnTo>
                                <a:lnTo>
                                  <a:pt x="4" y="16"/>
                                </a:lnTo>
                                <a:lnTo>
                                  <a:pt x="4" y="16"/>
                                </a:lnTo>
                                <a:lnTo>
                                  <a:pt x="4" y="15"/>
                                </a:lnTo>
                                <a:lnTo>
                                  <a:pt x="4" y="15"/>
                                </a:lnTo>
                                <a:lnTo>
                                  <a:pt x="3" y="15"/>
                                </a:lnTo>
                                <a:lnTo>
                                  <a:pt x="3" y="15"/>
                                </a:lnTo>
                                <a:lnTo>
                                  <a:pt x="3" y="15"/>
                                </a:lnTo>
                                <a:lnTo>
                                  <a:pt x="3" y="15"/>
                                </a:lnTo>
                                <a:lnTo>
                                  <a:pt x="3" y="14"/>
                                </a:lnTo>
                                <a:lnTo>
                                  <a:pt x="3" y="14"/>
                                </a:lnTo>
                                <a:lnTo>
                                  <a:pt x="3" y="14"/>
                                </a:lnTo>
                                <a:lnTo>
                                  <a:pt x="3" y="14"/>
                                </a:lnTo>
                                <a:lnTo>
                                  <a:pt x="3" y="14"/>
                                </a:lnTo>
                                <a:lnTo>
                                  <a:pt x="3" y="14"/>
                                </a:lnTo>
                                <a:lnTo>
                                  <a:pt x="3" y="14"/>
                                </a:lnTo>
                                <a:lnTo>
                                  <a:pt x="3" y="14"/>
                                </a:lnTo>
                                <a:lnTo>
                                  <a:pt x="3" y="14"/>
                                </a:lnTo>
                                <a:lnTo>
                                  <a:pt x="3" y="14"/>
                                </a:lnTo>
                                <a:lnTo>
                                  <a:pt x="3" y="14"/>
                                </a:lnTo>
                                <a:lnTo>
                                  <a:pt x="3" y="14"/>
                                </a:lnTo>
                                <a:lnTo>
                                  <a:pt x="3" y="13"/>
                                </a:lnTo>
                                <a:lnTo>
                                  <a:pt x="2" y="13"/>
                                </a:lnTo>
                                <a:lnTo>
                                  <a:pt x="2" y="13"/>
                                </a:lnTo>
                                <a:lnTo>
                                  <a:pt x="2" y="13"/>
                                </a:lnTo>
                                <a:lnTo>
                                  <a:pt x="2" y="13"/>
                                </a:lnTo>
                                <a:lnTo>
                                  <a:pt x="2" y="13"/>
                                </a:lnTo>
                                <a:lnTo>
                                  <a:pt x="2" y="13"/>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1"/>
                                </a:lnTo>
                                <a:lnTo>
                                  <a:pt x="2"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1" y="9"/>
                                </a:lnTo>
                                <a:lnTo>
                                  <a:pt x="1" y="9"/>
                                </a:lnTo>
                                <a:lnTo>
                                  <a:pt x="1" y="8"/>
                                </a:lnTo>
                                <a:lnTo>
                                  <a:pt x="1" y="8"/>
                                </a:lnTo>
                                <a:lnTo>
                                  <a:pt x="1" y="8"/>
                                </a:lnTo>
                                <a:lnTo>
                                  <a:pt x="1" y="8"/>
                                </a:lnTo>
                                <a:lnTo>
                                  <a:pt x="1" y="8"/>
                                </a:lnTo>
                                <a:lnTo>
                                  <a:pt x="1" y="8"/>
                                </a:lnTo>
                                <a:lnTo>
                                  <a:pt x="1" y="8"/>
                                </a:lnTo>
                                <a:lnTo>
                                  <a:pt x="1" y="8"/>
                                </a:lnTo>
                                <a:lnTo>
                                  <a:pt x="1" y="8"/>
                                </a:lnTo>
                                <a:lnTo>
                                  <a:pt x="1" y="8"/>
                                </a:lnTo>
                                <a:lnTo>
                                  <a:pt x="1" y="7"/>
                                </a:lnTo>
                                <a:lnTo>
                                  <a:pt x="1" y="7"/>
                                </a:lnTo>
                                <a:lnTo>
                                  <a:pt x="1" y="7"/>
                                </a:lnTo>
                                <a:lnTo>
                                  <a:pt x="1" y="7"/>
                                </a:lnTo>
                                <a:lnTo>
                                  <a:pt x="1" y="7"/>
                                </a:lnTo>
                                <a:lnTo>
                                  <a:pt x="1" y="7"/>
                                </a:lnTo>
                                <a:lnTo>
                                  <a:pt x="1" y="7"/>
                                </a:lnTo>
                                <a:lnTo>
                                  <a:pt x="1" y="7"/>
                                </a:lnTo>
                                <a:lnTo>
                                  <a:pt x="1" y="7"/>
                                </a:lnTo>
                                <a:lnTo>
                                  <a:pt x="1" y="7"/>
                                </a:lnTo>
                                <a:lnTo>
                                  <a:pt x="1" y="7"/>
                                </a:lnTo>
                                <a:lnTo>
                                  <a:pt x="1" y="6"/>
                                </a:lnTo>
                                <a:lnTo>
                                  <a:pt x="1" y="6"/>
                                </a:lnTo>
                                <a:lnTo>
                                  <a:pt x="1" y="6"/>
                                </a:lnTo>
                                <a:lnTo>
                                  <a:pt x="1" y="6"/>
                                </a:lnTo>
                                <a:lnTo>
                                  <a:pt x="1" y="6"/>
                                </a:lnTo>
                                <a:lnTo>
                                  <a:pt x="1" y="6"/>
                                </a:lnTo>
                                <a:lnTo>
                                  <a:pt x="1" y="6"/>
                                </a:lnTo>
                                <a:lnTo>
                                  <a:pt x="1" y="6"/>
                                </a:lnTo>
                                <a:lnTo>
                                  <a:pt x="1" y="6"/>
                                </a:lnTo>
                                <a:lnTo>
                                  <a:pt x="1" y="5"/>
                                </a:lnTo>
                                <a:lnTo>
                                  <a:pt x="1" y="5"/>
                                </a:lnTo>
                                <a:lnTo>
                                  <a:pt x="1" y="5"/>
                                </a:lnTo>
                                <a:lnTo>
                                  <a:pt x="1" y="5"/>
                                </a:lnTo>
                                <a:lnTo>
                                  <a:pt x="1" y="5"/>
                                </a:lnTo>
                                <a:lnTo>
                                  <a:pt x="1" y="4"/>
                                </a:lnTo>
                                <a:lnTo>
                                  <a:pt x="1" y="4"/>
                                </a:lnTo>
                                <a:lnTo>
                                  <a:pt x="1" y="4"/>
                                </a:lnTo>
                                <a:lnTo>
                                  <a:pt x="2" y="4"/>
                                </a:lnTo>
                                <a:lnTo>
                                  <a:pt x="2" y="4"/>
                                </a:lnTo>
                                <a:lnTo>
                                  <a:pt x="2" y="4"/>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4" y="1"/>
                                </a:lnTo>
                                <a:lnTo>
                                  <a:pt x="4" y="1"/>
                                </a:lnTo>
                                <a:lnTo>
                                  <a:pt x="4" y="1"/>
                                </a:lnTo>
                                <a:lnTo>
                                  <a:pt x="4" y="1"/>
                                </a:lnTo>
                                <a:lnTo>
                                  <a:pt x="4" y="0"/>
                                </a:lnTo>
                                <a:lnTo>
                                  <a:pt x="4" y="0"/>
                                </a:lnTo>
                                <a:lnTo>
                                  <a:pt x="4" y="0"/>
                                </a:lnTo>
                                <a:lnTo>
                                  <a:pt x="4" y="0"/>
                                </a:lnTo>
                                <a:lnTo>
                                  <a:pt x="4" y="0"/>
                                </a:lnTo>
                                <a:lnTo>
                                  <a:pt x="5" y="0"/>
                                </a:lnTo>
                                <a:lnTo>
                                  <a:pt x="5" y="0"/>
                                </a:lnTo>
                                <a:lnTo>
                                  <a:pt x="5" y="0"/>
                                </a:lnTo>
                                <a:lnTo>
                                  <a:pt x="5" y="0"/>
                                </a:lnTo>
                                <a:lnTo>
                                  <a:pt x="5" y="0"/>
                                </a:lnTo>
                                <a:lnTo>
                                  <a:pt x="5" y="0"/>
                                </a:lnTo>
                                <a:lnTo>
                                  <a:pt x="5" y="0"/>
                                </a:lnTo>
                                <a:lnTo>
                                  <a:pt x="5" y="0"/>
                                </a:lnTo>
                                <a:lnTo>
                                  <a:pt x="6" y="0"/>
                                </a:lnTo>
                                <a:lnTo>
                                  <a:pt x="6" y="0"/>
                                </a:lnTo>
                                <a:lnTo>
                                  <a:pt x="6" y="0"/>
                                </a:lnTo>
                                <a:lnTo>
                                  <a:pt x="6" y="0"/>
                                </a:lnTo>
                                <a:lnTo>
                                  <a:pt x="6" y="0"/>
                                </a:lnTo>
                                <a:lnTo>
                                  <a:pt x="6" y="0"/>
                                </a:lnTo>
                                <a:lnTo>
                                  <a:pt x="6" y="0"/>
                                </a:lnTo>
                                <a:lnTo>
                                  <a:pt x="6" y="0"/>
                                </a:lnTo>
                                <a:lnTo>
                                  <a:pt x="6" y="0"/>
                                </a:lnTo>
                                <a:lnTo>
                                  <a:pt x="7"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10" y="0"/>
                                </a:lnTo>
                                <a:lnTo>
                                  <a:pt x="10" y="0"/>
                                </a:lnTo>
                                <a:lnTo>
                                  <a:pt x="10" y="1"/>
                                </a:lnTo>
                                <a:lnTo>
                                  <a:pt x="10" y="1"/>
                                </a:lnTo>
                                <a:lnTo>
                                  <a:pt x="10" y="1"/>
                                </a:lnTo>
                                <a:lnTo>
                                  <a:pt x="10" y="1"/>
                                </a:lnTo>
                                <a:lnTo>
                                  <a:pt x="10" y="1"/>
                                </a:lnTo>
                                <a:lnTo>
                                  <a:pt x="11" y="1"/>
                                </a:lnTo>
                                <a:lnTo>
                                  <a:pt x="11" y="1"/>
                                </a:lnTo>
                                <a:lnTo>
                                  <a:pt x="11" y="1"/>
                                </a:lnTo>
                                <a:lnTo>
                                  <a:pt x="11" y="1"/>
                                </a:lnTo>
                                <a:lnTo>
                                  <a:pt x="11" y="1"/>
                                </a:lnTo>
                                <a:lnTo>
                                  <a:pt x="11" y="2"/>
                                </a:lnTo>
                                <a:lnTo>
                                  <a:pt x="12" y="2"/>
                                </a:lnTo>
                                <a:lnTo>
                                  <a:pt x="12" y="2"/>
                                </a:lnTo>
                                <a:lnTo>
                                  <a:pt x="12" y="2"/>
                                </a:lnTo>
                                <a:lnTo>
                                  <a:pt x="12" y="2"/>
                                </a:lnTo>
                                <a:lnTo>
                                  <a:pt x="12" y="2"/>
                                </a:lnTo>
                                <a:lnTo>
                                  <a:pt x="12" y="2"/>
                                </a:lnTo>
                                <a:lnTo>
                                  <a:pt x="13" y="3"/>
                                </a:lnTo>
                                <a:lnTo>
                                  <a:pt x="13" y="3"/>
                                </a:lnTo>
                                <a:lnTo>
                                  <a:pt x="13" y="3"/>
                                </a:lnTo>
                                <a:lnTo>
                                  <a:pt x="13" y="3"/>
                                </a:lnTo>
                                <a:lnTo>
                                  <a:pt x="13" y="3"/>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09" name="Freeform 4009"/>
                        <wps:cNvSpPr>
                          <a:spLocks/>
                        </wps:cNvSpPr>
                        <wps:spPr bwMode="auto">
                          <a:xfrm>
                            <a:off x="423" y="355"/>
                            <a:ext cx="19" cy="46"/>
                          </a:xfrm>
                          <a:custGeom>
                            <a:avLst/>
                            <a:gdLst>
                              <a:gd name="T0" fmla="*/ 15 w 19"/>
                              <a:gd name="T1" fmla="*/ 7 h 46"/>
                              <a:gd name="T2" fmla="*/ 17 w 19"/>
                              <a:gd name="T3" fmla="*/ 11 h 46"/>
                              <a:gd name="T4" fmla="*/ 18 w 19"/>
                              <a:gd name="T5" fmla="*/ 15 h 46"/>
                              <a:gd name="T6" fmla="*/ 18 w 19"/>
                              <a:gd name="T7" fmla="*/ 19 h 46"/>
                              <a:gd name="T8" fmla="*/ 19 w 19"/>
                              <a:gd name="T9" fmla="*/ 23 h 46"/>
                              <a:gd name="T10" fmla="*/ 18 w 19"/>
                              <a:gd name="T11" fmla="*/ 26 h 46"/>
                              <a:gd name="T12" fmla="*/ 18 w 19"/>
                              <a:gd name="T13" fmla="*/ 30 h 46"/>
                              <a:gd name="T14" fmla="*/ 17 w 19"/>
                              <a:gd name="T15" fmla="*/ 34 h 46"/>
                              <a:gd name="T16" fmla="*/ 15 w 19"/>
                              <a:gd name="T17" fmla="*/ 38 h 46"/>
                              <a:gd name="T18" fmla="*/ 13 w 19"/>
                              <a:gd name="T19" fmla="*/ 42 h 46"/>
                              <a:gd name="T20" fmla="*/ 12 w 19"/>
                              <a:gd name="T21" fmla="*/ 43 h 46"/>
                              <a:gd name="T22" fmla="*/ 10 w 19"/>
                              <a:gd name="T23" fmla="*/ 45 h 46"/>
                              <a:gd name="T24" fmla="*/ 9 w 19"/>
                              <a:gd name="T25" fmla="*/ 45 h 46"/>
                              <a:gd name="T26" fmla="*/ 7 w 19"/>
                              <a:gd name="T27" fmla="*/ 46 h 46"/>
                              <a:gd name="T28" fmla="*/ 6 w 19"/>
                              <a:gd name="T29" fmla="*/ 46 h 46"/>
                              <a:gd name="T30" fmla="*/ 5 w 19"/>
                              <a:gd name="T31" fmla="*/ 45 h 46"/>
                              <a:gd name="T32" fmla="*/ 4 w 19"/>
                              <a:gd name="T33" fmla="*/ 44 h 46"/>
                              <a:gd name="T34" fmla="*/ 2 w 19"/>
                              <a:gd name="T35" fmla="*/ 42 h 46"/>
                              <a:gd name="T36" fmla="*/ 1 w 19"/>
                              <a:gd name="T37" fmla="*/ 41 h 46"/>
                              <a:gd name="T38" fmla="*/ 0 w 19"/>
                              <a:gd name="T39" fmla="*/ 38 h 46"/>
                              <a:gd name="T40" fmla="*/ 0 w 19"/>
                              <a:gd name="T41" fmla="*/ 37 h 46"/>
                              <a:gd name="T42" fmla="*/ 0 w 19"/>
                              <a:gd name="T43" fmla="*/ 37 h 46"/>
                              <a:gd name="T44" fmla="*/ 1 w 19"/>
                              <a:gd name="T45" fmla="*/ 36 h 46"/>
                              <a:gd name="T46" fmla="*/ 1 w 19"/>
                              <a:gd name="T47" fmla="*/ 35 h 46"/>
                              <a:gd name="T48" fmla="*/ 1 w 19"/>
                              <a:gd name="T49" fmla="*/ 34 h 46"/>
                              <a:gd name="T50" fmla="*/ 2 w 19"/>
                              <a:gd name="T51" fmla="*/ 34 h 46"/>
                              <a:gd name="T52" fmla="*/ 2 w 19"/>
                              <a:gd name="T53" fmla="*/ 33 h 46"/>
                              <a:gd name="T54" fmla="*/ 2 w 19"/>
                              <a:gd name="T55" fmla="*/ 32 h 46"/>
                              <a:gd name="T56" fmla="*/ 3 w 19"/>
                              <a:gd name="T57" fmla="*/ 32 h 46"/>
                              <a:gd name="T58" fmla="*/ 3 w 19"/>
                              <a:gd name="T59" fmla="*/ 31 h 46"/>
                              <a:gd name="T60" fmla="*/ 4 w 19"/>
                              <a:gd name="T61" fmla="*/ 29 h 46"/>
                              <a:gd name="T62" fmla="*/ 5 w 19"/>
                              <a:gd name="T63" fmla="*/ 28 h 46"/>
                              <a:gd name="T64" fmla="*/ 5 w 19"/>
                              <a:gd name="T65" fmla="*/ 26 h 46"/>
                              <a:gd name="T66" fmla="*/ 5 w 19"/>
                              <a:gd name="T67" fmla="*/ 24 h 46"/>
                              <a:gd name="T68" fmla="*/ 5 w 19"/>
                              <a:gd name="T69" fmla="*/ 23 h 46"/>
                              <a:gd name="T70" fmla="*/ 5 w 19"/>
                              <a:gd name="T71" fmla="*/ 21 h 46"/>
                              <a:gd name="T72" fmla="*/ 5 w 19"/>
                              <a:gd name="T73" fmla="*/ 19 h 46"/>
                              <a:gd name="T74" fmla="*/ 4 w 19"/>
                              <a:gd name="T75" fmla="*/ 18 h 46"/>
                              <a:gd name="T76" fmla="*/ 4 w 19"/>
                              <a:gd name="T77" fmla="*/ 16 h 46"/>
                              <a:gd name="T78" fmla="*/ 3 w 19"/>
                              <a:gd name="T79" fmla="*/ 14 h 46"/>
                              <a:gd name="T80" fmla="*/ 3 w 19"/>
                              <a:gd name="T81" fmla="*/ 13 h 46"/>
                              <a:gd name="T82" fmla="*/ 2 w 19"/>
                              <a:gd name="T83" fmla="*/ 13 h 46"/>
                              <a:gd name="T84" fmla="*/ 2 w 19"/>
                              <a:gd name="T85" fmla="*/ 12 h 46"/>
                              <a:gd name="T86" fmla="*/ 1 w 19"/>
                              <a:gd name="T87" fmla="*/ 11 h 46"/>
                              <a:gd name="T88" fmla="*/ 1 w 19"/>
                              <a:gd name="T89" fmla="*/ 10 h 46"/>
                              <a:gd name="T90" fmla="*/ 1 w 19"/>
                              <a:gd name="T91" fmla="*/ 9 h 46"/>
                              <a:gd name="T92" fmla="*/ 1 w 19"/>
                              <a:gd name="T93" fmla="*/ 8 h 46"/>
                              <a:gd name="T94" fmla="*/ 1 w 19"/>
                              <a:gd name="T95" fmla="*/ 7 h 46"/>
                              <a:gd name="T96" fmla="*/ 1 w 19"/>
                              <a:gd name="T97" fmla="*/ 6 h 46"/>
                              <a:gd name="T98" fmla="*/ 1 w 19"/>
                              <a:gd name="T99" fmla="*/ 5 h 46"/>
                              <a:gd name="T100" fmla="*/ 2 w 19"/>
                              <a:gd name="T101" fmla="*/ 3 h 46"/>
                              <a:gd name="T102" fmla="*/ 3 w 19"/>
                              <a:gd name="T103" fmla="*/ 2 h 46"/>
                              <a:gd name="T104" fmla="*/ 4 w 19"/>
                              <a:gd name="T105" fmla="*/ 1 h 46"/>
                              <a:gd name="T106" fmla="*/ 5 w 19"/>
                              <a:gd name="T107" fmla="*/ 0 h 46"/>
                              <a:gd name="T108" fmla="*/ 6 w 19"/>
                              <a:gd name="T109" fmla="*/ 0 h 46"/>
                              <a:gd name="T110" fmla="*/ 7 w 19"/>
                              <a:gd name="T111" fmla="*/ 0 h 46"/>
                              <a:gd name="T112" fmla="*/ 9 w 19"/>
                              <a:gd name="T113" fmla="*/ 0 h 46"/>
                              <a:gd name="T114" fmla="*/ 10 w 19"/>
                              <a:gd name="T115" fmla="*/ 1 h 46"/>
                              <a:gd name="T116" fmla="*/ 12 w 19"/>
                              <a:gd name="T117" fmla="*/ 2 h 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9" h="46">
                                <a:moveTo>
                                  <a:pt x="13" y="3"/>
                                </a:moveTo>
                                <a:lnTo>
                                  <a:pt x="13" y="3"/>
                                </a:lnTo>
                                <a:lnTo>
                                  <a:pt x="14" y="4"/>
                                </a:lnTo>
                                <a:lnTo>
                                  <a:pt x="14" y="4"/>
                                </a:lnTo>
                                <a:lnTo>
                                  <a:pt x="14" y="5"/>
                                </a:lnTo>
                                <a:lnTo>
                                  <a:pt x="14" y="5"/>
                                </a:lnTo>
                                <a:lnTo>
                                  <a:pt x="14" y="5"/>
                                </a:lnTo>
                                <a:lnTo>
                                  <a:pt x="15" y="6"/>
                                </a:lnTo>
                                <a:lnTo>
                                  <a:pt x="15" y="6"/>
                                </a:lnTo>
                                <a:lnTo>
                                  <a:pt x="15" y="7"/>
                                </a:lnTo>
                                <a:lnTo>
                                  <a:pt x="15" y="7"/>
                                </a:lnTo>
                                <a:lnTo>
                                  <a:pt x="15" y="7"/>
                                </a:lnTo>
                                <a:lnTo>
                                  <a:pt x="15" y="8"/>
                                </a:lnTo>
                                <a:lnTo>
                                  <a:pt x="16" y="8"/>
                                </a:lnTo>
                                <a:lnTo>
                                  <a:pt x="16" y="9"/>
                                </a:lnTo>
                                <a:lnTo>
                                  <a:pt x="16" y="9"/>
                                </a:lnTo>
                                <a:lnTo>
                                  <a:pt x="16" y="9"/>
                                </a:lnTo>
                                <a:lnTo>
                                  <a:pt x="16" y="10"/>
                                </a:lnTo>
                                <a:lnTo>
                                  <a:pt x="16" y="10"/>
                                </a:lnTo>
                                <a:lnTo>
                                  <a:pt x="17" y="11"/>
                                </a:lnTo>
                                <a:lnTo>
                                  <a:pt x="17" y="11"/>
                                </a:lnTo>
                                <a:lnTo>
                                  <a:pt x="17" y="11"/>
                                </a:lnTo>
                                <a:lnTo>
                                  <a:pt x="17" y="12"/>
                                </a:lnTo>
                                <a:lnTo>
                                  <a:pt x="17" y="12"/>
                                </a:lnTo>
                                <a:lnTo>
                                  <a:pt x="17" y="13"/>
                                </a:lnTo>
                                <a:lnTo>
                                  <a:pt x="17" y="13"/>
                                </a:lnTo>
                                <a:lnTo>
                                  <a:pt x="17" y="13"/>
                                </a:lnTo>
                                <a:lnTo>
                                  <a:pt x="17" y="14"/>
                                </a:lnTo>
                                <a:lnTo>
                                  <a:pt x="18" y="14"/>
                                </a:lnTo>
                                <a:lnTo>
                                  <a:pt x="18" y="15"/>
                                </a:lnTo>
                                <a:lnTo>
                                  <a:pt x="18" y="15"/>
                                </a:lnTo>
                                <a:lnTo>
                                  <a:pt x="18" y="15"/>
                                </a:lnTo>
                                <a:lnTo>
                                  <a:pt x="18" y="16"/>
                                </a:lnTo>
                                <a:lnTo>
                                  <a:pt x="18" y="16"/>
                                </a:lnTo>
                                <a:lnTo>
                                  <a:pt x="18" y="17"/>
                                </a:lnTo>
                                <a:lnTo>
                                  <a:pt x="18" y="17"/>
                                </a:lnTo>
                                <a:lnTo>
                                  <a:pt x="18" y="17"/>
                                </a:lnTo>
                                <a:lnTo>
                                  <a:pt x="18" y="18"/>
                                </a:lnTo>
                                <a:lnTo>
                                  <a:pt x="18" y="18"/>
                                </a:lnTo>
                                <a:lnTo>
                                  <a:pt x="18" y="19"/>
                                </a:lnTo>
                                <a:lnTo>
                                  <a:pt x="18" y="19"/>
                                </a:lnTo>
                                <a:lnTo>
                                  <a:pt x="18" y="19"/>
                                </a:lnTo>
                                <a:lnTo>
                                  <a:pt x="19" y="20"/>
                                </a:lnTo>
                                <a:lnTo>
                                  <a:pt x="19" y="20"/>
                                </a:lnTo>
                                <a:lnTo>
                                  <a:pt x="19" y="21"/>
                                </a:lnTo>
                                <a:lnTo>
                                  <a:pt x="19" y="21"/>
                                </a:lnTo>
                                <a:lnTo>
                                  <a:pt x="19" y="21"/>
                                </a:lnTo>
                                <a:lnTo>
                                  <a:pt x="19" y="22"/>
                                </a:lnTo>
                                <a:lnTo>
                                  <a:pt x="19" y="22"/>
                                </a:lnTo>
                                <a:lnTo>
                                  <a:pt x="19" y="23"/>
                                </a:lnTo>
                                <a:lnTo>
                                  <a:pt x="19" y="23"/>
                                </a:lnTo>
                                <a:lnTo>
                                  <a:pt x="19" y="23"/>
                                </a:lnTo>
                                <a:lnTo>
                                  <a:pt x="19" y="24"/>
                                </a:lnTo>
                                <a:lnTo>
                                  <a:pt x="19" y="24"/>
                                </a:lnTo>
                                <a:lnTo>
                                  <a:pt x="19" y="24"/>
                                </a:lnTo>
                                <a:lnTo>
                                  <a:pt x="19" y="25"/>
                                </a:lnTo>
                                <a:lnTo>
                                  <a:pt x="19" y="25"/>
                                </a:lnTo>
                                <a:lnTo>
                                  <a:pt x="19" y="26"/>
                                </a:lnTo>
                                <a:lnTo>
                                  <a:pt x="18" y="26"/>
                                </a:lnTo>
                                <a:lnTo>
                                  <a:pt x="18" y="26"/>
                                </a:lnTo>
                                <a:lnTo>
                                  <a:pt x="18" y="27"/>
                                </a:lnTo>
                                <a:lnTo>
                                  <a:pt x="18" y="27"/>
                                </a:lnTo>
                                <a:lnTo>
                                  <a:pt x="18" y="28"/>
                                </a:lnTo>
                                <a:lnTo>
                                  <a:pt x="18" y="28"/>
                                </a:lnTo>
                                <a:lnTo>
                                  <a:pt x="18" y="28"/>
                                </a:lnTo>
                                <a:lnTo>
                                  <a:pt x="18" y="29"/>
                                </a:lnTo>
                                <a:lnTo>
                                  <a:pt x="18" y="29"/>
                                </a:lnTo>
                                <a:lnTo>
                                  <a:pt x="18" y="30"/>
                                </a:lnTo>
                                <a:lnTo>
                                  <a:pt x="18" y="30"/>
                                </a:lnTo>
                                <a:lnTo>
                                  <a:pt x="18" y="30"/>
                                </a:lnTo>
                                <a:lnTo>
                                  <a:pt x="18" y="31"/>
                                </a:lnTo>
                                <a:lnTo>
                                  <a:pt x="18" y="31"/>
                                </a:lnTo>
                                <a:lnTo>
                                  <a:pt x="17" y="32"/>
                                </a:lnTo>
                                <a:lnTo>
                                  <a:pt x="17" y="32"/>
                                </a:lnTo>
                                <a:lnTo>
                                  <a:pt x="17" y="32"/>
                                </a:lnTo>
                                <a:lnTo>
                                  <a:pt x="17" y="33"/>
                                </a:lnTo>
                                <a:lnTo>
                                  <a:pt x="17" y="33"/>
                                </a:lnTo>
                                <a:lnTo>
                                  <a:pt x="17" y="33"/>
                                </a:lnTo>
                                <a:lnTo>
                                  <a:pt x="17" y="34"/>
                                </a:lnTo>
                                <a:lnTo>
                                  <a:pt x="17" y="34"/>
                                </a:lnTo>
                                <a:lnTo>
                                  <a:pt x="17" y="35"/>
                                </a:lnTo>
                                <a:lnTo>
                                  <a:pt x="16" y="35"/>
                                </a:lnTo>
                                <a:lnTo>
                                  <a:pt x="16" y="35"/>
                                </a:lnTo>
                                <a:lnTo>
                                  <a:pt x="16" y="36"/>
                                </a:lnTo>
                                <a:lnTo>
                                  <a:pt x="16" y="36"/>
                                </a:lnTo>
                                <a:lnTo>
                                  <a:pt x="16" y="37"/>
                                </a:lnTo>
                                <a:lnTo>
                                  <a:pt x="16" y="37"/>
                                </a:lnTo>
                                <a:lnTo>
                                  <a:pt x="15" y="37"/>
                                </a:lnTo>
                                <a:lnTo>
                                  <a:pt x="15" y="38"/>
                                </a:lnTo>
                                <a:lnTo>
                                  <a:pt x="15" y="38"/>
                                </a:lnTo>
                                <a:lnTo>
                                  <a:pt x="15" y="38"/>
                                </a:lnTo>
                                <a:lnTo>
                                  <a:pt x="15" y="39"/>
                                </a:lnTo>
                                <a:lnTo>
                                  <a:pt x="15" y="39"/>
                                </a:lnTo>
                                <a:lnTo>
                                  <a:pt x="14" y="40"/>
                                </a:lnTo>
                                <a:lnTo>
                                  <a:pt x="14" y="40"/>
                                </a:lnTo>
                                <a:lnTo>
                                  <a:pt x="14" y="40"/>
                                </a:lnTo>
                                <a:lnTo>
                                  <a:pt x="14" y="41"/>
                                </a:lnTo>
                                <a:lnTo>
                                  <a:pt x="14" y="41"/>
                                </a:lnTo>
                                <a:lnTo>
                                  <a:pt x="13" y="42"/>
                                </a:lnTo>
                                <a:lnTo>
                                  <a:pt x="13" y="42"/>
                                </a:lnTo>
                                <a:lnTo>
                                  <a:pt x="13" y="42"/>
                                </a:lnTo>
                                <a:lnTo>
                                  <a:pt x="13" y="42"/>
                                </a:lnTo>
                                <a:lnTo>
                                  <a:pt x="13" y="42"/>
                                </a:lnTo>
                                <a:lnTo>
                                  <a:pt x="13" y="42"/>
                                </a:lnTo>
                                <a:lnTo>
                                  <a:pt x="12" y="43"/>
                                </a:lnTo>
                                <a:lnTo>
                                  <a:pt x="12" y="43"/>
                                </a:lnTo>
                                <a:lnTo>
                                  <a:pt x="12" y="43"/>
                                </a:lnTo>
                                <a:lnTo>
                                  <a:pt x="12" y="43"/>
                                </a:lnTo>
                                <a:lnTo>
                                  <a:pt x="12" y="43"/>
                                </a:lnTo>
                                <a:lnTo>
                                  <a:pt x="12" y="43"/>
                                </a:lnTo>
                                <a:lnTo>
                                  <a:pt x="12" y="43"/>
                                </a:lnTo>
                                <a:lnTo>
                                  <a:pt x="11" y="44"/>
                                </a:lnTo>
                                <a:lnTo>
                                  <a:pt x="11" y="44"/>
                                </a:lnTo>
                                <a:lnTo>
                                  <a:pt x="11" y="44"/>
                                </a:lnTo>
                                <a:lnTo>
                                  <a:pt x="11" y="44"/>
                                </a:lnTo>
                                <a:lnTo>
                                  <a:pt x="11" y="44"/>
                                </a:lnTo>
                                <a:lnTo>
                                  <a:pt x="11" y="44"/>
                                </a:lnTo>
                                <a:lnTo>
                                  <a:pt x="11" y="44"/>
                                </a:lnTo>
                                <a:lnTo>
                                  <a:pt x="10" y="44"/>
                                </a:lnTo>
                                <a:lnTo>
                                  <a:pt x="10" y="45"/>
                                </a:lnTo>
                                <a:lnTo>
                                  <a:pt x="10" y="45"/>
                                </a:lnTo>
                                <a:lnTo>
                                  <a:pt x="10" y="45"/>
                                </a:lnTo>
                                <a:lnTo>
                                  <a:pt x="10" y="45"/>
                                </a:lnTo>
                                <a:lnTo>
                                  <a:pt x="10" y="45"/>
                                </a:lnTo>
                                <a:lnTo>
                                  <a:pt x="10" y="45"/>
                                </a:lnTo>
                                <a:lnTo>
                                  <a:pt x="9" y="45"/>
                                </a:lnTo>
                                <a:lnTo>
                                  <a:pt x="9" y="45"/>
                                </a:lnTo>
                                <a:lnTo>
                                  <a:pt x="9" y="45"/>
                                </a:lnTo>
                                <a:lnTo>
                                  <a:pt x="9" y="45"/>
                                </a:lnTo>
                                <a:lnTo>
                                  <a:pt x="9" y="45"/>
                                </a:lnTo>
                                <a:lnTo>
                                  <a:pt x="9" y="45"/>
                                </a:lnTo>
                                <a:lnTo>
                                  <a:pt x="9" y="45"/>
                                </a:lnTo>
                                <a:lnTo>
                                  <a:pt x="8" y="45"/>
                                </a:lnTo>
                                <a:lnTo>
                                  <a:pt x="8" y="46"/>
                                </a:lnTo>
                                <a:lnTo>
                                  <a:pt x="8" y="46"/>
                                </a:lnTo>
                                <a:lnTo>
                                  <a:pt x="8" y="46"/>
                                </a:lnTo>
                                <a:lnTo>
                                  <a:pt x="8" y="46"/>
                                </a:lnTo>
                                <a:lnTo>
                                  <a:pt x="8" y="46"/>
                                </a:lnTo>
                                <a:lnTo>
                                  <a:pt x="8" y="46"/>
                                </a:lnTo>
                                <a:lnTo>
                                  <a:pt x="7" y="46"/>
                                </a:lnTo>
                                <a:lnTo>
                                  <a:pt x="7" y="46"/>
                                </a:lnTo>
                                <a:lnTo>
                                  <a:pt x="7" y="46"/>
                                </a:lnTo>
                                <a:lnTo>
                                  <a:pt x="7" y="46"/>
                                </a:lnTo>
                                <a:lnTo>
                                  <a:pt x="7" y="46"/>
                                </a:lnTo>
                                <a:lnTo>
                                  <a:pt x="7" y="46"/>
                                </a:lnTo>
                                <a:lnTo>
                                  <a:pt x="7" y="46"/>
                                </a:lnTo>
                                <a:lnTo>
                                  <a:pt x="6" y="46"/>
                                </a:lnTo>
                                <a:lnTo>
                                  <a:pt x="6" y="46"/>
                                </a:lnTo>
                                <a:lnTo>
                                  <a:pt x="6" y="46"/>
                                </a:lnTo>
                                <a:lnTo>
                                  <a:pt x="6" y="46"/>
                                </a:lnTo>
                                <a:lnTo>
                                  <a:pt x="6" y="45"/>
                                </a:lnTo>
                                <a:lnTo>
                                  <a:pt x="6" y="45"/>
                                </a:lnTo>
                                <a:lnTo>
                                  <a:pt x="6" y="45"/>
                                </a:lnTo>
                                <a:lnTo>
                                  <a:pt x="6" y="45"/>
                                </a:lnTo>
                                <a:lnTo>
                                  <a:pt x="5" y="45"/>
                                </a:lnTo>
                                <a:lnTo>
                                  <a:pt x="5" y="45"/>
                                </a:lnTo>
                                <a:lnTo>
                                  <a:pt x="5" y="45"/>
                                </a:lnTo>
                                <a:lnTo>
                                  <a:pt x="5" y="45"/>
                                </a:lnTo>
                                <a:lnTo>
                                  <a:pt x="5" y="45"/>
                                </a:lnTo>
                                <a:lnTo>
                                  <a:pt x="5" y="45"/>
                                </a:lnTo>
                                <a:lnTo>
                                  <a:pt x="5" y="45"/>
                                </a:lnTo>
                                <a:lnTo>
                                  <a:pt x="5" y="45"/>
                                </a:lnTo>
                                <a:lnTo>
                                  <a:pt x="4" y="45"/>
                                </a:lnTo>
                                <a:lnTo>
                                  <a:pt x="4" y="45"/>
                                </a:lnTo>
                                <a:lnTo>
                                  <a:pt x="4" y="44"/>
                                </a:lnTo>
                                <a:lnTo>
                                  <a:pt x="4" y="44"/>
                                </a:lnTo>
                                <a:lnTo>
                                  <a:pt x="4" y="44"/>
                                </a:lnTo>
                                <a:lnTo>
                                  <a:pt x="4" y="44"/>
                                </a:lnTo>
                                <a:lnTo>
                                  <a:pt x="4" y="44"/>
                                </a:lnTo>
                                <a:lnTo>
                                  <a:pt x="4" y="44"/>
                                </a:lnTo>
                                <a:lnTo>
                                  <a:pt x="3" y="44"/>
                                </a:lnTo>
                                <a:lnTo>
                                  <a:pt x="3" y="44"/>
                                </a:lnTo>
                                <a:lnTo>
                                  <a:pt x="3" y="44"/>
                                </a:lnTo>
                                <a:lnTo>
                                  <a:pt x="3" y="43"/>
                                </a:lnTo>
                                <a:lnTo>
                                  <a:pt x="3" y="43"/>
                                </a:lnTo>
                                <a:lnTo>
                                  <a:pt x="3" y="43"/>
                                </a:lnTo>
                                <a:lnTo>
                                  <a:pt x="3" y="43"/>
                                </a:lnTo>
                                <a:lnTo>
                                  <a:pt x="3" y="43"/>
                                </a:lnTo>
                                <a:lnTo>
                                  <a:pt x="3" y="43"/>
                                </a:lnTo>
                                <a:lnTo>
                                  <a:pt x="2" y="42"/>
                                </a:lnTo>
                                <a:lnTo>
                                  <a:pt x="2" y="42"/>
                                </a:lnTo>
                                <a:lnTo>
                                  <a:pt x="2" y="42"/>
                                </a:lnTo>
                                <a:lnTo>
                                  <a:pt x="2" y="42"/>
                                </a:lnTo>
                                <a:lnTo>
                                  <a:pt x="2" y="42"/>
                                </a:lnTo>
                                <a:lnTo>
                                  <a:pt x="2" y="42"/>
                                </a:lnTo>
                                <a:lnTo>
                                  <a:pt x="2" y="41"/>
                                </a:lnTo>
                                <a:lnTo>
                                  <a:pt x="2" y="41"/>
                                </a:lnTo>
                                <a:lnTo>
                                  <a:pt x="2" y="41"/>
                                </a:lnTo>
                                <a:lnTo>
                                  <a:pt x="1" y="41"/>
                                </a:lnTo>
                                <a:lnTo>
                                  <a:pt x="1" y="41"/>
                                </a:lnTo>
                                <a:lnTo>
                                  <a:pt x="1" y="40"/>
                                </a:lnTo>
                                <a:lnTo>
                                  <a:pt x="1" y="40"/>
                                </a:lnTo>
                                <a:lnTo>
                                  <a:pt x="1" y="40"/>
                                </a:lnTo>
                                <a:lnTo>
                                  <a:pt x="1" y="40"/>
                                </a:lnTo>
                                <a:lnTo>
                                  <a:pt x="1" y="39"/>
                                </a:lnTo>
                                <a:lnTo>
                                  <a:pt x="1" y="39"/>
                                </a:lnTo>
                                <a:lnTo>
                                  <a:pt x="1" y="39"/>
                                </a:lnTo>
                                <a:lnTo>
                                  <a:pt x="0" y="39"/>
                                </a:lnTo>
                                <a:lnTo>
                                  <a:pt x="0" y="38"/>
                                </a:lnTo>
                                <a:lnTo>
                                  <a:pt x="0" y="38"/>
                                </a:lnTo>
                                <a:lnTo>
                                  <a:pt x="0" y="38"/>
                                </a:lnTo>
                                <a:lnTo>
                                  <a:pt x="0" y="38"/>
                                </a:lnTo>
                                <a:lnTo>
                                  <a:pt x="0" y="38"/>
                                </a:lnTo>
                                <a:lnTo>
                                  <a:pt x="0" y="38"/>
                                </a:lnTo>
                                <a:lnTo>
                                  <a:pt x="0" y="38"/>
                                </a:lnTo>
                                <a:lnTo>
                                  <a:pt x="0" y="38"/>
                                </a:lnTo>
                                <a:lnTo>
                                  <a:pt x="0" y="38"/>
                                </a:lnTo>
                                <a:lnTo>
                                  <a:pt x="0" y="38"/>
                                </a:lnTo>
                                <a:lnTo>
                                  <a:pt x="0" y="38"/>
                                </a:lnTo>
                                <a:lnTo>
                                  <a:pt x="0" y="37"/>
                                </a:lnTo>
                                <a:lnTo>
                                  <a:pt x="0" y="37"/>
                                </a:lnTo>
                                <a:lnTo>
                                  <a:pt x="0" y="37"/>
                                </a:lnTo>
                                <a:lnTo>
                                  <a:pt x="0" y="37"/>
                                </a:lnTo>
                                <a:lnTo>
                                  <a:pt x="0" y="37"/>
                                </a:lnTo>
                                <a:lnTo>
                                  <a:pt x="0" y="37"/>
                                </a:lnTo>
                                <a:lnTo>
                                  <a:pt x="0" y="37"/>
                                </a:lnTo>
                                <a:lnTo>
                                  <a:pt x="0" y="37"/>
                                </a:lnTo>
                                <a:lnTo>
                                  <a:pt x="0" y="37"/>
                                </a:lnTo>
                                <a:lnTo>
                                  <a:pt x="0" y="37"/>
                                </a:lnTo>
                                <a:lnTo>
                                  <a:pt x="0" y="37"/>
                                </a:lnTo>
                                <a:lnTo>
                                  <a:pt x="0" y="37"/>
                                </a:lnTo>
                                <a:lnTo>
                                  <a:pt x="0" y="37"/>
                                </a:lnTo>
                                <a:lnTo>
                                  <a:pt x="1" y="36"/>
                                </a:lnTo>
                                <a:lnTo>
                                  <a:pt x="1" y="36"/>
                                </a:lnTo>
                                <a:lnTo>
                                  <a:pt x="1" y="36"/>
                                </a:lnTo>
                                <a:lnTo>
                                  <a:pt x="1" y="36"/>
                                </a:lnTo>
                                <a:lnTo>
                                  <a:pt x="1" y="36"/>
                                </a:lnTo>
                                <a:lnTo>
                                  <a:pt x="1" y="36"/>
                                </a:lnTo>
                                <a:lnTo>
                                  <a:pt x="1" y="36"/>
                                </a:lnTo>
                                <a:lnTo>
                                  <a:pt x="1" y="36"/>
                                </a:lnTo>
                                <a:lnTo>
                                  <a:pt x="1" y="36"/>
                                </a:lnTo>
                                <a:lnTo>
                                  <a:pt x="1" y="36"/>
                                </a:lnTo>
                                <a:lnTo>
                                  <a:pt x="1" y="36"/>
                                </a:lnTo>
                                <a:lnTo>
                                  <a:pt x="1" y="36"/>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5"/>
                                </a:lnTo>
                                <a:lnTo>
                                  <a:pt x="1" y="34"/>
                                </a:lnTo>
                                <a:lnTo>
                                  <a:pt x="1" y="34"/>
                                </a:lnTo>
                                <a:lnTo>
                                  <a:pt x="1" y="34"/>
                                </a:lnTo>
                                <a:lnTo>
                                  <a:pt x="1" y="34"/>
                                </a:lnTo>
                                <a:lnTo>
                                  <a:pt x="1" y="34"/>
                                </a:lnTo>
                                <a:lnTo>
                                  <a:pt x="1" y="34"/>
                                </a:lnTo>
                                <a:lnTo>
                                  <a:pt x="1" y="34"/>
                                </a:lnTo>
                                <a:lnTo>
                                  <a:pt x="1" y="34"/>
                                </a:lnTo>
                                <a:lnTo>
                                  <a:pt x="1" y="34"/>
                                </a:lnTo>
                                <a:lnTo>
                                  <a:pt x="1" y="34"/>
                                </a:lnTo>
                                <a:lnTo>
                                  <a:pt x="1" y="34"/>
                                </a:lnTo>
                                <a:lnTo>
                                  <a:pt x="2" y="34"/>
                                </a:lnTo>
                                <a:lnTo>
                                  <a:pt x="2" y="34"/>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3"/>
                                </a:lnTo>
                                <a:lnTo>
                                  <a:pt x="2" y="32"/>
                                </a:lnTo>
                                <a:lnTo>
                                  <a:pt x="2" y="32"/>
                                </a:lnTo>
                                <a:lnTo>
                                  <a:pt x="2" y="32"/>
                                </a:lnTo>
                                <a:lnTo>
                                  <a:pt x="2" y="32"/>
                                </a:lnTo>
                                <a:lnTo>
                                  <a:pt x="2" y="32"/>
                                </a:lnTo>
                                <a:lnTo>
                                  <a:pt x="2" y="32"/>
                                </a:lnTo>
                                <a:lnTo>
                                  <a:pt x="2" y="32"/>
                                </a:lnTo>
                                <a:lnTo>
                                  <a:pt x="3" y="32"/>
                                </a:lnTo>
                                <a:lnTo>
                                  <a:pt x="3" y="32"/>
                                </a:lnTo>
                                <a:lnTo>
                                  <a:pt x="3" y="32"/>
                                </a:lnTo>
                                <a:lnTo>
                                  <a:pt x="3" y="32"/>
                                </a:lnTo>
                                <a:lnTo>
                                  <a:pt x="3" y="32"/>
                                </a:lnTo>
                                <a:lnTo>
                                  <a:pt x="3" y="32"/>
                                </a:lnTo>
                                <a:lnTo>
                                  <a:pt x="3" y="32"/>
                                </a:lnTo>
                                <a:lnTo>
                                  <a:pt x="3" y="32"/>
                                </a:lnTo>
                                <a:lnTo>
                                  <a:pt x="3" y="31"/>
                                </a:lnTo>
                                <a:lnTo>
                                  <a:pt x="3" y="31"/>
                                </a:lnTo>
                                <a:lnTo>
                                  <a:pt x="3" y="31"/>
                                </a:lnTo>
                                <a:lnTo>
                                  <a:pt x="3" y="31"/>
                                </a:lnTo>
                                <a:lnTo>
                                  <a:pt x="3" y="31"/>
                                </a:lnTo>
                                <a:lnTo>
                                  <a:pt x="3" y="31"/>
                                </a:lnTo>
                                <a:lnTo>
                                  <a:pt x="3" y="31"/>
                                </a:lnTo>
                                <a:lnTo>
                                  <a:pt x="3" y="31"/>
                                </a:lnTo>
                                <a:lnTo>
                                  <a:pt x="3" y="31"/>
                                </a:lnTo>
                                <a:lnTo>
                                  <a:pt x="3" y="31"/>
                                </a:lnTo>
                                <a:lnTo>
                                  <a:pt x="3" y="31"/>
                                </a:lnTo>
                                <a:lnTo>
                                  <a:pt x="4" y="30"/>
                                </a:lnTo>
                                <a:lnTo>
                                  <a:pt x="4" y="30"/>
                                </a:lnTo>
                                <a:lnTo>
                                  <a:pt x="4" y="30"/>
                                </a:lnTo>
                                <a:lnTo>
                                  <a:pt x="4" y="30"/>
                                </a:lnTo>
                                <a:lnTo>
                                  <a:pt x="4" y="30"/>
                                </a:lnTo>
                                <a:lnTo>
                                  <a:pt x="4" y="30"/>
                                </a:lnTo>
                                <a:lnTo>
                                  <a:pt x="4" y="29"/>
                                </a:lnTo>
                                <a:lnTo>
                                  <a:pt x="4" y="29"/>
                                </a:lnTo>
                                <a:lnTo>
                                  <a:pt x="4" y="29"/>
                                </a:lnTo>
                                <a:lnTo>
                                  <a:pt x="4" y="29"/>
                                </a:lnTo>
                                <a:lnTo>
                                  <a:pt x="4" y="29"/>
                                </a:lnTo>
                                <a:lnTo>
                                  <a:pt x="4" y="29"/>
                                </a:lnTo>
                                <a:lnTo>
                                  <a:pt x="4" y="28"/>
                                </a:lnTo>
                                <a:lnTo>
                                  <a:pt x="4" y="28"/>
                                </a:lnTo>
                                <a:lnTo>
                                  <a:pt x="4" y="28"/>
                                </a:lnTo>
                                <a:lnTo>
                                  <a:pt x="4" y="28"/>
                                </a:lnTo>
                                <a:lnTo>
                                  <a:pt x="5" y="28"/>
                                </a:lnTo>
                                <a:lnTo>
                                  <a:pt x="5" y="28"/>
                                </a:lnTo>
                                <a:lnTo>
                                  <a:pt x="5" y="27"/>
                                </a:lnTo>
                                <a:lnTo>
                                  <a:pt x="5" y="27"/>
                                </a:lnTo>
                                <a:lnTo>
                                  <a:pt x="5" y="27"/>
                                </a:lnTo>
                                <a:lnTo>
                                  <a:pt x="5" y="27"/>
                                </a:lnTo>
                                <a:lnTo>
                                  <a:pt x="5" y="27"/>
                                </a:lnTo>
                                <a:lnTo>
                                  <a:pt x="5" y="27"/>
                                </a:lnTo>
                                <a:lnTo>
                                  <a:pt x="5" y="26"/>
                                </a:lnTo>
                                <a:lnTo>
                                  <a:pt x="5" y="26"/>
                                </a:lnTo>
                                <a:lnTo>
                                  <a:pt x="5" y="26"/>
                                </a:lnTo>
                                <a:lnTo>
                                  <a:pt x="5" y="26"/>
                                </a:lnTo>
                                <a:lnTo>
                                  <a:pt x="5" y="26"/>
                                </a:lnTo>
                                <a:lnTo>
                                  <a:pt x="5" y="26"/>
                                </a:lnTo>
                                <a:lnTo>
                                  <a:pt x="5" y="25"/>
                                </a:lnTo>
                                <a:lnTo>
                                  <a:pt x="5" y="25"/>
                                </a:lnTo>
                                <a:lnTo>
                                  <a:pt x="5" y="25"/>
                                </a:lnTo>
                                <a:lnTo>
                                  <a:pt x="5" y="25"/>
                                </a:lnTo>
                                <a:lnTo>
                                  <a:pt x="5" y="25"/>
                                </a:lnTo>
                                <a:lnTo>
                                  <a:pt x="5" y="25"/>
                                </a:lnTo>
                                <a:lnTo>
                                  <a:pt x="5" y="24"/>
                                </a:lnTo>
                                <a:lnTo>
                                  <a:pt x="5" y="24"/>
                                </a:lnTo>
                                <a:lnTo>
                                  <a:pt x="5" y="24"/>
                                </a:lnTo>
                                <a:lnTo>
                                  <a:pt x="5" y="24"/>
                                </a:lnTo>
                                <a:lnTo>
                                  <a:pt x="5" y="24"/>
                                </a:lnTo>
                                <a:lnTo>
                                  <a:pt x="5" y="24"/>
                                </a:lnTo>
                                <a:lnTo>
                                  <a:pt x="5" y="23"/>
                                </a:lnTo>
                                <a:lnTo>
                                  <a:pt x="5" y="23"/>
                                </a:lnTo>
                                <a:lnTo>
                                  <a:pt x="5" y="23"/>
                                </a:lnTo>
                                <a:lnTo>
                                  <a:pt x="5" y="23"/>
                                </a:lnTo>
                                <a:lnTo>
                                  <a:pt x="5" y="23"/>
                                </a:lnTo>
                                <a:lnTo>
                                  <a:pt x="5" y="23"/>
                                </a:lnTo>
                                <a:lnTo>
                                  <a:pt x="5" y="22"/>
                                </a:lnTo>
                                <a:lnTo>
                                  <a:pt x="5" y="22"/>
                                </a:lnTo>
                                <a:lnTo>
                                  <a:pt x="5" y="22"/>
                                </a:lnTo>
                                <a:lnTo>
                                  <a:pt x="5" y="22"/>
                                </a:lnTo>
                                <a:lnTo>
                                  <a:pt x="5" y="22"/>
                                </a:lnTo>
                                <a:lnTo>
                                  <a:pt x="5" y="22"/>
                                </a:lnTo>
                                <a:lnTo>
                                  <a:pt x="5" y="21"/>
                                </a:lnTo>
                                <a:lnTo>
                                  <a:pt x="5" y="21"/>
                                </a:lnTo>
                                <a:lnTo>
                                  <a:pt x="5" y="21"/>
                                </a:lnTo>
                                <a:lnTo>
                                  <a:pt x="5" y="21"/>
                                </a:lnTo>
                                <a:lnTo>
                                  <a:pt x="5" y="21"/>
                                </a:lnTo>
                                <a:lnTo>
                                  <a:pt x="5" y="21"/>
                                </a:lnTo>
                                <a:lnTo>
                                  <a:pt x="5" y="20"/>
                                </a:lnTo>
                                <a:lnTo>
                                  <a:pt x="5" y="20"/>
                                </a:lnTo>
                                <a:lnTo>
                                  <a:pt x="5" y="20"/>
                                </a:lnTo>
                                <a:lnTo>
                                  <a:pt x="5" y="20"/>
                                </a:lnTo>
                                <a:lnTo>
                                  <a:pt x="5" y="20"/>
                                </a:lnTo>
                                <a:lnTo>
                                  <a:pt x="5" y="20"/>
                                </a:lnTo>
                                <a:lnTo>
                                  <a:pt x="5" y="19"/>
                                </a:lnTo>
                                <a:lnTo>
                                  <a:pt x="5" y="19"/>
                                </a:lnTo>
                                <a:lnTo>
                                  <a:pt x="5" y="19"/>
                                </a:lnTo>
                                <a:lnTo>
                                  <a:pt x="5" y="19"/>
                                </a:lnTo>
                                <a:lnTo>
                                  <a:pt x="5" y="19"/>
                                </a:lnTo>
                                <a:lnTo>
                                  <a:pt x="5" y="19"/>
                                </a:lnTo>
                                <a:lnTo>
                                  <a:pt x="5" y="18"/>
                                </a:lnTo>
                                <a:lnTo>
                                  <a:pt x="5" y="18"/>
                                </a:lnTo>
                                <a:lnTo>
                                  <a:pt x="4" y="18"/>
                                </a:lnTo>
                                <a:lnTo>
                                  <a:pt x="4" y="18"/>
                                </a:lnTo>
                                <a:lnTo>
                                  <a:pt x="4" y="18"/>
                                </a:lnTo>
                                <a:lnTo>
                                  <a:pt x="4" y="18"/>
                                </a:lnTo>
                                <a:lnTo>
                                  <a:pt x="4" y="17"/>
                                </a:lnTo>
                                <a:lnTo>
                                  <a:pt x="4" y="17"/>
                                </a:lnTo>
                                <a:lnTo>
                                  <a:pt x="4" y="17"/>
                                </a:lnTo>
                                <a:lnTo>
                                  <a:pt x="4" y="17"/>
                                </a:lnTo>
                                <a:lnTo>
                                  <a:pt x="4" y="17"/>
                                </a:lnTo>
                                <a:lnTo>
                                  <a:pt x="4" y="16"/>
                                </a:lnTo>
                                <a:lnTo>
                                  <a:pt x="4" y="16"/>
                                </a:lnTo>
                                <a:lnTo>
                                  <a:pt x="4" y="16"/>
                                </a:lnTo>
                                <a:lnTo>
                                  <a:pt x="4" y="16"/>
                                </a:lnTo>
                                <a:lnTo>
                                  <a:pt x="4" y="16"/>
                                </a:lnTo>
                                <a:lnTo>
                                  <a:pt x="4" y="16"/>
                                </a:lnTo>
                                <a:lnTo>
                                  <a:pt x="4" y="15"/>
                                </a:lnTo>
                                <a:lnTo>
                                  <a:pt x="4" y="15"/>
                                </a:lnTo>
                                <a:lnTo>
                                  <a:pt x="3" y="15"/>
                                </a:lnTo>
                                <a:lnTo>
                                  <a:pt x="3" y="15"/>
                                </a:lnTo>
                                <a:lnTo>
                                  <a:pt x="3" y="15"/>
                                </a:lnTo>
                                <a:lnTo>
                                  <a:pt x="3" y="15"/>
                                </a:lnTo>
                                <a:lnTo>
                                  <a:pt x="3" y="14"/>
                                </a:lnTo>
                                <a:lnTo>
                                  <a:pt x="3" y="14"/>
                                </a:lnTo>
                                <a:lnTo>
                                  <a:pt x="3" y="14"/>
                                </a:lnTo>
                                <a:lnTo>
                                  <a:pt x="3" y="14"/>
                                </a:lnTo>
                                <a:lnTo>
                                  <a:pt x="3" y="14"/>
                                </a:lnTo>
                                <a:lnTo>
                                  <a:pt x="3" y="14"/>
                                </a:lnTo>
                                <a:lnTo>
                                  <a:pt x="3" y="14"/>
                                </a:lnTo>
                                <a:lnTo>
                                  <a:pt x="3" y="14"/>
                                </a:lnTo>
                                <a:lnTo>
                                  <a:pt x="3" y="14"/>
                                </a:lnTo>
                                <a:lnTo>
                                  <a:pt x="3" y="14"/>
                                </a:lnTo>
                                <a:lnTo>
                                  <a:pt x="3" y="14"/>
                                </a:lnTo>
                                <a:lnTo>
                                  <a:pt x="3" y="14"/>
                                </a:lnTo>
                                <a:lnTo>
                                  <a:pt x="3" y="13"/>
                                </a:lnTo>
                                <a:lnTo>
                                  <a:pt x="2" y="13"/>
                                </a:lnTo>
                                <a:lnTo>
                                  <a:pt x="2" y="13"/>
                                </a:lnTo>
                                <a:lnTo>
                                  <a:pt x="2" y="13"/>
                                </a:lnTo>
                                <a:lnTo>
                                  <a:pt x="2" y="13"/>
                                </a:lnTo>
                                <a:lnTo>
                                  <a:pt x="2" y="13"/>
                                </a:lnTo>
                                <a:lnTo>
                                  <a:pt x="2" y="13"/>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1"/>
                                </a:lnTo>
                                <a:lnTo>
                                  <a:pt x="2"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1" y="9"/>
                                </a:lnTo>
                                <a:lnTo>
                                  <a:pt x="1" y="9"/>
                                </a:lnTo>
                                <a:lnTo>
                                  <a:pt x="1" y="8"/>
                                </a:lnTo>
                                <a:lnTo>
                                  <a:pt x="1" y="8"/>
                                </a:lnTo>
                                <a:lnTo>
                                  <a:pt x="1" y="8"/>
                                </a:lnTo>
                                <a:lnTo>
                                  <a:pt x="1" y="8"/>
                                </a:lnTo>
                                <a:lnTo>
                                  <a:pt x="1" y="8"/>
                                </a:lnTo>
                                <a:lnTo>
                                  <a:pt x="1" y="8"/>
                                </a:lnTo>
                                <a:lnTo>
                                  <a:pt x="1" y="8"/>
                                </a:lnTo>
                                <a:lnTo>
                                  <a:pt x="1" y="8"/>
                                </a:lnTo>
                                <a:lnTo>
                                  <a:pt x="1" y="8"/>
                                </a:lnTo>
                                <a:lnTo>
                                  <a:pt x="1" y="8"/>
                                </a:lnTo>
                                <a:lnTo>
                                  <a:pt x="1" y="7"/>
                                </a:lnTo>
                                <a:lnTo>
                                  <a:pt x="1" y="7"/>
                                </a:lnTo>
                                <a:lnTo>
                                  <a:pt x="1" y="7"/>
                                </a:lnTo>
                                <a:lnTo>
                                  <a:pt x="1" y="7"/>
                                </a:lnTo>
                                <a:lnTo>
                                  <a:pt x="1" y="7"/>
                                </a:lnTo>
                                <a:lnTo>
                                  <a:pt x="1" y="7"/>
                                </a:lnTo>
                                <a:lnTo>
                                  <a:pt x="1" y="7"/>
                                </a:lnTo>
                                <a:lnTo>
                                  <a:pt x="1" y="7"/>
                                </a:lnTo>
                                <a:lnTo>
                                  <a:pt x="1" y="7"/>
                                </a:lnTo>
                                <a:lnTo>
                                  <a:pt x="1" y="7"/>
                                </a:lnTo>
                                <a:lnTo>
                                  <a:pt x="1" y="7"/>
                                </a:lnTo>
                                <a:lnTo>
                                  <a:pt x="1" y="6"/>
                                </a:lnTo>
                                <a:lnTo>
                                  <a:pt x="1" y="6"/>
                                </a:lnTo>
                                <a:lnTo>
                                  <a:pt x="1" y="6"/>
                                </a:lnTo>
                                <a:lnTo>
                                  <a:pt x="1" y="6"/>
                                </a:lnTo>
                                <a:lnTo>
                                  <a:pt x="1" y="6"/>
                                </a:lnTo>
                                <a:lnTo>
                                  <a:pt x="1" y="6"/>
                                </a:lnTo>
                                <a:lnTo>
                                  <a:pt x="1" y="6"/>
                                </a:lnTo>
                                <a:lnTo>
                                  <a:pt x="1" y="6"/>
                                </a:lnTo>
                                <a:lnTo>
                                  <a:pt x="1" y="6"/>
                                </a:lnTo>
                                <a:lnTo>
                                  <a:pt x="1" y="5"/>
                                </a:lnTo>
                                <a:lnTo>
                                  <a:pt x="1" y="5"/>
                                </a:lnTo>
                                <a:lnTo>
                                  <a:pt x="1" y="5"/>
                                </a:lnTo>
                                <a:lnTo>
                                  <a:pt x="1" y="5"/>
                                </a:lnTo>
                                <a:lnTo>
                                  <a:pt x="1" y="5"/>
                                </a:lnTo>
                                <a:lnTo>
                                  <a:pt x="1" y="4"/>
                                </a:lnTo>
                                <a:lnTo>
                                  <a:pt x="1" y="4"/>
                                </a:lnTo>
                                <a:lnTo>
                                  <a:pt x="1" y="4"/>
                                </a:lnTo>
                                <a:lnTo>
                                  <a:pt x="2" y="4"/>
                                </a:lnTo>
                                <a:lnTo>
                                  <a:pt x="2" y="4"/>
                                </a:lnTo>
                                <a:lnTo>
                                  <a:pt x="2" y="4"/>
                                </a:lnTo>
                                <a:lnTo>
                                  <a:pt x="2" y="3"/>
                                </a:lnTo>
                                <a:lnTo>
                                  <a:pt x="2" y="3"/>
                                </a:lnTo>
                                <a:lnTo>
                                  <a:pt x="2" y="3"/>
                                </a:lnTo>
                                <a:lnTo>
                                  <a:pt x="2" y="3"/>
                                </a:lnTo>
                                <a:lnTo>
                                  <a:pt x="2" y="3"/>
                                </a:lnTo>
                                <a:lnTo>
                                  <a:pt x="2" y="3"/>
                                </a:lnTo>
                                <a:lnTo>
                                  <a:pt x="2" y="2"/>
                                </a:lnTo>
                                <a:lnTo>
                                  <a:pt x="2" y="2"/>
                                </a:lnTo>
                                <a:lnTo>
                                  <a:pt x="3" y="2"/>
                                </a:lnTo>
                                <a:lnTo>
                                  <a:pt x="3" y="2"/>
                                </a:lnTo>
                                <a:lnTo>
                                  <a:pt x="3" y="2"/>
                                </a:lnTo>
                                <a:lnTo>
                                  <a:pt x="3" y="2"/>
                                </a:lnTo>
                                <a:lnTo>
                                  <a:pt x="3" y="2"/>
                                </a:lnTo>
                                <a:lnTo>
                                  <a:pt x="3" y="2"/>
                                </a:lnTo>
                                <a:lnTo>
                                  <a:pt x="3" y="1"/>
                                </a:lnTo>
                                <a:lnTo>
                                  <a:pt x="3" y="1"/>
                                </a:lnTo>
                                <a:lnTo>
                                  <a:pt x="3" y="1"/>
                                </a:lnTo>
                                <a:lnTo>
                                  <a:pt x="3" y="1"/>
                                </a:lnTo>
                                <a:lnTo>
                                  <a:pt x="3" y="1"/>
                                </a:lnTo>
                                <a:lnTo>
                                  <a:pt x="4" y="1"/>
                                </a:lnTo>
                                <a:lnTo>
                                  <a:pt x="4" y="1"/>
                                </a:lnTo>
                                <a:lnTo>
                                  <a:pt x="4" y="1"/>
                                </a:lnTo>
                                <a:lnTo>
                                  <a:pt x="4" y="1"/>
                                </a:lnTo>
                                <a:lnTo>
                                  <a:pt x="4" y="0"/>
                                </a:lnTo>
                                <a:lnTo>
                                  <a:pt x="4" y="0"/>
                                </a:lnTo>
                                <a:lnTo>
                                  <a:pt x="4" y="0"/>
                                </a:lnTo>
                                <a:lnTo>
                                  <a:pt x="4" y="0"/>
                                </a:lnTo>
                                <a:lnTo>
                                  <a:pt x="4" y="0"/>
                                </a:lnTo>
                                <a:lnTo>
                                  <a:pt x="5" y="0"/>
                                </a:lnTo>
                                <a:lnTo>
                                  <a:pt x="5" y="0"/>
                                </a:lnTo>
                                <a:lnTo>
                                  <a:pt x="5" y="0"/>
                                </a:lnTo>
                                <a:lnTo>
                                  <a:pt x="5" y="0"/>
                                </a:lnTo>
                                <a:lnTo>
                                  <a:pt x="5" y="0"/>
                                </a:lnTo>
                                <a:lnTo>
                                  <a:pt x="5" y="0"/>
                                </a:lnTo>
                                <a:lnTo>
                                  <a:pt x="5" y="0"/>
                                </a:lnTo>
                                <a:lnTo>
                                  <a:pt x="5" y="0"/>
                                </a:lnTo>
                                <a:lnTo>
                                  <a:pt x="6" y="0"/>
                                </a:lnTo>
                                <a:lnTo>
                                  <a:pt x="6" y="0"/>
                                </a:lnTo>
                                <a:lnTo>
                                  <a:pt x="6" y="0"/>
                                </a:lnTo>
                                <a:lnTo>
                                  <a:pt x="6" y="0"/>
                                </a:lnTo>
                                <a:lnTo>
                                  <a:pt x="6" y="0"/>
                                </a:lnTo>
                                <a:lnTo>
                                  <a:pt x="6" y="0"/>
                                </a:lnTo>
                                <a:lnTo>
                                  <a:pt x="6" y="0"/>
                                </a:lnTo>
                                <a:lnTo>
                                  <a:pt x="6" y="0"/>
                                </a:lnTo>
                                <a:lnTo>
                                  <a:pt x="6" y="0"/>
                                </a:lnTo>
                                <a:lnTo>
                                  <a:pt x="7"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10" y="0"/>
                                </a:lnTo>
                                <a:lnTo>
                                  <a:pt x="10" y="0"/>
                                </a:lnTo>
                                <a:lnTo>
                                  <a:pt x="10" y="1"/>
                                </a:lnTo>
                                <a:lnTo>
                                  <a:pt x="10" y="1"/>
                                </a:lnTo>
                                <a:lnTo>
                                  <a:pt x="10" y="1"/>
                                </a:lnTo>
                                <a:lnTo>
                                  <a:pt x="10" y="1"/>
                                </a:lnTo>
                                <a:lnTo>
                                  <a:pt x="10" y="1"/>
                                </a:lnTo>
                                <a:lnTo>
                                  <a:pt x="11" y="1"/>
                                </a:lnTo>
                                <a:lnTo>
                                  <a:pt x="11" y="1"/>
                                </a:lnTo>
                                <a:lnTo>
                                  <a:pt x="11" y="1"/>
                                </a:lnTo>
                                <a:lnTo>
                                  <a:pt x="11" y="1"/>
                                </a:lnTo>
                                <a:lnTo>
                                  <a:pt x="11" y="1"/>
                                </a:lnTo>
                                <a:lnTo>
                                  <a:pt x="11" y="2"/>
                                </a:lnTo>
                                <a:lnTo>
                                  <a:pt x="12" y="2"/>
                                </a:lnTo>
                                <a:lnTo>
                                  <a:pt x="12" y="2"/>
                                </a:lnTo>
                                <a:lnTo>
                                  <a:pt x="12" y="2"/>
                                </a:lnTo>
                                <a:lnTo>
                                  <a:pt x="12" y="2"/>
                                </a:lnTo>
                                <a:lnTo>
                                  <a:pt x="12" y="2"/>
                                </a:lnTo>
                                <a:lnTo>
                                  <a:pt x="12" y="2"/>
                                </a:lnTo>
                                <a:lnTo>
                                  <a:pt x="13" y="3"/>
                                </a:lnTo>
                                <a:lnTo>
                                  <a:pt x="13" y="3"/>
                                </a:lnTo>
                                <a:lnTo>
                                  <a:pt x="13" y="3"/>
                                </a:lnTo>
                                <a:lnTo>
                                  <a:pt x="13" y="3"/>
                                </a:lnTo>
                                <a:lnTo>
                                  <a:pt x="13"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10" name="Freeform 4010"/>
                        <wps:cNvSpPr>
                          <a:spLocks/>
                        </wps:cNvSpPr>
                        <wps:spPr bwMode="auto">
                          <a:xfrm>
                            <a:off x="403" y="395"/>
                            <a:ext cx="21" cy="6"/>
                          </a:xfrm>
                          <a:custGeom>
                            <a:avLst/>
                            <a:gdLst>
                              <a:gd name="T0" fmla="*/ 21 w 21"/>
                              <a:gd name="T1" fmla="*/ 6 h 6"/>
                              <a:gd name="T2" fmla="*/ 3 w 21"/>
                              <a:gd name="T3" fmla="*/ 6 h 6"/>
                              <a:gd name="T4" fmla="*/ 2 w 21"/>
                              <a:gd name="T5" fmla="*/ 6 h 6"/>
                              <a:gd name="T6" fmla="*/ 2 w 21"/>
                              <a:gd name="T7" fmla="*/ 6 h 6"/>
                              <a:gd name="T8" fmla="*/ 2 w 21"/>
                              <a:gd name="T9" fmla="*/ 6 h 6"/>
                              <a:gd name="T10" fmla="*/ 1 w 21"/>
                              <a:gd name="T11" fmla="*/ 6 h 6"/>
                              <a:gd name="T12" fmla="*/ 1 w 21"/>
                              <a:gd name="T13" fmla="*/ 5 h 6"/>
                              <a:gd name="T14" fmla="*/ 1 w 21"/>
                              <a:gd name="T15" fmla="*/ 5 h 6"/>
                              <a:gd name="T16" fmla="*/ 1 w 21"/>
                              <a:gd name="T17" fmla="*/ 5 h 6"/>
                              <a:gd name="T18" fmla="*/ 1 w 21"/>
                              <a:gd name="T19" fmla="*/ 5 h 6"/>
                              <a:gd name="T20" fmla="*/ 1 w 21"/>
                              <a:gd name="T21" fmla="*/ 5 h 6"/>
                              <a:gd name="T22" fmla="*/ 1 w 21"/>
                              <a:gd name="T23" fmla="*/ 5 h 6"/>
                              <a:gd name="T24" fmla="*/ 1 w 21"/>
                              <a:gd name="T25" fmla="*/ 4 h 6"/>
                              <a:gd name="T26" fmla="*/ 1 w 21"/>
                              <a:gd name="T27" fmla="*/ 4 h 6"/>
                              <a:gd name="T28" fmla="*/ 0 w 21"/>
                              <a:gd name="T29" fmla="*/ 4 h 6"/>
                              <a:gd name="T30" fmla="*/ 0 w 21"/>
                              <a:gd name="T31" fmla="*/ 4 h 6"/>
                              <a:gd name="T32" fmla="*/ 0 w 21"/>
                              <a:gd name="T33" fmla="*/ 4 h 6"/>
                              <a:gd name="T34" fmla="*/ 0 w 21"/>
                              <a:gd name="T35" fmla="*/ 4 h 6"/>
                              <a:gd name="T36" fmla="*/ 0 w 21"/>
                              <a:gd name="T37" fmla="*/ 4 h 6"/>
                              <a:gd name="T38" fmla="*/ 0 w 21"/>
                              <a:gd name="T39" fmla="*/ 3 h 6"/>
                              <a:gd name="T40" fmla="*/ 0 w 21"/>
                              <a:gd name="T41" fmla="*/ 3 h 6"/>
                              <a:gd name="T42" fmla="*/ 0 w 21"/>
                              <a:gd name="T43" fmla="*/ 3 h 6"/>
                              <a:gd name="T44" fmla="*/ 0 w 21"/>
                              <a:gd name="T45" fmla="*/ 3 h 6"/>
                              <a:gd name="T46" fmla="*/ 0 w 21"/>
                              <a:gd name="T47" fmla="*/ 3 h 6"/>
                              <a:gd name="T48" fmla="*/ 0 w 21"/>
                              <a:gd name="T49" fmla="*/ 3 h 6"/>
                              <a:gd name="T50" fmla="*/ 0 w 21"/>
                              <a:gd name="T51" fmla="*/ 3 h 6"/>
                              <a:gd name="T52" fmla="*/ 0 w 21"/>
                              <a:gd name="T53" fmla="*/ 2 h 6"/>
                              <a:gd name="T54" fmla="*/ 1 w 21"/>
                              <a:gd name="T55" fmla="*/ 2 h 6"/>
                              <a:gd name="T56" fmla="*/ 1 w 21"/>
                              <a:gd name="T57" fmla="*/ 2 h 6"/>
                              <a:gd name="T58" fmla="*/ 1 w 21"/>
                              <a:gd name="T59" fmla="*/ 2 h 6"/>
                              <a:gd name="T60" fmla="*/ 1 w 21"/>
                              <a:gd name="T61" fmla="*/ 2 h 6"/>
                              <a:gd name="T62" fmla="*/ 1 w 21"/>
                              <a:gd name="T63" fmla="*/ 2 h 6"/>
                              <a:gd name="T64" fmla="*/ 1 w 21"/>
                              <a:gd name="T65" fmla="*/ 2 h 6"/>
                              <a:gd name="T66" fmla="*/ 1 w 21"/>
                              <a:gd name="T67" fmla="*/ 1 h 6"/>
                              <a:gd name="T68" fmla="*/ 1 w 21"/>
                              <a:gd name="T69" fmla="*/ 1 h 6"/>
                              <a:gd name="T70" fmla="*/ 1 w 21"/>
                              <a:gd name="T71" fmla="*/ 1 h 6"/>
                              <a:gd name="T72" fmla="*/ 2 w 21"/>
                              <a:gd name="T73" fmla="*/ 1 h 6"/>
                              <a:gd name="T74" fmla="*/ 2 w 21"/>
                              <a:gd name="T75" fmla="*/ 1 h 6"/>
                              <a:gd name="T76" fmla="*/ 2 w 21"/>
                              <a:gd name="T77" fmla="*/ 1 h 6"/>
                              <a:gd name="T78" fmla="*/ 2 w 21"/>
                              <a:gd name="T79" fmla="*/ 1 h 6"/>
                              <a:gd name="T80" fmla="*/ 3 w 21"/>
                              <a:gd name="T81" fmla="*/ 0 h 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 h="6">
                                <a:moveTo>
                                  <a:pt x="21" y="0"/>
                                </a:moveTo>
                                <a:lnTo>
                                  <a:pt x="21" y="6"/>
                                </a:lnTo>
                                <a:lnTo>
                                  <a:pt x="3" y="6"/>
                                </a:lnTo>
                                <a:lnTo>
                                  <a:pt x="3" y="6"/>
                                </a:lnTo>
                                <a:lnTo>
                                  <a:pt x="2" y="6"/>
                                </a:lnTo>
                                <a:lnTo>
                                  <a:pt x="2" y="6"/>
                                </a:lnTo>
                                <a:lnTo>
                                  <a:pt x="2" y="6"/>
                                </a:lnTo>
                                <a:lnTo>
                                  <a:pt x="2" y="6"/>
                                </a:lnTo>
                                <a:lnTo>
                                  <a:pt x="2" y="6"/>
                                </a:lnTo>
                                <a:lnTo>
                                  <a:pt x="2" y="6"/>
                                </a:lnTo>
                                <a:lnTo>
                                  <a:pt x="2" y="6"/>
                                </a:lnTo>
                                <a:lnTo>
                                  <a:pt x="1" y="6"/>
                                </a:lnTo>
                                <a:lnTo>
                                  <a:pt x="1" y="5"/>
                                </a:lnTo>
                                <a:lnTo>
                                  <a:pt x="1" y="5"/>
                                </a:lnTo>
                                <a:lnTo>
                                  <a:pt x="1" y="5"/>
                                </a:lnTo>
                                <a:lnTo>
                                  <a:pt x="1" y="5"/>
                                </a:lnTo>
                                <a:lnTo>
                                  <a:pt x="1" y="5"/>
                                </a:lnTo>
                                <a:lnTo>
                                  <a:pt x="1" y="5"/>
                                </a:lnTo>
                                <a:lnTo>
                                  <a:pt x="1" y="5"/>
                                </a:lnTo>
                                <a:lnTo>
                                  <a:pt x="1" y="5"/>
                                </a:lnTo>
                                <a:lnTo>
                                  <a:pt x="1" y="5"/>
                                </a:lnTo>
                                <a:lnTo>
                                  <a:pt x="1" y="5"/>
                                </a:lnTo>
                                <a:lnTo>
                                  <a:pt x="1" y="5"/>
                                </a:lnTo>
                                <a:lnTo>
                                  <a:pt x="1" y="5"/>
                                </a:lnTo>
                                <a:lnTo>
                                  <a:pt x="1" y="5"/>
                                </a:lnTo>
                                <a:lnTo>
                                  <a:pt x="1" y="4"/>
                                </a:lnTo>
                                <a:lnTo>
                                  <a:pt x="1" y="4"/>
                                </a:lnTo>
                                <a:lnTo>
                                  <a:pt x="1" y="4"/>
                                </a:lnTo>
                                <a:lnTo>
                                  <a:pt x="1"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3" y="0"/>
                                </a:lnTo>
                                <a:lnTo>
                                  <a:pt x="3" y="0"/>
                                </a:lnTo>
                                <a:lnTo>
                                  <a:pt x="21"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11" name="Freeform 4011"/>
                        <wps:cNvSpPr>
                          <a:spLocks/>
                        </wps:cNvSpPr>
                        <wps:spPr bwMode="auto">
                          <a:xfrm>
                            <a:off x="403" y="395"/>
                            <a:ext cx="21" cy="6"/>
                          </a:xfrm>
                          <a:custGeom>
                            <a:avLst/>
                            <a:gdLst>
                              <a:gd name="T0" fmla="*/ 21 w 21"/>
                              <a:gd name="T1" fmla="*/ 6 h 6"/>
                              <a:gd name="T2" fmla="*/ 3 w 21"/>
                              <a:gd name="T3" fmla="*/ 6 h 6"/>
                              <a:gd name="T4" fmla="*/ 2 w 21"/>
                              <a:gd name="T5" fmla="*/ 6 h 6"/>
                              <a:gd name="T6" fmla="*/ 2 w 21"/>
                              <a:gd name="T7" fmla="*/ 6 h 6"/>
                              <a:gd name="T8" fmla="*/ 2 w 21"/>
                              <a:gd name="T9" fmla="*/ 6 h 6"/>
                              <a:gd name="T10" fmla="*/ 1 w 21"/>
                              <a:gd name="T11" fmla="*/ 6 h 6"/>
                              <a:gd name="T12" fmla="*/ 1 w 21"/>
                              <a:gd name="T13" fmla="*/ 5 h 6"/>
                              <a:gd name="T14" fmla="*/ 1 w 21"/>
                              <a:gd name="T15" fmla="*/ 5 h 6"/>
                              <a:gd name="T16" fmla="*/ 1 w 21"/>
                              <a:gd name="T17" fmla="*/ 5 h 6"/>
                              <a:gd name="T18" fmla="*/ 1 w 21"/>
                              <a:gd name="T19" fmla="*/ 5 h 6"/>
                              <a:gd name="T20" fmla="*/ 1 w 21"/>
                              <a:gd name="T21" fmla="*/ 5 h 6"/>
                              <a:gd name="T22" fmla="*/ 1 w 21"/>
                              <a:gd name="T23" fmla="*/ 5 h 6"/>
                              <a:gd name="T24" fmla="*/ 1 w 21"/>
                              <a:gd name="T25" fmla="*/ 4 h 6"/>
                              <a:gd name="T26" fmla="*/ 1 w 21"/>
                              <a:gd name="T27" fmla="*/ 4 h 6"/>
                              <a:gd name="T28" fmla="*/ 0 w 21"/>
                              <a:gd name="T29" fmla="*/ 4 h 6"/>
                              <a:gd name="T30" fmla="*/ 0 w 21"/>
                              <a:gd name="T31" fmla="*/ 4 h 6"/>
                              <a:gd name="T32" fmla="*/ 0 w 21"/>
                              <a:gd name="T33" fmla="*/ 4 h 6"/>
                              <a:gd name="T34" fmla="*/ 0 w 21"/>
                              <a:gd name="T35" fmla="*/ 4 h 6"/>
                              <a:gd name="T36" fmla="*/ 0 w 21"/>
                              <a:gd name="T37" fmla="*/ 4 h 6"/>
                              <a:gd name="T38" fmla="*/ 0 w 21"/>
                              <a:gd name="T39" fmla="*/ 3 h 6"/>
                              <a:gd name="T40" fmla="*/ 0 w 21"/>
                              <a:gd name="T41" fmla="*/ 3 h 6"/>
                              <a:gd name="T42" fmla="*/ 0 w 21"/>
                              <a:gd name="T43" fmla="*/ 3 h 6"/>
                              <a:gd name="T44" fmla="*/ 0 w 21"/>
                              <a:gd name="T45" fmla="*/ 3 h 6"/>
                              <a:gd name="T46" fmla="*/ 0 w 21"/>
                              <a:gd name="T47" fmla="*/ 3 h 6"/>
                              <a:gd name="T48" fmla="*/ 0 w 21"/>
                              <a:gd name="T49" fmla="*/ 3 h 6"/>
                              <a:gd name="T50" fmla="*/ 0 w 21"/>
                              <a:gd name="T51" fmla="*/ 3 h 6"/>
                              <a:gd name="T52" fmla="*/ 0 w 21"/>
                              <a:gd name="T53" fmla="*/ 2 h 6"/>
                              <a:gd name="T54" fmla="*/ 1 w 21"/>
                              <a:gd name="T55" fmla="*/ 2 h 6"/>
                              <a:gd name="T56" fmla="*/ 1 w 21"/>
                              <a:gd name="T57" fmla="*/ 2 h 6"/>
                              <a:gd name="T58" fmla="*/ 1 w 21"/>
                              <a:gd name="T59" fmla="*/ 2 h 6"/>
                              <a:gd name="T60" fmla="*/ 1 w 21"/>
                              <a:gd name="T61" fmla="*/ 2 h 6"/>
                              <a:gd name="T62" fmla="*/ 1 w 21"/>
                              <a:gd name="T63" fmla="*/ 2 h 6"/>
                              <a:gd name="T64" fmla="*/ 1 w 21"/>
                              <a:gd name="T65" fmla="*/ 2 h 6"/>
                              <a:gd name="T66" fmla="*/ 1 w 21"/>
                              <a:gd name="T67" fmla="*/ 1 h 6"/>
                              <a:gd name="T68" fmla="*/ 1 w 21"/>
                              <a:gd name="T69" fmla="*/ 1 h 6"/>
                              <a:gd name="T70" fmla="*/ 1 w 21"/>
                              <a:gd name="T71" fmla="*/ 1 h 6"/>
                              <a:gd name="T72" fmla="*/ 2 w 21"/>
                              <a:gd name="T73" fmla="*/ 1 h 6"/>
                              <a:gd name="T74" fmla="*/ 2 w 21"/>
                              <a:gd name="T75" fmla="*/ 1 h 6"/>
                              <a:gd name="T76" fmla="*/ 2 w 21"/>
                              <a:gd name="T77" fmla="*/ 1 h 6"/>
                              <a:gd name="T78" fmla="*/ 2 w 21"/>
                              <a:gd name="T79" fmla="*/ 1 h 6"/>
                              <a:gd name="T80" fmla="*/ 3 w 21"/>
                              <a:gd name="T81" fmla="*/ 0 h 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 h="6">
                                <a:moveTo>
                                  <a:pt x="21" y="0"/>
                                </a:moveTo>
                                <a:lnTo>
                                  <a:pt x="21" y="6"/>
                                </a:lnTo>
                                <a:lnTo>
                                  <a:pt x="3" y="6"/>
                                </a:lnTo>
                                <a:lnTo>
                                  <a:pt x="3" y="6"/>
                                </a:lnTo>
                                <a:lnTo>
                                  <a:pt x="2" y="6"/>
                                </a:lnTo>
                                <a:lnTo>
                                  <a:pt x="2" y="6"/>
                                </a:lnTo>
                                <a:lnTo>
                                  <a:pt x="2" y="6"/>
                                </a:lnTo>
                                <a:lnTo>
                                  <a:pt x="2" y="6"/>
                                </a:lnTo>
                                <a:lnTo>
                                  <a:pt x="2" y="6"/>
                                </a:lnTo>
                                <a:lnTo>
                                  <a:pt x="2" y="6"/>
                                </a:lnTo>
                                <a:lnTo>
                                  <a:pt x="2" y="6"/>
                                </a:lnTo>
                                <a:lnTo>
                                  <a:pt x="1" y="6"/>
                                </a:lnTo>
                                <a:lnTo>
                                  <a:pt x="1" y="5"/>
                                </a:lnTo>
                                <a:lnTo>
                                  <a:pt x="1" y="5"/>
                                </a:lnTo>
                                <a:lnTo>
                                  <a:pt x="1" y="5"/>
                                </a:lnTo>
                                <a:lnTo>
                                  <a:pt x="1" y="5"/>
                                </a:lnTo>
                                <a:lnTo>
                                  <a:pt x="1" y="5"/>
                                </a:lnTo>
                                <a:lnTo>
                                  <a:pt x="1" y="5"/>
                                </a:lnTo>
                                <a:lnTo>
                                  <a:pt x="1" y="5"/>
                                </a:lnTo>
                                <a:lnTo>
                                  <a:pt x="1" y="5"/>
                                </a:lnTo>
                                <a:lnTo>
                                  <a:pt x="1" y="5"/>
                                </a:lnTo>
                                <a:lnTo>
                                  <a:pt x="1" y="5"/>
                                </a:lnTo>
                                <a:lnTo>
                                  <a:pt x="1" y="5"/>
                                </a:lnTo>
                                <a:lnTo>
                                  <a:pt x="1" y="5"/>
                                </a:lnTo>
                                <a:lnTo>
                                  <a:pt x="1" y="5"/>
                                </a:lnTo>
                                <a:lnTo>
                                  <a:pt x="1" y="4"/>
                                </a:lnTo>
                                <a:lnTo>
                                  <a:pt x="1" y="4"/>
                                </a:lnTo>
                                <a:lnTo>
                                  <a:pt x="1" y="4"/>
                                </a:lnTo>
                                <a:lnTo>
                                  <a:pt x="1"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3" y="0"/>
                                </a:lnTo>
                                <a:lnTo>
                                  <a:pt x="3" y="0"/>
                                </a:lnTo>
                                <a:lnTo>
                                  <a:pt x="2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12" name="Freeform 4012"/>
                        <wps:cNvSpPr>
                          <a:spLocks/>
                        </wps:cNvSpPr>
                        <wps:spPr bwMode="auto">
                          <a:xfrm>
                            <a:off x="403" y="354"/>
                            <a:ext cx="21" cy="5"/>
                          </a:xfrm>
                          <a:custGeom>
                            <a:avLst/>
                            <a:gdLst>
                              <a:gd name="T0" fmla="*/ 21 w 21"/>
                              <a:gd name="T1" fmla="*/ 5 h 5"/>
                              <a:gd name="T2" fmla="*/ 3 w 21"/>
                              <a:gd name="T3" fmla="*/ 5 h 5"/>
                              <a:gd name="T4" fmla="*/ 2 w 21"/>
                              <a:gd name="T5" fmla="*/ 5 h 5"/>
                              <a:gd name="T6" fmla="*/ 2 w 21"/>
                              <a:gd name="T7" fmla="*/ 5 h 5"/>
                              <a:gd name="T8" fmla="*/ 2 w 21"/>
                              <a:gd name="T9" fmla="*/ 5 h 5"/>
                              <a:gd name="T10" fmla="*/ 1 w 21"/>
                              <a:gd name="T11" fmla="*/ 5 h 5"/>
                              <a:gd name="T12" fmla="*/ 1 w 21"/>
                              <a:gd name="T13" fmla="*/ 5 h 5"/>
                              <a:gd name="T14" fmla="*/ 1 w 21"/>
                              <a:gd name="T15" fmla="*/ 4 h 5"/>
                              <a:gd name="T16" fmla="*/ 1 w 21"/>
                              <a:gd name="T17" fmla="*/ 4 h 5"/>
                              <a:gd name="T18" fmla="*/ 1 w 21"/>
                              <a:gd name="T19" fmla="*/ 4 h 5"/>
                              <a:gd name="T20" fmla="*/ 1 w 21"/>
                              <a:gd name="T21" fmla="*/ 4 h 5"/>
                              <a:gd name="T22" fmla="*/ 1 w 21"/>
                              <a:gd name="T23" fmla="*/ 4 h 5"/>
                              <a:gd name="T24" fmla="*/ 1 w 21"/>
                              <a:gd name="T25" fmla="*/ 4 h 5"/>
                              <a:gd name="T26" fmla="*/ 1 w 21"/>
                              <a:gd name="T27" fmla="*/ 4 h 5"/>
                              <a:gd name="T28" fmla="*/ 0 w 21"/>
                              <a:gd name="T29" fmla="*/ 3 h 5"/>
                              <a:gd name="T30" fmla="*/ 0 w 21"/>
                              <a:gd name="T31" fmla="*/ 3 h 5"/>
                              <a:gd name="T32" fmla="*/ 0 w 21"/>
                              <a:gd name="T33" fmla="*/ 3 h 5"/>
                              <a:gd name="T34" fmla="*/ 0 w 21"/>
                              <a:gd name="T35" fmla="*/ 3 h 5"/>
                              <a:gd name="T36" fmla="*/ 0 w 21"/>
                              <a:gd name="T37" fmla="*/ 3 h 5"/>
                              <a:gd name="T38" fmla="*/ 0 w 21"/>
                              <a:gd name="T39" fmla="*/ 3 h 5"/>
                              <a:gd name="T40" fmla="*/ 0 w 21"/>
                              <a:gd name="T41" fmla="*/ 2 h 5"/>
                              <a:gd name="T42" fmla="*/ 0 w 21"/>
                              <a:gd name="T43" fmla="*/ 2 h 5"/>
                              <a:gd name="T44" fmla="*/ 0 w 21"/>
                              <a:gd name="T45" fmla="*/ 2 h 5"/>
                              <a:gd name="T46" fmla="*/ 0 w 21"/>
                              <a:gd name="T47" fmla="*/ 2 h 5"/>
                              <a:gd name="T48" fmla="*/ 0 w 21"/>
                              <a:gd name="T49" fmla="*/ 2 h 5"/>
                              <a:gd name="T50" fmla="*/ 0 w 21"/>
                              <a:gd name="T51" fmla="*/ 2 h 5"/>
                              <a:gd name="T52" fmla="*/ 0 w 21"/>
                              <a:gd name="T53" fmla="*/ 2 h 5"/>
                              <a:gd name="T54" fmla="*/ 1 w 21"/>
                              <a:gd name="T55" fmla="*/ 1 h 5"/>
                              <a:gd name="T56" fmla="*/ 1 w 21"/>
                              <a:gd name="T57" fmla="*/ 1 h 5"/>
                              <a:gd name="T58" fmla="*/ 1 w 21"/>
                              <a:gd name="T59" fmla="*/ 1 h 5"/>
                              <a:gd name="T60" fmla="*/ 1 w 21"/>
                              <a:gd name="T61" fmla="*/ 1 h 5"/>
                              <a:gd name="T62" fmla="*/ 1 w 21"/>
                              <a:gd name="T63" fmla="*/ 1 h 5"/>
                              <a:gd name="T64" fmla="*/ 1 w 21"/>
                              <a:gd name="T65" fmla="*/ 1 h 5"/>
                              <a:gd name="T66" fmla="*/ 1 w 21"/>
                              <a:gd name="T67" fmla="*/ 1 h 5"/>
                              <a:gd name="T68" fmla="*/ 1 w 21"/>
                              <a:gd name="T69" fmla="*/ 0 h 5"/>
                              <a:gd name="T70" fmla="*/ 1 w 21"/>
                              <a:gd name="T71" fmla="*/ 0 h 5"/>
                              <a:gd name="T72" fmla="*/ 2 w 21"/>
                              <a:gd name="T73" fmla="*/ 0 h 5"/>
                              <a:gd name="T74" fmla="*/ 2 w 21"/>
                              <a:gd name="T75" fmla="*/ 0 h 5"/>
                              <a:gd name="T76" fmla="*/ 2 w 21"/>
                              <a:gd name="T77" fmla="*/ 0 h 5"/>
                              <a:gd name="T78" fmla="*/ 2 w 21"/>
                              <a:gd name="T79" fmla="*/ 0 h 5"/>
                              <a:gd name="T80" fmla="*/ 3 w 21"/>
                              <a:gd name="T81" fmla="*/ 0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 h="5">
                                <a:moveTo>
                                  <a:pt x="21" y="0"/>
                                </a:moveTo>
                                <a:lnTo>
                                  <a:pt x="21" y="5"/>
                                </a:lnTo>
                                <a:lnTo>
                                  <a:pt x="3" y="5"/>
                                </a:lnTo>
                                <a:lnTo>
                                  <a:pt x="3" y="5"/>
                                </a:lnTo>
                                <a:lnTo>
                                  <a:pt x="2" y="5"/>
                                </a:lnTo>
                                <a:lnTo>
                                  <a:pt x="2" y="5"/>
                                </a:lnTo>
                                <a:lnTo>
                                  <a:pt x="2" y="5"/>
                                </a:lnTo>
                                <a:lnTo>
                                  <a:pt x="2" y="5"/>
                                </a:lnTo>
                                <a:lnTo>
                                  <a:pt x="2" y="5"/>
                                </a:lnTo>
                                <a:lnTo>
                                  <a:pt x="2" y="5"/>
                                </a:lnTo>
                                <a:lnTo>
                                  <a:pt x="2" y="5"/>
                                </a:lnTo>
                                <a:lnTo>
                                  <a:pt x="1" y="5"/>
                                </a:lnTo>
                                <a:lnTo>
                                  <a:pt x="1" y="5"/>
                                </a:lnTo>
                                <a:lnTo>
                                  <a:pt x="1" y="5"/>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2" y="0"/>
                                </a:lnTo>
                                <a:lnTo>
                                  <a:pt x="2" y="0"/>
                                </a:lnTo>
                                <a:lnTo>
                                  <a:pt x="2" y="0"/>
                                </a:lnTo>
                                <a:lnTo>
                                  <a:pt x="2" y="0"/>
                                </a:lnTo>
                                <a:lnTo>
                                  <a:pt x="2" y="0"/>
                                </a:lnTo>
                                <a:lnTo>
                                  <a:pt x="2" y="0"/>
                                </a:lnTo>
                                <a:lnTo>
                                  <a:pt x="2" y="0"/>
                                </a:lnTo>
                                <a:lnTo>
                                  <a:pt x="3" y="0"/>
                                </a:lnTo>
                                <a:lnTo>
                                  <a:pt x="3" y="0"/>
                                </a:lnTo>
                                <a:lnTo>
                                  <a:pt x="21"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13" name="Freeform 4013"/>
                        <wps:cNvSpPr>
                          <a:spLocks/>
                        </wps:cNvSpPr>
                        <wps:spPr bwMode="auto">
                          <a:xfrm>
                            <a:off x="403" y="354"/>
                            <a:ext cx="21" cy="5"/>
                          </a:xfrm>
                          <a:custGeom>
                            <a:avLst/>
                            <a:gdLst>
                              <a:gd name="T0" fmla="*/ 21 w 21"/>
                              <a:gd name="T1" fmla="*/ 5 h 5"/>
                              <a:gd name="T2" fmla="*/ 3 w 21"/>
                              <a:gd name="T3" fmla="*/ 5 h 5"/>
                              <a:gd name="T4" fmla="*/ 2 w 21"/>
                              <a:gd name="T5" fmla="*/ 5 h 5"/>
                              <a:gd name="T6" fmla="*/ 2 w 21"/>
                              <a:gd name="T7" fmla="*/ 5 h 5"/>
                              <a:gd name="T8" fmla="*/ 2 w 21"/>
                              <a:gd name="T9" fmla="*/ 5 h 5"/>
                              <a:gd name="T10" fmla="*/ 1 w 21"/>
                              <a:gd name="T11" fmla="*/ 5 h 5"/>
                              <a:gd name="T12" fmla="*/ 1 w 21"/>
                              <a:gd name="T13" fmla="*/ 5 h 5"/>
                              <a:gd name="T14" fmla="*/ 1 w 21"/>
                              <a:gd name="T15" fmla="*/ 4 h 5"/>
                              <a:gd name="T16" fmla="*/ 1 w 21"/>
                              <a:gd name="T17" fmla="*/ 4 h 5"/>
                              <a:gd name="T18" fmla="*/ 1 w 21"/>
                              <a:gd name="T19" fmla="*/ 4 h 5"/>
                              <a:gd name="T20" fmla="*/ 1 w 21"/>
                              <a:gd name="T21" fmla="*/ 4 h 5"/>
                              <a:gd name="T22" fmla="*/ 1 w 21"/>
                              <a:gd name="T23" fmla="*/ 4 h 5"/>
                              <a:gd name="T24" fmla="*/ 1 w 21"/>
                              <a:gd name="T25" fmla="*/ 4 h 5"/>
                              <a:gd name="T26" fmla="*/ 1 w 21"/>
                              <a:gd name="T27" fmla="*/ 4 h 5"/>
                              <a:gd name="T28" fmla="*/ 0 w 21"/>
                              <a:gd name="T29" fmla="*/ 3 h 5"/>
                              <a:gd name="T30" fmla="*/ 0 w 21"/>
                              <a:gd name="T31" fmla="*/ 3 h 5"/>
                              <a:gd name="T32" fmla="*/ 0 w 21"/>
                              <a:gd name="T33" fmla="*/ 3 h 5"/>
                              <a:gd name="T34" fmla="*/ 0 w 21"/>
                              <a:gd name="T35" fmla="*/ 3 h 5"/>
                              <a:gd name="T36" fmla="*/ 0 w 21"/>
                              <a:gd name="T37" fmla="*/ 3 h 5"/>
                              <a:gd name="T38" fmla="*/ 0 w 21"/>
                              <a:gd name="T39" fmla="*/ 3 h 5"/>
                              <a:gd name="T40" fmla="*/ 0 w 21"/>
                              <a:gd name="T41" fmla="*/ 2 h 5"/>
                              <a:gd name="T42" fmla="*/ 0 w 21"/>
                              <a:gd name="T43" fmla="*/ 2 h 5"/>
                              <a:gd name="T44" fmla="*/ 0 w 21"/>
                              <a:gd name="T45" fmla="*/ 2 h 5"/>
                              <a:gd name="T46" fmla="*/ 0 w 21"/>
                              <a:gd name="T47" fmla="*/ 2 h 5"/>
                              <a:gd name="T48" fmla="*/ 0 w 21"/>
                              <a:gd name="T49" fmla="*/ 2 h 5"/>
                              <a:gd name="T50" fmla="*/ 0 w 21"/>
                              <a:gd name="T51" fmla="*/ 2 h 5"/>
                              <a:gd name="T52" fmla="*/ 0 w 21"/>
                              <a:gd name="T53" fmla="*/ 2 h 5"/>
                              <a:gd name="T54" fmla="*/ 1 w 21"/>
                              <a:gd name="T55" fmla="*/ 1 h 5"/>
                              <a:gd name="T56" fmla="*/ 1 w 21"/>
                              <a:gd name="T57" fmla="*/ 1 h 5"/>
                              <a:gd name="T58" fmla="*/ 1 w 21"/>
                              <a:gd name="T59" fmla="*/ 1 h 5"/>
                              <a:gd name="T60" fmla="*/ 1 w 21"/>
                              <a:gd name="T61" fmla="*/ 1 h 5"/>
                              <a:gd name="T62" fmla="*/ 1 w 21"/>
                              <a:gd name="T63" fmla="*/ 1 h 5"/>
                              <a:gd name="T64" fmla="*/ 1 w 21"/>
                              <a:gd name="T65" fmla="*/ 1 h 5"/>
                              <a:gd name="T66" fmla="*/ 1 w 21"/>
                              <a:gd name="T67" fmla="*/ 1 h 5"/>
                              <a:gd name="T68" fmla="*/ 1 w 21"/>
                              <a:gd name="T69" fmla="*/ 0 h 5"/>
                              <a:gd name="T70" fmla="*/ 1 w 21"/>
                              <a:gd name="T71" fmla="*/ 0 h 5"/>
                              <a:gd name="T72" fmla="*/ 2 w 21"/>
                              <a:gd name="T73" fmla="*/ 0 h 5"/>
                              <a:gd name="T74" fmla="*/ 2 w 21"/>
                              <a:gd name="T75" fmla="*/ 0 h 5"/>
                              <a:gd name="T76" fmla="*/ 2 w 21"/>
                              <a:gd name="T77" fmla="*/ 0 h 5"/>
                              <a:gd name="T78" fmla="*/ 2 w 21"/>
                              <a:gd name="T79" fmla="*/ 0 h 5"/>
                              <a:gd name="T80" fmla="*/ 3 w 21"/>
                              <a:gd name="T81" fmla="*/ 0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 h="5">
                                <a:moveTo>
                                  <a:pt x="21" y="0"/>
                                </a:moveTo>
                                <a:lnTo>
                                  <a:pt x="21" y="5"/>
                                </a:lnTo>
                                <a:lnTo>
                                  <a:pt x="3" y="5"/>
                                </a:lnTo>
                                <a:lnTo>
                                  <a:pt x="3" y="5"/>
                                </a:lnTo>
                                <a:lnTo>
                                  <a:pt x="2" y="5"/>
                                </a:lnTo>
                                <a:lnTo>
                                  <a:pt x="2" y="5"/>
                                </a:lnTo>
                                <a:lnTo>
                                  <a:pt x="2" y="5"/>
                                </a:lnTo>
                                <a:lnTo>
                                  <a:pt x="2" y="5"/>
                                </a:lnTo>
                                <a:lnTo>
                                  <a:pt x="2" y="5"/>
                                </a:lnTo>
                                <a:lnTo>
                                  <a:pt x="2" y="5"/>
                                </a:lnTo>
                                <a:lnTo>
                                  <a:pt x="2" y="5"/>
                                </a:lnTo>
                                <a:lnTo>
                                  <a:pt x="1" y="5"/>
                                </a:lnTo>
                                <a:lnTo>
                                  <a:pt x="1" y="5"/>
                                </a:lnTo>
                                <a:lnTo>
                                  <a:pt x="1" y="5"/>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2" y="0"/>
                                </a:lnTo>
                                <a:lnTo>
                                  <a:pt x="2" y="0"/>
                                </a:lnTo>
                                <a:lnTo>
                                  <a:pt x="2" y="0"/>
                                </a:lnTo>
                                <a:lnTo>
                                  <a:pt x="2" y="0"/>
                                </a:lnTo>
                                <a:lnTo>
                                  <a:pt x="2" y="0"/>
                                </a:lnTo>
                                <a:lnTo>
                                  <a:pt x="2" y="0"/>
                                </a:lnTo>
                                <a:lnTo>
                                  <a:pt x="2" y="0"/>
                                </a:lnTo>
                                <a:lnTo>
                                  <a:pt x="3" y="0"/>
                                </a:lnTo>
                                <a:lnTo>
                                  <a:pt x="3" y="0"/>
                                </a:lnTo>
                                <a:lnTo>
                                  <a:pt x="2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14" name="Freeform 4014"/>
                        <wps:cNvSpPr>
                          <a:spLocks/>
                        </wps:cNvSpPr>
                        <wps:spPr bwMode="auto">
                          <a:xfrm>
                            <a:off x="430" y="354"/>
                            <a:ext cx="12" cy="47"/>
                          </a:xfrm>
                          <a:custGeom>
                            <a:avLst/>
                            <a:gdLst>
                              <a:gd name="T0" fmla="*/ 1 w 12"/>
                              <a:gd name="T1" fmla="*/ 1 h 47"/>
                              <a:gd name="T2" fmla="*/ 2 w 12"/>
                              <a:gd name="T3" fmla="*/ 2 h 47"/>
                              <a:gd name="T4" fmla="*/ 3 w 12"/>
                              <a:gd name="T5" fmla="*/ 3 h 47"/>
                              <a:gd name="T6" fmla="*/ 4 w 12"/>
                              <a:gd name="T7" fmla="*/ 3 h 47"/>
                              <a:gd name="T8" fmla="*/ 5 w 12"/>
                              <a:gd name="T9" fmla="*/ 4 h 47"/>
                              <a:gd name="T10" fmla="*/ 5 w 12"/>
                              <a:gd name="T11" fmla="*/ 6 h 47"/>
                              <a:gd name="T12" fmla="*/ 6 w 12"/>
                              <a:gd name="T13" fmla="*/ 7 h 47"/>
                              <a:gd name="T14" fmla="*/ 7 w 12"/>
                              <a:gd name="T15" fmla="*/ 8 h 47"/>
                              <a:gd name="T16" fmla="*/ 8 w 12"/>
                              <a:gd name="T17" fmla="*/ 9 h 47"/>
                              <a:gd name="T18" fmla="*/ 8 w 12"/>
                              <a:gd name="T19" fmla="*/ 11 h 47"/>
                              <a:gd name="T20" fmla="*/ 9 w 12"/>
                              <a:gd name="T21" fmla="*/ 14 h 47"/>
                              <a:gd name="T22" fmla="*/ 9 w 12"/>
                              <a:gd name="T23" fmla="*/ 16 h 47"/>
                              <a:gd name="T24" fmla="*/ 10 w 12"/>
                              <a:gd name="T25" fmla="*/ 19 h 47"/>
                              <a:gd name="T26" fmla="*/ 10 w 12"/>
                              <a:gd name="T27" fmla="*/ 22 h 47"/>
                              <a:gd name="T28" fmla="*/ 10 w 12"/>
                              <a:gd name="T29" fmla="*/ 24 h 47"/>
                              <a:gd name="T30" fmla="*/ 10 w 12"/>
                              <a:gd name="T31" fmla="*/ 26 h 47"/>
                              <a:gd name="T32" fmla="*/ 10 w 12"/>
                              <a:gd name="T33" fmla="*/ 29 h 47"/>
                              <a:gd name="T34" fmla="*/ 9 w 12"/>
                              <a:gd name="T35" fmla="*/ 31 h 47"/>
                              <a:gd name="T36" fmla="*/ 9 w 12"/>
                              <a:gd name="T37" fmla="*/ 33 h 47"/>
                              <a:gd name="T38" fmla="*/ 8 w 12"/>
                              <a:gd name="T39" fmla="*/ 35 h 47"/>
                              <a:gd name="T40" fmla="*/ 8 w 12"/>
                              <a:gd name="T41" fmla="*/ 36 h 47"/>
                              <a:gd name="T42" fmla="*/ 8 w 12"/>
                              <a:gd name="T43" fmla="*/ 38 h 47"/>
                              <a:gd name="T44" fmla="*/ 7 w 12"/>
                              <a:gd name="T45" fmla="*/ 39 h 47"/>
                              <a:gd name="T46" fmla="*/ 6 w 12"/>
                              <a:gd name="T47" fmla="*/ 40 h 47"/>
                              <a:gd name="T48" fmla="*/ 6 w 12"/>
                              <a:gd name="T49" fmla="*/ 41 h 47"/>
                              <a:gd name="T50" fmla="*/ 5 w 12"/>
                              <a:gd name="T51" fmla="*/ 43 h 47"/>
                              <a:gd name="T52" fmla="*/ 4 w 12"/>
                              <a:gd name="T53" fmla="*/ 44 h 47"/>
                              <a:gd name="T54" fmla="*/ 3 w 12"/>
                              <a:gd name="T55" fmla="*/ 45 h 47"/>
                              <a:gd name="T56" fmla="*/ 2 w 12"/>
                              <a:gd name="T57" fmla="*/ 46 h 47"/>
                              <a:gd name="T58" fmla="*/ 1 w 12"/>
                              <a:gd name="T59" fmla="*/ 47 h 47"/>
                              <a:gd name="T60" fmla="*/ 2 w 12"/>
                              <a:gd name="T61" fmla="*/ 46 h 47"/>
                              <a:gd name="T62" fmla="*/ 3 w 12"/>
                              <a:gd name="T63" fmla="*/ 46 h 47"/>
                              <a:gd name="T64" fmla="*/ 3 w 12"/>
                              <a:gd name="T65" fmla="*/ 46 h 47"/>
                              <a:gd name="T66" fmla="*/ 4 w 12"/>
                              <a:gd name="T67" fmla="*/ 45 h 47"/>
                              <a:gd name="T68" fmla="*/ 5 w 12"/>
                              <a:gd name="T69" fmla="*/ 45 h 47"/>
                              <a:gd name="T70" fmla="*/ 5 w 12"/>
                              <a:gd name="T71" fmla="*/ 44 h 47"/>
                              <a:gd name="T72" fmla="*/ 6 w 12"/>
                              <a:gd name="T73" fmla="*/ 43 h 47"/>
                              <a:gd name="T74" fmla="*/ 7 w 12"/>
                              <a:gd name="T75" fmla="*/ 43 h 47"/>
                              <a:gd name="T76" fmla="*/ 7 w 12"/>
                              <a:gd name="T77" fmla="*/ 42 h 47"/>
                              <a:gd name="T78" fmla="*/ 8 w 12"/>
                              <a:gd name="T79" fmla="*/ 41 h 47"/>
                              <a:gd name="T80" fmla="*/ 9 w 12"/>
                              <a:gd name="T81" fmla="*/ 38 h 47"/>
                              <a:gd name="T82" fmla="*/ 10 w 12"/>
                              <a:gd name="T83" fmla="*/ 34 h 47"/>
                              <a:gd name="T84" fmla="*/ 11 w 12"/>
                              <a:gd name="T85" fmla="*/ 31 h 47"/>
                              <a:gd name="T86" fmla="*/ 12 w 12"/>
                              <a:gd name="T87" fmla="*/ 28 h 47"/>
                              <a:gd name="T88" fmla="*/ 12 w 12"/>
                              <a:gd name="T89" fmla="*/ 24 h 47"/>
                              <a:gd name="T90" fmla="*/ 12 w 12"/>
                              <a:gd name="T91" fmla="*/ 21 h 47"/>
                              <a:gd name="T92" fmla="*/ 12 w 12"/>
                              <a:gd name="T93" fmla="*/ 18 h 47"/>
                              <a:gd name="T94" fmla="*/ 11 w 12"/>
                              <a:gd name="T95" fmla="*/ 15 h 47"/>
                              <a:gd name="T96" fmla="*/ 10 w 12"/>
                              <a:gd name="T97" fmla="*/ 11 h 47"/>
                              <a:gd name="T98" fmla="*/ 9 w 12"/>
                              <a:gd name="T99" fmla="*/ 8 h 47"/>
                              <a:gd name="T100" fmla="*/ 8 w 12"/>
                              <a:gd name="T101" fmla="*/ 7 h 47"/>
                              <a:gd name="T102" fmla="*/ 8 w 12"/>
                              <a:gd name="T103" fmla="*/ 6 h 47"/>
                              <a:gd name="T104" fmla="*/ 7 w 12"/>
                              <a:gd name="T105" fmla="*/ 4 h 47"/>
                              <a:gd name="T106" fmla="*/ 6 w 12"/>
                              <a:gd name="T107" fmla="*/ 3 h 47"/>
                              <a:gd name="T108" fmla="*/ 5 w 12"/>
                              <a:gd name="T109" fmla="*/ 3 h 47"/>
                              <a:gd name="T110" fmla="*/ 4 w 12"/>
                              <a:gd name="T111" fmla="*/ 2 h 47"/>
                              <a:gd name="T112" fmla="*/ 3 w 12"/>
                              <a:gd name="T113" fmla="*/ 1 h 47"/>
                              <a:gd name="T114" fmla="*/ 2 w 12"/>
                              <a:gd name="T115" fmla="*/ 1 h 47"/>
                              <a:gd name="T116" fmla="*/ 1 w 12"/>
                              <a:gd name="T117" fmla="*/ 0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2" h="47">
                                <a:moveTo>
                                  <a:pt x="0" y="0"/>
                                </a:moveTo>
                                <a:lnTo>
                                  <a:pt x="0" y="0"/>
                                </a:lnTo>
                                <a:lnTo>
                                  <a:pt x="0" y="0"/>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3"/>
                                </a:lnTo>
                                <a:lnTo>
                                  <a:pt x="3" y="3"/>
                                </a:lnTo>
                                <a:lnTo>
                                  <a:pt x="3" y="3"/>
                                </a:lnTo>
                                <a:lnTo>
                                  <a:pt x="3" y="3"/>
                                </a:lnTo>
                                <a:lnTo>
                                  <a:pt x="3" y="3"/>
                                </a:lnTo>
                                <a:lnTo>
                                  <a:pt x="3" y="3"/>
                                </a:lnTo>
                                <a:lnTo>
                                  <a:pt x="3" y="3"/>
                                </a:lnTo>
                                <a:lnTo>
                                  <a:pt x="3" y="3"/>
                                </a:lnTo>
                                <a:lnTo>
                                  <a:pt x="4" y="3"/>
                                </a:lnTo>
                                <a:lnTo>
                                  <a:pt x="4" y="3"/>
                                </a:lnTo>
                                <a:lnTo>
                                  <a:pt x="4" y="3"/>
                                </a:lnTo>
                                <a:lnTo>
                                  <a:pt x="4" y="4"/>
                                </a:lnTo>
                                <a:lnTo>
                                  <a:pt x="4" y="4"/>
                                </a:lnTo>
                                <a:lnTo>
                                  <a:pt x="4" y="4"/>
                                </a:lnTo>
                                <a:lnTo>
                                  <a:pt x="4" y="4"/>
                                </a:lnTo>
                                <a:lnTo>
                                  <a:pt x="4" y="4"/>
                                </a:lnTo>
                                <a:lnTo>
                                  <a:pt x="4" y="4"/>
                                </a:lnTo>
                                <a:lnTo>
                                  <a:pt x="4" y="4"/>
                                </a:lnTo>
                                <a:lnTo>
                                  <a:pt x="4" y="4"/>
                                </a:lnTo>
                                <a:lnTo>
                                  <a:pt x="5" y="4"/>
                                </a:lnTo>
                                <a:lnTo>
                                  <a:pt x="5" y="4"/>
                                </a:lnTo>
                                <a:lnTo>
                                  <a:pt x="5" y="5"/>
                                </a:lnTo>
                                <a:lnTo>
                                  <a:pt x="5" y="5"/>
                                </a:lnTo>
                                <a:lnTo>
                                  <a:pt x="5" y="5"/>
                                </a:lnTo>
                                <a:lnTo>
                                  <a:pt x="5" y="5"/>
                                </a:lnTo>
                                <a:lnTo>
                                  <a:pt x="5" y="5"/>
                                </a:lnTo>
                                <a:lnTo>
                                  <a:pt x="5" y="5"/>
                                </a:lnTo>
                                <a:lnTo>
                                  <a:pt x="5" y="5"/>
                                </a:lnTo>
                                <a:lnTo>
                                  <a:pt x="5" y="5"/>
                                </a:lnTo>
                                <a:lnTo>
                                  <a:pt x="5" y="5"/>
                                </a:lnTo>
                                <a:lnTo>
                                  <a:pt x="5" y="6"/>
                                </a:lnTo>
                                <a:lnTo>
                                  <a:pt x="6" y="6"/>
                                </a:lnTo>
                                <a:lnTo>
                                  <a:pt x="6" y="6"/>
                                </a:lnTo>
                                <a:lnTo>
                                  <a:pt x="6" y="6"/>
                                </a:lnTo>
                                <a:lnTo>
                                  <a:pt x="6" y="6"/>
                                </a:lnTo>
                                <a:lnTo>
                                  <a:pt x="6" y="6"/>
                                </a:lnTo>
                                <a:lnTo>
                                  <a:pt x="6" y="6"/>
                                </a:lnTo>
                                <a:lnTo>
                                  <a:pt x="6" y="6"/>
                                </a:lnTo>
                                <a:lnTo>
                                  <a:pt x="6" y="7"/>
                                </a:lnTo>
                                <a:lnTo>
                                  <a:pt x="6" y="7"/>
                                </a:lnTo>
                                <a:lnTo>
                                  <a:pt x="6" y="7"/>
                                </a:lnTo>
                                <a:lnTo>
                                  <a:pt x="6" y="7"/>
                                </a:lnTo>
                                <a:lnTo>
                                  <a:pt x="6" y="7"/>
                                </a:lnTo>
                                <a:lnTo>
                                  <a:pt x="6" y="7"/>
                                </a:lnTo>
                                <a:lnTo>
                                  <a:pt x="7" y="7"/>
                                </a:lnTo>
                                <a:lnTo>
                                  <a:pt x="7" y="7"/>
                                </a:lnTo>
                                <a:lnTo>
                                  <a:pt x="7" y="8"/>
                                </a:lnTo>
                                <a:lnTo>
                                  <a:pt x="7" y="8"/>
                                </a:lnTo>
                                <a:lnTo>
                                  <a:pt x="7" y="8"/>
                                </a:lnTo>
                                <a:lnTo>
                                  <a:pt x="7" y="8"/>
                                </a:lnTo>
                                <a:lnTo>
                                  <a:pt x="7" y="8"/>
                                </a:lnTo>
                                <a:lnTo>
                                  <a:pt x="7" y="8"/>
                                </a:lnTo>
                                <a:lnTo>
                                  <a:pt x="7" y="8"/>
                                </a:lnTo>
                                <a:lnTo>
                                  <a:pt x="7" y="8"/>
                                </a:lnTo>
                                <a:lnTo>
                                  <a:pt x="7" y="9"/>
                                </a:lnTo>
                                <a:lnTo>
                                  <a:pt x="7" y="9"/>
                                </a:lnTo>
                                <a:lnTo>
                                  <a:pt x="7" y="9"/>
                                </a:lnTo>
                                <a:lnTo>
                                  <a:pt x="7" y="9"/>
                                </a:lnTo>
                                <a:lnTo>
                                  <a:pt x="8" y="9"/>
                                </a:lnTo>
                                <a:lnTo>
                                  <a:pt x="8" y="9"/>
                                </a:lnTo>
                                <a:lnTo>
                                  <a:pt x="8" y="9"/>
                                </a:lnTo>
                                <a:lnTo>
                                  <a:pt x="8" y="9"/>
                                </a:lnTo>
                                <a:lnTo>
                                  <a:pt x="8" y="10"/>
                                </a:lnTo>
                                <a:lnTo>
                                  <a:pt x="8" y="10"/>
                                </a:lnTo>
                                <a:lnTo>
                                  <a:pt x="8" y="10"/>
                                </a:lnTo>
                                <a:lnTo>
                                  <a:pt x="8" y="10"/>
                                </a:lnTo>
                                <a:lnTo>
                                  <a:pt x="8" y="10"/>
                                </a:lnTo>
                                <a:lnTo>
                                  <a:pt x="8" y="10"/>
                                </a:lnTo>
                                <a:lnTo>
                                  <a:pt x="8" y="11"/>
                                </a:lnTo>
                                <a:lnTo>
                                  <a:pt x="8" y="11"/>
                                </a:lnTo>
                                <a:lnTo>
                                  <a:pt x="8" y="11"/>
                                </a:lnTo>
                                <a:lnTo>
                                  <a:pt x="8" y="11"/>
                                </a:lnTo>
                                <a:lnTo>
                                  <a:pt x="8" y="11"/>
                                </a:lnTo>
                                <a:lnTo>
                                  <a:pt x="8" y="11"/>
                                </a:lnTo>
                                <a:lnTo>
                                  <a:pt x="8" y="12"/>
                                </a:lnTo>
                                <a:lnTo>
                                  <a:pt x="9" y="12"/>
                                </a:lnTo>
                                <a:lnTo>
                                  <a:pt x="9" y="12"/>
                                </a:lnTo>
                                <a:lnTo>
                                  <a:pt x="9" y="13"/>
                                </a:lnTo>
                                <a:lnTo>
                                  <a:pt x="9" y="13"/>
                                </a:lnTo>
                                <a:lnTo>
                                  <a:pt x="9" y="13"/>
                                </a:lnTo>
                                <a:lnTo>
                                  <a:pt x="9" y="14"/>
                                </a:lnTo>
                                <a:lnTo>
                                  <a:pt x="9" y="14"/>
                                </a:lnTo>
                                <a:lnTo>
                                  <a:pt x="9" y="14"/>
                                </a:lnTo>
                                <a:lnTo>
                                  <a:pt x="9" y="14"/>
                                </a:lnTo>
                                <a:lnTo>
                                  <a:pt x="9" y="15"/>
                                </a:lnTo>
                                <a:lnTo>
                                  <a:pt x="9" y="15"/>
                                </a:lnTo>
                                <a:lnTo>
                                  <a:pt x="9" y="15"/>
                                </a:lnTo>
                                <a:lnTo>
                                  <a:pt x="9" y="16"/>
                                </a:lnTo>
                                <a:lnTo>
                                  <a:pt x="9" y="16"/>
                                </a:lnTo>
                                <a:lnTo>
                                  <a:pt x="9" y="16"/>
                                </a:lnTo>
                                <a:lnTo>
                                  <a:pt x="9" y="16"/>
                                </a:lnTo>
                                <a:lnTo>
                                  <a:pt x="9" y="17"/>
                                </a:lnTo>
                                <a:lnTo>
                                  <a:pt x="9" y="17"/>
                                </a:lnTo>
                                <a:lnTo>
                                  <a:pt x="9" y="17"/>
                                </a:lnTo>
                                <a:lnTo>
                                  <a:pt x="9" y="17"/>
                                </a:lnTo>
                                <a:lnTo>
                                  <a:pt x="10" y="18"/>
                                </a:lnTo>
                                <a:lnTo>
                                  <a:pt x="10" y="18"/>
                                </a:lnTo>
                                <a:lnTo>
                                  <a:pt x="10" y="18"/>
                                </a:lnTo>
                                <a:lnTo>
                                  <a:pt x="10" y="19"/>
                                </a:lnTo>
                                <a:lnTo>
                                  <a:pt x="10" y="19"/>
                                </a:lnTo>
                                <a:lnTo>
                                  <a:pt x="10" y="19"/>
                                </a:lnTo>
                                <a:lnTo>
                                  <a:pt x="10" y="19"/>
                                </a:lnTo>
                                <a:lnTo>
                                  <a:pt x="10" y="20"/>
                                </a:lnTo>
                                <a:lnTo>
                                  <a:pt x="10" y="20"/>
                                </a:lnTo>
                                <a:lnTo>
                                  <a:pt x="10" y="20"/>
                                </a:lnTo>
                                <a:lnTo>
                                  <a:pt x="10" y="20"/>
                                </a:lnTo>
                                <a:lnTo>
                                  <a:pt x="10" y="21"/>
                                </a:lnTo>
                                <a:lnTo>
                                  <a:pt x="10" y="21"/>
                                </a:lnTo>
                                <a:lnTo>
                                  <a:pt x="10" y="21"/>
                                </a:lnTo>
                                <a:lnTo>
                                  <a:pt x="10" y="21"/>
                                </a:lnTo>
                                <a:lnTo>
                                  <a:pt x="10" y="22"/>
                                </a:lnTo>
                                <a:lnTo>
                                  <a:pt x="10" y="22"/>
                                </a:lnTo>
                                <a:lnTo>
                                  <a:pt x="10" y="22"/>
                                </a:lnTo>
                                <a:lnTo>
                                  <a:pt x="10" y="22"/>
                                </a:lnTo>
                                <a:lnTo>
                                  <a:pt x="10" y="23"/>
                                </a:lnTo>
                                <a:lnTo>
                                  <a:pt x="10" y="23"/>
                                </a:lnTo>
                                <a:lnTo>
                                  <a:pt x="10" y="23"/>
                                </a:lnTo>
                                <a:lnTo>
                                  <a:pt x="10" y="23"/>
                                </a:lnTo>
                                <a:lnTo>
                                  <a:pt x="10" y="24"/>
                                </a:lnTo>
                                <a:lnTo>
                                  <a:pt x="10" y="24"/>
                                </a:lnTo>
                                <a:lnTo>
                                  <a:pt x="10" y="24"/>
                                </a:lnTo>
                                <a:lnTo>
                                  <a:pt x="10" y="24"/>
                                </a:lnTo>
                                <a:lnTo>
                                  <a:pt x="10" y="25"/>
                                </a:lnTo>
                                <a:lnTo>
                                  <a:pt x="10" y="25"/>
                                </a:lnTo>
                                <a:lnTo>
                                  <a:pt x="10" y="25"/>
                                </a:lnTo>
                                <a:lnTo>
                                  <a:pt x="10" y="25"/>
                                </a:lnTo>
                                <a:lnTo>
                                  <a:pt x="10" y="26"/>
                                </a:lnTo>
                                <a:lnTo>
                                  <a:pt x="10" y="26"/>
                                </a:lnTo>
                                <a:lnTo>
                                  <a:pt x="10" y="26"/>
                                </a:lnTo>
                                <a:lnTo>
                                  <a:pt x="10" y="26"/>
                                </a:lnTo>
                                <a:lnTo>
                                  <a:pt x="10" y="26"/>
                                </a:lnTo>
                                <a:lnTo>
                                  <a:pt x="10" y="27"/>
                                </a:lnTo>
                                <a:lnTo>
                                  <a:pt x="10" y="27"/>
                                </a:lnTo>
                                <a:lnTo>
                                  <a:pt x="10" y="27"/>
                                </a:lnTo>
                                <a:lnTo>
                                  <a:pt x="10" y="27"/>
                                </a:lnTo>
                                <a:lnTo>
                                  <a:pt x="10" y="28"/>
                                </a:lnTo>
                                <a:lnTo>
                                  <a:pt x="10" y="28"/>
                                </a:lnTo>
                                <a:lnTo>
                                  <a:pt x="10" y="28"/>
                                </a:lnTo>
                                <a:lnTo>
                                  <a:pt x="10" y="28"/>
                                </a:lnTo>
                                <a:lnTo>
                                  <a:pt x="10" y="29"/>
                                </a:lnTo>
                                <a:lnTo>
                                  <a:pt x="10" y="29"/>
                                </a:lnTo>
                                <a:lnTo>
                                  <a:pt x="10" y="29"/>
                                </a:lnTo>
                                <a:lnTo>
                                  <a:pt x="10" y="29"/>
                                </a:lnTo>
                                <a:lnTo>
                                  <a:pt x="10" y="29"/>
                                </a:lnTo>
                                <a:lnTo>
                                  <a:pt x="10" y="30"/>
                                </a:lnTo>
                                <a:lnTo>
                                  <a:pt x="10" y="30"/>
                                </a:lnTo>
                                <a:lnTo>
                                  <a:pt x="10" y="30"/>
                                </a:lnTo>
                                <a:lnTo>
                                  <a:pt x="9" y="30"/>
                                </a:lnTo>
                                <a:lnTo>
                                  <a:pt x="9" y="30"/>
                                </a:lnTo>
                                <a:lnTo>
                                  <a:pt x="9" y="31"/>
                                </a:lnTo>
                                <a:lnTo>
                                  <a:pt x="9" y="31"/>
                                </a:lnTo>
                                <a:lnTo>
                                  <a:pt x="9" y="31"/>
                                </a:lnTo>
                                <a:lnTo>
                                  <a:pt x="9" y="31"/>
                                </a:lnTo>
                                <a:lnTo>
                                  <a:pt x="9" y="31"/>
                                </a:lnTo>
                                <a:lnTo>
                                  <a:pt x="9" y="32"/>
                                </a:lnTo>
                                <a:lnTo>
                                  <a:pt x="9" y="32"/>
                                </a:lnTo>
                                <a:lnTo>
                                  <a:pt x="9" y="32"/>
                                </a:lnTo>
                                <a:lnTo>
                                  <a:pt x="9" y="32"/>
                                </a:lnTo>
                                <a:lnTo>
                                  <a:pt x="9" y="32"/>
                                </a:lnTo>
                                <a:lnTo>
                                  <a:pt x="9" y="33"/>
                                </a:lnTo>
                                <a:lnTo>
                                  <a:pt x="9" y="33"/>
                                </a:lnTo>
                                <a:lnTo>
                                  <a:pt x="9" y="33"/>
                                </a:lnTo>
                                <a:lnTo>
                                  <a:pt x="9" y="33"/>
                                </a:lnTo>
                                <a:lnTo>
                                  <a:pt x="9" y="33"/>
                                </a:lnTo>
                                <a:lnTo>
                                  <a:pt x="9" y="34"/>
                                </a:lnTo>
                                <a:lnTo>
                                  <a:pt x="9" y="34"/>
                                </a:lnTo>
                                <a:lnTo>
                                  <a:pt x="9" y="34"/>
                                </a:lnTo>
                                <a:lnTo>
                                  <a:pt x="8" y="34"/>
                                </a:lnTo>
                                <a:lnTo>
                                  <a:pt x="8" y="34"/>
                                </a:lnTo>
                                <a:lnTo>
                                  <a:pt x="8" y="34"/>
                                </a:lnTo>
                                <a:lnTo>
                                  <a:pt x="8" y="35"/>
                                </a:lnTo>
                                <a:lnTo>
                                  <a:pt x="8" y="35"/>
                                </a:lnTo>
                                <a:lnTo>
                                  <a:pt x="8" y="35"/>
                                </a:lnTo>
                                <a:lnTo>
                                  <a:pt x="8" y="35"/>
                                </a:lnTo>
                                <a:lnTo>
                                  <a:pt x="8" y="35"/>
                                </a:lnTo>
                                <a:lnTo>
                                  <a:pt x="8" y="35"/>
                                </a:lnTo>
                                <a:lnTo>
                                  <a:pt x="8" y="35"/>
                                </a:lnTo>
                                <a:lnTo>
                                  <a:pt x="8" y="36"/>
                                </a:lnTo>
                                <a:lnTo>
                                  <a:pt x="8" y="36"/>
                                </a:lnTo>
                                <a:lnTo>
                                  <a:pt x="8" y="36"/>
                                </a:lnTo>
                                <a:lnTo>
                                  <a:pt x="8" y="36"/>
                                </a:lnTo>
                                <a:lnTo>
                                  <a:pt x="8" y="36"/>
                                </a:lnTo>
                                <a:lnTo>
                                  <a:pt x="8" y="36"/>
                                </a:lnTo>
                                <a:lnTo>
                                  <a:pt x="8" y="36"/>
                                </a:lnTo>
                                <a:lnTo>
                                  <a:pt x="8" y="37"/>
                                </a:lnTo>
                                <a:lnTo>
                                  <a:pt x="8" y="37"/>
                                </a:lnTo>
                                <a:lnTo>
                                  <a:pt x="8" y="37"/>
                                </a:lnTo>
                                <a:lnTo>
                                  <a:pt x="8" y="37"/>
                                </a:lnTo>
                                <a:lnTo>
                                  <a:pt x="8" y="37"/>
                                </a:lnTo>
                                <a:lnTo>
                                  <a:pt x="8" y="37"/>
                                </a:lnTo>
                                <a:lnTo>
                                  <a:pt x="8" y="38"/>
                                </a:lnTo>
                                <a:lnTo>
                                  <a:pt x="7" y="38"/>
                                </a:lnTo>
                                <a:lnTo>
                                  <a:pt x="7" y="38"/>
                                </a:lnTo>
                                <a:lnTo>
                                  <a:pt x="7" y="38"/>
                                </a:lnTo>
                                <a:lnTo>
                                  <a:pt x="7" y="38"/>
                                </a:lnTo>
                                <a:lnTo>
                                  <a:pt x="7" y="38"/>
                                </a:lnTo>
                                <a:lnTo>
                                  <a:pt x="7" y="38"/>
                                </a:lnTo>
                                <a:lnTo>
                                  <a:pt x="7" y="39"/>
                                </a:lnTo>
                                <a:lnTo>
                                  <a:pt x="7" y="39"/>
                                </a:lnTo>
                                <a:lnTo>
                                  <a:pt x="7" y="39"/>
                                </a:lnTo>
                                <a:lnTo>
                                  <a:pt x="7" y="39"/>
                                </a:lnTo>
                                <a:lnTo>
                                  <a:pt x="7" y="39"/>
                                </a:lnTo>
                                <a:lnTo>
                                  <a:pt x="7" y="39"/>
                                </a:lnTo>
                                <a:lnTo>
                                  <a:pt x="7" y="39"/>
                                </a:lnTo>
                                <a:lnTo>
                                  <a:pt x="7" y="39"/>
                                </a:lnTo>
                                <a:lnTo>
                                  <a:pt x="7" y="40"/>
                                </a:lnTo>
                                <a:lnTo>
                                  <a:pt x="7" y="40"/>
                                </a:lnTo>
                                <a:lnTo>
                                  <a:pt x="7" y="40"/>
                                </a:lnTo>
                                <a:lnTo>
                                  <a:pt x="7" y="40"/>
                                </a:lnTo>
                                <a:lnTo>
                                  <a:pt x="6" y="40"/>
                                </a:lnTo>
                                <a:lnTo>
                                  <a:pt x="6" y="40"/>
                                </a:lnTo>
                                <a:lnTo>
                                  <a:pt x="6" y="40"/>
                                </a:lnTo>
                                <a:lnTo>
                                  <a:pt x="6" y="40"/>
                                </a:lnTo>
                                <a:lnTo>
                                  <a:pt x="6" y="41"/>
                                </a:lnTo>
                                <a:lnTo>
                                  <a:pt x="6" y="41"/>
                                </a:lnTo>
                                <a:lnTo>
                                  <a:pt x="6" y="41"/>
                                </a:lnTo>
                                <a:lnTo>
                                  <a:pt x="6" y="41"/>
                                </a:lnTo>
                                <a:lnTo>
                                  <a:pt x="6" y="41"/>
                                </a:lnTo>
                                <a:lnTo>
                                  <a:pt x="6" y="41"/>
                                </a:lnTo>
                                <a:lnTo>
                                  <a:pt x="6" y="41"/>
                                </a:lnTo>
                                <a:lnTo>
                                  <a:pt x="6" y="41"/>
                                </a:lnTo>
                                <a:lnTo>
                                  <a:pt x="6" y="42"/>
                                </a:lnTo>
                                <a:lnTo>
                                  <a:pt x="6" y="42"/>
                                </a:lnTo>
                                <a:lnTo>
                                  <a:pt x="6" y="42"/>
                                </a:lnTo>
                                <a:lnTo>
                                  <a:pt x="6" y="42"/>
                                </a:lnTo>
                                <a:lnTo>
                                  <a:pt x="5" y="42"/>
                                </a:lnTo>
                                <a:lnTo>
                                  <a:pt x="5" y="42"/>
                                </a:lnTo>
                                <a:lnTo>
                                  <a:pt x="5" y="42"/>
                                </a:lnTo>
                                <a:lnTo>
                                  <a:pt x="5" y="42"/>
                                </a:lnTo>
                                <a:lnTo>
                                  <a:pt x="5" y="43"/>
                                </a:lnTo>
                                <a:lnTo>
                                  <a:pt x="5" y="43"/>
                                </a:lnTo>
                                <a:lnTo>
                                  <a:pt x="5" y="43"/>
                                </a:lnTo>
                                <a:lnTo>
                                  <a:pt x="5" y="43"/>
                                </a:lnTo>
                                <a:lnTo>
                                  <a:pt x="5" y="43"/>
                                </a:lnTo>
                                <a:lnTo>
                                  <a:pt x="5" y="43"/>
                                </a:lnTo>
                                <a:lnTo>
                                  <a:pt x="5" y="43"/>
                                </a:lnTo>
                                <a:lnTo>
                                  <a:pt x="5" y="43"/>
                                </a:lnTo>
                                <a:lnTo>
                                  <a:pt x="4" y="43"/>
                                </a:lnTo>
                                <a:lnTo>
                                  <a:pt x="4" y="44"/>
                                </a:lnTo>
                                <a:lnTo>
                                  <a:pt x="4" y="44"/>
                                </a:lnTo>
                                <a:lnTo>
                                  <a:pt x="4" y="44"/>
                                </a:lnTo>
                                <a:lnTo>
                                  <a:pt x="4" y="44"/>
                                </a:lnTo>
                                <a:lnTo>
                                  <a:pt x="4" y="44"/>
                                </a:lnTo>
                                <a:lnTo>
                                  <a:pt x="4" y="44"/>
                                </a:lnTo>
                                <a:lnTo>
                                  <a:pt x="4" y="44"/>
                                </a:lnTo>
                                <a:lnTo>
                                  <a:pt x="4" y="44"/>
                                </a:lnTo>
                                <a:lnTo>
                                  <a:pt x="4" y="44"/>
                                </a:lnTo>
                                <a:lnTo>
                                  <a:pt x="4" y="45"/>
                                </a:lnTo>
                                <a:lnTo>
                                  <a:pt x="3" y="45"/>
                                </a:lnTo>
                                <a:lnTo>
                                  <a:pt x="3" y="45"/>
                                </a:lnTo>
                                <a:lnTo>
                                  <a:pt x="3" y="45"/>
                                </a:lnTo>
                                <a:lnTo>
                                  <a:pt x="3" y="45"/>
                                </a:lnTo>
                                <a:lnTo>
                                  <a:pt x="3" y="45"/>
                                </a:lnTo>
                                <a:lnTo>
                                  <a:pt x="3" y="45"/>
                                </a:lnTo>
                                <a:lnTo>
                                  <a:pt x="3" y="45"/>
                                </a:lnTo>
                                <a:lnTo>
                                  <a:pt x="3" y="45"/>
                                </a:lnTo>
                                <a:lnTo>
                                  <a:pt x="3" y="45"/>
                                </a:lnTo>
                                <a:lnTo>
                                  <a:pt x="3" y="46"/>
                                </a:lnTo>
                                <a:lnTo>
                                  <a:pt x="3" y="46"/>
                                </a:lnTo>
                                <a:lnTo>
                                  <a:pt x="2" y="46"/>
                                </a:lnTo>
                                <a:lnTo>
                                  <a:pt x="2" y="46"/>
                                </a:lnTo>
                                <a:lnTo>
                                  <a:pt x="2" y="46"/>
                                </a:lnTo>
                                <a:lnTo>
                                  <a:pt x="2" y="46"/>
                                </a:lnTo>
                                <a:lnTo>
                                  <a:pt x="2" y="46"/>
                                </a:lnTo>
                                <a:lnTo>
                                  <a:pt x="2" y="46"/>
                                </a:lnTo>
                                <a:lnTo>
                                  <a:pt x="2" y="46"/>
                                </a:lnTo>
                                <a:lnTo>
                                  <a:pt x="2" y="46"/>
                                </a:lnTo>
                                <a:lnTo>
                                  <a:pt x="2" y="46"/>
                                </a:lnTo>
                                <a:lnTo>
                                  <a:pt x="1" y="47"/>
                                </a:lnTo>
                                <a:lnTo>
                                  <a:pt x="1" y="47"/>
                                </a:lnTo>
                                <a:lnTo>
                                  <a:pt x="1" y="47"/>
                                </a:lnTo>
                                <a:lnTo>
                                  <a:pt x="1" y="47"/>
                                </a:lnTo>
                                <a:lnTo>
                                  <a:pt x="1" y="47"/>
                                </a:lnTo>
                                <a:lnTo>
                                  <a:pt x="1" y="47"/>
                                </a:lnTo>
                                <a:lnTo>
                                  <a:pt x="1" y="47"/>
                                </a:lnTo>
                                <a:lnTo>
                                  <a:pt x="2" y="47"/>
                                </a:lnTo>
                                <a:lnTo>
                                  <a:pt x="2" y="47"/>
                                </a:lnTo>
                                <a:lnTo>
                                  <a:pt x="2" y="47"/>
                                </a:lnTo>
                                <a:lnTo>
                                  <a:pt x="2" y="46"/>
                                </a:lnTo>
                                <a:lnTo>
                                  <a:pt x="2" y="46"/>
                                </a:lnTo>
                                <a:lnTo>
                                  <a:pt x="2" y="46"/>
                                </a:lnTo>
                                <a:lnTo>
                                  <a:pt x="2" y="46"/>
                                </a:lnTo>
                                <a:lnTo>
                                  <a:pt x="2" y="46"/>
                                </a:lnTo>
                                <a:lnTo>
                                  <a:pt x="2" y="46"/>
                                </a:lnTo>
                                <a:lnTo>
                                  <a:pt x="2" y="46"/>
                                </a:lnTo>
                                <a:lnTo>
                                  <a:pt x="2" y="46"/>
                                </a:lnTo>
                                <a:lnTo>
                                  <a:pt x="2" y="46"/>
                                </a:lnTo>
                                <a:lnTo>
                                  <a:pt x="2"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4" y="46"/>
                                </a:lnTo>
                                <a:lnTo>
                                  <a:pt x="4" y="46"/>
                                </a:lnTo>
                                <a:lnTo>
                                  <a:pt x="4" y="46"/>
                                </a:lnTo>
                                <a:lnTo>
                                  <a:pt x="4" y="45"/>
                                </a:lnTo>
                                <a:lnTo>
                                  <a:pt x="4" y="45"/>
                                </a:lnTo>
                                <a:lnTo>
                                  <a:pt x="4" y="45"/>
                                </a:lnTo>
                                <a:lnTo>
                                  <a:pt x="4" y="45"/>
                                </a:lnTo>
                                <a:lnTo>
                                  <a:pt x="4" y="45"/>
                                </a:lnTo>
                                <a:lnTo>
                                  <a:pt x="4" y="45"/>
                                </a:lnTo>
                                <a:lnTo>
                                  <a:pt x="4" y="45"/>
                                </a:lnTo>
                                <a:lnTo>
                                  <a:pt x="4" y="45"/>
                                </a:lnTo>
                                <a:lnTo>
                                  <a:pt x="4" y="45"/>
                                </a:lnTo>
                                <a:lnTo>
                                  <a:pt x="4" y="45"/>
                                </a:lnTo>
                                <a:lnTo>
                                  <a:pt x="4" y="45"/>
                                </a:lnTo>
                                <a:lnTo>
                                  <a:pt x="5" y="45"/>
                                </a:lnTo>
                                <a:lnTo>
                                  <a:pt x="5" y="45"/>
                                </a:lnTo>
                                <a:lnTo>
                                  <a:pt x="5" y="45"/>
                                </a:lnTo>
                                <a:lnTo>
                                  <a:pt x="5" y="45"/>
                                </a:lnTo>
                                <a:lnTo>
                                  <a:pt x="5" y="45"/>
                                </a:lnTo>
                                <a:lnTo>
                                  <a:pt x="5" y="45"/>
                                </a:lnTo>
                                <a:lnTo>
                                  <a:pt x="5" y="45"/>
                                </a:lnTo>
                                <a:lnTo>
                                  <a:pt x="5" y="44"/>
                                </a:lnTo>
                                <a:lnTo>
                                  <a:pt x="5" y="44"/>
                                </a:lnTo>
                                <a:lnTo>
                                  <a:pt x="5" y="44"/>
                                </a:lnTo>
                                <a:lnTo>
                                  <a:pt x="5" y="44"/>
                                </a:lnTo>
                                <a:lnTo>
                                  <a:pt x="5" y="44"/>
                                </a:lnTo>
                                <a:lnTo>
                                  <a:pt x="5" y="44"/>
                                </a:lnTo>
                                <a:lnTo>
                                  <a:pt x="5" y="44"/>
                                </a:lnTo>
                                <a:lnTo>
                                  <a:pt x="5" y="44"/>
                                </a:lnTo>
                                <a:lnTo>
                                  <a:pt x="6" y="44"/>
                                </a:lnTo>
                                <a:lnTo>
                                  <a:pt x="6" y="44"/>
                                </a:lnTo>
                                <a:lnTo>
                                  <a:pt x="6" y="44"/>
                                </a:lnTo>
                                <a:lnTo>
                                  <a:pt x="6" y="44"/>
                                </a:lnTo>
                                <a:lnTo>
                                  <a:pt x="6" y="44"/>
                                </a:lnTo>
                                <a:lnTo>
                                  <a:pt x="6" y="44"/>
                                </a:lnTo>
                                <a:lnTo>
                                  <a:pt x="6" y="44"/>
                                </a:lnTo>
                                <a:lnTo>
                                  <a:pt x="6" y="43"/>
                                </a:lnTo>
                                <a:lnTo>
                                  <a:pt x="6" y="43"/>
                                </a:lnTo>
                                <a:lnTo>
                                  <a:pt x="6" y="43"/>
                                </a:lnTo>
                                <a:lnTo>
                                  <a:pt x="6" y="43"/>
                                </a:lnTo>
                                <a:lnTo>
                                  <a:pt x="6" y="43"/>
                                </a:lnTo>
                                <a:lnTo>
                                  <a:pt x="6" y="43"/>
                                </a:lnTo>
                                <a:lnTo>
                                  <a:pt x="6" y="43"/>
                                </a:lnTo>
                                <a:lnTo>
                                  <a:pt x="6" y="43"/>
                                </a:lnTo>
                                <a:lnTo>
                                  <a:pt x="6" y="43"/>
                                </a:lnTo>
                                <a:lnTo>
                                  <a:pt x="6" y="43"/>
                                </a:lnTo>
                                <a:lnTo>
                                  <a:pt x="7" y="43"/>
                                </a:lnTo>
                                <a:lnTo>
                                  <a:pt x="7" y="43"/>
                                </a:lnTo>
                                <a:lnTo>
                                  <a:pt x="7" y="43"/>
                                </a:lnTo>
                                <a:lnTo>
                                  <a:pt x="7" y="43"/>
                                </a:lnTo>
                                <a:lnTo>
                                  <a:pt x="7" y="42"/>
                                </a:lnTo>
                                <a:lnTo>
                                  <a:pt x="7" y="42"/>
                                </a:lnTo>
                                <a:lnTo>
                                  <a:pt x="7" y="42"/>
                                </a:lnTo>
                                <a:lnTo>
                                  <a:pt x="7" y="42"/>
                                </a:lnTo>
                                <a:lnTo>
                                  <a:pt x="7" y="42"/>
                                </a:lnTo>
                                <a:lnTo>
                                  <a:pt x="7" y="42"/>
                                </a:lnTo>
                                <a:lnTo>
                                  <a:pt x="7" y="42"/>
                                </a:lnTo>
                                <a:lnTo>
                                  <a:pt x="7" y="42"/>
                                </a:lnTo>
                                <a:lnTo>
                                  <a:pt x="7" y="42"/>
                                </a:lnTo>
                                <a:lnTo>
                                  <a:pt x="7" y="42"/>
                                </a:lnTo>
                                <a:lnTo>
                                  <a:pt x="7" y="42"/>
                                </a:lnTo>
                                <a:lnTo>
                                  <a:pt x="7" y="41"/>
                                </a:lnTo>
                                <a:lnTo>
                                  <a:pt x="8" y="41"/>
                                </a:lnTo>
                                <a:lnTo>
                                  <a:pt x="8" y="41"/>
                                </a:lnTo>
                                <a:lnTo>
                                  <a:pt x="8" y="41"/>
                                </a:lnTo>
                                <a:lnTo>
                                  <a:pt x="8" y="41"/>
                                </a:lnTo>
                                <a:lnTo>
                                  <a:pt x="8" y="41"/>
                                </a:lnTo>
                                <a:lnTo>
                                  <a:pt x="8" y="41"/>
                                </a:lnTo>
                                <a:lnTo>
                                  <a:pt x="8" y="41"/>
                                </a:lnTo>
                                <a:lnTo>
                                  <a:pt x="8" y="41"/>
                                </a:lnTo>
                                <a:lnTo>
                                  <a:pt x="8" y="40"/>
                                </a:lnTo>
                                <a:lnTo>
                                  <a:pt x="8" y="40"/>
                                </a:lnTo>
                                <a:lnTo>
                                  <a:pt x="8" y="39"/>
                                </a:lnTo>
                                <a:lnTo>
                                  <a:pt x="9" y="39"/>
                                </a:lnTo>
                                <a:lnTo>
                                  <a:pt x="9" y="39"/>
                                </a:lnTo>
                                <a:lnTo>
                                  <a:pt x="9" y="39"/>
                                </a:lnTo>
                                <a:lnTo>
                                  <a:pt x="9" y="38"/>
                                </a:lnTo>
                                <a:lnTo>
                                  <a:pt x="9" y="38"/>
                                </a:lnTo>
                                <a:lnTo>
                                  <a:pt x="9" y="38"/>
                                </a:lnTo>
                                <a:lnTo>
                                  <a:pt x="9" y="37"/>
                                </a:lnTo>
                                <a:lnTo>
                                  <a:pt x="9" y="37"/>
                                </a:lnTo>
                                <a:lnTo>
                                  <a:pt x="10" y="37"/>
                                </a:lnTo>
                                <a:lnTo>
                                  <a:pt x="10" y="36"/>
                                </a:lnTo>
                                <a:lnTo>
                                  <a:pt x="10" y="36"/>
                                </a:lnTo>
                                <a:lnTo>
                                  <a:pt x="10" y="36"/>
                                </a:lnTo>
                                <a:lnTo>
                                  <a:pt x="10" y="35"/>
                                </a:lnTo>
                                <a:lnTo>
                                  <a:pt x="10" y="35"/>
                                </a:lnTo>
                                <a:lnTo>
                                  <a:pt x="10" y="35"/>
                                </a:lnTo>
                                <a:lnTo>
                                  <a:pt x="10" y="34"/>
                                </a:lnTo>
                                <a:lnTo>
                                  <a:pt x="10" y="34"/>
                                </a:lnTo>
                                <a:lnTo>
                                  <a:pt x="10" y="34"/>
                                </a:lnTo>
                                <a:lnTo>
                                  <a:pt x="11" y="33"/>
                                </a:lnTo>
                                <a:lnTo>
                                  <a:pt x="11" y="33"/>
                                </a:lnTo>
                                <a:lnTo>
                                  <a:pt x="11" y="33"/>
                                </a:lnTo>
                                <a:lnTo>
                                  <a:pt x="11" y="32"/>
                                </a:lnTo>
                                <a:lnTo>
                                  <a:pt x="11" y="32"/>
                                </a:lnTo>
                                <a:lnTo>
                                  <a:pt x="11" y="32"/>
                                </a:lnTo>
                                <a:lnTo>
                                  <a:pt x="11" y="31"/>
                                </a:lnTo>
                                <a:lnTo>
                                  <a:pt x="11" y="31"/>
                                </a:lnTo>
                                <a:lnTo>
                                  <a:pt x="11" y="31"/>
                                </a:lnTo>
                                <a:lnTo>
                                  <a:pt x="11" y="30"/>
                                </a:lnTo>
                                <a:lnTo>
                                  <a:pt x="11" y="30"/>
                                </a:lnTo>
                                <a:lnTo>
                                  <a:pt x="11" y="30"/>
                                </a:lnTo>
                                <a:lnTo>
                                  <a:pt x="11" y="29"/>
                                </a:lnTo>
                                <a:lnTo>
                                  <a:pt x="12" y="29"/>
                                </a:lnTo>
                                <a:lnTo>
                                  <a:pt x="12" y="29"/>
                                </a:lnTo>
                                <a:lnTo>
                                  <a:pt x="12" y="28"/>
                                </a:lnTo>
                                <a:lnTo>
                                  <a:pt x="12" y="28"/>
                                </a:lnTo>
                                <a:lnTo>
                                  <a:pt x="12" y="28"/>
                                </a:lnTo>
                                <a:lnTo>
                                  <a:pt x="12" y="27"/>
                                </a:lnTo>
                                <a:lnTo>
                                  <a:pt x="12" y="27"/>
                                </a:lnTo>
                                <a:lnTo>
                                  <a:pt x="12" y="27"/>
                                </a:lnTo>
                                <a:lnTo>
                                  <a:pt x="12" y="26"/>
                                </a:lnTo>
                                <a:lnTo>
                                  <a:pt x="12" y="26"/>
                                </a:lnTo>
                                <a:lnTo>
                                  <a:pt x="12" y="26"/>
                                </a:lnTo>
                                <a:lnTo>
                                  <a:pt x="12" y="25"/>
                                </a:lnTo>
                                <a:lnTo>
                                  <a:pt x="12" y="25"/>
                                </a:lnTo>
                                <a:lnTo>
                                  <a:pt x="12" y="25"/>
                                </a:lnTo>
                                <a:lnTo>
                                  <a:pt x="12" y="24"/>
                                </a:lnTo>
                                <a:lnTo>
                                  <a:pt x="12" y="24"/>
                                </a:lnTo>
                                <a:lnTo>
                                  <a:pt x="12" y="24"/>
                                </a:lnTo>
                                <a:lnTo>
                                  <a:pt x="12" y="23"/>
                                </a:lnTo>
                                <a:lnTo>
                                  <a:pt x="12" y="23"/>
                                </a:lnTo>
                                <a:lnTo>
                                  <a:pt x="12" y="23"/>
                                </a:lnTo>
                                <a:lnTo>
                                  <a:pt x="12" y="22"/>
                                </a:lnTo>
                                <a:lnTo>
                                  <a:pt x="12" y="22"/>
                                </a:lnTo>
                                <a:lnTo>
                                  <a:pt x="12" y="22"/>
                                </a:lnTo>
                                <a:lnTo>
                                  <a:pt x="12" y="21"/>
                                </a:lnTo>
                                <a:lnTo>
                                  <a:pt x="12" y="21"/>
                                </a:lnTo>
                                <a:lnTo>
                                  <a:pt x="12" y="21"/>
                                </a:lnTo>
                                <a:lnTo>
                                  <a:pt x="12" y="20"/>
                                </a:lnTo>
                                <a:lnTo>
                                  <a:pt x="12" y="20"/>
                                </a:lnTo>
                                <a:lnTo>
                                  <a:pt x="12" y="20"/>
                                </a:lnTo>
                                <a:lnTo>
                                  <a:pt x="12" y="19"/>
                                </a:lnTo>
                                <a:lnTo>
                                  <a:pt x="12" y="19"/>
                                </a:lnTo>
                                <a:lnTo>
                                  <a:pt x="12" y="19"/>
                                </a:lnTo>
                                <a:lnTo>
                                  <a:pt x="12" y="18"/>
                                </a:lnTo>
                                <a:lnTo>
                                  <a:pt x="12" y="18"/>
                                </a:lnTo>
                                <a:lnTo>
                                  <a:pt x="12" y="18"/>
                                </a:lnTo>
                                <a:lnTo>
                                  <a:pt x="12" y="17"/>
                                </a:lnTo>
                                <a:lnTo>
                                  <a:pt x="11" y="17"/>
                                </a:lnTo>
                                <a:lnTo>
                                  <a:pt x="11" y="17"/>
                                </a:lnTo>
                                <a:lnTo>
                                  <a:pt x="11" y="17"/>
                                </a:lnTo>
                                <a:lnTo>
                                  <a:pt x="11" y="16"/>
                                </a:lnTo>
                                <a:lnTo>
                                  <a:pt x="11" y="16"/>
                                </a:lnTo>
                                <a:lnTo>
                                  <a:pt x="11" y="16"/>
                                </a:lnTo>
                                <a:lnTo>
                                  <a:pt x="11" y="15"/>
                                </a:lnTo>
                                <a:lnTo>
                                  <a:pt x="11" y="15"/>
                                </a:lnTo>
                                <a:lnTo>
                                  <a:pt x="11" y="15"/>
                                </a:lnTo>
                                <a:lnTo>
                                  <a:pt x="11" y="14"/>
                                </a:lnTo>
                                <a:lnTo>
                                  <a:pt x="11" y="14"/>
                                </a:lnTo>
                                <a:lnTo>
                                  <a:pt x="11" y="14"/>
                                </a:lnTo>
                                <a:lnTo>
                                  <a:pt x="11" y="13"/>
                                </a:lnTo>
                                <a:lnTo>
                                  <a:pt x="11" y="13"/>
                                </a:lnTo>
                                <a:lnTo>
                                  <a:pt x="10" y="13"/>
                                </a:lnTo>
                                <a:lnTo>
                                  <a:pt x="10" y="12"/>
                                </a:lnTo>
                                <a:lnTo>
                                  <a:pt x="10" y="12"/>
                                </a:lnTo>
                                <a:lnTo>
                                  <a:pt x="10" y="12"/>
                                </a:lnTo>
                                <a:lnTo>
                                  <a:pt x="10" y="11"/>
                                </a:lnTo>
                                <a:lnTo>
                                  <a:pt x="10" y="11"/>
                                </a:lnTo>
                                <a:lnTo>
                                  <a:pt x="10" y="11"/>
                                </a:lnTo>
                                <a:lnTo>
                                  <a:pt x="10" y="10"/>
                                </a:lnTo>
                                <a:lnTo>
                                  <a:pt x="10" y="10"/>
                                </a:lnTo>
                                <a:lnTo>
                                  <a:pt x="10" y="10"/>
                                </a:lnTo>
                                <a:lnTo>
                                  <a:pt x="9" y="9"/>
                                </a:lnTo>
                                <a:lnTo>
                                  <a:pt x="9" y="9"/>
                                </a:lnTo>
                                <a:lnTo>
                                  <a:pt x="9" y="9"/>
                                </a:lnTo>
                                <a:lnTo>
                                  <a:pt x="9" y="9"/>
                                </a:lnTo>
                                <a:lnTo>
                                  <a:pt x="9" y="8"/>
                                </a:lnTo>
                                <a:lnTo>
                                  <a:pt x="9" y="8"/>
                                </a:lnTo>
                                <a:lnTo>
                                  <a:pt x="9" y="8"/>
                                </a:lnTo>
                                <a:lnTo>
                                  <a:pt x="9" y="8"/>
                                </a:lnTo>
                                <a:lnTo>
                                  <a:pt x="9" y="8"/>
                                </a:lnTo>
                                <a:lnTo>
                                  <a:pt x="9" y="8"/>
                                </a:lnTo>
                                <a:lnTo>
                                  <a:pt x="9" y="8"/>
                                </a:lnTo>
                                <a:lnTo>
                                  <a:pt x="9" y="7"/>
                                </a:lnTo>
                                <a:lnTo>
                                  <a:pt x="8" y="7"/>
                                </a:lnTo>
                                <a:lnTo>
                                  <a:pt x="8" y="7"/>
                                </a:lnTo>
                                <a:lnTo>
                                  <a:pt x="8" y="7"/>
                                </a:lnTo>
                                <a:lnTo>
                                  <a:pt x="8" y="7"/>
                                </a:lnTo>
                                <a:lnTo>
                                  <a:pt x="8" y="7"/>
                                </a:lnTo>
                                <a:lnTo>
                                  <a:pt x="8" y="7"/>
                                </a:lnTo>
                                <a:lnTo>
                                  <a:pt x="8" y="6"/>
                                </a:lnTo>
                                <a:lnTo>
                                  <a:pt x="8" y="6"/>
                                </a:lnTo>
                                <a:lnTo>
                                  <a:pt x="8" y="6"/>
                                </a:lnTo>
                                <a:lnTo>
                                  <a:pt x="8" y="6"/>
                                </a:lnTo>
                                <a:lnTo>
                                  <a:pt x="8" y="6"/>
                                </a:lnTo>
                                <a:lnTo>
                                  <a:pt x="8" y="6"/>
                                </a:lnTo>
                                <a:lnTo>
                                  <a:pt x="8" y="6"/>
                                </a:lnTo>
                                <a:lnTo>
                                  <a:pt x="8" y="6"/>
                                </a:lnTo>
                                <a:lnTo>
                                  <a:pt x="7" y="5"/>
                                </a:lnTo>
                                <a:lnTo>
                                  <a:pt x="7" y="5"/>
                                </a:lnTo>
                                <a:lnTo>
                                  <a:pt x="7" y="5"/>
                                </a:lnTo>
                                <a:lnTo>
                                  <a:pt x="7" y="5"/>
                                </a:lnTo>
                                <a:lnTo>
                                  <a:pt x="7" y="5"/>
                                </a:lnTo>
                                <a:lnTo>
                                  <a:pt x="7" y="5"/>
                                </a:lnTo>
                                <a:lnTo>
                                  <a:pt x="7" y="5"/>
                                </a:lnTo>
                                <a:lnTo>
                                  <a:pt x="7" y="5"/>
                                </a:lnTo>
                                <a:lnTo>
                                  <a:pt x="7" y="4"/>
                                </a:lnTo>
                                <a:lnTo>
                                  <a:pt x="7" y="4"/>
                                </a:lnTo>
                                <a:lnTo>
                                  <a:pt x="7" y="4"/>
                                </a:lnTo>
                                <a:lnTo>
                                  <a:pt x="7" y="4"/>
                                </a:lnTo>
                                <a:lnTo>
                                  <a:pt x="7" y="4"/>
                                </a:lnTo>
                                <a:lnTo>
                                  <a:pt x="6" y="4"/>
                                </a:lnTo>
                                <a:lnTo>
                                  <a:pt x="6" y="4"/>
                                </a:lnTo>
                                <a:lnTo>
                                  <a:pt x="6" y="4"/>
                                </a:lnTo>
                                <a:lnTo>
                                  <a:pt x="6" y="4"/>
                                </a:lnTo>
                                <a:lnTo>
                                  <a:pt x="6" y="4"/>
                                </a:lnTo>
                                <a:lnTo>
                                  <a:pt x="6" y="3"/>
                                </a:lnTo>
                                <a:lnTo>
                                  <a:pt x="6" y="3"/>
                                </a:lnTo>
                                <a:lnTo>
                                  <a:pt x="6" y="3"/>
                                </a:lnTo>
                                <a:lnTo>
                                  <a:pt x="6" y="3"/>
                                </a:lnTo>
                                <a:lnTo>
                                  <a:pt x="6" y="3"/>
                                </a:lnTo>
                                <a:lnTo>
                                  <a:pt x="6" y="3"/>
                                </a:lnTo>
                                <a:lnTo>
                                  <a:pt x="5" y="3"/>
                                </a:lnTo>
                                <a:lnTo>
                                  <a:pt x="5" y="3"/>
                                </a:lnTo>
                                <a:lnTo>
                                  <a:pt x="5" y="3"/>
                                </a:lnTo>
                                <a:lnTo>
                                  <a:pt x="5" y="3"/>
                                </a:lnTo>
                                <a:lnTo>
                                  <a:pt x="5" y="3"/>
                                </a:lnTo>
                                <a:lnTo>
                                  <a:pt x="5" y="3"/>
                                </a:lnTo>
                                <a:lnTo>
                                  <a:pt x="5" y="2"/>
                                </a:lnTo>
                                <a:lnTo>
                                  <a:pt x="5" y="2"/>
                                </a:lnTo>
                                <a:lnTo>
                                  <a:pt x="5" y="2"/>
                                </a:lnTo>
                                <a:lnTo>
                                  <a:pt x="5" y="2"/>
                                </a:lnTo>
                                <a:lnTo>
                                  <a:pt x="5" y="2"/>
                                </a:lnTo>
                                <a:lnTo>
                                  <a:pt x="4" y="2"/>
                                </a:lnTo>
                                <a:lnTo>
                                  <a:pt x="4" y="2"/>
                                </a:lnTo>
                                <a:lnTo>
                                  <a:pt x="4" y="2"/>
                                </a:lnTo>
                                <a:lnTo>
                                  <a:pt x="4" y="2"/>
                                </a:lnTo>
                                <a:lnTo>
                                  <a:pt x="4" y="2"/>
                                </a:lnTo>
                                <a:lnTo>
                                  <a:pt x="4" y="2"/>
                                </a:lnTo>
                                <a:lnTo>
                                  <a:pt x="4" y="2"/>
                                </a:lnTo>
                                <a:lnTo>
                                  <a:pt x="4" y="2"/>
                                </a:lnTo>
                                <a:lnTo>
                                  <a:pt x="4" y="2"/>
                                </a:lnTo>
                                <a:lnTo>
                                  <a:pt x="3" y="1"/>
                                </a:lnTo>
                                <a:lnTo>
                                  <a:pt x="3" y="1"/>
                                </a:lnTo>
                                <a:lnTo>
                                  <a:pt x="3" y="1"/>
                                </a:lnTo>
                                <a:lnTo>
                                  <a:pt x="3" y="1"/>
                                </a:lnTo>
                                <a:lnTo>
                                  <a:pt x="3" y="1"/>
                                </a:lnTo>
                                <a:lnTo>
                                  <a:pt x="3" y="1"/>
                                </a:lnTo>
                                <a:lnTo>
                                  <a:pt x="3" y="1"/>
                                </a:lnTo>
                                <a:lnTo>
                                  <a:pt x="3" y="1"/>
                                </a:lnTo>
                                <a:lnTo>
                                  <a:pt x="3"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1"/>
                                </a:lnTo>
                                <a:lnTo>
                                  <a:pt x="1" y="1"/>
                                </a:lnTo>
                                <a:lnTo>
                                  <a:pt x="1" y="1"/>
                                </a:lnTo>
                                <a:lnTo>
                                  <a:pt x="1" y="0"/>
                                </a:lnTo>
                                <a:lnTo>
                                  <a:pt x="1" y="0"/>
                                </a:lnTo>
                                <a:lnTo>
                                  <a:pt x="0" y="0"/>
                                </a:lnTo>
                                <a:lnTo>
                                  <a:pt x="0" y="0"/>
                                </a:lnTo>
                                <a:lnTo>
                                  <a:pt x="0" y="0"/>
                                </a:lnTo>
                                <a:lnTo>
                                  <a:pt x="0" y="0"/>
                                </a:lnTo>
                                <a:lnTo>
                                  <a:pt x="0" y="0"/>
                                </a:lnTo>
                                <a:lnTo>
                                  <a:pt x="0" y="0"/>
                                </a:lnTo>
                                <a:lnTo>
                                  <a:pt x="0"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15" name="Freeform 4015"/>
                        <wps:cNvSpPr>
                          <a:spLocks/>
                        </wps:cNvSpPr>
                        <wps:spPr bwMode="auto">
                          <a:xfrm>
                            <a:off x="430" y="354"/>
                            <a:ext cx="12" cy="47"/>
                          </a:xfrm>
                          <a:custGeom>
                            <a:avLst/>
                            <a:gdLst>
                              <a:gd name="T0" fmla="*/ 1 w 12"/>
                              <a:gd name="T1" fmla="*/ 1 h 47"/>
                              <a:gd name="T2" fmla="*/ 2 w 12"/>
                              <a:gd name="T3" fmla="*/ 2 h 47"/>
                              <a:gd name="T4" fmla="*/ 3 w 12"/>
                              <a:gd name="T5" fmla="*/ 3 h 47"/>
                              <a:gd name="T6" fmla="*/ 4 w 12"/>
                              <a:gd name="T7" fmla="*/ 3 h 47"/>
                              <a:gd name="T8" fmla="*/ 5 w 12"/>
                              <a:gd name="T9" fmla="*/ 4 h 47"/>
                              <a:gd name="T10" fmla="*/ 5 w 12"/>
                              <a:gd name="T11" fmla="*/ 6 h 47"/>
                              <a:gd name="T12" fmla="*/ 6 w 12"/>
                              <a:gd name="T13" fmla="*/ 7 h 47"/>
                              <a:gd name="T14" fmla="*/ 7 w 12"/>
                              <a:gd name="T15" fmla="*/ 8 h 47"/>
                              <a:gd name="T16" fmla="*/ 8 w 12"/>
                              <a:gd name="T17" fmla="*/ 9 h 47"/>
                              <a:gd name="T18" fmla="*/ 8 w 12"/>
                              <a:gd name="T19" fmla="*/ 11 h 47"/>
                              <a:gd name="T20" fmla="*/ 9 w 12"/>
                              <a:gd name="T21" fmla="*/ 14 h 47"/>
                              <a:gd name="T22" fmla="*/ 9 w 12"/>
                              <a:gd name="T23" fmla="*/ 16 h 47"/>
                              <a:gd name="T24" fmla="*/ 10 w 12"/>
                              <a:gd name="T25" fmla="*/ 19 h 47"/>
                              <a:gd name="T26" fmla="*/ 10 w 12"/>
                              <a:gd name="T27" fmla="*/ 22 h 47"/>
                              <a:gd name="T28" fmla="*/ 10 w 12"/>
                              <a:gd name="T29" fmla="*/ 24 h 47"/>
                              <a:gd name="T30" fmla="*/ 10 w 12"/>
                              <a:gd name="T31" fmla="*/ 26 h 47"/>
                              <a:gd name="T32" fmla="*/ 10 w 12"/>
                              <a:gd name="T33" fmla="*/ 29 h 47"/>
                              <a:gd name="T34" fmla="*/ 9 w 12"/>
                              <a:gd name="T35" fmla="*/ 31 h 47"/>
                              <a:gd name="T36" fmla="*/ 9 w 12"/>
                              <a:gd name="T37" fmla="*/ 33 h 47"/>
                              <a:gd name="T38" fmla="*/ 8 w 12"/>
                              <a:gd name="T39" fmla="*/ 35 h 47"/>
                              <a:gd name="T40" fmla="*/ 8 w 12"/>
                              <a:gd name="T41" fmla="*/ 36 h 47"/>
                              <a:gd name="T42" fmla="*/ 8 w 12"/>
                              <a:gd name="T43" fmla="*/ 38 h 47"/>
                              <a:gd name="T44" fmla="*/ 7 w 12"/>
                              <a:gd name="T45" fmla="*/ 39 h 47"/>
                              <a:gd name="T46" fmla="*/ 6 w 12"/>
                              <a:gd name="T47" fmla="*/ 40 h 47"/>
                              <a:gd name="T48" fmla="*/ 6 w 12"/>
                              <a:gd name="T49" fmla="*/ 41 h 47"/>
                              <a:gd name="T50" fmla="*/ 5 w 12"/>
                              <a:gd name="T51" fmla="*/ 43 h 47"/>
                              <a:gd name="T52" fmla="*/ 4 w 12"/>
                              <a:gd name="T53" fmla="*/ 44 h 47"/>
                              <a:gd name="T54" fmla="*/ 3 w 12"/>
                              <a:gd name="T55" fmla="*/ 45 h 47"/>
                              <a:gd name="T56" fmla="*/ 2 w 12"/>
                              <a:gd name="T57" fmla="*/ 46 h 47"/>
                              <a:gd name="T58" fmla="*/ 1 w 12"/>
                              <a:gd name="T59" fmla="*/ 47 h 47"/>
                              <a:gd name="T60" fmla="*/ 2 w 12"/>
                              <a:gd name="T61" fmla="*/ 46 h 47"/>
                              <a:gd name="T62" fmla="*/ 3 w 12"/>
                              <a:gd name="T63" fmla="*/ 46 h 47"/>
                              <a:gd name="T64" fmla="*/ 3 w 12"/>
                              <a:gd name="T65" fmla="*/ 46 h 47"/>
                              <a:gd name="T66" fmla="*/ 4 w 12"/>
                              <a:gd name="T67" fmla="*/ 45 h 47"/>
                              <a:gd name="T68" fmla="*/ 5 w 12"/>
                              <a:gd name="T69" fmla="*/ 45 h 47"/>
                              <a:gd name="T70" fmla="*/ 5 w 12"/>
                              <a:gd name="T71" fmla="*/ 44 h 47"/>
                              <a:gd name="T72" fmla="*/ 6 w 12"/>
                              <a:gd name="T73" fmla="*/ 43 h 47"/>
                              <a:gd name="T74" fmla="*/ 7 w 12"/>
                              <a:gd name="T75" fmla="*/ 43 h 47"/>
                              <a:gd name="T76" fmla="*/ 7 w 12"/>
                              <a:gd name="T77" fmla="*/ 42 h 47"/>
                              <a:gd name="T78" fmla="*/ 8 w 12"/>
                              <a:gd name="T79" fmla="*/ 41 h 47"/>
                              <a:gd name="T80" fmla="*/ 9 w 12"/>
                              <a:gd name="T81" fmla="*/ 38 h 47"/>
                              <a:gd name="T82" fmla="*/ 10 w 12"/>
                              <a:gd name="T83" fmla="*/ 34 h 47"/>
                              <a:gd name="T84" fmla="*/ 11 w 12"/>
                              <a:gd name="T85" fmla="*/ 31 h 47"/>
                              <a:gd name="T86" fmla="*/ 12 w 12"/>
                              <a:gd name="T87" fmla="*/ 28 h 47"/>
                              <a:gd name="T88" fmla="*/ 12 w 12"/>
                              <a:gd name="T89" fmla="*/ 24 h 47"/>
                              <a:gd name="T90" fmla="*/ 12 w 12"/>
                              <a:gd name="T91" fmla="*/ 21 h 47"/>
                              <a:gd name="T92" fmla="*/ 12 w 12"/>
                              <a:gd name="T93" fmla="*/ 18 h 47"/>
                              <a:gd name="T94" fmla="*/ 11 w 12"/>
                              <a:gd name="T95" fmla="*/ 15 h 47"/>
                              <a:gd name="T96" fmla="*/ 10 w 12"/>
                              <a:gd name="T97" fmla="*/ 11 h 47"/>
                              <a:gd name="T98" fmla="*/ 9 w 12"/>
                              <a:gd name="T99" fmla="*/ 8 h 47"/>
                              <a:gd name="T100" fmla="*/ 8 w 12"/>
                              <a:gd name="T101" fmla="*/ 7 h 47"/>
                              <a:gd name="T102" fmla="*/ 8 w 12"/>
                              <a:gd name="T103" fmla="*/ 6 h 47"/>
                              <a:gd name="T104" fmla="*/ 7 w 12"/>
                              <a:gd name="T105" fmla="*/ 4 h 47"/>
                              <a:gd name="T106" fmla="*/ 6 w 12"/>
                              <a:gd name="T107" fmla="*/ 3 h 47"/>
                              <a:gd name="T108" fmla="*/ 5 w 12"/>
                              <a:gd name="T109" fmla="*/ 3 h 47"/>
                              <a:gd name="T110" fmla="*/ 4 w 12"/>
                              <a:gd name="T111" fmla="*/ 2 h 47"/>
                              <a:gd name="T112" fmla="*/ 3 w 12"/>
                              <a:gd name="T113" fmla="*/ 1 h 47"/>
                              <a:gd name="T114" fmla="*/ 2 w 12"/>
                              <a:gd name="T115" fmla="*/ 1 h 47"/>
                              <a:gd name="T116" fmla="*/ 1 w 12"/>
                              <a:gd name="T117" fmla="*/ 0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2" h="47">
                                <a:moveTo>
                                  <a:pt x="0" y="0"/>
                                </a:moveTo>
                                <a:lnTo>
                                  <a:pt x="0" y="0"/>
                                </a:lnTo>
                                <a:lnTo>
                                  <a:pt x="0" y="0"/>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2" y="2"/>
                                </a:lnTo>
                                <a:lnTo>
                                  <a:pt x="2" y="2"/>
                                </a:lnTo>
                                <a:lnTo>
                                  <a:pt x="2" y="2"/>
                                </a:lnTo>
                                <a:lnTo>
                                  <a:pt x="2" y="2"/>
                                </a:lnTo>
                                <a:lnTo>
                                  <a:pt x="2" y="2"/>
                                </a:lnTo>
                                <a:lnTo>
                                  <a:pt x="2" y="2"/>
                                </a:lnTo>
                                <a:lnTo>
                                  <a:pt x="2" y="2"/>
                                </a:lnTo>
                                <a:lnTo>
                                  <a:pt x="2" y="2"/>
                                </a:lnTo>
                                <a:lnTo>
                                  <a:pt x="2" y="2"/>
                                </a:lnTo>
                                <a:lnTo>
                                  <a:pt x="2" y="2"/>
                                </a:lnTo>
                                <a:lnTo>
                                  <a:pt x="3" y="2"/>
                                </a:lnTo>
                                <a:lnTo>
                                  <a:pt x="3" y="2"/>
                                </a:lnTo>
                                <a:lnTo>
                                  <a:pt x="3" y="3"/>
                                </a:lnTo>
                                <a:lnTo>
                                  <a:pt x="3" y="3"/>
                                </a:lnTo>
                                <a:lnTo>
                                  <a:pt x="3" y="3"/>
                                </a:lnTo>
                                <a:lnTo>
                                  <a:pt x="3" y="3"/>
                                </a:lnTo>
                                <a:lnTo>
                                  <a:pt x="3" y="3"/>
                                </a:lnTo>
                                <a:lnTo>
                                  <a:pt x="3" y="3"/>
                                </a:lnTo>
                                <a:lnTo>
                                  <a:pt x="3" y="3"/>
                                </a:lnTo>
                                <a:lnTo>
                                  <a:pt x="3" y="3"/>
                                </a:lnTo>
                                <a:lnTo>
                                  <a:pt x="4" y="3"/>
                                </a:lnTo>
                                <a:lnTo>
                                  <a:pt x="4" y="3"/>
                                </a:lnTo>
                                <a:lnTo>
                                  <a:pt x="4" y="3"/>
                                </a:lnTo>
                                <a:lnTo>
                                  <a:pt x="4" y="4"/>
                                </a:lnTo>
                                <a:lnTo>
                                  <a:pt x="4" y="4"/>
                                </a:lnTo>
                                <a:lnTo>
                                  <a:pt x="4" y="4"/>
                                </a:lnTo>
                                <a:lnTo>
                                  <a:pt x="4" y="4"/>
                                </a:lnTo>
                                <a:lnTo>
                                  <a:pt x="4" y="4"/>
                                </a:lnTo>
                                <a:lnTo>
                                  <a:pt x="4" y="4"/>
                                </a:lnTo>
                                <a:lnTo>
                                  <a:pt x="4" y="4"/>
                                </a:lnTo>
                                <a:lnTo>
                                  <a:pt x="4" y="4"/>
                                </a:lnTo>
                                <a:lnTo>
                                  <a:pt x="5" y="4"/>
                                </a:lnTo>
                                <a:lnTo>
                                  <a:pt x="5" y="4"/>
                                </a:lnTo>
                                <a:lnTo>
                                  <a:pt x="5" y="5"/>
                                </a:lnTo>
                                <a:lnTo>
                                  <a:pt x="5" y="5"/>
                                </a:lnTo>
                                <a:lnTo>
                                  <a:pt x="5" y="5"/>
                                </a:lnTo>
                                <a:lnTo>
                                  <a:pt x="5" y="5"/>
                                </a:lnTo>
                                <a:lnTo>
                                  <a:pt x="5" y="5"/>
                                </a:lnTo>
                                <a:lnTo>
                                  <a:pt x="5" y="5"/>
                                </a:lnTo>
                                <a:lnTo>
                                  <a:pt x="5" y="5"/>
                                </a:lnTo>
                                <a:lnTo>
                                  <a:pt x="5" y="5"/>
                                </a:lnTo>
                                <a:lnTo>
                                  <a:pt x="5" y="5"/>
                                </a:lnTo>
                                <a:lnTo>
                                  <a:pt x="5" y="6"/>
                                </a:lnTo>
                                <a:lnTo>
                                  <a:pt x="6" y="6"/>
                                </a:lnTo>
                                <a:lnTo>
                                  <a:pt x="6" y="6"/>
                                </a:lnTo>
                                <a:lnTo>
                                  <a:pt x="6" y="6"/>
                                </a:lnTo>
                                <a:lnTo>
                                  <a:pt x="6" y="6"/>
                                </a:lnTo>
                                <a:lnTo>
                                  <a:pt x="6" y="6"/>
                                </a:lnTo>
                                <a:lnTo>
                                  <a:pt x="6" y="6"/>
                                </a:lnTo>
                                <a:lnTo>
                                  <a:pt x="6" y="6"/>
                                </a:lnTo>
                                <a:lnTo>
                                  <a:pt x="6" y="7"/>
                                </a:lnTo>
                                <a:lnTo>
                                  <a:pt x="6" y="7"/>
                                </a:lnTo>
                                <a:lnTo>
                                  <a:pt x="6" y="7"/>
                                </a:lnTo>
                                <a:lnTo>
                                  <a:pt x="6" y="7"/>
                                </a:lnTo>
                                <a:lnTo>
                                  <a:pt x="6" y="7"/>
                                </a:lnTo>
                                <a:lnTo>
                                  <a:pt x="6" y="7"/>
                                </a:lnTo>
                                <a:lnTo>
                                  <a:pt x="7" y="7"/>
                                </a:lnTo>
                                <a:lnTo>
                                  <a:pt x="7" y="7"/>
                                </a:lnTo>
                                <a:lnTo>
                                  <a:pt x="7" y="8"/>
                                </a:lnTo>
                                <a:lnTo>
                                  <a:pt x="7" y="8"/>
                                </a:lnTo>
                                <a:lnTo>
                                  <a:pt x="7" y="8"/>
                                </a:lnTo>
                                <a:lnTo>
                                  <a:pt x="7" y="8"/>
                                </a:lnTo>
                                <a:lnTo>
                                  <a:pt x="7" y="8"/>
                                </a:lnTo>
                                <a:lnTo>
                                  <a:pt x="7" y="8"/>
                                </a:lnTo>
                                <a:lnTo>
                                  <a:pt x="7" y="8"/>
                                </a:lnTo>
                                <a:lnTo>
                                  <a:pt x="7" y="8"/>
                                </a:lnTo>
                                <a:lnTo>
                                  <a:pt x="7" y="9"/>
                                </a:lnTo>
                                <a:lnTo>
                                  <a:pt x="7" y="9"/>
                                </a:lnTo>
                                <a:lnTo>
                                  <a:pt x="7" y="9"/>
                                </a:lnTo>
                                <a:lnTo>
                                  <a:pt x="7" y="9"/>
                                </a:lnTo>
                                <a:lnTo>
                                  <a:pt x="8" y="9"/>
                                </a:lnTo>
                                <a:lnTo>
                                  <a:pt x="8" y="9"/>
                                </a:lnTo>
                                <a:lnTo>
                                  <a:pt x="8" y="9"/>
                                </a:lnTo>
                                <a:lnTo>
                                  <a:pt x="8" y="9"/>
                                </a:lnTo>
                                <a:lnTo>
                                  <a:pt x="8" y="10"/>
                                </a:lnTo>
                                <a:lnTo>
                                  <a:pt x="8" y="10"/>
                                </a:lnTo>
                                <a:lnTo>
                                  <a:pt x="8" y="10"/>
                                </a:lnTo>
                                <a:lnTo>
                                  <a:pt x="8" y="10"/>
                                </a:lnTo>
                                <a:lnTo>
                                  <a:pt x="8" y="10"/>
                                </a:lnTo>
                                <a:lnTo>
                                  <a:pt x="8" y="10"/>
                                </a:lnTo>
                                <a:lnTo>
                                  <a:pt x="8" y="11"/>
                                </a:lnTo>
                                <a:lnTo>
                                  <a:pt x="8" y="11"/>
                                </a:lnTo>
                                <a:lnTo>
                                  <a:pt x="8" y="11"/>
                                </a:lnTo>
                                <a:lnTo>
                                  <a:pt x="8" y="11"/>
                                </a:lnTo>
                                <a:lnTo>
                                  <a:pt x="8" y="11"/>
                                </a:lnTo>
                                <a:lnTo>
                                  <a:pt x="8" y="11"/>
                                </a:lnTo>
                                <a:lnTo>
                                  <a:pt x="8" y="12"/>
                                </a:lnTo>
                                <a:lnTo>
                                  <a:pt x="9" y="12"/>
                                </a:lnTo>
                                <a:lnTo>
                                  <a:pt x="9" y="12"/>
                                </a:lnTo>
                                <a:lnTo>
                                  <a:pt x="9" y="13"/>
                                </a:lnTo>
                                <a:lnTo>
                                  <a:pt x="9" y="13"/>
                                </a:lnTo>
                                <a:lnTo>
                                  <a:pt x="9" y="13"/>
                                </a:lnTo>
                                <a:lnTo>
                                  <a:pt x="9" y="14"/>
                                </a:lnTo>
                                <a:lnTo>
                                  <a:pt x="9" y="14"/>
                                </a:lnTo>
                                <a:lnTo>
                                  <a:pt x="9" y="14"/>
                                </a:lnTo>
                                <a:lnTo>
                                  <a:pt x="9" y="14"/>
                                </a:lnTo>
                                <a:lnTo>
                                  <a:pt x="9" y="15"/>
                                </a:lnTo>
                                <a:lnTo>
                                  <a:pt x="9" y="15"/>
                                </a:lnTo>
                                <a:lnTo>
                                  <a:pt x="9" y="15"/>
                                </a:lnTo>
                                <a:lnTo>
                                  <a:pt x="9" y="16"/>
                                </a:lnTo>
                                <a:lnTo>
                                  <a:pt x="9" y="16"/>
                                </a:lnTo>
                                <a:lnTo>
                                  <a:pt x="9" y="16"/>
                                </a:lnTo>
                                <a:lnTo>
                                  <a:pt x="9" y="16"/>
                                </a:lnTo>
                                <a:lnTo>
                                  <a:pt x="9" y="17"/>
                                </a:lnTo>
                                <a:lnTo>
                                  <a:pt x="9" y="17"/>
                                </a:lnTo>
                                <a:lnTo>
                                  <a:pt x="9" y="17"/>
                                </a:lnTo>
                                <a:lnTo>
                                  <a:pt x="9" y="17"/>
                                </a:lnTo>
                                <a:lnTo>
                                  <a:pt x="10" y="18"/>
                                </a:lnTo>
                                <a:lnTo>
                                  <a:pt x="10" y="18"/>
                                </a:lnTo>
                                <a:lnTo>
                                  <a:pt x="10" y="18"/>
                                </a:lnTo>
                                <a:lnTo>
                                  <a:pt x="10" y="19"/>
                                </a:lnTo>
                                <a:lnTo>
                                  <a:pt x="10" y="19"/>
                                </a:lnTo>
                                <a:lnTo>
                                  <a:pt x="10" y="19"/>
                                </a:lnTo>
                                <a:lnTo>
                                  <a:pt x="10" y="19"/>
                                </a:lnTo>
                                <a:lnTo>
                                  <a:pt x="10" y="20"/>
                                </a:lnTo>
                                <a:lnTo>
                                  <a:pt x="10" y="20"/>
                                </a:lnTo>
                                <a:lnTo>
                                  <a:pt x="10" y="20"/>
                                </a:lnTo>
                                <a:lnTo>
                                  <a:pt x="10" y="20"/>
                                </a:lnTo>
                                <a:lnTo>
                                  <a:pt x="10" y="21"/>
                                </a:lnTo>
                                <a:lnTo>
                                  <a:pt x="10" y="21"/>
                                </a:lnTo>
                                <a:lnTo>
                                  <a:pt x="10" y="21"/>
                                </a:lnTo>
                                <a:lnTo>
                                  <a:pt x="10" y="21"/>
                                </a:lnTo>
                                <a:lnTo>
                                  <a:pt x="10" y="22"/>
                                </a:lnTo>
                                <a:lnTo>
                                  <a:pt x="10" y="22"/>
                                </a:lnTo>
                                <a:lnTo>
                                  <a:pt x="10" y="22"/>
                                </a:lnTo>
                                <a:lnTo>
                                  <a:pt x="10" y="22"/>
                                </a:lnTo>
                                <a:lnTo>
                                  <a:pt x="10" y="23"/>
                                </a:lnTo>
                                <a:lnTo>
                                  <a:pt x="10" y="23"/>
                                </a:lnTo>
                                <a:lnTo>
                                  <a:pt x="10" y="23"/>
                                </a:lnTo>
                                <a:lnTo>
                                  <a:pt x="10" y="23"/>
                                </a:lnTo>
                                <a:lnTo>
                                  <a:pt x="10" y="24"/>
                                </a:lnTo>
                                <a:lnTo>
                                  <a:pt x="10" y="24"/>
                                </a:lnTo>
                                <a:lnTo>
                                  <a:pt x="10" y="24"/>
                                </a:lnTo>
                                <a:lnTo>
                                  <a:pt x="10" y="24"/>
                                </a:lnTo>
                                <a:lnTo>
                                  <a:pt x="10" y="25"/>
                                </a:lnTo>
                                <a:lnTo>
                                  <a:pt x="10" y="25"/>
                                </a:lnTo>
                                <a:lnTo>
                                  <a:pt x="10" y="25"/>
                                </a:lnTo>
                                <a:lnTo>
                                  <a:pt x="10" y="25"/>
                                </a:lnTo>
                                <a:lnTo>
                                  <a:pt x="10" y="26"/>
                                </a:lnTo>
                                <a:lnTo>
                                  <a:pt x="10" y="26"/>
                                </a:lnTo>
                                <a:lnTo>
                                  <a:pt x="10" y="26"/>
                                </a:lnTo>
                                <a:lnTo>
                                  <a:pt x="10" y="26"/>
                                </a:lnTo>
                                <a:lnTo>
                                  <a:pt x="10" y="26"/>
                                </a:lnTo>
                                <a:lnTo>
                                  <a:pt x="10" y="27"/>
                                </a:lnTo>
                                <a:lnTo>
                                  <a:pt x="10" y="27"/>
                                </a:lnTo>
                                <a:lnTo>
                                  <a:pt x="10" y="27"/>
                                </a:lnTo>
                                <a:lnTo>
                                  <a:pt x="10" y="27"/>
                                </a:lnTo>
                                <a:lnTo>
                                  <a:pt x="10" y="28"/>
                                </a:lnTo>
                                <a:lnTo>
                                  <a:pt x="10" y="28"/>
                                </a:lnTo>
                                <a:lnTo>
                                  <a:pt x="10" y="28"/>
                                </a:lnTo>
                                <a:lnTo>
                                  <a:pt x="10" y="28"/>
                                </a:lnTo>
                                <a:lnTo>
                                  <a:pt x="10" y="29"/>
                                </a:lnTo>
                                <a:lnTo>
                                  <a:pt x="10" y="29"/>
                                </a:lnTo>
                                <a:lnTo>
                                  <a:pt x="10" y="29"/>
                                </a:lnTo>
                                <a:lnTo>
                                  <a:pt x="10" y="29"/>
                                </a:lnTo>
                                <a:lnTo>
                                  <a:pt x="10" y="29"/>
                                </a:lnTo>
                                <a:lnTo>
                                  <a:pt x="10" y="30"/>
                                </a:lnTo>
                                <a:lnTo>
                                  <a:pt x="10" y="30"/>
                                </a:lnTo>
                                <a:lnTo>
                                  <a:pt x="10" y="30"/>
                                </a:lnTo>
                                <a:lnTo>
                                  <a:pt x="9" y="30"/>
                                </a:lnTo>
                                <a:lnTo>
                                  <a:pt x="9" y="30"/>
                                </a:lnTo>
                                <a:lnTo>
                                  <a:pt x="9" y="31"/>
                                </a:lnTo>
                                <a:lnTo>
                                  <a:pt x="9" y="31"/>
                                </a:lnTo>
                                <a:lnTo>
                                  <a:pt x="9" y="31"/>
                                </a:lnTo>
                                <a:lnTo>
                                  <a:pt x="9" y="31"/>
                                </a:lnTo>
                                <a:lnTo>
                                  <a:pt x="9" y="31"/>
                                </a:lnTo>
                                <a:lnTo>
                                  <a:pt x="9" y="32"/>
                                </a:lnTo>
                                <a:lnTo>
                                  <a:pt x="9" y="32"/>
                                </a:lnTo>
                                <a:lnTo>
                                  <a:pt x="9" y="32"/>
                                </a:lnTo>
                                <a:lnTo>
                                  <a:pt x="9" y="32"/>
                                </a:lnTo>
                                <a:lnTo>
                                  <a:pt x="9" y="32"/>
                                </a:lnTo>
                                <a:lnTo>
                                  <a:pt x="9" y="33"/>
                                </a:lnTo>
                                <a:lnTo>
                                  <a:pt x="9" y="33"/>
                                </a:lnTo>
                                <a:lnTo>
                                  <a:pt x="9" y="33"/>
                                </a:lnTo>
                                <a:lnTo>
                                  <a:pt x="9" y="33"/>
                                </a:lnTo>
                                <a:lnTo>
                                  <a:pt x="9" y="33"/>
                                </a:lnTo>
                                <a:lnTo>
                                  <a:pt x="9" y="34"/>
                                </a:lnTo>
                                <a:lnTo>
                                  <a:pt x="9" y="34"/>
                                </a:lnTo>
                                <a:lnTo>
                                  <a:pt x="9" y="34"/>
                                </a:lnTo>
                                <a:lnTo>
                                  <a:pt x="8" y="34"/>
                                </a:lnTo>
                                <a:lnTo>
                                  <a:pt x="8" y="34"/>
                                </a:lnTo>
                                <a:lnTo>
                                  <a:pt x="8" y="34"/>
                                </a:lnTo>
                                <a:lnTo>
                                  <a:pt x="8" y="35"/>
                                </a:lnTo>
                                <a:lnTo>
                                  <a:pt x="8" y="35"/>
                                </a:lnTo>
                                <a:lnTo>
                                  <a:pt x="8" y="35"/>
                                </a:lnTo>
                                <a:lnTo>
                                  <a:pt x="8" y="35"/>
                                </a:lnTo>
                                <a:lnTo>
                                  <a:pt x="8" y="35"/>
                                </a:lnTo>
                                <a:lnTo>
                                  <a:pt x="8" y="35"/>
                                </a:lnTo>
                                <a:lnTo>
                                  <a:pt x="8" y="35"/>
                                </a:lnTo>
                                <a:lnTo>
                                  <a:pt x="8" y="36"/>
                                </a:lnTo>
                                <a:lnTo>
                                  <a:pt x="8" y="36"/>
                                </a:lnTo>
                                <a:lnTo>
                                  <a:pt x="8" y="36"/>
                                </a:lnTo>
                                <a:lnTo>
                                  <a:pt x="8" y="36"/>
                                </a:lnTo>
                                <a:lnTo>
                                  <a:pt x="8" y="36"/>
                                </a:lnTo>
                                <a:lnTo>
                                  <a:pt x="8" y="36"/>
                                </a:lnTo>
                                <a:lnTo>
                                  <a:pt x="8" y="36"/>
                                </a:lnTo>
                                <a:lnTo>
                                  <a:pt x="8" y="37"/>
                                </a:lnTo>
                                <a:lnTo>
                                  <a:pt x="8" y="37"/>
                                </a:lnTo>
                                <a:lnTo>
                                  <a:pt x="8" y="37"/>
                                </a:lnTo>
                                <a:lnTo>
                                  <a:pt x="8" y="37"/>
                                </a:lnTo>
                                <a:lnTo>
                                  <a:pt x="8" y="37"/>
                                </a:lnTo>
                                <a:lnTo>
                                  <a:pt x="8" y="37"/>
                                </a:lnTo>
                                <a:lnTo>
                                  <a:pt x="8" y="38"/>
                                </a:lnTo>
                                <a:lnTo>
                                  <a:pt x="7" y="38"/>
                                </a:lnTo>
                                <a:lnTo>
                                  <a:pt x="7" y="38"/>
                                </a:lnTo>
                                <a:lnTo>
                                  <a:pt x="7" y="38"/>
                                </a:lnTo>
                                <a:lnTo>
                                  <a:pt x="7" y="38"/>
                                </a:lnTo>
                                <a:lnTo>
                                  <a:pt x="7" y="38"/>
                                </a:lnTo>
                                <a:lnTo>
                                  <a:pt x="7" y="38"/>
                                </a:lnTo>
                                <a:lnTo>
                                  <a:pt x="7" y="39"/>
                                </a:lnTo>
                                <a:lnTo>
                                  <a:pt x="7" y="39"/>
                                </a:lnTo>
                                <a:lnTo>
                                  <a:pt x="7" y="39"/>
                                </a:lnTo>
                                <a:lnTo>
                                  <a:pt x="7" y="39"/>
                                </a:lnTo>
                                <a:lnTo>
                                  <a:pt x="7" y="39"/>
                                </a:lnTo>
                                <a:lnTo>
                                  <a:pt x="7" y="39"/>
                                </a:lnTo>
                                <a:lnTo>
                                  <a:pt x="7" y="39"/>
                                </a:lnTo>
                                <a:lnTo>
                                  <a:pt x="7" y="39"/>
                                </a:lnTo>
                                <a:lnTo>
                                  <a:pt x="7" y="40"/>
                                </a:lnTo>
                                <a:lnTo>
                                  <a:pt x="7" y="40"/>
                                </a:lnTo>
                                <a:lnTo>
                                  <a:pt x="7" y="40"/>
                                </a:lnTo>
                                <a:lnTo>
                                  <a:pt x="7" y="40"/>
                                </a:lnTo>
                                <a:lnTo>
                                  <a:pt x="6" y="40"/>
                                </a:lnTo>
                                <a:lnTo>
                                  <a:pt x="6" y="40"/>
                                </a:lnTo>
                                <a:lnTo>
                                  <a:pt x="6" y="40"/>
                                </a:lnTo>
                                <a:lnTo>
                                  <a:pt x="6" y="40"/>
                                </a:lnTo>
                                <a:lnTo>
                                  <a:pt x="6" y="41"/>
                                </a:lnTo>
                                <a:lnTo>
                                  <a:pt x="6" y="41"/>
                                </a:lnTo>
                                <a:lnTo>
                                  <a:pt x="6" y="41"/>
                                </a:lnTo>
                                <a:lnTo>
                                  <a:pt x="6" y="41"/>
                                </a:lnTo>
                                <a:lnTo>
                                  <a:pt x="6" y="41"/>
                                </a:lnTo>
                                <a:lnTo>
                                  <a:pt x="6" y="41"/>
                                </a:lnTo>
                                <a:lnTo>
                                  <a:pt x="6" y="41"/>
                                </a:lnTo>
                                <a:lnTo>
                                  <a:pt x="6" y="41"/>
                                </a:lnTo>
                                <a:lnTo>
                                  <a:pt x="6" y="42"/>
                                </a:lnTo>
                                <a:lnTo>
                                  <a:pt x="6" y="42"/>
                                </a:lnTo>
                                <a:lnTo>
                                  <a:pt x="6" y="42"/>
                                </a:lnTo>
                                <a:lnTo>
                                  <a:pt x="6" y="42"/>
                                </a:lnTo>
                                <a:lnTo>
                                  <a:pt x="5" y="42"/>
                                </a:lnTo>
                                <a:lnTo>
                                  <a:pt x="5" y="42"/>
                                </a:lnTo>
                                <a:lnTo>
                                  <a:pt x="5" y="42"/>
                                </a:lnTo>
                                <a:lnTo>
                                  <a:pt x="5" y="42"/>
                                </a:lnTo>
                                <a:lnTo>
                                  <a:pt x="5" y="43"/>
                                </a:lnTo>
                                <a:lnTo>
                                  <a:pt x="5" y="43"/>
                                </a:lnTo>
                                <a:lnTo>
                                  <a:pt x="5" y="43"/>
                                </a:lnTo>
                                <a:lnTo>
                                  <a:pt x="5" y="43"/>
                                </a:lnTo>
                                <a:lnTo>
                                  <a:pt x="5" y="43"/>
                                </a:lnTo>
                                <a:lnTo>
                                  <a:pt x="5" y="43"/>
                                </a:lnTo>
                                <a:lnTo>
                                  <a:pt x="5" y="43"/>
                                </a:lnTo>
                                <a:lnTo>
                                  <a:pt x="5" y="43"/>
                                </a:lnTo>
                                <a:lnTo>
                                  <a:pt x="4" y="43"/>
                                </a:lnTo>
                                <a:lnTo>
                                  <a:pt x="4" y="44"/>
                                </a:lnTo>
                                <a:lnTo>
                                  <a:pt x="4" y="44"/>
                                </a:lnTo>
                                <a:lnTo>
                                  <a:pt x="4" y="44"/>
                                </a:lnTo>
                                <a:lnTo>
                                  <a:pt x="4" y="44"/>
                                </a:lnTo>
                                <a:lnTo>
                                  <a:pt x="4" y="44"/>
                                </a:lnTo>
                                <a:lnTo>
                                  <a:pt x="4" y="44"/>
                                </a:lnTo>
                                <a:lnTo>
                                  <a:pt x="4" y="44"/>
                                </a:lnTo>
                                <a:lnTo>
                                  <a:pt x="4" y="44"/>
                                </a:lnTo>
                                <a:lnTo>
                                  <a:pt x="4" y="44"/>
                                </a:lnTo>
                                <a:lnTo>
                                  <a:pt x="4" y="45"/>
                                </a:lnTo>
                                <a:lnTo>
                                  <a:pt x="3" y="45"/>
                                </a:lnTo>
                                <a:lnTo>
                                  <a:pt x="3" y="45"/>
                                </a:lnTo>
                                <a:lnTo>
                                  <a:pt x="3" y="45"/>
                                </a:lnTo>
                                <a:lnTo>
                                  <a:pt x="3" y="45"/>
                                </a:lnTo>
                                <a:lnTo>
                                  <a:pt x="3" y="45"/>
                                </a:lnTo>
                                <a:lnTo>
                                  <a:pt x="3" y="45"/>
                                </a:lnTo>
                                <a:lnTo>
                                  <a:pt x="3" y="45"/>
                                </a:lnTo>
                                <a:lnTo>
                                  <a:pt x="3" y="45"/>
                                </a:lnTo>
                                <a:lnTo>
                                  <a:pt x="3" y="45"/>
                                </a:lnTo>
                                <a:lnTo>
                                  <a:pt x="3" y="46"/>
                                </a:lnTo>
                                <a:lnTo>
                                  <a:pt x="3" y="46"/>
                                </a:lnTo>
                                <a:lnTo>
                                  <a:pt x="2" y="46"/>
                                </a:lnTo>
                                <a:lnTo>
                                  <a:pt x="2" y="46"/>
                                </a:lnTo>
                                <a:lnTo>
                                  <a:pt x="2" y="46"/>
                                </a:lnTo>
                                <a:lnTo>
                                  <a:pt x="2" y="46"/>
                                </a:lnTo>
                                <a:lnTo>
                                  <a:pt x="2" y="46"/>
                                </a:lnTo>
                                <a:lnTo>
                                  <a:pt x="2" y="46"/>
                                </a:lnTo>
                                <a:lnTo>
                                  <a:pt x="2" y="46"/>
                                </a:lnTo>
                                <a:lnTo>
                                  <a:pt x="2" y="46"/>
                                </a:lnTo>
                                <a:lnTo>
                                  <a:pt x="2" y="46"/>
                                </a:lnTo>
                                <a:lnTo>
                                  <a:pt x="1" y="47"/>
                                </a:lnTo>
                                <a:lnTo>
                                  <a:pt x="1" y="47"/>
                                </a:lnTo>
                                <a:lnTo>
                                  <a:pt x="1" y="47"/>
                                </a:lnTo>
                                <a:lnTo>
                                  <a:pt x="1" y="47"/>
                                </a:lnTo>
                                <a:lnTo>
                                  <a:pt x="1" y="47"/>
                                </a:lnTo>
                                <a:lnTo>
                                  <a:pt x="1" y="47"/>
                                </a:lnTo>
                                <a:lnTo>
                                  <a:pt x="1" y="47"/>
                                </a:lnTo>
                                <a:lnTo>
                                  <a:pt x="2" y="47"/>
                                </a:lnTo>
                                <a:lnTo>
                                  <a:pt x="2" y="47"/>
                                </a:lnTo>
                                <a:lnTo>
                                  <a:pt x="2" y="47"/>
                                </a:lnTo>
                                <a:lnTo>
                                  <a:pt x="2" y="46"/>
                                </a:lnTo>
                                <a:lnTo>
                                  <a:pt x="2" y="46"/>
                                </a:lnTo>
                                <a:lnTo>
                                  <a:pt x="2" y="46"/>
                                </a:lnTo>
                                <a:lnTo>
                                  <a:pt x="2" y="46"/>
                                </a:lnTo>
                                <a:lnTo>
                                  <a:pt x="2" y="46"/>
                                </a:lnTo>
                                <a:lnTo>
                                  <a:pt x="2" y="46"/>
                                </a:lnTo>
                                <a:lnTo>
                                  <a:pt x="2" y="46"/>
                                </a:lnTo>
                                <a:lnTo>
                                  <a:pt x="2" y="46"/>
                                </a:lnTo>
                                <a:lnTo>
                                  <a:pt x="2" y="46"/>
                                </a:lnTo>
                                <a:lnTo>
                                  <a:pt x="2"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3" y="46"/>
                                </a:lnTo>
                                <a:lnTo>
                                  <a:pt x="4" y="46"/>
                                </a:lnTo>
                                <a:lnTo>
                                  <a:pt x="4" y="46"/>
                                </a:lnTo>
                                <a:lnTo>
                                  <a:pt x="4" y="46"/>
                                </a:lnTo>
                                <a:lnTo>
                                  <a:pt x="4" y="45"/>
                                </a:lnTo>
                                <a:lnTo>
                                  <a:pt x="4" y="45"/>
                                </a:lnTo>
                                <a:lnTo>
                                  <a:pt x="4" y="45"/>
                                </a:lnTo>
                                <a:lnTo>
                                  <a:pt x="4" y="45"/>
                                </a:lnTo>
                                <a:lnTo>
                                  <a:pt x="4" y="45"/>
                                </a:lnTo>
                                <a:lnTo>
                                  <a:pt x="4" y="45"/>
                                </a:lnTo>
                                <a:lnTo>
                                  <a:pt x="4" y="45"/>
                                </a:lnTo>
                                <a:lnTo>
                                  <a:pt x="4" y="45"/>
                                </a:lnTo>
                                <a:lnTo>
                                  <a:pt x="4" y="45"/>
                                </a:lnTo>
                                <a:lnTo>
                                  <a:pt x="4" y="45"/>
                                </a:lnTo>
                                <a:lnTo>
                                  <a:pt x="4" y="45"/>
                                </a:lnTo>
                                <a:lnTo>
                                  <a:pt x="5" y="45"/>
                                </a:lnTo>
                                <a:lnTo>
                                  <a:pt x="5" y="45"/>
                                </a:lnTo>
                                <a:lnTo>
                                  <a:pt x="5" y="45"/>
                                </a:lnTo>
                                <a:lnTo>
                                  <a:pt x="5" y="45"/>
                                </a:lnTo>
                                <a:lnTo>
                                  <a:pt x="5" y="45"/>
                                </a:lnTo>
                                <a:lnTo>
                                  <a:pt x="5" y="45"/>
                                </a:lnTo>
                                <a:lnTo>
                                  <a:pt x="5" y="45"/>
                                </a:lnTo>
                                <a:lnTo>
                                  <a:pt x="5" y="44"/>
                                </a:lnTo>
                                <a:lnTo>
                                  <a:pt x="5" y="44"/>
                                </a:lnTo>
                                <a:lnTo>
                                  <a:pt x="5" y="44"/>
                                </a:lnTo>
                                <a:lnTo>
                                  <a:pt x="5" y="44"/>
                                </a:lnTo>
                                <a:lnTo>
                                  <a:pt x="5" y="44"/>
                                </a:lnTo>
                                <a:lnTo>
                                  <a:pt x="5" y="44"/>
                                </a:lnTo>
                                <a:lnTo>
                                  <a:pt x="5" y="44"/>
                                </a:lnTo>
                                <a:lnTo>
                                  <a:pt x="5" y="44"/>
                                </a:lnTo>
                                <a:lnTo>
                                  <a:pt x="6" y="44"/>
                                </a:lnTo>
                                <a:lnTo>
                                  <a:pt x="6" y="44"/>
                                </a:lnTo>
                                <a:lnTo>
                                  <a:pt x="6" y="44"/>
                                </a:lnTo>
                                <a:lnTo>
                                  <a:pt x="6" y="44"/>
                                </a:lnTo>
                                <a:lnTo>
                                  <a:pt x="6" y="44"/>
                                </a:lnTo>
                                <a:lnTo>
                                  <a:pt x="6" y="44"/>
                                </a:lnTo>
                                <a:lnTo>
                                  <a:pt x="6" y="44"/>
                                </a:lnTo>
                                <a:lnTo>
                                  <a:pt x="6" y="43"/>
                                </a:lnTo>
                                <a:lnTo>
                                  <a:pt x="6" y="43"/>
                                </a:lnTo>
                                <a:lnTo>
                                  <a:pt x="6" y="43"/>
                                </a:lnTo>
                                <a:lnTo>
                                  <a:pt x="6" y="43"/>
                                </a:lnTo>
                                <a:lnTo>
                                  <a:pt x="6" y="43"/>
                                </a:lnTo>
                                <a:lnTo>
                                  <a:pt x="6" y="43"/>
                                </a:lnTo>
                                <a:lnTo>
                                  <a:pt x="6" y="43"/>
                                </a:lnTo>
                                <a:lnTo>
                                  <a:pt x="6" y="43"/>
                                </a:lnTo>
                                <a:lnTo>
                                  <a:pt x="6" y="43"/>
                                </a:lnTo>
                                <a:lnTo>
                                  <a:pt x="6" y="43"/>
                                </a:lnTo>
                                <a:lnTo>
                                  <a:pt x="7" y="43"/>
                                </a:lnTo>
                                <a:lnTo>
                                  <a:pt x="7" y="43"/>
                                </a:lnTo>
                                <a:lnTo>
                                  <a:pt x="7" y="43"/>
                                </a:lnTo>
                                <a:lnTo>
                                  <a:pt x="7" y="43"/>
                                </a:lnTo>
                                <a:lnTo>
                                  <a:pt x="7" y="42"/>
                                </a:lnTo>
                                <a:lnTo>
                                  <a:pt x="7" y="42"/>
                                </a:lnTo>
                                <a:lnTo>
                                  <a:pt x="7" y="42"/>
                                </a:lnTo>
                                <a:lnTo>
                                  <a:pt x="7" y="42"/>
                                </a:lnTo>
                                <a:lnTo>
                                  <a:pt x="7" y="42"/>
                                </a:lnTo>
                                <a:lnTo>
                                  <a:pt x="7" y="42"/>
                                </a:lnTo>
                                <a:lnTo>
                                  <a:pt x="7" y="42"/>
                                </a:lnTo>
                                <a:lnTo>
                                  <a:pt x="7" y="42"/>
                                </a:lnTo>
                                <a:lnTo>
                                  <a:pt x="7" y="42"/>
                                </a:lnTo>
                                <a:lnTo>
                                  <a:pt x="7" y="42"/>
                                </a:lnTo>
                                <a:lnTo>
                                  <a:pt x="7" y="42"/>
                                </a:lnTo>
                                <a:lnTo>
                                  <a:pt x="7" y="41"/>
                                </a:lnTo>
                                <a:lnTo>
                                  <a:pt x="8" y="41"/>
                                </a:lnTo>
                                <a:lnTo>
                                  <a:pt x="8" y="41"/>
                                </a:lnTo>
                                <a:lnTo>
                                  <a:pt x="8" y="41"/>
                                </a:lnTo>
                                <a:lnTo>
                                  <a:pt x="8" y="41"/>
                                </a:lnTo>
                                <a:lnTo>
                                  <a:pt x="8" y="41"/>
                                </a:lnTo>
                                <a:lnTo>
                                  <a:pt x="8" y="41"/>
                                </a:lnTo>
                                <a:lnTo>
                                  <a:pt x="8" y="41"/>
                                </a:lnTo>
                                <a:lnTo>
                                  <a:pt x="8" y="41"/>
                                </a:lnTo>
                                <a:lnTo>
                                  <a:pt x="8" y="40"/>
                                </a:lnTo>
                                <a:lnTo>
                                  <a:pt x="8" y="40"/>
                                </a:lnTo>
                                <a:lnTo>
                                  <a:pt x="8" y="39"/>
                                </a:lnTo>
                                <a:lnTo>
                                  <a:pt x="9" y="39"/>
                                </a:lnTo>
                                <a:lnTo>
                                  <a:pt x="9" y="39"/>
                                </a:lnTo>
                                <a:lnTo>
                                  <a:pt x="9" y="39"/>
                                </a:lnTo>
                                <a:lnTo>
                                  <a:pt x="9" y="38"/>
                                </a:lnTo>
                                <a:lnTo>
                                  <a:pt x="9" y="38"/>
                                </a:lnTo>
                                <a:lnTo>
                                  <a:pt x="9" y="38"/>
                                </a:lnTo>
                                <a:lnTo>
                                  <a:pt x="9" y="37"/>
                                </a:lnTo>
                                <a:lnTo>
                                  <a:pt x="9" y="37"/>
                                </a:lnTo>
                                <a:lnTo>
                                  <a:pt x="10" y="37"/>
                                </a:lnTo>
                                <a:lnTo>
                                  <a:pt x="10" y="36"/>
                                </a:lnTo>
                                <a:lnTo>
                                  <a:pt x="10" y="36"/>
                                </a:lnTo>
                                <a:lnTo>
                                  <a:pt x="10" y="36"/>
                                </a:lnTo>
                                <a:lnTo>
                                  <a:pt x="10" y="35"/>
                                </a:lnTo>
                                <a:lnTo>
                                  <a:pt x="10" y="35"/>
                                </a:lnTo>
                                <a:lnTo>
                                  <a:pt x="10" y="35"/>
                                </a:lnTo>
                                <a:lnTo>
                                  <a:pt x="10" y="34"/>
                                </a:lnTo>
                                <a:lnTo>
                                  <a:pt x="10" y="34"/>
                                </a:lnTo>
                                <a:lnTo>
                                  <a:pt x="10" y="34"/>
                                </a:lnTo>
                                <a:lnTo>
                                  <a:pt x="11" y="33"/>
                                </a:lnTo>
                                <a:lnTo>
                                  <a:pt x="11" y="33"/>
                                </a:lnTo>
                                <a:lnTo>
                                  <a:pt x="11" y="33"/>
                                </a:lnTo>
                                <a:lnTo>
                                  <a:pt x="11" y="32"/>
                                </a:lnTo>
                                <a:lnTo>
                                  <a:pt x="11" y="32"/>
                                </a:lnTo>
                                <a:lnTo>
                                  <a:pt x="11" y="32"/>
                                </a:lnTo>
                                <a:lnTo>
                                  <a:pt x="11" y="31"/>
                                </a:lnTo>
                                <a:lnTo>
                                  <a:pt x="11" y="31"/>
                                </a:lnTo>
                                <a:lnTo>
                                  <a:pt x="11" y="31"/>
                                </a:lnTo>
                                <a:lnTo>
                                  <a:pt x="11" y="30"/>
                                </a:lnTo>
                                <a:lnTo>
                                  <a:pt x="11" y="30"/>
                                </a:lnTo>
                                <a:lnTo>
                                  <a:pt x="11" y="30"/>
                                </a:lnTo>
                                <a:lnTo>
                                  <a:pt x="11" y="29"/>
                                </a:lnTo>
                                <a:lnTo>
                                  <a:pt x="12" y="29"/>
                                </a:lnTo>
                                <a:lnTo>
                                  <a:pt x="12" y="29"/>
                                </a:lnTo>
                                <a:lnTo>
                                  <a:pt x="12" y="28"/>
                                </a:lnTo>
                                <a:lnTo>
                                  <a:pt x="12" y="28"/>
                                </a:lnTo>
                                <a:lnTo>
                                  <a:pt x="12" y="28"/>
                                </a:lnTo>
                                <a:lnTo>
                                  <a:pt x="12" y="27"/>
                                </a:lnTo>
                                <a:lnTo>
                                  <a:pt x="12" y="27"/>
                                </a:lnTo>
                                <a:lnTo>
                                  <a:pt x="12" y="27"/>
                                </a:lnTo>
                                <a:lnTo>
                                  <a:pt x="12" y="26"/>
                                </a:lnTo>
                                <a:lnTo>
                                  <a:pt x="12" y="26"/>
                                </a:lnTo>
                                <a:lnTo>
                                  <a:pt x="12" y="26"/>
                                </a:lnTo>
                                <a:lnTo>
                                  <a:pt x="12" y="25"/>
                                </a:lnTo>
                                <a:lnTo>
                                  <a:pt x="12" y="25"/>
                                </a:lnTo>
                                <a:lnTo>
                                  <a:pt x="12" y="25"/>
                                </a:lnTo>
                                <a:lnTo>
                                  <a:pt x="12" y="24"/>
                                </a:lnTo>
                                <a:lnTo>
                                  <a:pt x="12" y="24"/>
                                </a:lnTo>
                                <a:lnTo>
                                  <a:pt x="12" y="24"/>
                                </a:lnTo>
                                <a:lnTo>
                                  <a:pt x="12" y="23"/>
                                </a:lnTo>
                                <a:lnTo>
                                  <a:pt x="12" y="23"/>
                                </a:lnTo>
                                <a:lnTo>
                                  <a:pt x="12" y="23"/>
                                </a:lnTo>
                                <a:lnTo>
                                  <a:pt x="12" y="22"/>
                                </a:lnTo>
                                <a:lnTo>
                                  <a:pt x="12" y="22"/>
                                </a:lnTo>
                                <a:lnTo>
                                  <a:pt x="12" y="22"/>
                                </a:lnTo>
                                <a:lnTo>
                                  <a:pt x="12" y="21"/>
                                </a:lnTo>
                                <a:lnTo>
                                  <a:pt x="12" y="21"/>
                                </a:lnTo>
                                <a:lnTo>
                                  <a:pt x="12" y="21"/>
                                </a:lnTo>
                                <a:lnTo>
                                  <a:pt x="12" y="20"/>
                                </a:lnTo>
                                <a:lnTo>
                                  <a:pt x="12" y="20"/>
                                </a:lnTo>
                                <a:lnTo>
                                  <a:pt x="12" y="20"/>
                                </a:lnTo>
                                <a:lnTo>
                                  <a:pt x="12" y="19"/>
                                </a:lnTo>
                                <a:lnTo>
                                  <a:pt x="12" y="19"/>
                                </a:lnTo>
                                <a:lnTo>
                                  <a:pt x="12" y="19"/>
                                </a:lnTo>
                                <a:lnTo>
                                  <a:pt x="12" y="18"/>
                                </a:lnTo>
                                <a:lnTo>
                                  <a:pt x="12" y="18"/>
                                </a:lnTo>
                                <a:lnTo>
                                  <a:pt x="12" y="18"/>
                                </a:lnTo>
                                <a:lnTo>
                                  <a:pt x="12" y="17"/>
                                </a:lnTo>
                                <a:lnTo>
                                  <a:pt x="11" y="17"/>
                                </a:lnTo>
                                <a:lnTo>
                                  <a:pt x="11" y="17"/>
                                </a:lnTo>
                                <a:lnTo>
                                  <a:pt x="11" y="17"/>
                                </a:lnTo>
                                <a:lnTo>
                                  <a:pt x="11" y="16"/>
                                </a:lnTo>
                                <a:lnTo>
                                  <a:pt x="11" y="16"/>
                                </a:lnTo>
                                <a:lnTo>
                                  <a:pt x="11" y="16"/>
                                </a:lnTo>
                                <a:lnTo>
                                  <a:pt x="11" y="15"/>
                                </a:lnTo>
                                <a:lnTo>
                                  <a:pt x="11" y="15"/>
                                </a:lnTo>
                                <a:lnTo>
                                  <a:pt x="11" y="15"/>
                                </a:lnTo>
                                <a:lnTo>
                                  <a:pt x="11" y="14"/>
                                </a:lnTo>
                                <a:lnTo>
                                  <a:pt x="11" y="14"/>
                                </a:lnTo>
                                <a:lnTo>
                                  <a:pt x="11" y="14"/>
                                </a:lnTo>
                                <a:lnTo>
                                  <a:pt x="11" y="13"/>
                                </a:lnTo>
                                <a:lnTo>
                                  <a:pt x="11" y="13"/>
                                </a:lnTo>
                                <a:lnTo>
                                  <a:pt x="10" y="13"/>
                                </a:lnTo>
                                <a:lnTo>
                                  <a:pt x="10" y="12"/>
                                </a:lnTo>
                                <a:lnTo>
                                  <a:pt x="10" y="12"/>
                                </a:lnTo>
                                <a:lnTo>
                                  <a:pt x="10" y="12"/>
                                </a:lnTo>
                                <a:lnTo>
                                  <a:pt x="10" y="11"/>
                                </a:lnTo>
                                <a:lnTo>
                                  <a:pt x="10" y="11"/>
                                </a:lnTo>
                                <a:lnTo>
                                  <a:pt x="10" y="11"/>
                                </a:lnTo>
                                <a:lnTo>
                                  <a:pt x="10" y="10"/>
                                </a:lnTo>
                                <a:lnTo>
                                  <a:pt x="10" y="10"/>
                                </a:lnTo>
                                <a:lnTo>
                                  <a:pt x="10" y="10"/>
                                </a:lnTo>
                                <a:lnTo>
                                  <a:pt x="9" y="9"/>
                                </a:lnTo>
                                <a:lnTo>
                                  <a:pt x="9" y="9"/>
                                </a:lnTo>
                                <a:lnTo>
                                  <a:pt x="9" y="9"/>
                                </a:lnTo>
                                <a:lnTo>
                                  <a:pt x="9" y="9"/>
                                </a:lnTo>
                                <a:lnTo>
                                  <a:pt x="9" y="8"/>
                                </a:lnTo>
                                <a:lnTo>
                                  <a:pt x="9" y="8"/>
                                </a:lnTo>
                                <a:lnTo>
                                  <a:pt x="9" y="8"/>
                                </a:lnTo>
                                <a:lnTo>
                                  <a:pt x="9" y="8"/>
                                </a:lnTo>
                                <a:lnTo>
                                  <a:pt x="9" y="8"/>
                                </a:lnTo>
                                <a:lnTo>
                                  <a:pt x="9" y="8"/>
                                </a:lnTo>
                                <a:lnTo>
                                  <a:pt x="9" y="8"/>
                                </a:lnTo>
                                <a:lnTo>
                                  <a:pt x="9" y="7"/>
                                </a:lnTo>
                                <a:lnTo>
                                  <a:pt x="8" y="7"/>
                                </a:lnTo>
                                <a:lnTo>
                                  <a:pt x="8" y="7"/>
                                </a:lnTo>
                                <a:lnTo>
                                  <a:pt x="8" y="7"/>
                                </a:lnTo>
                                <a:lnTo>
                                  <a:pt x="8" y="7"/>
                                </a:lnTo>
                                <a:lnTo>
                                  <a:pt x="8" y="7"/>
                                </a:lnTo>
                                <a:lnTo>
                                  <a:pt x="8" y="7"/>
                                </a:lnTo>
                                <a:lnTo>
                                  <a:pt x="8" y="6"/>
                                </a:lnTo>
                                <a:lnTo>
                                  <a:pt x="8" y="6"/>
                                </a:lnTo>
                                <a:lnTo>
                                  <a:pt x="8" y="6"/>
                                </a:lnTo>
                                <a:lnTo>
                                  <a:pt x="8" y="6"/>
                                </a:lnTo>
                                <a:lnTo>
                                  <a:pt x="8" y="6"/>
                                </a:lnTo>
                                <a:lnTo>
                                  <a:pt x="8" y="6"/>
                                </a:lnTo>
                                <a:lnTo>
                                  <a:pt x="8" y="6"/>
                                </a:lnTo>
                                <a:lnTo>
                                  <a:pt x="8" y="6"/>
                                </a:lnTo>
                                <a:lnTo>
                                  <a:pt x="7" y="5"/>
                                </a:lnTo>
                                <a:lnTo>
                                  <a:pt x="7" y="5"/>
                                </a:lnTo>
                                <a:lnTo>
                                  <a:pt x="7" y="5"/>
                                </a:lnTo>
                                <a:lnTo>
                                  <a:pt x="7" y="5"/>
                                </a:lnTo>
                                <a:lnTo>
                                  <a:pt x="7" y="5"/>
                                </a:lnTo>
                                <a:lnTo>
                                  <a:pt x="7" y="5"/>
                                </a:lnTo>
                                <a:lnTo>
                                  <a:pt x="7" y="5"/>
                                </a:lnTo>
                                <a:lnTo>
                                  <a:pt x="7" y="5"/>
                                </a:lnTo>
                                <a:lnTo>
                                  <a:pt x="7" y="4"/>
                                </a:lnTo>
                                <a:lnTo>
                                  <a:pt x="7" y="4"/>
                                </a:lnTo>
                                <a:lnTo>
                                  <a:pt x="7" y="4"/>
                                </a:lnTo>
                                <a:lnTo>
                                  <a:pt x="7" y="4"/>
                                </a:lnTo>
                                <a:lnTo>
                                  <a:pt x="7" y="4"/>
                                </a:lnTo>
                                <a:lnTo>
                                  <a:pt x="6" y="4"/>
                                </a:lnTo>
                                <a:lnTo>
                                  <a:pt x="6" y="4"/>
                                </a:lnTo>
                                <a:lnTo>
                                  <a:pt x="6" y="4"/>
                                </a:lnTo>
                                <a:lnTo>
                                  <a:pt x="6" y="4"/>
                                </a:lnTo>
                                <a:lnTo>
                                  <a:pt x="6" y="4"/>
                                </a:lnTo>
                                <a:lnTo>
                                  <a:pt x="6" y="3"/>
                                </a:lnTo>
                                <a:lnTo>
                                  <a:pt x="6" y="3"/>
                                </a:lnTo>
                                <a:lnTo>
                                  <a:pt x="6" y="3"/>
                                </a:lnTo>
                                <a:lnTo>
                                  <a:pt x="6" y="3"/>
                                </a:lnTo>
                                <a:lnTo>
                                  <a:pt x="6" y="3"/>
                                </a:lnTo>
                                <a:lnTo>
                                  <a:pt x="6" y="3"/>
                                </a:lnTo>
                                <a:lnTo>
                                  <a:pt x="5" y="3"/>
                                </a:lnTo>
                                <a:lnTo>
                                  <a:pt x="5" y="3"/>
                                </a:lnTo>
                                <a:lnTo>
                                  <a:pt x="5" y="3"/>
                                </a:lnTo>
                                <a:lnTo>
                                  <a:pt x="5" y="3"/>
                                </a:lnTo>
                                <a:lnTo>
                                  <a:pt x="5" y="3"/>
                                </a:lnTo>
                                <a:lnTo>
                                  <a:pt x="5" y="3"/>
                                </a:lnTo>
                                <a:lnTo>
                                  <a:pt x="5" y="2"/>
                                </a:lnTo>
                                <a:lnTo>
                                  <a:pt x="5" y="2"/>
                                </a:lnTo>
                                <a:lnTo>
                                  <a:pt x="5" y="2"/>
                                </a:lnTo>
                                <a:lnTo>
                                  <a:pt x="5" y="2"/>
                                </a:lnTo>
                                <a:lnTo>
                                  <a:pt x="5" y="2"/>
                                </a:lnTo>
                                <a:lnTo>
                                  <a:pt x="4" y="2"/>
                                </a:lnTo>
                                <a:lnTo>
                                  <a:pt x="4" y="2"/>
                                </a:lnTo>
                                <a:lnTo>
                                  <a:pt x="4" y="2"/>
                                </a:lnTo>
                                <a:lnTo>
                                  <a:pt x="4" y="2"/>
                                </a:lnTo>
                                <a:lnTo>
                                  <a:pt x="4" y="2"/>
                                </a:lnTo>
                                <a:lnTo>
                                  <a:pt x="4" y="2"/>
                                </a:lnTo>
                                <a:lnTo>
                                  <a:pt x="4" y="2"/>
                                </a:lnTo>
                                <a:lnTo>
                                  <a:pt x="4" y="2"/>
                                </a:lnTo>
                                <a:lnTo>
                                  <a:pt x="4" y="2"/>
                                </a:lnTo>
                                <a:lnTo>
                                  <a:pt x="3" y="1"/>
                                </a:lnTo>
                                <a:lnTo>
                                  <a:pt x="3" y="1"/>
                                </a:lnTo>
                                <a:lnTo>
                                  <a:pt x="3" y="1"/>
                                </a:lnTo>
                                <a:lnTo>
                                  <a:pt x="3" y="1"/>
                                </a:lnTo>
                                <a:lnTo>
                                  <a:pt x="3" y="1"/>
                                </a:lnTo>
                                <a:lnTo>
                                  <a:pt x="3" y="1"/>
                                </a:lnTo>
                                <a:lnTo>
                                  <a:pt x="3" y="1"/>
                                </a:lnTo>
                                <a:lnTo>
                                  <a:pt x="3" y="1"/>
                                </a:lnTo>
                                <a:lnTo>
                                  <a:pt x="3"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1"/>
                                </a:lnTo>
                                <a:lnTo>
                                  <a:pt x="1" y="1"/>
                                </a:lnTo>
                                <a:lnTo>
                                  <a:pt x="1" y="1"/>
                                </a:lnTo>
                                <a:lnTo>
                                  <a:pt x="1" y="0"/>
                                </a:lnTo>
                                <a:lnTo>
                                  <a:pt x="1" y="0"/>
                                </a:lnTo>
                                <a:lnTo>
                                  <a:pt x="0" y="0"/>
                                </a:lnTo>
                                <a:lnTo>
                                  <a:pt x="0" y="0"/>
                                </a:lnTo>
                                <a:lnTo>
                                  <a:pt x="0" y="0"/>
                                </a:lnTo>
                                <a:lnTo>
                                  <a:pt x="0" y="0"/>
                                </a:lnTo>
                                <a:lnTo>
                                  <a:pt x="0" y="0"/>
                                </a:lnTo>
                                <a:lnTo>
                                  <a:pt x="0"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16" name="Freeform 4016"/>
                        <wps:cNvSpPr>
                          <a:spLocks/>
                        </wps:cNvSpPr>
                        <wps:spPr bwMode="auto">
                          <a:xfrm>
                            <a:off x="399" y="413"/>
                            <a:ext cx="9" cy="11"/>
                          </a:xfrm>
                          <a:custGeom>
                            <a:avLst/>
                            <a:gdLst>
                              <a:gd name="T0" fmla="*/ 5 w 9"/>
                              <a:gd name="T1" fmla="*/ 11 h 11"/>
                              <a:gd name="T2" fmla="*/ 1 w 9"/>
                              <a:gd name="T3" fmla="*/ 3 h 11"/>
                              <a:gd name="T4" fmla="*/ 1 w 9"/>
                              <a:gd name="T5" fmla="*/ 3 h 11"/>
                              <a:gd name="T6" fmla="*/ 1 w 9"/>
                              <a:gd name="T7" fmla="*/ 2 h 11"/>
                              <a:gd name="T8" fmla="*/ 0 w 9"/>
                              <a:gd name="T9" fmla="*/ 2 h 11"/>
                              <a:gd name="T10" fmla="*/ 0 w 9"/>
                              <a:gd name="T11" fmla="*/ 2 h 11"/>
                              <a:gd name="T12" fmla="*/ 1 w 9"/>
                              <a:gd name="T13" fmla="*/ 2 h 11"/>
                              <a:gd name="T14" fmla="*/ 1 w 9"/>
                              <a:gd name="T15" fmla="*/ 2 h 11"/>
                              <a:gd name="T16" fmla="*/ 1 w 9"/>
                              <a:gd name="T17" fmla="*/ 1 h 11"/>
                              <a:gd name="T18" fmla="*/ 1 w 9"/>
                              <a:gd name="T19" fmla="*/ 1 h 11"/>
                              <a:gd name="T20" fmla="*/ 1 w 9"/>
                              <a:gd name="T21" fmla="*/ 1 h 11"/>
                              <a:gd name="T22" fmla="*/ 1 w 9"/>
                              <a:gd name="T23" fmla="*/ 1 h 11"/>
                              <a:gd name="T24" fmla="*/ 1 w 9"/>
                              <a:gd name="T25" fmla="*/ 1 h 11"/>
                              <a:gd name="T26" fmla="*/ 1 w 9"/>
                              <a:gd name="T27" fmla="*/ 1 h 11"/>
                              <a:gd name="T28" fmla="*/ 1 w 9"/>
                              <a:gd name="T29" fmla="*/ 1 h 11"/>
                              <a:gd name="T30" fmla="*/ 1 w 9"/>
                              <a:gd name="T31" fmla="*/ 1 h 11"/>
                              <a:gd name="T32" fmla="*/ 1 w 9"/>
                              <a:gd name="T33" fmla="*/ 0 h 11"/>
                              <a:gd name="T34" fmla="*/ 1 w 9"/>
                              <a:gd name="T35" fmla="*/ 0 h 11"/>
                              <a:gd name="T36" fmla="*/ 1 w 9"/>
                              <a:gd name="T37" fmla="*/ 0 h 11"/>
                              <a:gd name="T38" fmla="*/ 2 w 9"/>
                              <a:gd name="T39" fmla="*/ 0 h 11"/>
                              <a:gd name="T40" fmla="*/ 2 w 9"/>
                              <a:gd name="T41" fmla="*/ 0 h 11"/>
                              <a:gd name="T42" fmla="*/ 2 w 9"/>
                              <a:gd name="T43" fmla="*/ 0 h 11"/>
                              <a:gd name="T44" fmla="*/ 2 w 9"/>
                              <a:gd name="T45" fmla="*/ 0 h 11"/>
                              <a:gd name="T46" fmla="*/ 2 w 9"/>
                              <a:gd name="T47" fmla="*/ 0 h 11"/>
                              <a:gd name="T48" fmla="*/ 2 w 9"/>
                              <a:gd name="T49" fmla="*/ 0 h 11"/>
                              <a:gd name="T50" fmla="*/ 2 w 9"/>
                              <a:gd name="T51" fmla="*/ 0 h 11"/>
                              <a:gd name="T52" fmla="*/ 2 w 9"/>
                              <a:gd name="T53" fmla="*/ 0 h 11"/>
                              <a:gd name="T54" fmla="*/ 2 w 9"/>
                              <a:gd name="T55" fmla="*/ 0 h 11"/>
                              <a:gd name="T56" fmla="*/ 3 w 9"/>
                              <a:gd name="T57" fmla="*/ 0 h 11"/>
                              <a:gd name="T58" fmla="*/ 3 w 9"/>
                              <a:gd name="T59" fmla="*/ 0 h 11"/>
                              <a:gd name="T60" fmla="*/ 3 w 9"/>
                              <a:gd name="T61" fmla="*/ 0 h 11"/>
                              <a:gd name="T62" fmla="*/ 3 w 9"/>
                              <a:gd name="T63" fmla="*/ 0 h 11"/>
                              <a:gd name="T64" fmla="*/ 3 w 9"/>
                              <a:gd name="T65" fmla="*/ 0 h 11"/>
                              <a:gd name="T66" fmla="*/ 3 w 9"/>
                              <a:gd name="T67" fmla="*/ 0 h 11"/>
                              <a:gd name="T68" fmla="*/ 4 w 9"/>
                              <a:gd name="T69" fmla="*/ 0 h 11"/>
                              <a:gd name="T70" fmla="*/ 4 w 9"/>
                              <a:gd name="T71" fmla="*/ 0 h 11"/>
                              <a:gd name="T72" fmla="*/ 4 w 9"/>
                              <a:gd name="T73" fmla="*/ 0 h 11"/>
                              <a:gd name="T74" fmla="*/ 4 w 9"/>
                              <a:gd name="T75" fmla="*/ 0 h 11"/>
                              <a:gd name="T76" fmla="*/ 4 w 9"/>
                              <a:gd name="T77" fmla="*/ 0 h 11"/>
                              <a:gd name="T78" fmla="*/ 5 w 9"/>
                              <a:gd name="T79" fmla="*/ 1 h 11"/>
                              <a:gd name="T80" fmla="*/ 5 w 9"/>
                              <a:gd name="T81" fmla="*/ 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 h="11">
                                <a:moveTo>
                                  <a:pt x="9" y="9"/>
                                </a:moveTo>
                                <a:lnTo>
                                  <a:pt x="5" y="11"/>
                                </a:lnTo>
                                <a:lnTo>
                                  <a:pt x="1" y="4"/>
                                </a:lnTo>
                                <a:lnTo>
                                  <a:pt x="1" y="3"/>
                                </a:lnTo>
                                <a:lnTo>
                                  <a:pt x="1" y="3"/>
                                </a:lnTo>
                                <a:lnTo>
                                  <a:pt x="1" y="3"/>
                                </a:lnTo>
                                <a:lnTo>
                                  <a:pt x="0" y="3"/>
                                </a:lnTo>
                                <a:lnTo>
                                  <a:pt x="1" y="2"/>
                                </a:lnTo>
                                <a:lnTo>
                                  <a:pt x="0" y="2"/>
                                </a:lnTo>
                                <a:lnTo>
                                  <a:pt x="0" y="2"/>
                                </a:lnTo>
                                <a:lnTo>
                                  <a:pt x="0" y="2"/>
                                </a:lnTo>
                                <a:lnTo>
                                  <a:pt x="0"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5" y="1"/>
                                </a:lnTo>
                                <a:lnTo>
                                  <a:pt x="5" y="1"/>
                                </a:lnTo>
                                <a:lnTo>
                                  <a:pt x="5" y="1"/>
                                </a:lnTo>
                                <a:lnTo>
                                  <a:pt x="5" y="1"/>
                                </a:lnTo>
                                <a:lnTo>
                                  <a:pt x="9" y="9"/>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17" name="Freeform 4017"/>
                        <wps:cNvSpPr>
                          <a:spLocks/>
                        </wps:cNvSpPr>
                        <wps:spPr bwMode="auto">
                          <a:xfrm>
                            <a:off x="399" y="413"/>
                            <a:ext cx="9" cy="11"/>
                          </a:xfrm>
                          <a:custGeom>
                            <a:avLst/>
                            <a:gdLst>
                              <a:gd name="T0" fmla="*/ 5 w 9"/>
                              <a:gd name="T1" fmla="*/ 11 h 11"/>
                              <a:gd name="T2" fmla="*/ 1 w 9"/>
                              <a:gd name="T3" fmla="*/ 3 h 11"/>
                              <a:gd name="T4" fmla="*/ 1 w 9"/>
                              <a:gd name="T5" fmla="*/ 3 h 11"/>
                              <a:gd name="T6" fmla="*/ 1 w 9"/>
                              <a:gd name="T7" fmla="*/ 2 h 11"/>
                              <a:gd name="T8" fmla="*/ 0 w 9"/>
                              <a:gd name="T9" fmla="*/ 2 h 11"/>
                              <a:gd name="T10" fmla="*/ 0 w 9"/>
                              <a:gd name="T11" fmla="*/ 2 h 11"/>
                              <a:gd name="T12" fmla="*/ 1 w 9"/>
                              <a:gd name="T13" fmla="*/ 2 h 11"/>
                              <a:gd name="T14" fmla="*/ 1 w 9"/>
                              <a:gd name="T15" fmla="*/ 2 h 11"/>
                              <a:gd name="T16" fmla="*/ 1 w 9"/>
                              <a:gd name="T17" fmla="*/ 1 h 11"/>
                              <a:gd name="T18" fmla="*/ 1 w 9"/>
                              <a:gd name="T19" fmla="*/ 1 h 11"/>
                              <a:gd name="T20" fmla="*/ 1 w 9"/>
                              <a:gd name="T21" fmla="*/ 1 h 11"/>
                              <a:gd name="T22" fmla="*/ 1 w 9"/>
                              <a:gd name="T23" fmla="*/ 1 h 11"/>
                              <a:gd name="T24" fmla="*/ 1 w 9"/>
                              <a:gd name="T25" fmla="*/ 1 h 11"/>
                              <a:gd name="T26" fmla="*/ 1 w 9"/>
                              <a:gd name="T27" fmla="*/ 1 h 11"/>
                              <a:gd name="T28" fmla="*/ 1 w 9"/>
                              <a:gd name="T29" fmla="*/ 1 h 11"/>
                              <a:gd name="T30" fmla="*/ 1 w 9"/>
                              <a:gd name="T31" fmla="*/ 1 h 11"/>
                              <a:gd name="T32" fmla="*/ 1 w 9"/>
                              <a:gd name="T33" fmla="*/ 0 h 11"/>
                              <a:gd name="T34" fmla="*/ 1 w 9"/>
                              <a:gd name="T35" fmla="*/ 0 h 11"/>
                              <a:gd name="T36" fmla="*/ 1 w 9"/>
                              <a:gd name="T37" fmla="*/ 0 h 11"/>
                              <a:gd name="T38" fmla="*/ 2 w 9"/>
                              <a:gd name="T39" fmla="*/ 0 h 11"/>
                              <a:gd name="T40" fmla="*/ 2 w 9"/>
                              <a:gd name="T41" fmla="*/ 0 h 11"/>
                              <a:gd name="T42" fmla="*/ 2 w 9"/>
                              <a:gd name="T43" fmla="*/ 0 h 11"/>
                              <a:gd name="T44" fmla="*/ 2 w 9"/>
                              <a:gd name="T45" fmla="*/ 0 h 11"/>
                              <a:gd name="T46" fmla="*/ 2 w 9"/>
                              <a:gd name="T47" fmla="*/ 0 h 11"/>
                              <a:gd name="T48" fmla="*/ 2 w 9"/>
                              <a:gd name="T49" fmla="*/ 0 h 11"/>
                              <a:gd name="T50" fmla="*/ 2 w 9"/>
                              <a:gd name="T51" fmla="*/ 0 h 11"/>
                              <a:gd name="T52" fmla="*/ 2 w 9"/>
                              <a:gd name="T53" fmla="*/ 0 h 11"/>
                              <a:gd name="T54" fmla="*/ 2 w 9"/>
                              <a:gd name="T55" fmla="*/ 0 h 11"/>
                              <a:gd name="T56" fmla="*/ 3 w 9"/>
                              <a:gd name="T57" fmla="*/ 0 h 11"/>
                              <a:gd name="T58" fmla="*/ 3 w 9"/>
                              <a:gd name="T59" fmla="*/ 0 h 11"/>
                              <a:gd name="T60" fmla="*/ 3 w 9"/>
                              <a:gd name="T61" fmla="*/ 0 h 11"/>
                              <a:gd name="T62" fmla="*/ 3 w 9"/>
                              <a:gd name="T63" fmla="*/ 0 h 11"/>
                              <a:gd name="T64" fmla="*/ 3 w 9"/>
                              <a:gd name="T65" fmla="*/ 0 h 11"/>
                              <a:gd name="T66" fmla="*/ 3 w 9"/>
                              <a:gd name="T67" fmla="*/ 0 h 11"/>
                              <a:gd name="T68" fmla="*/ 4 w 9"/>
                              <a:gd name="T69" fmla="*/ 0 h 11"/>
                              <a:gd name="T70" fmla="*/ 4 w 9"/>
                              <a:gd name="T71" fmla="*/ 0 h 11"/>
                              <a:gd name="T72" fmla="*/ 4 w 9"/>
                              <a:gd name="T73" fmla="*/ 0 h 11"/>
                              <a:gd name="T74" fmla="*/ 4 w 9"/>
                              <a:gd name="T75" fmla="*/ 0 h 11"/>
                              <a:gd name="T76" fmla="*/ 4 w 9"/>
                              <a:gd name="T77" fmla="*/ 0 h 11"/>
                              <a:gd name="T78" fmla="*/ 5 w 9"/>
                              <a:gd name="T79" fmla="*/ 1 h 11"/>
                              <a:gd name="T80" fmla="*/ 5 w 9"/>
                              <a:gd name="T81" fmla="*/ 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 h="11">
                                <a:moveTo>
                                  <a:pt x="9" y="9"/>
                                </a:moveTo>
                                <a:lnTo>
                                  <a:pt x="5" y="11"/>
                                </a:lnTo>
                                <a:lnTo>
                                  <a:pt x="1" y="4"/>
                                </a:lnTo>
                                <a:lnTo>
                                  <a:pt x="1" y="3"/>
                                </a:lnTo>
                                <a:lnTo>
                                  <a:pt x="1" y="3"/>
                                </a:lnTo>
                                <a:lnTo>
                                  <a:pt x="1" y="3"/>
                                </a:lnTo>
                                <a:lnTo>
                                  <a:pt x="0" y="3"/>
                                </a:lnTo>
                                <a:lnTo>
                                  <a:pt x="1" y="2"/>
                                </a:lnTo>
                                <a:lnTo>
                                  <a:pt x="0" y="2"/>
                                </a:lnTo>
                                <a:lnTo>
                                  <a:pt x="0" y="2"/>
                                </a:lnTo>
                                <a:lnTo>
                                  <a:pt x="0" y="2"/>
                                </a:lnTo>
                                <a:lnTo>
                                  <a:pt x="0"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5" y="1"/>
                                </a:lnTo>
                                <a:lnTo>
                                  <a:pt x="5" y="1"/>
                                </a:lnTo>
                                <a:lnTo>
                                  <a:pt x="5" y="1"/>
                                </a:lnTo>
                                <a:lnTo>
                                  <a:pt x="5" y="1"/>
                                </a:lnTo>
                                <a:lnTo>
                                  <a:pt x="9" y="9"/>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18" name="Freeform 4018"/>
                        <wps:cNvSpPr>
                          <a:spLocks/>
                        </wps:cNvSpPr>
                        <wps:spPr bwMode="auto">
                          <a:xfrm>
                            <a:off x="423" y="413"/>
                            <a:ext cx="10" cy="11"/>
                          </a:xfrm>
                          <a:custGeom>
                            <a:avLst/>
                            <a:gdLst>
                              <a:gd name="T0" fmla="*/ 0 w 10"/>
                              <a:gd name="T1" fmla="*/ 8 h 11"/>
                              <a:gd name="T2" fmla="*/ 5 w 10"/>
                              <a:gd name="T3" fmla="*/ 1 h 11"/>
                              <a:gd name="T4" fmla="*/ 6 w 10"/>
                              <a:gd name="T5" fmla="*/ 0 h 11"/>
                              <a:gd name="T6" fmla="*/ 6 w 10"/>
                              <a:gd name="T7" fmla="*/ 0 h 11"/>
                              <a:gd name="T8" fmla="*/ 6 w 10"/>
                              <a:gd name="T9" fmla="*/ 0 h 11"/>
                              <a:gd name="T10" fmla="*/ 7 w 10"/>
                              <a:gd name="T11" fmla="*/ 0 h 11"/>
                              <a:gd name="T12" fmla="*/ 7 w 10"/>
                              <a:gd name="T13" fmla="*/ 0 h 11"/>
                              <a:gd name="T14" fmla="*/ 7 w 10"/>
                              <a:gd name="T15" fmla="*/ 0 h 11"/>
                              <a:gd name="T16" fmla="*/ 7 w 10"/>
                              <a:gd name="T17" fmla="*/ 0 h 11"/>
                              <a:gd name="T18" fmla="*/ 7 w 10"/>
                              <a:gd name="T19" fmla="*/ 0 h 11"/>
                              <a:gd name="T20" fmla="*/ 8 w 10"/>
                              <a:gd name="T21" fmla="*/ 0 h 11"/>
                              <a:gd name="T22" fmla="*/ 8 w 10"/>
                              <a:gd name="T23" fmla="*/ 0 h 11"/>
                              <a:gd name="T24" fmla="*/ 8 w 10"/>
                              <a:gd name="T25" fmla="*/ 0 h 11"/>
                              <a:gd name="T26" fmla="*/ 8 w 10"/>
                              <a:gd name="T27" fmla="*/ 0 h 11"/>
                              <a:gd name="T28" fmla="*/ 8 w 10"/>
                              <a:gd name="T29" fmla="*/ 0 h 11"/>
                              <a:gd name="T30" fmla="*/ 8 w 10"/>
                              <a:gd name="T31" fmla="*/ 0 h 11"/>
                              <a:gd name="T32" fmla="*/ 8 w 10"/>
                              <a:gd name="T33" fmla="*/ 0 h 11"/>
                              <a:gd name="T34" fmla="*/ 8 w 10"/>
                              <a:gd name="T35" fmla="*/ 0 h 11"/>
                              <a:gd name="T36" fmla="*/ 9 w 10"/>
                              <a:gd name="T37" fmla="*/ 0 h 11"/>
                              <a:gd name="T38" fmla="*/ 9 w 10"/>
                              <a:gd name="T39" fmla="*/ 0 h 11"/>
                              <a:gd name="T40" fmla="*/ 9 w 10"/>
                              <a:gd name="T41" fmla="*/ 0 h 11"/>
                              <a:gd name="T42" fmla="*/ 9 w 10"/>
                              <a:gd name="T43" fmla="*/ 1 h 11"/>
                              <a:gd name="T44" fmla="*/ 9 w 10"/>
                              <a:gd name="T45" fmla="*/ 1 h 11"/>
                              <a:gd name="T46" fmla="*/ 9 w 10"/>
                              <a:gd name="T47" fmla="*/ 1 h 11"/>
                              <a:gd name="T48" fmla="*/ 9 w 10"/>
                              <a:gd name="T49" fmla="*/ 1 h 11"/>
                              <a:gd name="T50" fmla="*/ 9 w 10"/>
                              <a:gd name="T51" fmla="*/ 1 h 11"/>
                              <a:gd name="T52" fmla="*/ 9 w 10"/>
                              <a:gd name="T53" fmla="*/ 1 h 11"/>
                              <a:gd name="T54" fmla="*/ 9 w 10"/>
                              <a:gd name="T55" fmla="*/ 1 h 11"/>
                              <a:gd name="T56" fmla="*/ 9 w 10"/>
                              <a:gd name="T57" fmla="*/ 1 h 11"/>
                              <a:gd name="T58" fmla="*/ 9 w 10"/>
                              <a:gd name="T59" fmla="*/ 1 h 11"/>
                              <a:gd name="T60" fmla="*/ 10 w 10"/>
                              <a:gd name="T61" fmla="*/ 2 h 11"/>
                              <a:gd name="T62" fmla="*/ 10 w 10"/>
                              <a:gd name="T63" fmla="*/ 2 h 11"/>
                              <a:gd name="T64" fmla="*/ 10 w 10"/>
                              <a:gd name="T65" fmla="*/ 2 h 11"/>
                              <a:gd name="T66" fmla="*/ 10 w 10"/>
                              <a:gd name="T67" fmla="*/ 2 h 11"/>
                              <a:gd name="T68" fmla="*/ 10 w 10"/>
                              <a:gd name="T69" fmla="*/ 2 h 11"/>
                              <a:gd name="T70" fmla="*/ 10 w 10"/>
                              <a:gd name="T71" fmla="*/ 2 h 11"/>
                              <a:gd name="T72" fmla="*/ 10 w 10"/>
                              <a:gd name="T73" fmla="*/ 3 h 11"/>
                              <a:gd name="T74" fmla="*/ 10 w 10"/>
                              <a:gd name="T75" fmla="*/ 3 h 11"/>
                              <a:gd name="T76" fmla="*/ 10 w 10"/>
                              <a:gd name="T77" fmla="*/ 3 h 11"/>
                              <a:gd name="T78" fmla="*/ 9 w 10"/>
                              <a:gd name="T79" fmla="*/ 4 h 11"/>
                              <a:gd name="T80" fmla="*/ 9 w 10"/>
                              <a:gd name="T81" fmla="*/ 4 h 11"/>
                              <a:gd name="T82" fmla="*/ 4 w 10"/>
                              <a:gd name="T83"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 h="11">
                                <a:moveTo>
                                  <a:pt x="4" y="11"/>
                                </a:moveTo>
                                <a:lnTo>
                                  <a:pt x="0" y="8"/>
                                </a:lnTo>
                                <a:lnTo>
                                  <a:pt x="5" y="1"/>
                                </a:lnTo>
                                <a:lnTo>
                                  <a:pt x="5" y="1"/>
                                </a:lnTo>
                                <a:lnTo>
                                  <a:pt x="6" y="1"/>
                                </a:lnTo>
                                <a:lnTo>
                                  <a:pt x="6" y="0"/>
                                </a:lnTo>
                                <a:lnTo>
                                  <a:pt x="6" y="0"/>
                                </a:lnTo>
                                <a:lnTo>
                                  <a:pt x="6" y="0"/>
                                </a:lnTo>
                                <a:lnTo>
                                  <a:pt x="6" y="0"/>
                                </a:lnTo>
                                <a:lnTo>
                                  <a:pt x="6" y="0"/>
                                </a:lnTo>
                                <a:lnTo>
                                  <a:pt x="7" y="0"/>
                                </a:lnTo>
                                <a:lnTo>
                                  <a:pt x="7" y="0"/>
                                </a:lnTo>
                                <a:lnTo>
                                  <a:pt x="7" y="0"/>
                                </a:lnTo>
                                <a:lnTo>
                                  <a:pt x="7" y="0"/>
                                </a:lnTo>
                                <a:lnTo>
                                  <a:pt x="7"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9" y="3"/>
                                </a:lnTo>
                                <a:lnTo>
                                  <a:pt x="9" y="4"/>
                                </a:lnTo>
                                <a:lnTo>
                                  <a:pt x="9" y="4"/>
                                </a:lnTo>
                                <a:lnTo>
                                  <a:pt x="9" y="4"/>
                                </a:lnTo>
                                <a:lnTo>
                                  <a:pt x="9" y="4"/>
                                </a:lnTo>
                                <a:lnTo>
                                  <a:pt x="4" y="11"/>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19" name="Freeform 4019"/>
                        <wps:cNvSpPr>
                          <a:spLocks/>
                        </wps:cNvSpPr>
                        <wps:spPr bwMode="auto">
                          <a:xfrm>
                            <a:off x="423" y="413"/>
                            <a:ext cx="10" cy="11"/>
                          </a:xfrm>
                          <a:custGeom>
                            <a:avLst/>
                            <a:gdLst>
                              <a:gd name="T0" fmla="*/ 0 w 10"/>
                              <a:gd name="T1" fmla="*/ 8 h 11"/>
                              <a:gd name="T2" fmla="*/ 5 w 10"/>
                              <a:gd name="T3" fmla="*/ 1 h 11"/>
                              <a:gd name="T4" fmla="*/ 6 w 10"/>
                              <a:gd name="T5" fmla="*/ 0 h 11"/>
                              <a:gd name="T6" fmla="*/ 6 w 10"/>
                              <a:gd name="T7" fmla="*/ 0 h 11"/>
                              <a:gd name="T8" fmla="*/ 6 w 10"/>
                              <a:gd name="T9" fmla="*/ 0 h 11"/>
                              <a:gd name="T10" fmla="*/ 7 w 10"/>
                              <a:gd name="T11" fmla="*/ 0 h 11"/>
                              <a:gd name="T12" fmla="*/ 7 w 10"/>
                              <a:gd name="T13" fmla="*/ 0 h 11"/>
                              <a:gd name="T14" fmla="*/ 7 w 10"/>
                              <a:gd name="T15" fmla="*/ 0 h 11"/>
                              <a:gd name="T16" fmla="*/ 7 w 10"/>
                              <a:gd name="T17" fmla="*/ 0 h 11"/>
                              <a:gd name="T18" fmla="*/ 7 w 10"/>
                              <a:gd name="T19" fmla="*/ 0 h 11"/>
                              <a:gd name="T20" fmla="*/ 8 w 10"/>
                              <a:gd name="T21" fmla="*/ 0 h 11"/>
                              <a:gd name="T22" fmla="*/ 8 w 10"/>
                              <a:gd name="T23" fmla="*/ 0 h 11"/>
                              <a:gd name="T24" fmla="*/ 8 w 10"/>
                              <a:gd name="T25" fmla="*/ 0 h 11"/>
                              <a:gd name="T26" fmla="*/ 8 w 10"/>
                              <a:gd name="T27" fmla="*/ 0 h 11"/>
                              <a:gd name="T28" fmla="*/ 8 w 10"/>
                              <a:gd name="T29" fmla="*/ 0 h 11"/>
                              <a:gd name="T30" fmla="*/ 8 w 10"/>
                              <a:gd name="T31" fmla="*/ 0 h 11"/>
                              <a:gd name="T32" fmla="*/ 8 w 10"/>
                              <a:gd name="T33" fmla="*/ 0 h 11"/>
                              <a:gd name="T34" fmla="*/ 8 w 10"/>
                              <a:gd name="T35" fmla="*/ 0 h 11"/>
                              <a:gd name="T36" fmla="*/ 9 w 10"/>
                              <a:gd name="T37" fmla="*/ 0 h 11"/>
                              <a:gd name="T38" fmla="*/ 9 w 10"/>
                              <a:gd name="T39" fmla="*/ 0 h 11"/>
                              <a:gd name="T40" fmla="*/ 9 w 10"/>
                              <a:gd name="T41" fmla="*/ 0 h 11"/>
                              <a:gd name="T42" fmla="*/ 9 w 10"/>
                              <a:gd name="T43" fmla="*/ 1 h 11"/>
                              <a:gd name="T44" fmla="*/ 9 w 10"/>
                              <a:gd name="T45" fmla="*/ 1 h 11"/>
                              <a:gd name="T46" fmla="*/ 9 w 10"/>
                              <a:gd name="T47" fmla="*/ 1 h 11"/>
                              <a:gd name="T48" fmla="*/ 9 w 10"/>
                              <a:gd name="T49" fmla="*/ 1 h 11"/>
                              <a:gd name="T50" fmla="*/ 9 w 10"/>
                              <a:gd name="T51" fmla="*/ 1 h 11"/>
                              <a:gd name="T52" fmla="*/ 9 w 10"/>
                              <a:gd name="T53" fmla="*/ 1 h 11"/>
                              <a:gd name="T54" fmla="*/ 9 w 10"/>
                              <a:gd name="T55" fmla="*/ 1 h 11"/>
                              <a:gd name="T56" fmla="*/ 9 w 10"/>
                              <a:gd name="T57" fmla="*/ 1 h 11"/>
                              <a:gd name="T58" fmla="*/ 9 w 10"/>
                              <a:gd name="T59" fmla="*/ 1 h 11"/>
                              <a:gd name="T60" fmla="*/ 10 w 10"/>
                              <a:gd name="T61" fmla="*/ 2 h 11"/>
                              <a:gd name="T62" fmla="*/ 10 w 10"/>
                              <a:gd name="T63" fmla="*/ 2 h 11"/>
                              <a:gd name="T64" fmla="*/ 10 w 10"/>
                              <a:gd name="T65" fmla="*/ 2 h 11"/>
                              <a:gd name="T66" fmla="*/ 10 w 10"/>
                              <a:gd name="T67" fmla="*/ 2 h 11"/>
                              <a:gd name="T68" fmla="*/ 10 w 10"/>
                              <a:gd name="T69" fmla="*/ 2 h 11"/>
                              <a:gd name="T70" fmla="*/ 10 w 10"/>
                              <a:gd name="T71" fmla="*/ 2 h 11"/>
                              <a:gd name="T72" fmla="*/ 10 w 10"/>
                              <a:gd name="T73" fmla="*/ 3 h 11"/>
                              <a:gd name="T74" fmla="*/ 10 w 10"/>
                              <a:gd name="T75" fmla="*/ 3 h 11"/>
                              <a:gd name="T76" fmla="*/ 10 w 10"/>
                              <a:gd name="T77" fmla="*/ 3 h 11"/>
                              <a:gd name="T78" fmla="*/ 9 w 10"/>
                              <a:gd name="T79" fmla="*/ 4 h 11"/>
                              <a:gd name="T80" fmla="*/ 9 w 10"/>
                              <a:gd name="T81" fmla="*/ 4 h 11"/>
                              <a:gd name="T82" fmla="*/ 4 w 10"/>
                              <a:gd name="T83"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 h="11">
                                <a:moveTo>
                                  <a:pt x="4" y="11"/>
                                </a:moveTo>
                                <a:lnTo>
                                  <a:pt x="0" y="8"/>
                                </a:lnTo>
                                <a:lnTo>
                                  <a:pt x="5" y="1"/>
                                </a:lnTo>
                                <a:lnTo>
                                  <a:pt x="5" y="1"/>
                                </a:lnTo>
                                <a:lnTo>
                                  <a:pt x="6" y="1"/>
                                </a:lnTo>
                                <a:lnTo>
                                  <a:pt x="6" y="0"/>
                                </a:lnTo>
                                <a:lnTo>
                                  <a:pt x="6" y="0"/>
                                </a:lnTo>
                                <a:lnTo>
                                  <a:pt x="6" y="0"/>
                                </a:lnTo>
                                <a:lnTo>
                                  <a:pt x="6" y="0"/>
                                </a:lnTo>
                                <a:lnTo>
                                  <a:pt x="6" y="0"/>
                                </a:lnTo>
                                <a:lnTo>
                                  <a:pt x="7" y="0"/>
                                </a:lnTo>
                                <a:lnTo>
                                  <a:pt x="7" y="0"/>
                                </a:lnTo>
                                <a:lnTo>
                                  <a:pt x="7" y="0"/>
                                </a:lnTo>
                                <a:lnTo>
                                  <a:pt x="7" y="0"/>
                                </a:lnTo>
                                <a:lnTo>
                                  <a:pt x="7" y="0"/>
                                </a:lnTo>
                                <a:lnTo>
                                  <a:pt x="7" y="0"/>
                                </a:lnTo>
                                <a:lnTo>
                                  <a:pt x="7" y="0"/>
                                </a:lnTo>
                                <a:lnTo>
                                  <a:pt x="7" y="0"/>
                                </a:lnTo>
                                <a:lnTo>
                                  <a:pt x="7" y="0"/>
                                </a:lnTo>
                                <a:lnTo>
                                  <a:pt x="7" y="0"/>
                                </a:lnTo>
                                <a:lnTo>
                                  <a:pt x="7"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9" y="3"/>
                                </a:lnTo>
                                <a:lnTo>
                                  <a:pt x="9" y="4"/>
                                </a:lnTo>
                                <a:lnTo>
                                  <a:pt x="9" y="4"/>
                                </a:lnTo>
                                <a:lnTo>
                                  <a:pt x="9" y="4"/>
                                </a:lnTo>
                                <a:lnTo>
                                  <a:pt x="9" y="4"/>
                                </a:lnTo>
                                <a:lnTo>
                                  <a:pt x="4"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20" name="Oval 4020"/>
                        <wps:cNvSpPr>
                          <a:spLocks noChangeArrowheads="1"/>
                        </wps:cNvSpPr>
                        <wps:spPr bwMode="auto">
                          <a:xfrm>
                            <a:off x="396" y="413"/>
                            <a:ext cx="40" cy="38"/>
                          </a:xfrm>
                          <a:prstGeom prst="ellipse">
                            <a:avLst/>
                          </a:prstGeom>
                          <a:solidFill>
                            <a:srgbClr val="BFBFBF"/>
                          </a:solidFill>
                          <a:ln w="0">
                            <a:solidFill>
                              <a:srgbClr val="000000"/>
                            </a:solidFill>
                            <a:prstDash val="solid"/>
                            <a:round/>
                            <a:headEnd/>
                            <a:tailEnd/>
                          </a:ln>
                        </wps:spPr>
                        <wps:bodyPr/>
                      </wps:wsp>
                      <wps:wsp>
                        <wps:cNvPr id="4021" name="Oval 4021"/>
                        <wps:cNvSpPr>
                          <a:spLocks noChangeArrowheads="1"/>
                        </wps:cNvSpPr>
                        <wps:spPr bwMode="auto">
                          <a:xfrm>
                            <a:off x="396" y="413"/>
                            <a:ext cx="40" cy="38"/>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22" name="Freeform 4022"/>
                        <wps:cNvSpPr>
                          <a:spLocks/>
                        </wps:cNvSpPr>
                        <wps:spPr bwMode="auto">
                          <a:xfrm>
                            <a:off x="393" y="445"/>
                            <a:ext cx="46" cy="18"/>
                          </a:xfrm>
                          <a:custGeom>
                            <a:avLst/>
                            <a:gdLst>
                              <a:gd name="T0" fmla="*/ 39 w 46"/>
                              <a:gd name="T1" fmla="*/ 14 h 18"/>
                              <a:gd name="T2" fmla="*/ 35 w 46"/>
                              <a:gd name="T3" fmla="*/ 16 h 18"/>
                              <a:gd name="T4" fmla="*/ 31 w 46"/>
                              <a:gd name="T5" fmla="*/ 17 h 18"/>
                              <a:gd name="T6" fmla="*/ 27 w 46"/>
                              <a:gd name="T7" fmla="*/ 18 h 18"/>
                              <a:gd name="T8" fmla="*/ 23 w 46"/>
                              <a:gd name="T9" fmla="*/ 18 h 18"/>
                              <a:gd name="T10" fmla="*/ 19 w 46"/>
                              <a:gd name="T11" fmla="*/ 18 h 18"/>
                              <a:gd name="T12" fmla="*/ 15 w 46"/>
                              <a:gd name="T13" fmla="*/ 17 h 18"/>
                              <a:gd name="T14" fmla="*/ 11 w 46"/>
                              <a:gd name="T15" fmla="*/ 16 h 18"/>
                              <a:gd name="T16" fmla="*/ 8 w 46"/>
                              <a:gd name="T17" fmla="*/ 15 h 18"/>
                              <a:gd name="T18" fmla="*/ 4 w 46"/>
                              <a:gd name="T19" fmla="*/ 13 h 18"/>
                              <a:gd name="T20" fmla="*/ 2 w 46"/>
                              <a:gd name="T21" fmla="*/ 11 h 18"/>
                              <a:gd name="T22" fmla="*/ 1 w 46"/>
                              <a:gd name="T23" fmla="*/ 10 h 18"/>
                              <a:gd name="T24" fmla="*/ 0 w 46"/>
                              <a:gd name="T25" fmla="*/ 8 h 18"/>
                              <a:gd name="T26" fmla="*/ 0 w 46"/>
                              <a:gd name="T27" fmla="*/ 7 h 18"/>
                              <a:gd name="T28" fmla="*/ 0 w 46"/>
                              <a:gd name="T29" fmla="*/ 6 h 18"/>
                              <a:gd name="T30" fmla="*/ 1 w 46"/>
                              <a:gd name="T31" fmla="*/ 4 h 18"/>
                              <a:gd name="T32" fmla="*/ 2 w 46"/>
                              <a:gd name="T33" fmla="*/ 3 h 18"/>
                              <a:gd name="T34" fmla="*/ 3 w 46"/>
                              <a:gd name="T35" fmla="*/ 2 h 18"/>
                              <a:gd name="T36" fmla="*/ 5 w 46"/>
                              <a:gd name="T37" fmla="*/ 1 h 18"/>
                              <a:gd name="T38" fmla="*/ 8 w 46"/>
                              <a:gd name="T39" fmla="*/ 0 h 18"/>
                              <a:gd name="T40" fmla="*/ 8 w 46"/>
                              <a:gd name="T41" fmla="*/ 0 h 18"/>
                              <a:gd name="T42" fmla="*/ 9 w 46"/>
                              <a:gd name="T43" fmla="*/ 0 h 18"/>
                              <a:gd name="T44" fmla="*/ 10 w 46"/>
                              <a:gd name="T45" fmla="*/ 0 h 18"/>
                              <a:gd name="T46" fmla="*/ 11 w 46"/>
                              <a:gd name="T47" fmla="*/ 0 h 18"/>
                              <a:gd name="T48" fmla="*/ 11 w 46"/>
                              <a:gd name="T49" fmla="*/ 1 h 18"/>
                              <a:gd name="T50" fmla="*/ 12 w 46"/>
                              <a:gd name="T51" fmla="*/ 1 h 18"/>
                              <a:gd name="T52" fmla="*/ 13 w 46"/>
                              <a:gd name="T53" fmla="*/ 1 h 18"/>
                              <a:gd name="T54" fmla="*/ 13 w 46"/>
                              <a:gd name="T55" fmla="*/ 2 h 18"/>
                              <a:gd name="T56" fmla="*/ 14 w 46"/>
                              <a:gd name="T57" fmla="*/ 2 h 18"/>
                              <a:gd name="T58" fmla="*/ 15 w 46"/>
                              <a:gd name="T59" fmla="*/ 3 h 18"/>
                              <a:gd name="T60" fmla="*/ 16 w 46"/>
                              <a:gd name="T61" fmla="*/ 3 h 18"/>
                              <a:gd name="T62" fmla="*/ 18 w 46"/>
                              <a:gd name="T63" fmla="*/ 4 h 18"/>
                              <a:gd name="T64" fmla="*/ 20 w 46"/>
                              <a:gd name="T65" fmla="*/ 4 h 18"/>
                              <a:gd name="T66" fmla="*/ 21 w 46"/>
                              <a:gd name="T67" fmla="*/ 5 h 18"/>
                              <a:gd name="T68" fmla="*/ 23 w 46"/>
                              <a:gd name="T69" fmla="*/ 5 h 18"/>
                              <a:gd name="T70" fmla="*/ 25 w 46"/>
                              <a:gd name="T71" fmla="*/ 5 h 18"/>
                              <a:gd name="T72" fmla="*/ 26 w 46"/>
                              <a:gd name="T73" fmla="*/ 4 h 18"/>
                              <a:gd name="T74" fmla="*/ 28 w 46"/>
                              <a:gd name="T75" fmla="*/ 4 h 18"/>
                              <a:gd name="T76" fmla="*/ 30 w 46"/>
                              <a:gd name="T77" fmla="*/ 3 h 18"/>
                              <a:gd name="T78" fmla="*/ 32 w 46"/>
                              <a:gd name="T79" fmla="*/ 2 h 18"/>
                              <a:gd name="T80" fmla="*/ 32 w 46"/>
                              <a:gd name="T81" fmla="*/ 2 h 18"/>
                              <a:gd name="T82" fmla="*/ 33 w 46"/>
                              <a:gd name="T83" fmla="*/ 2 h 18"/>
                              <a:gd name="T84" fmla="*/ 34 w 46"/>
                              <a:gd name="T85" fmla="*/ 1 h 18"/>
                              <a:gd name="T86" fmla="*/ 35 w 46"/>
                              <a:gd name="T87" fmla="*/ 1 h 18"/>
                              <a:gd name="T88" fmla="*/ 36 w 46"/>
                              <a:gd name="T89" fmla="*/ 1 h 18"/>
                              <a:gd name="T90" fmla="*/ 37 w 46"/>
                              <a:gd name="T91" fmla="*/ 0 h 18"/>
                              <a:gd name="T92" fmla="*/ 37 w 46"/>
                              <a:gd name="T93" fmla="*/ 0 h 18"/>
                              <a:gd name="T94" fmla="*/ 38 w 46"/>
                              <a:gd name="T95" fmla="*/ 0 h 18"/>
                              <a:gd name="T96" fmla="*/ 39 w 46"/>
                              <a:gd name="T97" fmla="*/ 0 h 18"/>
                              <a:gd name="T98" fmla="*/ 41 w 46"/>
                              <a:gd name="T99" fmla="*/ 0 h 18"/>
                              <a:gd name="T100" fmla="*/ 42 w 46"/>
                              <a:gd name="T101" fmla="*/ 1 h 18"/>
                              <a:gd name="T102" fmla="*/ 44 w 46"/>
                              <a:gd name="T103" fmla="*/ 2 h 18"/>
                              <a:gd name="T104" fmla="*/ 45 w 46"/>
                              <a:gd name="T105" fmla="*/ 3 h 18"/>
                              <a:gd name="T106" fmla="*/ 46 w 46"/>
                              <a:gd name="T107" fmla="*/ 4 h 18"/>
                              <a:gd name="T108" fmla="*/ 46 w 46"/>
                              <a:gd name="T109" fmla="*/ 6 h 18"/>
                              <a:gd name="T110" fmla="*/ 46 w 46"/>
                              <a:gd name="T111" fmla="*/ 7 h 18"/>
                              <a:gd name="T112" fmla="*/ 46 w 46"/>
                              <a:gd name="T113" fmla="*/ 8 h 18"/>
                              <a:gd name="T114" fmla="*/ 45 w 46"/>
                              <a:gd name="T115" fmla="*/ 10 h 18"/>
                              <a:gd name="T116" fmla="*/ 44 w 46"/>
                              <a:gd name="T117" fmla="*/ 11 h 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8">
                                <a:moveTo>
                                  <a:pt x="43" y="13"/>
                                </a:moveTo>
                                <a:lnTo>
                                  <a:pt x="42" y="13"/>
                                </a:lnTo>
                                <a:lnTo>
                                  <a:pt x="42" y="13"/>
                                </a:lnTo>
                                <a:lnTo>
                                  <a:pt x="41" y="13"/>
                                </a:lnTo>
                                <a:lnTo>
                                  <a:pt x="41" y="13"/>
                                </a:lnTo>
                                <a:lnTo>
                                  <a:pt x="41" y="14"/>
                                </a:lnTo>
                                <a:lnTo>
                                  <a:pt x="40" y="14"/>
                                </a:lnTo>
                                <a:lnTo>
                                  <a:pt x="40" y="14"/>
                                </a:lnTo>
                                <a:lnTo>
                                  <a:pt x="39" y="14"/>
                                </a:lnTo>
                                <a:lnTo>
                                  <a:pt x="39" y="14"/>
                                </a:lnTo>
                                <a:lnTo>
                                  <a:pt x="39" y="15"/>
                                </a:lnTo>
                                <a:lnTo>
                                  <a:pt x="38" y="15"/>
                                </a:lnTo>
                                <a:lnTo>
                                  <a:pt x="38" y="15"/>
                                </a:lnTo>
                                <a:lnTo>
                                  <a:pt x="37" y="15"/>
                                </a:lnTo>
                                <a:lnTo>
                                  <a:pt x="37" y="15"/>
                                </a:lnTo>
                                <a:lnTo>
                                  <a:pt x="37" y="15"/>
                                </a:lnTo>
                                <a:lnTo>
                                  <a:pt x="36" y="16"/>
                                </a:lnTo>
                                <a:lnTo>
                                  <a:pt x="36" y="16"/>
                                </a:lnTo>
                                <a:lnTo>
                                  <a:pt x="35" y="16"/>
                                </a:lnTo>
                                <a:lnTo>
                                  <a:pt x="35" y="16"/>
                                </a:lnTo>
                                <a:lnTo>
                                  <a:pt x="35" y="16"/>
                                </a:lnTo>
                                <a:lnTo>
                                  <a:pt x="34" y="16"/>
                                </a:lnTo>
                                <a:lnTo>
                                  <a:pt x="34" y="16"/>
                                </a:lnTo>
                                <a:lnTo>
                                  <a:pt x="33" y="16"/>
                                </a:lnTo>
                                <a:lnTo>
                                  <a:pt x="33" y="17"/>
                                </a:lnTo>
                                <a:lnTo>
                                  <a:pt x="33" y="17"/>
                                </a:lnTo>
                                <a:lnTo>
                                  <a:pt x="32" y="17"/>
                                </a:lnTo>
                                <a:lnTo>
                                  <a:pt x="32" y="17"/>
                                </a:lnTo>
                                <a:lnTo>
                                  <a:pt x="31" y="17"/>
                                </a:lnTo>
                                <a:lnTo>
                                  <a:pt x="31" y="17"/>
                                </a:lnTo>
                                <a:lnTo>
                                  <a:pt x="31" y="17"/>
                                </a:lnTo>
                                <a:lnTo>
                                  <a:pt x="30" y="17"/>
                                </a:lnTo>
                                <a:lnTo>
                                  <a:pt x="30" y="17"/>
                                </a:lnTo>
                                <a:lnTo>
                                  <a:pt x="29" y="17"/>
                                </a:lnTo>
                                <a:lnTo>
                                  <a:pt x="29" y="18"/>
                                </a:lnTo>
                                <a:lnTo>
                                  <a:pt x="29" y="18"/>
                                </a:lnTo>
                                <a:lnTo>
                                  <a:pt x="28" y="18"/>
                                </a:lnTo>
                                <a:lnTo>
                                  <a:pt x="28" y="18"/>
                                </a:lnTo>
                                <a:lnTo>
                                  <a:pt x="27" y="18"/>
                                </a:lnTo>
                                <a:lnTo>
                                  <a:pt x="27" y="18"/>
                                </a:lnTo>
                                <a:lnTo>
                                  <a:pt x="27" y="18"/>
                                </a:lnTo>
                                <a:lnTo>
                                  <a:pt x="26" y="18"/>
                                </a:lnTo>
                                <a:lnTo>
                                  <a:pt x="26" y="18"/>
                                </a:lnTo>
                                <a:lnTo>
                                  <a:pt x="26" y="18"/>
                                </a:lnTo>
                                <a:lnTo>
                                  <a:pt x="25" y="18"/>
                                </a:lnTo>
                                <a:lnTo>
                                  <a:pt x="25" y="18"/>
                                </a:lnTo>
                                <a:lnTo>
                                  <a:pt x="24" y="18"/>
                                </a:lnTo>
                                <a:lnTo>
                                  <a:pt x="24" y="18"/>
                                </a:lnTo>
                                <a:lnTo>
                                  <a:pt x="24" y="18"/>
                                </a:lnTo>
                                <a:lnTo>
                                  <a:pt x="23" y="18"/>
                                </a:lnTo>
                                <a:lnTo>
                                  <a:pt x="23" y="18"/>
                                </a:lnTo>
                                <a:lnTo>
                                  <a:pt x="22" y="18"/>
                                </a:lnTo>
                                <a:lnTo>
                                  <a:pt x="22" y="18"/>
                                </a:lnTo>
                                <a:lnTo>
                                  <a:pt x="22" y="18"/>
                                </a:lnTo>
                                <a:lnTo>
                                  <a:pt x="21" y="18"/>
                                </a:lnTo>
                                <a:lnTo>
                                  <a:pt x="21" y="18"/>
                                </a:lnTo>
                                <a:lnTo>
                                  <a:pt x="20" y="18"/>
                                </a:lnTo>
                                <a:lnTo>
                                  <a:pt x="20" y="18"/>
                                </a:lnTo>
                                <a:lnTo>
                                  <a:pt x="20" y="18"/>
                                </a:lnTo>
                                <a:lnTo>
                                  <a:pt x="19" y="18"/>
                                </a:lnTo>
                                <a:lnTo>
                                  <a:pt x="19" y="18"/>
                                </a:lnTo>
                                <a:lnTo>
                                  <a:pt x="18" y="18"/>
                                </a:lnTo>
                                <a:lnTo>
                                  <a:pt x="18" y="18"/>
                                </a:lnTo>
                                <a:lnTo>
                                  <a:pt x="18" y="18"/>
                                </a:lnTo>
                                <a:lnTo>
                                  <a:pt x="17" y="18"/>
                                </a:lnTo>
                                <a:lnTo>
                                  <a:pt x="17" y="18"/>
                                </a:lnTo>
                                <a:lnTo>
                                  <a:pt x="16" y="17"/>
                                </a:lnTo>
                                <a:lnTo>
                                  <a:pt x="16" y="17"/>
                                </a:lnTo>
                                <a:lnTo>
                                  <a:pt x="16" y="17"/>
                                </a:lnTo>
                                <a:lnTo>
                                  <a:pt x="15" y="17"/>
                                </a:lnTo>
                                <a:lnTo>
                                  <a:pt x="15" y="17"/>
                                </a:lnTo>
                                <a:lnTo>
                                  <a:pt x="15" y="17"/>
                                </a:lnTo>
                                <a:lnTo>
                                  <a:pt x="14" y="17"/>
                                </a:lnTo>
                                <a:lnTo>
                                  <a:pt x="14" y="17"/>
                                </a:lnTo>
                                <a:lnTo>
                                  <a:pt x="13" y="17"/>
                                </a:lnTo>
                                <a:lnTo>
                                  <a:pt x="13" y="17"/>
                                </a:lnTo>
                                <a:lnTo>
                                  <a:pt x="13" y="16"/>
                                </a:lnTo>
                                <a:lnTo>
                                  <a:pt x="12" y="16"/>
                                </a:lnTo>
                                <a:lnTo>
                                  <a:pt x="12" y="16"/>
                                </a:lnTo>
                                <a:lnTo>
                                  <a:pt x="11" y="16"/>
                                </a:lnTo>
                                <a:lnTo>
                                  <a:pt x="11" y="16"/>
                                </a:lnTo>
                                <a:lnTo>
                                  <a:pt x="11" y="16"/>
                                </a:lnTo>
                                <a:lnTo>
                                  <a:pt x="10" y="16"/>
                                </a:lnTo>
                                <a:lnTo>
                                  <a:pt x="10" y="16"/>
                                </a:lnTo>
                                <a:lnTo>
                                  <a:pt x="10" y="15"/>
                                </a:lnTo>
                                <a:lnTo>
                                  <a:pt x="9" y="15"/>
                                </a:lnTo>
                                <a:lnTo>
                                  <a:pt x="9" y="15"/>
                                </a:lnTo>
                                <a:lnTo>
                                  <a:pt x="8" y="15"/>
                                </a:lnTo>
                                <a:lnTo>
                                  <a:pt x="8" y="15"/>
                                </a:lnTo>
                                <a:lnTo>
                                  <a:pt x="8" y="15"/>
                                </a:lnTo>
                                <a:lnTo>
                                  <a:pt x="7" y="14"/>
                                </a:lnTo>
                                <a:lnTo>
                                  <a:pt x="7" y="14"/>
                                </a:lnTo>
                                <a:lnTo>
                                  <a:pt x="6" y="14"/>
                                </a:lnTo>
                                <a:lnTo>
                                  <a:pt x="6" y="14"/>
                                </a:lnTo>
                                <a:lnTo>
                                  <a:pt x="6" y="14"/>
                                </a:lnTo>
                                <a:lnTo>
                                  <a:pt x="5" y="13"/>
                                </a:lnTo>
                                <a:lnTo>
                                  <a:pt x="5" y="13"/>
                                </a:lnTo>
                                <a:lnTo>
                                  <a:pt x="5" y="13"/>
                                </a:lnTo>
                                <a:lnTo>
                                  <a:pt x="4" y="13"/>
                                </a:lnTo>
                                <a:lnTo>
                                  <a:pt x="4" y="13"/>
                                </a:lnTo>
                                <a:lnTo>
                                  <a:pt x="4" y="13"/>
                                </a:lnTo>
                                <a:lnTo>
                                  <a:pt x="4" y="12"/>
                                </a:lnTo>
                                <a:lnTo>
                                  <a:pt x="3" y="12"/>
                                </a:lnTo>
                                <a:lnTo>
                                  <a:pt x="3" y="12"/>
                                </a:lnTo>
                                <a:lnTo>
                                  <a:pt x="3" y="12"/>
                                </a:lnTo>
                                <a:lnTo>
                                  <a:pt x="3" y="12"/>
                                </a:lnTo>
                                <a:lnTo>
                                  <a:pt x="3" y="12"/>
                                </a:lnTo>
                                <a:lnTo>
                                  <a:pt x="3" y="11"/>
                                </a:lnTo>
                                <a:lnTo>
                                  <a:pt x="2" y="11"/>
                                </a:lnTo>
                                <a:lnTo>
                                  <a:pt x="2" y="11"/>
                                </a:lnTo>
                                <a:lnTo>
                                  <a:pt x="2" y="11"/>
                                </a:lnTo>
                                <a:lnTo>
                                  <a:pt x="2" y="11"/>
                                </a:lnTo>
                                <a:lnTo>
                                  <a:pt x="2" y="11"/>
                                </a:lnTo>
                                <a:lnTo>
                                  <a:pt x="2" y="11"/>
                                </a:lnTo>
                                <a:lnTo>
                                  <a:pt x="2" y="10"/>
                                </a:lnTo>
                                <a:lnTo>
                                  <a:pt x="2" y="10"/>
                                </a:lnTo>
                                <a:lnTo>
                                  <a:pt x="1" y="10"/>
                                </a:lnTo>
                                <a:lnTo>
                                  <a:pt x="1" y="10"/>
                                </a:lnTo>
                                <a:lnTo>
                                  <a:pt x="1" y="10"/>
                                </a:lnTo>
                                <a:lnTo>
                                  <a:pt x="1" y="10"/>
                                </a:lnTo>
                                <a:lnTo>
                                  <a:pt x="1" y="10"/>
                                </a:lnTo>
                                <a:lnTo>
                                  <a:pt x="1" y="9"/>
                                </a:lnTo>
                                <a:lnTo>
                                  <a:pt x="1" y="9"/>
                                </a:lnTo>
                                <a:lnTo>
                                  <a:pt x="1" y="9"/>
                                </a:lnTo>
                                <a:lnTo>
                                  <a:pt x="1" y="9"/>
                                </a:lnTo>
                                <a:lnTo>
                                  <a:pt x="1" y="9"/>
                                </a:lnTo>
                                <a:lnTo>
                                  <a:pt x="1" y="9"/>
                                </a:lnTo>
                                <a:lnTo>
                                  <a:pt x="0" y="9"/>
                                </a:lnTo>
                                <a:lnTo>
                                  <a:pt x="0" y="8"/>
                                </a:lnTo>
                                <a:lnTo>
                                  <a:pt x="0" y="8"/>
                                </a:lnTo>
                                <a:lnTo>
                                  <a:pt x="0" y="8"/>
                                </a:lnTo>
                                <a:lnTo>
                                  <a:pt x="0" y="8"/>
                                </a:lnTo>
                                <a:lnTo>
                                  <a:pt x="0" y="8"/>
                                </a:lnTo>
                                <a:lnTo>
                                  <a:pt x="0" y="8"/>
                                </a:lnTo>
                                <a:lnTo>
                                  <a:pt x="0" y="8"/>
                                </a:lnTo>
                                <a:lnTo>
                                  <a:pt x="0" y="7"/>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1" y="5"/>
                                </a:lnTo>
                                <a:lnTo>
                                  <a:pt x="1" y="5"/>
                                </a:lnTo>
                                <a:lnTo>
                                  <a:pt x="1" y="4"/>
                                </a:lnTo>
                                <a:lnTo>
                                  <a:pt x="1" y="4"/>
                                </a:lnTo>
                                <a:lnTo>
                                  <a:pt x="1" y="4"/>
                                </a:lnTo>
                                <a:lnTo>
                                  <a:pt x="1" y="4"/>
                                </a:lnTo>
                                <a:lnTo>
                                  <a:pt x="1" y="4"/>
                                </a:lnTo>
                                <a:lnTo>
                                  <a:pt x="1" y="4"/>
                                </a:lnTo>
                                <a:lnTo>
                                  <a:pt x="1" y="4"/>
                                </a:lnTo>
                                <a:lnTo>
                                  <a:pt x="1" y="4"/>
                                </a:lnTo>
                                <a:lnTo>
                                  <a:pt x="1"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4" y="2"/>
                                </a:lnTo>
                                <a:lnTo>
                                  <a:pt x="4" y="2"/>
                                </a:lnTo>
                                <a:lnTo>
                                  <a:pt x="4" y="1"/>
                                </a:lnTo>
                                <a:lnTo>
                                  <a:pt x="4" y="1"/>
                                </a:lnTo>
                                <a:lnTo>
                                  <a:pt x="4" y="1"/>
                                </a:lnTo>
                                <a:lnTo>
                                  <a:pt x="5" y="1"/>
                                </a:lnTo>
                                <a:lnTo>
                                  <a:pt x="5" y="1"/>
                                </a:lnTo>
                                <a:lnTo>
                                  <a:pt x="5" y="1"/>
                                </a:lnTo>
                                <a:lnTo>
                                  <a:pt x="5" y="1"/>
                                </a:lnTo>
                                <a:lnTo>
                                  <a:pt x="5" y="1"/>
                                </a:lnTo>
                                <a:lnTo>
                                  <a:pt x="6" y="1"/>
                                </a:lnTo>
                                <a:lnTo>
                                  <a:pt x="6" y="0"/>
                                </a:lnTo>
                                <a:lnTo>
                                  <a:pt x="6" y="0"/>
                                </a:lnTo>
                                <a:lnTo>
                                  <a:pt x="6" y="0"/>
                                </a:lnTo>
                                <a:lnTo>
                                  <a:pt x="7" y="0"/>
                                </a:lnTo>
                                <a:lnTo>
                                  <a:pt x="7" y="0"/>
                                </a:lnTo>
                                <a:lnTo>
                                  <a:pt x="7" y="0"/>
                                </a:lnTo>
                                <a:lnTo>
                                  <a:pt x="7" y="0"/>
                                </a:lnTo>
                                <a:lnTo>
                                  <a:pt x="8" y="0"/>
                                </a:lnTo>
                                <a:lnTo>
                                  <a:pt x="7"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3"/>
                                </a:lnTo>
                                <a:lnTo>
                                  <a:pt x="15" y="3"/>
                                </a:lnTo>
                                <a:lnTo>
                                  <a:pt x="15" y="3"/>
                                </a:lnTo>
                                <a:lnTo>
                                  <a:pt x="15" y="3"/>
                                </a:lnTo>
                                <a:lnTo>
                                  <a:pt x="15" y="3"/>
                                </a:lnTo>
                                <a:lnTo>
                                  <a:pt x="15" y="3"/>
                                </a:lnTo>
                                <a:lnTo>
                                  <a:pt x="15" y="3"/>
                                </a:lnTo>
                                <a:lnTo>
                                  <a:pt x="15" y="3"/>
                                </a:lnTo>
                                <a:lnTo>
                                  <a:pt x="15" y="3"/>
                                </a:lnTo>
                                <a:lnTo>
                                  <a:pt x="15" y="3"/>
                                </a:lnTo>
                                <a:lnTo>
                                  <a:pt x="16" y="3"/>
                                </a:lnTo>
                                <a:lnTo>
                                  <a:pt x="16" y="3"/>
                                </a:lnTo>
                                <a:lnTo>
                                  <a:pt x="16" y="3"/>
                                </a:lnTo>
                                <a:lnTo>
                                  <a:pt x="16" y="3"/>
                                </a:lnTo>
                                <a:lnTo>
                                  <a:pt x="16" y="3"/>
                                </a:lnTo>
                                <a:lnTo>
                                  <a:pt x="16" y="3"/>
                                </a:lnTo>
                                <a:lnTo>
                                  <a:pt x="17" y="4"/>
                                </a:lnTo>
                                <a:lnTo>
                                  <a:pt x="17" y="4"/>
                                </a:lnTo>
                                <a:lnTo>
                                  <a:pt x="17" y="4"/>
                                </a:lnTo>
                                <a:lnTo>
                                  <a:pt x="17" y="4"/>
                                </a:lnTo>
                                <a:lnTo>
                                  <a:pt x="17" y="4"/>
                                </a:lnTo>
                                <a:lnTo>
                                  <a:pt x="17" y="4"/>
                                </a:lnTo>
                                <a:lnTo>
                                  <a:pt x="18" y="4"/>
                                </a:lnTo>
                                <a:lnTo>
                                  <a:pt x="18" y="4"/>
                                </a:lnTo>
                                <a:lnTo>
                                  <a:pt x="18" y="4"/>
                                </a:lnTo>
                                <a:lnTo>
                                  <a:pt x="18" y="4"/>
                                </a:lnTo>
                                <a:lnTo>
                                  <a:pt x="18" y="4"/>
                                </a:lnTo>
                                <a:lnTo>
                                  <a:pt x="18" y="4"/>
                                </a:lnTo>
                                <a:lnTo>
                                  <a:pt x="19" y="4"/>
                                </a:lnTo>
                                <a:lnTo>
                                  <a:pt x="19" y="4"/>
                                </a:lnTo>
                                <a:lnTo>
                                  <a:pt x="19" y="4"/>
                                </a:lnTo>
                                <a:lnTo>
                                  <a:pt x="19" y="4"/>
                                </a:lnTo>
                                <a:lnTo>
                                  <a:pt x="19" y="4"/>
                                </a:lnTo>
                                <a:lnTo>
                                  <a:pt x="19" y="4"/>
                                </a:lnTo>
                                <a:lnTo>
                                  <a:pt x="20" y="4"/>
                                </a:lnTo>
                                <a:lnTo>
                                  <a:pt x="20" y="4"/>
                                </a:lnTo>
                                <a:lnTo>
                                  <a:pt x="20" y="4"/>
                                </a:lnTo>
                                <a:lnTo>
                                  <a:pt x="20" y="4"/>
                                </a:lnTo>
                                <a:lnTo>
                                  <a:pt x="20" y="4"/>
                                </a:lnTo>
                                <a:lnTo>
                                  <a:pt x="20" y="4"/>
                                </a:lnTo>
                                <a:lnTo>
                                  <a:pt x="21" y="5"/>
                                </a:lnTo>
                                <a:lnTo>
                                  <a:pt x="21" y="5"/>
                                </a:lnTo>
                                <a:lnTo>
                                  <a:pt x="21" y="5"/>
                                </a:lnTo>
                                <a:lnTo>
                                  <a:pt x="21" y="5"/>
                                </a:lnTo>
                                <a:lnTo>
                                  <a:pt x="21" y="5"/>
                                </a:lnTo>
                                <a:lnTo>
                                  <a:pt x="21" y="5"/>
                                </a:lnTo>
                                <a:lnTo>
                                  <a:pt x="22" y="5"/>
                                </a:lnTo>
                                <a:lnTo>
                                  <a:pt x="22" y="5"/>
                                </a:lnTo>
                                <a:lnTo>
                                  <a:pt x="22" y="5"/>
                                </a:lnTo>
                                <a:lnTo>
                                  <a:pt x="22" y="5"/>
                                </a:lnTo>
                                <a:lnTo>
                                  <a:pt x="22" y="5"/>
                                </a:lnTo>
                                <a:lnTo>
                                  <a:pt x="22" y="5"/>
                                </a:lnTo>
                                <a:lnTo>
                                  <a:pt x="23" y="5"/>
                                </a:lnTo>
                                <a:lnTo>
                                  <a:pt x="23" y="5"/>
                                </a:lnTo>
                                <a:lnTo>
                                  <a:pt x="23" y="5"/>
                                </a:lnTo>
                                <a:lnTo>
                                  <a:pt x="23" y="5"/>
                                </a:lnTo>
                                <a:lnTo>
                                  <a:pt x="23" y="5"/>
                                </a:lnTo>
                                <a:lnTo>
                                  <a:pt x="23" y="5"/>
                                </a:lnTo>
                                <a:lnTo>
                                  <a:pt x="24" y="5"/>
                                </a:lnTo>
                                <a:lnTo>
                                  <a:pt x="24" y="5"/>
                                </a:lnTo>
                                <a:lnTo>
                                  <a:pt x="24" y="5"/>
                                </a:lnTo>
                                <a:lnTo>
                                  <a:pt x="24" y="5"/>
                                </a:lnTo>
                                <a:lnTo>
                                  <a:pt x="24" y="5"/>
                                </a:lnTo>
                                <a:lnTo>
                                  <a:pt x="24" y="5"/>
                                </a:lnTo>
                                <a:lnTo>
                                  <a:pt x="25" y="5"/>
                                </a:lnTo>
                                <a:lnTo>
                                  <a:pt x="25" y="5"/>
                                </a:lnTo>
                                <a:lnTo>
                                  <a:pt x="25" y="4"/>
                                </a:lnTo>
                                <a:lnTo>
                                  <a:pt x="25" y="4"/>
                                </a:lnTo>
                                <a:lnTo>
                                  <a:pt x="25" y="4"/>
                                </a:lnTo>
                                <a:lnTo>
                                  <a:pt x="25" y="4"/>
                                </a:lnTo>
                                <a:lnTo>
                                  <a:pt x="26" y="4"/>
                                </a:lnTo>
                                <a:lnTo>
                                  <a:pt x="26" y="4"/>
                                </a:lnTo>
                                <a:lnTo>
                                  <a:pt x="26" y="4"/>
                                </a:lnTo>
                                <a:lnTo>
                                  <a:pt x="26" y="4"/>
                                </a:lnTo>
                                <a:lnTo>
                                  <a:pt x="26" y="4"/>
                                </a:lnTo>
                                <a:lnTo>
                                  <a:pt x="26" y="4"/>
                                </a:lnTo>
                                <a:lnTo>
                                  <a:pt x="27" y="4"/>
                                </a:lnTo>
                                <a:lnTo>
                                  <a:pt x="27" y="4"/>
                                </a:lnTo>
                                <a:lnTo>
                                  <a:pt x="27" y="4"/>
                                </a:lnTo>
                                <a:lnTo>
                                  <a:pt x="27" y="4"/>
                                </a:lnTo>
                                <a:lnTo>
                                  <a:pt x="27" y="4"/>
                                </a:lnTo>
                                <a:lnTo>
                                  <a:pt x="27" y="4"/>
                                </a:lnTo>
                                <a:lnTo>
                                  <a:pt x="28" y="4"/>
                                </a:lnTo>
                                <a:lnTo>
                                  <a:pt x="28" y="4"/>
                                </a:lnTo>
                                <a:lnTo>
                                  <a:pt x="28" y="4"/>
                                </a:lnTo>
                                <a:lnTo>
                                  <a:pt x="28" y="4"/>
                                </a:lnTo>
                                <a:lnTo>
                                  <a:pt x="28" y="4"/>
                                </a:lnTo>
                                <a:lnTo>
                                  <a:pt x="29" y="4"/>
                                </a:lnTo>
                                <a:lnTo>
                                  <a:pt x="29" y="4"/>
                                </a:lnTo>
                                <a:lnTo>
                                  <a:pt x="29" y="4"/>
                                </a:lnTo>
                                <a:lnTo>
                                  <a:pt x="29" y="3"/>
                                </a:lnTo>
                                <a:lnTo>
                                  <a:pt x="29" y="3"/>
                                </a:lnTo>
                                <a:lnTo>
                                  <a:pt x="29" y="3"/>
                                </a:lnTo>
                                <a:lnTo>
                                  <a:pt x="30" y="3"/>
                                </a:lnTo>
                                <a:lnTo>
                                  <a:pt x="30" y="3"/>
                                </a:lnTo>
                                <a:lnTo>
                                  <a:pt x="30" y="3"/>
                                </a:lnTo>
                                <a:lnTo>
                                  <a:pt x="30" y="3"/>
                                </a:lnTo>
                                <a:lnTo>
                                  <a:pt x="30" y="3"/>
                                </a:lnTo>
                                <a:lnTo>
                                  <a:pt x="30" y="3"/>
                                </a:lnTo>
                                <a:lnTo>
                                  <a:pt x="31" y="3"/>
                                </a:lnTo>
                                <a:lnTo>
                                  <a:pt x="31" y="3"/>
                                </a:lnTo>
                                <a:lnTo>
                                  <a:pt x="31" y="3"/>
                                </a:lnTo>
                                <a:lnTo>
                                  <a:pt x="31" y="3"/>
                                </a:lnTo>
                                <a:lnTo>
                                  <a:pt x="31" y="3"/>
                                </a:lnTo>
                                <a:lnTo>
                                  <a:pt x="31" y="2"/>
                                </a:lnTo>
                                <a:lnTo>
                                  <a:pt x="32" y="2"/>
                                </a:lnTo>
                                <a:lnTo>
                                  <a:pt x="32" y="2"/>
                                </a:lnTo>
                                <a:lnTo>
                                  <a:pt x="32" y="2"/>
                                </a:lnTo>
                                <a:lnTo>
                                  <a:pt x="32" y="2"/>
                                </a:lnTo>
                                <a:lnTo>
                                  <a:pt x="32" y="2"/>
                                </a:lnTo>
                                <a:lnTo>
                                  <a:pt x="32" y="2"/>
                                </a:lnTo>
                                <a:lnTo>
                                  <a:pt x="32" y="2"/>
                                </a:lnTo>
                                <a:lnTo>
                                  <a:pt x="32" y="2"/>
                                </a:lnTo>
                                <a:lnTo>
                                  <a:pt x="32" y="2"/>
                                </a:lnTo>
                                <a:lnTo>
                                  <a:pt x="32" y="2"/>
                                </a:lnTo>
                                <a:lnTo>
                                  <a:pt x="32" y="2"/>
                                </a:lnTo>
                                <a:lnTo>
                                  <a:pt x="32" y="2"/>
                                </a:lnTo>
                                <a:lnTo>
                                  <a:pt x="32" y="2"/>
                                </a:lnTo>
                                <a:lnTo>
                                  <a:pt x="33" y="2"/>
                                </a:lnTo>
                                <a:lnTo>
                                  <a:pt x="33" y="2"/>
                                </a:lnTo>
                                <a:lnTo>
                                  <a:pt x="33" y="2"/>
                                </a:lnTo>
                                <a:lnTo>
                                  <a:pt x="33" y="2"/>
                                </a:lnTo>
                                <a:lnTo>
                                  <a:pt x="33" y="2"/>
                                </a:lnTo>
                                <a:lnTo>
                                  <a:pt x="33" y="2"/>
                                </a:lnTo>
                                <a:lnTo>
                                  <a:pt x="33" y="2"/>
                                </a:lnTo>
                                <a:lnTo>
                                  <a:pt x="33" y="2"/>
                                </a:lnTo>
                                <a:lnTo>
                                  <a:pt x="33" y="1"/>
                                </a:lnTo>
                                <a:lnTo>
                                  <a:pt x="33" y="1"/>
                                </a:lnTo>
                                <a:lnTo>
                                  <a:pt x="33" y="1"/>
                                </a:lnTo>
                                <a:lnTo>
                                  <a:pt x="33" y="1"/>
                                </a:lnTo>
                                <a:lnTo>
                                  <a:pt x="33" y="1"/>
                                </a:lnTo>
                                <a:lnTo>
                                  <a:pt x="34" y="1"/>
                                </a:lnTo>
                                <a:lnTo>
                                  <a:pt x="34" y="1"/>
                                </a:lnTo>
                                <a:lnTo>
                                  <a:pt x="34" y="1"/>
                                </a:lnTo>
                                <a:lnTo>
                                  <a:pt x="34" y="1"/>
                                </a:lnTo>
                                <a:lnTo>
                                  <a:pt x="34" y="1"/>
                                </a:lnTo>
                                <a:lnTo>
                                  <a:pt x="34" y="1"/>
                                </a:lnTo>
                                <a:lnTo>
                                  <a:pt x="34" y="1"/>
                                </a:lnTo>
                                <a:lnTo>
                                  <a:pt x="34" y="1"/>
                                </a:lnTo>
                                <a:lnTo>
                                  <a:pt x="34" y="1"/>
                                </a:lnTo>
                                <a:lnTo>
                                  <a:pt x="34" y="1"/>
                                </a:lnTo>
                                <a:lnTo>
                                  <a:pt x="34" y="1"/>
                                </a:lnTo>
                                <a:lnTo>
                                  <a:pt x="34" y="1"/>
                                </a:lnTo>
                                <a:lnTo>
                                  <a:pt x="35" y="1"/>
                                </a:lnTo>
                                <a:lnTo>
                                  <a:pt x="35" y="1"/>
                                </a:lnTo>
                                <a:lnTo>
                                  <a:pt x="35" y="1"/>
                                </a:lnTo>
                                <a:lnTo>
                                  <a:pt x="35" y="1"/>
                                </a:lnTo>
                                <a:lnTo>
                                  <a:pt x="35" y="1"/>
                                </a:lnTo>
                                <a:lnTo>
                                  <a:pt x="35" y="1"/>
                                </a:lnTo>
                                <a:lnTo>
                                  <a:pt x="35" y="1"/>
                                </a:lnTo>
                                <a:lnTo>
                                  <a:pt x="35" y="1"/>
                                </a:lnTo>
                                <a:lnTo>
                                  <a:pt x="35" y="1"/>
                                </a:lnTo>
                                <a:lnTo>
                                  <a:pt x="35" y="1"/>
                                </a:lnTo>
                                <a:lnTo>
                                  <a:pt x="35" y="1"/>
                                </a:lnTo>
                                <a:lnTo>
                                  <a:pt x="36" y="1"/>
                                </a:lnTo>
                                <a:lnTo>
                                  <a:pt x="36" y="1"/>
                                </a:lnTo>
                                <a:lnTo>
                                  <a:pt x="36" y="1"/>
                                </a:lnTo>
                                <a:lnTo>
                                  <a:pt x="36" y="1"/>
                                </a:lnTo>
                                <a:lnTo>
                                  <a:pt x="36" y="1"/>
                                </a:lnTo>
                                <a:lnTo>
                                  <a:pt x="36" y="1"/>
                                </a:lnTo>
                                <a:lnTo>
                                  <a:pt x="36" y="0"/>
                                </a:lnTo>
                                <a:lnTo>
                                  <a:pt x="36" y="0"/>
                                </a:lnTo>
                                <a:lnTo>
                                  <a:pt x="36" y="0"/>
                                </a:lnTo>
                                <a:lnTo>
                                  <a:pt x="36" y="0"/>
                                </a:lnTo>
                                <a:lnTo>
                                  <a:pt x="36" y="0"/>
                                </a:lnTo>
                                <a:lnTo>
                                  <a:pt x="37" y="0"/>
                                </a:lnTo>
                                <a:lnTo>
                                  <a:pt x="37" y="0"/>
                                </a:lnTo>
                                <a:lnTo>
                                  <a:pt x="37" y="0"/>
                                </a:lnTo>
                                <a:lnTo>
                                  <a:pt x="37" y="0"/>
                                </a:lnTo>
                                <a:lnTo>
                                  <a:pt x="37" y="0"/>
                                </a:lnTo>
                                <a:lnTo>
                                  <a:pt x="37" y="0"/>
                                </a:lnTo>
                                <a:lnTo>
                                  <a:pt x="37" y="0"/>
                                </a:lnTo>
                                <a:lnTo>
                                  <a:pt x="37" y="0"/>
                                </a:lnTo>
                                <a:lnTo>
                                  <a:pt x="37" y="0"/>
                                </a:lnTo>
                                <a:lnTo>
                                  <a:pt x="37" y="0"/>
                                </a:lnTo>
                                <a:lnTo>
                                  <a:pt x="37" y="0"/>
                                </a:lnTo>
                                <a:lnTo>
                                  <a:pt x="38" y="0"/>
                                </a:lnTo>
                                <a:lnTo>
                                  <a:pt x="38" y="0"/>
                                </a:lnTo>
                                <a:lnTo>
                                  <a:pt x="38" y="0"/>
                                </a:lnTo>
                                <a:lnTo>
                                  <a:pt x="38" y="0"/>
                                </a:lnTo>
                                <a:lnTo>
                                  <a:pt x="38" y="0"/>
                                </a:lnTo>
                                <a:lnTo>
                                  <a:pt x="38" y="0"/>
                                </a:lnTo>
                                <a:lnTo>
                                  <a:pt x="38" y="0"/>
                                </a:lnTo>
                                <a:lnTo>
                                  <a:pt x="38" y="0"/>
                                </a:lnTo>
                                <a:lnTo>
                                  <a:pt x="38" y="0"/>
                                </a:lnTo>
                                <a:lnTo>
                                  <a:pt x="38" y="0"/>
                                </a:lnTo>
                                <a:lnTo>
                                  <a:pt x="39" y="0"/>
                                </a:lnTo>
                                <a:lnTo>
                                  <a:pt x="39" y="0"/>
                                </a:lnTo>
                                <a:lnTo>
                                  <a:pt x="39" y="0"/>
                                </a:lnTo>
                                <a:lnTo>
                                  <a:pt x="39" y="0"/>
                                </a:lnTo>
                                <a:lnTo>
                                  <a:pt x="39" y="0"/>
                                </a:lnTo>
                                <a:lnTo>
                                  <a:pt x="39" y="0"/>
                                </a:lnTo>
                                <a:lnTo>
                                  <a:pt x="39" y="0"/>
                                </a:lnTo>
                                <a:lnTo>
                                  <a:pt x="39" y="0"/>
                                </a:lnTo>
                                <a:lnTo>
                                  <a:pt x="39" y="0"/>
                                </a:lnTo>
                                <a:lnTo>
                                  <a:pt x="39" y="0"/>
                                </a:lnTo>
                                <a:lnTo>
                                  <a:pt x="40" y="0"/>
                                </a:lnTo>
                                <a:lnTo>
                                  <a:pt x="40" y="0"/>
                                </a:lnTo>
                                <a:lnTo>
                                  <a:pt x="40" y="0"/>
                                </a:lnTo>
                                <a:lnTo>
                                  <a:pt x="40" y="0"/>
                                </a:lnTo>
                                <a:lnTo>
                                  <a:pt x="40" y="0"/>
                                </a:lnTo>
                                <a:lnTo>
                                  <a:pt x="40" y="0"/>
                                </a:lnTo>
                                <a:lnTo>
                                  <a:pt x="40" y="0"/>
                                </a:lnTo>
                                <a:lnTo>
                                  <a:pt x="40" y="0"/>
                                </a:lnTo>
                                <a:lnTo>
                                  <a:pt x="40" y="0"/>
                                </a:lnTo>
                                <a:lnTo>
                                  <a:pt x="41" y="0"/>
                                </a:lnTo>
                                <a:lnTo>
                                  <a:pt x="41" y="1"/>
                                </a:lnTo>
                                <a:lnTo>
                                  <a:pt x="41" y="1"/>
                                </a:lnTo>
                                <a:lnTo>
                                  <a:pt x="41" y="1"/>
                                </a:lnTo>
                                <a:lnTo>
                                  <a:pt x="41" y="1"/>
                                </a:lnTo>
                                <a:lnTo>
                                  <a:pt x="42" y="1"/>
                                </a:lnTo>
                                <a:lnTo>
                                  <a:pt x="42" y="1"/>
                                </a:lnTo>
                                <a:lnTo>
                                  <a:pt x="42" y="1"/>
                                </a:lnTo>
                                <a:lnTo>
                                  <a:pt x="42" y="1"/>
                                </a:lnTo>
                                <a:lnTo>
                                  <a:pt x="42" y="1"/>
                                </a:lnTo>
                                <a:lnTo>
                                  <a:pt x="42" y="1"/>
                                </a:lnTo>
                                <a:lnTo>
                                  <a:pt x="43" y="1"/>
                                </a:lnTo>
                                <a:lnTo>
                                  <a:pt x="43" y="1"/>
                                </a:lnTo>
                                <a:lnTo>
                                  <a:pt x="43" y="2"/>
                                </a:lnTo>
                                <a:lnTo>
                                  <a:pt x="43" y="2"/>
                                </a:lnTo>
                                <a:lnTo>
                                  <a:pt x="43" y="2"/>
                                </a:lnTo>
                                <a:lnTo>
                                  <a:pt x="43" y="2"/>
                                </a:lnTo>
                                <a:lnTo>
                                  <a:pt x="44" y="2"/>
                                </a:lnTo>
                                <a:lnTo>
                                  <a:pt x="44" y="2"/>
                                </a:lnTo>
                                <a:lnTo>
                                  <a:pt x="44" y="2"/>
                                </a:lnTo>
                                <a:lnTo>
                                  <a:pt x="44" y="2"/>
                                </a:lnTo>
                                <a:lnTo>
                                  <a:pt x="44" y="2"/>
                                </a:lnTo>
                                <a:lnTo>
                                  <a:pt x="44" y="2"/>
                                </a:lnTo>
                                <a:lnTo>
                                  <a:pt x="44" y="3"/>
                                </a:lnTo>
                                <a:lnTo>
                                  <a:pt x="44" y="3"/>
                                </a:lnTo>
                                <a:lnTo>
                                  <a:pt x="45" y="3"/>
                                </a:lnTo>
                                <a:lnTo>
                                  <a:pt x="45" y="3"/>
                                </a:lnTo>
                                <a:lnTo>
                                  <a:pt x="45" y="3"/>
                                </a:lnTo>
                                <a:lnTo>
                                  <a:pt x="45" y="3"/>
                                </a:lnTo>
                                <a:lnTo>
                                  <a:pt x="45" y="3"/>
                                </a:lnTo>
                                <a:lnTo>
                                  <a:pt x="45" y="3"/>
                                </a:lnTo>
                                <a:lnTo>
                                  <a:pt x="45" y="3"/>
                                </a:lnTo>
                                <a:lnTo>
                                  <a:pt x="45" y="3"/>
                                </a:lnTo>
                                <a:lnTo>
                                  <a:pt x="45" y="4"/>
                                </a:lnTo>
                                <a:lnTo>
                                  <a:pt x="45" y="4"/>
                                </a:lnTo>
                                <a:lnTo>
                                  <a:pt x="45" y="4"/>
                                </a:lnTo>
                                <a:lnTo>
                                  <a:pt x="45" y="4"/>
                                </a:lnTo>
                                <a:lnTo>
                                  <a:pt x="46" y="4"/>
                                </a:lnTo>
                                <a:lnTo>
                                  <a:pt x="46" y="4"/>
                                </a:lnTo>
                                <a:lnTo>
                                  <a:pt x="46" y="4"/>
                                </a:lnTo>
                                <a:lnTo>
                                  <a:pt x="46" y="4"/>
                                </a:lnTo>
                                <a:lnTo>
                                  <a:pt x="46" y="4"/>
                                </a:lnTo>
                                <a:lnTo>
                                  <a:pt x="46" y="5"/>
                                </a:lnTo>
                                <a:lnTo>
                                  <a:pt x="46" y="5"/>
                                </a:lnTo>
                                <a:lnTo>
                                  <a:pt x="46" y="5"/>
                                </a:lnTo>
                                <a:lnTo>
                                  <a:pt x="46" y="5"/>
                                </a:lnTo>
                                <a:lnTo>
                                  <a:pt x="46" y="5"/>
                                </a:lnTo>
                                <a:lnTo>
                                  <a:pt x="46" y="5"/>
                                </a:lnTo>
                                <a:lnTo>
                                  <a:pt x="46" y="5"/>
                                </a:lnTo>
                                <a:lnTo>
                                  <a:pt x="46" y="5"/>
                                </a:lnTo>
                                <a:lnTo>
                                  <a:pt x="46" y="6"/>
                                </a:lnTo>
                                <a:lnTo>
                                  <a:pt x="46" y="6"/>
                                </a:lnTo>
                                <a:lnTo>
                                  <a:pt x="46" y="6"/>
                                </a:lnTo>
                                <a:lnTo>
                                  <a:pt x="46" y="6"/>
                                </a:lnTo>
                                <a:lnTo>
                                  <a:pt x="46" y="6"/>
                                </a:lnTo>
                                <a:lnTo>
                                  <a:pt x="46" y="6"/>
                                </a:lnTo>
                                <a:lnTo>
                                  <a:pt x="46" y="6"/>
                                </a:lnTo>
                                <a:lnTo>
                                  <a:pt x="46" y="6"/>
                                </a:lnTo>
                                <a:lnTo>
                                  <a:pt x="46" y="7"/>
                                </a:lnTo>
                                <a:lnTo>
                                  <a:pt x="46" y="7"/>
                                </a:lnTo>
                                <a:lnTo>
                                  <a:pt x="46" y="7"/>
                                </a:lnTo>
                                <a:lnTo>
                                  <a:pt x="46" y="7"/>
                                </a:lnTo>
                                <a:lnTo>
                                  <a:pt x="46" y="7"/>
                                </a:lnTo>
                                <a:lnTo>
                                  <a:pt x="46" y="7"/>
                                </a:lnTo>
                                <a:lnTo>
                                  <a:pt x="46" y="7"/>
                                </a:lnTo>
                                <a:lnTo>
                                  <a:pt x="46" y="8"/>
                                </a:lnTo>
                                <a:lnTo>
                                  <a:pt x="46" y="8"/>
                                </a:lnTo>
                                <a:lnTo>
                                  <a:pt x="46" y="8"/>
                                </a:lnTo>
                                <a:lnTo>
                                  <a:pt x="46" y="8"/>
                                </a:lnTo>
                                <a:lnTo>
                                  <a:pt x="46" y="8"/>
                                </a:lnTo>
                                <a:lnTo>
                                  <a:pt x="46" y="8"/>
                                </a:lnTo>
                                <a:lnTo>
                                  <a:pt x="46" y="8"/>
                                </a:lnTo>
                                <a:lnTo>
                                  <a:pt x="46" y="9"/>
                                </a:lnTo>
                                <a:lnTo>
                                  <a:pt x="45" y="9"/>
                                </a:lnTo>
                                <a:lnTo>
                                  <a:pt x="45" y="9"/>
                                </a:lnTo>
                                <a:lnTo>
                                  <a:pt x="45" y="9"/>
                                </a:lnTo>
                                <a:lnTo>
                                  <a:pt x="45" y="9"/>
                                </a:lnTo>
                                <a:lnTo>
                                  <a:pt x="45" y="9"/>
                                </a:lnTo>
                                <a:lnTo>
                                  <a:pt x="45" y="9"/>
                                </a:lnTo>
                                <a:lnTo>
                                  <a:pt x="45" y="10"/>
                                </a:lnTo>
                                <a:lnTo>
                                  <a:pt x="45" y="10"/>
                                </a:lnTo>
                                <a:lnTo>
                                  <a:pt x="45" y="10"/>
                                </a:lnTo>
                                <a:lnTo>
                                  <a:pt x="45" y="10"/>
                                </a:lnTo>
                                <a:lnTo>
                                  <a:pt x="45" y="10"/>
                                </a:lnTo>
                                <a:lnTo>
                                  <a:pt x="44" y="10"/>
                                </a:lnTo>
                                <a:lnTo>
                                  <a:pt x="44" y="11"/>
                                </a:lnTo>
                                <a:lnTo>
                                  <a:pt x="44" y="11"/>
                                </a:lnTo>
                                <a:lnTo>
                                  <a:pt x="44" y="11"/>
                                </a:lnTo>
                                <a:lnTo>
                                  <a:pt x="44" y="11"/>
                                </a:lnTo>
                                <a:lnTo>
                                  <a:pt x="44" y="11"/>
                                </a:lnTo>
                                <a:lnTo>
                                  <a:pt x="44" y="11"/>
                                </a:lnTo>
                                <a:lnTo>
                                  <a:pt x="44" y="12"/>
                                </a:lnTo>
                                <a:lnTo>
                                  <a:pt x="43" y="12"/>
                                </a:lnTo>
                                <a:lnTo>
                                  <a:pt x="43" y="12"/>
                                </a:lnTo>
                                <a:lnTo>
                                  <a:pt x="43" y="12"/>
                                </a:lnTo>
                                <a:lnTo>
                                  <a:pt x="43" y="12"/>
                                </a:lnTo>
                                <a:lnTo>
                                  <a:pt x="43" y="12"/>
                                </a:lnTo>
                                <a:lnTo>
                                  <a:pt x="43" y="13"/>
                                </a:lnTo>
                                <a:lnTo>
                                  <a:pt x="43" y="13"/>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23" name="Freeform 4023"/>
                        <wps:cNvSpPr>
                          <a:spLocks/>
                        </wps:cNvSpPr>
                        <wps:spPr bwMode="auto">
                          <a:xfrm>
                            <a:off x="393" y="445"/>
                            <a:ext cx="46" cy="18"/>
                          </a:xfrm>
                          <a:custGeom>
                            <a:avLst/>
                            <a:gdLst>
                              <a:gd name="T0" fmla="*/ 39 w 46"/>
                              <a:gd name="T1" fmla="*/ 14 h 18"/>
                              <a:gd name="T2" fmla="*/ 35 w 46"/>
                              <a:gd name="T3" fmla="*/ 16 h 18"/>
                              <a:gd name="T4" fmla="*/ 31 w 46"/>
                              <a:gd name="T5" fmla="*/ 17 h 18"/>
                              <a:gd name="T6" fmla="*/ 27 w 46"/>
                              <a:gd name="T7" fmla="*/ 18 h 18"/>
                              <a:gd name="T8" fmla="*/ 23 w 46"/>
                              <a:gd name="T9" fmla="*/ 18 h 18"/>
                              <a:gd name="T10" fmla="*/ 19 w 46"/>
                              <a:gd name="T11" fmla="*/ 18 h 18"/>
                              <a:gd name="T12" fmla="*/ 15 w 46"/>
                              <a:gd name="T13" fmla="*/ 17 h 18"/>
                              <a:gd name="T14" fmla="*/ 11 w 46"/>
                              <a:gd name="T15" fmla="*/ 16 h 18"/>
                              <a:gd name="T16" fmla="*/ 8 w 46"/>
                              <a:gd name="T17" fmla="*/ 15 h 18"/>
                              <a:gd name="T18" fmla="*/ 4 w 46"/>
                              <a:gd name="T19" fmla="*/ 13 h 18"/>
                              <a:gd name="T20" fmla="*/ 2 w 46"/>
                              <a:gd name="T21" fmla="*/ 11 h 18"/>
                              <a:gd name="T22" fmla="*/ 1 w 46"/>
                              <a:gd name="T23" fmla="*/ 10 h 18"/>
                              <a:gd name="T24" fmla="*/ 0 w 46"/>
                              <a:gd name="T25" fmla="*/ 8 h 18"/>
                              <a:gd name="T26" fmla="*/ 0 w 46"/>
                              <a:gd name="T27" fmla="*/ 7 h 18"/>
                              <a:gd name="T28" fmla="*/ 0 w 46"/>
                              <a:gd name="T29" fmla="*/ 6 h 18"/>
                              <a:gd name="T30" fmla="*/ 1 w 46"/>
                              <a:gd name="T31" fmla="*/ 4 h 18"/>
                              <a:gd name="T32" fmla="*/ 2 w 46"/>
                              <a:gd name="T33" fmla="*/ 3 h 18"/>
                              <a:gd name="T34" fmla="*/ 3 w 46"/>
                              <a:gd name="T35" fmla="*/ 2 h 18"/>
                              <a:gd name="T36" fmla="*/ 5 w 46"/>
                              <a:gd name="T37" fmla="*/ 1 h 18"/>
                              <a:gd name="T38" fmla="*/ 8 w 46"/>
                              <a:gd name="T39" fmla="*/ 0 h 18"/>
                              <a:gd name="T40" fmla="*/ 8 w 46"/>
                              <a:gd name="T41" fmla="*/ 0 h 18"/>
                              <a:gd name="T42" fmla="*/ 9 w 46"/>
                              <a:gd name="T43" fmla="*/ 0 h 18"/>
                              <a:gd name="T44" fmla="*/ 10 w 46"/>
                              <a:gd name="T45" fmla="*/ 0 h 18"/>
                              <a:gd name="T46" fmla="*/ 11 w 46"/>
                              <a:gd name="T47" fmla="*/ 0 h 18"/>
                              <a:gd name="T48" fmla="*/ 11 w 46"/>
                              <a:gd name="T49" fmla="*/ 1 h 18"/>
                              <a:gd name="T50" fmla="*/ 12 w 46"/>
                              <a:gd name="T51" fmla="*/ 1 h 18"/>
                              <a:gd name="T52" fmla="*/ 13 w 46"/>
                              <a:gd name="T53" fmla="*/ 1 h 18"/>
                              <a:gd name="T54" fmla="*/ 13 w 46"/>
                              <a:gd name="T55" fmla="*/ 2 h 18"/>
                              <a:gd name="T56" fmla="*/ 14 w 46"/>
                              <a:gd name="T57" fmla="*/ 2 h 18"/>
                              <a:gd name="T58" fmla="*/ 15 w 46"/>
                              <a:gd name="T59" fmla="*/ 3 h 18"/>
                              <a:gd name="T60" fmla="*/ 16 w 46"/>
                              <a:gd name="T61" fmla="*/ 3 h 18"/>
                              <a:gd name="T62" fmla="*/ 18 w 46"/>
                              <a:gd name="T63" fmla="*/ 4 h 18"/>
                              <a:gd name="T64" fmla="*/ 20 w 46"/>
                              <a:gd name="T65" fmla="*/ 4 h 18"/>
                              <a:gd name="T66" fmla="*/ 21 w 46"/>
                              <a:gd name="T67" fmla="*/ 5 h 18"/>
                              <a:gd name="T68" fmla="*/ 23 w 46"/>
                              <a:gd name="T69" fmla="*/ 5 h 18"/>
                              <a:gd name="T70" fmla="*/ 25 w 46"/>
                              <a:gd name="T71" fmla="*/ 5 h 18"/>
                              <a:gd name="T72" fmla="*/ 26 w 46"/>
                              <a:gd name="T73" fmla="*/ 4 h 18"/>
                              <a:gd name="T74" fmla="*/ 28 w 46"/>
                              <a:gd name="T75" fmla="*/ 4 h 18"/>
                              <a:gd name="T76" fmla="*/ 30 w 46"/>
                              <a:gd name="T77" fmla="*/ 3 h 18"/>
                              <a:gd name="T78" fmla="*/ 32 w 46"/>
                              <a:gd name="T79" fmla="*/ 2 h 18"/>
                              <a:gd name="T80" fmla="*/ 32 w 46"/>
                              <a:gd name="T81" fmla="*/ 2 h 18"/>
                              <a:gd name="T82" fmla="*/ 33 w 46"/>
                              <a:gd name="T83" fmla="*/ 2 h 18"/>
                              <a:gd name="T84" fmla="*/ 34 w 46"/>
                              <a:gd name="T85" fmla="*/ 1 h 18"/>
                              <a:gd name="T86" fmla="*/ 35 w 46"/>
                              <a:gd name="T87" fmla="*/ 1 h 18"/>
                              <a:gd name="T88" fmla="*/ 36 w 46"/>
                              <a:gd name="T89" fmla="*/ 1 h 18"/>
                              <a:gd name="T90" fmla="*/ 37 w 46"/>
                              <a:gd name="T91" fmla="*/ 0 h 18"/>
                              <a:gd name="T92" fmla="*/ 37 w 46"/>
                              <a:gd name="T93" fmla="*/ 0 h 18"/>
                              <a:gd name="T94" fmla="*/ 38 w 46"/>
                              <a:gd name="T95" fmla="*/ 0 h 18"/>
                              <a:gd name="T96" fmla="*/ 39 w 46"/>
                              <a:gd name="T97" fmla="*/ 0 h 18"/>
                              <a:gd name="T98" fmla="*/ 41 w 46"/>
                              <a:gd name="T99" fmla="*/ 0 h 18"/>
                              <a:gd name="T100" fmla="*/ 42 w 46"/>
                              <a:gd name="T101" fmla="*/ 1 h 18"/>
                              <a:gd name="T102" fmla="*/ 44 w 46"/>
                              <a:gd name="T103" fmla="*/ 2 h 18"/>
                              <a:gd name="T104" fmla="*/ 45 w 46"/>
                              <a:gd name="T105" fmla="*/ 3 h 18"/>
                              <a:gd name="T106" fmla="*/ 46 w 46"/>
                              <a:gd name="T107" fmla="*/ 4 h 18"/>
                              <a:gd name="T108" fmla="*/ 46 w 46"/>
                              <a:gd name="T109" fmla="*/ 6 h 18"/>
                              <a:gd name="T110" fmla="*/ 46 w 46"/>
                              <a:gd name="T111" fmla="*/ 7 h 18"/>
                              <a:gd name="T112" fmla="*/ 46 w 46"/>
                              <a:gd name="T113" fmla="*/ 8 h 18"/>
                              <a:gd name="T114" fmla="*/ 45 w 46"/>
                              <a:gd name="T115" fmla="*/ 10 h 18"/>
                              <a:gd name="T116" fmla="*/ 44 w 46"/>
                              <a:gd name="T117" fmla="*/ 11 h 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8">
                                <a:moveTo>
                                  <a:pt x="43" y="13"/>
                                </a:moveTo>
                                <a:lnTo>
                                  <a:pt x="42" y="13"/>
                                </a:lnTo>
                                <a:lnTo>
                                  <a:pt x="42" y="13"/>
                                </a:lnTo>
                                <a:lnTo>
                                  <a:pt x="41" y="13"/>
                                </a:lnTo>
                                <a:lnTo>
                                  <a:pt x="41" y="13"/>
                                </a:lnTo>
                                <a:lnTo>
                                  <a:pt x="41" y="14"/>
                                </a:lnTo>
                                <a:lnTo>
                                  <a:pt x="40" y="14"/>
                                </a:lnTo>
                                <a:lnTo>
                                  <a:pt x="40" y="14"/>
                                </a:lnTo>
                                <a:lnTo>
                                  <a:pt x="39" y="14"/>
                                </a:lnTo>
                                <a:lnTo>
                                  <a:pt x="39" y="14"/>
                                </a:lnTo>
                                <a:lnTo>
                                  <a:pt x="39" y="15"/>
                                </a:lnTo>
                                <a:lnTo>
                                  <a:pt x="38" y="15"/>
                                </a:lnTo>
                                <a:lnTo>
                                  <a:pt x="38" y="15"/>
                                </a:lnTo>
                                <a:lnTo>
                                  <a:pt x="37" y="15"/>
                                </a:lnTo>
                                <a:lnTo>
                                  <a:pt x="37" y="15"/>
                                </a:lnTo>
                                <a:lnTo>
                                  <a:pt x="37" y="15"/>
                                </a:lnTo>
                                <a:lnTo>
                                  <a:pt x="36" y="16"/>
                                </a:lnTo>
                                <a:lnTo>
                                  <a:pt x="36" y="16"/>
                                </a:lnTo>
                                <a:lnTo>
                                  <a:pt x="35" y="16"/>
                                </a:lnTo>
                                <a:lnTo>
                                  <a:pt x="35" y="16"/>
                                </a:lnTo>
                                <a:lnTo>
                                  <a:pt x="35" y="16"/>
                                </a:lnTo>
                                <a:lnTo>
                                  <a:pt x="34" y="16"/>
                                </a:lnTo>
                                <a:lnTo>
                                  <a:pt x="34" y="16"/>
                                </a:lnTo>
                                <a:lnTo>
                                  <a:pt x="33" y="16"/>
                                </a:lnTo>
                                <a:lnTo>
                                  <a:pt x="33" y="17"/>
                                </a:lnTo>
                                <a:lnTo>
                                  <a:pt x="33" y="17"/>
                                </a:lnTo>
                                <a:lnTo>
                                  <a:pt x="32" y="17"/>
                                </a:lnTo>
                                <a:lnTo>
                                  <a:pt x="32" y="17"/>
                                </a:lnTo>
                                <a:lnTo>
                                  <a:pt x="31" y="17"/>
                                </a:lnTo>
                                <a:lnTo>
                                  <a:pt x="31" y="17"/>
                                </a:lnTo>
                                <a:lnTo>
                                  <a:pt x="31" y="17"/>
                                </a:lnTo>
                                <a:lnTo>
                                  <a:pt x="30" y="17"/>
                                </a:lnTo>
                                <a:lnTo>
                                  <a:pt x="30" y="17"/>
                                </a:lnTo>
                                <a:lnTo>
                                  <a:pt x="29" y="17"/>
                                </a:lnTo>
                                <a:lnTo>
                                  <a:pt x="29" y="18"/>
                                </a:lnTo>
                                <a:lnTo>
                                  <a:pt x="29" y="18"/>
                                </a:lnTo>
                                <a:lnTo>
                                  <a:pt x="28" y="18"/>
                                </a:lnTo>
                                <a:lnTo>
                                  <a:pt x="28" y="18"/>
                                </a:lnTo>
                                <a:lnTo>
                                  <a:pt x="27" y="18"/>
                                </a:lnTo>
                                <a:lnTo>
                                  <a:pt x="27" y="18"/>
                                </a:lnTo>
                                <a:lnTo>
                                  <a:pt x="27" y="18"/>
                                </a:lnTo>
                                <a:lnTo>
                                  <a:pt x="26" y="18"/>
                                </a:lnTo>
                                <a:lnTo>
                                  <a:pt x="26" y="18"/>
                                </a:lnTo>
                                <a:lnTo>
                                  <a:pt x="26" y="18"/>
                                </a:lnTo>
                                <a:lnTo>
                                  <a:pt x="25" y="18"/>
                                </a:lnTo>
                                <a:lnTo>
                                  <a:pt x="25" y="18"/>
                                </a:lnTo>
                                <a:lnTo>
                                  <a:pt x="24" y="18"/>
                                </a:lnTo>
                                <a:lnTo>
                                  <a:pt x="24" y="18"/>
                                </a:lnTo>
                                <a:lnTo>
                                  <a:pt x="24" y="18"/>
                                </a:lnTo>
                                <a:lnTo>
                                  <a:pt x="23" y="18"/>
                                </a:lnTo>
                                <a:lnTo>
                                  <a:pt x="23" y="18"/>
                                </a:lnTo>
                                <a:lnTo>
                                  <a:pt x="22" y="18"/>
                                </a:lnTo>
                                <a:lnTo>
                                  <a:pt x="22" y="18"/>
                                </a:lnTo>
                                <a:lnTo>
                                  <a:pt x="22" y="18"/>
                                </a:lnTo>
                                <a:lnTo>
                                  <a:pt x="21" y="18"/>
                                </a:lnTo>
                                <a:lnTo>
                                  <a:pt x="21" y="18"/>
                                </a:lnTo>
                                <a:lnTo>
                                  <a:pt x="20" y="18"/>
                                </a:lnTo>
                                <a:lnTo>
                                  <a:pt x="20" y="18"/>
                                </a:lnTo>
                                <a:lnTo>
                                  <a:pt x="20" y="18"/>
                                </a:lnTo>
                                <a:lnTo>
                                  <a:pt x="19" y="18"/>
                                </a:lnTo>
                                <a:lnTo>
                                  <a:pt x="19" y="18"/>
                                </a:lnTo>
                                <a:lnTo>
                                  <a:pt x="18" y="18"/>
                                </a:lnTo>
                                <a:lnTo>
                                  <a:pt x="18" y="18"/>
                                </a:lnTo>
                                <a:lnTo>
                                  <a:pt x="18" y="18"/>
                                </a:lnTo>
                                <a:lnTo>
                                  <a:pt x="17" y="18"/>
                                </a:lnTo>
                                <a:lnTo>
                                  <a:pt x="17" y="18"/>
                                </a:lnTo>
                                <a:lnTo>
                                  <a:pt x="16" y="17"/>
                                </a:lnTo>
                                <a:lnTo>
                                  <a:pt x="16" y="17"/>
                                </a:lnTo>
                                <a:lnTo>
                                  <a:pt x="16" y="17"/>
                                </a:lnTo>
                                <a:lnTo>
                                  <a:pt x="15" y="17"/>
                                </a:lnTo>
                                <a:lnTo>
                                  <a:pt x="15" y="17"/>
                                </a:lnTo>
                                <a:lnTo>
                                  <a:pt x="15" y="17"/>
                                </a:lnTo>
                                <a:lnTo>
                                  <a:pt x="14" y="17"/>
                                </a:lnTo>
                                <a:lnTo>
                                  <a:pt x="14" y="17"/>
                                </a:lnTo>
                                <a:lnTo>
                                  <a:pt x="13" y="17"/>
                                </a:lnTo>
                                <a:lnTo>
                                  <a:pt x="13" y="17"/>
                                </a:lnTo>
                                <a:lnTo>
                                  <a:pt x="13" y="16"/>
                                </a:lnTo>
                                <a:lnTo>
                                  <a:pt x="12" y="16"/>
                                </a:lnTo>
                                <a:lnTo>
                                  <a:pt x="12" y="16"/>
                                </a:lnTo>
                                <a:lnTo>
                                  <a:pt x="11" y="16"/>
                                </a:lnTo>
                                <a:lnTo>
                                  <a:pt x="11" y="16"/>
                                </a:lnTo>
                                <a:lnTo>
                                  <a:pt x="11" y="16"/>
                                </a:lnTo>
                                <a:lnTo>
                                  <a:pt x="10" y="16"/>
                                </a:lnTo>
                                <a:lnTo>
                                  <a:pt x="10" y="16"/>
                                </a:lnTo>
                                <a:lnTo>
                                  <a:pt x="10" y="15"/>
                                </a:lnTo>
                                <a:lnTo>
                                  <a:pt x="9" y="15"/>
                                </a:lnTo>
                                <a:lnTo>
                                  <a:pt x="9" y="15"/>
                                </a:lnTo>
                                <a:lnTo>
                                  <a:pt x="8" y="15"/>
                                </a:lnTo>
                                <a:lnTo>
                                  <a:pt x="8" y="15"/>
                                </a:lnTo>
                                <a:lnTo>
                                  <a:pt x="8" y="15"/>
                                </a:lnTo>
                                <a:lnTo>
                                  <a:pt x="7" y="14"/>
                                </a:lnTo>
                                <a:lnTo>
                                  <a:pt x="7" y="14"/>
                                </a:lnTo>
                                <a:lnTo>
                                  <a:pt x="6" y="14"/>
                                </a:lnTo>
                                <a:lnTo>
                                  <a:pt x="6" y="14"/>
                                </a:lnTo>
                                <a:lnTo>
                                  <a:pt x="6" y="14"/>
                                </a:lnTo>
                                <a:lnTo>
                                  <a:pt x="5" y="13"/>
                                </a:lnTo>
                                <a:lnTo>
                                  <a:pt x="5" y="13"/>
                                </a:lnTo>
                                <a:lnTo>
                                  <a:pt x="5" y="13"/>
                                </a:lnTo>
                                <a:lnTo>
                                  <a:pt x="4" y="13"/>
                                </a:lnTo>
                                <a:lnTo>
                                  <a:pt x="4" y="13"/>
                                </a:lnTo>
                                <a:lnTo>
                                  <a:pt x="4" y="13"/>
                                </a:lnTo>
                                <a:lnTo>
                                  <a:pt x="4" y="12"/>
                                </a:lnTo>
                                <a:lnTo>
                                  <a:pt x="3" y="12"/>
                                </a:lnTo>
                                <a:lnTo>
                                  <a:pt x="3" y="12"/>
                                </a:lnTo>
                                <a:lnTo>
                                  <a:pt x="3" y="12"/>
                                </a:lnTo>
                                <a:lnTo>
                                  <a:pt x="3" y="12"/>
                                </a:lnTo>
                                <a:lnTo>
                                  <a:pt x="3" y="12"/>
                                </a:lnTo>
                                <a:lnTo>
                                  <a:pt x="3" y="11"/>
                                </a:lnTo>
                                <a:lnTo>
                                  <a:pt x="2" y="11"/>
                                </a:lnTo>
                                <a:lnTo>
                                  <a:pt x="2" y="11"/>
                                </a:lnTo>
                                <a:lnTo>
                                  <a:pt x="2" y="11"/>
                                </a:lnTo>
                                <a:lnTo>
                                  <a:pt x="2" y="11"/>
                                </a:lnTo>
                                <a:lnTo>
                                  <a:pt x="2" y="11"/>
                                </a:lnTo>
                                <a:lnTo>
                                  <a:pt x="2" y="11"/>
                                </a:lnTo>
                                <a:lnTo>
                                  <a:pt x="2" y="10"/>
                                </a:lnTo>
                                <a:lnTo>
                                  <a:pt x="2" y="10"/>
                                </a:lnTo>
                                <a:lnTo>
                                  <a:pt x="1" y="10"/>
                                </a:lnTo>
                                <a:lnTo>
                                  <a:pt x="1" y="10"/>
                                </a:lnTo>
                                <a:lnTo>
                                  <a:pt x="1" y="10"/>
                                </a:lnTo>
                                <a:lnTo>
                                  <a:pt x="1" y="10"/>
                                </a:lnTo>
                                <a:lnTo>
                                  <a:pt x="1" y="10"/>
                                </a:lnTo>
                                <a:lnTo>
                                  <a:pt x="1" y="9"/>
                                </a:lnTo>
                                <a:lnTo>
                                  <a:pt x="1" y="9"/>
                                </a:lnTo>
                                <a:lnTo>
                                  <a:pt x="1" y="9"/>
                                </a:lnTo>
                                <a:lnTo>
                                  <a:pt x="1" y="9"/>
                                </a:lnTo>
                                <a:lnTo>
                                  <a:pt x="1" y="9"/>
                                </a:lnTo>
                                <a:lnTo>
                                  <a:pt x="1" y="9"/>
                                </a:lnTo>
                                <a:lnTo>
                                  <a:pt x="0" y="9"/>
                                </a:lnTo>
                                <a:lnTo>
                                  <a:pt x="0" y="8"/>
                                </a:lnTo>
                                <a:lnTo>
                                  <a:pt x="0" y="8"/>
                                </a:lnTo>
                                <a:lnTo>
                                  <a:pt x="0" y="8"/>
                                </a:lnTo>
                                <a:lnTo>
                                  <a:pt x="0" y="8"/>
                                </a:lnTo>
                                <a:lnTo>
                                  <a:pt x="0" y="8"/>
                                </a:lnTo>
                                <a:lnTo>
                                  <a:pt x="0" y="8"/>
                                </a:lnTo>
                                <a:lnTo>
                                  <a:pt x="0" y="8"/>
                                </a:lnTo>
                                <a:lnTo>
                                  <a:pt x="0" y="7"/>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1" y="5"/>
                                </a:lnTo>
                                <a:lnTo>
                                  <a:pt x="1" y="5"/>
                                </a:lnTo>
                                <a:lnTo>
                                  <a:pt x="1" y="4"/>
                                </a:lnTo>
                                <a:lnTo>
                                  <a:pt x="1" y="4"/>
                                </a:lnTo>
                                <a:lnTo>
                                  <a:pt x="1" y="4"/>
                                </a:lnTo>
                                <a:lnTo>
                                  <a:pt x="1" y="4"/>
                                </a:lnTo>
                                <a:lnTo>
                                  <a:pt x="1" y="4"/>
                                </a:lnTo>
                                <a:lnTo>
                                  <a:pt x="1" y="4"/>
                                </a:lnTo>
                                <a:lnTo>
                                  <a:pt x="1" y="4"/>
                                </a:lnTo>
                                <a:lnTo>
                                  <a:pt x="1" y="4"/>
                                </a:lnTo>
                                <a:lnTo>
                                  <a:pt x="1" y="3"/>
                                </a:lnTo>
                                <a:lnTo>
                                  <a:pt x="2" y="3"/>
                                </a:lnTo>
                                <a:lnTo>
                                  <a:pt x="2" y="3"/>
                                </a:lnTo>
                                <a:lnTo>
                                  <a:pt x="2" y="3"/>
                                </a:lnTo>
                                <a:lnTo>
                                  <a:pt x="2" y="3"/>
                                </a:lnTo>
                                <a:lnTo>
                                  <a:pt x="2" y="3"/>
                                </a:lnTo>
                                <a:lnTo>
                                  <a:pt x="2" y="3"/>
                                </a:lnTo>
                                <a:lnTo>
                                  <a:pt x="2" y="3"/>
                                </a:lnTo>
                                <a:lnTo>
                                  <a:pt x="2" y="2"/>
                                </a:lnTo>
                                <a:lnTo>
                                  <a:pt x="3" y="2"/>
                                </a:lnTo>
                                <a:lnTo>
                                  <a:pt x="3" y="2"/>
                                </a:lnTo>
                                <a:lnTo>
                                  <a:pt x="3" y="2"/>
                                </a:lnTo>
                                <a:lnTo>
                                  <a:pt x="3" y="2"/>
                                </a:lnTo>
                                <a:lnTo>
                                  <a:pt x="3" y="2"/>
                                </a:lnTo>
                                <a:lnTo>
                                  <a:pt x="3" y="2"/>
                                </a:lnTo>
                                <a:lnTo>
                                  <a:pt x="4" y="2"/>
                                </a:lnTo>
                                <a:lnTo>
                                  <a:pt x="4" y="2"/>
                                </a:lnTo>
                                <a:lnTo>
                                  <a:pt x="4" y="1"/>
                                </a:lnTo>
                                <a:lnTo>
                                  <a:pt x="4" y="1"/>
                                </a:lnTo>
                                <a:lnTo>
                                  <a:pt x="4" y="1"/>
                                </a:lnTo>
                                <a:lnTo>
                                  <a:pt x="5" y="1"/>
                                </a:lnTo>
                                <a:lnTo>
                                  <a:pt x="5" y="1"/>
                                </a:lnTo>
                                <a:lnTo>
                                  <a:pt x="5" y="1"/>
                                </a:lnTo>
                                <a:lnTo>
                                  <a:pt x="5" y="1"/>
                                </a:lnTo>
                                <a:lnTo>
                                  <a:pt x="5" y="1"/>
                                </a:lnTo>
                                <a:lnTo>
                                  <a:pt x="6" y="1"/>
                                </a:lnTo>
                                <a:lnTo>
                                  <a:pt x="6" y="0"/>
                                </a:lnTo>
                                <a:lnTo>
                                  <a:pt x="6" y="0"/>
                                </a:lnTo>
                                <a:lnTo>
                                  <a:pt x="6" y="0"/>
                                </a:lnTo>
                                <a:lnTo>
                                  <a:pt x="7" y="0"/>
                                </a:lnTo>
                                <a:lnTo>
                                  <a:pt x="7" y="0"/>
                                </a:lnTo>
                                <a:lnTo>
                                  <a:pt x="7" y="0"/>
                                </a:lnTo>
                                <a:lnTo>
                                  <a:pt x="7" y="0"/>
                                </a:lnTo>
                                <a:lnTo>
                                  <a:pt x="8" y="0"/>
                                </a:lnTo>
                                <a:lnTo>
                                  <a:pt x="7" y="0"/>
                                </a:lnTo>
                                <a:lnTo>
                                  <a:pt x="8" y="0"/>
                                </a:lnTo>
                                <a:lnTo>
                                  <a:pt x="8" y="0"/>
                                </a:lnTo>
                                <a:lnTo>
                                  <a:pt x="8" y="0"/>
                                </a:lnTo>
                                <a:lnTo>
                                  <a:pt x="8" y="0"/>
                                </a:lnTo>
                                <a:lnTo>
                                  <a:pt x="8" y="0"/>
                                </a:lnTo>
                                <a:lnTo>
                                  <a:pt x="8" y="0"/>
                                </a:lnTo>
                                <a:lnTo>
                                  <a:pt x="8" y="0"/>
                                </a:lnTo>
                                <a:lnTo>
                                  <a:pt x="8" y="0"/>
                                </a:lnTo>
                                <a:lnTo>
                                  <a:pt x="8" y="0"/>
                                </a:lnTo>
                                <a:lnTo>
                                  <a:pt x="8" y="0"/>
                                </a:lnTo>
                                <a:lnTo>
                                  <a:pt x="8" y="0"/>
                                </a:lnTo>
                                <a:lnTo>
                                  <a:pt x="8" y="0"/>
                                </a:lnTo>
                                <a:lnTo>
                                  <a:pt x="9" y="0"/>
                                </a:lnTo>
                                <a:lnTo>
                                  <a:pt x="9" y="0"/>
                                </a:lnTo>
                                <a:lnTo>
                                  <a:pt x="9" y="0"/>
                                </a:lnTo>
                                <a:lnTo>
                                  <a:pt x="9" y="0"/>
                                </a:lnTo>
                                <a:lnTo>
                                  <a:pt x="9" y="0"/>
                                </a:lnTo>
                                <a:lnTo>
                                  <a:pt x="9" y="0"/>
                                </a:ln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2"/>
                                </a:lnTo>
                                <a:lnTo>
                                  <a:pt x="14" y="3"/>
                                </a:lnTo>
                                <a:lnTo>
                                  <a:pt x="15" y="3"/>
                                </a:lnTo>
                                <a:lnTo>
                                  <a:pt x="15" y="3"/>
                                </a:lnTo>
                                <a:lnTo>
                                  <a:pt x="15" y="3"/>
                                </a:lnTo>
                                <a:lnTo>
                                  <a:pt x="15" y="3"/>
                                </a:lnTo>
                                <a:lnTo>
                                  <a:pt x="15" y="3"/>
                                </a:lnTo>
                                <a:lnTo>
                                  <a:pt x="15" y="3"/>
                                </a:lnTo>
                                <a:lnTo>
                                  <a:pt x="15" y="3"/>
                                </a:lnTo>
                                <a:lnTo>
                                  <a:pt x="15" y="3"/>
                                </a:lnTo>
                                <a:lnTo>
                                  <a:pt x="15" y="3"/>
                                </a:lnTo>
                                <a:lnTo>
                                  <a:pt x="16" y="3"/>
                                </a:lnTo>
                                <a:lnTo>
                                  <a:pt x="16" y="3"/>
                                </a:lnTo>
                                <a:lnTo>
                                  <a:pt x="16" y="3"/>
                                </a:lnTo>
                                <a:lnTo>
                                  <a:pt x="16" y="3"/>
                                </a:lnTo>
                                <a:lnTo>
                                  <a:pt x="16" y="3"/>
                                </a:lnTo>
                                <a:lnTo>
                                  <a:pt x="16" y="3"/>
                                </a:lnTo>
                                <a:lnTo>
                                  <a:pt x="17" y="4"/>
                                </a:lnTo>
                                <a:lnTo>
                                  <a:pt x="17" y="4"/>
                                </a:lnTo>
                                <a:lnTo>
                                  <a:pt x="17" y="4"/>
                                </a:lnTo>
                                <a:lnTo>
                                  <a:pt x="17" y="4"/>
                                </a:lnTo>
                                <a:lnTo>
                                  <a:pt x="17" y="4"/>
                                </a:lnTo>
                                <a:lnTo>
                                  <a:pt x="17" y="4"/>
                                </a:lnTo>
                                <a:lnTo>
                                  <a:pt x="18" y="4"/>
                                </a:lnTo>
                                <a:lnTo>
                                  <a:pt x="18" y="4"/>
                                </a:lnTo>
                                <a:lnTo>
                                  <a:pt x="18" y="4"/>
                                </a:lnTo>
                                <a:lnTo>
                                  <a:pt x="18" y="4"/>
                                </a:lnTo>
                                <a:lnTo>
                                  <a:pt x="18" y="4"/>
                                </a:lnTo>
                                <a:lnTo>
                                  <a:pt x="18" y="4"/>
                                </a:lnTo>
                                <a:lnTo>
                                  <a:pt x="19" y="4"/>
                                </a:lnTo>
                                <a:lnTo>
                                  <a:pt x="19" y="4"/>
                                </a:lnTo>
                                <a:lnTo>
                                  <a:pt x="19" y="4"/>
                                </a:lnTo>
                                <a:lnTo>
                                  <a:pt x="19" y="4"/>
                                </a:lnTo>
                                <a:lnTo>
                                  <a:pt x="19" y="4"/>
                                </a:lnTo>
                                <a:lnTo>
                                  <a:pt x="19" y="4"/>
                                </a:lnTo>
                                <a:lnTo>
                                  <a:pt x="20" y="4"/>
                                </a:lnTo>
                                <a:lnTo>
                                  <a:pt x="20" y="4"/>
                                </a:lnTo>
                                <a:lnTo>
                                  <a:pt x="20" y="4"/>
                                </a:lnTo>
                                <a:lnTo>
                                  <a:pt x="20" y="4"/>
                                </a:lnTo>
                                <a:lnTo>
                                  <a:pt x="20" y="4"/>
                                </a:lnTo>
                                <a:lnTo>
                                  <a:pt x="20" y="4"/>
                                </a:lnTo>
                                <a:lnTo>
                                  <a:pt x="21" y="5"/>
                                </a:lnTo>
                                <a:lnTo>
                                  <a:pt x="21" y="5"/>
                                </a:lnTo>
                                <a:lnTo>
                                  <a:pt x="21" y="5"/>
                                </a:lnTo>
                                <a:lnTo>
                                  <a:pt x="21" y="5"/>
                                </a:lnTo>
                                <a:lnTo>
                                  <a:pt x="21" y="5"/>
                                </a:lnTo>
                                <a:lnTo>
                                  <a:pt x="21" y="5"/>
                                </a:lnTo>
                                <a:lnTo>
                                  <a:pt x="22" y="5"/>
                                </a:lnTo>
                                <a:lnTo>
                                  <a:pt x="22" y="5"/>
                                </a:lnTo>
                                <a:lnTo>
                                  <a:pt x="22" y="5"/>
                                </a:lnTo>
                                <a:lnTo>
                                  <a:pt x="22" y="5"/>
                                </a:lnTo>
                                <a:lnTo>
                                  <a:pt x="22" y="5"/>
                                </a:lnTo>
                                <a:lnTo>
                                  <a:pt x="22" y="5"/>
                                </a:lnTo>
                                <a:lnTo>
                                  <a:pt x="23" y="5"/>
                                </a:lnTo>
                                <a:lnTo>
                                  <a:pt x="23" y="5"/>
                                </a:lnTo>
                                <a:lnTo>
                                  <a:pt x="23" y="5"/>
                                </a:lnTo>
                                <a:lnTo>
                                  <a:pt x="23" y="5"/>
                                </a:lnTo>
                                <a:lnTo>
                                  <a:pt x="23" y="5"/>
                                </a:lnTo>
                                <a:lnTo>
                                  <a:pt x="23" y="5"/>
                                </a:lnTo>
                                <a:lnTo>
                                  <a:pt x="24" y="5"/>
                                </a:lnTo>
                                <a:lnTo>
                                  <a:pt x="24" y="5"/>
                                </a:lnTo>
                                <a:lnTo>
                                  <a:pt x="24" y="5"/>
                                </a:lnTo>
                                <a:lnTo>
                                  <a:pt x="24" y="5"/>
                                </a:lnTo>
                                <a:lnTo>
                                  <a:pt x="24" y="5"/>
                                </a:lnTo>
                                <a:lnTo>
                                  <a:pt x="24" y="5"/>
                                </a:lnTo>
                                <a:lnTo>
                                  <a:pt x="25" y="5"/>
                                </a:lnTo>
                                <a:lnTo>
                                  <a:pt x="25" y="5"/>
                                </a:lnTo>
                                <a:lnTo>
                                  <a:pt x="25" y="4"/>
                                </a:lnTo>
                                <a:lnTo>
                                  <a:pt x="25" y="4"/>
                                </a:lnTo>
                                <a:lnTo>
                                  <a:pt x="25" y="4"/>
                                </a:lnTo>
                                <a:lnTo>
                                  <a:pt x="25" y="4"/>
                                </a:lnTo>
                                <a:lnTo>
                                  <a:pt x="26" y="4"/>
                                </a:lnTo>
                                <a:lnTo>
                                  <a:pt x="26" y="4"/>
                                </a:lnTo>
                                <a:lnTo>
                                  <a:pt x="26" y="4"/>
                                </a:lnTo>
                                <a:lnTo>
                                  <a:pt x="26" y="4"/>
                                </a:lnTo>
                                <a:lnTo>
                                  <a:pt x="26" y="4"/>
                                </a:lnTo>
                                <a:lnTo>
                                  <a:pt x="26" y="4"/>
                                </a:lnTo>
                                <a:lnTo>
                                  <a:pt x="27" y="4"/>
                                </a:lnTo>
                                <a:lnTo>
                                  <a:pt x="27" y="4"/>
                                </a:lnTo>
                                <a:lnTo>
                                  <a:pt x="27" y="4"/>
                                </a:lnTo>
                                <a:lnTo>
                                  <a:pt x="27" y="4"/>
                                </a:lnTo>
                                <a:lnTo>
                                  <a:pt x="27" y="4"/>
                                </a:lnTo>
                                <a:lnTo>
                                  <a:pt x="27" y="4"/>
                                </a:lnTo>
                                <a:lnTo>
                                  <a:pt x="28" y="4"/>
                                </a:lnTo>
                                <a:lnTo>
                                  <a:pt x="28" y="4"/>
                                </a:lnTo>
                                <a:lnTo>
                                  <a:pt x="28" y="4"/>
                                </a:lnTo>
                                <a:lnTo>
                                  <a:pt x="28" y="4"/>
                                </a:lnTo>
                                <a:lnTo>
                                  <a:pt x="28" y="4"/>
                                </a:lnTo>
                                <a:lnTo>
                                  <a:pt x="29" y="4"/>
                                </a:lnTo>
                                <a:lnTo>
                                  <a:pt x="29" y="4"/>
                                </a:lnTo>
                                <a:lnTo>
                                  <a:pt x="29" y="4"/>
                                </a:lnTo>
                                <a:lnTo>
                                  <a:pt x="29" y="3"/>
                                </a:lnTo>
                                <a:lnTo>
                                  <a:pt x="29" y="3"/>
                                </a:lnTo>
                                <a:lnTo>
                                  <a:pt x="29" y="3"/>
                                </a:lnTo>
                                <a:lnTo>
                                  <a:pt x="30" y="3"/>
                                </a:lnTo>
                                <a:lnTo>
                                  <a:pt x="30" y="3"/>
                                </a:lnTo>
                                <a:lnTo>
                                  <a:pt x="30" y="3"/>
                                </a:lnTo>
                                <a:lnTo>
                                  <a:pt x="30" y="3"/>
                                </a:lnTo>
                                <a:lnTo>
                                  <a:pt x="30" y="3"/>
                                </a:lnTo>
                                <a:lnTo>
                                  <a:pt x="30" y="3"/>
                                </a:lnTo>
                                <a:lnTo>
                                  <a:pt x="31" y="3"/>
                                </a:lnTo>
                                <a:lnTo>
                                  <a:pt x="31" y="3"/>
                                </a:lnTo>
                                <a:lnTo>
                                  <a:pt x="31" y="3"/>
                                </a:lnTo>
                                <a:lnTo>
                                  <a:pt x="31" y="3"/>
                                </a:lnTo>
                                <a:lnTo>
                                  <a:pt x="31" y="3"/>
                                </a:lnTo>
                                <a:lnTo>
                                  <a:pt x="31" y="2"/>
                                </a:lnTo>
                                <a:lnTo>
                                  <a:pt x="32" y="2"/>
                                </a:lnTo>
                                <a:lnTo>
                                  <a:pt x="32" y="2"/>
                                </a:lnTo>
                                <a:lnTo>
                                  <a:pt x="32" y="2"/>
                                </a:lnTo>
                                <a:lnTo>
                                  <a:pt x="32" y="2"/>
                                </a:lnTo>
                                <a:lnTo>
                                  <a:pt x="32" y="2"/>
                                </a:lnTo>
                                <a:lnTo>
                                  <a:pt x="32" y="2"/>
                                </a:lnTo>
                                <a:lnTo>
                                  <a:pt x="32" y="2"/>
                                </a:lnTo>
                                <a:lnTo>
                                  <a:pt x="32" y="2"/>
                                </a:lnTo>
                                <a:lnTo>
                                  <a:pt x="32" y="2"/>
                                </a:lnTo>
                                <a:lnTo>
                                  <a:pt x="32" y="2"/>
                                </a:lnTo>
                                <a:lnTo>
                                  <a:pt x="32" y="2"/>
                                </a:lnTo>
                                <a:lnTo>
                                  <a:pt x="32" y="2"/>
                                </a:lnTo>
                                <a:lnTo>
                                  <a:pt x="32" y="2"/>
                                </a:lnTo>
                                <a:lnTo>
                                  <a:pt x="33" y="2"/>
                                </a:lnTo>
                                <a:lnTo>
                                  <a:pt x="33" y="2"/>
                                </a:lnTo>
                                <a:lnTo>
                                  <a:pt x="33" y="2"/>
                                </a:lnTo>
                                <a:lnTo>
                                  <a:pt x="33" y="2"/>
                                </a:lnTo>
                                <a:lnTo>
                                  <a:pt x="33" y="2"/>
                                </a:lnTo>
                                <a:lnTo>
                                  <a:pt x="33" y="2"/>
                                </a:lnTo>
                                <a:lnTo>
                                  <a:pt x="33" y="2"/>
                                </a:lnTo>
                                <a:lnTo>
                                  <a:pt x="33" y="2"/>
                                </a:lnTo>
                                <a:lnTo>
                                  <a:pt x="33" y="1"/>
                                </a:lnTo>
                                <a:lnTo>
                                  <a:pt x="33" y="1"/>
                                </a:lnTo>
                                <a:lnTo>
                                  <a:pt x="33" y="1"/>
                                </a:lnTo>
                                <a:lnTo>
                                  <a:pt x="33" y="1"/>
                                </a:lnTo>
                                <a:lnTo>
                                  <a:pt x="33" y="1"/>
                                </a:lnTo>
                                <a:lnTo>
                                  <a:pt x="34" y="1"/>
                                </a:lnTo>
                                <a:lnTo>
                                  <a:pt x="34" y="1"/>
                                </a:lnTo>
                                <a:lnTo>
                                  <a:pt x="34" y="1"/>
                                </a:lnTo>
                                <a:lnTo>
                                  <a:pt x="34" y="1"/>
                                </a:lnTo>
                                <a:lnTo>
                                  <a:pt x="34" y="1"/>
                                </a:lnTo>
                                <a:lnTo>
                                  <a:pt x="34" y="1"/>
                                </a:lnTo>
                                <a:lnTo>
                                  <a:pt x="34" y="1"/>
                                </a:lnTo>
                                <a:lnTo>
                                  <a:pt x="34" y="1"/>
                                </a:lnTo>
                                <a:lnTo>
                                  <a:pt x="34" y="1"/>
                                </a:lnTo>
                                <a:lnTo>
                                  <a:pt x="34" y="1"/>
                                </a:lnTo>
                                <a:lnTo>
                                  <a:pt x="34" y="1"/>
                                </a:lnTo>
                                <a:lnTo>
                                  <a:pt x="34" y="1"/>
                                </a:lnTo>
                                <a:lnTo>
                                  <a:pt x="35" y="1"/>
                                </a:lnTo>
                                <a:lnTo>
                                  <a:pt x="35" y="1"/>
                                </a:lnTo>
                                <a:lnTo>
                                  <a:pt x="35" y="1"/>
                                </a:lnTo>
                                <a:lnTo>
                                  <a:pt x="35" y="1"/>
                                </a:lnTo>
                                <a:lnTo>
                                  <a:pt x="35" y="1"/>
                                </a:lnTo>
                                <a:lnTo>
                                  <a:pt x="35" y="1"/>
                                </a:lnTo>
                                <a:lnTo>
                                  <a:pt x="35" y="1"/>
                                </a:lnTo>
                                <a:lnTo>
                                  <a:pt x="35" y="1"/>
                                </a:lnTo>
                                <a:lnTo>
                                  <a:pt x="35" y="1"/>
                                </a:lnTo>
                                <a:lnTo>
                                  <a:pt x="35" y="1"/>
                                </a:lnTo>
                                <a:lnTo>
                                  <a:pt x="35" y="1"/>
                                </a:lnTo>
                                <a:lnTo>
                                  <a:pt x="36" y="1"/>
                                </a:lnTo>
                                <a:lnTo>
                                  <a:pt x="36" y="1"/>
                                </a:lnTo>
                                <a:lnTo>
                                  <a:pt x="36" y="1"/>
                                </a:lnTo>
                                <a:lnTo>
                                  <a:pt x="36" y="1"/>
                                </a:lnTo>
                                <a:lnTo>
                                  <a:pt x="36" y="1"/>
                                </a:lnTo>
                                <a:lnTo>
                                  <a:pt x="36" y="1"/>
                                </a:lnTo>
                                <a:lnTo>
                                  <a:pt x="36" y="0"/>
                                </a:lnTo>
                                <a:lnTo>
                                  <a:pt x="36" y="0"/>
                                </a:lnTo>
                                <a:lnTo>
                                  <a:pt x="36" y="0"/>
                                </a:lnTo>
                                <a:lnTo>
                                  <a:pt x="36" y="0"/>
                                </a:lnTo>
                                <a:lnTo>
                                  <a:pt x="36" y="0"/>
                                </a:lnTo>
                                <a:lnTo>
                                  <a:pt x="37" y="0"/>
                                </a:lnTo>
                                <a:lnTo>
                                  <a:pt x="37" y="0"/>
                                </a:lnTo>
                                <a:lnTo>
                                  <a:pt x="37" y="0"/>
                                </a:lnTo>
                                <a:lnTo>
                                  <a:pt x="37" y="0"/>
                                </a:lnTo>
                                <a:lnTo>
                                  <a:pt x="37" y="0"/>
                                </a:lnTo>
                                <a:lnTo>
                                  <a:pt x="37" y="0"/>
                                </a:lnTo>
                                <a:lnTo>
                                  <a:pt x="37" y="0"/>
                                </a:lnTo>
                                <a:lnTo>
                                  <a:pt x="37" y="0"/>
                                </a:lnTo>
                                <a:lnTo>
                                  <a:pt x="37" y="0"/>
                                </a:lnTo>
                                <a:lnTo>
                                  <a:pt x="37" y="0"/>
                                </a:lnTo>
                                <a:lnTo>
                                  <a:pt x="37" y="0"/>
                                </a:lnTo>
                                <a:lnTo>
                                  <a:pt x="38" y="0"/>
                                </a:lnTo>
                                <a:lnTo>
                                  <a:pt x="38" y="0"/>
                                </a:lnTo>
                                <a:lnTo>
                                  <a:pt x="38" y="0"/>
                                </a:lnTo>
                                <a:lnTo>
                                  <a:pt x="38" y="0"/>
                                </a:lnTo>
                                <a:lnTo>
                                  <a:pt x="38" y="0"/>
                                </a:lnTo>
                                <a:lnTo>
                                  <a:pt x="38" y="0"/>
                                </a:lnTo>
                                <a:lnTo>
                                  <a:pt x="38" y="0"/>
                                </a:lnTo>
                                <a:lnTo>
                                  <a:pt x="38" y="0"/>
                                </a:lnTo>
                                <a:lnTo>
                                  <a:pt x="38" y="0"/>
                                </a:lnTo>
                                <a:lnTo>
                                  <a:pt x="38" y="0"/>
                                </a:lnTo>
                                <a:lnTo>
                                  <a:pt x="39" y="0"/>
                                </a:lnTo>
                                <a:lnTo>
                                  <a:pt x="39" y="0"/>
                                </a:lnTo>
                                <a:lnTo>
                                  <a:pt x="39" y="0"/>
                                </a:lnTo>
                                <a:lnTo>
                                  <a:pt x="39" y="0"/>
                                </a:lnTo>
                                <a:lnTo>
                                  <a:pt x="39" y="0"/>
                                </a:lnTo>
                                <a:lnTo>
                                  <a:pt x="39" y="0"/>
                                </a:lnTo>
                                <a:lnTo>
                                  <a:pt x="39" y="0"/>
                                </a:lnTo>
                                <a:lnTo>
                                  <a:pt x="39" y="0"/>
                                </a:lnTo>
                                <a:lnTo>
                                  <a:pt x="39" y="0"/>
                                </a:lnTo>
                                <a:lnTo>
                                  <a:pt x="39" y="0"/>
                                </a:lnTo>
                                <a:lnTo>
                                  <a:pt x="40" y="0"/>
                                </a:lnTo>
                                <a:lnTo>
                                  <a:pt x="40" y="0"/>
                                </a:lnTo>
                                <a:lnTo>
                                  <a:pt x="40" y="0"/>
                                </a:lnTo>
                                <a:lnTo>
                                  <a:pt x="40" y="0"/>
                                </a:lnTo>
                                <a:lnTo>
                                  <a:pt x="40" y="0"/>
                                </a:lnTo>
                                <a:lnTo>
                                  <a:pt x="40" y="0"/>
                                </a:lnTo>
                                <a:lnTo>
                                  <a:pt x="40" y="0"/>
                                </a:lnTo>
                                <a:lnTo>
                                  <a:pt x="40" y="0"/>
                                </a:lnTo>
                                <a:lnTo>
                                  <a:pt x="40" y="0"/>
                                </a:lnTo>
                                <a:lnTo>
                                  <a:pt x="41" y="0"/>
                                </a:lnTo>
                                <a:lnTo>
                                  <a:pt x="41" y="1"/>
                                </a:lnTo>
                                <a:lnTo>
                                  <a:pt x="41" y="1"/>
                                </a:lnTo>
                                <a:lnTo>
                                  <a:pt x="41" y="1"/>
                                </a:lnTo>
                                <a:lnTo>
                                  <a:pt x="41" y="1"/>
                                </a:lnTo>
                                <a:lnTo>
                                  <a:pt x="42" y="1"/>
                                </a:lnTo>
                                <a:lnTo>
                                  <a:pt x="42" y="1"/>
                                </a:lnTo>
                                <a:lnTo>
                                  <a:pt x="42" y="1"/>
                                </a:lnTo>
                                <a:lnTo>
                                  <a:pt x="42" y="1"/>
                                </a:lnTo>
                                <a:lnTo>
                                  <a:pt x="42" y="1"/>
                                </a:lnTo>
                                <a:lnTo>
                                  <a:pt x="42" y="1"/>
                                </a:lnTo>
                                <a:lnTo>
                                  <a:pt x="43" y="1"/>
                                </a:lnTo>
                                <a:lnTo>
                                  <a:pt x="43" y="1"/>
                                </a:lnTo>
                                <a:lnTo>
                                  <a:pt x="43" y="2"/>
                                </a:lnTo>
                                <a:lnTo>
                                  <a:pt x="43" y="2"/>
                                </a:lnTo>
                                <a:lnTo>
                                  <a:pt x="43" y="2"/>
                                </a:lnTo>
                                <a:lnTo>
                                  <a:pt x="43" y="2"/>
                                </a:lnTo>
                                <a:lnTo>
                                  <a:pt x="44" y="2"/>
                                </a:lnTo>
                                <a:lnTo>
                                  <a:pt x="44" y="2"/>
                                </a:lnTo>
                                <a:lnTo>
                                  <a:pt x="44" y="2"/>
                                </a:lnTo>
                                <a:lnTo>
                                  <a:pt x="44" y="2"/>
                                </a:lnTo>
                                <a:lnTo>
                                  <a:pt x="44" y="2"/>
                                </a:lnTo>
                                <a:lnTo>
                                  <a:pt x="44" y="2"/>
                                </a:lnTo>
                                <a:lnTo>
                                  <a:pt x="44" y="3"/>
                                </a:lnTo>
                                <a:lnTo>
                                  <a:pt x="44" y="3"/>
                                </a:lnTo>
                                <a:lnTo>
                                  <a:pt x="45" y="3"/>
                                </a:lnTo>
                                <a:lnTo>
                                  <a:pt x="45" y="3"/>
                                </a:lnTo>
                                <a:lnTo>
                                  <a:pt x="45" y="3"/>
                                </a:lnTo>
                                <a:lnTo>
                                  <a:pt x="45" y="3"/>
                                </a:lnTo>
                                <a:lnTo>
                                  <a:pt x="45" y="3"/>
                                </a:lnTo>
                                <a:lnTo>
                                  <a:pt x="45" y="3"/>
                                </a:lnTo>
                                <a:lnTo>
                                  <a:pt x="45" y="3"/>
                                </a:lnTo>
                                <a:lnTo>
                                  <a:pt x="45" y="3"/>
                                </a:lnTo>
                                <a:lnTo>
                                  <a:pt x="45" y="4"/>
                                </a:lnTo>
                                <a:lnTo>
                                  <a:pt x="45" y="4"/>
                                </a:lnTo>
                                <a:lnTo>
                                  <a:pt x="45" y="4"/>
                                </a:lnTo>
                                <a:lnTo>
                                  <a:pt x="45" y="4"/>
                                </a:lnTo>
                                <a:lnTo>
                                  <a:pt x="46" y="4"/>
                                </a:lnTo>
                                <a:lnTo>
                                  <a:pt x="46" y="4"/>
                                </a:lnTo>
                                <a:lnTo>
                                  <a:pt x="46" y="4"/>
                                </a:lnTo>
                                <a:lnTo>
                                  <a:pt x="46" y="4"/>
                                </a:lnTo>
                                <a:lnTo>
                                  <a:pt x="46" y="4"/>
                                </a:lnTo>
                                <a:lnTo>
                                  <a:pt x="46" y="5"/>
                                </a:lnTo>
                                <a:lnTo>
                                  <a:pt x="46" y="5"/>
                                </a:lnTo>
                                <a:lnTo>
                                  <a:pt x="46" y="5"/>
                                </a:lnTo>
                                <a:lnTo>
                                  <a:pt x="46" y="5"/>
                                </a:lnTo>
                                <a:lnTo>
                                  <a:pt x="46" y="5"/>
                                </a:lnTo>
                                <a:lnTo>
                                  <a:pt x="46" y="5"/>
                                </a:lnTo>
                                <a:lnTo>
                                  <a:pt x="46" y="5"/>
                                </a:lnTo>
                                <a:lnTo>
                                  <a:pt x="46" y="5"/>
                                </a:lnTo>
                                <a:lnTo>
                                  <a:pt x="46" y="6"/>
                                </a:lnTo>
                                <a:lnTo>
                                  <a:pt x="46" y="6"/>
                                </a:lnTo>
                                <a:lnTo>
                                  <a:pt x="46" y="6"/>
                                </a:lnTo>
                                <a:lnTo>
                                  <a:pt x="46" y="6"/>
                                </a:lnTo>
                                <a:lnTo>
                                  <a:pt x="46" y="6"/>
                                </a:lnTo>
                                <a:lnTo>
                                  <a:pt x="46" y="6"/>
                                </a:lnTo>
                                <a:lnTo>
                                  <a:pt x="46" y="6"/>
                                </a:lnTo>
                                <a:lnTo>
                                  <a:pt x="46" y="6"/>
                                </a:lnTo>
                                <a:lnTo>
                                  <a:pt x="46" y="7"/>
                                </a:lnTo>
                                <a:lnTo>
                                  <a:pt x="46" y="7"/>
                                </a:lnTo>
                                <a:lnTo>
                                  <a:pt x="46" y="7"/>
                                </a:lnTo>
                                <a:lnTo>
                                  <a:pt x="46" y="7"/>
                                </a:lnTo>
                                <a:lnTo>
                                  <a:pt x="46" y="7"/>
                                </a:lnTo>
                                <a:lnTo>
                                  <a:pt x="46" y="7"/>
                                </a:lnTo>
                                <a:lnTo>
                                  <a:pt x="46" y="7"/>
                                </a:lnTo>
                                <a:lnTo>
                                  <a:pt x="46" y="8"/>
                                </a:lnTo>
                                <a:lnTo>
                                  <a:pt x="46" y="8"/>
                                </a:lnTo>
                                <a:lnTo>
                                  <a:pt x="46" y="8"/>
                                </a:lnTo>
                                <a:lnTo>
                                  <a:pt x="46" y="8"/>
                                </a:lnTo>
                                <a:lnTo>
                                  <a:pt x="46" y="8"/>
                                </a:lnTo>
                                <a:lnTo>
                                  <a:pt x="46" y="8"/>
                                </a:lnTo>
                                <a:lnTo>
                                  <a:pt x="46" y="8"/>
                                </a:lnTo>
                                <a:lnTo>
                                  <a:pt x="46" y="9"/>
                                </a:lnTo>
                                <a:lnTo>
                                  <a:pt x="45" y="9"/>
                                </a:lnTo>
                                <a:lnTo>
                                  <a:pt x="45" y="9"/>
                                </a:lnTo>
                                <a:lnTo>
                                  <a:pt x="45" y="9"/>
                                </a:lnTo>
                                <a:lnTo>
                                  <a:pt x="45" y="9"/>
                                </a:lnTo>
                                <a:lnTo>
                                  <a:pt x="45" y="9"/>
                                </a:lnTo>
                                <a:lnTo>
                                  <a:pt x="45" y="9"/>
                                </a:lnTo>
                                <a:lnTo>
                                  <a:pt x="45" y="10"/>
                                </a:lnTo>
                                <a:lnTo>
                                  <a:pt x="45" y="10"/>
                                </a:lnTo>
                                <a:lnTo>
                                  <a:pt x="45" y="10"/>
                                </a:lnTo>
                                <a:lnTo>
                                  <a:pt x="45" y="10"/>
                                </a:lnTo>
                                <a:lnTo>
                                  <a:pt x="45" y="10"/>
                                </a:lnTo>
                                <a:lnTo>
                                  <a:pt x="44" y="10"/>
                                </a:lnTo>
                                <a:lnTo>
                                  <a:pt x="44" y="11"/>
                                </a:lnTo>
                                <a:lnTo>
                                  <a:pt x="44" y="11"/>
                                </a:lnTo>
                                <a:lnTo>
                                  <a:pt x="44" y="11"/>
                                </a:lnTo>
                                <a:lnTo>
                                  <a:pt x="44" y="11"/>
                                </a:lnTo>
                                <a:lnTo>
                                  <a:pt x="44" y="11"/>
                                </a:lnTo>
                                <a:lnTo>
                                  <a:pt x="44" y="11"/>
                                </a:lnTo>
                                <a:lnTo>
                                  <a:pt x="44" y="12"/>
                                </a:lnTo>
                                <a:lnTo>
                                  <a:pt x="43" y="12"/>
                                </a:lnTo>
                                <a:lnTo>
                                  <a:pt x="43" y="12"/>
                                </a:lnTo>
                                <a:lnTo>
                                  <a:pt x="43" y="12"/>
                                </a:lnTo>
                                <a:lnTo>
                                  <a:pt x="43" y="12"/>
                                </a:lnTo>
                                <a:lnTo>
                                  <a:pt x="43" y="12"/>
                                </a:lnTo>
                                <a:lnTo>
                                  <a:pt x="43" y="13"/>
                                </a:lnTo>
                                <a:lnTo>
                                  <a:pt x="43" y="1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24" name="Freeform 4024"/>
                        <wps:cNvSpPr>
                          <a:spLocks/>
                        </wps:cNvSpPr>
                        <wps:spPr bwMode="auto">
                          <a:xfrm>
                            <a:off x="393" y="425"/>
                            <a:ext cx="5" cy="20"/>
                          </a:xfrm>
                          <a:custGeom>
                            <a:avLst/>
                            <a:gdLst>
                              <a:gd name="T0" fmla="*/ 0 w 5"/>
                              <a:gd name="T1" fmla="*/ 20 h 20"/>
                              <a:gd name="T2" fmla="*/ 0 w 5"/>
                              <a:gd name="T3" fmla="*/ 2 h 20"/>
                              <a:gd name="T4" fmla="*/ 0 w 5"/>
                              <a:gd name="T5" fmla="*/ 2 h 20"/>
                              <a:gd name="T6" fmla="*/ 0 w 5"/>
                              <a:gd name="T7" fmla="*/ 1 h 20"/>
                              <a:gd name="T8" fmla="*/ 0 w 5"/>
                              <a:gd name="T9" fmla="*/ 1 h 20"/>
                              <a:gd name="T10" fmla="*/ 0 w 5"/>
                              <a:gd name="T11" fmla="*/ 1 h 20"/>
                              <a:gd name="T12" fmla="*/ 0 w 5"/>
                              <a:gd name="T13" fmla="*/ 1 h 20"/>
                              <a:gd name="T14" fmla="*/ 0 w 5"/>
                              <a:gd name="T15" fmla="*/ 1 h 20"/>
                              <a:gd name="T16" fmla="*/ 1 w 5"/>
                              <a:gd name="T17" fmla="*/ 0 h 20"/>
                              <a:gd name="T18" fmla="*/ 1 w 5"/>
                              <a:gd name="T19" fmla="*/ 0 h 20"/>
                              <a:gd name="T20" fmla="*/ 1 w 5"/>
                              <a:gd name="T21" fmla="*/ 0 h 20"/>
                              <a:gd name="T22" fmla="*/ 1 w 5"/>
                              <a:gd name="T23" fmla="*/ 0 h 20"/>
                              <a:gd name="T24" fmla="*/ 1 w 5"/>
                              <a:gd name="T25" fmla="*/ 0 h 20"/>
                              <a:gd name="T26" fmla="*/ 1 w 5"/>
                              <a:gd name="T27" fmla="*/ 0 h 20"/>
                              <a:gd name="T28" fmla="*/ 1 w 5"/>
                              <a:gd name="T29" fmla="*/ 0 h 20"/>
                              <a:gd name="T30" fmla="*/ 2 w 5"/>
                              <a:gd name="T31" fmla="*/ 0 h 20"/>
                              <a:gd name="T32" fmla="*/ 2 w 5"/>
                              <a:gd name="T33" fmla="*/ 0 h 20"/>
                              <a:gd name="T34" fmla="*/ 2 w 5"/>
                              <a:gd name="T35" fmla="*/ 0 h 20"/>
                              <a:gd name="T36" fmla="*/ 2 w 5"/>
                              <a:gd name="T37" fmla="*/ 0 h 20"/>
                              <a:gd name="T38" fmla="*/ 2 w 5"/>
                              <a:gd name="T39" fmla="*/ 0 h 20"/>
                              <a:gd name="T40" fmla="*/ 2 w 5"/>
                              <a:gd name="T41" fmla="*/ 0 h 20"/>
                              <a:gd name="T42" fmla="*/ 3 w 5"/>
                              <a:gd name="T43" fmla="*/ 0 h 20"/>
                              <a:gd name="T44" fmla="*/ 3 w 5"/>
                              <a:gd name="T45" fmla="*/ 0 h 20"/>
                              <a:gd name="T46" fmla="*/ 3 w 5"/>
                              <a:gd name="T47" fmla="*/ 0 h 20"/>
                              <a:gd name="T48" fmla="*/ 3 w 5"/>
                              <a:gd name="T49" fmla="*/ 0 h 20"/>
                              <a:gd name="T50" fmla="*/ 3 w 5"/>
                              <a:gd name="T51" fmla="*/ 0 h 20"/>
                              <a:gd name="T52" fmla="*/ 3 w 5"/>
                              <a:gd name="T53" fmla="*/ 0 h 20"/>
                              <a:gd name="T54" fmla="*/ 3 w 5"/>
                              <a:gd name="T55" fmla="*/ 0 h 20"/>
                              <a:gd name="T56" fmla="*/ 4 w 5"/>
                              <a:gd name="T57" fmla="*/ 0 h 20"/>
                              <a:gd name="T58" fmla="*/ 4 w 5"/>
                              <a:gd name="T59" fmla="*/ 0 h 20"/>
                              <a:gd name="T60" fmla="*/ 4 w 5"/>
                              <a:gd name="T61" fmla="*/ 0 h 20"/>
                              <a:gd name="T62" fmla="*/ 4 w 5"/>
                              <a:gd name="T63" fmla="*/ 0 h 20"/>
                              <a:gd name="T64" fmla="*/ 4 w 5"/>
                              <a:gd name="T65" fmla="*/ 0 h 20"/>
                              <a:gd name="T66" fmla="*/ 4 w 5"/>
                              <a:gd name="T67" fmla="*/ 0 h 20"/>
                              <a:gd name="T68" fmla="*/ 4 w 5"/>
                              <a:gd name="T69" fmla="*/ 1 h 20"/>
                              <a:gd name="T70" fmla="*/ 5 w 5"/>
                              <a:gd name="T71" fmla="*/ 1 h 20"/>
                              <a:gd name="T72" fmla="*/ 5 w 5"/>
                              <a:gd name="T73" fmla="*/ 1 h 20"/>
                              <a:gd name="T74" fmla="*/ 5 w 5"/>
                              <a:gd name="T75" fmla="*/ 1 h 20"/>
                              <a:gd name="T76" fmla="*/ 5 w 5"/>
                              <a:gd name="T77" fmla="*/ 1 h 20"/>
                              <a:gd name="T78" fmla="*/ 5 w 5"/>
                              <a:gd name="T79" fmla="*/ 2 h 20"/>
                              <a:gd name="T80" fmla="*/ 5 w 5"/>
                              <a:gd name="T81" fmla="*/ 3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 h="20">
                                <a:moveTo>
                                  <a:pt x="5" y="20"/>
                                </a:moveTo>
                                <a:lnTo>
                                  <a:pt x="0" y="20"/>
                                </a:lnTo>
                                <a:lnTo>
                                  <a:pt x="0" y="3"/>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1"/>
                                </a:lnTo>
                                <a:lnTo>
                                  <a:pt x="4" y="1"/>
                                </a:lnTo>
                                <a:lnTo>
                                  <a:pt x="5" y="1"/>
                                </a:lnTo>
                                <a:lnTo>
                                  <a:pt x="5" y="1"/>
                                </a:lnTo>
                                <a:lnTo>
                                  <a:pt x="5" y="1"/>
                                </a:lnTo>
                                <a:lnTo>
                                  <a:pt x="5" y="1"/>
                                </a:lnTo>
                                <a:lnTo>
                                  <a:pt x="5" y="1"/>
                                </a:lnTo>
                                <a:lnTo>
                                  <a:pt x="5" y="1"/>
                                </a:lnTo>
                                <a:lnTo>
                                  <a:pt x="5" y="1"/>
                                </a:lnTo>
                                <a:lnTo>
                                  <a:pt x="5" y="1"/>
                                </a:lnTo>
                                <a:lnTo>
                                  <a:pt x="5" y="2"/>
                                </a:lnTo>
                                <a:lnTo>
                                  <a:pt x="5" y="2"/>
                                </a:lnTo>
                                <a:lnTo>
                                  <a:pt x="5" y="2"/>
                                </a:lnTo>
                                <a:lnTo>
                                  <a:pt x="5" y="3"/>
                                </a:lnTo>
                                <a:lnTo>
                                  <a:pt x="5" y="2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25" name="Freeform 4025"/>
                        <wps:cNvSpPr>
                          <a:spLocks/>
                        </wps:cNvSpPr>
                        <wps:spPr bwMode="auto">
                          <a:xfrm>
                            <a:off x="393" y="425"/>
                            <a:ext cx="5" cy="20"/>
                          </a:xfrm>
                          <a:custGeom>
                            <a:avLst/>
                            <a:gdLst>
                              <a:gd name="T0" fmla="*/ 0 w 5"/>
                              <a:gd name="T1" fmla="*/ 20 h 20"/>
                              <a:gd name="T2" fmla="*/ 0 w 5"/>
                              <a:gd name="T3" fmla="*/ 2 h 20"/>
                              <a:gd name="T4" fmla="*/ 0 w 5"/>
                              <a:gd name="T5" fmla="*/ 2 h 20"/>
                              <a:gd name="T6" fmla="*/ 0 w 5"/>
                              <a:gd name="T7" fmla="*/ 1 h 20"/>
                              <a:gd name="T8" fmla="*/ 0 w 5"/>
                              <a:gd name="T9" fmla="*/ 1 h 20"/>
                              <a:gd name="T10" fmla="*/ 0 w 5"/>
                              <a:gd name="T11" fmla="*/ 1 h 20"/>
                              <a:gd name="T12" fmla="*/ 0 w 5"/>
                              <a:gd name="T13" fmla="*/ 1 h 20"/>
                              <a:gd name="T14" fmla="*/ 0 w 5"/>
                              <a:gd name="T15" fmla="*/ 1 h 20"/>
                              <a:gd name="T16" fmla="*/ 1 w 5"/>
                              <a:gd name="T17" fmla="*/ 0 h 20"/>
                              <a:gd name="T18" fmla="*/ 1 w 5"/>
                              <a:gd name="T19" fmla="*/ 0 h 20"/>
                              <a:gd name="T20" fmla="*/ 1 w 5"/>
                              <a:gd name="T21" fmla="*/ 0 h 20"/>
                              <a:gd name="T22" fmla="*/ 1 w 5"/>
                              <a:gd name="T23" fmla="*/ 0 h 20"/>
                              <a:gd name="T24" fmla="*/ 1 w 5"/>
                              <a:gd name="T25" fmla="*/ 0 h 20"/>
                              <a:gd name="T26" fmla="*/ 1 w 5"/>
                              <a:gd name="T27" fmla="*/ 0 h 20"/>
                              <a:gd name="T28" fmla="*/ 1 w 5"/>
                              <a:gd name="T29" fmla="*/ 0 h 20"/>
                              <a:gd name="T30" fmla="*/ 2 w 5"/>
                              <a:gd name="T31" fmla="*/ 0 h 20"/>
                              <a:gd name="T32" fmla="*/ 2 w 5"/>
                              <a:gd name="T33" fmla="*/ 0 h 20"/>
                              <a:gd name="T34" fmla="*/ 2 w 5"/>
                              <a:gd name="T35" fmla="*/ 0 h 20"/>
                              <a:gd name="T36" fmla="*/ 2 w 5"/>
                              <a:gd name="T37" fmla="*/ 0 h 20"/>
                              <a:gd name="T38" fmla="*/ 2 w 5"/>
                              <a:gd name="T39" fmla="*/ 0 h 20"/>
                              <a:gd name="T40" fmla="*/ 2 w 5"/>
                              <a:gd name="T41" fmla="*/ 0 h 20"/>
                              <a:gd name="T42" fmla="*/ 3 w 5"/>
                              <a:gd name="T43" fmla="*/ 0 h 20"/>
                              <a:gd name="T44" fmla="*/ 3 w 5"/>
                              <a:gd name="T45" fmla="*/ 0 h 20"/>
                              <a:gd name="T46" fmla="*/ 3 w 5"/>
                              <a:gd name="T47" fmla="*/ 0 h 20"/>
                              <a:gd name="T48" fmla="*/ 3 w 5"/>
                              <a:gd name="T49" fmla="*/ 0 h 20"/>
                              <a:gd name="T50" fmla="*/ 3 w 5"/>
                              <a:gd name="T51" fmla="*/ 0 h 20"/>
                              <a:gd name="T52" fmla="*/ 3 w 5"/>
                              <a:gd name="T53" fmla="*/ 0 h 20"/>
                              <a:gd name="T54" fmla="*/ 3 w 5"/>
                              <a:gd name="T55" fmla="*/ 0 h 20"/>
                              <a:gd name="T56" fmla="*/ 4 w 5"/>
                              <a:gd name="T57" fmla="*/ 0 h 20"/>
                              <a:gd name="T58" fmla="*/ 4 w 5"/>
                              <a:gd name="T59" fmla="*/ 0 h 20"/>
                              <a:gd name="T60" fmla="*/ 4 w 5"/>
                              <a:gd name="T61" fmla="*/ 0 h 20"/>
                              <a:gd name="T62" fmla="*/ 4 w 5"/>
                              <a:gd name="T63" fmla="*/ 0 h 20"/>
                              <a:gd name="T64" fmla="*/ 4 w 5"/>
                              <a:gd name="T65" fmla="*/ 0 h 20"/>
                              <a:gd name="T66" fmla="*/ 4 w 5"/>
                              <a:gd name="T67" fmla="*/ 0 h 20"/>
                              <a:gd name="T68" fmla="*/ 4 w 5"/>
                              <a:gd name="T69" fmla="*/ 1 h 20"/>
                              <a:gd name="T70" fmla="*/ 5 w 5"/>
                              <a:gd name="T71" fmla="*/ 1 h 20"/>
                              <a:gd name="T72" fmla="*/ 5 w 5"/>
                              <a:gd name="T73" fmla="*/ 1 h 20"/>
                              <a:gd name="T74" fmla="*/ 5 w 5"/>
                              <a:gd name="T75" fmla="*/ 1 h 20"/>
                              <a:gd name="T76" fmla="*/ 5 w 5"/>
                              <a:gd name="T77" fmla="*/ 1 h 20"/>
                              <a:gd name="T78" fmla="*/ 5 w 5"/>
                              <a:gd name="T79" fmla="*/ 2 h 20"/>
                              <a:gd name="T80" fmla="*/ 5 w 5"/>
                              <a:gd name="T81" fmla="*/ 3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 h="20">
                                <a:moveTo>
                                  <a:pt x="5" y="20"/>
                                </a:moveTo>
                                <a:lnTo>
                                  <a:pt x="0" y="20"/>
                                </a:lnTo>
                                <a:lnTo>
                                  <a:pt x="0" y="3"/>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1"/>
                                </a:lnTo>
                                <a:lnTo>
                                  <a:pt x="4" y="1"/>
                                </a:lnTo>
                                <a:lnTo>
                                  <a:pt x="5" y="1"/>
                                </a:lnTo>
                                <a:lnTo>
                                  <a:pt x="5" y="1"/>
                                </a:lnTo>
                                <a:lnTo>
                                  <a:pt x="5" y="1"/>
                                </a:lnTo>
                                <a:lnTo>
                                  <a:pt x="5" y="1"/>
                                </a:lnTo>
                                <a:lnTo>
                                  <a:pt x="5" y="1"/>
                                </a:lnTo>
                                <a:lnTo>
                                  <a:pt x="5" y="1"/>
                                </a:lnTo>
                                <a:lnTo>
                                  <a:pt x="5" y="1"/>
                                </a:lnTo>
                                <a:lnTo>
                                  <a:pt x="5" y="1"/>
                                </a:lnTo>
                                <a:lnTo>
                                  <a:pt x="5" y="2"/>
                                </a:lnTo>
                                <a:lnTo>
                                  <a:pt x="5" y="2"/>
                                </a:lnTo>
                                <a:lnTo>
                                  <a:pt x="5" y="2"/>
                                </a:lnTo>
                                <a:lnTo>
                                  <a:pt x="5" y="3"/>
                                </a:lnTo>
                                <a:lnTo>
                                  <a:pt x="5"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26" name="Freeform 4026"/>
                        <wps:cNvSpPr>
                          <a:spLocks/>
                        </wps:cNvSpPr>
                        <wps:spPr bwMode="auto">
                          <a:xfrm>
                            <a:off x="434" y="425"/>
                            <a:ext cx="6" cy="20"/>
                          </a:xfrm>
                          <a:custGeom>
                            <a:avLst/>
                            <a:gdLst>
                              <a:gd name="T0" fmla="*/ 0 w 6"/>
                              <a:gd name="T1" fmla="*/ 20 h 20"/>
                              <a:gd name="T2" fmla="*/ 0 w 6"/>
                              <a:gd name="T3" fmla="*/ 2 h 20"/>
                              <a:gd name="T4" fmla="*/ 1 w 6"/>
                              <a:gd name="T5" fmla="*/ 2 h 20"/>
                              <a:gd name="T6" fmla="*/ 1 w 6"/>
                              <a:gd name="T7" fmla="*/ 1 h 20"/>
                              <a:gd name="T8" fmla="*/ 1 w 6"/>
                              <a:gd name="T9" fmla="*/ 1 h 20"/>
                              <a:gd name="T10" fmla="*/ 1 w 6"/>
                              <a:gd name="T11" fmla="*/ 1 h 20"/>
                              <a:gd name="T12" fmla="*/ 1 w 6"/>
                              <a:gd name="T13" fmla="*/ 1 h 20"/>
                              <a:gd name="T14" fmla="*/ 1 w 6"/>
                              <a:gd name="T15" fmla="*/ 1 h 20"/>
                              <a:gd name="T16" fmla="*/ 1 w 6"/>
                              <a:gd name="T17" fmla="*/ 0 h 20"/>
                              <a:gd name="T18" fmla="*/ 2 w 6"/>
                              <a:gd name="T19" fmla="*/ 0 h 20"/>
                              <a:gd name="T20" fmla="*/ 2 w 6"/>
                              <a:gd name="T21" fmla="*/ 0 h 20"/>
                              <a:gd name="T22" fmla="*/ 2 w 6"/>
                              <a:gd name="T23" fmla="*/ 0 h 20"/>
                              <a:gd name="T24" fmla="*/ 2 w 6"/>
                              <a:gd name="T25" fmla="*/ 0 h 20"/>
                              <a:gd name="T26" fmla="*/ 2 w 6"/>
                              <a:gd name="T27" fmla="*/ 0 h 20"/>
                              <a:gd name="T28" fmla="*/ 2 w 6"/>
                              <a:gd name="T29" fmla="*/ 0 h 20"/>
                              <a:gd name="T30" fmla="*/ 2 w 6"/>
                              <a:gd name="T31" fmla="*/ 0 h 20"/>
                              <a:gd name="T32" fmla="*/ 3 w 6"/>
                              <a:gd name="T33" fmla="*/ 0 h 20"/>
                              <a:gd name="T34" fmla="*/ 3 w 6"/>
                              <a:gd name="T35" fmla="*/ 0 h 20"/>
                              <a:gd name="T36" fmla="*/ 3 w 6"/>
                              <a:gd name="T37" fmla="*/ 0 h 20"/>
                              <a:gd name="T38" fmla="*/ 3 w 6"/>
                              <a:gd name="T39" fmla="*/ 0 h 20"/>
                              <a:gd name="T40" fmla="*/ 3 w 6"/>
                              <a:gd name="T41" fmla="*/ 0 h 20"/>
                              <a:gd name="T42" fmla="*/ 3 w 6"/>
                              <a:gd name="T43" fmla="*/ 0 h 20"/>
                              <a:gd name="T44" fmla="*/ 3 w 6"/>
                              <a:gd name="T45" fmla="*/ 0 h 20"/>
                              <a:gd name="T46" fmla="*/ 4 w 6"/>
                              <a:gd name="T47" fmla="*/ 0 h 20"/>
                              <a:gd name="T48" fmla="*/ 4 w 6"/>
                              <a:gd name="T49" fmla="*/ 0 h 20"/>
                              <a:gd name="T50" fmla="*/ 4 w 6"/>
                              <a:gd name="T51" fmla="*/ 0 h 20"/>
                              <a:gd name="T52" fmla="*/ 4 w 6"/>
                              <a:gd name="T53" fmla="*/ 0 h 20"/>
                              <a:gd name="T54" fmla="*/ 4 w 6"/>
                              <a:gd name="T55" fmla="*/ 0 h 20"/>
                              <a:gd name="T56" fmla="*/ 4 w 6"/>
                              <a:gd name="T57" fmla="*/ 0 h 20"/>
                              <a:gd name="T58" fmla="*/ 5 w 6"/>
                              <a:gd name="T59" fmla="*/ 0 h 20"/>
                              <a:gd name="T60" fmla="*/ 5 w 6"/>
                              <a:gd name="T61" fmla="*/ 0 h 20"/>
                              <a:gd name="T62" fmla="*/ 5 w 6"/>
                              <a:gd name="T63" fmla="*/ 0 h 20"/>
                              <a:gd name="T64" fmla="*/ 5 w 6"/>
                              <a:gd name="T65" fmla="*/ 0 h 20"/>
                              <a:gd name="T66" fmla="*/ 5 w 6"/>
                              <a:gd name="T67" fmla="*/ 0 h 20"/>
                              <a:gd name="T68" fmla="*/ 5 w 6"/>
                              <a:gd name="T69" fmla="*/ 1 h 20"/>
                              <a:gd name="T70" fmla="*/ 5 w 6"/>
                              <a:gd name="T71" fmla="*/ 1 h 20"/>
                              <a:gd name="T72" fmla="*/ 6 w 6"/>
                              <a:gd name="T73" fmla="*/ 1 h 20"/>
                              <a:gd name="T74" fmla="*/ 6 w 6"/>
                              <a:gd name="T75" fmla="*/ 1 h 20"/>
                              <a:gd name="T76" fmla="*/ 6 w 6"/>
                              <a:gd name="T77" fmla="*/ 1 h 20"/>
                              <a:gd name="T78" fmla="*/ 6 w 6"/>
                              <a:gd name="T79" fmla="*/ 2 h 20"/>
                              <a:gd name="T80" fmla="*/ 6 w 6"/>
                              <a:gd name="T81" fmla="*/ 3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6" y="20"/>
                                </a:moveTo>
                                <a:lnTo>
                                  <a:pt x="0" y="20"/>
                                </a:lnTo>
                                <a:lnTo>
                                  <a:pt x="0" y="3"/>
                                </a:lnTo>
                                <a:lnTo>
                                  <a:pt x="0" y="2"/>
                                </a:lnTo>
                                <a:lnTo>
                                  <a:pt x="0" y="2"/>
                                </a:lnTo>
                                <a:lnTo>
                                  <a:pt x="1" y="2"/>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5" y="0"/>
                                </a:lnTo>
                                <a:lnTo>
                                  <a:pt x="5" y="0"/>
                                </a:lnTo>
                                <a:lnTo>
                                  <a:pt x="5" y="0"/>
                                </a:lnTo>
                                <a:lnTo>
                                  <a:pt x="5" y="1"/>
                                </a:lnTo>
                                <a:lnTo>
                                  <a:pt x="5" y="1"/>
                                </a:lnTo>
                                <a:lnTo>
                                  <a:pt x="5" y="1"/>
                                </a:lnTo>
                                <a:lnTo>
                                  <a:pt x="5" y="1"/>
                                </a:lnTo>
                                <a:lnTo>
                                  <a:pt x="5" y="1"/>
                                </a:lnTo>
                                <a:lnTo>
                                  <a:pt x="6" y="1"/>
                                </a:lnTo>
                                <a:lnTo>
                                  <a:pt x="6" y="1"/>
                                </a:lnTo>
                                <a:lnTo>
                                  <a:pt x="6" y="1"/>
                                </a:lnTo>
                                <a:lnTo>
                                  <a:pt x="6" y="1"/>
                                </a:lnTo>
                                <a:lnTo>
                                  <a:pt x="6" y="1"/>
                                </a:lnTo>
                                <a:lnTo>
                                  <a:pt x="6" y="2"/>
                                </a:lnTo>
                                <a:lnTo>
                                  <a:pt x="6" y="2"/>
                                </a:lnTo>
                                <a:lnTo>
                                  <a:pt x="6" y="2"/>
                                </a:lnTo>
                                <a:lnTo>
                                  <a:pt x="6" y="3"/>
                                </a:lnTo>
                                <a:lnTo>
                                  <a:pt x="6" y="2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27" name="Freeform 4027"/>
                        <wps:cNvSpPr>
                          <a:spLocks/>
                        </wps:cNvSpPr>
                        <wps:spPr bwMode="auto">
                          <a:xfrm>
                            <a:off x="434" y="425"/>
                            <a:ext cx="6" cy="20"/>
                          </a:xfrm>
                          <a:custGeom>
                            <a:avLst/>
                            <a:gdLst>
                              <a:gd name="T0" fmla="*/ 0 w 6"/>
                              <a:gd name="T1" fmla="*/ 20 h 20"/>
                              <a:gd name="T2" fmla="*/ 0 w 6"/>
                              <a:gd name="T3" fmla="*/ 2 h 20"/>
                              <a:gd name="T4" fmla="*/ 1 w 6"/>
                              <a:gd name="T5" fmla="*/ 2 h 20"/>
                              <a:gd name="T6" fmla="*/ 1 w 6"/>
                              <a:gd name="T7" fmla="*/ 1 h 20"/>
                              <a:gd name="T8" fmla="*/ 1 w 6"/>
                              <a:gd name="T9" fmla="*/ 1 h 20"/>
                              <a:gd name="T10" fmla="*/ 1 w 6"/>
                              <a:gd name="T11" fmla="*/ 1 h 20"/>
                              <a:gd name="T12" fmla="*/ 1 w 6"/>
                              <a:gd name="T13" fmla="*/ 1 h 20"/>
                              <a:gd name="T14" fmla="*/ 1 w 6"/>
                              <a:gd name="T15" fmla="*/ 1 h 20"/>
                              <a:gd name="T16" fmla="*/ 1 w 6"/>
                              <a:gd name="T17" fmla="*/ 0 h 20"/>
                              <a:gd name="T18" fmla="*/ 2 w 6"/>
                              <a:gd name="T19" fmla="*/ 0 h 20"/>
                              <a:gd name="T20" fmla="*/ 2 w 6"/>
                              <a:gd name="T21" fmla="*/ 0 h 20"/>
                              <a:gd name="T22" fmla="*/ 2 w 6"/>
                              <a:gd name="T23" fmla="*/ 0 h 20"/>
                              <a:gd name="T24" fmla="*/ 2 w 6"/>
                              <a:gd name="T25" fmla="*/ 0 h 20"/>
                              <a:gd name="T26" fmla="*/ 2 w 6"/>
                              <a:gd name="T27" fmla="*/ 0 h 20"/>
                              <a:gd name="T28" fmla="*/ 2 w 6"/>
                              <a:gd name="T29" fmla="*/ 0 h 20"/>
                              <a:gd name="T30" fmla="*/ 2 w 6"/>
                              <a:gd name="T31" fmla="*/ 0 h 20"/>
                              <a:gd name="T32" fmla="*/ 3 w 6"/>
                              <a:gd name="T33" fmla="*/ 0 h 20"/>
                              <a:gd name="T34" fmla="*/ 3 w 6"/>
                              <a:gd name="T35" fmla="*/ 0 h 20"/>
                              <a:gd name="T36" fmla="*/ 3 w 6"/>
                              <a:gd name="T37" fmla="*/ 0 h 20"/>
                              <a:gd name="T38" fmla="*/ 3 w 6"/>
                              <a:gd name="T39" fmla="*/ 0 h 20"/>
                              <a:gd name="T40" fmla="*/ 3 w 6"/>
                              <a:gd name="T41" fmla="*/ 0 h 20"/>
                              <a:gd name="T42" fmla="*/ 3 w 6"/>
                              <a:gd name="T43" fmla="*/ 0 h 20"/>
                              <a:gd name="T44" fmla="*/ 3 w 6"/>
                              <a:gd name="T45" fmla="*/ 0 h 20"/>
                              <a:gd name="T46" fmla="*/ 4 w 6"/>
                              <a:gd name="T47" fmla="*/ 0 h 20"/>
                              <a:gd name="T48" fmla="*/ 4 w 6"/>
                              <a:gd name="T49" fmla="*/ 0 h 20"/>
                              <a:gd name="T50" fmla="*/ 4 w 6"/>
                              <a:gd name="T51" fmla="*/ 0 h 20"/>
                              <a:gd name="T52" fmla="*/ 4 w 6"/>
                              <a:gd name="T53" fmla="*/ 0 h 20"/>
                              <a:gd name="T54" fmla="*/ 4 w 6"/>
                              <a:gd name="T55" fmla="*/ 0 h 20"/>
                              <a:gd name="T56" fmla="*/ 4 w 6"/>
                              <a:gd name="T57" fmla="*/ 0 h 20"/>
                              <a:gd name="T58" fmla="*/ 5 w 6"/>
                              <a:gd name="T59" fmla="*/ 0 h 20"/>
                              <a:gd name="T60" fmla="*/ 5 w 6"/>
                              <a:gd name="T61" fmla="*/ 0 h 20"/>
                              <a:gd name="T62" fmla="*/ 5 w 6"/>
                              <a:gd name="T63" fmla="*/ 0 h 20"/>
                              <a:gd name="T64" fmla="*/ 5 w 6"/>
                              <a:gd name="T65" fmla="*/ 0 h 20"/>
                              <a:gd name="T66" fmla="*/ 5 w 6"/>
                              <a:gd name="T67" fmla="*/ 0 h 20"/>
                              <a:gd name="T68" fmla="*/ 5 w 6"/>
                              <a:gd name="T69" fmla="*/ 1 h 20"/>
                              <a:gd name="T70" fmla="*/ 5 w 6"/>
                              <a:gd name="T71" fmla="*/ 1 h 20"/>
                              <a:gd name="T72" fmla="*/ 6 w 6"/>
                              <a:gd name="T73" fmla="*/ 1 h 20"/>
                              <a:gd name="T74" fmla="*/ 6 w 6"/>
                              <a:gd name="T75" fmla="*/ 1 h 20"/>
                              <a:gd name="T76" fmla="*/ 6 w 6"/>
                              <a:gd name="T77" fmla="*/ 1 h 20"/>
                              <a:gd name="T78" fmla="*/ 6 w 6"/>
                              <a:gd name="T79" fmla="*/ 2 h 20"/>
                              <a:gd name="T80" fmla="*/ 6 w 6"/>
                              <a:gd name="T81" fmla="*/ 3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 h="20">
                                <a:moveTo>
                                  <a:pt x="6" y="20"/>
                                </a:moveTo>
                                <a:lnTo>
                                  <a:pt x="0" y="20"/>
                                </a:lnTo>
                                <a:lnTo>
                                  <a:pt x="0" y="3"/>
                                </a:lnTo>
                                <a:lnTo>
                                  <a:pt x="0" y="2"/>
                                </a:lnTo>
                                <a:lnTo>
                                  <a:pt x="0" y="2"/>
                                </a:lnTo>
                                <a:lnTo>
                                  <a:pt x="1" y="2"/>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4" y="0"/>
                                </a:lnTo>
                                <a:lnTo>
                                  <a:pt x="5" y="0"/>
                                </a:lnTo>
                                <a:lnTo>
                                  <a:pt x="5" y="0"/>
                                </a:lnTo>
                                <a:lnTo>
                                  <a:pt x="5" y="0"/>
                                </a:lnTo>
                                <a:lnTo>
                                  <a:pt x="5" y="0"/>
                                </a:lnTo>
                                <a:lnTo>
                                  <a:pt x="5" y="0"/>
                                </a:lnTo>
                                <a:lnTo>
                                  <a:pt x="5" y="0"/>
                                </a:lnTo>
                                <a:lnTo>
                                  <a:pt x="5" y="0"/>
                                </a:lnTo>
                                <a:lnTo>
                                  <a:pt x="5" y="0"/>
                                </a:lnTo>
                                <a:lnTo>
                                  <a:pt x="5" y="0"/>
                                </a:lnTo>
                                <a:lnTo>
                                  <a:pt x="5" y="1"/>
                                </a:lnTo>
                                <a:lnTo>
                                  <a:pt x="5" y="1"/>
                                </a:lnTo>
                                <a:lnTo>
                                  <a:pt x="5" y="1"/>
                                </a:lnTo>
                                <a:lnTo>
                                  <a:pt x="5" y="1"/>
                                </a:lnTo>
                                <a:lnTo>
                                  <a:pt x="5" y="1"/>
                                </a:lnTo>
                                <a:lnTo>
                                  <a:pt x="6" y="1"/>
                                </a:lnTo>
                                <a:lnTo>
                                  <a:pt x="6" y="1"/>
                                </a:lnTo>
                                <a:lnTo>
                                  <a:pt x="6" y="1"/>
                                </a:lnTo>
                                <a:lnTo>
                                  <a:pt x="6" y="1"/>
                                </a:lnTo>
                                <a:lnTo>
                                  <a:pt x="6" y="1"/>
                                </a:lnTo>
                                <a:lnTo>
                                  <a:pt x="6" y="2"/>
                                </a:lnTo>
                                <a:lnTo>
                                  <a:pt x="6" y="2"/>
                                </a:lnTo>
                                <a:lnTo>
                                  <a:pt x="6" y="2"/>
                                </a:lnTo>
                                <a:lnTo>
                                  <a:pt x="6" y="3"/>
                                </a:lnTo>
                                <a:lnTo>
                                  <a:pt x="6" y="2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28" name="Freeform 4028"/>
                        <wps:cNvSpPr>
                          <a:spLocks/>
                        </wps:cNvSpPr>
                        <wps:spPr bwMode="auto">
                          <a:xfrm>
                            <a:off x="393" y="451"/>
                            <a:ext cx="46" cy="12"/>
                          </a:xfrm>
                          <a:custGeom>
                            <a:avLst/>
                            <a:gdLst>
                              <a:gd name="T0" fmla="*/ 46 w 46"/>
                              <a:gd name="T1" fmla="*/ 1 h 12"/>
                              <a:gd name="T2" fmla="*/ 45 w 46"/>
                              <a:gd name="T3" fmla="*/ 2 h 12"/>
                              <a:gd name="T4" fmla="*/ 44 w 46"/>
                              <a:gd name="T5" fmla="*/ 3 h 12"/>
                              <a:gd name="T6" fmla="*/ 43 w 46"/>
                              <a:gd name="T7" fmla="*/ 4 h 12"/>
                              <a:gd name="T8" fmla="*/ 42 w 46"/>
                              <a:gd name="T9" fmla="*/ 5 h 12"/>
                              <a:gd name="T10" fmla="*/ 41 w 46"/>
                              <a:gd name="T11" fmla="*/ 6 h 12"/>
                              <a:gd name="T12" fmla="*/ 40 w 46"/>
                              <a:gd name="T13" fmla="*/ 7 h 12"/>
                              <a:gd name="T14" fmla="*/ 39 w 46"/>
                              <a:gd name="T15" fmla="*/ 7 h 12"/>
                              <a:gd name="T16" fmla="*/ 37 w 46"/>
                              <a:gd name="T17" fmla="*/ 8 h 12"/>
                              <a:gd name="T18" fmla="*/ 36 w 46"/>
                              <a:gd name="T19" fmla="*/ 9 h 12"/>
                              <a:gd name="T20" fmla="*/ 33 w 46"/>
                              <a:gd name="T21" fmla="*/ 9 h 12"/>
                              <a:gd name="T22" fmla="*/ 30 w 46"/>
                              <a:gd name="T23" fmla="*/ 10 h 12"/>
                              <a:gd name="T24" fmla="*/ 28 w 46"/>
                              <a:gd name="T25" fmla="*/ 10 h 12"/>
                              <a:gd name="T26" fmla="*/ 25 w 46"/>
                              <a:gd name="T27" fmla="*/ 10 h 12"/>
                              <a:gd name="T28" fmla="*/ 23 w 46"/>
                              <a:gd name="T29" fmla="*/ 10 h 12"/>
                              <a:gd name="T30" fmla="*/ 20 w 46"/>
                              <a:gd name="T31" fmla="*/ 10 h 12"/>
                              <a:gd name="T32" fmla="*/ 18 w 46"/>
                              <a:gd name="T33" fmla="*/ 10 h 12"/>
                              <a:gd name="T34" fmla="*/ 16 w 46"/>
                              <a:gd name="T35" fmla="*/ 10 h 12"/>
                              <a:gd name="T36" fmla="*/ 14 w 46"/>
                              <a:gd name="T37" fmla="*/ 9 h 12"/>
                              <a:gd name="T38" fmla="*/ 12 w 46"/>
                              <a:gd name="T39" fmla="*/ 9 h 12"/>
                              <a:gd name="T40" fmla="*/ 11 w 46"/>
                              <a:gd name="T41" fmla="*/ 8 h 12"/>
                              <a:gd name="T42" fmla="*/ 9 w 46"/>
                              <a:gd name="T43" fmla="*/ 8 h 12"/>
                              <a:gd name="T44" fmla="*/ 8 w 46"/>
                              <a:gd name="T45" fmla="*/ 7 h 12"/>
                              <a:gd name="T46" fmla="*/ 6 w 46"/>
                              <a:gd name="T47" fmla="*/ 7 h 12"/>
                              <a:gd name="T48" fmla="*/ 5 w 46"/>
                              <a:gd name="T49" fmla="*/ 6 h 12"/>
                              <a:gd name="T50" fmla="*/ 4 w 46"/>
                              <a:gd name="T51" fmla="*/ 5 h 12"/>
                              <a:gd name="T52" fmla="*/ 3 w 46"/>
                              <a:gd name="T53" fmla="*/ 5 h 12"/>
                              <a:gd name="T54" fmla="*/ 2 w 46"/>
                              <a:gd name="T55" fmla="*/ 4 h 12"/>
                              <a:gd name="T56" fmla="*/ 1 w 46"/>
                              <a:gd name="T57" fmla="*/ 3 h 12"/>
                              <a:gd name="T58" fmla="*/ 0 w 46"/>
                              <a:gd name="T59" fmla="*/ 2 h 12"/>
                              <a:gd name="T60" fmla="*/ 0 w 46"/>
                              <a:gd name="T61" fmla="*/ 2 h 12"/>
                              <a:gd name="T62" fmla="*/ 1 w 46"/>
                              <a:gd name="T63" fmla="*/ 3 h 12"/>
                              <a:gd name="T64" fmla="*/ 1 w 46"/>
                              <a:gd name="T65" fmla="*/ 4 h 12"/>
                              <a:gd name="T66" fmla="*/ 1 w 46"/>
                              <a:gd name="T67" fmla="*/ 5 h 12"/>
                              <a:gd name="T68" fmla="*/ 2 w 46"/>
                              <a:gd name="T69" fmla="*/ 5 h 12"/>
                              <a:gd name="T70" fmla="*/ 3 w 46"/>
                              <a:gd name="T71" fmla="*/ 6 h 12"/>
                              <a:gd name="T72" fmla="*/ 3 w 46"/>
                              <a:gd name="T73" fmla="*/ 6 h 12"/>
                              <a:gd name="T74" fmla="*/ 4 w 46"/>
                              <a:gd name="T75" fmla="*/ 7 h 12"/>
                              <a:gd name="T76" fmla="*/ 5 w 46"/>
                              <a:gd name="T77" fmla="*/ 8 h 12"/>
                              <a:gd name="T78" fmla="*/ 6 w 46"/>
                              <a:gd name="T79" fmla="*/ 8 h 12"/>
                              <a:gd name="T80" fmla="*/ 9 w 46"/>
                              <a:gd name="T81" fmla="*/ 10 h 12"/>
                              <a:gd name="T82" fmla="*/ 13 w 46"/>
                              <a:gd name="T83" fmla="*/ 11 h 12"/>
                              <a:gd name="T84" fmla="*/ 16 w 46"/>
                              <a:gd name="T85" fmla="*/ 12 h 12"/>
                              <a:gd name="T86" fmla="*/ 19 w 46"/>
                              <a:gd name="T87" fmla="*/ 12 h 12"/>
                              <a:gd name="T88" fmla="*/ 22 w 46"/>
                              <a:gd name="T89" fmla="*/ 12 h 12"/>
                              <a:gd name="T90" fmla="*/ 26 w 46"/>
                              <a:gd name="T91" fmla="*/ 12 h 12"/>
                              <a:gd name="T92" fmla="*/ 29 w 46"/>
                              <a:gd name="T93" fmla="*/ 12 h 12"/>
                              <a:gd name="T94" fmla="*/ 32 w 46"/>
                              <a:gd name="T95" fmla="*/ 11 h 12"/>
                              <a:gd name="T96" fmla="*/ 35 w 46"/>
                              <a:gd name="T97" fmla="*/ 10 h 12"/>
                              <a:gd name="T98" fmla="*/ 38 w 46"/>
                              <a:gd name="T99" fmla="*/ 9 h 12"/>
                              <a:gd name="T100" fmla="*/ 40 w 46"/>
                              <a:gd name="T101" fmla="*/ 9 h 12"/>
                              <a:gd name="T102" fmla="*/ 41 w 46"/>
                              <a:gd name="T103" fmla="*/ 8 h 12"/>
                              <a:gd name="T104" fmla="*/ 42 w 46"/>
                              <a:gd name="T105" fmla="*/ 7 h 12"/>
                              <a:gd name="T106" fmla="*/ 43 w 46"/>
                              <a:gd name="T107" fmla="*/ 6 h 12"/>
                              <a:gd name="T108" fmla="*/ 44 w 46"/>
                              <a:gd name="T109" fmla="*/ 6 h 12"/>
                              <a:gd name="T110" fmla="*/ 45 w 46"/>
                              <a:gd name="T111" fmla="*/ 5 h 12"/>
                              <a:gd name="T112" fmla="*/ 45 w 46"/>
                              <a:gd name="T113" fmla="*/ 3 h 12"/>
                              <a:gd name="T114" fmla="*/ 46 w 46"/>
                              <a:gd name="T115" fmla="*/ 2 h 12"/>
                              <a:gd name="T116" fmla="*/ 46 w 46"/>
                              <a:gd name="T117" fmla="*/ 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2">
                                <a:moveTo>
                                  <a:pt x="46" y="0"/>
                                </a:moveTo>
                                <a:lnTo>
                                  <a:pt x="46" y="0"/>
                                </a:lnTo>
                                <a:lnTo>
                                  <a:pt x="46" y="0"/>
                                </a:lnTo>
                                <a:lnTo>
                                  <a:pt x="46" y="0"/>
                                </a:lnTo>
                                <a:lnTo>
                                  <a:pt x="46" y="1"/>
                                </a:lnTo>
                                <a:lnTo>
                                  <a:pt x="46" y="1"/>
                                </a:lnTo>
                                <a:lnTo>
                                  <a:pt x="46" y="1"/>
                                </a:lnTo>
                                <a:lnTo>
                                  <a:pt x="46" y="1"/>
                                </a:lnTo>
                                <a:lnTo>
                                  <a:pt x="46" y="1"/>
                                </a:lnTo>
                                <a:lnTo>
                                  <a:pt x="46" y="1"/>
                                </a:lnTo>
                                <a:lnTo>
                                  <a:pt x="46" y="1"/>
                                </a:lnTo>
                                <a:lnTo>
                                  <a:pt x="46" y="1"/>
                                </a:lnTo>
                                <a:lnTo>
                                  <a:pt x="46" y="1"/>
                                </a:lnTo>
                                <a:lnTo>
                                  <a:pt x="45" y="2"/>
                                </a:lnTo>
                                <a:lnTo>
                                  <a:pt x="45" y="2"/>
                                </a:lnTo>
                                <a:lnTo>
                                  <a:pt x="45" y="2"/>
                                </a:lnTo>
                                <a:lnTo>
                                  <a:pt x="45" y="2"/>
                                </a:lnTo>
                                <a:lnTo>
                                  <a:pt x="45" y="2"/>
                                </a:lnTo>
                                <a:lnTo>
                                  <a:pt x="45" y="2"/>
                                </a:lnTo>
                                <a:lnTo>
                                  <a:pt x="45" y="2"/>
                                </a:lnTo>
                                <a:lnTo>
                                  <a:pt x="45" y="2"/>
                                </a:lnTo>
                                <a:lnTo>
                                  <a:pt x="45" y="2"/>
                                </a:lnTo>
                                <a:lnTo>
                                  <a:pt x="45" y="2"/>
                                </a:lnTo>
                                <a:lnTo>
                                  <a:pt x="45" y="3"/>
                                </a:lnTo>
                                <a:lnTo>
                                  <a:pt x="45" y="3"/>
                                </a:lnTo>
                                <a:lnTo>
                                  <a:pt x="45" y="3"/>
                                </a:lnTo>
                                <a:lnTo>
                                  <a:pt x="44" y="3"/>
                                </a:lnTo>
                                <a:lnTo>
                                  <a:pt x="44" y="3"/>
                                </a:lnTo>
                                <a:lnTo>
                                  <a:pt x="44" y="3"/>
                                </a:lnTo>
                                <a:lnTo>
                                  <a:pt x="44" y="3"/>
                                </a:lnTo>
                                <a:lnTo>
                                  <a:pt x="44" y="3"/>
                                </a:lnTo>
                                <a:lnTo>
                                  <a:pt x="44" y="3"/>
                                </a:lnTo>
                                <a:lnTo>
                                  <a:pt x="44" y="3"/>
                                </a:lnTo>
                                <a:lnTo>
                                  <a:pt x="44" y="4"/>
                                </a:lnTo>
                                <a:lnTo>
                                  <a:pt x="44" y="4"/>
                                </a:lnTo>
                                <a:lnTo>
                                  <a:pt x="44" y="4"/>
                                </a:lnTo>
                                <a:lnTo>
                                  <a:pt x="44" y="4"/>
                                </a:lnTo>
                                <a:lnTo>
                                  <a:pt x="43" y="4"/>
                                </a:lnTo>
                                <a:lnTo>
                                  <a:pt x="43" y="4"/>
                                </a:lnTo>
                                <a:lnTo>
                                  <a:pt x="43" y="4"/>
                                </a:lnTo>
                                <a:lnTo>
                                  <a:pt x="43" y="4"/>
                                </a:lnTo>
                                <a:lnTo>
                                  <a:pt x="43" y="4"/>
                                </a:lnTo>
                                <a:lnTo>
                                  <a:pt x="43" y="4"/>
                                </a:lnTo>
                                <a:lnTo>
                                  <a:pt x="43" y="4"/>
                                </a:lnTo>
                                <a:lnTo>
                                  <a:pt x="43" y="5"/>
                                </a:lnTo>
                                <a:lnTo>
                                  <a:pt x="43" y="5"/>
                                </a:lnTo>
                                <a:lnTo>
                                  <a:pt x="43" y="5"/>
                                </a:lnTo>
                                <a:lnTo>
                                  <a:pt x="42" y="5"/>
                                </a:lnTo>
                                <a:lnTo>
                                  <a:pt x="42" y="5"/>
                                </a:lnTo>
                                <a:lnTo>
                                  <a:pt x="42" y="5"/>
                                </a:lnTo>
                                <a:lnTo>
                                  <a:pt x="42" y="5"/>
                                </a:lnTo>
                                <a:lnTo>
                                  <a:pt x="42" y="5"/>
                                </a:lnTo>
                                <a:lnTo>
                                  <a:pt x="42" y="5"/>
                                </a:lnTo>
                                <a:lnTo>
                                  <a:pt x="42" y="5"/>
                                </a:lnTo>
                                <a:lnTo>
                                  <a:pt x="42" y="5"/>
                                </a:lnTo>
                                <a:lnTo>
                                  <a:pt x="42" y="6"/>
                                </a:lnTo>
                                <a:lnTo>
                                  <a:pt x="41" y="6"/>
                                </a:lnTo>
                                <a:lnTo>
                                  <a:pt x="41" y="6"/>
                                </a:lnTo>
                                <a:lnTo>
                                  <a:pt x="41" y="6"/>
                                </a:lnTo>
                                <a:lnTo>
                                  <a:pt x="41" y="6"/>
                                </a:lnTo>
                                <a:lnTo>
                                  <a:pt x="41" y="6"/>
                                </a:lnTo>
                                <a:lnTo>
                                  <a:pt x="41" y="6"/>
                                </a:lnTo>
                                <a:lnTo>
                                  <a:pt x="41" y="6"/>
                                </a:lnTo>
                                <a:lnTo>
                                  <a:pt x="41" y="6"/>
                                </a:lnTo>
                                <a:lnTo>
                                  <a:pt x="41" y="6"/>
                                </a:lnTo>
                                <a:lnTo>
                                  <a:pt x="40" y="6"/>
                                </a:lnTo>
                                <a:lnTo>
                                  <a:pt x="40" y="6"/>
                                </a:lnTo>
                                <a:lnTo>
                                  <a:pt x="40" y="6"/>
                                </a:lnTo>
                                <a:lnTo>
                                  <a:pt x="40" y="7"/>
                                </a:lnTo>
                                <a:lnTo>
                                  <a:pt x="40" y="7"/>
                                </a:lnTo>
                                <a:lnTo>
                                  <a:pt x="40" y="7"/>
                                </a:lnTo>
                                <a:lnTo>
                                  <a:pt x="40" y="7"/>
                                </a:lnTo>
                                <a:lnTo>
                                  <a:pt x="40" y="7"/>
                                </a:lnTo>
                                <a:lnTo>
                                  <a:pt x="39" y="7"/>
                                </a:lnTo>
                                <a:lnTo>
                                  <a:pt x="39" y="7"/>
                                </a:lnTo>
                                <a:lnTo>
                                  <a:pt x="39" y="7"/>
                                </a:lnTo>
                                <a:lnTo>
                                  <a:pt x="39" y="7"/>
                                </a:lnTo>
                                <a:lnTo>
                                  <a:pt x="39" y="7"/>
                                </a:lnTo>
                                <a:lnTo>
                                  <a:pt x="39" y="7"/>
                                </a:lnTo>
                                <a:lnTo>
                                  <a:pt x="39" y="7"/>
                                </a:lnTo>
                                <a:lnTo>
                                  <a:pt x="39" y="7"/>
                                </a:lnTo>
                                <a:lnTo>
                                  <a:pt x="38" y="8"/>
                                </a:lnTo>
                                <a:lnTo>
                                  <a:pt x="38" y="8"/>
                                </a:lnTo>
                                <a:lnTo>
                                  <a:pt x="38" y="8"/>
                                </a:lnTo>
                                <a:lnTo>
                                  <a:pt x="38" y="8"/>
                                </a:lnTo>
                                <a:lnTo>
                                  <a:pt x="38" y="8"/>
                                </a:lnTo>
                                <a:lnTo>
                                  <a:pt x="38" y="8"/>
                                </a:lnTo>
                                <a:lnTo>
                                  <a:pt x="38" y="8"/>
                                </a:lnTo>
                                <a:lnTo>
                                  <a:pt x="38" y="8"/>
                                </a:lnTo>
                                <a:lnTo>
                                  <a:pt x="37" y="8"/>
                                </a:lnTo>
                                <a:lnTo>
                                  <a:pt x="37" y="8"/>
                                </a:lnTo>
                                <a:lnTo>
                                  <a:pt x="37" y="8"/>
                                </a:lnTo>
                                <a:lnTo>
                                  <a:pt x="37" y="8"/>
                                </a:lnTo>
                                <a:lnTo>
                                  <a:pt x="37" y="8"/>
                                </a:lnTo>
                                <a:lnTo>
                                  <a:pt x="37" y="8"/>
                                </a:lnTo>
                                <a:lnTo>
                                  <a:pt x="37" y="8"/>
                                </a:lnTo>
                                <a:lnTo>
                                  <a:pt x="36" y="8"/>
                                </a:lnTo>
                                <a:lnTo>
                                  <a:pt x="36" y="9"/>
                                </a:lnTo>
                                <a:lnTo>
                                  <a:pt x="36" y="9"/>
                                </a:lnTo>
                                <a:lnTo>
                                  <a:pt x="36" y="9"/>
                                </a:lnTo>
                                <a:lnTo>
                                  <a:pt x="36" y="9"/>
                                </a:lnTo>
                                <a:lnTo>
                                  <a:pt x="36" y="9"/>
                                </a:lnTo>
                                <a:lnTo>
                                  <a:pt x="35" y="9"/>
                                </a:lnTo>
                                <a:lnTo>
                                  <a:pt x="35" y="9"/>
                                </a:lnTo>
                                <a:lnTo>
                                  <a:pt x="35" y="9"/>
                                </a:lnTo>
                                <a:lnTo>
                                  <a:pt x="34" y="9"/>
                                </a:lnTo>
                                <a:lnTo>
                                  <a:pt x="34" y="9"/>
                                </a:lnTo>
                                <a:lnTo>
                                  <a:pt x="34" y="9"/>
                                </a:lnTo>
                                <a:lnTo>
                                  <a:pt x="34" y="9"/>
                                </a:lnTo>
                                <a:lnTo>
                                  <a:pt x="33" y="9"/>
                                </a:lnTo>
                                <a:lnTo>
                                  <a:pt x="33" y="9"/>
                                </a:lnTo>
                                <a:lnTo>
                                  <a:pt x="33" y="9"/>
                                </a:lnTo>
                                <a:lnTo>
                                  <a:pt x="32" y="9"/>
                                </a:lnTo>
                                <a:lnTo>
                                  <a:pt x="32" y="9"/>
                                </a:lnTo>
                                <a:lnTo>
                                  <a:pt x="32" y="10"/>
                                </a:lnTo>
                                <a:lnTo>
                                  <a:pt x="31" y="10"/>
                                </a:lnTo>
                                <a:lnTo>
                                  <a:pt x="31" y="10"/>
                                </a:lnTo>
                                <a:lnTo>
                                  <a:pt x="31" y="10"/>
                                </a:lnTo>
                                <a:lnTo>
                                  <a:pt x="31" y="10"/>
                                </a:lnTo>
                                <a:lnTo>
                                  <a:pt x="30" y="10"/>
                                </a:lnTo>
                                <a:lnTo>
                                  <a:pt x="30" y="10"/>
                                </a:lnTo>
                                <a:lnTo>
                                  <a:pt x="30" y="10"/>
                                </a:lnTo>
                                <a:lnTo>
                                  <a:pt x="30" y="10"/>
                                </a:lnTo>
                                <a:lnTo>
                                  <a:pt x="29" y="10"/>
                                </a:lnTo>
                                <a:lnTo>
                                  <a:pt x="29" y="10"/>
                                </a:lnTo>
                                <a:lnTo>
                                  <a:pt x="29" y="10"/>
                                </a:lnTo>
                                <a:lnTo>
                                  <a:pt x="28" y="10"/>
                                </a:lnTo>
                                <a:lnTo>
                                  <a:pt x="28" y="10"/>
                                </a:lnTo>
                                <a:lnTo>
                                  <a:pt x="28" y="10"/>
                                </a:lnTo>
                                <a:lnTo>
                                  <a:pt x="28" y="10"/>
                                </a:lnTo>
                                <a:lnTo>
                                  <a:pt x="27" y="10"/>
                                </a:lnTo>
                                <a:lnTo>
                                  <a:pt x="27" y="10"/>
                                </a:lnTo>
                                <a:lnTo>
                                  <a:pt x="27" y="10"/>
                                </a:lnTo>
                                <a:lnTo>
                                  <a:pt x="27" y="10"/>
                                </a:lnTo>
                                <a:lnTo>
                                  <a:pt x="26" y="10"/>
                                </a:lnTo>
                                <a:lnTo>
                                  <a:pt x="26" y="10"/>
                                </a:lnTo>
                                <a:lnTo>
                                  <a:pt x="26" y="10"/>
                                </a:lnTo>
                                <a:lnTo>
                                  <a:pt x="26" y="10"/>
                                </a:lnTo>
                                <a:lnTo>
                                  <a:pt x="25" y="10"/>
                                </a:lnTo>
                                <a:lnTo>
                                  <a:pt x="25" y="10"/>
                                </a:lnTo>
                                <a:lnTo>
                                  <a:pt x="25" y="10"/>
                                </a:lnTo>
                                <a:lnTo>
                                  <a:pt x="25" y="10"/>
                                </a:lnTo>
                                <a:lnTo>
                                  <a:pt x="24" y="10"/>
                                </a:lnTo>
                                <a:lnTo>
                                  <a:pt x="24" y="10"/>
                                </a:lnTo>
                                <a:lnTo>
                                  <a:pt x="24" y="10"/>
                                </a:lnTo>
                                <a:lnTo>
                                  <a:pt x="24" y="10"/>
                                </a:lnTo>
                                <a:lnTo>
                                  <a:pt x="23" y="10"/>
                                </a:lnTo>
                                <a:lnTo>
                                  <a:pt x="23" y="10"/>
                                </a:lnTo>
                                <a:lnTo>
                                  <a:pt x="23" y="10"/>
                                </a:lnTo>
                                <a:lnTo>
                                  <a:pt x="23" y="10"/>
                                </a:lnTo>
                                <a:lnTo>
                                  <a:pt x="22" y="10"/>
                                </a:lnTo>
                                <a:lnTo>
                                  <a:pt x="22" y="10"/>
                                </a:lnTo>
                                <a:lnTo>
                                  <a:pt x="22" y="10"/>
                                </a:lnTo>
                                <a:lnTo>
                                  <a:pt x="22" y="10"/>
                                </a:lnTo>
                                <a:lnTo>
                                  <a:pt x="21" y="10"/>
                                </a:lnTo>
                                <a:lnTo>
                                  <a:pt x="21" y="10"/>
                                </a:lnTo>
                                <a:lnTo>
                                  <a:pt x="21" y="10"/>
                                </a:lnTo>
                                <a:lnTo>
                                  <a:pt x="21" y="10"/>
                                </a:lnTo>
                                <a:lnTo>
                                  <a:pt x="20" y="10"/>
                                </a:lnTo>
                                <a:lnTo>
                                  <a:pt x="20" y="10"/>
                                </a:lnTo>
                                <a:lnTo>
                                  <a:pt x="20" y="10"/>
                                </a:lnTo>
                                <a:lnTo>
                                  <a:pt x="20" y="10"/>
                                </a:lnTo>
                                <a:lnTo>
                                  <a:pt x="20" y="10"/>
                                </a:lnTo>
                                <a:lnTo>
                                  <a:pt x="19" y="10"/>
                                </a:lnTo>
                                <a:lnTo>
                                  <a:pt x="19" y="10"/>
                                </a:lnTo>
                                <a:lnTo>
                                  <a:pt x="19" y="10"/>
                                </a:lnTo>
                                <a:lnTo>
                                  <a:pt x="19" y="10"/>
                                </a:lnTo>
                                <a:lnTo>
                                  <a:pt x="18" y="10"/>
                                </a:lnTo>
                                <a:lnTo>
                                  <a:pt x="18" y="10"/>
                                </a:lnTo>
                                <a:lnTo>
                                  <a:pt x="18" y="10"/>
                                </a:lnTo>
                                <a:lnTo>
                                  <a:pt x="18" y="10"/>
                                </a:lnTo>
                                <a:lnTo>
                                  <a:pt x="18" y="10"/>
                                </a:lnTo>
                                <a:lnTo>
                                  <a:pt x="17" y="10"/>
                                </a:lnTo>
                                <a:lnTo>
                                  <a:pt x="17" y="10"/>
                                </a:lnTo>
                                <a:lnTo>
                                  <a:pt x="17" y="10"/>
                                </a:lnTo>
                                <a:lnTo>
                                  <a:pt x="17" y="10"/>
                                </a:lnTo>
                                <a:lnTo>
                                  <a:pt x="16" y="10"/>
                                </a:lnTo>
                                <a:lnTo>
                                  <a:pt x="16" y="10"/>
                                </a:lnTo>
                                <a:lnTo>
                                  <a:pt x="16" y="10"/>
                                </a:lnTo>
                                <a:lnTo>
                                  <a:pt x="16" y="10"/>
                                </a:lnTo>
                                <a:lnTo>
                                  <a:pt x="16" y="10"/>
                                </a:lnTo>
                                <a:lnTo>
                                  <a:pt x="15" y="10"/>
                                </a:lnTo>
                                <a:lnTo>
                                  <a:pt x="15" y="10"/>
                                </a:lnTo>
                                <a:lnTo>
                                  <a:pt x="15" y="10"/>
                                </a:lnTo>
                                <a:lnTo>
                                  <a:pt x="15" y="10"/>
                                </a:lnTo>
                                <a:lnTo>
                                  <a:pt x="15" y="10"/>
                                </a:lnTo>
                                <a:lnTo>
                                  <a:pt x="15" y="9"/>
                                </a:lnTo>
                                <a:lnTo>
                                  <a:pt x="14" y="9"/>
                                </a:lnTo>
                                <a:lnTo>
                                  <a:pt x="14" y="9"/>
                                </a:lnTo>
                                <a:lnTo>
                                  <a:pt x="14" y="9"/>
                                </a:lnTo>
                                <a:lnTo>
                                  <a:pt x="14" y="9"/>
                                </a:lnTo>
                                <a:lnTo>
                                  <a:pt x="14" y="9"/>
                                </a:lnTo>
                                <a:lnTo>
                                  <a:pt x="13" y="9"/>
                                </a:lnTo>
                                <a:lnTo>
                                  <a:pt x="13" y="9"/>
                                </a:lnTo>
                                <a:lnTo>
                                  <a:pt x="13" y="9"/>
                                </a:lnTo>
                                <a:lnTo>
                                  <a:pt x="13" y="9"/>
                                </a:lnTo>
                                <a:lnTo>
                                  <a:pt x="13" y="9"/>
                                </a:lnTo>
                                <a:lnTo>
                                  <a:pt x="12" y="9"/>
                                </a:lnTo>
                                <a:lnTo>
                                  <a:pt x="12" y="9"/>
                                </a:lnTo>
                                <a:lnTo>
                                  <a:pt x="12" y="9"/>
                                </a:lnTo>
                                <a:lnTo>
                                  <a:pt x="12" y="9"/>
                                </a:lnTo>
                                <a:lnTo>
                                  <a:pt x="12" y="9"/>
                                </a:lnTo>
                                <a:lnTo>
                                  <a:pt x="12" y="9"/>
                                </a:lnTo>
                                <a:lnTo>
                                  <a:pt x="12" y="9"/>
                                </a:lnTo>
                                <a:lnTo>
                                  <a:pt x="11" y="9"/>
                                </a:lnTo>
                                <a:lnTo>
                                  <a:pt x="11" y="9"/>
                                </a:lnTo>
                                <a:lnTo>
                                  <a:pt x="11" y="8"/>
                                </a:lnTo>
                                <a:lnTo>
                                  <a:pt x="11" y="8"/>
                                </a:lnTo>
                                <a:lnTo>
                                  <a:pt x="11" y="8"/>
                                </a:lnTo>
                                <a:lnTo>
                                  <a:pt x="11" y="8"/>
                                </a:lnTo>
                                <a:lnTo>
                                  <a:pt x="11" y="8"/>
                                </a:lnTo>
                                <a:lnTo>
                                  <a:pt x="10" y="8"/>
                                </a:lnTo>
                                <a:lnTo>
                                  <a:pt x="10" y="8"/>
                                </a:lnTo>
                                <a:lnTo>
                                  <a:pt x="10" y="8"/>
                                </a:lnTo>
                                <a:lnTo>
                                  <a:pt x="10" y="8"/>
                                </a:lnTo>
                                <a:lnTo>
                                  <a:pt x="10" y="8"/>
                                </a:lnTo>
                                <a:lnTo>
                                  <a:pt x="10" y="8"/>
                                </a:lnTo>
                                <a:lnTo>
                                  <a:pt x="9" y="8"/>
                                </a:lnTo>
                                <a:lnTo>
                                  <a:pt x="9" y="8"/>
                                </a:lnTo>
                                <a:lnTo>
                                  <a:pt x="9" y="8"/>
                                </a:lnTo>
                                <a:lnTo>
                                  <a:pt x="9" y="8"/>
                                </a:lnTo>
                                <a:lnTo>
                                  <a:pt x="9" y="8"/>
                                </a:lnTo>
                                <a:lnTo>
                                  <a:pt x="9" y="8"/>
                                </a:lnTo>
                                <a:lnTo>
                                  <a:pt x="9" y="8"/>
                                </a:lnTo>
                                <a:lnTo>
                                  <a:pt x="8" y="8"/>
                                </a:lnTo>
                                <a:lnTo>
                                  <a:pt x="8" y="8"/>
                                </a:lnTo>
                                <a:lnTo>
                                  <a:pt x="8" y="8"/>
                                </a:lnTo>
                                <a:lnTo>
                                  <a:pt x="8" y="8"/>
                                </a:lnTo>
                                <a:lnTo>
                                  <a:pt x="8" y="8"/>
                                </a:lnTo>
                                <a:lnTo>
                                  <a:pt x="8" y="7"/>
                                </a:lnTo>
                                <a:lnTo>
                                  <a:pt x="8" y="7"/>
                                </a:lnTo>
                                <a:lnTo>
                                  <a:pt x="8" y="7"/>
                                </a:lnTo>
                                <a:lnTo>
                                  <a:pt x="7" y="7"/>
                                </a:lnTo>
                                <a:lnTo>
                                  <a:pt x="7" y="7"/>
                                </a:lnTo>
                                <a:lnTo>
                                  <a:pt x="7" y="7"/>
                                </a:lnTo>
                                <a:lnTo>
                                  <a:pt x="7" y="7"/>
                                </a:lnTo>
                                <a:lnTo>
                                  <a:pt x="7" y="7"/>
                                </a:lnTo>
                                <a:lnTo>
                                  <a:pt x="7" y="7"/>
                                </a:lnTo>
                                <a:lnTo>
                                  <a:pt x="7" y="7"/>
                                </a:lnTo>
                                <a:lnTo>
                                  <a:pt x="6" y="7"/>
                                </a:lnTo>
                                <a:lnTo>
                                  <a:pt x="6" y="7"/>
                                </a:lnTo>
                                <a:lnTo>
                                  <a:pt x="6" y="7"/>
                                </a:lnTo>
                                <a:lnTo>
                                  <a:pt x="6" y="7"/>
                                </a:lnTo>
                                <a:lnTo>
                                  <a:pt x="6" y="7"/>
                                </a:lnTo>
                                <a:lnTo>
                                  <a:pt x="6" y="7"/>
                                </a:lnTo>
                                <a:lnTo>
                                  <a:pt x="6" y="6"/>
                                </a:lnTo>
                                <a:lnTo>
                                  <a:pt x="6" y="6"/>
                                </a:lnTo>
                                <a:lnTo>
                                  <a:pt x="5" y="6"/>
                                </a:lnTo>
                                <a:lnTo>
                                  <a:pt x="5" y="6"/>
                                </a:lnTo>
                                <a:lnTo>
                                  <a:pt x="5" y="6"/>
                                </a:lnTo>
                                <a:lnTo>
                                  <a:pt x="5" y="6"/>
                                </a:lnTo>
                                <a:lnTo>
                                  <a:pt x="5" y="6"/>
                                </a:lnTo>
                                <a:lnTo>
                                  <a:pt x="5" y="6"/>
                                </a:lnTo>
                                <a:lnTo>
                                  <a:pt x="5" y="6"/>
                                </a:lnTo>
                                <a:lnTo>
                                  <a:pt x="5" y="6"/>
                                </a:lnTo>
                                <a:lnTo>
                                  <a:pt x="4" y="6"/>
                                </a:lnTo>
                                <a:lnTo>
                                  <a:pt x="4" y="6"/>
                                </a:lnTo>
                                <a:lnTo>
                                  <a:pt x="4" y="6"/>
                                </a:lnTo>
                                <a:lnTo>
                                  <a:pt x="4" y="6"/>
                                </a:lnTo>
                                <a:lnTo>
                                  <a:pt x="4" y="5"/>
                                </a:lnTo>
                                <a:lnTo>
                                  <a:pt x="4" y="5"/>
                                </a:lnTo>
                                <a:lnTo>
                                  <a:pt x="4" y="5"/>
                                </a:lnTo>
                                <a:lnTo>
                                  <a:pt x="4" y="5"/>
                                </a:lnTo>
                                <a:lnTo>
                                  <a:pt x="4" y="5"/>
                                </a:lnTo>
                                <a:lnTo>
                                  <a:pt x="3" y="5"/>
                                </a:lnTo>
                                <a:lnTo>
                                  <a:pt x="3" y="5"/>
                                </a:lnTo>
                                <a:lnTo>
                                  <a:pt x="3" y="5"/>
                                </a:lnTo>
                                <a:lnTo>
                                  <a:pt x="3" y="5"/>
                                </a:lnTo>
                                <a:lnTo>
                                  <a:pt x="3" y="5"/>
                                </a:lnTo>
                                <a:lnTo>
                                  <a:pt x="3" y="5"/>
                                </a:lnTo>
                                <a:lnTo>
                                  <a:pt x="3" y="5"/>
                                </a:lnTo>
                                <a:lnTo>
                                  <a:pt x="3" y="4"/>
                                </a:lnTo>
                                <a:lnTo>
                                  <a:pt x="3" y="4"/>
                                </a:lnTo>
                                <a:lnTo>
                                  <a:pt x="2" y="4"/>
                                </a:lnTo>
                                <a:lnTo>
                                  <a:pt x="2" y="4"/>
                                </a:lnTo>
                                <a:lnTo>
                                  <a:pt x="2" y="4"/>
                                </a:lnTo>
                                <a:lnTo>
                                  <a:pt x="2" y="4"/>
                                </a:lnTo>
                                <a:lnTo>
                                  <a:pt x="2" y="4"/>
                                </a:lnTo>
                                <a:lnTo>
                                  <a:pt x="2" y="4"/>
                                </a:lnTo>
                                <a:lnTo>
                                  <a:pt x="2" y="4"/>
                                </a:lnTo>
                                <a:lnTo>
                                  <a:pt x="2" y="4"/>
                                </a:lnTo>
                                <a:lnTo>
                                  <a:pt x="2" y="4"/>
                                </a:lnTo>
                                <a:lnTo>
                                  <a:pt x="2" y="3"/>
                                </a:lnTo>
                                <a:lnTo>
                                  <a:pt x="1" y="3"/>
                                </a:lnTo>
                                <a:lnTo>
                                  <a:pt x="1" y="3"/>
                                </a:lnTo>
                                <a:lnTo>
                                  <a:pt x="1" y="3"/>
                                </a:lnTo>
                                <a:lnTo>
                                  <a:pt x="1" y="3"/>
                                </a:lnTo>
                                <a:lnTo>
                                  <a:pt x="1" y="3"/>
                                </a:lnTo>
                                <a:lnTo>
                                  <a:pt x="1" y="3"/>
                                </a:lnTo>
                                <a:lnTo>
                                  <a:pt x="1" y="3"/>
                                </a:lnTo>
                                <a:lnTo>
                                  <a:pt x="1" y="3"/>
                                </a:lnTo>
                                <a:lnTo>
                                  <a:pt x="1" y="3"/>
                                </a:lnTo>
                                <a:lnTo>
                                  <a:pt x="1" y="2"/>
                                </a:lnTo>
                                <a:lnTo>
                                  <a:pt x="1"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6"/>
                                </a:lnTo>
                                <a:lnTo>
                                  <a:pt x="2" y="6"/>
                                </a:lnTo>
                                <a:lnTo>
                                  <a:pt x="2" y="6"/>
                                </a:lnTo>
                                <a:lnTo>
                                  <a:pt x="3" y="6"/>
                                </a:lnTo>
                                <a:lnTo>
                                  <a:pt x="3" y="6"/>
                                </a:lnTo>
                                <a:lnTo>
                                  <a:pt x="3" y="6"/>
                                </a:lnTo>
                                <a:lnTo>
                                  <a:pt x="3" y="6"/>
                                </a:lnTo>
                                <a:lnTo>
                                  <a:pt x="3" y="6"/>
                                </a:lnTo>
                                <a:lnTo>
                                  <a:pt x="3" y="6"/>
                                </a:lnTo>
                                <a:lnTo>
                                  <a:pt x="3" y="6"/>
                                </a:lnTo>
                                <a:lnTo>
                                  <a:pt x="3" y="6"/>
                                </a:lnTo>
                                <a:lnTo>
                                  <a:pt x="3" y="6"/>
                                </a:lnTo>
                                <a:lnTo>
                                  <a:pt x="3" y="6"/>
                                </a:lnTo>
                                <a:lnTo>
                                  <a:pt x="3" y="6"/>
                                </a:lnTo>
                                <a:lnTo>
                                  <a:pt x="3" y="6"/>
                                </a:lnTo>
                                <a:lnTo>
                                  <a:pt x="3" y="6"/>
                                </a:lnTo>
                                <a:lnTo>
                                  <a:pt x="3" y="7"/>
                                </a:lnTo>
                                <a:lnTo>
                                  <a:pt x="3" y="7"/>
                                </a:lnTo>
                                <a:lnTo>
                                  <a:pt x="4" y="7"/>
                                </a:lnTo>
                                <a:lnTo>
                                  <a:pt x="4" y="7"/>
                                </a:lnTo>
                                <a:lnTo>
                                  <a:pt x="4" y="7"/>
                                </a:lnTo>
                                <a:lnTo>
                                  <a:pt x="4" y="7"/>
                                </a:lnTo>
                                <a:lnTo>
                                  <a:pt x="4" y="7"/>
                                </a:lnTo>
                                <a:lnTo>
                                  <a:pt x="4" y="7"/>
                                </a:lnTo>
                                <a:lnTo>
                                  <a:pt x="4" y="7"/>
                                </a:lnTo>
                                <a:lnTo>
                                  <a:pt x="4" y="7"/>
                                </a:lnTo>
                                <a:lnTo>
                                  <a:pt x="4" y="7"/>
                                </a:lnTo>
                                <a:lnTo>
                                  <a:pt x="4" y="7"/>
                                </a:lnTo>
                                <a:lnTo>
                                  <a:pt x="4" y="7"/>
                                </a:lnTo>
                                <a:lnTo>
                                  <a:pt x="4" y="7"/>
                                </a:lnTo>
                                <a:lnTo>
                                  <a:pt x="5" y="7"/>
                                </a:lnTo>
                                <a:lnTo>
                                  <a:pt x="5" y="7"/>
                                </a:lnTo>
                                <a:lnTo>
                                  <a:pt x="5" y="8"/>
                                </a:lnTo>
                                <a:lnTo>
                                  <a:pt x="5" y="8"/>
                                </a:lnTo>
                                <a:lnTo>
                                  <a:pt x="5" y="8"/>
                                </a:lnTo>
                                <a:lnTo>
                                  <a:pt x="5" y="8"/>
                                </a:lnTo>
                                <a:lnTo>
                                  <a:pt x="5" y="8"/>
                                </a:lnTo>
                                <a:lnTo>
                                  <a:pt x="5" y="8"/>
                                </a:lnTo>
                                <a:lnTo>
                                  <a:pt x="5" y="8"/>
                                </a:lnTo>
                                <a:lnTo>
                                  <a:pt x="5" y="8"/>
                                </a:lnTo>
                                <a:lnTo>
                                  <a:pt x="5" y="8"/>
                                </a:lnTo>
                                <a:lnTo>
                                  <a:pt x="5" y="8"/>
                                </a:lnTo>
                                <a:lnTo>
                                  <a:pt x="6" y="8"/>
                                </a:lnTo>
                                <a:lnTo>
                                  <a:pt x="6" y="8"/>
                                </a:lnTo>
                                <a:lnTo>
                                  <a:pt x="6" y="8"/>
                                </a:lnTo>
                                <a:lnTo>
                                  <a:pt x="6" y="8"/>
                                </a:lnTo>
                                <a:lnTo>
                                  <a:pt x="6" y="8"/>
                                </a:lnTo>
                                <a:lnTo>
                                  <a:pt x="7" y="9"/>
                                </a:lnTo>
                                <a:lnTo>
                                  <a:pt x="7" y="9"/>
                                </a:lnTo>
                                <a:lnTo>
                                  <a:pt x="7" y="9"/>
                                </a:lnTo>
                                <a:lnTo>
                                  <a:pt x="8" y="9"/>
                                </a:lnTo>
                                <a:lnTo>
                                  <a:pt x="8" y="9"/>
                                </a:lnTo>
                                <a:lnTo>
                                  <a:pt x="8" y="9"/>
                                </a:lnTo>
                                <a:lnTo>
                                  <a:pt x="8" y="9"/>
                                </a:lnTo>
                                <a:lnTo>
                                  <a:pt x="9" y="10"/>
                                </a:lnTo>
                                <a:lnTo>
                                  <a:pt x="9" y="10"/>
                                </a:lnTo>
                                <a:lnTo>
                                  <a:pt x="10" y="10"/>
                                </a:lnTo>
                                <a:lnTo>
                                  <a:pt x="10" y="10"/>
                                </a:lnTo>
                                <a:lnTo>
                                  <a:pt x="10" y="10"/>
                                </a:lnTo>
                                <a:lnTo>
                                  <a:pt x="11" y="10"/>
                                </a:lnTo>
                                <a:lnTo>
                                  <a:pt x="11" y="10"/>
                                </a:lnTo>
                                <a:lnTo>
                                  <a:pt x="11" y="10"/>
                                </a:lnTo>
                                <a:lnTo>
                                  <a:pt x="12" y="10"/>
                                </a:lnTo>
                                <a:lnTo>
                                  <a:pt x="12" y="11"/>
                                </a:lnTo>
                                <a:lnTo>
                                  <a:pt x="12" y="11"/>
                                </a:lnTo>
                                <a:lnTo>
                                  <a:pt x="13" y="11"/>
                                </a:lnTo>
                                <a:lnTo>
                                  <a:pt x="13" y="11"/>
                                </a:lnTo>
                                <a:lnTo>
                                  <a:pt x="13" y="11"/>
                                </a:lnTo>
                                <a:lnTo>
                                  <a:pt x="14" y="11"/>
                                </a:lnTo>
                                <a:lnTo>
                                  <a:pt x="14" y="11"/>
                                </a:lnTo>
                                <a:lnTo>
                                  <a:pt x="14" y="11"/>
                                </a:lnTo>
                                <a:lnTo>
                                  <a:pt x="15" y="11"/>
                                </a:lnTo>
                                <a:lnTo>
                                  <a:pt x="15" y="11"/>
                                </a:lnTo>
                                <a:lnTo>
                                  <a:pt x="15" y="11"/>
                                </a:lnTo>
                                <a:lnTo>
                                  <a:pt x="15" y="12"/>
                                </a:lnTo>
                                <a:lnTo>
                                  <a:pt x="16" y="12"/>
                                </a:lnTo>
                                <a:lnTo>
                                  <a:pt x="16" y="12"/>
                                </a:lnTo>
                                <a:lnTo>
                                  <a:pt x="16" y="12"/>
                                </a:lnTo>
                                <a:lnTo>
                                  <a:pt x="17" y="12"/>
                                </a:lnTo>
                                <a:lnTo>
                                  <a:pt x="17" y="12"/>
                                </a:lnTo>
                                <a:lnTo>
                                  <a:pt x="17" y="12"/>
                                </a:lnTo>
                                <a:lnTo>
                                  <a:pt x="18" y="12"/>
                                </a:lnTo>
                                <a:lnTo>
                                  <a:pt x="18" y="12"/>
                                </a:lnTo>
                                <a:lnTo>
                                  <a:pt x="18" y="12"/>
                                </a:lnTo>
                                <a:lnTo>
                                  <a:pt x="19" y="12"/>
                                </a:lnTo>
                                <a:lnTo>
                                  <a:pt x="19" y="12"/>
                                </a:lnTo>
                                <a:lnTo>
                                  <a:pt x="19" y="12"/>
                                </a:lnTo>
                                <a:lnTo>
                                  <a:pt x="20" y="12"/>
                                </a:lnTo>
                                <a:lnTo>
                                  <a:pt x="20" y="12"/>
                                </a:lnTo>
                                <a:lnTo>
                                  <a:pt x="20" y="12"/>
                                </a:lnTo>
                                <a:lnTo>
                                  <a:pt x="21" y="12"/>
                                </a:lnTo>
                                <a:lnTo>
                                  <a:pt x="21" y="12"/>
                                </a:lnTo>
                                <a:lnTo>
                                  <a:pt x="21" y="12"/>
                                </a:lnTo>
                                <a:lnTo>
                                  <a:pt x="22" y="12"/>
                                </a:lnTo>
                                <a:lnTo>
                                  <a:pt x="22" y="12"/>
                                </a:lnTo>
                                <a:lnTo>
                                  <a:pt x="22" y="12"/>
                                </a:lnTo>
                                <a:lnTo>
                                  <a:pt x="23" y="12"/>
                                </a:lnTo>
                                <a:lnTo>
                                  <a:pt x="23" y="12"/>
                                </a:lnTo>
                                <a:lnTo>
                                  <a:pt x="23" y="12"/>
                                </a:lnTo>
                                <a:lnTo>
                                  <a:pt x="24" y="12"/>
                                </a:lnTo>
                                <a:lnTo>
                                  <a:pt x="24" y="12"/>
                                </a:lnTo>
                                <a:lnTo>
                                  <a:pt x="24" y="12"/>
                                </a:lnTo>
                                <a:lnTo>
                                  <a:pt x="25" y="12"/>
                                </a:lnTo>
                                <a:lnTo>
                                  <a:pt x="25" y="12"/>
                                </a:lnTo>
                                <a:lnTo>
                                  <a:pt x="25" y="12"/>
                                </a:lnTo>
                                <a:lnTo>
                                  <a:pt x="26" y="12"/>
                                </a:lnTo>
                                <a:lnTo>
                                  <a:pt x="26" y="12"/>
                                </a:lnTo>
                                <a:lnTo>
                                  <a:pt x="26" y="12"/>
                                </a:lnTo>
                                <a:lnTo>
                                  <a:pt x="27" y="12"/>
                                </a:lnTo>
                                <a:lnTo>
                                  <a:pt x="27" y="12"/>
                                </a:lnTo>
                                <a:lnTo>
                                  <a:pt x="27" y="12"/>
                                </a:lnTo>
                                <a:lnTo>
                                  <a:pt x="28" y="12"/>
                                </a:lnTo>
                                <a:lnTo>
                                  <a:pt x="28" y="12"/>
                                </a:lnTo>
                                <a:lnTo>
                                  <a:pt x="28" y="12"/>
                                </a:lnTo>
                                <a:lnTo>
                                  <a:pt x="29" y="12"/>
                                </a:lnTo>
                                <a:lnTo>
                                  <a:pt x="29" y="12"/>
                                </a:lnTo>
                                <a:lnTo>
                                  <a:pt x="29" y="12"/>
                                </a:lnTo>
                                <a:lnTo>
                                  <a:pt x="30" y="12"/>
                                </a:lnTo>
                                <a:lnTo>
                                  <a:pt x="30" y="12"/>
                                </a:lnTo>
                                <a:lnTo>
                                  <a:pt x="30" y="12"/>
                                </a:lnTo>
                                <a:lnTo>
                                  <a:pt x="31" y="12"/>
                                </a:lnTo>
                                <a:lnTo>
                                  <a:pt x="31" y="12"/>
                                </a:lnTo>
                                <a:lnTo>
                                  <a:pt x="31" y="12"/>
                                </a:lnTo>
                                <a:lnTo>
                                  <a:pt x="31" y="12"/>
                                </a:lnTo>
                                <a:lnTo>
                                  <a:pt x="32" y="11"/>
                                </a:lnTo>
                                <a:lnTo>
                                  <a:pt x="32" y="11"/>
                                </a:lnTo>
                                <a:lnTo>
                                  <a:pt x="32" y="11"/>
                                </a:lnTo>
                                <a:lnTo>
                                  <a:pt x="33" y="11"/>
                                </a:lnTo>
                                <a:lnTo>
                                  <a:pt x="33" y="11"/>
                                </a:lnTo>
                                <a:lnTo>
                                  <a:pt x="33" y="11"/>
                                </a:lnTo>
                                <a:lnTo>
                                  <a:pt x="34" y="11"/>
                                </a:lnTo>
                                <a:lnTo>
                                  <a:pt x="34" y="11"/>
                                </a:lnTo>
                                <a:lnTo>
                                  <a:pt x="34" y="11"/>
                                </a:lnTo>
                                <a:lnTo>
                                  <a:pt x="35" y="11"/>
                                </a:lnTo>
                                <a:lnTo>
                                  <a:pt x="35" y="11"/>
                                </a:lnTo>
                                <a:lnTo>
                                  <a:pt x="35" y="10"/>
                                </a:lnTo>
                                <a:lnTo>
                                  <a:pt x="36" y="10"/>
                                </a:lnTo>
                                <a:lnTo>
                                  <a:pt x="36" y="10"/>
                                </a:lnTo>
                                <a:lnTo>
                                  <a:pt x="36" y="10"/>
                                </a:lnTo>
                                <a:lnTo>
                                  <a:pt x="37" y="10"/>
                                </a:lnTo>
                                <a:lnTo>
                                  <a:pt x="37" y="10"/>
                                </a:lnTo>
                                <a:lnTo>
                                  <a:pt x="37" y="10"/>
                                </a:lnTo>
                                <a:lnTo>
                                  <a:pt x="38" y="10"/>
                                </a:lnTo>
                                <a:lnTo>
                                  <a:pt x="38" y="10"/>
                                </a:lnTo>
                                <a:lnTo>
                                  <a:pt x="38" y="9"/>
                                </a:lnTo>
                                <a:lnTo>
                                  <a:pt x="38" y="9"/>
                                </a:lnTo>
                                <a:lnTo>
                                  <a:pt x="39" y="9"/>
                                </a:lnTo>
                                <a:lnTo>
                                  <a:pt x="39" y="9"/>
                                </a:lnTo>
                                <a:lnTo>
                                  <a:pt x="39" y="9"/>
                                </a:lnTo>
                                <a:lnTo>
                                  <a:pt x="39" y="9"/>
                                </a:lnTo>
                                <a:lnTo>
                                  <a:pt x="39" y="9"/>
                                </a:lnTo>
                                <a:lnTo>
                                  <a:pt x="39" y="9"/>
                                </a:lnTo>
                                <a:lnTo>
                                  <a:pt x="39" y="9"/>
                                </a:lnTo>
                                <a:lnTo>
                                  <a:pt x="39" y="9"/>
                                </a:lnTo>
                                <a:lnTo>
                                  <a:pt x="40" y="9"/>
                                </a:lnTo>
                                <a:lnTo>
                                  <a:pt x="40" y="9"/>
                                </a:lnTo>
                                <a:lnTo>
                                  <a:pt x="40" y="9"/>
                                </a:lnTo>
                                <a:lnTo>
                                  <a:pt x="40" y="9"/>
                                </a:lnTo>
                                <a:lnTo>
                                  <a:pt x="40" y="9"/>
                                </a:lnTo>
                                <a:lnTo>
                                  <a:pt x="40" y="8"/>
                                </a:lnTo>
                                <a:lnTo>
                                  <a:pt x="40" y="8"/>
                                </a:lnTo>
                                <a:lnTo>
                                  <a:pt x="41" y="8"/>
                                </a:lnTo>
                                <a:lnTo>
                                  <a:pt x="41" y="8"/>
                                </a:lnTo>
                                <a:lnTo>
                                  <a:pt x="41" y="8"/>
                                </a:lnTo>
                                <a:lnTo>
                                  <a:pt x="41" y="8"/>
                                </a:lnTo>
                                <a:lnTo>
                                  <a:pt x="41" y="8"/>
                                </a:lnTo>
                                <a:lnTo>
                                  <a:pt x="41" y="8"/>
                                </a:lnTo>
                                <a:lnTo>
                                  <a:pt x="41" y="8"/>
                                </a:lnTo>
                                <a:lnTo>
                                  <a:pt x="41" y="8"/>
                                </a:lnTo>
                                <a:lnTo>
                                  <a:pt x="42" y="8"/>
                                </a:lnTo>
                                <a:lnTo>
                                  <a:pt x="42" y="8"/>
                                </a:lnTo>
                                <a:lnTo>
                                  <a:pt x="42" y="8"/>
                                </a:lnTo>
                                <a:lnTo>
                                  <a:pt x="42" y="8"/>
                                </a:lnTo>
                                <a:lnTo>
                                  <a:pt x="42" y="7"/>
                                </a:lnTo>
                                <a:lnTo>
                                  <a:pt x="42" y="7"/>
                                </a:lnTo>
                                <a:lnTo>
                                  <a:pt x="42" y="7"/>
                                </a:lnTo>
                                <a:lnTo>
                                  <a:pt x="42" y="7"/>
                                </a:lnTo>
                                <a:lnTo>
                                  <a:pt x="42" y="7"/>
                                </a:lnTo>
                                <a:lnTo>
                                  <a:pt x="43" y="7"/>
                                </a:lnTo>
                                <a:lnTo>
                                  <a:pt x="43" y="7"/>
                                </a:lnTo>
                                <a:lnTo>
                                  <a:pt x="43" y="7"/>
                                </a:lnTo>
                                <a:lnTo>
                                  <a:pt x="43" y="7"/>
                                </a:lnTo>
                                <a:lnTo>
                                  <a:pt x="43" y="7"/>
                                </a:lnTo>
                                <a:lnTo>
                                  <a:pt x="43" y="7"/>
                                </a:lnTo>
                                <a:lnTo>
                                  <a:pt x="43" y="7"/>
                                </a:lnTo>
                                <a:lnTo>
                                  <a:pt x="43" y="6"/>
                                </a:lnTo>
                                <a:lnTo>
                                  <a:pt x="43" y="6"/>
                                </a:lnTo>
                                <a:lnTo>
                                  <a:pt x="43" y="6"/>
                                </a:lnTo>
                                <a:lnTo>
                                  <a:pt x="43" y="6"/>
                                </a:lnTo>
                                <a:lnTo>
                                  <a:pt x="44" y="6"/>
                                </a:lnTo>
                                <a:lnTo>
                                  <a:pt x="44" y="6"/>
                                </a:lnTo>
                                <a:lnTo>
                                  <a:pt x="44" y="6"/>
                                </a:lnTo>
                                <a:lnTo>
                                  <a:pt x="44" y="6"/>
                                </a:lnTo>
                                <a:lnTo>
                                  <a:pt x="44" y="6"/>
                                </a:lnTo>
                                <a:lnTo>
                                  <a:pt x="44" y="6"/>
                                </a:lnTo>
                                <a:lnTo>
                                  <a:pt x="44" y="6"/>
                                </a:lnTo>
                                <a:lnTo>
                                  <a:pt x="44" y="5"/>
                                </a:lnTo>
                                <a:lnTo>
                                  <a:pt x="44" y="5"/>
                                </a:lnTo>
                                <a:lnTo>
                                  <a:pt x="44" y="5"/>
                                </a:lnTo>
                                <a:lnTo>
                                  <a:pt x="44" y="5"/>
                                </a:lnTo>
                                <a:lnTo>
                                  <a:pt x="44" y="5"/>
                                </a:lnTo>
                                <a:lnTo>
                                  <a:pt x="45" y="5"/>
                                </a:lnTo>
                                <a:lnTo>
                                  <a:pt x="45" y="5"/>
                                </a:lnTo>
                                <a:lnTo>
                                  <a:pt x="45" y="5"/>
                                </a:lnTo>
                                <a:lnTo>
                                  <a:pt x="45" y="5"/>
                                </a:lnTo>
                                <a:lnTo>
                                  <a:pt x="45" y="5"/>
                                </a:lnTo>
                                <a:lnTo>
                                  <a:pt x="45" y="4"/>
                                </a:lnTo>
                                <a:lnTo>
                                  <a:pt x="45" y="4"/>
                                </a:lnTo>
                                <a:lnTo>
                                  <a:pt x="45" y="4"/>
                                </a:lnTo>
                                <a:lnTo>
                                  <a:pt x="45" y="4"/>
                                </a:lnTo>
                                <a:lnTo>
                                  <a:pt x="45" y="4"/>
                                </a:lnTo>
                                <a:lnTo>
                                  <a:pt x="45" y="4"/>
                                </a:lnTo>
                                <a:lnTo>
                                  <a:pt x="45" y="4"/>
                                </a:lnTo>
                                <a:lnTo>
                                  <a:pt x="45" y="4"/>
                                </a:lnTo>
                                <a:lnTo>
                                  <a:pt x="45" y="4"/>
                                </a:lnTo>
                                <a:lnTo>
                                  <a:pt x="45" y="3"/>
                                </a:lnTo>
                                <a:lnTo>
                                  <a:pt x="45" y="3"/>
                                </a:lnTo>
                                <a:lnTo>
                                  <a:pt x="46" y="3"/>
                                </a:lnTo>
                                <a:lnTo>
                                  <a:pt x="46" y="3"/>
                                </a:lnTo>
                                <a:lnTo>
                                  <a:pt x="46" y="3"/>
                                </a:lnTo>
                                <a:lnTo>
                                  <a:pt x="46" y="3"/>
                                </a:lnTo>
                                <a:lnTo>
                                  <a:pt x="46" y="3"/>
                                </a:lnTo>
                                <a:lnTo>
                                  <a:pt x="46" y="3"/>
                                </a:lnTo>
                                <a:lnTo>
                                  <a:pt x="46" y="3"/>
                                </a:lnTo>
                                <a:lnTo>
                                  <a:pt x="46" y="2"/>
                                </a:lnTo>
                                <a:lnTo>
                                  <a:pt x="46" y="2"/>
                                </a:lnTo>
                                <a:lnTo>
                                  <a:pt x="46" y="2"/>
                                </a:lnTo>
                                <a:lnTo>
                                  <a:pt x="46" y="2"/>
                                </a:lnTo>
                                <a:lnTo>
                                  <a:pt x="46" y="2"/>
                                </a:lnTo>
                                <a:lnTo>
                                  <a:pt x="46" y="2"/>
                                </a:lnTo>
                                <a:lnTo>
                                  <a:pt x="46" y="2"/>
                                </a:lnTo>
                                <a:lnTo>
                                  <a:pt x="46" y="2"/>
                                </a:lnTo>
                                <a:lnTo>
                                  <a:pt x="46" y="2"/>
                                </a:lnTo>
                                <a:lnTo>
                                  <a:pt x="46" y="1"/>
                                </a:lnTo>
                                <a:lnTo>
                                  <a:pt x="46" y="1"/>
                                </a:lnTo>
                                <a:lnTo>
                                  <a:pt x="46" y="1"/>
                                </a:lnTo>
                                <a:lnTo>
                                  <a:pt x="46" y="1"/>
                                </a:lnTo>
                                <a:lnTo>
                                  <a:pt x="46" y="1"/>
                                </a:lnTo>
                                <a:lnTo>
                                  <a:pt x="46" y="1"/>
                                </a:lnTo>
                                <a:lnTo>
                                  <a:pt x="46" y="1"/>
                                </a:lnTo>
                                <a:lnTo>
                                  <a:pt x="46" y="1"/>
                                </a:lnTo>
                                <a:lnTo>
                                  <a:pt x="46" y="0"/>
                                </a:lnTo>
                                <a:lnTo>
                                  <a:pt x="46" y="0"/>
                                </a:lnTo>
                                <a:lnTo>
                                  <a:pt x="46" y="0"/>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029" name="Freeform 4029"/>
                        <wps:cNvSpPr>
                          <a:spLocks/>
                        </wps:cNvSpPr>
                        <wps:spPr bwMode="auto">
                          <a:xfrm>
                            <a:off x="393" y="451"/>
                            <a:ext cx="46" cy="12"/>
                          </a:xfrm>
                          <a:custGeom>
                            <a:avLst/>
                            <a:gdLst>
                              <a:gd name="T0" fmla="*/ 46 w 46"/>
                              <a:gd name="T1" fmla="*/ 1 h 12"/>
                              <a:gd name="T2" fmla="*/ 45 w 46"/>
                              <a:gd name="T3" fmla="*/ 2 h 12"/>
                              <a:gd name="T4" fmla="*/ 44 w 46"/>
                              <a:gd name="T5" fmla="*/ 3 h 12"/>
                              <a:gd name="T6" fmla="*/ 43 w 46"/>
                              <a:gd name="T7" fmla="*/ 4 h 12"/>
                              <a:gd name="T8" fmla="*/ 42 w 46"/>
                              <a:gd name="T9" fmla="*/ 5 h 12"/>
                              <a:gd name="T10" fmla="*/ 41 w 46"/>
                              <a:gd name="T11" fmla="*/ 6 h 12"/>
                              <a:gd name="T12" fmla="*/ 40 w 46"/>
                              <a:gd name="T13" fmla="*/ 7 h 12"/>
                              <a:gd name="T14" fmla="*/ 39 w 46"/>
                              <a:gd name="T15" fmla="*/ 7 h 12"/>
                              <a:gd name="T16" fmla="*/ 37 w 46"/>
                              <a:gd name="T17" fmla="*/ 8 h 12"/>
                              <a:gd name="T18" fmla="*/ 36 w 46"/>
                              <a:gd name="T19" fmla="*/ 9 h 12"/>
                              <a:gd name="T20" fmla="*/ 33 w 46"/>
                              <a:gd name="T21" fmla="*/ 9 h 12"/>
                              <a:gd name="T22" fmla="*/ 30 w 46"/>
                              <a:gd name="T23" fmla="*/ 10 h 12"/>
                              <a:gd name="T24" fmla="*/ 28 w 46"/>
                              <a:gd name="T25" fmla="*/ 10 h 12"/>
                              <a:gd name="T26" fmla="*/ 25 w 46"/>
                              <a:gd name="T27" fmla="*/ 10 h 12"/>
                              <a:gd name="T28" fmla="*/ 23 w 46"/>
                              <a:gd name="T29" fmla="*/ 10 h 12"/>
                              <a:gd name="T30" fmla="*/ 20 w 46"/>
                              <a:gd name="T31" fmla="*/ 10 h 12"/>
                              <a:gd name="T32" fmla="*/ 18 w 46"/>
                              <a:gd name="T33" fmla="*/ 10 h 12"/>
                              <a:gd name="T34" fmla="*/ 16 w 46"/>
                              <a:gd name="T35" fmla="*/ 10 h 12"/>
                              <a:gd name="T36" fmla="*/ 14 w 46"/>
                              <a:gd name="T37" fmla="*/ 9 h 12"/>
                              <a:gd name="T38" fmla="*/ 12 w 46"/>
                              <a:gd name="T39" fmla="*/ 9 h 12"/>
                              <a:gd name="T40" fmla="*/ 11 w 46"/>
                              <a:gd name="T41" fmla="*/ 8 h 12"/>
                              <a:gd name="T42" fmla="*/ 9 w 46"/>
                              <a:gd name="T43" fmla="*/ 8 h 12"/>
                              <a:gd name="T44" fmla="*/ 8 w 46"/>
                              <a:gd name="T45" fmla="*/ 7 h 12"/>
                              <a:gd name="T46" fmla="*/ 6 w 46"/>
                              <a:gd name="T47" fmla="*/ 7 h 12"/>
                              <a:gd name="T48" fmla="*/ 5 w 46"/>
                              <a:gd name="T49" fmla="*/ 6 h 12"/>
                              <a:gd name="T50" fmla="*/ 4 w 46"/>
                              <a:gd name="T51" fmla="*/ 5 h 12"/>
                              <a:gd name="T52" fmla="*/ 3 w 46"/>
                              <a:gd name="T53" fmla="*/ 5 h 12"/>
                              <a:gd name="T54" fmla="*/ 2 w 46"/>
                              <a:gd name="T55" fmla="*/ 4 h 12"/>
                              <a:gd name="T56" fmla="*/ 1 w 46"/>
                              <a:gd name="T57" fmla="*/ 3 h 12"/>
                              <a:gd name="T58" fmla="*/ 0 w 46"/>
                              <a:gd name="T59" fmla="*/ 2 h 12"/>
                              <a:gd name="T60" fmla="*/ 0 w 46"/>
                              <a:gd name="T61" fmla="*/ 2 h 12"/>
                              <a:gd name="T62" fmla="*/ 1 w 46"/>
                              <a:gd name="T63" fmla="*/ 3 h 12"/>
                              <a:gd name="T64" fmla="*/ 1 w 46"/>
                              <a:gd name="T65" fmla="*/ 4 h 12"/>
                              <a:gd name="T66" fmla="*/ 1 w 46"/>
                              <a:gd name="T67" fmla="*/ 5 h 12"/>
                              <a:gd name="T68" fmla="*/ 2 w 46"/>
                              <a:gd name="T69" fmla="*/ 5 h 12"/>
                              <a:gd name="T70" fmla="*/ 3 w 46"/>
                              <a:gd name="T71" fmla="*/ 6 h 12"/>
                              <a:gd name="T72" fmla="*/ 3 w 46"/>
                              <a:gd name="T73" fmla="*/ 6 h 12"/>
                              <a:gd name="T74" fmla="*/ 4 w 46"/>
                              <a:gd name="T75" fmla="*/ 7 h 12"/>
                              <a:gd name="T76" fmla="*/ 5 w 46"/>
                              <a:gd name="T77" fmla="*/ 8 h 12"/>
                              <a:gd name="T78" fmla="*/ 6 w 46"/>
                              <a:gd name="T79" fmla="*/ 8 h 12"/>
                              <a:gd name="T80" fmla="*/ 9 w 46"/>
                              <a:gd name="T81" fmla="*/ 10 h 12"/>
                              <a:gd name="T82" fmla="*/ 13 w 46"/>
                              <a:gd name="T83" fmla="*/ 11 h 12"/>
                              <a:gd name="T84" fmla="*/ 16 w 46"/>
                              <a:gd name="T85" fmla="*/ 12 h 12"/>
                              <a:gd name="T86" fmla="*/ 19 w 46"/>
                              <a:gd name="T87" fmla="*/ 12 h 12"/>
                              <a:gd name="T88" fmla="*/ 22 w 46"/>
                              <a:gd name="T89" fmla="*/ 12 h 12"/>
                              <a:gd name="T90" fmla="*/ 26 w 46"/>
                              <a:gd name="T91" fmla="*/ 12 h 12"/>
                              <a:gd name="T92" fmla="*/ 29 w 46"/>
                              <a:gd name="T93" fmla="*/ 12 h 12"/>
                              <a:gd name="T94" fmla="*/ 32 w 46"/>
                              <a:gd name="T95" fmla="*/ 11 h 12"/>
                              <a:gd name="T96" fmla="*/ 35 w 46"/>
                              <a:gd name="T97" fmla="*/ 10 h 12"/>
                              <a:gd name="T98" fmla="*/ 38 w 46"/>
                              <a:gd name="T99" fmla="*/ 9 h 12"/>
                              <a:gd name="T100" fmla="*/ 40 w 46"/>
                              <a:gd name="T101" fmla="*/ 9 h 12"/>
                              <a:gd name="T102" fmla="*/ 41 w 46"/>
                              <a:gd name="T103" fmla="*/ 8 h 12"/>
                              <a:gd name="T104" fmla="*/ 42 w 46"/>
                              <a:gd name="T105" fmla="*/ 7 h 12"/>
                              <a:gd name="T106" fmla="*/ 43 w 46"/>
                              <a:gd name="T107" fmla="*/ 6 h 12"/>
                              <a:gd name="T108" fmla="*/ 44 w 46"/>
                              <a:gd name="T109" fmla="*/ 6 h 12"/>
                              <a:gd name="T110" fmla="*/ 45 w 46"/>
                              <a:gd name="T111" fmla="*/ 5 h 12"/>
                              <a:gd name="T112" fmla="*/ 45 w 46"/>
                              <a:gd name="T113" fmla="*/ 3 h 12"/>
                              <a:gd name="T114" fmla="*/ 46 w 46"/>
                              <a:gd name="T115" fmla="*/ 2 h 12"/>
                              <a:gd name="T116" fmla="*/ 46 w 46"/>
                              <a:gd name="T117" fmla="*/ 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6" h="12">
                                <a:moveTo>
                                  <a:pt x="46" y="0"/>
                                </a:moveTo>
                                <a:lnTo>
                                  <a:pt x="46" y="0"/>
                                </a:lnTo>
                                <a:lnTo>
                                  <a:pt x="46" y="0"/>
                                </a:lnTo>
                                <a:lnTo>
                                  <a:pt x="46" y="0"/>
                                </a:lnTo>
                                <a:lnTo>
                                  <a:pt x="46" y="1"/>
                                </a:lnTo>
                                <a:lnTo>
                                  <a:pt x="46" y="1"/>
                                </a:lnTo>
                                <a:lnTo>
                                  <a:pt x="46" y="1"/>
                                </a:lnTo>
                                <a:lnTo>
                                  <a:pt x="46" y="1"/>
                                </a:lnTo>
                                <a:lnTo>
                                  <a:pt x="46" y="1"/>
                                </a:lnTo>
                                <a:lnTo>
                                  <a:pt x="46" y="1"/>
                                </a:lnTo>
                                <a:lnTo>
                                  <a:pt x="46" y="1"/>
                                </a:lnTo>
                                <a:lnTo>
                                  <a:pt x="46" y="1"/>
                                </a:lnTo>
                                <a:lnTo>
                                  <a:pt x="46" y="1"/>
                                </a:lnTo>
                                <a:lnTo>
                                  <a:pt x="45" y="2"/>
                                </a:lnTo>
                                <a:lnTo>
                                  <a:pt x="45" y="2"/>
                                </a:lnTo>
                                <a:lnTo>
                                  <a:pt x="45" y="2"/>
                                </a:lnTo>
                                <a:lnTo>
                                  <a:pt x="45" y="2"/>
                                </a:lnTo>
                                <a:lnTo>
                                  <a:pt x="45" y="2"/>
                                </a:lnTo>
                                <a:lnTo>
                                  <a:pt x="45" y="2"/>
                                </a:lnTo>
                                <a:lnTo>
                                  <a:pt x="45" y="2"/>
                                </a:lnTo>
                                <a:lnTo>
                                  <a:pt x="45" y="2"/>
                                </a:lnTo>
                                <a:lnTo>
                                  <a:pt x="45" y="2"/>
                                </a:lnTo>
                                <a:lnTo>
                                  <a:pt x="45" y="2"/>
                                </a:lnTo>
                                <a:lnTo>
                                  <a:pt x="45" y="3"/>
                                </a:lnTo>
                                <a:lnTo>
                                  <a:pt x="45" y="3"/>
                                </a:lnTo>
                                <a:lnTo>
                                  <a:pt x="45" y="3"/>
                                </a:lnTo>
                                <a:lnTo>
                                  <a:pt x="44" y="3"/>
                                </a:lnTo>
                                <a:lnTo>
                                  <a:pt x="44" y="3"/>
                                </a:lnTo>
                                <a:lnTo>
                                  <a:pt x="44" y="3"/>
                                </a:lnTo>
                                <a:lnTo>
                                  <a:pt x="44" y="3"/>
                                </a:lnTo>
                                <a:lnTo>
                                  <a:pt x="44" y="3"/>
                                </a:lnTo>
                                <a:lnTo>
                                  <a:pt x="44" y="3"/>
                                </a:lnTo>
                                <a:lnTo>
                                  <a:pt x="44" y="3"/>
                                </a:lnTo>
                                <a:lnTo>
                                  <a:pt x="44" y="4"/>
                                </a:lnTo>
                                <a:lnTo>
                                  <a:pt x="44" y="4"/>
                                </a:lnTo>
                                <a:lnTo>
                                  <a:pt x="44" y="4"/>
                                </a:lnTo>
                                <a:lnTo>
                                  <a:pt x="44" y="4"/>
                                </a:lnTo>
                                <a:lnTo>
                                  <a:pt x="43" y="4"/>
                                </a:lnTo>
                                <a:lnTo>
                                  <a:pt x="43" y="4"/>
                                </a:lnTo>
                                <a:lnTo>
                                  <a:pt x="43" y="4"/>
                                </a:lnTo>
                                <a:lnTo>
                                  <a:pt x="43" y="4"/>
                                </a:lnTo>
                                <a:lnTo>
                                  <a:pt x="43" y="4"/>
                                </a:lnTo>
                                <a:lnTo>
                                  <a:pt x="43" y="4"/>
                                </a:lnTo>
                                <a:lnTo>
                                  <a:pt x="43" y="4"/>
                                </a:lnTo>
                                <a:lnTo>
                                  <a:pt x="43" y="5"/>
                                </a:lnTo>
                                <a:lnTo>
                                  <a:pt x="43" y="5"/>
                                </a:lnTo>
                                <a:lnTo>
                                  <a:pt x="43" y="5"/>
                                </a:lnTo>
                                <a:lnTo>
                                  <a:pt x="42" y="5"/>
                                </a:lnTo>
                                <a:lnTo>
                                  <a:pt x="42" y="5"/>
                                </a:lnTo>
                                <a:lnTo>
                                  <a:pt x="42" y="5"/>
                                </a:lnTo>
                                <a:lnTo>
                                  <a:pt x="42" y="5"/>
                                </a:lnTo>
                                <a:lnTo>
                                  <a:pt x="42" y="5"/>
                                </a:lnTo>
                                <a:lnTo>
                                  <a:pt x="42" y="5"/>
                                </a:lnTo>
                                <a:lnTo>
                                  <a:pt x="42" y="5"/>
                                </a:lnTo>
                                <a:lnTo>
                                  <a:pt x="42" y="5"/>
                                </a:lnTo>
                                <a:lnTo>
                                  <a:pt x="42" y="6"/>
                                </a:lnTo>
                                <a:lnTo>
                                  <a:pt x="41" y="6"/>
                                </a:lnTo>
                                <a:lnTo>
                                  <a:pt x="41" y="6"/>
                                </a:lnTo>
                                <a:lnTo>
                                  <a:pt x="41" y="6"/>
                                </a:lnTo>
                                <a:lnTo>
                                  <a:pt x="41" y="6"/>
                                </a:lnTo>
                                <a:lnTo>
                                  <a:pt x="41" y="6"/>
                                </a:lnTo>
                                <a:lnTo>
                                  <a:pt x="41" y="6"/>
                                </a:lnTo>
                                <a:lnTo>
                                  <a:pt x="41" y="6"/>
                                </a:lnTo>
                                <a:lnTo>
                                  <a:pt x="41" y="6"/>
                                </a:lnTo>
                                <a:lnTo>
                                  <a:pt x="41" y="6"/>
                                </a:lnTo>
                                <a:lnTo>
                                  <a:pt x="40" y="6"/>
                                </a:lnTo>
                                <a:lnTo>
                                  <a:pt x="40" y="6"/>
                                </a:lnTo>
                                <a:lnTo>
                                  <a:pt x="40" y="6"/>
                                </a:lnTo>
                                <a:lnTo>
                                  <a:pt x="40" y="7"/>
                                </a:lnTo>
                                <a:lnTo>
                                  <a:pt x="40" y="7"/>
                                </a:lnTo>
                                <a:lnTo>
                                  <a:pt x="40" y="7"/>
                                </a:lnTo>
                                <a:lnTo>
                                  <a:pt x="40" y="7"/>
                                </a:lnTo>
                                <a:lnTo>
                                  <a:pt x="40" y="7"/>
                                </a:lnTo>
                                <a:lnTo>
                                  <a:pt x="39" y="7"/>
                                </a:lnTo>
                                <a:lnTo>
                                  <a:pt x="39" y="7"/>
                                </a:lnTo>
                                <a:lnTo>
                                  <a:pt x="39" y="7"/>
                                </a:lnTo>
                                <a:lnTo>
                                  <a:pt x="39" y="7"/>
                                </a:lnTo>
                                <a:lnTo>
                                  <a:pt x="39" y="7"/>
                                </a:lnTo>
                                <a:lnTo>
                                  <a:pt x="39" y="7"/>
                                </a:lnTo>
                                <a:lnTo>
                                  <a:pt x="39" y="7"/>
                                </a:lnTo>
                                <a:lnTo>
                                  <a:pt x="39" y="7"/>
                                </a:lnTo>
                                <a:lnTo>
                                  <a:pt x="38" y="8"/>
                                </a:lnTo>
                                <a:lnTo>
                                  <a:pt x="38" y="8"/>
                                </a:lnTo>
                                <a:lnTo>
                                  <a:pt x="38" y="8"/>
                                </a:lnTo>
                                <a:lnTo>
                                  <a:pt x="38" y="8"/>
                                </a:lnTo>
                                <a:lnTo>
                                  <a:pt x="38" y="8"/>
                                </a:lnTo>
                                <a:lnTo>
                                  <a:pt x="38" y="8"/>
                                </a:lnTo>
                                <a:lnTo>
                                  <a:pt x="38" y="8"/>
                                </a:lnTo>
                                <a:lnTo>
                                  <a:pt x="38" y="8"/>
                                </a:lnTo>
                                <a:lnTo>
                                  <a:pt x="37" y="8"/>
                                </a:lnTo>
                                <a:lnTo>
                                  <a:pt x="37" y="8"/>
                                </a:lnTo>
                                <a:lnTo>
                                  <a:pt x="37" y="8"/>
                                </a:lnTo>
                                <a:lnTo>
                                  <a:pt x="37" y="8"/>
                                </a:lnTo>
                                <a:lnTo>
                                  <a:pt x="37" y="8"/>
                                </a:lnTo>
                                <a:lnTo>
                                  <a:pt x="37" y="8"/>
                                </a:lnTo>
                                <a:lnTo>
                                  <a:pt x="37" y="8"/>
                                </a:lnTo>
                                <a:lnTo>
                                  <a:pt x="36" y="8"/>
                                </a:lnTo>
                                <a:lnTo>
                                  <a:pt x="36" y="9"/>
                                </a:lnTo>
                                <a:lnTo>
                                  <a:pt x="36" y="9"/>
                                </a:lnTo>
                                <a:lnTo>
                                  <a:pt x="36" y="9"/>
                                </a:lnTo>
                                <a:lnTo>
                                  <a:pt x="36" y="9"/>
                                </a:lnTo>
                                <a:lnTo>
                                  <a:pt x="36" y="9"/>
                                </a:lnTo>
                                <a:lnTo>
                                  <a:pt x="35" y="9"/>
                                </a:lnTo>
                                <a:lnTo>
                                  <a:pt x="35" y="9"/>
                                </a:lnTo>
                                <a:lnTo>
                                  <a:pt x="35" y="9"/>
                                </a:lnTo>
                                <a:lnTo>
                                  <a:pt x="34" y="9"/>
                                </a:lnTo>
                                <a:lnTo>
                                  <a:pt x="34" y="9"/>
                                </a:lnTo>
                                <a:lnTo>
                                  <a:pt x="34" y="9"/>
                                </a:lnTo>
                                <a:lnTo>
                                  <a:pt x="34" y="9"/>
                                </a:lnTo>
                                <a:lnTo>
                                  <a:pt x="33" y="9"/>
                                </a:lnTo>
                                <a:lnTo>
                                  <a:pt x="33" y="9"/>
                                </a:lnTo>
                                <a:lnTo>
                                  <a:pt x="33" y="9"/>
                                </a:lnTo>
                                <a:lnTo>
                                  <a:pt x="32" y="9"/>
                                </a:lnTo>
                                <a:lnTo>
                                  <a:pt x="32" y="9"/>
                                </a:lnTo>
                                <a:lnTo>
                                  <a:pt x="32" y="10"/>
                                </a:lnTo>
                                <a:lnTo>
                                  <a:pt x="31" y="10"/>
                                </a:lnTo>
                                <a:lnTo>
                                  <a:pt x="31" y="10"/>
                                </a:lnTo>
                                <a:lnTo>
                                  <a:pt x="31" y="10"/>
                                </a:lnTo>
                                <a:lnTo>
                                  <a:pt x="31" y="10"/>
                                </a:lnTo>
                                <a:lnTo>
                                  <a:pt x="30" y="10"/>
                                </a:lnTo>
                                <a:lnTo>
                                  <a:pt x="30" y="10"/>
                                </a:lnTo>
                                <a:lnTo>
                                  <a:pt x="30" y="10"/>
                                </a:lnTo>
                                <a:lnTo>
                                  <a:pt x="30" y="10"/>
                                </a:lnTo>
                                <a:lnTo>
                                  <a:pt x="29" y="10"/>
                                </a:lnTo>
                                <a:lnTo>
                                  <a:pt x="29" y="10"/>
                                </a:lnTo>
                                <a:lnTo>
                                  <a:pt x="29" y="10"/>
                                </a:lnTo>
                                <a:lnTo>
                                  <a:pt x="28" y="10"/>
                                </a:lnTo>
                                <a:lnTo>
                                  <a:pt x="28" y="10"/>
                                </a:lnTo>
                                <a:lnTo>
                                  <a:pt x="28" y="10"/>
                                </a:lnTo>
                                <a:lnTo>
                                  <a:pt x="28" y="10"/>
                                </a:lnTo>
                                <a:lnTo>
                                  <a:pt x="27" y="10"/>
                                </a:lnTo>
                                <a:lnTo>
                                  <a:pt x="27" y="10"/>
                                </a:lnTo>
                                <a:lnTo>
                                  <a:pt x="27" y="10"/>
                                </a:lnTo>
                                <a:lnTo>
                                  <a:pt x="27" y="10"/>
                                </a:lnTo>
                                <a:lnTo>
                                  <a:pt x="26" y="10"/>
                                </a:lnTo>
                                <a:lnTo>
                                  <a:pt x="26" y="10"/>
                                </a:lnTo>
                                <a:lnTo>
                                  <a:pt x="26" y="10"/>
                                </a:lnTo>
                                <a:lnTo>
                                  <a:pt x="26" y="10"/>
                                </a:lnTo>
                                <a:lnTo>
                                  <a:pt x="25" y="10"/>
                                </a:lnTo>
                                <a:lnTo>
                                  <a:pt x="25" y="10"/>
                                </a:lnTo>
                                <a:lnTo>
                                  <a:pt x="25" y="10"/>
                                </a:lnTo>
                                <a:lnTo>
                                  <a:pt x="25" y="10"/>
                                </a:lnTo>
                                <a:lnTo>
                                  <a:pt x="24" y="10"/>
                                </a:lnTo>
                                <a:lnTo>
                                  <a:pt x="24" y="10"/>
                                </a:lnTo>
                                <a:lnTo>
                                  <a:pt x="24" y="10"/>
                                </a:lnTo>
                                <a:lnTo>
                                  <a:pt x="24" y="10"/>
                                </a:lnTo>
                                <a:lnTo>
                                  <a:pt x="23" y="10"/>
                                </a:lnTo>
                                <a:lnTo>
                                  <a:pt x="23" y="10"/>
                                </a:lnTo>
                                <a:lnTo>
                                  <a:pt x="23" y="10"/>
                                </a:lnTo>
                                <a:lnTo>
                                  <a:pt x="23" y="10"/>
                                </a:lnTo>
                                <a:lnTo>
                                  <a:pt x="22" y="10"/>
                                </a:lnTo>
                                <a:lnTo>
                                  <a:pt x="22" y="10"/>
                                </a:lnTo>
                                <a:lnTo>
                                  <a:pt x="22" y="10"/>
                                </a:lnTo>
                                <a:lnTo>
                                  <a:pt x="22" y="10"/>
                                </a:lnTo>
                                <a:lnTo>
                                  <a:pt x="21" y="10"/>
                                </a:lnTo>
                                <a:lnTo>
                                  <a:pt x="21" y="10"/>
                                </a:lnTo>
                                <a:lnTo>
                                  <a:pt x="21" y="10"/>
                                </a:lnTo>
                                <a:lnTo>
                                  <a:pt x="21" y="10"/>
                                </a:lnTo>
                                <a:lnTo>
                                  <a:pt x="20" y="10"/>
                                </a:lnTo>
                                <a:lnTo>
                                  <a:pt x="20" y="10"/>
                                </a:lnTo>
                                <a:lnTo>
                                  <a:pt x="20" y="10"/>
                                </a:lnTo>
                                <a:lnTo>
                                  <a:pt x="20" y="10"/>
                                </a:lnTo>
                                <a:lnTo>
                                  <a:pt x="20" y="10"/>
                                </a:lnTo>
                                <a:lnTo>
                                  <a:pt x="19" y="10"/>
                                </a:lnTo>
                                <a:lnTo>
                                  <a:pt x="19" y="10"/>
                                </a:lnTo>
                                <a:lnTo>
                                  <a:pt x="19" y="10"/>
                                </a:lnTo>
                                <a:lnTo>
                                  <a:pt x="19" y="10"/>
                                </a:lnTo>
                                <a:lnTo>
                                  <a:pt x="18" y="10"/>
                                </a:lnTo>
                                <a:lnTo>
                                  <a:pt x="18" y="10"/>
                                </a:lnTo>
                                <a:lnTo>
                                  <a:pt x="18" y="10"/>
                                </a:lnTo>
                                <a:lnTo>
                                  <a:pt x="18" y="10"/>
                                </a:lnTo>
                                <a:lnTo>
                                  <a:pt x="18" y="10"/>
                                </a:lnTo>
                                <a:lnTo>
                                  <a:pt x="17" y="10"/>
                                </a:lnTo>
                                <a:lnTo>
                                  <a:pt x="17" y="10"/>
                                </a:lnTo>
                                <a:lnTo>
                                  <a:pt x="17" y="10"/>
                                </a:lnTo>
                                <a:lnTo>
                                  <a:pt x="17" y="10"/>
                                </a:lnTo>
                                <a:lnTo>
                                  <a:pt x="16" y="10"/>
                                </a:lnTo>
                                <a:lnTo>
                                  <a:pt x="16" y="10"/>
                                </a:lnTo>
                                <a:lnTo>
                                  <a:pt x="16" y="10"/>
                                </a:lnTo>
                                <a:lnTo>
                                  <a:pt x="16" y="10"/>
                                </a:lnTo>
                                <a:lnTo>
                                  <a:pt x="16" y="10"/>
                                </a:lnTo>
                                <a:lnTo>
                                  <a:pt x="15" y="10"/>
                                </a:lnTo>
                                <a:lnTo>
                                  <a:pt x="15" y="10"/>
                                </a:lnTo>
                                <a:lnTo>
                                  <a:pt x="15" y="10"/>
                                </a:lnTo>
                                <a:lnTo>
                                  <a:pt x="15" y="10"/>
                                </a:lnTo>
                                <a:lnTo>
                                  <a:pt x="15" y="10"/>
                                </a:lnTo>
                                <a:lnTo>
                                  <a:pt x="15" y="9"/>
                                </a:lnTo>
                                <a:lnTo>
                                  <a:pt x="14" y="9"/>
                                </a:lnTo>
                                <a:lnTo>
                                  <a:pt x="14" y="9"/>
                                </a:lnTo>
                                <a:lnTo>
                                  <a:pt x="14" y="9"/>
                                </a:lnTo>
                                <a:lnTo>
                                  <a:pt x="14" y="9"/>
                                </a:lnTo>
                                <a:lnTo>
                                  <a:pt x="14" y="9"/>
                                </a:lnTo>
                                <a:lnTo>
                                  <a:pt x="13" y="9"/>
                                </a:lnTo>
                                <a:lnTo>
                                  <a:pt x="13" y="9"/>
                                </a:lnTo>
                                <a:lnTo>
                                  <a:pt x="13" y="9"/>
                                </a:lnTo>
                                <a:lnTo>
                                  <a:pt x="13" y="9"/>
                                </a:lnTo>
                                <a:lnTo>
                                  <a:pt x="13" y="9"/>
                                </a:lnTo>
                                <a:lnTo>
                                  <a:pt x="12" y="9"/>
                                </a:lnTo>
                                <a:lnTo>
                                  <a:pt x="12" y="9"/>
                                </a:lnTo>
                                <a:lnTo>
                                  <a:pt x="12" y="9"/>
                                </a:lnTo>
                                <a:lnTo>
                                  <a:pt x="12" y="9"/>
                                </a:lnTo>
                                <a:lnTo>
                                  <a:pt x="12" y="9"/>
                                </a:lnTo>
                                <a:lnTo>
                                  <a:pt x="12" y="9"/>
                                </a:lnTo>
                                <a:lnTo>
                                  <a:pt x="12" y="9"/>
                                </a:lnTo>
                                <a:lnTo>
                                  <a:pt x="11" y="9"/>
                                </a:lnTo>
                                <a:lnTo>
                                  <a:pt x="11" y="9"/>
                                </a:lnTo>
                                <a:lnTo>
                                  <a:pt x="11" y="8"/>
                                </a:lnTo>
                                <a:lnTo>
                                  <a:pt x="11" y="8"/>
                                </a:lnTo>
                                <a:lnTo>
                                  <a:pt x="11" y="8"/>
                                </a:lnTo>
                                <a:lnTo>
                                  <a:pt x="11" y="8"/>
                                </a:lnTo>
                                <a:lnTo>
                                  <a:pt x="11" y="8"/>
                                </a:lnTo>
                                <a:lnTo>
                                  <a:pt x="10" y="8"/>
                                </a:lnTo>
                                <a:lnTo>
                                  <a:pt x="10" y="8"/>
                                </a:lnTo>
                                <a:lnTo>
                                  <a:pt x="10" y="8"/>
                                </a:lnTo>
                                <a:lnTo>
                                  <a:pt x="10" y="8"/>
                                </a:lnTo>
                                <a:lnTo>
                                  <a:pt x="10" y="8"/>
                                </a:lnTo>
                                <a:lnTo>
                                  <a:pt x="10" y="8"/>
                                </a:lnTo>
                                <a:lnTo>
                                  <a:pt x="9" y="8"/>
                                </a:lnTo>
                                <a:lnTo>
                                  <a:pt x="9" y="8"/>
                                </a:lnTo>
                                <a:lnTo>
                                  <a:pt x="9" y="8"/>
                                </a:lnTo>
                                <a:lnTo>
                                  <a:pt x="9" y="8"/>
                                </a:lnTo>
                                <a:lnTo>
                                  <a:pt x="9" y="8"/>
                                </a:lnTo>
                                <a:lnTo>
                                  <a:pt x="9" y="8"/>
                                </a:lnTo>
                                <a:lnTo>
                                  <a:pt x="9" y="8"/>
                                </a:lnTo>
                                <a:lnTo>
                                  <a:pt x="8" y="8"/>
                                </a:lnTo>
                                <a:lnTo>
                                  <a:pt x="8" y="8"/>
                                </a:lnTo>
                                <a:lnTo>
                                  <a:pt x="8" y="8"/>
                                </a:lnTo>
                                <a:lnTo>
                                  <a:pt x="8" y="8"/>
                                </a:lnTo>
                                <a:lnTo>
                                  <a:pt x="8" y="8"/>
                                </a:lnTo>
                                <a:lnTo>
                                  <a:pt x="8" y="7"/>
                                </a:lnTo>
                                <a:lnTo>
                                  <a:pt x="8" y="7"/>
                                </a:lnTo>
                                <a:lnTo>
                                  <a:pt x="8" y="7"/>
                                </a:lnTo>
                                <a:lnTo>
                                  <a:pt x="7" y="7"/>
                                </a:lnTo>
                                <a:lnTo>
                                  <a:pt x="7" y="7"/>
                                </a:lnTo>
                                <a:lnTo>
                                  <a:pt x="7" y="7"/>
                                </a:lnTo>
                                <a:lnTo>
                                  <a:pt x="7" y="7"/>
                                </a:lnTo>
                                <a:lnTo>
                                  <a:pt x="7" y="7"/>
                                </a:lnTo>
                                <a:lnTo>
                                  <a:pt x="7" y="7"/>
                                </a:lnTo>
                                <a:lnTo>
                                  <a:pt x="7" y="7"/>
                                </a:lnTo>
                                <a:lnTo>
                                  <a:pt x="6" y="7"/>
                                </a:lnTo>
                                <a:lnTo>
                                  <a:pt x="6" y="7"/>
                                </a:lnTo>
                                <a:lnTo>
                                  <a:pt x="6" y="7"/>
                                </a:lnTo>
                                <a:lnTo>
                                  <a:pt x="6" y="7"/>
                                </a:lnTo>
                                <a:lnTo>
                                  <a:pt x="6" y="7"/>
                                </a:lnTo>
                                <a:lnTo>
                                  <a:pt x="6" y="7"/>
                                </a:lnTo>
                                <a:lnTo>
                                  <a:pt x="6" y="6"/>
                                </a:lnTo>
                                <a:lnTo>
                                  <a:pt x="6" y="6"/>
                                </a:lnTo>
                                <a:lnTo>
                                  <a:pt x="5" y="6"/>
                                </a:lnTo>
                                <a:lnTo>
                                  <a:pt x="5" y="6"/>
                                </a:lnTo>
                                <a:lnTo>
                                  <a:pt x="5" y="6"/>
                                </a:lnTo>
                                <a:lnTo>
                                  <a:pt x="5" y="6"/>
                                </a:lnTo>
                                <a:lnTo>
                                  <a:pt x="5" y="6"/>
                                </a:lnTo>
                                <a:lnTo>
                                  <a:pt x="5" y="6"/>
                                </a:lnTo>
                                <a:lnTo>
                                  <a:pt x="5" y="6"/>
                                </a:lnTo>
                                <a:lnTo>
                                  <a:pt x="5" y="6"/>
                                </a:lnTo>
                                <a:lnTo>
                                  <a:pt x="4" y="6"/>
                                </a:lnTo>
                                <a:lnTo>
                                  <a:pt x="4" y="6"/>
                                </a:lnTo>
                                <a:lnTo>
                                  <a:pt x="4" y="6"/>
                                </a:lnTo>
                                <a:lnTo>
                                  <a:pt x="4" y="6"/>
                                </a:lnTo>
                                <a:lnTo>
                                  <a:pt x="4" y="5"/>
                                </a:lnTo>
                                <a:lnTo>
                                  <a:pt x="4" y="5"/>
                                </a:lnTo>
                                <a:lnTo>
                                  <a:pt x="4" y="5"/>
                                </a:lnTo>
                                <a:lnTo>
                                  <a:pt x="4" y="5"/>
                                </a:lnTo>
                                <a:lnTo>
                                  <a:pt x="4" y="5"/>
                                </a:lnTo>
                                <a:lnTo>
                                  <a:pt x="3" y="5"/>
                                </a:lnTo>
                                <a:lnTo>
                                  <a:pt x="3" y="5"/>
                                </a:lnTo>
                                <a:lnTo>
                                  <a:pt x="3" y="5"/>
                                </a:lnTo>
                                <a:lnTo>
                                  <a:pt x="3" y="5"/>
                                </a:lnTo>
                                <a:lnTo>
                                  <a:pt x="3" y="5"/>
                                </a:lnTo>
                                <a:lnTo>
                                  <a:pt x="3" y="5"/>
                                </a:lnTo>
                                <a:lnTo>
                                  <a:pt x="3" y="5"/>
                                </a:lnTo>
                                <a:lnTo>
                                  <a:pt x="3" y="4"/>
                                </a:lnTo>
                                <a:lnTo>
                                  <a:pt x="3" y="4"/>
                                </a:lnTo>
                                <a:lnTo>
                                  <a:pt x="2" y="4"/>
                                </a:lnTo>
                                <a:lnTo>
                                  <a:pt x="2" y="4"/>
                                </a:lnTo>
                                <a:lnTo>
                                  <a:pt x="2" y="4"/>
                                </a:lnTo>
                                <a:lnTo>
                                  <a:pt x="2" y="4"/>
                                </a:lnTo>
                                <a:lnTo>
                                  <a:pt x="2" y="4"/>
                                </a:lnTo>
                                <a:lnTo>
                                  <a:pt x="2" y="4"/>
                                </a:lnTo>
                                <a:lnTo>
                                  <a:pt x="2" y="4"/>
                                </a:lnTo>
                                <a:lnTo>
                                  <a:pt x="2" y="4"/>
                                </a:lnTo>
                                <a:lnTo>
                                  <a:pt x="2" y="4"/>
                                </a:lnTo>
                                <a:lnTo>
                                  <a:pt x="2" y="3"/>
                                </a:lnTo>
                                <a:lnTo>
                                  <a:pt x="1" y="3"/>
                                </a:lnTo>
                                <a:lnTo>
                                  <a:pt x="1" y="3"/>
                                </a:lnTo>
                                <a:lnTo>
                                  <a:pt x="1" y="3"/>
                                </a:lnTo>
                                <a:lnTo>
                                  <a:pt x="1" y="3"/>
                                </a:lnTo>
                                <a:lnTo>
                                  <a:pt x="1" y="3"/>
                                </a:lnTo>
                                <a:lnTo>
                                  <a:pt x="1" y="3"/>
                                </a:lnTo>
                                <a:lnTo>
                                  <a:pt x="1" y="3"/>
                                </a:lnTo>
                                <a:lnTo>
                                  <a:pt x="1" y="3"/>
                                </a:lnTo>
                                <a:lnTo>
                                  <a:pt x="1" y="3"/>
                                </a:lnTo>
                                <a:lnTo>
                                  <a:pt x="1" y="2"/>
                                </a:lnTo>
                                <a:lnTo>
                                  <a:pt x="1"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3"/>
                                </a:lnTo>
                                <a:lnTo>
                                  <a:pt x="1" y="3"/>
                                </a:lnTo>
                                <a:lnTo>
                                  <a:pt x="1" y="3"/>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4"/>
                                </a:lnTo>
                                <a:lnTo>
                                  <a:pt x="1"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5"/>
                                </a:lnTo>
                                <a:lnTo>
                                  <a:pt x="2" y="6"/>
                                </a:lnTo>
                                <a:lnTo>
                                  <a:pt x="2" y="6"/>
                                </a:lnTo>
                                <a:lnTo>
                                  <a:pt x="2" y="6"/>
                                </a:lnTo>
                                <a:lnTo>
                                  <a:pt x="3" y="6"/>
                                </a:lnTo>
                                <a:lnTo>
                                  <a:pt x="3" y="6"/>
                                </a:lnTo>
                                <a:lnTo>
                                  <a:pt x="3" y="6"/>
                                </a:lnTo>
                                <a:lnTo>
                                  <a:pt x="3" y="6"/>
                                </a:lnTo>
                                <a:lnTo>
                                  <a:pt x="3" y="6"/>
                                </a:lnTo>
                                <a:lnTo>
                                  <a:pt x="3" y="6"/>
                                </a:lnTo>
                                <a:lnTo>
                                  <a:pt x="3" y="6"/>
                                </a:lnTo>
                                <a:lnTo>
                                  <a:pt x="3" y="6"/>
                                </a:lnTo>
                                <a:lnTo>
                                  <a:pt x="3" y="6"/>
                                </a:lnTo>
                                <a:lnTo>
                                  <a:pt x="3" y="6"/>
                                </a:lnTo>
                                <a:lnTo>
                                  <a:pt x="3" y="6"/>
                                </a:lnTo>
                                <a:lnTo>
                                  <a:pt x="3" y="6"/>
                                </a:lnTo>
                                <a:lnTo>
                                  <a:pt x="3" y="6"/>
                                </a:lnTo>
                                <a:lnTo>
                                  <a:pt x="3" y="7"/>
                                </a:lnTo>
                                <a:lnTo>
                                  <a:pt x="3" y="7"/>
                                </a:lnTo>
                                <a:lnTo>
                                  <a:pt x="4" y="7"/>
                                </a:lnTo>
                                <a:lnTo>
                                  <a:pt x="4" y="7"/>
                                </a:lnTo>
                                <a:lnTo>
                                  <a:pt x="4" y="7"/>
                                </a:lnTo>
                                <a:lnTo>
                                  <a:pt x="4" y="7"/>
                                </a:lnTo>
                                <a:lnTo>
                                  <a:pt x="4" y="7"/>
                                </a:lnTo>
                                <a:lnTo>
                                  <a:pt x="4" y="7"/>
                                </a:lnTo>
                                <a:lnTo>
                                  <a:pt x="4" y="7"/>
                                </a:lnTo>
                                <a:lnTo>
                                  <a:pt x="4" y="7"/>
                                </a:lnTo>
                                <a:lnTo>
                                  <a:pt x="4" y="7"/>
                                </a:lnTo>
                                <a:lnTo>
                                  <a:pt x="4" y="7"/>
                                </a:lnTo>
                                <a:lnTo>
                                  <a:pt x="4" y="7"/>
                                </a:lnTo>
                                <a:lnTo>
                                  <a:pt x="4" y="7"/>
                                </a:lnTo>
                                <a:lnTo>
                                  <a:pt x="5" y="7"/>
                                </a:lnTo>
                                <a:lnTo>
                                  <a:pt x="5" y="7"/>
                                </a:lnTo>
                                <a:lnTo>
                                  <a:pt x="5" y="8"/>
                                </a:lnTo>
                                <a:lnTo>
                                  <a:pt x="5" y="8"/>
                                </a:lnTo>
                                <a:lnTo>
                                  <a:pt x="5" y="8"/>
                                </a:lnTo>
                                <a:lnTo>
                                  <a:pt x="5" y="8"/>
                                </a:lnTo>
                                <a:lnTo>
                                  <a:pt x="5" y="8"/>
                                </a:lnTo>
                                <a:lnTo>
                                  <a:pt x="5" y="8"/>
                                </a:lnTo>
                                <a:lnTo>
                                  <a:pt x="5" y="8"/>
                                </a:lnTo>
                                <a:lnTo>
                                  <a:pt x="5" y="8"/>
                                </a:lnTo>
                                <a:lnTo>
                                  <a:pt x="5" y="8"/>
                                </a:lnTo>
                                <a:lnTo>
                                  <a:pt x="5" y="8"/>
                                </a:lnTo>
                                <a:lnTo>
                                  <a:pt x="6" y="8"/>
                                </a:lnTo>
                                <a:lnTo>
                                  <a:pt x="6" y="8"/>
                                </a:lnTo>
                                <a:lnTo>
                                  <a:pt x="6" y="8"/>
                                </a:lnTo>
                                <a:lnTo>
                                  <a:pt x="6" y="8"/>
                                </a:lnTo>
                                <a:lnTo>
                                  <a:pt x="6" y="8"/>
                                </a:lnTo>
                                <a:lnTo>
                                  <a:pt x="7" y="9"/>
                                </a:lnTo>
                                <a:lnTo>
                                  <a:pt x="7" y="9"/>
                                </a:lnTo>
                                <a:lnTo>
                                  <a:pt x="7" y="9"/>
                                </a:lnTo>
                                <a:lnTo>
                                  <a:pt x="8" y="9"/>
                                </a:lnTo>
                                <a:lnTo>
                                  <a:pt x="8" y="9"/>
                                </a:lnTo>
                                <a:lnTo>
                                  <a:pt x="8" y="9"/>
                                </a:lnTo>
                                <a:lnTo>
                                  <a:pt x="8" y="9"/>
                                </a:lnTo>
                                <a:lnTo>
                                  <a:pt x="9" y="10"/>
                                </a:lnTo>
                                <a:lnTo>
                                  <a:pt x="9" y="10"/>
                                </a:lnTo>
                                <a:lnTo>
                                  <a:pt x="10" y="10"/>
                                </a:lnTo>
                                <a:lnTo>
                                  <a:pt x="10" y="10"/>
                                </a:lnTo>
                                <a:lnTo>
                                  <a:pt x="10" y="10"/>
                                </a:lnTo>
                                <a:lnTo>
                                  <a:pt x="11" y="10"/>
                                </a:lnTo>
                                <a:lnTo>
                                  <a:pt x="11" y="10"/>
                                </a:lnTo>
                                <a:lnTo>
                                  <a:pt x="11" y="10"/>
                                </a:lnTo>
                                <a:lnTo>
                                  <a:pt x="12" y="10"/>
                                </a:lnTo>
                                <a:lnTo>
                                  <a:pt x="12" y="11"/>
                                </a:lnTo>
                                <a:lnTo>
                                  <a:pt x="12" y="11"/>
                                </a:lnTo>
                                <a:lnTo>
                                  <a:pt x="13" y="11"/>
                                </a:lnTo>
                                <a:lnTo>
                                  <a:pt x="13" y="11"/>
                                </a:lnTo>
                                <a:lnTo>
                                  <a:pt x="13" y="11"/>
                                </a:lnTo>
                                <a:lnTo>
                                  <a:pt x="14" y="11"/>
                                </a:lnTo>
                                <a:lnTo>
                                  <a:pt x="14" y="11"/>
                                </a:lnTo>
                                <a:lnTo>
                                  <a:pt x="14" y="11"/>
                                </a:lnTo>
                                <a:lnTo>
                                  <a:pt x="15" y="11"/>
                                </a:lnTo>
                                <a:lnTo>
                                  <a:pt x="15" y="11"/>
                                </a:lnTo>
                                <a:lnTo>
                                  <a:pt x="15" y="11"/>
                                </a:lnTo>
                                <a:lnTo>
                                  <a:pt x="15" y="12"/>
                                </a:lnTo>
                                <a:lnTo>
                                  <a:pt x="16" y="12"/>
                                </a:lnTo>
                                <a:lnTo>
                                  <a:pt x="16" y="12"/>
                                </a:lnTo>
                                <a:lnTo>
                                  <a:pt x="16" y="12"/>
                                </a:lnTo>
                                <a:lnTo>
                                  <a:pt x="17" y="12"/>
                                </a:lnTo>
                                <a:lnTo>
                                  <a:pt x="17" y="12"/>
                                </a:lnTo>
                                <a:lnTo>
                                  <a:pt x="17" y="12"/>
                                </a:lnTo>
                                <a:lnTo>
                                  <a:pt x="18" y="12"/>
                                </a:lnTo>
                                <a:lnTo>
                                  <a:pt x="18" y="12"/>
                                </a:lnTo>
                                <a:lnTo>
                                  <a:pt x="18" y="12"/>
                                </a:lnTo>
                                <a:lnTo>
                                  <a:pt x="19" y="12"/>
                                </a:lnTo>
                                <a:lnTo>
                                  <a:pt x="19" y="12"/>
                                </a:lnTo>
                                <a:lnTo>
                                  <a:pt x="19" y="12"/>
                                </a:lnTo>
                                <a:lnTo>
                                  <a:pt x="20" y="12"/>
                                </a:lnTo>
                                <a:lnTo>
                                  <a:pt x="20" y="12"/>
                                </a:lnTo>
                                <a:lnTo>
                                  <a:pt x="20" y="12"/>
                                </a:lnTo>
                                <a:lnTo>
                                  <a:pt x="21" y="12"/>
                                </a:lnTo>
                                <a:lnTo>
                                  <a:pt x="21" y="12"/>
                                </a:lnTo>
                                <a:lnTo>
                                  <a:pt x="21" y="12"/>
                                </a:lnTo>
                                <a:lnTo>
                                  <a:pt x="22" y="12"/>
                                </a:lnTo>
                                <a:lnTo>
                                  <a:pt x="22" y="12"/>
                                </a:lnTo>
                                <a:lnTo>
                                  <a:pt x="22" y="12"/>
                                </a:lnTo>
                                <a:lnTo>
                                  <a:pt x="23" y="12"/>
                                </a:lnTo>
                                <a:lnTo>
                                  <a:pt x="23" y="12"/>
                                </a:lnTo>
                                <a:lnTo>
                                  <a:pt x="23" y="12"/>
                                </a:lnTo>
                                <a:lnTo>
                                  <a:pt x="24" y="12"/>
                                </a:lnTo>
                                <a:lnTo>
                                  <a:pt x="24" y="12"/>
                                </a:lnTo>
                                <a:lnTo>
                                  <a:pt x="24" y="12"/>
                                </a:lnTo>
                                <a:lnTo>
                                  <a:pt x="25" y="12"/>
                                </a:lnTo>
                                <a:lnTo>
                                  <a:pt x="25" y="12"/>
                                </a:lnTo>
                                <a:lnTo>
                                  <a:pt x="25" y="12"/>
                                </a:lnTo>
                                <a:lnTo>
                                  <a:pt x="26" y="12"/>
                                </a:lnTo>
                                <a:lnTo>
                                  <a:pt x="26" y="12"/>
                                </a:lnTo>
                                <a:lnTo>
                                  <a:pt x="26" y="12"/>
                                </a:lnTo>
                                <a:lnTo>
                                  <a:pt x="27" y="12"/>
                                </a:lnTo>
                                <a:lnTo>
                                  <a:pt x="27" y="12"/>
                                </a:lnTo>
                                <a:lnTo>
                                  <a:pt x="27" y="12"/>
                                </a:lnTo>
                                <a:lnTo>
                                  <a:pt x="28" y="12"/>
                                </a:lnTo>
                                <a:lnTo>
                                  <a:pt x="28" y="12"/>
                                </a:lnTo>
                                <a:lnTo>
                                  <a:pt x="28" y="12"/>
                                </a:lnTo>
                                <a:lnTo>
                                  <a:pt x="29" y="12"/>
                                </a:lnTo>
                                <a:lnTo>
                                  <a:pt x="29" y="12"/>
                                </a:lnTo>
                                <a:lnTo>
                                  <a:pt x="29" y="12"/>
                                </a:lnTo>
                                <a:lnTo>
                                  <a:pt x="30" y="12"/>
                                </a:lnTo>
                                <a:lnTo>
                                  <a:pt x="30" y="12"/>
                                </a:lnTo>
                                <a:lnTo>
                                  <a:pt x="30" y="12"/>
                                </a:lnTo>
                                <a:lnTo>
                                  <a:pt x="31" y="12"/>
                                </a:lnTo>
                                <a:lnTo>
                                  <a:pt x="31" y="12"/>
                                </a:lnTo>
                                <a:lnTo>
                                  <a:pt x="31" y="12"/>
                                </a:lnTo>
                                <a:lnTo>
                                  <a:pt x="31" y="12"/>
                                </a:lnTo>
                                <a:lnTo>
                                  <a:pt x="32" y="11"/>
                                </a:lnTo>
                                <a:lnTo>
                                  <a:pt x="32" y="11"/>
                                </a:lnTo>
                                <a:lnTo>
                                  <a:pt x="32" y="11"/>
                                </a:lnTo>
                                <a:lnTo>
                                  <a:pt x="33" y="11"/>
                                </a:lnTo>
                                <a:lnTo>
                                  <a:pt x="33" y="11"/>
                                </a:lnTo>
                                <a:lnTo>
                                  <a:pt x="33" y="11"/>
                                </a:lnTo>
                                <a:lnTo>
                                  <a:pt x="34" y="11"/>
                                </a:lnTo>
                                <a:lnTo>
                                  <a:pt x="34" y="11"/>
                                </a:lnTo>
                                <a:lnTo>
                                  <a:pt x="34" y="11"/>
                                </a:lnTo>
                                <a:lnTo>
                                  <a:pt x="35" y="11"/>
                                </a:lnTo>
                                <a:lnTo>
                                  <a:pt x="35" y="11"/>
                                </a:lnTo>
                                <a:lnTo>
                                  <a:pt x="35" y="10"/>
                                </a:lnTo>
                                <a:lnTo>
                                  <a:pt x="36" y="10"/>
                                </a:lnTo>
                                <a:lnTo>
                                  <a:pt x="36" y="10"/>
                                </a:lnTo>
                                <a:lnTo>
                                  <a:pt x="36" y="10"/>
                                </a:lnTo>
                                <a:lnTo>
                                  <a:pt x="37" y="10"/>
                                </a:lnTo>
                                <a:lnTo>
                                  <a:pt x="37" y="10"/>
                                </a:lnTo>
                                <a:lnTo>
                                  <a:pt x="37" y="10"/>
                                </a:lnTo>
                                <a:lnTo>
                                  <a:pt x="38" y="10"/>
                                </a:lnTo>
                                <a:lnTo>
                                  <a:pt x="38" y="10"/>
                                </a:lnTo>
                                <a:lnTo>
                                  <a:pt x="38" y="9"/>
                                </a:lnTo>
                                <a:lnTo>
                                  <a:pt x="38" y="9"/>
                                </a:lnTo>
                                <a:lnTo>
                                  <a:pt x="39" y="9"/>
                                </a:lnTo>
                                <a:lnTo>
                                  <a:pt x="39" y="9"/>
                                </a:lnTo>
                                <a:lnTo>
                                  <a:pt x="39" y="9"/>
                                </a:lnTo>
                                <a:lnTo>
                                  <a:pt x="39" y="9"/>
                                </a:lnTo>
                                <a:lnTo>
                                  <a:pt x="39" y="9"/>
                                </a:lnTo>
                                <a:lnTo>
                                  <a:pt x="39" y="9"/>
                                </a:lnTo>
                                <a:lnTo>
                                  <a:pt x="39" y="9"/>
                                </a:lnTo>
                                <a:lnTo>
                                  <a:pt x="39" y="9"/>
                                </a:lnTo>
                                <a:lnTo>
                                  <a:pt x="40" y="9"/>
                                </a:lnTo>
                                <a:lnTo>
                                  <a:pt x="40" y="9"/>
                                </a:lnTo>
                                <a:lnTo>
                                  <a:pt x="40" y="9"/>
                                </a:lnTo>
                                <a:lnTo>
                                  <a:pt x="40" y="9"/>
                                </a:lnTo>
                                <a:lnTo>
                                  <a:pt x="40" y="9"/>
                                </a:lnTo>
                                <a:lnTo>
                                  <a:pt x="40" y="8"/>
                                </a:lnTo>
                                <a:lnTo>
                                  <a:pt x="40" y="8"/>
                                </a:lnTo>
                                <a:lnTo>
                                  <a:pt x="41" y="8"/>
                                </a:lnTo>
                                <a:lnTo>
                                  <a:pt x="41" y="8"/>
                                </a:lnTo>
                                <a:lnTo>
                                  <a:pt x="41" y="8"/>
                                </a:lnTo>
                                <a:lnTo>
                                  <a:pt x="41" y="8"/>
                                </a:lnTo>
                                <a:lnTo>
                                  <a:pt x="41" y="8"/>
                                </a:lnTo>
                                <a:lnTo>
                                  <a:pt x="41" y="8"/>
                                </a:lnTo>
                                <a:lnTo>
                                  <a:pt x="41" y="8"/>
                                </a:lnTo>
                                <a:lnTo>
                                  <a:pt x="41" y="8"/>
                                </a:lnTo>
                                <a:lnTo>
                                  <a:pt x="42" y="8"/>
                                </a:lnTo>
                                <a:lnTo>
                                  <a:pt x="42" y="8"/>
                                </a:lnTo>
                                <a:lnTo>
                                  <a:pt x="42" y="8"/>
                                </a:lnTo>
                                <a:lnTo>
                                  <a:pt x="42" y="8"/>
                                </a:lnTo>
                                <a:lnTo>
                                  <a:pt x="42" y="7"/>
                                </a:lnTo>
                                <a:lnTo>
                                  <a:pt x="42" y="7"/>
                                </a:lnTo>
                                <a:lnTo>
                                  <a:pt x="42" y="7"/>
                                </a:lnTo>
                                <a:lnTo>
                                  <a:pt x="42" y="7"/>
                                </a:lnTo>
                                <a:lnTo>
                                  <a:pt x="42" y="7"/>
                                </a:lnTo>
                                <a:lnTo>
                                  <a:pt x="43" y="7"/>
                                </a:lnTo>
                                <a:lnTo>
                                  <a:pt x="43" y="7"/>
                                </a:lnTo>
                                <a:lnTo>
                                  <a:pt x="43" y="7"/>
                                </a:lnTo>
                                <a:lnTo>
                                  <a:pt x="43" y="7"/>
                                </a:lnTo>
                                <a:lnTo>
                                  <a:pt x="43" y="7"/>
                                </a:lnTo>
                                <a:lnTo>
                                  <a:pt x="43" y="7"/>
                                </a:lnTo>
                                <a:lnTo>
                                  <a:pt x="43" y="7"/>
                                </a:lnTo>
                                <a:lnTo>
                                  <a:pt x="43" y="6"/>
                                </a:lnTo>
                                <a:lnTo>
                                  <a:pt x="43" y="6"/>
                                </a:lnTo>
                                <a:lnTo>
                                  <a:pt x="43" y="6"/>
                                </a:lnTo>
                                <a:lnTo>
                                  <a:pt x="43" y="6"/>
                                </a:lnTo>
                                <a:lnTo>
                                  <a:pt x="44" y="6"/>
                                </a:lnTo>
                                <a:lnTo>
                                  <a:pt x="44" y="6"/>
                                </a:lnTo>
                                <a:lnTo>
                                  <a:pt x="44" y="6"/>
                                </a:lnTo>
                                <a:lnTo>
                                  <a:pt x="44" y="6"/>
                                </a:lnTo>
                                <a:lnTo>
                                  <a:pt x="44" y="6"/>
                                </a:lnTo>
                                <a:lnTo>
                                  <a:pt x="44" y="6"/>
                                </a:lnTo>
                                <a:lnTo>
                                  <a:pt x="44" y="6"/>
                                </a:lnTo>
                                <a:lnTo>
                                  <a:pt x="44" y="5"/>
                                </a:lnTo>
                                <a:lnTo>
                                  <a:pt x="44" y="5"/>
                                </a:lnTo>
                                <a:lnTo>
                                  <a:pt x="44" y="5"/>
                                </a:lnTo>
                                <a:lnTo>
                                  <a:pt x="44" y="5"/>
                                </a:lnTo>
                                <a:lnTo>
                                  <a:pt x="44" y="5"/>
                                </a:lnTo>
                                <a:lnTo>
                                  <a:pt x="45" y="5"/>
                                </a:lnTo>
                                <a:lnTo>
                                  <a:pt x="45" y="5"/>
                                </a:lnTo>
                                <a:lnTo>
                                  <a:pt x="45" y="5"/>
                                </a:lnTo>
                                <a:lnTo>
                                  <a:pt x="45" y="5"/>
                                </a:lnTo>
                                <a:lnTo>
                                  <a:pt x="45" y="5"/>
                                </a:lnTo>
                                <a:lnTo>
                                  <a:pt x="45" y="4"/>
                                </a:lnTo>
                                <a:lnTo>
                                  <a:pt x="45" y="4"/>
                                </a:lnTo>
                                <a:lnTo>
                                  <a:pt x="45" y="4"/>
                                </a:lnTo>
                                <a:lnTo>
                                  <a:pt x="45" y="4"/>
                                </a:lnTo>
                                <a:lnTo>
                                  <a:pt x="45" y="4"/>
                                </a:lnTo>
                                <a:lnTo>
                                  <a:pt x="45" y="4"/>
                                </a:lnTo>
                                <a:lnTo>
                                  <a:pt x="45" y="4"/>
                                </a:lnTo>
                                <a:lnTo>
                                  <a:pt x="45" y="4"/>
                                </a:lnTo>
                                <a:lnTo>
                                  <a:pt x="45" y="4"/>
                                </a:lnTo>
                                <a:lnTo>
                                  <a:pt x="45" y="3"/>
                                </a:lnTo>
                                <a:lnTo>
                                  <a:pt x="45" y="3"/>
                                </a:lnTo>
                                <a:lnTo>
                                  <a:pt x="46" y="3"/>
                                </a:lnTo>
                                <a:lnTo>
                                  <a:pt x="46" y="3"/>
                                </a:lnTo>
                                <a:lnTo>
                                  <a:pt x="46" y="3"/>
                                </a:lnTo>
                                <a:lnTo>
                                  <a:pt x="46" y="3"/>
                                </a:lnTo>
                                <a:lnTo>
                                  <a:pt x="46" y="3"/>
                                </a:lnTo>
                                <a:lnTo>
                                  <a:pt x="46" y="3"/>
                                </a:lnTo>
                                <a:lnTo>
                                  <a:pt x="46" y="3"/>
                                </a:lnTo>
                                <a:lnTo>
                                  <a:pt x="46" y="2"/>
                                </a:lnTo>
                                <a:lnTo>
                                  <a:pt x="46" y="2"/>
                                </a:lnTo>
                                <a:lnTo>
                                  <a:pt x="46" y="2"/>
                                </a:lnTo>
                                <a:lnTo>
                                  <a:pt x="46" y="2"/>
                                </a:lnTo>
                                <a:lnTo>
                                  <a:pt x="46" y="2"/>
                                </a:lnTo>
                                <a:lnTo>
                                  <a:pt x="46" y="2"/>
                                </a:lnTo>
                                <a:lnTo>
                                  <a:pt x="46" y="2"/>
                                </a:lnTo>
                                <a:lnTo>
                                  <a:pt x="46" y="2"/>
                                </a:lnTo>
                                <a:lnTo>
                                  <a:pt x="46" y="2"/>
                                </a:lnTo>
                                <a:lnTo>
                                  <a:pt x="46" y="1"/>
                                </a:lnTo>
                                <a:lnTo>
                                  <a:pt x="46" y="1"/>
                                </a:lnTo>
                                <a:lnTo>
                                  <a:pt x="46" y="1"/>
                                </a:lnTo>
                                <a:lnTo>
                                  <a:pt x="46" y="1"/>
                                </a:lnTo>
                                <a:lnTo>
                                  <a:pt x="46" y="1"/>
                                </a:lnTo>
                                <a:lnTo>
                                  <a:pt x="46" y="1"/>
                                </a:lnTo>
                                <a:lnTo>
                                  <a:pt x="46" y="1"/>
                                </a:lnTo>
                                <a:lnTo>
                                  <a:pt x="46" y="1"/>
                                </a:lnTo>
                                <a:lnTo>
                                  <a:pt x="46" y="0"/>
                                </a:lnTo>
                                <a:lnTo>
                                  <a:pt x="46" y="0"/>
                                </a:lnTo>
                                <a:lnTo>
                                  <a:pt x="46"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4030" name="Group 4030"/>
                        <wpg:cNvGrpSpPr>
                          <a:grpSpLocks/>
                        </wpg:cNvGrpSpPr>
                        <wpg:grpSpPr bwMode="auto">
                          <a:xfrm>
                            <a:off x="96" y="8"/>
                            <a:ext cx="63" cy="63"/>
                            <a:chOff x="96" y="8"/>
                            <a:chExt cx="63" cy="63"/>
                          </a:xfrm>
                        </wpg:grpSpPr>
                        <wps:wsp>
                          <wps:cNvPr id="4031" name="Rectangle 4031"/>
                          <wps:cNvSpPr>
                            <a:spLocks noChangeArrowheads="1"/>
                          </wps:cNvSpPr>
                          <wps:spPr bwMode="auto">
                            <a:xfrm>
                              <a:off x="96" y="8"/>
                              <a:ext cx="63" cy="63"/>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32" name="Rectangle 4032"/>
                          <wps:cNvSpPr>
                            <a:spLocks noChangeArrowheads="1"/>
                          </wps:cNvSpPr>
                          <wps:spPr bwMode="auto">
                            <a:xfrm>
                              <a:off x="96" y="8"/>
                              <a:ext cx="63" cy="63"/>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33" name="Rectangle 4033"/>
                          <wps:cNvSpPr>
                            <a:spLocks noChangeArrowheads="1"/>
                          </wps:cNvSpPr>
                          <wps:spPr bwMode="auto">
                            <a:xfrm>
                              <a:off x="138"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34" name="Rectangle 4034"/>
                          <wps:cNvSpPr>
                            <a:spLocks noChangeArrowheads="1"/>
                          </wps:cNvSpPr>
                          <wps:spPr bwMode="auto">
                            <a:xfrm>
                              <a:off x="138"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35" name="Rectangle 4035"/>
                          <wps:cNvSpPr>
                            <a:spLocks noChangeArrowheads="1"/>
                          </wps:cNvSpPr>
                          <wps:spPr bwMode="auto">
                            <a:xfrm>
                              <a:off x="138"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36" name="Rectangle 4036"/>
                          <wps:cNvSpPr>
                            <a:spLocks noChangeArrowheads="1"/>
                          </wps:cNvSpPr>
                          <wps:spPr bwMode="auto">
                            <a:xfrm>
                              <a:off x="117" y="50"/>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37" name="Rectangle 4037"/>
                          <wps:cNvSpPr>
                            <a:spLocks noChangeArrowheads="1"/>
                          </wps:cNvSpPr>
                          <wps:spPr bwMode="auto">
                            <a:xfrm>
                              <a:off x="117" y="50"/>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38" name="Rectangle 4038"/>
                          <wps:cNvSpPr>
                            <a:spLocks noChangeArrowheads="1"/>
                          </wps:cNvSpPr>
                          <wps:spPr bwMode="auto">
                            <a:xfrm>
                              <a:off x="117" y="58"/>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39" name="Rectangle 4039"/>
                          <wps:cNvSpPr>
                            <a:spLocks noChangeArrowheads="1"/>
                          </wps:cNvSpPr>
                          <wps:spPr bwMode="auto">
                            <a:xfrm>
                              <a:off x="97"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0" name="Rectangle 4040"/>
                          <wps:cNvSpPr>
                            <a:spLocks noChangeArrowheads="1"/>
                          </wps:cNvSpPr>
                          <wps:spPr bwMode="auto">
                            <a:xfrm>
                              <a:off x="97"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41" name="Rectangle 4041"/>
                          <wps:cNvSpPr>
                            <a:spLocks noChangeArrowheads="1"/>
                          </wps:cNvSpPr>
                          <wps:spPr bwMode="auto">
                            <a:xfrm>
                              <a:off x="97"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2" name="Rectangle 4042"/>
                          <wps:cNvSpPr>
                            <a:spLocks noChangeArrowheads="1"/>
                          </wps:cNvSpPr>
                          <wps:spPr bwMode="auto">
                            <a:xfrm>
                              <a:off x="138"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3" name="Rectangle 4043"/>
                          <wps:cNvSpPr>
                            <a:spLocks noChangeArrowheads="1"/>
                          </wps:cNvSpPr>
                          <wps:spPr bwMode="auto">
                            <a:xfrm>
                              <a:off x="138"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44" name="Rectangle 4044"/>
                          <wps:cNvSpPr>
                            <a:spLocks noChangeArrowheads="1"/>
                          </wps:cNvSpPr>
                          <wps:spPr bwMode="auto">
                            <a:xfrm>
                              <a:off x="138"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5" name="Rectangle 4045"/>
                          <wps:cNvSpPr>
                            <a:spLocks noChangeArrowheads="1"/>
                          </wps:cNvSpPr>
                          <wps:spPr bwMode="auto">
                            <a:xfrm>
                              <a:off x="117" y="29"/>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6" name="Rectangle 4046"/>
                          <wps:cNvSpPr>
                            <a:spLocks noChangeArrowheads="1"/>
                          </wps:cNvSpPr>
                          <wps:spPr bwMode="auto">
                            <a:xfrm>
                              <a:off x="117" y="29"/>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47" name="Rectangle 4047"/>
                          <wps:cNvSpPr>
                            <a:spLocks noChangeArrowheads="1"/>
                          </wps:cNvSpPr>
                          <wps:spPr bwMode="auto">
                            <a:xfrm>
                              <a:off x="117" y="37"/>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8" name="Rectangle 4048"/>
                          <wps:cNvSpPr>
                            <a:spLocks noChangeArrowheads="1"/>
                          </wps:cNvSpPr>
                          <wps:spPr bwMode="auto">
                            <a:xfrm>
                              <a:off x="97"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49" name="Rectangle 4049"/>
                          <wps:cNvSpPr>
                            <a:spLocks noChangeArrowheads="1"/>
                          </wps:cNvSpPr>
                          <wps:spPr bwMode="auto">
                            <a:xfrm>
                              <a:off x="97"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50" name="Rectangle 4050"/>
                          <wps:cNvSpPr>
                            <a:spLocks noChangeArrowheads="1"/>
                          </wps:cNvSpPr>
                          <wps:spPr bwMode="auto">
                            <a:xfrm>
                              <a:off x="97"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1" name="Rectangle 4051"/>
                          <wps:cNvSpPr>
                            <a:spLocks noChangeArrowheads="1"/>
                          </wps:cNvSpPr>
                          <wps:spPr bwMode="auto">
                            <a:xfrm>
                              <a:off x="138"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2" name="Rectangle 4052"/>
                          <wps:cNvSpPr>
                            <a:spLocks noChangeArrowheads="1"/>
                          </wps:cNvSpPr>
                          <wps:spPr bwMode="auto">
                            <a:xfrm>
                              <a:off x="138"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53" name="Rectangle 4053"/>
                          <wps:cNvSpPr>
                            <a:spLocks noChangeArrowheads="1"/>
                          </wps:cNvSpPr>
                          <wps:spPr bwMode="auto">
                            <a:xfrm>
                              <a:off x="138"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4" name="Rectangle 4054"/>
                          <wps:cNvSpPr>
                            <a:spLocks noChangeArrowheads="1"/>
                          </wps:cNvSpPr>
                          <wps:spPr bwMode="auto">
                            <a:xfrm>
                              <a:off x="117" y="8"/>
                              <a:ext cx="20"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5" name="Rectangle 4055"/>
                          <wps:cNvSpPr>
                            <a:spLocks noChangeArrowheads="1"/>
                          </wps:cNvSpPr>
                          <wps:spPr bwMode="auto">
                            <a:xfrm>
                              <a:off x="117" y="8"/>
                              <a:ext cx="20"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56" name="Rectangle 4056"/>
                          <wps:cNvSpPr>
                            <a:spLocks noChangeArrowheads="1"/>
                          </wps:cNvSpPr>
                          <wps:spPr bwMode="auto">
                            <a:xfrm>
                              <a:off x="117" y="16"/>
                              <a:ext cx="2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7" name="Rectangle 4057"/>
                          <wps:cNvSpPr>
                            <a:spLocks noChangeArrowheads="1"/>
                          </wps:cNvSpPr>
                          <wps:spPr bwMode="auto">
                            <a:xfrm>
                              <a:off x="97"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58" name="Rectangle 4058"/>
                          <wps:cNvSpPr>
                            <a:spLocks noChangeArrowheads="1"/>
                          </wps:cNvSpPr>
                          <wps:spPr bwMode="auto">
                            <a:xfrm>
                              <a:off x="97"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59" name="Rectangle 4059"/>
                          <wps:cNvSpPr>
                            <a:spLocks noChangeArrowheads="1"/>
                          </wps:cNvSpPr>
                          <wps:spPr bwMode="auto">
                            <a:xfrm>
                              <a:off x="97"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4060" name="Group 4060"/>
                        <wpg:cNvGrpSpPr>
                          <a:grpSpLocks/>
                        </wpg:cNvGrpSpPr>
                        <wpg:grpSpPr bwMode="auto">
                          <a:xfrm>
                            <a:off x="184" y="8"/>
                            <a:ext cx="63" cy="63"/>
                            <a:chOff x="184" y="8"/>
                            <a:chExt cx="63" cy="63"/>
                          </a:xfrm>
                        </wpg:grpSpPr>
                        <wps:wsp>
                          <wps:cNvPr id="4061" name="Rectangle 4061"/>
                          <wps:cNvSpPr>
                            <a:spLocks noChangeArrowheads="1"/>
                          </wps:cNvSpPr>
                          <wps:spPr bwMode="auto">
                            <a:xfrm>
                              <a:off x="184" y="8"/>
                              <a:ext cx="63" cy="63"/>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62" name="Rectangle 4062"/>
                          <wps:cNvSpPr>
                            <a:spLocks noChangeArrowheads="1"/>
                          </wps:cNvSpPr>
                          <wps:spPr bwMode="auto">
                            <a:xfrm>
                              <a:off x="184" y="8"/>
                              <a:ext cx="63" cy="63"/>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63" name="Rectangle 4063"/>
                          <wps:cNvSpPr>
                            <a:spLocks noChangeArrowheads="1"/>
                          </wps:cNvSpPr>
                          <wps:spPr bwMode="auto">
                            <a:xfrm>
                              <a:off x="226"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64" name="Rectangle 4064"/>
                          <wps:cNvSpPr>
                            <a:spLocks noChangeArrowheads="1"/>
                          </wps:cNvSpPr>
                          <wps:spPr bwMode="auto">
                            <a:xfrm>
                              <a:off x="226"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65" name="Rectangle 4065"/>
                          <wps:cNvSpPr>
                            <a:spLocks noChangeArrowheads="1"/>
                          </wps:cNvSpPr>
                          <wps:spPr bwMode="auto">
                            <a:xfrm>
                              <a:off x="226"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66" name="Rectangle 4066"/>
                          <wps:cNvSpPr>
                            <a:spLocks noChangeArrowheads="1"/>
                          </wps:cNvSpPr>
                          <wps:spPr bwMode="auto">
                            <a:xfrm>
                              <a:off x="205" y="50"/>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67" name="Rectangle 4067"/>
                          <wps:cNvSpPr>
                            <a:spLocks noChangeArrowheads="1"/>
                          </wps:cNvSpPr>
                          <wps:spPr bwMode="auto">
                            <a:xfrm>
                              <a:off x="205" y="50"/>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68" name="Rectangle 4068"/>
                          <wps:cNvSpPr>
                            <a:spLocks noChangeArrowheads="1"/>
                          </wps:cNvSpPr>
                          <wps:spPr bwMode="auto">
                            <a:xfrm>
                              <a:off x="205" y="58"/>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69" name="Rectangle 4069"/>
                          <wps:cNvSpPr>
                            <a:spLocks noChangeArrowheads="1"/>
                          </wps:cNvSpPr>
                          <wps:spPr bwMode="auto">
                            <a:xfrm>
                              <a:off x="185"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0" name="Rectangle 4070"/>
                          <wps:cNvSpPr>
                            <a:spLocks noChangeArrowheads="1"/>
                          </wps:cNvSpPr>
                          <wps:spPr bwMode="auto">
                            <a:xfrm>
                              <a:off x="185"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71" name="Rectangle 4071"/>
                          <wps:cNvSpPr>
                            <a:spLocks noChangeArrowheads="1"/>
                          </wps:cNvSpPr>
                          <wps:spPr bwMode="auto">
                            <a:xfrm>
                              <a:off x="185"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2" name="Rectangle 4072"/>
                          <wps:cNvSpPr>
                            <a:spLocks noChangeArrowheads="1"/>
                          </wps:cNvSpPr>
                          <wps:spPr bwMode="auto">
                            <a:xfrm>
                              <a:off x="226"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3" name="Rectangle 4073"/>
                          <wps:cNvSpPr>
                            <a:spLocks noChangeArrowheads="1"/>
                          </wps:cNvSpPr>
                          <wps:spPr bwMode="auto">
                            <a:xfrm>
                              <a:off x="226"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74" name="Rectangle 4074"/>
                          <wps:cNvSpPr>
                            <a:spLocks noChangeArrowheads="1"/>
                          </wps:cNvSpPr>
                          <wps:spPr bwMode="auto">
                            <a:xfrm>
                              <a:off x="226"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5" name="Rectangle 4075"/>
                          <wps:cNvSpPr>
                            <a:spLocks noChangeArrowheads="1"/>
                          </wps:cNvSpPr>
                          <wps:spPr bwMode="auto">
                            <a:xfrm>
                              <a:off x="205" y="29"/>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6" name="Rectangle 4076"/>
                          <wps:cNvSpPr>
                            <a:spLocks noChangeArrowheads="1"/>
                          </wps:cNvSpPr>
                          <wps:spPr bwMode="auto">
                            <a:xfrm>
                              <a:off x="205" y="29"/>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77" name="Rectangle 4077"/>
                          <wps:cNvSpPr>
                            <a:spLocks noChangeArrowheads="1"/>
                          </wps:cNvSpPr>
                          <wps:spPr bwMode="auto">
                            <a:xfrm>
                              <a:off x="205" y="37"/>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8" name="Rectangle 4078"/>
                          <wps:cNvSpPr>
                            <a:spLocks noChangeArrowheads="1"/>
                          </wps:cNvSpPr>
                          <wps:spPr bwMode="auto">
                            <a:xfrm>
                              <a:off x="185"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79" name="Rectangle 4079"/>
                          <wps:cNvSpPr>
                            <a:spLocks noChangeArrowheads="1"/>
                          </wps:cNvSpPr>
                          <wps:spPr bwMode="auto">
                            <a:xfrm>
                              <a:off x="185"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80" name="Rectangle 4080"/>
                          <wps:cNvSpPr>
                            <a:spLocks noChangeArrowheads="1"/>
                          </wps:cNvSpPr>
                          <wps:spPr bwMode="auto">
                            <a:xfrm>
                              <a:off x="185"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1" name="Rectangle 4081"/>
                          <wps:cNvSpPr>
                            <a:spLocks noChangeArrowheads="1"/>
                          </wps:cNvSpPr>
                          <wps:spPr bwMode="auto">
                            <a:xfrm>
                              <a:off x="226"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2" name="Rectangle 4082"/>
                          <wps:cNvSpPr>
                            <a:spLocks noChangeArrowheads="1"/>
                          </wps:cNvSpPr>
                          <wps:spPr bwMode="auto">
                            <a:xfrm>
                              <a:off x="226"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83" name="Rectangle 4083"/>
                          <wps:cNvSpPr>
                            <a:spLocks noChangeArrowheads="1"/>
                          </wps:cNvSpPr>
                          <wps:spPr bwMode="auto">
                            <a:xfrm>
                              <a:off x="226"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4" name="Rectangle 4084"/>
                          <wps:cNvSpPr>
                            <a:spLocks noChangeArrowheads="1"/>
                          </wps:cNvSpPr>
                          <wps:spPr bwMode="auto">
                            <a:xfrm>
                              <a:off x="205" y="8"/>
                              <a:ext cx="20"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5" name="Rectangle 4085"/>
                          <wps:cNvSpPr>
                            <a:spLocks noChangeArrowheads="1"/>
                          </wps:cNvSpPr>
                          <wps:spPr bwMode="auto">
                            <a:xfrm>
                              <a:off x="205" y="8"/>
                              <a:ext cx="20"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86" name="Rectangle 4086"/>
                          <wps:cNvSpPr>
                            <a:spLocks noChangeArrowheads="1"/>
                          </wps:cNvSpPr>
                          <wps:spPr bwMode="auto">
                            <a:xfrm>
                              <a:off x="205" y="16"/>
                              <a:ext cx="2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7" name="Rectangle 4087"/>
                          <wps:cNvSpPr>
                            <a:spLocks noChangeArrowheads="1"/>
                          </wps:cNvSpPr>
                          <wps:spPr bwMode="auto">
                            <a:xfrm>
                              <a:off x="185"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88" name="Rectangle 4088"/>
                          <wps:cNvSpPr>
                            <a:spLocks noChangeArrowheads="1"/>
                          </wps:cNvSpPr>
                          <wps:spPr bwMode="auto">
                            <a:xfrm>
                              <a:off x="185"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89" name="Rectangle 4089"/>
                          <wps:cNvSpPr>
                            <a:spLocks noChangeArrowheads="1"/>
                          </wps:cNvSpPr>
                          <wps:spPr bwMode="auto">
                            <a:xfrm>
                              <a:off x="185"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4090" name="Group 4090"/>
                        <wpg:cNvGrpSpPr>
                          <a:grpSpLocks/>
                        </wpg:cNvGrpSpPr>
                        <wpg:grpSpPr bwMode="auto">
                          <a:xfrm>
                            <a:off x="280" y="8"/>
                            <a:ext cx="63" cy="63"/>
                            <a:chOff x="280" y="8"/>
                            <a:chExt cx="63" cy="63"/>
                          </a:xfrm>
                        </wpg:grpSpPr>
                        <wps:wsp>
                          <wps:cNvPr id="4091" name="Rectangle 4091"/>
                          <wps:cNvSpPr>
                            <a:spLocks noChangeArrowheads="1"/>
                          </wps:cNvSpPr>
                          <wps:spPr bwMode="auto">
                            <a:xfrm>
                              <a:off x="280" y="8"/>
                              <a:ext cx="63" cy="63"/>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92" name="Rectangle 4092"/>
                          <wps:cNvSpPr>
                            <a:spLocks noChangeArrowheads="1"/>
                          </wps:cNvSpPr>
                          <wps:spPr bwMode="auto">
                            <a:xfrm>
                              <a:off x="280" y="8"/>
                              <a:ext cx="63" cy="63"/>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93" name="Rectangle 4093"/>
                          <wps:cNvSpPr>
                            <a:spLocks noChangeArrowheads="1"/>
                          </wps:cNvSpPr>
                          <wps:spPr bwMode="auto">
                            <a:xfrm>
                              <a:off x="322"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94" name="Rectangle 4094"/>
                          <wps:cNvSpPr>
                            <a:spLocks noChangeArrowheads="1"/>
                          </wps:cNvSpPr>
                          <wps:spPr bwMode="auto">
                            <a:xfrm>
                              <a:off x="322"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95" name="Rectangle 4095"/>
                          <wps:cNvSpPr>
                            <a:spLocks noChangeArrowheads="1"/>
                          </wps:cNvSpPr>
                          <wps:spPr bwMode="auto">
                            <a:xfrm>
                              <a:off x="322"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96" name="Rectangle 4096"/>
                          <wps:cNvSpPr>
                            <a:spLocks noChangeArrowheads="1"/>
                          </wps:cNvSpPr>
                          <wps:spPr bwMode="auto">
                            <a:xfrm>
                              <a:off x="301" y="50"/>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97" name="Rectangle 4097"/>
                          <wps:cNvSpPr>
                            <a:spLocks noChangeArrowheads="1"/>
                          </wps:cNvSpPr>
                          <wps:spPr bwMode="auto">
                            <a:xfrm>
                              <a:off x="301" y="50"/>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098" name="Rectangle 4098"/>
                          <wps:cNvSpPr>
                            <a:spLocks noChangeArrowheads="1"/>
                          </wps:cNvSpPr>
                          <wps:spPr bwMode="auto">
                            <a:xfrm>
                              <a:off x="301" y="58"/>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099" name="Rectangle 4099"/>
                          <wps:cNvSpPr>
                            <a:spLocks noChangeArrowheads="1"/>
                          </wps:cNvSpPr>
                          <wps:spPr bwMode="auto">
                            <a:xfrm>
                              <a:off x="281"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0" name="Rectangle 4100"/>
                          <wps:cNvSpPr>
                            <a:spLocks noChangeArrowheads="1"/>
                          </wps:cNvSpPr>
                          <wps:spPr bwMode="auto">
                            <a:xfrm>
                              <a:off x="281"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01" name="Rectangle 4101"/>
                          <wps:cNvSpPr>
                            <a:spLocks noChangeArrowheads="1"/>
                          </wps:cNvSpPr>
                          <wps:spPr bwMode="auto">
                            <a:xfrm>
                              <a:off x="281"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2" name="Rectangle 4102"/>
                          <wps:cNvSpPr>
                            <a:spLocks noChangeArrowheads="1"/>
                          </wps:cNvSpPr>
                          <wps:spPr bwMode="auto">
                            <a:xfrm>
                              <a:off x="322"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3" name="Rectangle 4103"/>
                          <wps:cNvSpPr>
                            <a:spLocks noChangeArrowheads="1"/>
                          </wps:cNvSpPr>
                          <wps:spPr bwMode="auto">
                            <a:xfrm>
                              <a:off x="322"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04" name="Rectangle 4104"/>
                          <wps:cNvSpPr>
                            <a:spLocks noChangeArrowheads="1"/>
                          </wps:cNvSpPr>
                          <wps:spPr bwMode="auto">
                            <a:xfrm>
                              <a:off x="322"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5" name="Rectangle 4105"/>
                          <wps:cNvSpPr>
                            <a:spLocks noChangeArrowheads="1"/>
                          </wps:cNvSpPr>
                          <wps:spPr bwMode="auto">
                            <a:xfrm>
                              <a:off x="301" y="29"/>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6" name="Rectangle 4106"/>
                          <wps:cNvSpPr>
                            <a:spLocks noChangeArrowheads="1"/>
                          </wps:cNvSpPr>
                          <wps:spPr bwMode="auto">
                            <a:xfrm>
                              <a:off x="301" y="29"/>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07" name="Rectangle 4107"/>
                          <wps:cNvSpPr>
                            <a:spLocks noChangeArrowheads="1"/>
                          </wps:cNvSpPr>
                          <wps:spPr bwMode="auto">
                            <a:xfrm>
                              <a:off x="301" y="37"/>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8" name="Rectangle 4108"/>
                          <wps:cNvSpPr>
                            <a:spLocks noChangeArrowheads="1"/>
                          </wps:cNvSpPr>
                          <wps:spPr bwMode="auto">
                            <a:xfrm>
                              <a:off x="281"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09" name="Rectangle 4109"/>
                          <wps:cNvSpPr>
                            <a:spLocks noChangeArrowheads="1"/>
                          </wps:cNvSpPr>
                          <wps:spPr bwMode="auto">
                            <a:xfrm>
                              <a:off x="281"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10" name="Rectangle 4110"/>
                          <wps:cNvSpPr>
                            <a:spLocks noChangeArrowheads="1"/>
                          </wps:cNvSpPr>
                          <wps:spPr bwMode="auto">
                            <a:xfrm>
                              <a:off x="281"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1" name="Rectangle 4111"/>
                          <wps:cNvSpPr>
                            <a:spLocks noChangeArrowheads="1"/>
                          </wps:cNvSpPr>
                          <wps:spPr bwMode="auto">
                            <a:xfrm>
                              <a:off x="322"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2" name="Rectangle 4112"/>
                          <wps:cNvSpPr>
                            <a:spLocks noChangeArrowheads="1"/>
                          </wps:cNvSpPr>
                          <wps:spPr bwMode="auto">
                            <a:xfrm>
                              <a:off x="322"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13" name="Rectangle 4113"/>
                          <wps:cNvSpPr>
                            <a:spLocks noChangeArrowheads="1"/>
                          </wps:cNvSpPr>
                          <wps:spPr bwMode="auto">
                            <a:xfrm>
                              <a:off x="322"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4" name="Rectangle 4114"/>
                          <wps:cNvSpPr>
                            <a:spLocks noChangeArrowheads="1"/>
                          </wps:cNvSpPr>
                          <wps:spPr bwMode="auto">
                            <a:xfrm>
                              <a:off x="301" y="8"/>
                              <a:ext cx="20"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5" name="Rectangle 4115"/>
                          <wps:cNvSpPr>
                            <a:spLocks noChangeArrowheads="1"/>
                          </wps:cNvSpPr>
                          <wps:spPr bwMode="auto">
                            <a:xfrm>
                              <a:off x="301" y="8"/>
                              <a:ext cx="20"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16" name="Rectangle 4116"/>
                          <wps:cNvSpPr>
                            <a:spLocks noChangeArrowheads="1"/>
                          </wps:cNvSpPr>
                          <wps:spPr bwMode="auto">
                            <a:xfrm>
                              <a:off x="301" y="16"/>
                              <a:ext cx="2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7" name="Rectangle 4117"/>
                          <wps:cNvSpPr>
                            <a:spLocks noChangeArrowheads="1"/>
                          </wps:cNvSpPr>
                          <wps:spPr bwMode="auto">
                            <a:xfrm>
                              <a:off x="281"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18" name="Rectangle 4118"/>
                          <wps:cNvSpPr>
                            <a:spLocks noChangeArrowheads="1"/>
                          </wps:cNvSpPr>
                          <wps:spPr bwMode="auto">
                            <a:xfrm>
                              <a:off x="281"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19" name="Rectangle 4119"/>
                          <wps:cNvSpPr>
                            <a:spLocks noChangeArrowheads="1"/>
                          </wps:cNvSpPr>
                          <wps:spPr bwMode="auto">
                            <a:xfrm>
                              <a:off x="281"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4120" name="Group 4120"/>
                        <wpg:cNvGrpSpPr>
                          <a:grpSpLocks/>
                        </wpg:cNvGrpSpPr>
                        <wpg:grpSpPr bwMode="auto">
                          <a:xfrm>
                            <a:off x="481" y="8"/>
                            <a:ext cx="62" cy="63"/>
                            <a:chOff x="481" y="8"/>
                            <a:chExt cx="62" cy="63"/>
                          </a:xfrm>
                        </wpg:grpSpPr>
                        <wps:wsp>
                          <wps:cNvPr id="4121" name="Rectangle 4121"/>
                          <wps:cNvSpPr>
                            <a:spLocks noChangeArrowheads="1"/>
                          </wps:cNvSpPr>
                          <wps:spPr bwMode="auto">
                            <a:xfrm>
                              <a:off x="481" y="8"/>
                              <a:ext cx="62" cy="63"/>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22" name="Rectangle 4122"/>
                          <wps:cNvSpPr>
                            <a:spLocks noChangeArrowheads="1"/>
                          </wps:cNvSpPr>
                          <wps:spPr bwMode="auto">
                            <a:xfrm>
                              <a:off x="481" y="8"/>
                              <a:ext cx="62" cy="63"/>
                            </a:xfrm>
                            <a:prstGeom prst="rect">
                              <a:avLst/>
                            </a:prstGeom>
                            <a:noFill/>
                            <a:ln w="9525"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23" name="Rectangle 4123"/>
                          <wps:cNvSpPr>
                            <a:spLocks noChangeArrowheads="1"/>
                          </wps:cNvSpPr>
                          <wps:spPr bwMode="auto">
                            <a:xfrm>
                              <a:off x="522" y="50"/>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24" name="Rectangle 4124"/>
                          <wps:cNvSpPr>
                            <a:spLocks noChangeArrowheads="1"/>
                          </wps:cNvSpPr>
                          <wps:spPr bwMode="auto">
                            <a:xfrm>
                              <a:off x="522" y="50"/>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25" name="Rectangle 4125"/>
                          <wps:cNvSpPr>
                            <a:spLocks noChangeArrowheads="1"/>
                          </wps:cNvSpPr>
                          <wps:spPr bwMode="auto">
                            <a:xfrm>
                              <a:off x="522" y="58"/>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26" name="Rectangle 4126"/>
                          <wps:cNvSpPr>
                            <a:spLocks noChangeArrowheads="1"/>
                          </wps:cNvSpPr>
                          <wps:spPr bwMode="auto">
                            <a:xfrm>
                              <a:off x="501" y="50"/>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27" name="Rectangle 4127"/>
                          <wps:cNvSpPr>
                            <a:spLocks noChangeArrowheads="1"/>
                          </wps:cNvSpPr>
                          <wps:spPr bwMode="auto">
                            <a:xfrm>
                              <a:off x="501" y="50"/>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28" name="Rectangle 4128"/>
                          <wps:cNvSpPr>
                            <a:spLocks noChangeArrowheads="1"/>
                          </wps:cNvSpPr>
                          <wps:spPr bwMode="auto">
                            <a:xfrm>
                              <a:off x="501" y="58"/>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29" name="Rectangle 4129"/>
                          <wps:cNvSpPr>
                            <a:spLocks noChangeArrowheads="1"/>
                          </wps:cNvSpPr>
                          <wps:spPr bwMode="auto">
                            <a:xfrm>
                              <a:off x="481" y="50"/>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0" name="Rectangle 4130"/>
                          <wps:cNvSpPr>
                            <a:spLocks noChangeArrowheads="1"/>
                          </wps:cNvSpPr>
                          <wps:spPr bwMode="auto">
                            <a:xfrm>
                              <a:off x="481" y="50"/>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31" name="Rectangle 4131"/>
                          <wps:cNvSpPr>
                            <a:spLocks noChangeArrowheads="1"/>
                          </wps:cNvSpPr>
                          <wps:spPr bwMode="auto">
                            <a:xfrm>
                              <a:off x="481" y="58"/>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2" name="Rectangle 4132"/>
                          <wps:cNvSpPr>
                            <a:spLocks noChangeArrowheads="1"/>
                          </wps:cNvSpPr>
                          <wps:spPr bwMode="auto">
                            <a:xfrm>
                              <a:off x="522" y="29"/>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3" name="Rectangle 4133"/>
                          <wps:cNvSpPr>
                            <a:spLocks noChangeArrowheads="1"/>
                          </wps:cNvSpPr>
                          <wps:spPr bwMode="auto">
                            <a:xfrm>
                              <a:off x="522" y="29"/>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34" name="Rectangle 4134"/>
                          <wps:cNvSpPr>
                            <a:spLocks noChangeArrowheads="1"/>
                          </wps:cNvSpPr>
                          <wps:spPr bwMode="auto">
                            <a:xfrm>
                              <a:off x="522" y="37"/>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5" name="Rectangle 4135"/>
                          <wps:cNvSpPr>
                            <a:spLocks noChangeArrowheads="1"/>
                          </wps:cNvSpPr>
                          <wps:spPr bwMode="auto">
                            <a:xfrm>
                              <a:off x="501" y="29"/>
                              <a:ext cx="20"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6" name="Rectangle 4136"/>
                          <wps:cNvSpPr>
                            <a:spLocks noChangeArrowheads="1"/>
                          </wps:cNvSpPr>
                          <wps:spPr bwMode="auto">
                            <a:xfrm>
                              <a:off x="501" y="29"/>
                              <a:ext cx="20"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37" name="Rectangle 4137"/>
                          <wps:cNvSpPr>
                            <a:spLocks noChangeArrowheads="1"/>
                          </wps:cNvSpPr>
                          <wps:spPr bwMode="auto">
                            <a:xfrm>
                              <a:off x="501" y="37"/>
                              <a:ext cx="20"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8" name="Rectangle 4138"/>
                          <wps:cNvSpPr>
                            <a:spLocks noChangeArrowheads="1"/>
                          </wps:cNvSpPr>
                          <wps:spPr bwMode="auto">
                            <a:xfrm>
                              <a:off x="481" y="29"/>
                              <a:ext cx="19" cy="1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39" name="Rectangle 4139"/>
                          <wps:cNvSpPr>
                            <a:spLocks noChangeArrowheads="1"/>
                          </wps:cNvSpPr>
                          <wps:spPr bwMode="auto">
                            <a:xfrm>
                              <a:off x="481" y="29"/>
                              <a:ext cx="19" cy="19"/>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40" name="Rectangle 4140"/>
                          <wps:cNvSpPr>
                            <a:spLocks noChangeArrowheads="1"/>
                          </wps:cNvSpPr>
                          <wps:spPr bwMode="auto">
                            <a:xfrm>
                              <a:off x="481" y="37"/>
                              <a:ext cx="19" cy="3"/>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1" name="Rectangle 4141"/>
                          <wps:cNvSpPr>
                            <a:spLocks noChangeArrowheads="1"/>
                          </wps:cNvSpPr>
                          <wps:spPr bwMode="auto">
                            <a:xfrm>
                              <a:off x="522" y="8"/>
                              <a:ext cx="20"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2" name="Rectangle 4142"/>
                          <wps:cNvSpPr>
                            <a:spLocks noChangeArrowheads="1"/>
                          </wps:cNvSpPr>
                          <wps:spPr bwMode="auto">
                            <a:xfrm>
                              <a:off x="522" y="8"/>
                              <a:ext cx="20"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43" name="Rectangle 4143"/>
                          <wps:cNvSpPr>
                            <a:spLocks noChangeArrowheads="1"/>
                          </wps:cNvSpPr>
                          <wps:spPr bwMode="auto">
                            <a:xfrm>
                              <a:off x="522" y="16"/>
                              <a:ext cx="2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4" name="Rectangle 4144"/>
                          <wps:cNvSpPr>
                            <a:spLocks noChangeArrowheads="1"/>
                          </wps:cNvSpPr>
                          <wps:spPr bwMode="auto">
                            <a:xfrm>
                              <a:off x="501" y="8"/>
                              <a:ext cx="20"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5" name="Rectangle 4145"/>
                          <wps:cNvSpPr>
                            <a:spLocks noChangeArrowheads="1"/>
                          </wps:cNvSpPr>
                          <wps:spPr bwMode="auto">
                            <a:xfrm>
                              <a:off x="501" y="8"/>
                              <a:ext cx="20"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46" name="Rectangle 4146"/>
                          <wps:cNvSpPr>
                            <a:spLocks noChangeArrowheads="1"/>
                          </wps:cNvSpPr>
                          <wps:spPr bwMode="auto">
                            <a:xfrm>
                              <a:off x="501" y="16"/>
                              <a:ext cx="20"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7" name="Rectangle 4147"/>
                          <wps:cNvSpPr>
                            <a:spLocks noChangeArrowheads="1"/>
                          </wps:cNvSpPr>
                          <wps:spPr bwMode="auto">
                            <a:xfrm>
                              <a:off x="481" y="8"/>
                              <a:ext cx="19" cy="2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48" name="Rectangle 4148"/>
                          <wps:cNvSpPr>
                            <a:spLocks noChangeArrowheads="1"/>
                          </wps:cNvSpPr>
                          <wps:spPr bwMode="auto">
                            <a:xfrm>
                              <a:off x="481" y="8"/>
                              <a:ext cx="19" cy="20"/>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49" name="Rectangle 4149"/>
                          <wps:cNvSpPr>
                            <a:spLocks noChangeArrowheads="1"/>
                          </wps:cNvSpPr>
                          <wps:spPr bwMode="auto">
                            <a:xfrm>
                              <a:off x="481" y="16"/>
                              <a:ext cx="19" cy="4"/>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4150" name="Line 269"/>
                        <wps:cNvCnPr/>
                        <wps:spPr bwMode="auto">
                          <a:xfrm>
                            <a:off x="0" y="72"/>
                            <a:ext cx="64"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1" name="Line 270"/>
                        <wps:cNvCnPr/>
                        <wps:spPr bwMode="auto">
                          <a:xfrm>
                            <a:off x="0" y="160"/>
                            <a:ext cx="64"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2" name="Line 271"/>
                        <wps:cNvCnPr/>
                        <wps:spPr bwMode="auto">
                          <a:xfrm>
                            <a:off x="0" y="480"/>
                            <a:ext cx="64"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153" name="Line 272"/>
                        <wps:cNvCnPr/>
                        <wps:spPr bwMode="auto">
                          <a:xfrm>
                            <a:off x="0" y="583"/>
                            <a:ext cx="64" cy="0"/>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g:cNvPr id="4154" name="Group 4154"/>
                        <wpg:cNvGrpSpPr>
                          <a:grpSpLocks/>
                        </wpg:cNvGrpSpPr>
                        <wpg:grpSpPr bwMode="auto">
                          <a:xfrm>
                            <a:off x="160" y="736"/>
                            <a:ext cx="287" cy="91"/>
                            <a:chOff x="160" y="736"/>
                            <a:chExt cx="287" cy="91"/>
                          </a:xfrm>
                        </wpg:grpSpPr>
                        <wps:wsp>
                          <wps:cNvPr id="4155" name="Rectangle 4155"/>
                          <wps:cNvSpPr>
                            <a:spLocks noChangeArrowheads="1"/>
                          </wps:cNvSpPr>
                          <wps:spPr bwMode="auto">
                            <a:xfrm>
                              <a:off x="160" y="736"/>
                              <a:ext cx="287" cy="13"/>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56" name="Rectangle 4156"/>
                          <wps:cNvSpPr>
                            <a:spLocks noChangeArrowheads="1"/>
                          </wps:cNvSpPr>
                          <wps:spPr bwMode="auto">
                            <a:xfrm>
                              <a:off x="160" y="736"/>
                              <a:ext cx="287" cy="13"/>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57" name="Rectangle 4157"/>
                          <wps:cNvSpPr>
                            <a:spLocks noChangeArrowheads="1"/>
                          </wps:cNvSpPr>
                          <wps:spPr bwMode="auto">
                            <a:xfrm>
                              <a:off x="185" y="746"/>
                              <a:ext cx="238" cy="81"/>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58" name="Rectangle 4158"/>
                          <wps:cNvSpPr>
                            <a:spLocks noChangeArrowheads="1"/>
                          </wps:cNvSpPr>
                          <wps:spPr bwMode="auto">
                            <a:xfrm>
                              <a:off x="185" y="746"/>
                              <a:ext cx="238" cy="81"/>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59" name="Rectangle 4159"/>
                          <wps:cNvSpPr>
                            <a:spLocks noChangeArrowheads="1"/>
                          </wps:cNvSpPr>
                          <wps:spPr bwMode="auto">
                            <a:xfrm>
                              <a:off x="160" y="743"/>
                              <a:ext cx="24" cy="7"/>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0" name="Rectangle 4160"/>
                          <wps:cNvSpPr>
                            <a:spLocks noChangeArrowheads="1"/>
                          </wps:cNvSpPr>
                          <wps:spPr bwMode="auto">
                            <a:xfrm>
                              <a:off x="160" y="743"/>
                              <a:ext cx="24" cy="7"/>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61" name="Rectangle 4161"/>
                          <wps:cNvSpPr>
                            <a:spLocks noChangeArrowheads="1"/>
                          </wps:cNvSpPr>
                          <wps:spPr bwMode="auto">
                            <a:xfrm>
                              <a:off x="423" y="743"/>
                              <a:ext cx="24" cy="7"/>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2" name="Rectangle 4162"/>
                          <wps:cNvSpPr>
                            <a:spLocks noChangeArrowheads="1"/>
                          </wps:cNvSpPr>
                          <wps:spPr bwMode="auto">
                            <a:xfrm>
                              <a:off x="423" y="743"/>
                              <a:ext cx="24" cy="7"/>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163" name="Group 4163"/>
                        <wpg:cNvGrpSpPr>
                          <a:grpSpLocks/>
                        </wpg:cNvGrpSpPr>
                        <wpg:grpSpPr bwMode="auto">
                          <a:xfrm>
                            <a:off x="56" y="760"/>
                            <a:ext cx="113" cy="259"/>
                            <a:chOff x="56" y="760"/>
                            <a:chExt cx="113" cy="259"/>
                          </a:xfrm>
                        </wpg:grpSpPr>
                        <wps:wsp>
                          <wps:cNvPr id="4164" name="Rectangle 4164"/>
                          <wps:cNvSpPr>
                            <a:spLocks noChangeArrowheads="1"/>
                          </wps:cNvSpPr>
                          <wps:spPr bwMode="auto">
                            <a:xfrm>
                              <a:off x="66" y="760"/>
                              <a:ext cx="93" cy="203"/>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5" name="Rectangle 4165"/>
                          <wps:cNvSpPr>
                            <a:spLocks noChangeArrowheads="1"/>
                          </wps:cNvSpPr>
                          <wps:spPr bwMode="auto">
                            <a:xfrm>
                              <a:off x="66" y="760"/>
                              <a:ext cx="93" cy="20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66" name="Rectangle 4166"/>
                          <wps:cNvSpPr>
                            <a:spLocks noChangeArrowheads="1"/>
                          </wps:cNvSpPr>
                          <wps:spPr bwMode="auto">
                            <a:xfrm>
                              <a:off x="146" y="763"/>
                              <a:ext cx="11" cy="1"/>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7" name="Rectangle 4167"/>
                          <wps:cNvSpPr>
                            <a:spLocks noChangeArrowheads="1"/>
                          </wps:cNvSpPr>
                          <wps:spPr bwMode="auto">
                            <a:xfrm>
                              <a:off x="146" y="763"/>
                              <a:ext cx="11" cy="1"/>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8" name="Rectangle 4168"/>
                          <wps:cNvSpPr>
                            <a:spLocks noChangeArrowheads="1"/>
                          </wps:cNvSpPr>
                          <wps:spPr bwMode="auto">
                            <a:xfrm>
                              <a:off x="146" y="763"/>
                              <a:ext cx="11" cy="1"/>
                            </a:xfrm>
                            <a:prstGeom prst="rect">
                              <a:avLst/>
                            </a:prstGeom>
                            <a:solidFill>
                              <a:srgbClr val="BC08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69" name="Rectangle 4169"/>
                          <wps:cNvSpPr>
                            <a:spLocks noChangeArrowheads="1"/>
                          </wps:cNvSpPr>
                          <wps:spPr bwMode="auto">
                            <a:xfrm>
                              <a:off x="146" y="763"/>
                              <a:ext cx="11" cy="1"/>
                            </a:xfrm>
                            <a:prstGeom prst="rect">
                              <a:avLst/>
                            </a:prstGeom>
                            <a:solidFill>
                              <a:srgbClr val="BE0E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0" name="Rectangle 4170"/>
                          <wps:cNvSpPr>
                            <a:spLocks noChangeArrowheads="1"/>
                          </wps:cNvSpPr>
                          <wps:spPr bwMode="auto">
                            <a:xfrm>
                              <a:off x="146" y="763"/>
                              <a:ext cx="11" cy="1"/>
                            </a:xfrm>
                            <a:prstGeom prst="rect">
                              <a:avLst/>
                            </a:prstGeom>
                            <a:solidFill>
                              <a:srgbClr val="C01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1" name="Rectangle 4171"/>
                          <wps:cNvSpPr>
                            <a:spLocks noChangeArrowheads="1"/>
                          </wps:cNvSpPr>
                          <wps:spPr bwMode="auto">
                            <a:xfrm>
                              <a:off x="146" y="763"/>
                              <a:ext cx="11" cy="1"/>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2" name="Rectangle 4172"/>
                          <wps:cNvSpPr>
                            <a:spLocks noChangeArrowheads="1"/>
                          </wps:cNvSpPr>
                          <wps:spPr bwMode="auto">
                            <a:xfrm>
                              <a:off x="146" y="764"/>
                              <a:ext cx="11" cy="1"/>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3" name="Rectangle 4173"/>
                          <wps:cNvSpPr>
                            <a:spLocks noChangeArrowheads="1"/>
                          </wps:cNvSpPr>
                          <wps:spPr bwMode="auto">
                            <a:xfrm>
                              <a:off x="146" y="764"/>
                              <a:ext cx="11" cy="1"/>
                            </a:xfrm>
                            <a:prstGeom prst="rect">
                              <a:avLst/>
                            </a:prstGeom>
                            <a:solidFill>
                              <a:srgbClr val="C72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4" name="Rectangle 4174"/>
                          <wps:cNvSpPr>
                            <a:spLocks noChangeArrowheads="1"/>
                          </wps:cNvSpPr>
                          <wps:spPr bwMode="auto">
                            <a:xfrm>
                              <a:off x="146" y="764"/>
                              <a:ext cx="11" cy="1"/>
                            </a:xfrm>
                            <a:prstGeom prst="rect">
                              <a:avLst/>
                            </a:prstGeom>
                            <a:solidFill>
                              <a:srgbClr val="C92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5" name="Rectangle 4175"/>
                          <wps:cNvSpPr>
                            <a:spLocks noChangeArrowheads="1"/>
                          </wps:cNvSpPr>
                          <wps:spPr bwMode="auto">
                            <a:xfrm>
                              <a:off x="146" y="764"/>
                              <a:ext cx="11" cy="1"/>
                            </a:xfrm>
                            <a:prstGeom prst="rect">
                              <a:avLst/>
                            </a:prstGeom>
                            <a:solidFill>
                              <a:srgbClr val="CB32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6" name="Rectangle 4176"/>
                          <wps:cNvSpPr>
                            <a:spLocks noChangeArrowheads="1"/>
                          </wps:cNvSpPr>
                          <wps:spPr bwMode="auto">
                            <a:xfrm>
                              <a:off x="146" y="764"/>
                              <a:ext cx="11" cy="1"/>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7" name="Rectangle 4177"/>
                          <wps:cNvSpPr>
                            <a:spLocks noChangeArrowheads="1"/>
                          </wps:cNvSpPr>
                          <wps:spPr bwMode="auto">
                            <a:xfrm>
                              <a:off x="146" y="764"/>
                              <a:ext cx="11" cy="1"/>
                            </a:xfrm>
                            <a:prstGeom prst="rect">
                              <a:avLst/>
                            </a:prstGeom>
                            <a:solidFill>
                              <a:srgbClr val="D0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8" name="Rectangle 4178"/>
                          <wps:cNvSpPr>
                            <a:spLocks noChangeArrowheads="1"/>
                          </wps:cNvSpPr>
                          <wps:spPr bwMode="auto">
                            <a:xfrm>
                              <a:off x="146" y="765"/>
                              <a:ext cx="11" cy="1"/>
                            </a:xfrm>
                            <a:prstGeom prst="rect">
                              <a:avLst/>
                            </a:prstGeom>
                            <a:solidFill>
                              <a:srgbClr val="D24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79" name="Rectangle 4179"/>
                          <wps:cNvSpPr>
                            <a:spLocks noChangeArrowheads="1"/>
                          </wps:cNvSpPr>
                          <wps:spPr bwMode="auto">
                            <a:xfrm>
                              <a:off x="146" y="765"/>
                              <a:ext cx="11" cy="1"/>
                            </a:xfrm>
                            <a:prstGeom prst="rect">
                              <a:avLst/>
                            </a:prstGeom>
                            <a:solidFill>
                              <a:srgbClr val="D44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0" name="Rectangle 4180"/>
                          <wps:cNvSpPr>
                            <a:spLocks noChangeArrowheads="1"/>
                          </wps:cNvSpPr>
                          <wps:spPr bwMode="auto">
                            <a:xfrm>
                              <a:off x="146" y="765"/>
                              <a:ext cx="11" cy="1"/>
                            </a:xfrm>
                            <a:prstGeom prst="rect">
                              <a:avLst/>
                            </a:prstGeom>
                            <a:solidFill>
                              <a:srgbClr val="D74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1" name="Rectangle 4181"/>
                          <wps:cNvSpPr>
                            <a:spLocks noChangeArrowheads="1"/>
                          </wps:cNvSpPr>
                          <wps:spPr bwMode="auto">
                            <a:xfrm>
                              <a:off x="146" y="765"/>
                              <a:ext cx="11" cy="1"/>
                            </a:xfrm>
                            <a:prstGeom prst="rect">
                              <a:avLst/>
                            </a:prstGeom>
                            <a:solidFill>
                              <a:srgbClr val="D85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2" name="Rectangle 4182"/>
                          <wps:cNvSpPr>
                            <a:spLocks noChangeArrowheads="1"/>
                          </wps:cNvSpPr>
                          <wps:spPr bwMode="auto">
                            <a:xfrm>
                              <a:off x="146" y="765"/>
                              <a:ext cx="11" cy="1"/>
                            </a:xfrm>
                            <a:prstGeom prst="rect">
                              <a:avLst/>
                            </a:prstGeom>
                            <a:solidFill>
                              <a:srgbClr val="DA5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3" name="Rectangle 4183"/>
                          <wps:cNvSpPr>
                            <a:spLocks noChangeArrowheads="1"/>
                          </wps:cNvSpPr>
                          <wps:spPr bwMode="auto">
                            <a:xfrm>
                              <a:off x="146" y="765"/>
                              <a:ext cx="11" cy="1"/>
                            </a:xfrm>
                            <a:prstGeom prst="rect">
                              <a:avLst/>
                            </a:prstGeom>
                            <a:solidFill>
                              <a:srgbClr val="DD6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4" name="Rectangle 4184"/>
                          <wps:cNvSpPr>
                            <a:spLocks noChangeArrowheads="1"/>
                          </wps:cNvSpPr>
                          <wps:spPr bwMode="auto">
                            <a:xfrm>
                              <a:off x="146" y="765"/>
                              <a:ext cx="11" cy="1"/>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5" name="Rectangle 4185"/>
                          <wps:cNvSpPr>
                            <a:spLocks noChangeArrowheads="1"/>
                          </wps:cNvSpPr>
                          <wps:spPr bwMode="auto">
                            <a:xfrm>
                              <a:off x="146" y="766"/>
                              <a:ext cx="11" cy="1"/>
                            </a:xfrm>
                            <a:prstGeom prst="rect">
                              <a:avLst/>
                            </a:prstGeom>
                            <a:solidFill>
                              <a:srgbClr val="E16B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6" name="Rectangle 4186"/>
                          <wps:cNvSpPr>
                            <a:spLocks noChangeArrowheads="1"/>
                          </wps:cNvSpPr>
                          <wps:spPr bwMode="auto">
                            <a:xfrm>
                              <a:off x="146" y="766"/>
                              <a:ext cx="11" cy="1"/>
                            </a:xfrm>
                            <a:prstGeom prst="rect">
                              <a:avLst/>
                            </a:prstGeom>
                            <a:solidFill>
                              <a:srgbClr val="E37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7" name="Rectangle 4187"/>
                          <wps:cNvSpPr>
                            <a:spLocks noChangeArrowheads="1"/>
                          </wps:cNvSpPr>
                          <wps:spPr bwMode="auto">
                            <a:xfrm>
                              <a:off x="146" y="766"/>
                              <a:ext cx="11" cy="1"/>
                            </a:xfrm>
                            <a:prstGeom prst="rect">
                              <a:avLst/>
                            </a:prstGeom>
                            <a:solidFill>
                              <a:srgbClr val="E57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8" name="Rectangle 4188"/>
                          <wps:cNvSpPr>
                            <a:spLocks noChangeArrowheads="1"/>
                          </wps:cNvSpPr>
                          <wps:spPr bwMode="auto">
                            <a:xfrm>
                              <a:off x="146" y="766"/>
                              <a:ext cx="11" cy="1"/>
                            </a:xfrm>
                            <a:prstGeom prst="rect">
                              <a:avLst/>
                            </a:prstGeom>
                            <a:solidFill>
                              <a:srgbClr val="E77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89" name="Rectangle 4189"/>
                          <wps:cNvSpPr>
                            <a:spLocks noChangeArrowheads="1"/>
                          </wps:cNvSpPr>
                          <wps:spPr bwMode="auto">
                            <a:xfrm>
                              <a:off x="146" y="766"/>
                              <a:ext cx="11" cy="1"/>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0" name="Rectangle 4190"/>
                          <wps:cNvSpPr>
                            <a:spLocks noChangeArrowheads="1"/>
                          </wps:cNvSpPr>
                          <wps:spPr bwMode="auto">
                            <a:xfrm>
                              <a:off x="146" y="766"/>
                              <a:ext cx="11" cy="1"/>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1" name="Rectangle 4191"/>
                          <wps:cNvSpPr>
                            <a:spLocks noChangeArrowheads="1"/>
                          </wps:cNvSpPr>
                          <wps:spPr bwMode="auto">
                            <a:xfrm>
                              <a:off x="146" y="767"/>
                              <a:ext cx="11" cy="1"/>
                            </a:xfrm>
                            <a:prstGeom prst="rect">
                              <a:avLst/>
                            </a:prstGeom>
                            <a:solidFill>
                              <a:srgbClr val="EE8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2" name="Rectangle 4192"/>
                          <wps:cNvSpPr>
                            <a:spLocks noChangeArrowheads="1"/>
                          </wps:cNvSpPr>
                          <wps:spPr bwMode="auto">
                            <a:xfrm>
                              <a:off x="146" y="767"/>
                              <a:ext cx="11" cy="1"/>
                            </a:xfrm>
                            <a:prstGeom prst="rect">
                              <a:avLst/>
                            </a:prstGeom>
                            <a:solidFill>
                              <a:srgbClr val="F095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3" name="Rectangle 4193"/>
                          <wps:cNvSpPr>
                            <a:spLocks noChangeArrowheads="1"/>
                          </wps:cNvSpPr>
                          <wps:spPr bwMode="auto">
                            <a:xfrm>
                              <a:off x="146" y="767"/>
                              <a:ext cx="11" cy="1"/>
                            </a:xfrm>
                            <a:prstGeom prst="rect">
                              <a:avLst/>
                            </a:prstGeom>
                            <a:solidFill>
                              <a:srgbClr val="F29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4" name="Rectangle 4194"/>
                          <wps:cNvSpPr>
                            <a:spLocks noChangeArrowheads="1"/>
                          </wps:cNvSpPr>
                          <wps:spPr bwMode="auto">
                            <a:xfrm>
                              <a:off x="146" y="767"/>
                              <a:ext cx="11" cy="1"/>
                            </a:xfrm>
                            <a:prstGeom prst="rect">
                              <a:avLst/>
                            </a:prstGeom>
                            <a:solidFill>
                              <a:srgbClr val="BA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5" name="Freeform 4195"/>
                          <wps:cNvSpPr>
                            <a:spLocks/>
                          </wps:cNvSpPr>
                          <wps:spPr bwMode="auto">
                            <a:xfrm>
                              <a:off x="146" y="763"/>
                              <a:ext cx="11" cy="4"/>
                            </a:xfrm>
                            <a:custGeom>
                              <a:avLst/>
                              <a:gdLst>
                                <a:gd name="T0" fmla="*/ 11 w 11"/>
                                <a:gd name="T1" fmla="*/ 4 h 4"/>
                                <a:gd name="T2" fmla="*/ 0 w 11"/>
                                <a:gd name="T3" fmla="*/ 4 h 4"/>
                                <a:gd name="T4" fmla="*/ 3 w 11"/>
                                <a:gd name="T5" fmla="*/ 0 h 4"/>
                                <a:gd name="T6" fmla="*/ 7 w 11"/>
                                <a:gd name="T7" fmla="*/ 0 h 4"/>
                                <a:gd name="T8" fmla="*/ 11 w 11"/>
                                <a:gd name="T9" fmla="*/ 4 h 4"/>
                              </a:gdLst>
                              <a:ahLst/>
                              <a:cxnLst>
                                <a:cxn ang="0">
                                  <a:pos x="T0" y="T1"/>
                                </a:cxn>
                                <a:cxn ang="0">
                                  <a:pos x="T2" y="T3"/>
                                </a:cxn>
                                <a:cxn ang="0">
                                  <a:pos x="T4" y="T5"/>
                                </a:cxn>
                                <a:cxn ang="0">
                                  <a:pos x="T6" y="T7"/>
                                </a:cxn>
                                <a:cxn ang="0">
                                  <a:pos x="T8" y="T9"/>
                                </a:cxn>
                              </a:cxnLst>
                              <a:rect l="0" t="0" r="r" b="b"/>
                              <a:pathLst>
                                <a:path w="11" h="4">
                                  <a:moveTo>
                                    <a:pt x="11" y="4"/>
                                  </a:moveTo>
                                  <a:lnTo>
                                    <a:pt x="0" y="4"/>
                                  </a:lnTo>
                                  <a:lnTo>
                                    <a:pt x="3" y="0"/>
                                  </a:lnTo>
                                  <a:lnTo>
                                    <a:pt x="7" y="0"/>
                                  </a:lnTo>
                                  <a:lnTo>
                                    <a:pt x="11"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196" name="Rectangle 4196"/>
                          <wps:cNvSpPr>
                            <a:spLocks noChangeArrowheads="1"/>
                          </wps:cNvSpPr>
                          <wps:spPr bwMode="auto">
                            <a:xfrm>
                              <a:off x="70" y="763"/>
                              <a:ext cx="11" cy="1"/>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7" name="Rectangle 4197"/>
                          <wps:cNvSpPr>
                            <a:spLocks noChangeArrowheads="1"/>
                          </wps:cNvSpPr>
                          <wps:spPr bwMode="auto">
                            <a:xfrm>
                              <a:off x="70" y="763"/>
                              <a:ext cx="11" cy="1"/>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8" name="Rectangle 4198"/>
                          <wps:cNvSpPr>
                            <a:spLocks noChangeArrowheads="1"/>
                          </wps:cNvSpPr>
                          <wps:spPr bwMode="auto">
                            <a:xfrm>
                              <a:off x="70" y="763"/>
                              <a:ext cx="11" cy="1"/>
                            </a:xfrm>
                            <a:prstGeom prst="rect">
                              <a:avLst/>
                            </a:prstGeom>
                            <a:solidFill>
                              <a:srgbClr val="BC08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199" name="Rectangle 4199"/>
                          <wps:cNvSpPr>
                            <a:spLocks noChangeArrowheads="1"/>
                          </wps:cNvSpPr>
                          <wps:spPr bwMode="auto">
                            <a:xfrm>
                              <a:off x="70" y="763"/>
                              <a:ext cx="11" cy="1"/>
                            </a:xfrm>
                            <a:prstGeom prst="rect">
                              <a:avLst/>
                            </a:prstGeom>
                            <a:solidFill>
                              <a:srgbClr val="BE0E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0" name="Rectangle 4200"/>
                          <wps:cNvSpPr>
                            <a:spLocks noChangeArrowheads="1"/>
                          </wps:cNvSpPr>
                          <wps:spPr bwMode="auto">
                            <a:xfrm>
                              <a:off x="70" y="763"/>
                              <a:ext cx="11" cy="1"/>
                            </a:xfrm>
                            <a:prstGeom prst="rect">
                              <a:avLst/>
                            </a:prstGeom>
                            <a:solidFill>
                              <a:srgbClr val="C01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1" name="Rectangle 4201"/>
                          <wps:cNvSpPr>
                            <a:spLocks noChangeArrowheads="1"/>
                          </wps:cNvSpPr>
                          <wps:spPr bwMode="auto">
                            <a:xfrm>
                              <a:off x="70" y="763"/>
                              <a:ext cx="11" cy="1"/>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2" name="Rectangle 4202"/>
                          <wps:cNvSpPr>
                            <a:spLocks noChangeArrowheads="1"/>
                          </wps:cNvSpPr>
                          <wps:spPr bwMode="auto">
                            <a:xfrm>
                              <a:off x="70" y="764"/>
                              <a:ext cx="11" cy="1"/>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3" name="Rectangle 4203"/>
                          <wps:cNvSpPr>
                            <a:spLocks noChangeArrowheads="1"/>
                          </wps:cNvSpPr>
                          <wps:spPr bwMode="auto">
                            <a:xfrm>
                              <a:off x="70" y="764"/>
                              <a:ext cx="11" cy="1"/>
                            </a:xfrm>
                            <a:prstGeom prst="rect">
                              <a:avLst/>
                            </a:prstGeom>
                            <a:solidFill>
                              <a:srgbClr val="C72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4" name="Rectangle 4204"/>
                          <wps:cNvSpPr>
                            <a:spLocks noChangeArrowheads="1"/>
                          </wps:cNvSpPr>
                          <wps:spPr bwMode="auto">
                            <a:xfrm>
                              <a:off x="70" y="764"/>
                              <a:ext cx="11" cy="1"/>
                            </a:xfrm>
                            <a:prstGeom prst="rect">
                              <a:avLst/>
                            </a:prstGeom>
                            <a:solidFill>
                              <a:srgbClr val="C92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5" name="Rectangle 4205"/>
                          <wps:cNvSpPr>
                            <a:spLocks noChangeArrowheads="1"/>
                          </wps:cNvSpPr>
                          <wps:spPr bwMode="auto">
                            <a:xfrm>
                              <a:off x="70" y="764"/>
                              <a:ext cx="11" cy="1"/>
                            </a:xfrm>
                            <a:prstGeom prst="rect">
                              <a:avLst/>
                            </a:prstGeom>
                            <a:solidFill>
                              <a:srgbClr val="CB32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6" name="Rectangle 4206"/>
                          <wps:cNvSpPr>
                            <a:spLocks noChangeArrowheads="1"/>
                          </wps:cNvSpPr>
                          <wps:spPr bwMode="auto">
                            <a:xfrm>
                              <a:off x="70" y="764"/>
                              <a:ext cx="11" cy="1"/>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7" name="Rectangle 4207"/>
                          <wps:cNvSpPr>
                            <a:spLocks noChangeArrowheads="1"/>
                          </wps:cNvSpPr>
                          <wps:spPr bwMode="auto">
                            <a:xfrm>
                              <a:off x="70" y="764"/>
                              <a:ext cx="11" cy="1"/>
                            </a:xfrm>
                            <a:prstGeom prst="rect">
                              <a:avLst/>
                            </a:prstGeom>
                            <a:solidFill>
                              <a:srgbClr val="D0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8" name="Rectangle 4208"/>
                          <wps:cNvSpPr>
                            <a:spLocks noChangeArrowheads="1"/>
                          </wps:cNvSpPr>
                          <wps:spPr bwMode="auto">
                            <a:xfrm>
                              <a:off x="70" y="765"/>
                              <a:ext cx="11" cy="1"/>
                            </a:xfrm>
                            <a:prstGeom prst="rect">
                              <a:avLst/>
                            </a:prstGeom>
                            <a:solidFill>
                              <a:srgbClr val="D24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09" name="Rectangle 4209"/>
                          <wps:cNvSpPr>
                            <a:spLocks noChangeArrowheads="1"/>
                          </wps:cNvSpPr>
                          <wps:spPr bwMode="auto">
                            <a:xfrm>
                              <a:off x="70" y="765"/>
                              <a:ext cx="11" cy="1"/>
                            </a:xfrm>
                            <a:prstGeom prst="rect">
                              <a:avLst/>
                            </a:prstGeom>
                            <a:solidFill>
                              <a:srgbClr val="D44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0" name="Rectangle 4210"/>
                          <wps:cNvSpPr>
                            <a:spLocks noChangeArrowheads="1"/>
                          </wps:cNvSpPr>
                          <wps:spPr bwMode="auto">
                            <a:xfrm>
                              <a:off x="70" y="765"/>
                              <a:ext cx="11" cy="1"/>
                            </a:xfrm>
                            <a:prstGeom prst="rect">
                              <a:avLst/>
                            </a:prstGeom>
                            <a:solidFill>
                              <a:srgbClr val="D74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1" name="Rectangle 4211"/>
                          <wps:cNvSpPr>
                            <a:spLocks noChangeArrowheads="1"/>
                          </wps:cNvSpPr>
                          <wps:spPr bwMode="auto">
                            <a:xfrm>
                              <a:off x="70" y="765"/>
                              <a:ext cx="11" cy="1"/>
                            </a:xfrm>
                            <a:prstGeom prst="rect">
                              <a:avLst/>
                            </a:prstGeom>
                            <a:solidFill>
                              <a:srgbClr val="D85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2" name="Rectangle 4212"/>
                          <wps:cNvSpPr>
                            <a:spLocks noChangeArrowheads="1"/>
                          </wps:cNvSpPr>
                          <wps:spPr bwMode="auto">
                            <a:xfrm>
                              <a:off x="70" y="765"/>
                              <a:ext cx="11" cy="1"/>
                            </a:xfrm>
                            <a:prstGeom prst="rect">
                              <a:avLst/>
                            </a:prstGeom>
                            <a:solidFill>
                              <a:srgbClr val="DA5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3" name="Rectangle 4213"/>
                          <wps:cNvSpPr>
                            <a:spLocks noChangeArrowheads="1"/>
                          </wps:cNvSpPr>
                          <wps:spPr bwMode="auto">
                            <a:xfrm>
                              <a:off x="70" y="765"/>
                              <a:ext cx="11" cy="1"/>
                            </a:xfrm>
                            <a:prstGeom prst="rect">
                              <a:avLst/>
                            </a:prstGeom>
                            <a:solidFill>
                              <a:srgbClr val="DD6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4" name="Rectangle 4214"/>
                          <wps:cNvSpPr>
                            <a:spLocks noChangeArrowheads="1"/>
                          </wps:cNvSpPr>
                          <wps:spPr bwMode="auto">
                            <a:xfrm>
                              <a:off x="70" y="765"/>
                              <a:ext cx="11" cy="1"/>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5" name="Rectangle 4215"/>
                          <wps:cNvSpPr>
                            <a:spLocks noChangeArrowheads="1"/>
                          </wps:cNvSpPr>
                          <wps:spPr bwMode="auto">
                            <a:xfrm>
                              <a:off x="70" y="766"/>
                              <a:ext cx="11" cy="1"/>
                            </a:xfrm>
                            <a:prstGeom prst="rect">
                              <a:avLst/>
                            </a:prstGeom>
                            <a:solidFill>
                              <a:srgbClr val="E16B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6" name="Rectangle 4216"/>
                          <wps:cNvSpPr>
                            <a:spLocks noChangeArrowheads="1"/>
                          </wps:cNvSpPr>
                          <wps:spPr bwMode="auto">
                            <a:xfrm>
                              <a:off x="70" y="766"/>
                              <a:ext cx="11" cy="1"/>
                            </a:xfrm>
                            <a:prstGeom prst="rect">
                              <a:avLst/>
                            </a:prstGeom>
                            <a:solidFill>
                              <a:srgbClr val="E37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7" name="Rectangle 4217"/>
                          <wps:cNvSpPr>
                            <a:spLocks noChangeArrowheads="1"/>
                          </wps:cNvSpPr>
                          <wps:spPr bwMode="auto">
                            <a:xfrm>
                              <a:off x="70" y="766"/>
                              <a:ext cx="11" cy="1"/>
                            </a:xfrm>
                            <a:prstGeom prst="rect">
                              <a:avLst/>
                            </a:prstGeom>
                            <a:solidFill>
                              <a:srgbClr val="E57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8" name="Rectangle 4218"/>
                          <wps:cNvSpPr>
                            <a:spLocks noChangeArrowheads="1"/>
                          </wps:cNvSpPr>
                          <wps:spPr bwMode="auto">
                            <a:xfrm>
                              <a:off x="70" y="766"/>
                              <a:ext cx="11" cy="1"/>
                            </a:xfrm>
                            <a:prstGeom prst="rect">
                              <a:avLst/>
                            </a:prstGeom>
                            <a:solidFill>
                              <a:srgbClr val="E77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19" name="Rectangle 4219"/>
                          <wps:cNvSpPr>
                            <a:spLocks noChangeArrowheads="1"/>
                          </wps:cNvSpPr>
                          <wps:spPr bwMode="auto">
                            <a:xfrm>
                              <a:off x="70" y="766"/>
                              <a:ext cx="11" cy="1"/>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0" name="Rectangle 4220"/>
                          <wps:cNvSpPr>
                            <a:spLocks noChangeArrowheads="1"/>
                          </wps:cNvSpPr>
                          <wps:spPr bwMode="auto">
                            <a:xfrm>
                              <a:off x="70" y="766"/>
                              <a:ext cx="11" cy="1"/>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1" name="Rectangle 4221"/>
                          <wps:cNvSpPr>
                            <a:spLocks noChangeArrowheads="1"/>
                          </wps:cNvSpPr>
                          <wps:spPr bwMode="auto">
                            <a:xfrm>
                              <a:off x="70" y="767"/>
                              <a:ext cx="11" cy="1"/>
                            </a:xfrm>
                            <a:prstGeom prst="rect">
                              <a:avLst/>
                            </a:prstGeom>
                            <a:solidFill>
                              <a:srgbClr val="EE8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2" name="Rectangle 4222"/>
                          <wps:cNvSpPr>
                            <a:spLocks noChangeArrowheads="1"/>
                          </wps:cNvSpPr>
                          <wps:spPr bwMode="auto">
                            <a:xfrm>
                              <a:off x="70" y="767"/>
                              <a:ext cx="11" cy="1"/>
                            </a:xfrm>
                            <a:prstGeom prst="rect">
                              <a:avLst/>
                            </a:prstGeom>
                            <a:solidFill>
                              <a:srgbClr val="F095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3" name="Rectangle 4223"/>
                          <wps:cNvSpPr>
                            <a:spLocks noChangeArrowheads="1"/>
                          </wps:cNvSpPr>
                          <wps:spPr bwMode="auto">
                            <a:xfrm>
                              <a:off x="70" y="767"/>
                              <a:ext cx="11" cy="1"/>
                            </a:xfrm>
                            <a:prstGeom prst="rect">
                              <a:avLst/>
                            </a:prstGeom>
                            <a:solidFill>
                              <a:srgbClr val="F29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4" name="Rectangle 4224"/>
                          <wps:cNvSpPr>
                            <a:spLocks noChangeArrowheads="1"/>
                          </wps:cNvSpPr>
                          <wps:spPr bwMode="auto">
                            <a:xfrm>
                              <a:off x="70" y="767"/>
                              <a:ext cx="11" cy="1"/>
                            </a:xfrm>
                            <a:prstGeom prst="rect">
                              <a:avLst/>
                            </a:prstGeom>
                            <a:solidFill>
                              <a:srgbClr val="BA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25" name="Freeform 4225"/>
                          <wps:cNvSpPr>
                            <a:spLocks/>
                          </wps:cNvSpPr>
                          <wps:spPr bwMode="auto">
                            <a:xfrm>
                              <a:off x="70" y="763"/>
                              <a:ext cx="11" cy="4"/>
                            </a:xfrm>
                            <a:custGeom>
                              <a:avLst/>
                              <a:gdLst>
                                <a:gd name="T0" fmla="*/ 11 w 11"/>
                                <a:gd name="T1" fmla="*/ 4 h 4"/>
                                <a:gd name="T2" fmla="*/ 0 w 11"/>
                                <a:gd name="T3" fmla="*/ 4 h 4"/>
                                <a:gd name="T4" fmla="*/ 3 w 11"/>
                                <a:gd name="T5" fmla="*/ 0 h 4"/>
                                <a:gd name="T6" fmla="*/ 7 w 11"/>
                                <a:gd name="T7" fmla="*/ 0 h 4"/>
                                <a:gd name="T8" fmla="*/ 11 w 11"/>
                                <a:gd name="T9" fmla="*/ 4 h 4"/>
                              </a:gdLst>
                              <a:ahLst/>
                              <a:cxnLst>
                                <a:cxn ang="0">
                                  <a:pos x="T0" y="T1"/>
                                </a:cxn>
                                <a:cxn ang="0">
                                  <a:pos x="T2" y="T3"/>
                                </a:cxn>
                                <a:cxn ang="0">
                                  <a:pos x="T4" y="T5"/>
                                </a:cxn>
                                <a:cxn ang="0">
                                  <a:pos x="T6" y="T7"/>
                                </a:cxn>
                                <a:cxn ang="0">
                                  <a:pos x="T8" y="T9"/>
                                </a:cxn>
                              </a:cxnLst>
                              <a:rect l="0" t="0" r="r" b="b"/>
                              <a:pathLst>
                                <a:path w="11" h="4">
                                  <a:moveTo>
                                    <a:pt x="11" y="4"/>
                                  </a:moveTo>
                                  <a:lnTo>
                                    <a:pt x="0" y="4"/>
                                  </a:lnTo>
                                  <a:lnTo>
                                    <a:pt x="3" y="0"/>
                                  </a:lnTo>
                                  <a:lnTo>
                                    <a:pt x="7" y="0"/>
                                  </a:lnTo>
                                  <a:lnTo>
                                    <a:pt x="11"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26" name="Freeform 4226"/>
                          <wps:cNvSpPr>
                            <a:spLocks/>
                          </wps:cNvSpPr>
                          <wps:spPr bwMode="auto">
                            <a:xfrm>
                              <a:off x="154" y="969"/>
                              <a:ext cx="15" cy="7"/>
                            </a:xfrm>
                            <a:custGeom>
                              <a:avLst/>
                              <a:gdLst>
                                <a:gd name="T0" fmla="*/ 346 w 358"/>
                                <a:gd name="T1" fmla="*/ 79 h 187"/>
                                <a:gd name="T2" fmla="*/ 38 w 358"/>
                                <a:gd name="T3" fmla="*/ 184 h 187"/>
                                <a:gd name="T4" fmla="*/ 38 w 358"/>
                                <a:gd name="T5" fmla="*/ 184 h 187"/>
                                <a:gd name="T6" fmla="*/ 19 w 358"/>
                                <a:gd name="T7" fmla="*/ 175 h 187"/>
                                <a:gd name="T8" fmla="*/ 19 w 358"/>
                                <a:gd name="T9" fmla="*/ 175 h 187"/>
                                <a:gd name="T10" fmla="*/ 19 w 358"/>
                                <a:gd name="T11" fmla="*/ 175 h 187"/>
                                <a:gd name="T12" fmla="*/ 3 w 358"/>
                                <a:gd name="T13" fmla="*/ 127 h 187"/>
                                <a:gd name="T14" fmla="*/ 3 w 358"/>
                                <a:gd name="T15" fmla="*/ 127 h 187"/>
                                <a:gd name="T16" fmla="*/ 12 w 358"/>
                                <a:gd name="T17" fmla="*/ 108 h 187"/>
                                <a:gd name="T18" fmla="*/ 12 w 358"/>
                                <a:gd name="T19" fmla="*/ 108 h 187"/>
                                <a:gd name="T20" fmla="*/ 320 w 358"/>
                                <a:gd name="T21" fmla="*/ 3 h 187"/>
                                <a:gd name="T22" fmla="*/ 320 w 358"/>
                                <a:gd name="T23" fmla="*/ 3 h 187"/>
                                <a:gd name="T24" fmla="*/ 339 w 358"/>
                                <a:gd name="T25" fmla="*/ 13 h 187"/>
                                <a:gd name="T26" fmla="*/ 339 w 358"/>
                                <a:gd name="T27" fmla="*/ 13 h 187"/>
                                <a:gd name="T28" fmla="*/ 355 w 358"/>
                                <a:gd name="T29" fmla="*/ 60 h 187"/>
                                <a:gd name="T30" fmla="*/ 355 w 358"/>
                                <a:gd name="T31" fmla="*/ 60 h 187"/>
                                <a:gd name="T32" fmla="*/ 346 w 358"/>
                                <a:gd name="T33" fmla="*/ 7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8" h="187">
                                  <a:moveTo>
                                    <a:pt x="346" y="79"/>
                                  </a:moveTo>
                                  <a:lnTo>
                                    <a:pt x="38" y="184"/>
                                  </a:lnTo>
                                  <a:lnTo>
                                    <a:pt x="38" y="184"/>
                                  </a:lnTo>
                                  <a:cubicBezTo>
                                    <a:pt x="30" y="187"/>
                                    <a:pt x="21" y="183"/>
                                    <a:pt x="19" y="175"/>
                                  </a:cubicBezTo>
                                  <a:cubicBezTo>
                                    <a:pt x="19" y="175"/>
                                    <a:pt x="19" y="175"/>
                                    <a:pt x="19" y="175"/>
                                  </a:cubicBezTo>
                                  <a:lnTo>
                                    <a:pt x="19" y="175"/>
                                  </a:lnTo>
                                  <a:lnTo>
                                    <a:pt x="3" y="127"/>
                                  </a:lnTo>
                                  <a:lnTo>
                                    <a:pt x="3" y="127"/>
                                  </a:lnTo>
                                  <a:cubicBezTo>
                                    <a:pt x="0" y="119"/>
                                    <a:pt x="4" y="111"/>
                                    <a:pt x="12" y="108"/>
                                  </a:cubicBezTo>
                                  <a:lnTo>
                                    <a:pt x="12" y="108"/>
                                  </a:lnTo>
                                  <a:lnTo>
                                    <a:pt x="320" y="3"/>
                                  </a:lnTo>
                                  <a:lnTo>
                                    <a:pt x="320" y="3"/>
                                  </a:lnTo>
                                  <a:cubicBezTo>
                                    <a:pt x="328" y="0"/>
                                    <a:pt x="337" y="5"/>
                                    <a:pt x="339" y="13"/>
                                  </a:cubicBezTo>
                                  <a:lnTo>
                                    <a:pt x="339" y="13"/>
                                  </a:lnTo>
                                  <a:lnTo>
                                    <a:pt x="355" y="60"/>
                                  </a:lnTo>
                                  <a:lnTo>
                                    <a:pt x="355" y="60"/>
                                  </a:lnTo>
                                  <a:cubicBezTo>
                                    <a:pt x="358" y="68"/>
                                    <a:pt x="354" y="77"/>
                                    <a:pt x="346" y="79"/>
                                  </a:cubicBezTo>
                                  <a:close/>
                                </a:path>
                              </a:pathLst>
                            </a:custGeom>
                            <a:solidFill>
                              <a:srgbClr val="000000"/>
                            </a:solidFill>
                            <a:ln w="0">
                              <a:solidFill>
                                <a:srgbClr val="000000"/>
                              </a:solidFill>
                              <a:prstDash val="solid"/>
                              <a:round/>
                              <a:headEnd/>
                              <a:tailEnd/>
                            </a:ln>
                          </wps:spPr>
                          <wps:bodyPr/>
                        </wps:wsp>
                        <wps:wsp>
                          <wps:cNvPr id="4227" name="Freeform 4227"/>
                          <wps:cNvSpPr>
                            <a:spLocks/>
                          </wps:cNvSpPr>
                          <wps:spPr bwMode="auto">
                            <a:xfrm>
                              <a:off x="154" y="969"/>
                              <a:ext cx="15" cy="7"/>
                            </a:xfrm>
                            <a:custGeom>
                              <a:avLst/>
                              <a:gdLst>
                                <a:gd name="T0" fmla="*/ 346 w 358"/>
                                <a:gd name="T1" fmla="*/ 79 h 187"/>
                                <a:gd name="T2" fmla="*/ 38 w 358"/>
                                <a:gd name="T3" fmla="*/ 184 h 187"/>
                                <a:gd name="T4" fmla="*/ 38 w 358"/>
                                <a:gd name="T5" fmla="*/ 184 h 187"/>
                                <a:gd name="T6" fmla="*/ 19 w 358"/>
                                <a:gd name="T7" fmla="*/ 175 h 187"/>
                                <a:gd name="T8" fmla="*/ 19 w 358"/>
                                <a:gd name="T9" fmla="*/ 175 h 187"/>
                                <a:gd name="T10" fmla="*/ 19 w 358"/>
                                <a:gd name="T11" fmla="*/ 175 h 187"/>
                                <a:gd name="T12" fmla="*/ 3 w 358"/>
                                <a:gd name="T13" fmla="*/ 127 h 187"/>
                                <a:gd name="T14" fmla="*/ 3 w 358"/>
                                <a:gd name="T15" fmla="*/ 127 h 187"/>
                                <a:gd name="T16" fmla="*/ 12 w 358"/>
                                <a:gd name="T17" fmla="*/ 108 h 187"/>
                                <a:gd name="T18" fmla="*/ 12 w 358"/>
                                <a:gd name="T19" fmla="*/ 108 h 187"/>
                                <a:gd name="T20" fmla="*/ 320 w 358"/>
                                <a:gd name="T21" fmla="*/ 3 h 187"/>
                                <a:gd name="T22" fmla="*/ 320 w 358"/>
                                <a:gd name="T23" fmla="*/ 3 h 187"/>
                                <a:gd name="T24" fmla="*/ 339 w 358"/>
                                <a:gd name="T25" fmla="*/ 13 h 187"/>
                                <a:gd name="T26" fmla="*/ 339 w 358"/>
                                <a:gd name="T27" fmla="*/ 13 h 187"/>
                                <a:gd name="T28" fmla="*/ 355 w 358"/>
                                <a:gd name="T29" fmla="*/ 60 h 187"/>
                                <a:gd name="T30" fmla="*/ 355 w 358"/>
                                <a:gd name="T31" fmla="*/ 60 h 187"/>
                                <a:gd name="T32" fmla="*/ 346 w 358"/>
                                <a:gd name="T33" fmla="*/ 7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8" h="187">
                                  <a:moveTo>
                                    <a:pt x="346" y="79"/>
                                  </a:moveTo>
                                  <a:lnTo>
                                    <a:pt x="38" y="184"/>
                                  </a:lnTo>
                                  <a:lnTo>
                                    <a:pt x="38" y="184"/>
                                  </a:lnTo>
                                  <a:cubicBezTo>
                                    <a:pt x="30" y="187"/>
                                    <a:pt x="21" y="183"/>
                                    <a:pt x="19" y="175"/>
                                  </a:cubicBezTo>
                                  <a:cubicBezTo>
                                    <a:pt x="19" y="175"/>
                                    <a:pt x="19" y="175"/>
                                    <a:pt x="19" y="175"/>
                                  </a:cubicBezTo>
                                  <a:lnTo>
                                    <a:pt x="19" y="175"/>
                                  </a:lnTo>
                                  <a:lnTo>
                                    <a:pt x="3" y="127"/>
                                  </a:lnTo>
                                  <a:lnTo>
                                    <a:pt x="3" y="127"/>
                                  </a:lnTo>
                                  <a:cubicBezTo>
                                    <a:pt x="0" y="119"/>
                                    <a:pt x="4" y="111"/>
                                    <a:pt x="12" y="108"/>
                                  </a:cubicBezTo>
                                  <a:lnTo>
                                    <a:pt x="12" y="108"/>
                                  </a:lnTo>
                                  <a:lnTo>
                                    <a:pt x="320" y="3"/>
                                  </a:lnTo>
                                  <a:lnTo>
                                    <a:pt x="320" y="3"/>
                                  </a:lnTo>
                                  <a:cubicBezTo>
                                    <a:pt x="328" y="0"/>
                                    <a:pt x="337" y="5"/>
                                    <a:pt x="339" y="13"/>
                                  </a:cubicBezTo>
                                  <a:lnTo>
                                    <a:pt x="339" y="13"/>
                                  </a:lnTo>
                                  <a:lnTo>
                                    <a:pt x="355" y="60"/>
                                  </a:lnTo>
                                  <a:lnTo>
                                    <a:pt x="355" y="60"/>
                                  </a:lnTo>
                                  <a:cubicBezTo>
                                    <a:pt x="358" y="68"/>
                                    <a:pt x="354" y="77"/>
                                    <a:pt x="346" y="79"/>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28" name="Freeform 4228"/>
                          <wps:cNvSpPr>
                            <a:spLocks/>
                          </wps:cNvSpPr>
                          <wps:spPr bwMode="auto">
                            <a:xfrm>
                              <a:off x="56" y="966"/>
                              <a:ext cx="14" cy="9"/>
                            </a:xfrm>
                            <a:custGeom>
                              <a:avLst/>
                              <a:gdLst>
                                <a:gd name="T0" fmla="*/ 288 w 337"/>
                                <a:gd name="T1" fmla="*/ 237 h 241"/>
                                <a:gd name="T2" fmla="*/ 10 w 337"/>
                                <a:gd name="T3" fmla="*/ 72 h 241"/>
                                <a:gd name="T4" fmla="*/ 10 w 337"/>
                                <a:gd name="T5" fmla="*/ 72 h 241"/>
                                <a:gd name="T6" fmla="*/ 5 w 337"/>
                                <a:gd name="T7" fmla="*/ 51 h 241"/>
                                <a:gd name="T8" fmla="*/ 5 w 337"/>
                                <a:gd name="T9" fmla="*/ 51 h 241"/>
                                <a:gd name="T10" fmla="*/ 5 w 337"/>
                                <a:gd name="T11" fmla="*/ 51 h 241"/>
                                <a:gd name="T12" fmla="*/ 29 w 337"/>
                                <a:gd name="T13" fmla="*/ 9 h 241"/>
                                <a:gd name="T14" fmla="*/ 29 w 337"/>
                                <a:gd name="T15" fmla="*/ 9 h 241"/>
                                <a:gd name="T16" fmla="*/ 50 w 337"/>
                                <a:gd name="T17" fmla="*/ 4 h 241"/>
                                <a:gd name="T18" fmla="*/ 50 w 337"/>
                                <a:gd name="T19" fmla="*/ 4 h 241"/>
                                <a:gd name="T20" fmla="*/ 328 w 337"/>
                                <a:gd name="T21" fmla="*/ 170 h 241"/>
                                <a:gd name="T22" fmla="*/ 328 w 337"/>
                                <a:gd name="T23" fmla="*/ 170 h 241"/>
                                <a:gd name="T24" fmla="*/ 333 w 337"/>
                                <a:gd name="T25" fmla="*/ 191 h 241"/>
                                <a:gd name="T26" fmla="*/ 333 w 337"/>
                                <a:gd name="T27" fmla="*/ 191 h 241"/>
                                <a:gd name="T28" fmla="*/ 308 w 337"/>
                                <a:gd name="T29" fmla="*/ 232 h 241"/>
                                <a:gd name="T30" fmla="*/ 308 w 337"/>
                                <a:gd name="T31" fmla="*/ 232 h 241"/>
                                <a:gd name="T32" fmla="*/ 288 w 337"/>
                                <a:gd name="T33" fmla="*/ 237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37" h="241">
                                  <a:moveTo>
                                    <a:pt x="288" y="237"/>
                                  </a:moveTo>
                                  <a:lnTo>
                                    <a:pt x="10" y="72"/>
                                  </a:lnTo>
                                  <a:lnTo>
                                    <a:pt x="10" y="72"/>
                                  </a:lnTo>
                                  <a:cubicBezTo>
                                    <a:pt x="3" y="67"/>
                                    <a:pt x="0" y="58"/>
                                    <a:pt x="5" y="51"/>
                                  </a:cubicBezTo>
                                  <a:cubicBezTo>
                                    <a:pt x="5" y="51"/>
                                    <a:pt x="5" y="51"/>
                                    <a:pt x="5" y="51"/>
                                  </a:cubicBezTo>
                                  <a:lnTo>
                                    <a:pt x="5" y="51"/>
                                  </a:lnTo>
                                  <a:lnTo>
                                    <a:pt x="29" y="9"/>
                                  </a:lnTo>
                                  <a:lnTo>
                                    <a:pt x="29" y="9"/>
                                  </a:lnTo>
                                  <a:cubicBezTo>
                                    <a:pt x="33" y="2"/>
                                    <a:pt x="43" y="0"/>
                                    <a:pt x="50" y="4"/>
                                  </a:cubicBezTo>
                                  <a:lnTo>
                                    <a:pt x="50" y="4"/>
                                  </a:lnTo>
                                  <a:lnTo>
                                    <a:pt x="328" y="170"/>
                                  </a:lnTo>
                                  <a:lnTo>
                                    <a:pt x="328" y="170"/>
                                  </a:lnTo>
                                  <a:cubicBezTo>
                                    <a:pt x="335" y="174"/>
                                    <a:pt x="337" y="183"/>
                                    <a:pt x="333" y="191"/>
                                  </a:cubicBezTo>
                                  <a:lnTo>
                                    <a:pt x="333" y="191"/>
                                  </a:lnTo>
                                  <a:lnTo>
                                    <a:pt x="308" y="232"/>
                                  </a:lnTo>
                                  <a:lnTo>
                                    <a:pt x="308" y="232"/>
                                  </a:lnTo>
                                  <a:cubicBezTo>
                                    <a:pt x="304" y="239"/>
                                    <a:pt x="295" y="241"/>
                                    <a:pt x="288" y="237"/>
                                  </a:cubicBezTo>
                                  <a:close/>
                                </a:path>
                              </a:pathLst>
                            </a:custGeom>
                            <a:solidFill>
                              <a:srgbClr val="000000"/>
                            </a:solidFill>
                            <a:ln w="0">
                              <a:solidFill>
                                <a:srgbClr val="000000"/>
                              </a:solidFill>
                              <a:prstDash val="solid"/>
                              <a:round/>
                              <a:headEnd/>
                              <a:tailEnd/>
                            </a:ln>
                          </wps:spPr>
                          <wps:bodyPr/>
                        </wps:wsp>
                        <wps:wsp>
                          <wps:cNvPr id="4229" name="Freeform 4229"/>
                          <wps:cNvSpPr>
                            <a:spLocks/>
                          </wps:cNvSpPr>
                          <wps:spPr bwMode="auto">
                            <a:xfrm>
                              <a:off x="56" y="966"/>
                              <a:ext cx="14" cy="9"/>
                            </a:xfrm>
                            <a:custGeom>
                              <a:avLst/>
                              <a:gdLst>
                                <a:gd name="T0" fmla="*/ 288 w 337"/>
                                <a:gd name="T1" fmla="*/ 237 h 241"/>
                                <a:gd name="T2" fmla="*/ 10 w 337"/>
                                <a:gd name="T3" fmla="*/ 72 h 241"/>
                                <a:gd name="T4" fmla="*/ 10 w 337"/>
                                <a:gd name="T5" fmla="*/ 72 h 241"/>
                                <a:gd name="T6" fmla="*/ 5 w 337"/>
                                <a:gd name="T7" fmla="*/ 51 h 241"/>
                                <a:gd name="T8" fmla="*/ 5 w 337"/>
                                <a:gd name="T9" fmla="*/ 51 h 241"/>
                                <a:gd name="T10" fmla="*/ 5 w 337"/>
                                <a:gd name="T11" fmla="*/ 51 h 241"/>
                                <a:gd name="T12" fmla="*/ 29 w 337"/>
                                <a:gd name="T13" fmla="*/ 9 h 241"/>
                                <a:gd name="T14" fmla="*/ 29 w 337"/>
                                <a:gd name="T15" fmla="*/ 9 h 241"/>
                                <a:gd name="T16" fmla="*/ 50 w 337"/>
                                <a:gd name="T17" fmla="*/ 4 h 241"/>
                                <a:gd name="T18" fmla="*/ 50 w 337"/>
                                <a:gd name="T19" fmla="*/ 4 h 241"/>
                                <a:gd name="T20" fmla="*/ 328 w 337"/>
                                <a:gd name="T21" fmla="*/ 170 h 241"/>
                                <a:gd name="T22" fmla="*/ 328 w 337"/>
                                <a:gd name="T23" fmla="*/ 170 h 241"/>
                                <a:gd name="T24" fmla="*/ 333 w 337"/>
                                <a:gd name="T25" fmla="*/ 191 h 241"/>
                                <a:gd name="T26" fmla="*/ 333 w 337"/>
                                <a:gd name="T27" fmla="*/ 191 h 241"/>
                                <a:gd name="T28" fmla="*/ 308 w 337"/>
                                <a:gd name="T29" fmla="*/ 232 h 241"/>
                                <a:gd name="T30" fmla="*/ 308 w 337"/>
                                <a:gd name="T31" fmla="*/ 232 h 241"/>
                                <a:gd name="T32" fmla="*/ 288 w 337"/>
                                <a:gd name="T33" fmla="*/ 237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37" h="241">
                                  <a:moveTo>
                                    <a:pt x="288" y="237"/>
                                  </a:moveTo>
                                  <a:lnTo>
                                    <a:pt x="10" y="72"/>
                                  </a:lnTo>
                                  <a:lnTo>
                                    <a:pt x="10" y="72"/>
                                  </a:lnTo>
                                  <a:cubicBezTo>
                                    <a:pt x="3" y="67"/>
                                    <a:pt x="0" y="58"/>
                                    <a:pt x="5" y="51"/>
                                  </a:cubicBezTo>
                                  <a:cubicBezTo>
                                    <a:pt x="5" y="51"/>
                                    <a:pt x="5" y="51"/>
                                    <a:pt x="5" y="51"/>
                                  </a:cubicBezTo>
                                  <a:lnTo>
                                    <a:pt x="5" y="51"/>
                                  </a:lnTo>
                                  <a:lnTo>
                                    <a:pt x="29" y="9"/>
                                  </a:lnTo>
                                  <a:lnTo>
                                    <a:pt x="29" y="9"/>
                                  </a:lnTo>
                                  <a:cubicBezTo>
                                    <a:pt x="33" y="2"/>
                                    <a:pt x="43" y="0"/>
                                    <a:pt x="50" y="4"/>
                                  </a:cubicBezTo>
                                  <a:lnTo>
                                    <a:pt x="50" y="4"/>
                                  </a:lnTo>
                                  <a:lnTo>
                                    <a:pt x="328" y="170"/>
                                  </a:lnTo>
                                  <a:lnTo>
                                    <a:pt x="328" y="170"/>
                                  </a:lnTo>
                                  <a:cubicBezTo>
                                    <a:pt x="335" y="174"/>
                                    <a:pt x="337" y="183"/>
                                    <a:pt x="333" y="191"/>
                                  </a:cubicBezTo>
                                  <a:lnTo>
                                    <a:pt x="333" y="191"/>
                                  </a:lnTo>
                                  <a:lnTo>
                                    <a:pt x="308" y="232"/>
                                  </a:lnTo>
                                  <a:lnTo>
                                    <a:pt x="308" y="232"/>
                                  </a:lnTo>
                                  <a:cubicBezTo>
                                    <a:pt x="304" y="239"/>
                                    <a:pt x="295" y="241"/>
                                    <a:pt x="288" y="237"/>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0" name="Rectangle 4230"/>
                          <wps:cNvSpPr>
                            <a:spLocks noChangeArrowheads="1"/>
                          </wps:cNvSpPr>
                          <wps:spPr bwMode="auto">
                            <a:xfrm>
                              <a:off x="63" y="767"/>
                              <a:ext cx="4" cy="16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31" name="Rectangle 4231"/>
                          <wps:cNvSpPr>
                            <a:spLocks noChangeArrowheads="1"/>
                          </wps:cNvSpPr>
                          <wps:spPr bwMode="auto">
                            <a:xfrm>
                              <a:off x="63" y="767"/>
                              <a:ext cx="4" cy="16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2" name="Freeform 4232"/>
                          <wps:cNvSpPr>
                            <a:spLocks/>
                          </wps:cNvSpPr>
                          <wps:spPr bwMode="auto">
                            <a:xfrm>
                              <a:off x="70" y="962"/>
                              <a:ext cx="86" cy="56"/>
                            </a:xfrm>
                            <a:custGeom>
                              <a:avLst/>
                              <a:gdLst>
                                <a:gd name="T0" fmla="*/ 79 w 86"/>
                                <a:gd name="T1" fmla="*/ 45 h 56"/>
                                <a:gd name="T2" fmla="*/ 79 w 86"/>
                                <a:gd name="T3" fmla="*/ 46 h 56"/>
                                <a:gd name="T4" fmla="*/ 79 w 86"/>
                                <a:gd name="T5" fmla="*/ 47 h 56"/>
                                <a:gd name="T6" fmla="*/ 78 w 86"/>
                                <a:gd name="T7" fmla="*/ 48 h 56"/>
                                <a:gd name="T8" fmla="*/ 78 w 86"/>
                                <a:gd name="T9" fmla="*/ 48 h 56"/>
                                <a:gd name="T10" fmla="*/ 78 w 86"/>
                                <a:gd name="T11" fmla="*/ 49 h 56"/>
                                <a:gd name="T12" fmla="*/ 77 w 86"/>
                                <a:gd name="T13" fmla="*/ 50 h 56"/>
                                <a:gd name="T14" fmla="*/ 77 w 86"/>
                                <a:gd name="T15" fmla="*/ 51 h 56"/>
                                <a:gd name="T16" fmla="*/ 77 w 86"/>
                                <a:gd name="T17" fmla="*/ 51 h 56"/>
                                <a:gd name="T18" fmla="*/ 76 w 86"/>
                                <a:gd name="T19" fmla="*/ 52 h 56"/>
                                <a:gd name="T20" fmla="*/ 76 w 86"/>
                                <a:gd name="T21" fmla="*/ 53 h 56"/>
                                <a:gd name="T22" fmla="*/ 75 w 86"/>
                                <a:gd name="T23" fmla="*/ 53 h 56"/>
                                <a:gd name="T24" fmla="*/ 75 w 86"/>
                                <a:gd name="T25" fmla="*/ 54 h 56"/>
                                <a:gd name="T26" fmla="*/ 74 w 86"/>
                                <a:gd name="T27" fmla="*/ 54 h 56"/>
                                <a:gd name="T28" fmla="*/ 74 w 86"/>
                                <a:gd name="T29" fmla="*/ 54 h 56"/>
                                <a:gd name="T30" fmla="*/ 73 w 86"/>
                                <a:gd name="T31" fmla="*/ 55 h 56"/>
                                <a:gd name="T32" fmla="*/ 72 w 86"/>
                                <a:gd name="T33" fmla="*/ 55 h 56"/>
                                <a:gd name="T34" fmla="*/ 72 w 86"/>
                                <a:gd name="T35" fmla="*/ 55 h 56"/>
                                <a:gd name="T36" fmla="*/ 71 w 86"/>
                                <a:gd name="T37" fmla="*/ 56 h 56"/>
                                <a:gd name="T38" fmla="*/ 70 w 86"/>
                                <a:gd name="T39" fmla="*/ 56 h 56"/>
                                <a:gd name="T40" fmla="*/ 70 w 86"/>
                                <a:gd name="T41" fmla="*/ 56 h 56"/>
                                <a:gd name="T42" fmla="*/ 69 w 86"/>
                                <a:gd name="T43" fmla="*/ 56 h 56"/>
                                <a:gd name="T44" fmla="*/ 68 w 86"/>
                                <a:gd name="T45" fmla="*/ 56 h 56"/>
                                <a:gd name="T46" fmla="*/ 68 w 86"/>
                                <a:gd name="T47" fmla="*/ 56 h 56"/>
                                <a:gd name="T48" fmla="*/ 67 w 86"/>
                                <a:gd name="T49" fmla="*/ 56 h 56"/>
                                <a:gd name="T50" fmla="*/ 13 w 86"/>
                                <a:gd name="T51" fmla="*/ 56 h 56"/>
                                <a:gd name="T52" fmla="*/ 13 w 86"/>
                                <a:gd name="T53" fmla="*/ 56 h 56"/>
                                <a:gd name="T54" fmla="*/ 12 w 86"/>
                                <a:gd name="T55" fmla="*/ 56 h 56"/>
                                <a:gd name="T56" fmla="*/ 11 w 86"/>
                                <a:gd name="T57" fmla="*/ 55 h 56"/>
                                <a:gd name="T58" fmla="*/ 11 w 86"/>
                                <a:gd name="T59" fmla="*/ 55 h 56"/>
                                <a:gd name="T60" fmla="*/ 10 w 86"/>
                                <a:gd name="T61" fmla="*/ 55 h 56"/>
                                <a:gd name="T62" fmla="*/ 9 w 86"/>
                                <a:gd name="T63" fmla="*/ 54 h 56"/>
                                <a:gd name="T64" fmla="*/ 9 w 86"/>
                                <a:gd name="T65" fmla="*/ 54 h 56"/>
                                <a:gd name="T66" fmla="*/ 8 w 86"/>
                                <a:gd name="T67" fmla="*/ 54 h 56"/>
                                <a:gd name="T68" fmla="*/ 8 w 86"/>
                                <a:gd name="T69" fmla="*/ 53 h 56"/>
                                <a:gd name="T70" fmla="*/ 7 w 86"/>
                                <a:gd name="T71" fmla="*/ 53 h 56"/>
                                <a:gd name="T72" fmla="*/ 7 w 86"/>
                                <a:gd name="T73" fmla="*/ 52 h 56"/>
                                <a:gd name="T74" fmla="*/ 6 w 86"/>
                                <a:gd name="T75" fmla="*/ 51 h 56"/>
                                <a:gd name="T76" fmla="*/ 6 w 86"/>
                                <a:gd name="T77" fmla="*/ 51 h 56"/>
                                <a:gd name="T78" fmla="*/ 5 w 86"/>
                                <a:gd name="T79" fmla="*/ 50 h 56"/>
                                <a:gd name="T80" fmla="*/ 5 w 86"/>
                                <a:gd name="T81" fmla="*/ 49 h 56"/>
                                <a:gd name="T82" fmla="*/ 4 w 86"/>
                                <a:gd name="T83" fmla="*/ 49 h 56"/>
                                <a:gd name="T84" fmla="*/ 4 w 86"/>
                                <a:gd name="T85" fmla="*/ 48 h 56"/>
                                <a:gd name="T86" fmla="*/ 4 w 86"/>
                                <a:gd name="T87" fmla="*/ 47 h 56"/>
                                <a:gd name="T88" fmla="*/ 3 w 86"/>
                                <a:gd name="T89" fmla="*/ 46 h 56"/>
                                <a:gd name="T90" fmla="*/ 3 w 86"/>
                                <a:gd name="T91" fmla="*/ 45 h 56"/>
                                <a:gd name="T92" fmla="*/ 3 w 86"/>
                                <a:gd name="T93" fmla="*/ 44 h 56"/>
                                <a:gd name="T94" fmla="*/ 3 w 86"/>
                                <a:gd name="T95" fmla="*/ 43 h 56"/>
                                <a:gd name="T96" fmla="*/ 2 w 86"/>
                                <a:gd name="T97" fmla="*/ 42 h 56"/>
                                <a:gd name="T98" fmla="*/ 2 w 86"/>
                                <a:gd name="T99" fmla="*/ 41 h 56"/>
                                <a:gd name="T100" fmla="*/ 86 w 86"/>
                                <a:gd name="T101" fmla="*/ 0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6" h="56">
                                  <a:moveTo>
                                    <a:pt x="86" y="0"/>
                                  </a:moveTo>
                                  <a:lnTo>
                                    <a:pt x="79" y="44"/>
                                  </a:lnTo>
                                  <a:lnTo>
                                    <a:pt x="79" y="45"/>
                                  </a:lnTo>
                                  <a:lnTo>
                                    <a:pt x="79" y="45"/>
                                  </a:lnTo>
                                  <a:lnTo>
                                    <a:pt x="79" y="45"/>
                                  </a:lnTo>
                                  <a:lnTo>
                                    <a:pt x="79" y="46"/>
                                  </a:lnTo>
                                  <a:lnTo>
                                    <a:pt x="79" y="46"/>
                                  </a:lnTo>
                                  <a:lnTo>
                                    <a:pt x="79" y="46"/>
                                  </a:lnTo>
                                  <a:lnTo>
                                    <a:pt x="79" y="46"/>
                                  </a:lnTo>
                                  <a:lnTo>
                                    <a:pt x="79" y="46"/>
                                  </a:lnTo>
                                  <a:lnTo>
                                    <a:pt x="79" y="47"/>
                                  </a:lnTo>
                                  <a:lnTo>
                                    <a:pt x="79" y="47"/>
                                  </a:lnTo>
                                  <a:lnTo>
                                    <a:pt x="79" y="47"/>
                                  </a:lnTo>
                                  <a:lnTo>
                                    <a:pt x="79" y="47"/>
                                  </a:lnTo>
                                  <a:lnTo>
                                    <a:pt x="79" y="47"/>
                                  </a:lnTo>
                                  <a:lnTo>
                                    <a:pt x="78" y="48"/>
                                  </a:lnTo>
                                  <a:lnTo>
                                    <a:pt x="78" y="48"/>
                                  </a:lnTo>
                                  <a:lnTo>
                                    <a:pt x="78" y="48"/>
                                  </a:lnTo>
                                  <a:lnTo>
                                    <a:pt x="78" y="48"/>
                                  </a:lnTo>
                                  <a:lnTo>
                                    <a:pt x="78" y="48"/>
                                  </a:lnTo>
                                  <a:lnTo>
                                    <a:pt x="78" y="49"/>
                                  </a:lnTo>
                                  <a:lnTo>
                                    <a:pt x="78" y="49"/>
                                  </a:lnTo>
                                  <a:lnTo>
                                    <a:pt x="78" y="49"/>
                                  </a:lnTo>
                                  <a:lnTo>
                                    <a:pt x="78" y="49"/>
                                  </a:lnTo>
                                  <a:lnTo>
                                    <a:pt x="78" y="50"/>
                                  </a:lnTo>
                                  <a:lnTo>
                                    <a:pt x="78" y="50"/>
                                  </a:lnTo>
                                  <a:lnTo>
                                    <a:pt x="77" y="50"/>
                                  </a:lnTo>
                                  <a:lnTo>
                                    <a:pt x="77" y="50"/>
                                  </a:lnTo>
                                  <a:lnTo>
                                    <a:pt x="77" y="50"/>
                                  </a:lnTo>
                                  <a:lnTo>
                                    <a:pt x="77" y="50"/>
                                  </a:lnTo>
                                  <a:lnTo>
                                    <a:pt x="77" y="51"/>
                                  </a:lnTo>
                                  <a:lnTo>
                                    <a:pt x="77" y="51"/>
                                  </a:lnTo>
                                  <a:lnTo>
                                    <a:pt x="77" y="51"/>
                                  </a:lnTo>
                                  <a:lnTo>
                                    <a:pt x="77" y="51"/>
                                  </a:lnTo>
                                  <a:lnTo>
                                    <a:pt x="77" y="51"/>
                                  </a:lnTo>
                                  <a:lnTo>
                                    <a:pt x="77" y="51"/>
                                  </a:lnTo>
                                  <a:lnTo>
                                    <a:pt x="76" y="52"/>
                                  </a:lnTo>
                                  <a:lnTo>
                                    <a:pt x="76" y="52"/>
                                  </a:lnTo>
                                  <a:lnTo>
                                    <a:pt x="76" y="52"/>
                                  </a:lnTo>
                                  <a:lnTo>
                                    <a:pt x="76" y="52"/>
                                  </a:lnTo>
                                  <a:lnTo>
                                    <a:pt x="76" y="52"/>
                                  </a:lnTo>
                                  <a:lnTo>
                                    <a:pt x="76" y="52"/>
                                  </a:lnTo>
                                  <a:lnTo>
                                    <a:pt x="76" y="52"/>
                                  </a:lnTo>
                                  <a:lnTo>
                                    <a:pt x="76" y="53"/>
                                  </a:lnTo>
                                  <a:lnTo>
                                    <a:pt x="75" y="53"/>
                                  </a:lnTo>
                                  <a:lnTo>
                                    <a:pt x="75" y="53"/>
                                  </a:lnTo>
                                  <a:lnTo>
                                    <a:pt x="75" y="53"/>
                                  </a:lnTo>
                                  <a:lnTo>
                                    <a:pt x="75" y="53"/>
                                  </a:lnTo>
                                  <a:lnTo>
                                    <a:pt x="75" y="53"/>
                                  </a:lnTo>
                                  <a:lnTo>
                                    <a:pt x="75" y="53"/>
                                  </a:lnTo>
                                  <a:lnTo>
                                    <a:pt x="75" y="54"/>
                                  </a:lnTo>
                                  <a:lnTo>
                                    <a:pt x="75" y="54"/>
                                  </a:lnTo>
                                  <a:lnTo>
                                    <a:pt x="74" y="54"/>
                                  </a:lnTo>
                                  <a:lnTo>
                                    <a:pt x="74" y="54"/>
                                  </a:lnTo>
                                  <a:lnTo>
                                    <a:pt x="74" y="54"/>
                                  </a:lnTo>
                                  <a:lnTo>
                                    <a:pt x="74" y="54"/>
                                  </a:lnTo>
                                  <a:lnTo>
                                    <a:pt x="74" y="54"/>
                                  </a:lnTo>
                                  <a:lnTo>
                                    <a:pt x="74" y="54"/>
                                  </a:lnTo>
                                  <a:lnTo>
                                    <a:pt x="74" y="54"/>
                                  </a:lnTo>
                                  <a:lnTo>
                                    <a:pt x="74" y="54"/>
                                  </a:lnTo>
                                  <a:lnTo>
                                    <a:pt x="73" y="55"/>
                                  </a:lnTo>
                                  <a:lnTo>
                                    <a:pt x="73" y="55"/>
                                  </a:lnTo>
                                  <a:lnTo>
                                    <a:pt x="73" y="55"/>
                                  </a:lnTo>
                                  <a:lnTo>
                                    <a:pt x="73" y="55"/>
                                  </a:lnTo>
                                  <a:lnTo>
                                    <a:pt x="73" y="55"/>
                                  </a:lnTo>
                                  <a:lnTo>
                                    <a:pt x="73" y="55"/>
                                  </a:lnTo>
                                  <a:lnTo>
                                    <a:pt x="73" y="55"/>
                                  </a:lnTo>
                                  <a:lnTo>
                                    <a:pt x="72" y="55"/>
                                  </a:lnTo>
                                  <a:lnTo>
                                    <a:pt x="72" y="55"/>
                                  </a:lnTo>
                                  <a:lnTo>
                                    <a:pt x="72" y="55"/>
                                  </a:lnTo>
                                  <a:lnTo>
                                    <a:pt x="72" y="55"/>
                                  </a:lnTo>
                                  <a:lnTo>
                                    <a:pt x="72" y="55"/>
                                  </a:lnTo>
                                  <a:lnTo>
                                    <a:pt x="72" y="55"/>
                                  </a:lnTo>
                                  <a:lnTo>
                                    <a:pt x="71" y="56"/>
                                  </a:lnTo>
                                  <a:lnTo>
                                    <a:pt x="71" y="56"/>
                                  </a:lnTo>
                                  <a:lnTo>
                                    <a:pt x="71" y="56"/>
                                  </a:lnTo>
                                  <a:lnTo>
                                    <a:pt x="71" y="56"/>
                                  </a:lnTo>
                                  <a:lnTo>
                                    <a:pt x="71" y="56"/>
                                  </a:lnTo>
                                  <a:lnTo>
                                    <a:pt x="71" y="56"/>
                                  </a:lnTo>
                                  <a:lnTo>
                                    <a:pt x="70" y="56"/>
                                  </a:lnTo>
                                  <a:lnTo>
                                    <a:pt x="70" y="56"/>
                                  </a:lnTo>
                                  <a:lnTo>
                                    <a:pt x="70" y="56"/>
                                  </a:lnTo>
                                  <a:lnTo>
                                    <a:pt x="70" y="56"/>
                                  </a:lnTo>
                                  <a:lnTo>
                                    <a:pt x="70" y="56"/>
                                  </a:lnTo>
                                  <a:lnTo>
                                    <a:pt x="70" y="56"/>
                                  </a:lnTo>
                                  <a:lnTo>
                                    <a:pt x="69" y="56"/>
                                  </a:lnTo>
                                  <a:lnTo>
                                    <a:pt x="69" y="56"/>
                                  </a:lnTo>
                                  <a:lnTo>
                                    <a:pt x="69" y="56"/>
                                  </a:lnTo>
                                  <a:lnTo>
                                    <a:pt x="69" y="56"/>
                                  </a:lnTo>
                                  <a:lnTo>
                                    <a:pt x="69" y="56"/>
                                  </a:lnTo>
                                  <a:lnTo>
                                    <a:pt x="69" y="56"/>
                                  </a:lnTo>
                                  <a:lnTo>
                                    <a:pt x="68" y="56"/>
                                  </a:lnTo>
                                  <a:lnTo>
                                    <a:pt x="68" y="56"/>
                                  </a:lnTo>
                                  <a:lnTo>
                                    <a:pt x="68" y="56"/>
                                  </a:lnTo>
                                  <a:lnTo>
                                    <a:pt x="68" y="56"/>
                                  </a:lnTo>
                                  <a:lnTo>
                                    <a:pt x="68" y="56"/>
                                  </a:lnTo>
                                  <a:lnTo>
                                    <a:pt x="68" y="56"/>
                                  </a:lnTo>
                                  <a:lnTo>
                                    <a:pt x="67" y="56"/>
                                  </a:lnTo>
                                  <a:lnTo>
                                    <a:pt x="67" y="56"/>
                                  </a:lnTo>
                                  <a:lnTo>
                                    <a:pt x="67" y="56"/>
                                  </a:lnTo>
                                  <a:lnTo>
                                    <a:pt x="67" y="56"/>
                                  </a:lnTo>
                                  <a:lnTo>
                                    <a:pt x="14" y="56"/>
                                  </a:lnTo>
                                  <a:lnTo>
                                    <a:pt x="14" y="56"/>
                                  </a:lnTo>
                                  <a:lnTo>
                                    <a:pt x="13" y="56"/>
                                  </a:lnTo>
                                  <a:lnTo>
                                    <a:pt x="13" y="56"/>
                                  </a:lnTo>
                                  <a:lnTo>
                                    <a:pt x="13" y="56"/>
                                  </a:lnTo>
                                  <a:lnTo>
                                    <a:pt x="13" y="56"/>
                                  </a:lnTo>
                                  <a:lnTo>
                                    <a:pt x="13" y="56"/>
                                  </a:lnTo>
                                  <a:lnTo>
                                    <a:pt x="13" y="56"/>
                                  </a:lnTo>
                                  <a:lnTo>
                                    <a:pt x="12" y="56"/>
                                  </a:lnTo>
                                  <a:lnTo>
                                    <a:pt x="12" y="56"/>
                                  </a:lnTo>
                                  <a:lnTo>
                                    <a:pt x="12" y="56"/>
                                  </a:lnTo>
                                  <a:lnTo>
                                    <a:pt x="12" y="56"/>
                                  </a:lnTo>
                                  <a:lnTo>
                                    <a:pt x="12" y="56"/>
                                  </a:lnTo>
                                  <a:lnTo>
                                    <a:pt x="11" y="55"/>
                                  </a:lnTo>
                                  <a:lnTo>
                                    <a:pt x="11" y="55"/>
                                  </a:lnTo>
                                  <a:lnTo>
                                    <a:pt x="11" y="55"/>
                                  </a:lnTo>
                                  <a:lnTo>
                                    <a:pt x="11" y="55"/>
                                  </a:lnTo>
                                  <a:lnTo>
                                    <a:pt x="11" y="55"/>
                                  </a:lnTo>
                                  <a:lnTo>
                                    <a:pt x="11" y="55"/>
                                  </a:lnTo>
                                  <a:lnTo>
                                    <a:pt x="10" y="55"/>
                                  </a:lnTo>
                                  <a:lnTo>
                                    <a:pt x="10" y="55"/>
                                  </a:lnTo>
                                  <a:lnTo>
                                    <a:pt x="10" y="55"/>
                                  </a:lnTo>
                                  <a:lnTo>
                                    <a:pt x="10" y="55"/>
                                  </a:lnTo>
                                  <a:lnTo>
                                    <a:pt x="10" y="55"/>
                                  </a:lnTo>
                                  <a:lnTo>
                                    <a:pt x="10" y="55"/>
                                  </a:lnTo>
                                  <a:lnTo>
                                    <a:pt x="9" y="55"/>
                                  </a:lnTo>
                                  <a:lnTo>
                                    <a:pt x="9" y="54"/>
                                  </a:lnTo>
                                  <a:lnTo>
                                    <a:pt x="9" y="54"/>
                                  </a:lnTo>
                                  <a:lnTo>
                                    <a:pt x="9" y="54"/>
                                  </a:lnTo>
                                  <a:lnTo>
                                    <a:pt x="9" y="54"/>
                                  </a:lnTo>
                                  <a:lnTo>
                                    <a:pt x="9" y="54"/>
                                  </a:lnTo>
                                  <a:lnTo>
                                    <a:pt x="9" y="54"/>
                                  </a:lnTo>
                                  <a:lnTo>
                                    <a:pt x="8" y="54"/>
                                  </a:lnTo>
                                  <a:lnTo>
                                    <a:pt x="8" y="54"/>
                                  </a:lnTo>
                                  <a:lnTo>
                                    <a:pt x="8" y="54"/>
                                  </a:lnTo>
                                  <a:lnTo>
                                    <a:pt x="8" y="54"/>
                                  </a:lnTo>
                                  <a:lnTo>
                                    <a:pt x="8" y="53"/>
                                  </a:lnTo>
                                  <a:lnTo>
                                    <a:pt x="8" y="53"/>
                                  </a:lnTo>
                                  <a:lnTo>
                                    <a:pt x="8" y="53"/>
                                  </a:lnTo>
                                  <a:lnTo>
                                    <a:pt x="7" y="53"/>
                                  </a:lnTo>
                                  <a:lnTo>
                                    <a:pt x="7" y="53"/>
                                  </a:lnTo>
                                  <a:lnTo>
                                    <a:pt x="7" y="53"/>
                                  </a:lnTo>
                                  <a:lnTo>
                                    <a:pt x="7" y="53"/>
                                  </a:lnTo>
                                  <a:lnTo>
                                    <a:pt x="7" y="52"/>
                                  </a:lnTo>
                                  <a:lnTo>
                                    <a:pt x="7" y="52"/>
                                  </a:lnTo>
                                  <a:lnTo>
                                    <a:pt x="7" y="52"/>
                                  </a:lnTo>
                                  <a:lnTo>
                                    <a:pt x="7" y="52"/>
                                  </a:lnTo>
                                  <a:lnTo>
                                    <a:pt x="7" y="52"/>
                                  </a:lnTo>
                                  <a:lnTo>
                                    <a:pt x="6" y="52"/>
                                  </a:lnTo>
                                  <a:lnTo>
                                    <a:pt x="6" y="52"/>
                                  </a:lnTo>
                                  <a:lnTo>
                                    <a:pt x="6" y="51"/>
                                  </a:lnTo>
                                  <a:lnTo>
                                    <a:pt x="6" y="51"/>
                                  </a:lnTo>
                                  <a:lnTo>
                                    <a:pt x="6" y="51"/>
                                  </a:lnTo>
                                  <a:lnTo>
                                    <a:pt x="6" y="51"/>
                                  </a:lnTo>
                                  <a:lnTo>
                                    <a:pt x="6" y="51"/>
                                  </a:lnTo>
                                  <a:lnTo>
                                    <a:pt x="6" y="51"/>
                                  </a:lnTo>
                                  <a:lnTo>
                                    <a:pt x="5" y="50"/>
                                  </a:lnTo>
                                  <a:lnTo>
                                    <a:pt x="5" y="50"/>
                                  </a:lnTo>
                                  <a:lnTo>
                                    <a:pt x="5" y="50"/>
                                  </a:lnTo>
                                  <a:lnTo>
                                    <a:pt x="5" y="50"/>
                                  </a:lnTo>
                                  <a:lnTo>
                                    <a:pt x="5" y="50"/>
                                  </a:lnTo>
                                  <a:lnTo>
                                    <a:pt x="5" y="50"/>
                                  </a:lnTo>
                                  <a:lnTo>
                                    <a:pt x="5" y="49"/>
                                  </a:lnTo>
                                  <a:lnTo>
                                    <a:pt x="5" y="49"/>
                                  </a:lnTo>
                                  <a:lnTo>
                                    <a:pt x="5" y="49"/>
                                  </a:lnTo>
                                  <a:lnTo>
                                    <a:pt x="5" y="49"/>
                                  </a:lnTo>
                                  <a:lnTo>
                                    <a:pt x="4" y="49"/>
                                  </a:lnTo>
                                  <a:lnTo>
                                    <a:pt x="4" y="48"/>
                                  </a:lnTo>
                                  <a:lnTo>
                                    <a:pt x="4" y="48"/>
                                  </a:lnTo>
                                  <a:lnTo>
                                    <a:pt x="4" y="48"/>
                                  </a:lnTo>
                                  <a:lnTo>
                                    <a:pt x="4" y="48"/>
                                  </a:lnTo>
                                  <a:lnTo>
                                    <a:pt x="4" y="48"/>
                                  </a:lnTo>
                                  <a:lnTo>
                                    <a:pt x="4" y="47"/>
                                  </a:lnTo>
                                  <a:lnTo>
                                    <a:pt x="4" y="47"/>
                                  </a:lnTo>
                                  <a:lnTo>
                                    <a:pt x="4" y="47"/>
                                  </a:lnTo>
                                  <a:lnTo>
                                    <a:pt x="4" y="47"/>
                                  </a:lnTo>
                                  <a:lnTo>
                                    <a:pt x="4" y="47"/>
                                  </a:lnTo>
                                  <a:lnTo>
                                    <a:pt x="4" y="46"/>
                                  </a:lnTo>
                                  <a:lnTo>
                                    <a:pt x="3" y="46"/>
                                  </a:lnTo>
                                  <a:lnTo>
                                    <a:pt x="3" y="46"/>
                                  </a:lnTo>
                                  <a:lnTo>
                                    <a:pt x="3" y="46"/>
                                  </a:lnTo>
                                  <a:lnTo>
                                    <a:pt x="3" y="46"/>
                                  </a:lnTo>
                                  <a:lnTo>
                                    <a:pt x="3" y="45"/>
                                  </a:lnTo>
                                  <a:lnTo>
                                    <a:pt x="3" y="45"/>
                                  </a:lnTo>
                                  <a:lnTo>
                                    <a:pt x="3" y="45"/>
                                  </a:lnTo>
                                  <a:lnTo>
                                    <a:pt x="3" y="45"/>
                                  </a:lnTo>
                                  <a:lnTo>
                                    <a:pt x="3" y="44"/>
                                  </a:lnTo>
                                  <a:lnTo>
                                    <a:pt x="3" y="44"/>
                                  </a:lnTo>
                                  <a:lnTo>
                                    <a:pt x="3" y="44"/>
                                  </a:lnTo>
                                  <a:lnTo>
                                    <a:pt x="3" y="44"/>
                                  </a:lnTo>
                                  <a:lnTo>
                                    <a:pt x="3" y="43"/>
                                  </a:lnTo>
                                  <a:lnTo>
                                    <a:pt x="3" y="43"/>
                                  </a:lnTo>
                                  <a:lnTo>
                                    <a:pt x="3" y="43"/>
                                  </a:lnTo>
                                  <a:lnTo>
                                    <a:pt x="3" y="43"/>
                                  </a:lnTo>
                                  <a:lnTo>
                                    <a:pt x="2" y="42"/>
                                  </a:lnTo>
                                  <a:lnTo>
                                    <a:pt x="2" y="42"/>
                                  </a:lnTo>
                                  <a:lnTo>
                                    <a:pt x="2" y="42"/>
                                  </a:lnTo>
                                  <a:lnTo>
                                    <a:pt x="2" y="42"/>
                                  </a:lnTo>
                                  <a:lnTo>
                                    <a:pt x="2" y="41"/>
                                  </a:lnTo>
                                  <a:lnTo>
                                    <a:pt x="2" y="41"/>
                                  </a:lnTo>
                                  <a:lnTo>
                                    <a:pt x="2" y="41"/>
                                  </a:lnTo>
                                  <a:lnTo>
                                    <a:pt x="0" y="0"/>
                                  </a:lnTo>
                                  <a:lnTo>
                                    <a:pt x="86"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233" name="Freeform 4233"/>
                          <wps:cNvSpPr>
                            <a:spLocks/>
                          </wps:cNvSpPr>
                          <wps:spPr bwMode="auto">
                            <a:xfrm>
                              <a:off x="70" y="962"/>
                              <a:ext cx="86" cy="56"/>
                            </a:xfrm>
                            <a:custGeom>
                              <a:avLst/>
                              <a:gdLst>
                                <a:gd name="T0" fmla="*/ 79 w 86"/>
                                <a:gd name="T1" fmla="*/ 45 h 56"/>
                                <a:gd name="T2" fmla="*/ 79 w 86"/>
                                <a:gd name="T3" fmla="*/ 46 h 56"/>
                                <a:gd name="T4" fmla="*/ 79 w 86"/>
                                <a:gd name="T5" fmla="*/ 47 h 56"/>
                                <a:gd name="T6" fmla="*/ 78 w 86"/>
                                <a:gd name="T7" fmla="*/ 48 h 56"/>
                                <a:gd name="T8" fmla="*/ 78 w 86"/>
                                <a:gd name="T9" fmla="*/ 48 h 56"/>
                                <a:gd name="T10" fmla="*/ 78 w 86"/>
                                <a:gd name="T11" fmla="*/ 49 h 56"/>
                                <a:gd name="T12" fmla="*/ 77 w 86"/>
                                <a:gd name="T13" fmla="*/ 50 h 56"/>
                                <a:gd name="T14" fmla="*/ 77 w 86"/>
                                <a:gd name="T15" fmla="*/ 51 h 56"/>
                                <a:gd name="T16" fmla="*/ 77 w 86"/>
                                <a:gd name="T17" fmla="*/ 51 h 56"/>
                                <a:gd name="T18" fmla="*/ 76 w 86"/>
                                <a:gd name="T19" fmla="*/ 52 h 56"/>
                                <a:gd name="T20" fmla="*/ 76 w 86"/>
                                <a:gd name="T21" fmla="*/ 53 h 56"/>
                                <a:gd name="T22" fmla="*/ 75 w 86"/>
                                <a:gd name="T23" fmla="*/ 53 h 56"/>
                                <a:gd name="T24" fmla="*/ 75 w 86"/>
                                <a:gd name="T25" fmla="*/ 54 h 56"/>
                                <a:gd name="T26" fmla="*/ 74 w 86"/>
                                <a:gd name="T27" fmla="*/ 54 h 56"/>
                                <a:gd name="T28" fmla="*/ 74 w 86"/>
                                <a:gd name="T29" fmla="*/ 54 h 56"/>
                                <a:gd name="T30" fmla="*/ 73 w 86"/>
                                <a:gd name="T31" fmla="*/ 55 h 56"/>
                                <a:gd name="T32" fmla="*/ 72 w 86"/>
                                <a:gd name="T33" fmla="*/ 55 h 56"/>
                                <a:gd name="T34" fmla="*/ 72 w 86"/>
                                <a:gd name="T35" fmla="*/ 55 h 56"/>
                                <a:gd name="T36" fmla="*/ 71 w 86"/>
                                <a:gd name="T37" fmla="*/ 56 h 56"/>
                                <a:gd name="T38" fmla="*/ 70 w 86"/>
                                <a:gd name="T39" fmla="*/ 56 h 56"/>
                                <a:gd name="T40" fmla="*/ 70 w 86"/>
                                <a:gd name="T41" fmla="*/ 56 h 56"/>
                                <a:gd name="T42" fmla="*/ 69 w 86"/>
                                <a:gd name="T43" fmla="*/ 56 h 56"/>
                                <a:gd name="T44" fmla="*/ 68 w 86"/>
                                <a:gd name="T45" fmla="*/ 56 h 56"/>
                                <a:gd name="T46" fmla="*/ 68 w 86"/>
                                <a:gd name="T47" fmla="*/ 56 h 56"/>
                                <a:gd name="T48" fmla="*/ 67 w 86"/>
                                <a:gd name="T49" fmla="*/ 56 h 56"/>
                                <a:gd name="T50" fmla="*/ 13 w 86"/>
                                <a:gd name="T51" fmla="*/ 56 h 56"/>
                                <a:gd name="T52" fmla="*/ 13 w 86"/>
                                <a:gd name="T53" fmla="*/ 56 h 56"/>
                                <a:gd name="T54" fmla="*/ 12 w 86"/>
                                <a:gd name="T55" fmla="*/ 56 h 56"/>
                                <a:gd name="T56" fmla="*/ 11 w 86"/>
                                <a:gd name="T57" fmla="*/ 55 h 56"/>
                                <a:gd name="T58" fmla="*/ 11 w 86"/>
                                <a:gd name="T59" fmla="*/ 55 h 56"/>
                                <a:gd name="T60" fmla="*/ 10 w 86"/>
                                <a:gd name="T61" fmla="*/ 55 h 56"/>
                                <a:gd name="T62" fmla="*/ 9 w 86"/>
                                <a:gd name="T63" fmla="*/ 54 h 56"/>
                                <a:gd name="T64" fmla="*/ 9 w 86"/>
                                <a:gd name="T65" fmla="*/ 54 h 56"/>
                                <a:gd name="T66" fmla="*/ 8 w 86"/>
                                <a:gd name="T67" fmla="*/ 54 h 56"/>
                                <a:gd name="T68" fmla="*/ 8 w 86"/>
                                <a:gd name="T69" fmla="*/ 53 h 56"/>
                                <a:gd name="T70" fmla="*/ 7 w 86"/>
                                <a:gd name="T71" fmla="*/ 53 h 56"/>
                                <a:gd name="T72" fmla="*/ 7 w 86"/>
                                <a:gd name="T73" fmla="*/ 52 h 56"/>
                                <a:gd name="T74" fmla="*/ 6 w 86"/>
                                <a:gd name="T75" fmla="*/ 51 h 56"/>
                                <a:gd name="T76" fmla="*/ 6 w 86"/>
                                <a:gd name="T77" fmla="*/ 51 h 56"/>
                                <a:gd name="T78" fmla="*/ 5 w 86"/>
                                <a:gd name="T79" fmla="*/ 50 h 56"/>
                                <a:gd name="T80" fmla="*/ 5 w 86"/>
                                <a:gd name="T81" fmla="*/ 49 h 56"/>
                                <a:gd name="T82" fmla="*/ 4 w 86"/>
                                <a:gd name="T83" fmla="*/ 49 h 56"/>
                                <a:gd name="T84" fmla="*/ 4 w 86"/>
                                <a:gd name="T85" fmla="*/ 48 h 56"/>
                                <a:gd name="T86" fmla="*/ 4 w 86"/>
                                <a:gd name="T87" fmla="*/ 47 h 56"/>
                                <a:gd name="T88" fmla="*/ 3 w 86"/>
                                <a:gd name="T89" fmla="*/ 46 h 56"/>
                                <a:gd name="T90" fmla="*/ 3 w 86"/>
                                <a:gd name="T91" fmla="*/ 45 h 56"/>
                                <a:gd name="T92" fmla="*/ 3 w 86"/>
                                <a:gd name="T93" fmla="*/ 44 h 56"/>
                                <a:gd name="T94" fmla="*/ 3 w 86"/>
                                <a:gd name="T95" fmla="*/ 43 h 56"/>
                                <a:gd name="T96" fmla="*/ 2 w 86"/>
                                <a:gd name="T97" fmla="*/ 42 h 56"/>
                                <a:gd name="T98" fmla="*/ 2 w 86"/>
                                <a:gd name="T99" fmla="*/ 41 h 56"/>
                                <a:gd name="T100" fmla="*/ 86 w 86"/>
                                <a:gd name="T101" fmla="*/ 0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6" h="56">
                                  <a:moveTo>
                                    <a:pt x="86" y="0"/>
                                  </a:moveTo>
                                  <a:lnTo>
                                    <a:pt x="79" y="44"/>
                                  </a:lnTo>
                                  <a:lnTo>
                                    <a:pt x="79" y="45"/>
                                  </a:lnTo>
                                  <a:lnTo>
                                    <a:pt x="79" y="45"/>
                                  </a:lnTo>
                                  <a:lnTo>
                                    <a:pt x="79" y="45"/>
                                  </a:lnTo>
                                  <a:lnTo>
                                    <a:pt x="79" y="46"/>
                                  </a:lnTo>
                                  <a:lnTo>
                                    <a:pt x="79" y="46"/>
                                  </a:lnTo>
                                  <a:lnTo>
                                    <a:pt x="79" y="46"/>
                                  </a:lnTo>
                                  <a:lnTo>
                                    <a:pt x="79" y="46"/>
                                  </a:lnTo>
                                  <a:lnTo>
                                    <a:pt x="79" y="46"/>
                                  </a:lnTo>
                                  <a:lnTo>
                                    <a:pt x="79" y="47"/>
                                  </a:lnTo>
                                  <a:lnTo>
                                    <a:pt x="79" y="47"/>
                                  </a:lnTo>
                                  <a:lnTo>
                                    <a:pt x="79" y="47"/>
                                  </a:lnTo>
                                  <a:lnTo>
                                    <a:pt x="79" y="47"/>
                                  </a:lnTo>
                                  <a:lnTo>
                                    <a:pt x="79" y="47"/>
                                  </a:lnTo>
                                  <a:lnTo>
                                    <a:pt x="78" y="48"/>
                                  </a:lnTo>
                                  <a:lnTo>
                                    <a:pt x="78" y="48"/>
                                  </a:lnTo>
                                  <a:lnTo>
                                    <a:pt x="78" y="48"/>
                                  </a:lnTo>
                                  <a:lnTo>
                                    <a:pt x="78" y="48"/>
                                  </a:lnTo>
                                  <a:lnTo>
                                    <a:pt x="78" y="48"/>
                                  </a:lnTo>
                                  <a:lnTo>
                                    <a:pt x="78" y="49"/>
                                  </a:lnTo>
                                  <a:lnTo>
                                    <a:pt x="78" y="49"/>
                                  </a:lnTo>
                                  <a:lnTo>
                                    <a:pt x="78" y="49"/>
                                  </a:lnTo>
                                  <a:lnTo>
                                    <a:pt x="78" y="49"/>
                                  </a:lnTo>
                                  <a:lnTo>
                                    <a:pt x="78" y="50"/>
                                  </a:lnTo>
                                  <a:lnTo>
                                    <a:pt x="78" y="50"/>
                                  </a:lnTo>
                                  <a:lnTo>
                                    <a:pt x="77" y="50"/>
                                  </a:lnTo>
                                  <a:lnTo>
                                    <a:pt x="77" y="50"/>
                                  </a:lnTo>
                                  <a:lnTo>
                                    <a:pt x="77" y="50"/>
                                  </a:lnTo>
                                  <a:lnTo>
                                    <a:pt x="77" y="50"/>
                                  </a:lnTo>
                                  <a:lnTo>
                                    <a:pt x="77" y="51"/>
                                  </a:lnTo>
                                  <a:lnTo>
                                    <a:pt x="77" y="51"/>
                                  </a:lnTo>
                                  <a:lnTo>
                                    <a:pt x="77" y="51"/>
                                  </a:lnTo>
                                  <a:lnTo>
                                    <a:pt x="77" y="51"/>
                                  </a:lnTo>
                                  <a:lnTo>
                                    <a:pt x="77" y="51"/>
                                  </a:lnTo>
                                  <a:lnTo>
                                    <a:pt x="77" y="51"/>
                                  </a:lnTo>
                                  <a:lnTo>
                                    <a:pt x="76" y="52"/>
                                  </a:lnTo>
                                  <a:lnTo>
                                    <a:pt x="76" y="52"/>
                                  </a:lnTo>
                                  <a:lnTo>
                                    <a:pt x="76" y="52"/>
                                  </a:lnTo>
                                  <a:lnTo>
                                    <a:pt x="76" y="52"/>
                                  </a:lnTo>
                                  <a:lnTo>
                                    <a:pt x="76" y="52"/>
                                  </a:lnTo>
                                  <a:lnTo>
                                    <a:pt x="76" y="52"/>
                                  </a:lnTo>
                                  <a:lnTo>
                                    <a:pt x="76" y="52"/>
                                  </a:lnTo>
                                  <a:lnTo>
                                    <a:pt x="76" y="53"/>
                                  </a:lnTo>
                                  <a:lnTo>
                                    <a:pt x="75" y="53"/>
                                  </a:lnTo>
                                  <a:lnTo>
                                    <a:pt x="75" y="53"/>
                                  </a:lnTo>
                                  <a:lnTo>
                                    <a:pt x="75" y="53"/>
                                  </a:lnTo>
                                  <a:lnTo>
                                    <a:pt x="75" y="53"/>
                                  </a:lnTo>
                                  <a:lnTo>
                                    <a:pt x="75" y="53"/>
                                  </a:lnTo>
                                  <a:lnTo>
                                    <a:pt x="75" y="53"/>
                                  </a:lnTo>
                                  <a:lnTo>
                                    <a:pt x="75" y="54"/>
                                  </a:lnTo>
                                  <a:lnTo>
                                    <a:pt x="75" y="54"/>
                                  </a:lnTo>
                                  <a:lnTo>
                                    <a:pt x="74" y="54"/>
                                  </a:lnTo>
                                  <a:lnTo>
                                    <a:pt x="74" y="54"/>
                                  </a:lnTo>
                                  <a:lnTo>
                                    <a:pt x="74" y="54"/>
                                  </a:lnTo>
                                  <a:lnTo>
                                    <a:pt x="74" y="54"/>
                                  </a:lnTo>
                                  <a:lnTo>
                                    <a:pt x="74" y="54"/>
                                  </a:lnTo>
                                  <a:lnTo>
                                    <a:pt x="74" y="54"/>
                                  </a:lnTo>
                                  <a:lnTo>
                                    <a:pt x="74" y="54"/>
                                  </a:lnTo>
                                  <a:lnTo>
                                    <a:pt x="74" y="54"/>
                                  </a:lnTo>
                                  <a:lnTo>
                                    <a:pt x="73" y="55"/>
                                  </a:lnTo>
                                  <a:lnTo>
                                    <a:pt x="73" y="55"/>
                                  </a:lnTo>
                                  <a:lnTo>
                                    <a:pt x="73" y="55"/>
                                  </a:lnTo>
                                  <a:lnTo>
                                    <a:pt x="73" y="55"/>
                                  </a:lnTo>
                                  <a:lnTo>
                                    <a:pt x="73" y="55"/>
                                  </a:lnTo>
                                  <a:lnTo>
                                    <a:pt x="73" y="55"/>
                                  </a:lnTo>
                                  <a:lnTo>
                                    <a:pt x="73" y="55"/>
                                  </a:lnTo>
                                  <a:lnTo>
                                    <a:pt x="72" y="55"/>
                                  </a:lnTo>
                                  <a:lnTo>
                                    <a:pt x="72" y="55"/>
                                  </a:lnTo>
                                  <a:lnTo>
                                    <a:pt x="72" y="55"/>
                                  </a:lnTo>
                                  <a:lnTo>
                                    <a:pt x="72" y="55"/>
                                  </a:lnTo>
                                  <a:lnTo>
                                    <a:pt x="72" y="55"/>
                                  </a:lnTo>
                                  <a:lnTo>
                                    <a:pt x="72" y="55"/>
                                  </a:lnTo>
                                  <a:lnTo>
                                    <a:pt x="71" y="56"/>
                                  </a:lnTo>
                                  <a:lnTo>
                                    <a:pt x="71" y="56"/>
                                  </a:lnTo>
                                  <a:lnTo>
                                    <a:pt x="71" y="56"/>
                                  </a:lnTo>
                                  <a:lnTo>
                                    <a:pt x="71" y="56"/>
                                  </a:lnTo>
                                  <a:lnTo>
                                    <a:pt x="71" y="56"/>
                                  </a:lnTo>
                                  <a:lnTo>
                                    <a:pt x="71" y="56"/>
                                  </a:lnTo>
                                  <a:lnTo>
                                    <a:pt x="70" y="56"/>
                                  </a:lnTo>
                                  <a:lnTo>
                                    <a:pt x="70" y="56"/>
                                  </a:lnTo>
                                  <a:lnTo>
                                    <a:pt x="70" y="56"/>
                                  </a:lnTo>
                                  <a:lnTo>
                                    <a:pt x="70" y="56"/>
                                  </a:lnTo>
                                  <a:lnTo>
                                    <a:pt x="70" y="56"/>
                                  </a:lnTo>
                                  <a:lnTo>
                                    <a:pt x="70" y="56"/>
                                  </a:lnTo>
                                  <a:lnTo>
                                    <a:pt x="69" y="56"/>
                                  </a:lnTo>
                                  <a:lnTo>
                                    <a:pt x="69" y="56"/>
                                  </a:lnTo>
                                  <a:lnTo>
                                    <a:pt x="69" y="56"/>
                                  </a:lnTo>
                                  <a:lnTo>
                                    <a:pt x="69" y="56"/>
                                  </a:lnTo>
                                  <a:lnTo>
                                    <a:pt x="69" y="56"/>
                                  </a:lnTo>
                                  <a:lnTo>
                                    <a:pt x="69" y="56"/>
                                  </a:lnTo>
                                  <a:lnTo>
                                    <a:pt x="68" y="56"/>
                                  </a:lnTo>
                                  <a:lnTo>
                                    <a:pt x="68" y="56"/>
                                  </a:lnTo>
                                  <a:lnTo>
                                    <a:pt x="68" y="56"/>
                                  </a:lnTo>
                                  <a:lnTo>
                                    <a:pt x="68" y="56"/>
                                  </a:lnTo>
                                  <a:lnTo>
                                    <a:pt x="68" y="56"/>
                                  </a:lnTo>
                                  <a:lnTo>
                                    <a:pt x="68" y="56"/>
                                  </a:lnTo>
                                  <a:lnTo>
                                    <a:pt x="67" y="56"/>
                                  </a:lnTo>
                                  <a:lnTo>
                                    <a:pt x="67" y="56"/>
                                  </a:lnTo>
                                  <a:lnTo>
                                    <a:pt x="67" y="56"/>
                                  </a:lnTo>
                                  <a:lnTo>
                                    <a:pt x="67" y="56"/>
                                  </a:lnTo>
                                  <a:lnTo>
                                    <a:pt x="14" y="56"/>
                                  </a:lnTo>
                                  <a:lnTo>
                                    <a:pt x="14" y="56"/>
                                  </a:lnTo>
                                  <a:lnTo>
                                    <a:pt x="13" y="56"/>
                                  </a:lnTo>
                                  <a:lnTo>
                                    <a:pt x="13" y="56"/>
                                  </a:lnTo>
                                  <a:lnTo>
                                    <a:pt x="13" y="56"/>
                                  </a:lnTo>
                                  <a:lnTo>
                                    <a:pt x="13" y="56"/>
                                  </a:lnTo>
                                  <a:lnTo>
                                    <a:pt x="13" y="56"/>
                                  </a:lnTo>
                                  <a:lnTo>
                                    <a:pt x="13" y="56"/>
                                  </a:lnTo>
                                  <a:lnTo>
                                    <a:pt x="12" y="56"/>
                                  </a:lnTo>
                                  <a:lnTo>
                                    <a:pt x="12" y="56"/>
                                  </a:lnTo>
                                  <a:lnTo>
                                    <a:pt x="12" y="56"/>
                                  </a:lnTo>
                                  <a:lnTo>
                                    <a:pt x="12" y="56"/>
                                  </a:lnTo>
                                  <a:lnTo>
                                    <a:pt x="12" y="56"/>
                                  </a:lnTo>
                                  <a:lnTo>
                                    <a:pt x="11" y="55"/>
                                  </a:lnTo>
                                  <a:lnTo>
                                    <a:pt x="11" y="55"/>
                                  </a:lnTo>
                                  <a:lnTo>
                                    <a:pt x="11" y="55"/>
                                  </a:lnTo>
                                  <a:lnTo>
                                    <a:pt x="11" y="55"/>
                                  </a:lnTo>
                                  <a:lnTo>
                                    <a:pt x="11" y="55"/>
                                  </a:lnTo>
                                  <a:lnTo>
                                    <a:pt x="11" y="55"/>
                                  </a:lnTo>
                                  <a:lnTo>
                                    <a:pt x="10" y="55"/>
                                  </a:lnTo>
                                  <a:lnTo>
                                    <a:pt x="10" y="55"/>
                                  </a:lnTo>
                                  <a:lnTo>
                                    <a:pt x="10" y="55"/>
                                  </a:lnTo>
                                  <a:lnTo>
                                    <a:pt x="10" y="55"/>
                                  </a:lnTo>
                                  <a:lnTo>
                                    <a:pt x="10" y="55"/>
                                  </a:lnTo>
                                  <a:lnTo>
                                    <a:pt x="10" y="55"/>
                                  </a:lnTo>
                                  <a:lnTo>
                                    <a:pt x="9" y="55"/>
                                  </a:lnTo>
                                  <a:lnTo>
                                    <a:pt x="9" y="54"/>
                                  </a:lnTo>
                                  <a:lnTo>
                                    <a:pt x="9" y="54"/>
                                  </a:lnTo>
                                  <a:lnTo>
                                    <a:pt x="9" y="54"/>
                                  </a:lnTo>
                                  <a:lnTo>
                                    <a:pt x="9" y="54"/>
                                  </a:lnTo>
                                  <a:lnTo>
                                    <a:pt x="9" y="54"/>
                                  </a:lnTo>
                                  <a:lnTo>
                                    <a:pt x="9" y="54"/>
                                  </a:lnTo>
                                  <a:lnTo>
                                    <a:pt x="8" y="54"/>
                                  </a:lnTo>
                                  <a:lnTo>
                                    <a:pt x="8" y="54"/>
                                  </a:lnTo>
                                  <a:lnTo>
                                    <a:pt x="8" y="54"/>
                                  </a:lnTo>
                                  <a:lnTo>
                                    <a:pt x="8" y="54"/>
                                  </a:lnTo>
                                  <a:lnTo>
                                    <a:pt x="8" y="53"/>
                                  </a:lnTo>
                                  <a:lnTo>
                                    <a:pt x="8" y="53"/>
                                  </a:lnTo>
                                  <a:lnTo>
                                    <a:pt x="8" y="53"/>
                                  </a:lnTo>
                                  <a:lnTo>
                                    <a:pt x="7" y="53"/>
                                  </a:lnTo>
                                  <a:lnTo>
                                    <a:pt x="7" y="53"/>
                                  </a:lnTo>
                                  <a:lnTo>
                                    <a:pt x="7" y="53"/>
                                  </a:lnTo>
                                  <a:lnTo>
                                    <a:pt x="7" y="53"/>
                                  </a:lnTo>
                                  <a:lnTo>
                                    <a:pt x="7" y="52"/>
                                  </a:lnTo>
                                  <a:lnTo>
                                    <a:pt x="7" y="52"/>
                                  </a:lnTo>
                                  <a:lnTo>
                                    <a:pt x="7" y="52"/>
                                  </a:lnTo>
                                  <a:lnTo>
                                    <a:pt x="7" y="52"/>
                                  </a:lnTo>
                                  <a:lnTo>
                                    <a:pt x="7" y="52"/>
                                  </a:lnTo>
                                  <a:lnTo>
                                    <a:pt x="6" y="52"/>
                                  </a:lnTo>
                                  <a:lnTo>
                                    <a:pt x="6" y="52"/>
                                  </a:lnTo>
                                  <a:lnTo>
                                    <a:pt x="6" y="51"/>
                                  </a:lnTo>
                                  <a:lnTo>
                                    <a:pt x="6" y="51"/>
                                  </a:lnTo>
                                  <a:lnTo>
                                    <a:pt x="6" y="51"/>
                                  </a:lnTo>
                                  <a:lnTo>
                                    <a:pt x="6" y="51"/>
                                  </a:lnTo>
                                  <a:lnTo>
                                    <a:pt x="6" y="51"/>
                                  </a:lnTo>
                                  <a:lnTo>
                                    <a:pt x="6" y="51"/>
                                  </a:lnTo>
                                  <a:lnTo>
                                    <a:pt x="5" y="50"/>
                                  </a:lnTo>
                                  <a:lnTo>
                                    <a:pt x="5" y="50"/>
                                  </a:lnTo>
                                  <a:lnTo>
                                    <a:pt x="5" y="50"/>
                                  </a:lnTo>
                                  <a:lnTo>
                                    <a:pt x="5" y="50"/>
                                  </a:lnTo>
                                  <a:lnTo>
                                    <a:pt x="5" y="50"/>
                                  </a:lnTo>
                                  <a:lnTo>
                                    <a:pt x="5" y="50"/>
                                  </a:lnTo>
                                  <a:lnTo>
                                    <a:pt x="5" y="49"/>
                                  </a:lnTo>
                                  <a:lnTo>
                                    <a:pt x="5" y="49"/>
                                  </a:lnTo>
                                  <a:lnTo>
                                    <a:pt x="5" y="49"/>
                                  </a:lnTo>
                                  <a:lnTo>
                                    <a:pt x="5" y="49"/>
                                  </a:lnTo>
                                  <a:lnTo>
                                    <a:pt x="4" y="49"/>
                                  </a:lnTo>
                                  <a:lnTo>
                                    <a:pt x="4" y="48"/>
                                  </a:lnTo>
                                  <a:lnTo>
                                    <a:pt x="4" y="48"/>
                                  </a:lnTo>
                                  <a:lnTo>
                                    <a:pt x="4" y="48"/>
                                  </a:lnTo>
                                  <a:lnTo>
                                    <a:pt x="4" y="48"/>
                                  </a:lnTo>
                                  <a:lnTo>
                                    <a:pt x="4" y="48"/>
                                  </a:lnTo>
                                  <a:lnTo>
                                    <a:pt x="4" y="47"/>
                                  </a:lnTo>
                                  <a:lnTo>
                                    <a:pt x="4" y="47"/>
                                  </a:lnTo>
                                  <a:lnTo>
                                    <a:pt x="4" y="47"/>
                                  </a:lnTo>
                                  <a:lnTo>
                                    <a:pt x="4" y="47"/>
                                  </a:lnTo>
                                  <a:lnTo>
                                    <a:pt x="4" y="47"/>
                                  </a:lnTo>
                                  <a:lnTo>
                                    <a:pt x="4" y="46"/>
                                  </a:lnTo>
                                  <a:lnTo>
                                    <a:pt x="3" y="46"/>
                                  </a:lnTo>
                                  <a:lnTo>
                                    <a:pt x="3" y="46"/>
                                  </a:lnTo>
                                  <a:lnTo>
                                    <a:pt x="3" y="46"/>
                                  </a:lnTo>
                                  <a:lnTo>
                                    <a:pt x="3" y="46"/>
                                  </a:lnTo>
                                  <a:lnTo>
                                    <a:pt x="3" y="45"/>
                                  </a:lnTo>
                                  <a:lnTo>
                                    <a:pt x="3" y="45"/>
                                  </a:lnTo>
                                  <a:lnTo>
                                    <a:pt x="3" y="45"/>
                                  </a:lnTo>
                                  <a:lnTo>
                                    <a:pt x="3" y="45"/>
                                  </a:lnTo>
                                  <a:lnTo>
                                    <a:pt x="3" y="44"/>
                                  </a:lnTo>
                                  <a:lnTo>
                                    <a:pt x="3" y="44"/>
                                  </a:lnTo>
                                  <a:lnTo>
                                    <a:pt x="3" y="44"/>
                                  </a:lnTo>
                                  <a:lnTo>
                                    <a:pt x="3" y="44"/>
                                  </a:lnTo>
                                  <a:lnTo>
                                    <a:pt x="3" y="43"/>
                                  </a:lnTo>
                                  <a:lnTo>
                                    <a:pt x="3" y="43"/>
                                  </a:lnTo>
                                  <a:lnTo>
                                    <a:pt x="3" y="43"/>
                                  </a:lnTo>
                                  <a:lnTo>
                                    <a:pt x="3" y="43"/>
                                  </a:lnTo>
                                  <a:lnTo>
                                    <a:pt x="2" y="42"/>
                                  </a:lnTo>
                                  <a:lnTo>
                                    <a:pt x="2" y="42"/>
                                  </a:lnTo>
                                  <a:lnTo>
                                    <a:pt x="2" y="42"/>
                                  </a:lnTo>
                                  <a:lnTo>
                                    <a:pt x="2" y="42"/>
                                  </a:lnTo>
                                  <a:lnTo>
                                    <a:pt x="2" y="41"/>
                                  </a:lnTo>
                                  <a:lnTo>
                                    <a:pt x="2" y="41"/>
                                  </a:lnTo>
                                  <a:lnTo>
                                    <a:pt x="2" y="41"/>
                                  </a:lnTo>
                                  <a:lnTo>
                                    <a:pt x="0" y="0"/>
                                  </a:lnTo>
                                  <a:lnTo>
                                    <a:pt x="86"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4" name="Freeform 4234"/>
                          <wps:cNvSpPr>
                            <a:spLocks/>
                          </wps:cNvSpPr>
                          <wps:spPr bwMode="auto">
                            <a:xfrm>
                              <a:off x="70" y="1000"/>
                              <a:ext cx="82" cy="19"/>
                            </a:xfrm>
                            <a:custGeom>
                              <a:avLst/>
                              <a:gdLst>
                                <a:gd name="T0" fmla="*/ 81 w 82"/>
                                <a:gd name="T1" fmla="*/ 8 h 19"/>
                                <a:gd name="T2" fmla="*/ 81 w 82"/>
                                <a:gd name="T3" fmla="*/ 9 h 19"/>
                                <a:gd name="T4" fmla="*/ 80 w 82"/>
                                <a:gd name="T5" fmla="*/ 11 h 19"/>
                                <a:gd name="T6" fmla="*/ 79 w 82"/>
                                <a:gd name="T7" fmla="*/ 12 h 19"/>
                                <a:gd name="T8" fmla="*/ 79 w 82"/>
                                <a:gd name="T9" fmla="*/ 13 h 19"/>
                                <a:gd name="T10" fmla="*/ 78 w 82"/>
                                <a:gd name="T11" fmla="*/ 14 h 19"/>
                                <a:gd name="T12" fmla="*/ 77 w 82"/>
                                <a:gd name="T13" fmla="*/ 15 h 19"/>
                                <a:gd name="T14" fmla="*/ 76 w 82"/>
                                <a:gd name="T15" fmla="*/ 16 h 19"/>
                                <a:gd name="T16" fmla="*/ 75 w 82"/>
                                <a:gd name="T17" fmla="*/ 17 h 19"/>
                                <a:gd name="T18" fmla="*/ 74 w 82"/>
                                <a:gd name="T19" fmla="*/ 17 h 19"/>
                                <a:gd name="T20" fmla="*/ 73 w 82"/>
                                <a:gd name="T21" fmla="*/ 18 h 19"/>
                                <a:gd name="T22" fmla="*/ 72 w 82"/>
                                <a:gd name="T23" fmla="*/ 18 h 19"/>
                                <a:gd name="T24" fmla="*/ 71 w 82"/>
                                <a:gd name="T25" fmla="*/ 19 h 19"/>
                                <a:gd name="T26" fmla="*/ 70 w 82"/>
                                <a:gd name="T27" fmla="*/ 19 h 19"/>
                                <a:gd name="T28" fmla="*/ 12 w 82"/>
                                <a:gd name="T29" fmla="*/ 19 h 19"/>
                                <a:gd name="T30" fmla="*/ 11 w 82"/>
                                <a:gd name="T31" fmla="*/ 18 h 19"/>
                                <a:gd name="T32" fmla="*/ 10 w 82"/>
                                <a:gd name="T33" fmla="*/ 18 h 19"/>
                                <a:gd name="T34" fmla="*/ 9 w 82"/>
                                <a:gd name="T35" fmla="*/ 18 h 19"/>
                                <a:gd name="T36" fmla="*/ 7 w 82"/>
                                <a:gd name="T37" fmla="*/ 17 h 19"/>
                                <a:gd name="T38" fmla="*/ 6 w 82"/>
                                <a:gd name="T39" fmla="*/ 16 h 19"/>
                                <a:gd name="T40" fmla="*/ 5 w 82"/>
                                <a:gd name="T41" fmla="*/ 15 h 19"/>
                                <a:gd name="T42" fmla="*/ 4 w 82"/>
                                <a:gd name="T43" fmla="*/ 14 h 19"/>
                                <a:gd name="T44" fmla="*/ 4 w 82"/>
                                <a:gd name="T45" fmla="*/ 13 h 19"/>
                                <a:gd name="T46" fmla="*/ 3 w 82"/>
                                <a:gd name="T47" fmla="*/ 12 h 19"/>
                                <a:gd name="T48" fmla="*/ 2 w 82"/>
                                <a:gd name="T49" fmla="*/ 11 h 19"/>
                                <a:gd name="T50" fmla="*/ 1 w 82"/>
                                <a:gd name="T51" fmla="*/ 9 h 19"/>
                                <a:gd name="T52" fmla="*/ 1 w 82"/>
                                <a:gd name="T53" fmla="*/ 8 h 19"/>
                                <a:gd name="T54" fmla="*/ 0 w 82"/>
                                <a:gd name="T55" fmla="*/ 6 h 19"/>
                                <a:gd name="T56" fmla="*/ 2 w 82"/>
                                <a:gd name="T57" fmla="*/ 0 h 19"/>
                                <a:gd name="T58" fmla="*/ 2 w 82"/>
                                <a:gd name="T59" fmla="*/ 2 h 19"/>
                                <a:gd name="T60" fmla="*/ 2 w 82"/>
                                <a:gd name="T61" fmla="*/ 3 h 19"/>
                                <a:gd name="T62" fmla="*/ 3 w 82"/>
                                <a:gd name="T63" fmla="*/ 5 h 19"/>
                                <a:gd name="T64" fmla="*/ 3 w 82"/>
                                <a:gd name="T65" fmla="*/ 6 h 19"/>
                                <a:gd name="T66" fmla="*/ 4 w 82"/>
                                <a:gd name="T67" fmla="*/ 7 h 19"/>
                                <a:gd name="T68" fmla="*/ 5 w 82"/>
                                <a:gd name="T69" fmla="*/ 8 h 19"/>
                                <a:gd name="T70" fmla="*/ 6 w 82"/>
                                <a:gd name="T71" fmla="*/ 9 h 19"/>
                                <a:gd name="T72" fmla="*/ 7 w 82"/>
                                <a:gd name="T73" fmla="*/ 10 h 19"/>
                                <a:gd name="T74" fmla="*/ 8 w 82"/>
                                <a:gd name="T75" fmla="*/ 11 h 19"/>
                                <a:gd name="T76" fmla="*/ 9 w 82"/>
                                <a:gd name="T77" fmla="*/ 12 h 19"/>
                                <a:gd name="T78" fmla="*/ 10 w 82"/>
                                <a:gd name="T79" fmla="*/ 13 h 19"/>
                                <a:gd name="T80" fmla="*/ 12 w 82"/>
                                <a:gd name="T81" fmla="*/ 13 h 19"/>
                                <a:gd name="T82" fmla="*/ 13 w 82"/>
                                <a:gd name="T83" fmla="*/ 13 h 19"/>
                                <a:gd name="T84" fmla="*/ 15 w 82"/>
                                <a:gd name="T85" fmla="*/ 14 h 19"/>
                                <a:gd name="T86" fmla="*/ 71 w 82"/>
                                <a:gd name="T87" fmla="*/ 14 h 19"/>
                                <a:gd name="T88" fmla="*/ 72 w 82"/>
                                <a:gd name="T89" fmla="*/ 14 h 19"/>
                                <a:gd name="T90" fmla="*/ 73 w 82"/>
                                <a:gd name="T91" fmla="*/ 13 h 19"/>
                                <a:gd name="T92" fmla="*/ 74 w 82"/>
                                <a:gd name="T93" fmla="*/ 13 h 19"/>
                                <a:gd name="T94" fmla="*/ 74 w 82"/>
                                <a:gd name="T95" fmla="*/ 12 h 19"/>
                                <a:gd name="T96" fmla="*/ 75 w 82"/>
                                <a:gd name="T97" fmla="*/ 12 h 19"/>
                                <a:gd name="T98" fmla="*/ 76 w 82"/>
                                <a:gd name="T99" fmla="*/ 11 h 19"/>
                                <a:gd name="T100" fmla="*/ 77 w 82"/>
                                <a:gd name="T101" fmla="*/ 10 h 19"/>
                                <a:gd name="T102" fmla="*/ 78 w 82"/>
                                <a:gd name="T103" fmla="*/ 9 h 19"/>
                                <a:gd name="T104" fmla="*/ 78 w 82"/>
                                <a:gd name="T105" fmla="*/ 8 h 19"/>
                                <a:gd name="T106" fmla="*/ 79 w 82"/>
                                <a:gd name="T107" fmla="*/ 6 h 19"/>
                                <a:gd name="T108" fmla="*/ 79 w 82"/>
                                <a:gd name="T109" fmla="*/ 5 h 19"/>
                                <a:gd name="T110" fmla="*/ 80 w 82"/>
                                <a:gd name="T111" fmla="*/ 3 h 19"/>
                                <a:gd name="T112" fmla="*/ 81 w 82"/>
                                <a:gd name="T113" fmla="*/ 2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2" h="19">
                                  <a:moveTo>
                                    <a:pt x="82" y="6"/>
                                  </a:moveTo>
                                  <a:lnTo>
                                    <a:pt x="82" y="6"/>
                                  </a:lnTo>
                                  <a:lnTo>
                                    <a:pt x="82" y="7"/>
                                  </a:lnTo>
                                  <a:lnTo>
                                    <a:pt x="81" y="7"/>
                                  </a:lnTo>
                                  <a:lnTo>
                                    <a:pt x="81" y="7"/>
                                  </a:lnTo>
                                  <a:lnTo>
                                    <a:pt x="81" y="7"/>
                                  </a:lnTo>
                                  <a:lnTo>
                                    <a:pt x="81" y="8"/>
                                  </a:lnTo>
                                  <a:lnTo>
                                    <a:pt x="81" y="8"/>
                                  </a:lnTo>
                                  <a:lnTo>
                                    <a:pt x="81" y="8"/>
                                  </a:lnTo>
                                  <a:lnTo>
                                    <a:pt x="81" y="8"/>
                                  </a:lnTo>
                                  <a:lnTo>
                                    <a:pt x="81" y="8"/>
                                  </a:lnTo>
                                  <a:lnTo>
                                    <a:pt x="81" y="9"/>
                                  </a:lnTo>
                                  <a:lnTo>
                                    <a:pt x="81" y="9"/>
                                  </a:lnTo>
                                  <a:lnTo>
                                    <a:pt x="81" y="9"/>
                                  </a:lnTo>
                                  <a:lnTo>
                                    <a:pt x="81" y="9"/>
                                  </a:lnTo>
                                  <a:lnTo>
                                    <a:pt x="81" y="10"/>
                                  </a:lnTo>
                                  <a:lnTo>
                                    <a:pt x="81" y="10"/>
                                  </a:lnTo>
                                  <a:lnTo>
                                    <a:pt x="80" y="10"/>
                                  </a:lnTo>
                                  <a:lnTo>
                                    <a:pt x="80" y="10"/>
                                  </a:lnTo>
                                  <a:lnTo>
                                    <a:pt x="80" y="10"/>
                                  </a:lnTo>
                                  <a:lnTo>
                                    <a:pt x="80" y="11"/>
                                  </a:lnTo>
                                  <a:lnTo>
                                    <a:pt x="80" y="11"/>
                                  </a:lnTo>
                                  <a:lnTo>
                                    <a:pt x="80" y="11"/>
                                  </a:lnTo>
                                  <a:lnTo>
                                    <a:pt x="80" y="11"/>
                                  </a:lnTo>
                                  <a:lnTo>
                                    <a:pt x="80" y="11"/>
                                  </a:lnTo>
                                  <a:lnTo>
                                    <a:pt x="80" y="12"/>
                                  </a:lnTo>
                                  <a:lnTo>
                                    <a:pt x="80" y="12"/>
                                  </a:lnTo>
                                  <a:lnTo>
                                    <a:pt x="79" y="12"/>
                                  </a:lnTo>
                                  <a:lnTo>
                                    <a:pt x="79" y="12"/>
                                  </a:lnTo>
                                  <a:lnTo>
                                    <a:pt x="79" y="12"/>
                                  </a:lnTo>
                                  <a:lnTo>
                                    <a:pt x="79" y="12"/>
                                  </a:lnTo>
                                  <a:lnTo>
                                    <a:pt x="79" y="13"/>
                                  </a:lnTo>
                                  <a:lnTo>
                                    <a:pt x="79" y="13"/>
                                  </a:lnTo>
                                  <a:lnTo>
                                    <a:pt x="79" y="13"/>
                                  </a:lnTo>
                                  <a:lnTo>
                                    <a:pt x="79" y="13"/>
                                  </a:lnTo>
                                  <a:lnTo>
                                    <a:pt x="79" y="13"/>
                                  </a:lnTo>
                                  <a:lnTo>
                                    <a:pt x="79" y="13"/>
                                  </a:lnTo>
                                  <a:lnTo>
                                    <a:pt x="78" y="14"/>
                                  </a:lnTo>
                                  <a:lnTo>
                                    <a:pt x="78" y="14"/>
                                  </a:lnTo>
                                  <a:lnTo>
                                    <a:pt x="78" y="14"/>
                                  </a:lnTo>
                                  <a:lnTo>
                                    <a:pt x="78" y="14"/>
                                  </a:lnTo>
                                  <a:lnTo>
                                    <a:pt x="78" y="14"/>
                                  </a:lnTo>
                                  <a:lnTo>
                                    <a:pt x="78" y="14"/>
                                  </a:lnTo>
                                  <a:lnTo>
                                    <a:pt x="78" y="14"/>
                                  </a:lnTo>
                                  <a:lnTo>
                                    <a:pt x="78" y="15"/>
                                  </a:lnTo>
                                  <a:lnTo>
                                    <a:pt x="77" y="15"/>
                                  </a:lnTo>
                                  <a:lnTo>
                                    <a:pt x="77" y="15"/>
                                  </a:lnTo>
                                  <a:lnTo>
                                    <a:pt x="77" y="15"/>
                                  </a:lnTo>
                                  <a:lnTo>
                                    <a:pt x="77" y="15"/>
                                  </a:lnTo>
                                  <a:lnTo>
                                    <a:pt x="77" y="15"/>
                                  </a:lnTo>
                                  <a:lnTo>
                                    <a:pt x="77" y="15"/>
                                  </a:lnTo>
                                  <a:lnTo>
                                    <a:pt x="77" y="16"/>
                                  </a:lnTo>
                                  <a:lnTo>
                                    <a:pt x="77" y="16"/>
                                  </a:lnTo>
                                  <a:lnTo>
                                    <a:pt x="76" y="16"/>
                                  </a:lnTo>
                                  <a:lnTo>
                                    <a:pt x="76" y="16"/>
                                  </a:lnTo>
                                  <a:lnTo>
                                    <a:pt x="76" y="16"/>
                                  </a:lnTo>
                                  <a:lnTo>
                                    <a:pt x="76" y="16"/>
                                  </a:lnTo>
                                  <a:lnTo>
                                    <a:pt x="76" y="16"/>
                                  </a:lnTo>
                                  <a:lnTo>
                                    <a:pt x="76" y="16"/>
                                  </a:lnTo>
                                  <a:lnTo>
                                    <a:pt x="76" y="16"/>
                                  </a:lnTo>
                                  <a:lnTo>
                                    <a:pt x="76" y="17"/>
                                  </a:lnTo>
                                  <a:lnTo>
                                    <a:pt x="75" y="17"/>
                                  </a:lnTo>
                                  <a:lnTo>
                                    <a:pt x="75" y="17"/>
                                  </a:lnTo>
                                  <a:lnTo>
                                    <a:pt x="75" y="17"/>
                                  </a:lnTo>
                                  <a:lnTo>
                                    <a:pt x="75" y="17"/>
                                  </a:lnTo>
                                  <a:lnTo>
                                    <a:pt x="75" y="17"/>
                                  </a:lnTo>
                                  <a:lnTo>
                                    <a:pt x="75" y="17"/>
                                  </a:lnTo>
                                  <a:lnTo>
                                    <a:pt x="75" y="17"/>
                                  </a:lnTo>
                                  <a:lnTo>
                                    <a:pt x="74" y="17"/>
                                  </a:lnTo>
                                  <a:lnTo>
                                    <a:pt x="74" y="17"/>
                                  </a:lnTo>
                                  <a:lnTo>
                                    <a:pt x="74" y="18"/>
                                  </a:lnTo>
                                  <a:lnTo>
                                    <a:pt x="74" y="18"/>
                                  </a:lnTo>
                                  <a:lnTo>
                                    <a:pt x="74" y="18"/>
                                  </a:lnTo>
                                  <a:lnTo>
                                    <a:pt x="74" y="18"/>
                                  </a:lnTo>
                                  <a:lnTo>
                                    <a:pt x="73" y="18"/>
                                  </a:lnTo>
                                  <a:lnTo>
                                    <a:pt x="73" y="18"/>
                                  </a:lnTo>
                                  <a:lnTo>
                                    <a:pt x="73" y="18"/>
                                  </a:lnTo>
                                  <a:lnTo>
                                    <a:pt x="73" y="18"/>
                                  </a:lnTo>
                                  <a:lnTo>
                                    <a:pt x="73" y="18"/>
                                  </a:lnTo>
                                  <a:lnTo>
                                    <a:pt x="73" y="18"/>
                                  </a:lnTo>
                                  <a:lnTo>
                                    <a:pt x="72" y="18"/>
                                  </a:lnTo>
                                  <a:lnTo>
                                    <a:pt x="72" y="18"/>
                                  </a:lnTo>
                                  <a:lnTo>
                                    <a:pt x="72" y="18"/>
                                  </a:lnTo>
                                  <a:lnTo>
                                    <a:pt x="72" y="18"/>
                                  </a:lnTo>
                                  <a:lnTo>
                                    <a:pt x="72" y="18"/>
                                  </a:lnTo>
                                  <a:lnTo>
                                    <a:pt x="72" y="18"/>
                                  </a:lnTo>
                                  <a:lnTo>
                                    <a:pt x="72" y="18"/>
                                  </a:lnTo>
                                  <a:lnTo>
                                    <a:pt x="71" y="19"/>
                                  </a:lnTo>
                                  <a:lnTo>
                                    <a:pt x="71" y="19"/>
                                  </a:lnTo>
                                  <a:lnTo>
                                    <a:pt x="71" y="19"/>
                                  </a:lnTo>
                                  <a:lnTo>
                                    <a:pt x="71" y="19"/>
                                  </a:lnTo>
                                  <a:lnTo>
                                    <a:pt x="71" y="19"/>
                                  </a:lnTo>
                                  <a:lnTo>
                                    <a:pt x="70" y="19"/>
                                  </a:lnTo>
                                  <a:lnTo>
                                    <a:pt x="70" y="19"/>
                                  </a:lnTo>
                                  <a:lnTo>
                                    <a:pt x="70" y="19"/>
                                  </a:lnTo>
                                  <a:lnTo>
                                    <a:pt x="70" y="19"/>
                                  </a:lnTo>
                                  <a:lnTo>
                                    <a:pt x="70" y="19"/>
                                  </a:lnTo>
                                  <a:lnTo>
                                    <a:pt x="70" y="19"/>
                                  </a:lnTo>
                                  <a:lnTo>
                                    <a:pt x="69" y="19"/>
                                  </a:lnTo>
                                  <a:lnTo>
                                    <a:pt x="69" y="19"/>
                                  </a:lnTo>
                                  <a:lnTo>
                                    <a:pt x="13" y="19"/>
                                  </a:lnTo>
                                  <a:lnTo>
                                    <a:pt x="13" y="19"/>
                                  </a:lnTo>
                                  <a:lnTo>
                                    <a:pt x="12" y="19"/>
                                  </a:lnTo>
                                  <a:lnTo>
                                    <a:pt x="12" y="19"/>
                                  </a:lnTo>
                                  <a:lnTo>
                                    <a:pt x="12" y="19"/>
                                  </a:lnTo>
                                  <a:lnTo>
                                    <a:pt x="12" y="19"/>
                                  </a:lnTo>
                                  <a:lnTo>
                                    <a:pt x="12" y="19"/>
                                  </a:lnTo>
                                  <a:lnTo>
                                    <a:pt x="12" y="19"/>
                                  </a:lnTo>
                                  <a:lnTo>
                                    <a:pt x="11" y="19"/>
                                  </a:lnTo>
                                  <a:lnTo>
                                    <a:pt x="11" y="19"/>
                                  </a:lnTo>
                                  <a:lnTo>
                                    <a:pt x="11" y="19"/>
                                  </a:lnTo>
                                  <a:lnTo>
                                    <a:pt x="11" y="18"/>
                                  </a:lnTo>
                                  <a:lnTo>
                                    <a:pt x="11" y="18"/>
                                  </a:lnTo>
                                  <a:lnTo>
                                    <a:pt x="11"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8"/>
                                  </a:lnTo>
                                  <a:lnTo>
                                    <a:pt x="8" y="17"/>
                                  </a:lnTo>
                                  <a:lnTo>
                                    <a:pt x="8" y="17"/>
                                  </a:lnTo>
                                  <a:lnTo>
                                    <a:pt x="8" y="17"/>
                                  </a:lnTo>
                                  <a:lnTo>
                                    <a:pt x="8" y="17"/>
                                  </a:lnTo>
                                  <a:lnTo>
                                    <a:pt x="8" y="17"/>
                                  </a:lnTo>
                                  <a:lnTo>
                                    <a:pt x="8" y="17"/>
                                  </a:lnTo>
                                  <a:lnTo>
                                    <a:pt x="7" y="17"/>
                                  </a:lnTo>
                                  <a:lnTo>
                                    <a:pt x="7" y="17"/>
                                  </a:lnTo>
                                  <a:lnTo>
                                    <a:pt x="7" y="17"/>
                                  </a:lnTo>
                                  <a:lnTo>
                                    <a:pt x="7" y="17"/>
                                  </a:lnTo>
                                  <a:lnTo>
                                    <a:pt x="7" y="16"/>
                                  </a:lnTo>
                                  <a:lnTo>
                                    <a:pt x="7" y="16"/>
                                  </a:lnTo>
                                  <a:lnTo>
                                    <a:pt x="7" y="16"/>
                                  </a:lnTo>
                                  <a:lnTo>
                                    <a:pt x="6" y="16"/>
                                  </a:lnTo>
                                  <a:lnTo>
                                    <a:pt x="6" y="16"/>
                                  </a:lnTo>
                                  <a:lnTo>
                                    <a:pt x="6" y="16"/>
                                  </a:lnTo>
                                  <a:lnTo>
                                    <a:pt x="6" y="16"/>
                                  </a:lnTo>
                                  <a:lnTo>
                                    <a:pt x="6" y="16"/>
                                  </a:lnTo>
                                  <a:lnTo>
                                    <a:pt x="6" y="16"/>
                                  </a:lnTo>
                                  <a:lnTo>
                                    <a:pt x="6" y="16"/>
                                  </a:lnTo>
                                  <a:lnTo>
                                    <a:pt x="5" y="15"/>
                                  </a:lnTo>
                                  <a:lnTo>
                                    <a:pt x="5" y="15"/>
                                  </a:lnTo>
                                  <a:lnTo>
                                    <a:pt x="5" y="15"/>
                                  </a:lnTo>
                                  <a:lnTo>
                                    <a:pt x="5" y="15"/>
                                  </a:lnTo>
                                  <a:lnTo>
                                    <a:pt x="5" y="15"/>
                                  </a:lnTo>
                                  <a:lnTo>
                                    <a:pt x="5" y="15"/>
                                  </a:lnTo>
                                  <a:lnTo>
                                    <a:pt x="5" y="15"/>
                                  </a:lnTo>
                                  <a:lnTo>
                                    <a:pt x="4" y="14"/>
                                  </a:lnTo>
                                  <a:lnTo>
                                    <a:pt x="4" y="14"/>
                                  </a:lnTo>
                                  <a:lnTo>
                                    <a:pt x="4" y="14"/>
                                  </a:lnTo>
                                  <a:lnTo>
                                    <a:pt x="4" y="14"/>
                                  </a:lnTo>
                                  <a:lnTo>
                                    <a:pt x="4" y="14"/>
                                  </a:lnTo>
                                  <a:lnTo>
                                    <a:pt x="4" y="14"/>
                                  </a:lnTo>
                                  <a:lnTo>
                                    <a:pt x="4" y="13"/>
                                  </a:lnTo>
                                  <a:lnTo>
                                    <a:pt x="4" y="13"/>
                                  </a:lnTo>
                                  <a:lnTo>
                                    <a:pt x="4" y="13"/>
                                  </a:lnTo>
                                  <a:lnTo>
                                    <a:pt x="3" y="13"/>
                                  </a:lnTo>
                                  <a:lnTo>
                                    <a:pt x="3" y="13"/>
                                  </a:lnTo>
                                  <a:lnTo>
                                    <a:pt x="3" y="13"/>
                                  </a:lnTo>
                                  <a:lnTo>
                                    <a:pt x="3" y="12"/>
                                  </a:lnTo>
                                  <a:lnTo>
                                    <a:pt x="3" y="12"/>
                                  </a:lnTo>
                                  <a:lnTo>
                                    <a:pt x="3" y="12"/>
                                  </a:lnTo>
                                  <a:lnTo>
                                    <a:pt x="3" y="12"/>
                                  </a:lnTo>
                                  <a:lnTo>
                                    <a:pt x="3" y="12"/>
                                  </a:lnTo>
                                  <a:lnTo>
                                    <a:pt x="3" y="12"/>
                                  </a:lnTo>
                                  <a:lnTo>
                                    <a:pt x="2" y="11"/>
                                  </a:lnTo>
                                  <a:lnTo>
                                    <a:pt x="2" y="11"/>
                                  </a:lnTo>
                                  <a:lnTo>
                                    <a:pt x="2" y="11"/>
                                  </a:lnTo>
                                  <a:lnTo>
                                    <a:pt x="2" y="11"/>
                                  </a:lnTo>
                                  <a:lnTo>
                                    <a:pt x="2" y="11"/>
                                  </a:lnTo>
                                  <a:lnTo>
                                    <a:pt x="2" y="10"/>
                                  </a:lnTo>
                                  <a:lnTo>
                                    <a:pt x="2" y="10"/>
                                  </a:lnTo>
                                  <a:lnTo>
                                    <a:pt x="2" y="10"/>
                                  </a:lnTo>
                                  <a:lnTo>
                                    <a:pt x="2" y="10"/>
                                  </a:lnTo>
                                  <a:lnTo>
                                    <a:pt x="1" y="10"/>
                                  </a:lnTo>
                                  <a:lnTo>
                                    <a:pt x="1" y="9"/>
                                  </a:lnTo>
                                  <a:lnTo>
                                    <a:pt x="1" y="9"/>
                                  </a:lnTo>
                                  <a:lnTo>
                                    <a:pt x="1" y="9"/>
                                  </a:lnTo>
                                  <a:lnTo>
                                    <a:pt x="1" y="9"/>
                                  </a:lnTo>
                                  <a:lnTo>
                                    <a:pt x="1" y="9"/>
                                  </a:lnTo>
                                  <a:lnTo>
                                    <a:pt x="1" y="8"/>
                                  </a:lnTo>
                                  <a:lnTo>
                                    <a:pt x="1" y="8"/>
                                  </a:lnTo>
                                  <a:lnTo>
                                    <a:pt x="1" y="8"/>
                                  </a:lnTo>
                                  <a:lnTo>
                                    <a:pt x="1" y="8"/>
                                  </a:lnTo>
                                  <a:lnTo>
                                    <a:pt x="1" y="7"/>
                                  </a:lnTo>
                                  <a:lnTo>
                                    <a:pt x="1" y="7"/>
                                  </a:lnTo>
                                  <a:lnTo>
                                    <a:pt x="0" y="7"/>
                                  </a:lnTo>
                                  <a:lnTo>
                                    <a:pt x="0" y="7"/>
                                  </a:lnTo>
                                  <a:lnTo>
                                    <a:pt x="0" y="6"/>
                                  </a:lnTo>
                                  <a:lnTo>
                                    <a:pt x="0" y="6"/>
                                  </a:lnTo>
                                  <a:lnTo>
                                    <a:pt x="0" y="6"/>
                                  </a:lnTo>
                                  <a:lnTo>
                                    <a:pt x="0" y="6"/>
                                  </a:lnTo>
                                  <a:lnTo>
                                    <a:pt x="0" y="5"/>
                                  </a:lnTo>
                                  <a:lnTo>
                                    <a:pt x="0" y="5"/>
                                  </a:lnTo>
                                  <a:lnTo>
                                    <a:pt x="0" y="5"/>
                                  </a:lnTo>
                                  <a:lnTo>
                                    <a:pt x="2" y="0"/>
                                  </a:lnTo>
                                  <a:lnTo>
                                    <a:pt x="2" y="0"/>
                                  </a:lnTo>
                                  <a:lnTo>
                                    <a:pt x="2" y="0"/>
                                  </a:lnTo>
                                  <a:lnTo>
                                    <a:pt x="2" y="1"/>
                                  </a:lnTo>
                                  <a:lnTo>
                                    <a:pt x="2" y="1"/>
                                  </a:lnTo>
                                  <a:lnTo>
                                    <a:pt x="2" y="1"/>
                                  </a:lnTo>
                                  <a:lnTo>
                                    <a:pt x="2" y="1"/>
                                  </a:lnTo>
                                  <a:lnTo>
                                    <a:pt x="2" y="2"/>
                                  </a:lnTo>
                                  <a:lnTo>
                                    <a:pt x="2" y="2"/>
                                  </a:lnTo>
                                  <a:lnTo>
                                    <a:pt x="2" y="2"/>
                                  </a:lnTo>
                                  <a:lnTo>
                                    <a:pt x="2" y="2"/>
                                  </a:lnTo>
                                  <a:lnTo>
                                    <a:pt x="2" y="2"/>
                                  </a:lnTo>
                                  <a:lnTo>
                                    <a:pt x="2" y="3"/>
                                  </a:lnTo>
                                  <a:lnTo>
                                    <a:pt x="2" y="3"/>
                                  </a:lnTo>
                                  <a:lnTo>
                                    <a:pt x="2" y="3"/>
                                  </a:lnTo>
                                  <a:lnTo>
                                    <a:pt x="2" y="3"/>
                                  </a:lnTo>
                                  <a:lnTo>
                                    <a:pt x="2" y="4"/>
                                  </a:lnTo>
                                  <a:lnTo>
                                    <a:pt x="2" y="4"/>
                                  </a:lnTo>
                                  <a:lnTo>
                                    <a:pt x="3" y="4"/>
                                  </a:lnTo>
                                  <a:lnTo>
                                    <a:pt x="3" y="4"/>
                                  </a:lnTo>
                                  <a:lnTo>
                                    <a:pt x="3" y="4"/>
                                  </a:lnTo>
                                  <a:lnTo>
                                    <a:pt x="3" y="5"/>
                                  </a:lnTo>
                                  <a:lnTo>
                                    <a:pt x="3" y="5"/>
                                  </a:lnTo>
                                  <a:lnTo>
                                    <a:pt x="3" y="5"/>
                                  </a:lnTo>
                                  <a:lnTo>
                                    <a:pt x="3" y="5"/>
                                  </a:lnTo>
                                  <a:lnTo>
                                    <a:pt x="3" y="5"/>
                                  </a:lnTo>
                                  <a:lnTo>
                                    <a:pt x="3" y="6"/>
                                  </a:lnTo>
                                  <a:lnTo>
                                    <a:pt x="3" y="6"/>
                                  </a:lnTo>
                                  <a:lnTo>
                                    <a:pt x="3" y="6"/>
                                  </a:lnTo>
                                  <a:lnTo>
                                    <a:pt x="3" y="6"/>
                                  </a:lnTo>
                                  <a:lnTo>
                                    <a:pt x="3" y="6"/>
                                  </a:lnTo>
                                  <a:lnTo>
                                    <a:pt x="4" y="6"/>
                                  </a:lnTo>
                                  <a:lnTo>
                                    <a:pt x="4" y="7"/>
                                  </a:lnTo>
                                  <a:lnTo>
                                    <a:pt x="4" y="7"/>
                                  </a:lnTo>
                                  <a:lnTo>
                                    <a:pt x="4" y="7"/>
                                  </a:lnTo>
                                  <a:lnTo>
                                    <a:pt x="4" y="7"/>
                                  </a:lnTo>
                                  <a:lnTo>
                                    <a:pt x="4" y="7"/>
                                  </a:lnTo>
                                  <a:lnTo>
                                    <a:pt x="4" y="7"/>
                                  </a:lnTo>
                                  <a:lnTo>
                                    <a:pt x="4" y="8"/>
                                  </a:lnTo>
                                  <a:lnTo>
                                    <a:pt x="4" y="8"/>
                                  </a:lnTo>
                                  <a:lnTo>
                                    <a:pt x="4" y="8"/>
                                  </a:lnTo>
                                  <a:lnTo>
                                    <a:pt x="5" y="8"/>
                                  </a:lnTo>
                                  <a:lnTo>
                                    <a:pt x="5" y="8"/>
                                  </a:lnTo>
                                  <a:lnTo>
                                    <a:pt x="5" y="8"/>
                                  </a:lnTo>
                                  <a:lnTo>
                                    <a:pt x="5" y="9"/>
                                  </a:lnTo>
                                  <a:lnTo>
                                    <a:pt x="5" y="9"/>
                                  </a:lnTo>
                                  <a:lnTo>
                                    <a:pt x="5" y="9"/>
                                  </a:lnTo>
                                  <a:lnTo>
                                    <a:pt x="5" y="9"/>
                                  </a:lnTo>
                                  <a:lnTo>
                                    <a:pt x="5" y="9"/>
                                  </a:lnTo>
                                  <a:lnTo>
                                    <a:pt x="6" y="9"/>
                                  </a:lnTo>
                                  <a:lnTo>
                                    <a:pt x="6" y="9"/>
                                  </a:lnTo>
                                  <a:lnTo>
                                    <a:pt x="6" y="10"/>
                                  </a:lnTo>
                                  <a:lnTo>
                                    <a:pt x="6" y="10"/>
                                  </a:lnTo>
                                  <a:lnTo>
                                    <a:pt x="6" y="10"/>
                                  </a:lnTo>
                                  <a:lnTo>
                                    <a:pt x="6" y="10"/>
                                  </a:lnTo>
                                  <a:lnTo>
                                    <a:pt x="6" y="10"/>
                                  </a:lnTo>
                                  <a:lnTo>
                                    <a:pt x="7" y="10"/>
                                  </a:lnTo>
                                  <a:lnTo>
                                    <a:pt x="7" y="10"/>
                                  </a:lnTo>
                                  <a:lnTo>
                                    <a:pt x="7" y="10"/>
                                  </a:lnTo>
                                  <a:lnTo>
                                    <a:pt x="7" y="11"/>
                                  </a:lnTo>
                                  <a:lnTo>
                                    <a:pt x="7" y="11"/>
                                  </a:lnTo>
                                  <a:lnTo>
                                    <a:pt x="7" y="11"/>
                                  </a:lnTo>
                                  <a:lnTo>
                                    <a:pt x="7" y="11"/>
                                  </a:lnTo>
                                  <a:lnTo>
                                    <a:pt x="8" y="11"/>
                                  </a:lnTo>
                                  <a:lnTo>
                                    <a:pt x="8" y="11"/>
                                  </a:lnTo>
                                  <a:lnTo>
                                    <a:pt x="8" y="11"/>
                                  </a:lnTo>
                                  <a:lnTo>
                                    <a:pt x="8" y="11"/>
                                  </a:lnTo>
                                  <a:lnTo>
                                    <a:pt x="8" y="12"/>
                                  </a:lnTo>
                                  <a:lnTo>
                                    <a:pt x="9" y="12"/>
                                  </a:lnTo>
                                  <a:lnTo>
                                    <a:pt x="9" y="12"/>
                                  </a:lnTo>
                                  <a:lnTo>
                                    <a:pt x="9" y="12"/>
                                  </a:lnTo>
                                  <a:lnTo>
                                    <a:pt x="9" y="12"/>
                                  </a:lnTo>
                                  <a:lnTo>
                                    <a:pt x="9" y="12"/>
                                  </a:lnTo>
                                  <a:lnTo>
                                    <a:pt x="9" y="12"/>
                                  </a:lnTo>
                                  <a:lnTo>
                                    <a:pt x="10" y="12"/>
                                  </a:lnTo>
                                  <a:lnTo>
                                    <a:pt x="10" y="12"/>
                                  </a:lnTo>
                                  <a:lnTo>
                                    <a:pt x="10" y="12"/>
                                  </a:lnTo>
                                  <a:lnTo>
                                    <a:pt x="10" y="12"/>
                                  </a:lnTo>
                                  <a:lnTo>
                                    <a:pt x="10" y="13"/>
                                  </a:lnTo>
                                  <a:lnTo>
                                    <a:pt x="11" y="13"/>
                                  </a:lnTo>
                                  <a:lnTo>
                                    <a:pt x="11" y="13"/>
                                  </a:lnTo>
                                  <a:lnTo>
                                    <a:pt x="11" y="13"/>
                                  </a:lnTo>
                                  <a:lnTo>
                                    <a:pt x="11" y="13"/>
                                  </a:lnTo>
                                  <a:lnTo>
                                    <a:pt x="11" y="13"/>
                                  </a:lnTo>
                                  <a:lnTo>
                                    <a:pt x="11" y="13"/>
                                  </a:lnTo>
                                  <a:lnTo>
                                    <a:pt x="12" y="13"/>
                                  </a:lnTo>
                                  <a:lnTo>
                                    <a:pt x="12" y="13"/>
                                  </a:lnTo>
                                  <a:lnTo>
                                    <a:pt x="12" y="13"/>
                                  </a:lnTo>
                                  <a:lnTo>
                                    <a:pt x="12" y="13"/>
                                  </a:lnTo>
                                  <a:lnTo>
                                    <a:pt x="13" y="13"/>
                                  </a:lnTo>
                                  <a:lnTo>
                                    <a:pt x="13" y="13"/>
                                  </a:lnTo>
                                  <a:lnTo>
                                    <a:pt x="13" y="13"/>
                                  </a:lnTo>
                                  <a:lnTo>
                                    <a:pt x="13" y="13"/>
                                  </a:lnTo>
                                  <a:lnTo>
                                    <a:pt x="13" y="14"/>
                                  </a:lnTo>
                                  <a:lnTo>
                                    <a:pt x="14" y="14"/>
                                  </a:lnTo>
                                  <a:lnTo>
                                    <a:pt x="14" y="14"/>
                                  </a:lnTo>
                                  <a:lnTo>
                                    <a:pt x="14" y="14"/>
                                  </a:lnTo>
                                  <a:lnTo>
                                    <a:pt x="14" y="14"/>
                                  </a:lnTo>
                                  <a:lnTo>
                                    <a:pt x="14" y="14"/>
                                  </a:lnTo>
                                  <a:lnTo>
                                    <a:pt x="15" y="14"/>
                                  </a:lnTo>
                                  <a:lnTo>
                                    <a:pt x="15" y="14"/>
                                  </a:lnTo>
                                  <a:lnTo>
                                    <a:pt x="70" y="14"/>
                                  </a:lnTo>
                                  <a:lnTo>
                                    <a:pt x="70" y="14"/>
                                  </a:lnTo>
                                  <a:lnTo>
                                    <a:pt x="70" y="14"/>
                                  </a:lnTo>
                                  <a:lnTo>
                                    <a:pt x="70" y="14"/>
                                  </a:lnTo>
                                  <a:lnTo>
                                    <a:pt x="70" y="14"/>
                                  </a:lnTo>
                                  <a:lnTo>
                                    <a:pt x="71" y="14"/>
                                  </a:lnTo>
                                  <a:lnTo>
                                    <a:pt x="71" y="14"/>
                                  </a:lnTo>
                                  <a:lnTo>
                                    <a:pt x="71" y="14"/>
                                  </a:lnTo>
                                  <a:lnTo>
                                    <a:pt x="71" y="14"/>
                                  </a:lnTo>
                                  <a:lnTo>
                                    <a:pt x="71" y="14"/>
                                  </a:lnTo>
                                  <a:lnTo>
                                    <a:pt x="71" y="14"/>
                                  </a:lnTo>
                                  <a:lnTo>
                                    <a:pt x="72" y="14"/>
                                  </a:lnTo>
                                  <a:lnTo>
                                    <a:pt x="72" y="14"/>
                                  </a:lnTo>
                                  <a:lnTo>
                                    <a:pt x="72" y="14"/>
                                  </a:lnTo>
                                  <a:lnTo>
                                    <a:pt x="72" y="13"/>
                                  </a:lnTo>
                                  <a:lnTo>
                                    <a:pt x="72" y="13"/>
                                  </a:lnTo>
                                  <a:lnTo>
                                    <a:pt x="72" y="13"/>
                                  </a:lnTo>
                                  <a:lnTo>
                                    <a:pt x="72" y="13"/>
                                  </a:lnTo>
                                  <a:lnTo>
                                    <a:pt x="72" y="13"/>
                                  </a:lnTo>
                                  <a:lnTo>
                                    <a:pt x="73" y="13"/>
                                  </a:lnTo>
                                  <a:lnTo>
                                    <a:pt x="73" y="13"/>
                                  </a:lnTo>
                                  <a:lnTo>
                                    <a:pt x="73" y="13"/>
                                  </a:lnTo>
                                  <a:lnTo>
                                    <a:pt x="73" y="13"/>
                                  </a:lnTo>
                                  <a:lnTo>
                                    <a:pt x="73" y="13"/>
                                  </a:lnTo>
                                  <a:lnTo>
                                    <a:pt x="73" y="13"/>
                                  </a:lnTo>
                                  <a:lnTo>
                                    <a:pt x="73" y="13"/>
                                  </a:lnTo>
                                  <a:lnTo>
                                    <a:pt x="74" y="13"/>
                                  </a:lnTo>
                                  <a:lnTo>
                                    <a:pt x="74" y="13"/>
                                  </a:lnTo>
                                  <a:lnTo>
                                    <a:pt x="74" y="13"/>
                                  </a:lnTo>
                                  <a:lnTo>
                                    <a:pt x="74" y="13"/>
                                  </a:lnTo>
                                  <a:lnTo>
                                    <a:pt x="74" y="12"/>
                                  </a:lnTo>
                                  <a:lnTo>
                                    <a:pt x="74" y="12"/>
                                  </a:lnTo>
                                  <a:lnTo>
                                    <a:pt x="74" y="12"/>
                                  </a:lnTo>
                                  <a:lnTo>
                                    <a:pt x="74" y="12"/>
                                  </a:lnTo>
                                  <a:lnTo>
                                    <a:pt x="75" y="12"/>
                                  </a:lnTo>
                                  <a:lnTo>
                                    <a:pt x="75" y="12"/>
                                  </a:lnTo>
                                  <a:lnTo>
                                    <a:pt x="75" y="12"/>
                                  </a:lnTo>
                                  <a:lnTo>
                                    <a:pt x="75" y="12"/>
                                  </a:lnTo>
                                  <a:lnTo>
                                    <a:pt x="75" y="12"/>
                                  </a:lnTo>
                                  <a:lnTo>
                                    <a:pt x="75" y="12"/>
                                  </a:lnTo>
                                  <a:lnTo>
                                    <a:pt x="75" y="12"/>
                                  </a:lnTo>
                                  <a:lnTo>
                                    <a:pt x="75" y="11"/>
                                  </a:lnTo>
                                  <a:lnTo>
                                    <a:pt x="76" y="11"/>
                                  </a:lnTo>
                                  <a:lnTo>
                                    <a:pt x="76" y="11"/>
                                  </a:lnTo>
                                  <a:lnTo>
                                    <a:pt x="76" y="11"/>
                                  </a:lnTo>
                                  <a:lnTo>
                                    <a:pt x="76" y="11"/>
                                  </a:lnTo>
                                  <a:lnTo>
                                    <a:pt x="76" y="11"/>
                                  </a:lnTo>
                                  <a:lnTo>
                                    <a:pt x="76" y="11"/>
                                  </a:lnTo>
                                  <a:lnTo>
                                    <a:pt x="76" y="11"/>
                                  </a:lnTo>
                                  <a:lnTo>
                                    <a:pt x="76" y="10"/>
                                  </a:lnTo>
                                  <a:lnTo>
                                    <a:pt x="76" y="10"/>
                                  </a:lnTo>
                                  <a:lnTo>
                                    <a:pt x="77" y="10"/>
                                  </a:lnTo>
                                  <a:lnTo>
                                    <a:pt x="77" y="10"/>
                                  </a:lnTo>
                                  <a:lnTo>
                                    <a:pt x="77" y="10"/>
                                  </a:lnTo>
                                  <a:lnTo>
                                    <a:pt x="77" y="10"/>
                                  </a:lnTo>
                                  <a:lnTo>
                                    <a:pt x="77" y="10"/>
                                  </a:lnTo>
                                  <a:lnTo>
                                    <a:pt x="77" y="9"/>
                                  </a:lnTo>
                                  <a:lnTo>
                                    <a:pt x="77" y="9"/>
                                  </a:lnTo>
                                  <a:lnTo>
                                    <a:pt x="77" y="9"/>
                                  </a:lnTo>
                                  <a:lnTo>
                                    <a:pt x="77" y="9"/>
                                  </a:lnTo>
                                  <a:lnTo>
                                    <a:pt x="77" y="9"/>
                                  </a:lnTo>
                                  <a:lnTo>
                                    <a:pt x="78" y="9"/>
                                  </a:lnTo>
                                  <a:lnTo>
                                    <a:pt x="78" y="9"/>
                                  </a:lnTo>
                                  <a:lnTo>
                                    <a:pt x="78" y="8"/>
                                  </a:lnTo>
                                  <a:lnTo>
                                    <a:pt x="78" y="8"/>
                                  </a:lnTo>
                                  <a:lnTo>
                                    <a:pt x="78" y="8"/>
                                  </a:lnTo>
                                  <a:lnTo>
                                    <a:pt x="78" y="8"/>
                                  </a:lnTo>
                                  <a:lnTo>
                                    <a:pt x="78" y="8"/>
                                  </a:lnTo>
                                  <a:lnTo>
                                    <a:pt x="78" y="8"/>
                                  </a:lnTo>
                                  <a:lnTo>
                                    <a:pt x="78" y="7"/>
                                  </a:lnTo>
                                  <a:lnTo>
                                    <a:pt x="78" y="7"/>
                                  </a:lnTo>
                                  <a:lnTo>
                                    <a:pt x="79" y="7"/>
                                  </a:lnTo>
                                  <a:lnTo>
                                    <a:pt x="79" y="7"/>
                                  </a:lnTo>
                                  <a:lnTo>
                                    <a:pt x="79" y="7"/>
                                  </a:lnTo>
                                  <a:lnTo>
                                    <a:pt x="79" y="6"/>
                                  </a:lnTo>
                                  <a:lnTo>
                                    <a:pt x="79" y="6"/>
                                  </a:lnTo>
                                  <a:lnTo>
                                    <a:pt x="79" y="6"/>
                                  </a:lnTo>
                                  <a:lnTo>
                                    <a:pt x="79" y="6"/>
                                  </a:lnTo>
                                  <a:lnTo>
                                    <a:pt x="79" y="6"/>
                                  </a:lnTo>
                                  <a:lnTo>
                                    <a:pt x="79" y="6"/>
                                  </a:lnTo>
                                  <a:lnTo>
                                    <a:pt x="79" y="5"/>
                                  </a:lnTo>
                                  <a:lnTo>
                                    <a:pt x="79" y="5"/>
                                  </a:lnTo>
                                  <a:lnTo>
                                    <a:pt x="79" y="5"/>
                                  </a:lnTo>
                                  <a:lnTo>
                                    <a:pt x="80" y="5"/>
                                  </a:lnTo>
                                  <a:lnTo>
                                    <a:pt x="80" y="4"/>
                                  </a:lnTo>
                                  <a:lnTo>
                                    <a:pt x="80" y="4"/>
                                  </a:lnTo>
                                  <a:lnTo>
                                    <a:pt x="80" y="4"/>
                                  </a:lnTo>
                                  <a:lnTo>
                                    <a:pt x="80" y="4"/>
                                  </a:lnTo>
                                  <a:lnTo>
                                    <a:pt x="80" y="4"/>
                                  </a:lnTo>
                                  <a:lnTo>
                                    <a:pt x="80" y="3"/>
                                  </a:lnTo>
                                  <a:lnTo>
                                    <a:pt x="80" y="3"/>
                                  </a:lnTo>
                                  <a:lnTo>
                                    <a:pt x="80" y="3"/>
                                  </a:lnTo>
                                  <a:lnTo>
                                    <a:pt x="80" y="3"/>
                                  </a:lnTo>
                                  <a:lnTo>
                                    <a:pt x="80" y="2"/>
                                  </a:lnTo>
                                  <a:lnTo>
                                    <a:pt x="80" y="2"/>
                                  </a:lnTo>
                                  <a:lnTo>
                                    <a:pt x="81" y="2"/>
                                  </a:lnTo>
                                  <a:lnTo>
                                    <a:pt x="81" y="2"/>
                                  </a:lnTo>
                                  <a:lnTo>
                                    <a:pt x="81" y="1"/>
                                  </a:lnTo>
                                  <a:lnTo>
                                    <a:pt x="81" y="1"/>
                                  </a:lnTo>
                                  <a:lnTo>
                                    <a:pt x="81" y="1"/>
                                  </a:lnTo>
                                  <a:lnTo>
                                    <a:pt x="81" y="1"/>
                                  </a:lnTo>
                                  <a:lnTo>
                                    <a:pt x="81" y="1"/>
                                  </a:lnTo>
                                  <a:lnTo>
                                    <a:pt x="82" y="6"/>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235" name="Freeform 4235"/>
                          <wps:cNvSpPr>
                            <a:spLocks/>
                          </wps:cNvSpPr>
                          <wps:spPr bwMode="auto">
                            <a:xfrm>
                              <a:off x="70" y="1000"/>
                              <a:ext cx="82" cy="19"/>
                            </a:xfrm>
                            <a:custGeom>
                              <a:avLst/>
                              <a:gdLst>
                                <a:gd name="T0" fmla="*/ 81 w 82"/>
                                <a:gd name="T1" fmla="*/ 8 h 19"/>
                                <a:gd name="T2" fmla="*/ 81 w 82"/>
                                <a:gd name="T3" fmla="*/ 9 h 19"/>
                                <a:gd name="T4" fmla="*/ 80 w 82"/>
                                <a:gd name="T5" fmla="*/ 11 h 19"/>
                                <a:gd name="T6" fmla="*/ 79 w 82"/>
                                <a:gd name="T7" fmla="*/ 12 h 19"/>
                                <a:gd name="T8" fmla="*/ 79 w 82"/>
                                <a:gd name="T9" fmla="*/ 13 h 19"/>
                                <a:gd name="T10" fmla="*/ 78 w 82"/>
                                <a:gd name="T11" fmla="*/ 14 h 19"/>
                                <a:gd name="T12" fmla="*/ 77 w 82"/>
                                <a:gd name="T13" fmla="*/ 15 h 19"/>
                                <a:gd name="T14" fmla="*/ 76 w 82"/>
                                <a:gd name="T15" fmla="*/ 16 h 19"/>
                                <a:gd name="T16" fmla="*/ 75 w 82"/>
                                <a:gd name="T17" fmla="*/ 17 h 19"/>
                                <a:gd name="T18" fmla="*/ 74 w 82"/>
                                <a:gd name="T19" fmla="*/ 17 h 19"/>
                                <a:gd name="T20" fmla="*/ 73 w 82"/>
                                <a:gd name="T21" fmla="*/ 18 h 19"/>
                                <a:gd name="T22" fmla="*/ 72 w 82"/>
                                <a:gd name="T23" fmla="*/ 18 h 19"/>
                                <a:gd name="T24" fmla="*/ 71 w 82"/>
                                <a:gd name="T25" fmla="*/ 19 h 19"/>
                                <a:gd name="T26" fmla="*/ 70 w 82"/>
                                <a:gd name="T27" fmla="*/ 19 h 19"/>
                                <a:gd name="T28" fmla="*/ 12 w 82"/>
                                <a:gd name="T29" fmla="*/ 19 h 19"/>
                                <a:gd name="T30" fmla="*/ 11 w 82"/>
                                <a:gd name="T31" fmla="*/ 18 h 19"/>
                                <a:gd name="T32" fmla="*/ 10 w 82"/>
                                <a:gd name="T33" fmla="*/ 18 h 19"/>
                                <a:gd name="T34" fmla="*/ 9 w 82"/>
                                <a:gd name="T35" fmla="*/ 18 h 19"/>
                                <a:gd name="T36" fmla="*/ 7 w 82"/>
                                <a:gd name="T37" fmla="*/ 17 h 19"/>
                                <a:gd name="T38" fmla="*/ 6 w 82"/>
                                <a:gd name="T39" fmla="*/ 16 h 19"/>
                                <a:gd name="T40" fmla="*/ 5 w 82"/>
                                <a:gd name="T41" fmla="*/ 15 h 19"/>
                                <a:gd name="T42" fmla="*/ 4 w 82"/>
                                <a:gd name="T43" fmla="*/ 14 h 19"/>
                                <a:gd name="T44" fmla="*/ 4 w 82"/>
                                <a:gd name="T45" fmla="*/ 13 h 19"/>
                                <a:gd name="T46" fmla="*/ 3 w 82"/>
                                <a:gd name="T47" fmla="*/ 12 h 19"/>
                                <a:gd name="T48" fmla="*/ 2 w 82"/>
                                <a:gd name="T49" fmla="*/ 11 h 19"/>
                                <a:gd name="T50" fmla="*/ 1 w 82"/>
                                <a:gd name="T51" fmla="*/ 9 h 19"/>
                                <a:gd name="T52" fmla="*/ 1 w 82"/>
                                <a:gd name="T53" fmla="*/ 8 h 19"/>
                                <a:gd name="T54" fmla="*/ 0 w 82"/>
                                <a:gd name="T55" fmla="*/ 6 h 19"/>
                                <a:gd name="T56" fmla="*/ 2 w 82"/>
                                <a:gd name="T57" fmla="*/ 0 h 19"/>
                                <a:gd name="T58" fmla="*/ 2 w 82"/>
                                <a:gd name="T59" fmla="*/ 2 h 19"/>
                                <a:gd name="T60" fmla="*/ 2 w 82"/>
                                <a:gd name="T61" fmla="*/ 3 h 19"/>
                                <a:gd name="T62" fmla="*/ 3 w 82"/>
                                <a:gd name="T63" fmla="*/ 5 h 19"/>
                                <a:gd name="T64" fmla="*/ 3 w 82"/>
                                <a:gd name="T65" fmla="*/ 6 h 19"/>
                                <a:gd name="T66" fmla="*/ 4 w 82"/>
                                <a:gd name="T67" fmla="*/ 7 h 19"/>
                                <a:gd name="T68" fmla="*/ 5 w 82"/>
                                <a:gd name="T69" fmla="*/ 8 h 19"/>
                                <a:gd name="T70" fmla="*/ 6 w 82"/>
                                <a:gd name="T71" fmla="*/ 9 h 19"/>
                                <a:gd name="T72" fmla="*/ 7 w 82"/>
                                <a:gd name="T73" fmla="*/ 10 h 19"/>
                                <a:gd name="T74" fmla="*/ 8 w 82"/>
                                <a:gd name="T75" fmla="*/ 11 h 19"/>
                                <a:gd name="T76" fmla="*/ 9 w 82"/>
                                <a:gd name="T77" fmla="*/ 12 h 19"/>
                                <a:gd name="T78" fmla="*/ 10 w 82"/>
                                <a:gd name="T79" fmla="*/ 13 h 19"/>
                                <a:gd name="T80" fmla="*/ 12 w 82"/>
                                <a:gd name="T81" fmla="*/ 13 h 19"/>
                                <a:gd name="T82" fmla="*/ 13 w 82"/>
                                <a:gd name="T83" fmla="*/ 13 h 19"/>
                                <a:gd name="T84" fmla="*/ 15 w 82"/>
                                <a:gd name="T85" fmla="*/ 14 h 19"/>
                                <a:gd name="T86" fmla="*/ 71 w 82"/>
                                <a:gd name="T87" fmla="*/ 14 h 19"/>
                                <a:gd name="T88" fmla="*/ 72 w 82"/>
                                <a:gd name="T89" fmla="*/ 14 h 19"/>
                                <a:gd name="T90" fmla="*/ 73 w 82"/>
                                <a:gd name="T91" fmla="*/ 13 h 19"/>
                                <a:gd name="T92" fmla="*/ 74 w 82"/>
                                <a:gd name="T93" fmla="*/ 13 h 19"/>
                                <a:gd name="T94" fmla="*/ 74 w 82"/>
                                <a:gd name="T95" fmla="*/ 12 h 19"/>
                                <a:gd name="T96" fmla="*/ 75 w 82"/>
                                <a:gd name="T97" fmla="*/ 12 h 19"/>
                                <a:gd name="T98" fmla="*/ 76 w 82"/>
                                <a:gd name="T99" fmla="*/ 11 h 19"/>
                                <a:gd name="T100" fmla="*/ 77 w 82"/>
                                <a:gd name="T101" fmla="*/ 10 h 19"/>
                                <a:gd name="T102" fmla="*/ 78 w 82"/>
                                <a:gd name="T103" fmla="*/ 9 h 19"/>
                                <a:gd name="T104" fmla="*/ 78 w 82"/>
                                <a:gd name="T105" fmla="*/ 8 h 19"/>
                                <a:gd name="T106" fmla="*/ 79 w 82"/>
                                <a:gd name="T107" fmla="*/ 6 h 19"/>
                                <a:gd name="T108" fmla="*/ 79 w 82"/>
                                <a:gd name="T109" fmla="*/ 5 h 19"/>
                                <a:gd name="T110" fmla="*/ 80 w 82"/>
                                <a:gd name="T111" fmla="*/ 3 h 19"/>
                                <a:gd name="T112" fmla="*/ 81 w 82"/>
                                <a:gd name="T113" fmla="*/ 2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2" h="19">
                                  <a:moveTo>
                                    <a:pt x="82" y="6"/>
                                  </a:moveTo>
                                  <a:lnTo>
                                    <a:pt x="82" y="6"/>
                                  </a:lnTo>
                                  <a:lnTo>
                                    <a:pt x="82" y="7"/>
                                  </a:lnTo>
                                  <a:lnTo>
                                    <a:pt x="81" y="7"/>
                                  </a:lnTo>
                                  <a:lnTo>
                                    <a:pt x="81" y="7"/>
                                  </a:lnTo>
                                  <a:lnTo>
                                    <a:pt x="81" y="7"/>
                                  </a:lnTo>
                                  <a:lnTo>
                                    <a:pt x="81" y="8"/>
                                  </a:lnTo>
                                  <a:lnTo>
                                    <a:pt x="81" y="8"/>
                                  </a:lnTo>
                                  <a:lnTo>
                                    <a:pt x="81" y="8"/>
                                  </a:lnTo>
                                  <a:lnTo>
                                    <a:pt x="81" y="8"/>
                                  </a:lnTo>
                                  <a:lnTo>
                                    <a:pt x="81" y="8"/>
                                  </a:lnTo>
                                  <a:lnTo>
                                    <a:pt x="81" y="9"/>
                                  </a:lnTo>
                                  <a:lnTo>
                                    <a:pt x="81" y="9"/>
                                  </a:lnTo>
                                  <a:lnTo>
                                    <a:pt x="81" y="9"/>
                                  </a:lnTo>
                                  <a:lnTo>
                                    <a:pt x="81" y="9"/>
                                  </a:lnTo>
                                  <a:lnTo>
                                    <a:pt x="81" y="10"/>
                                  </a:lnTo>
                                  <a:lnTo>
                                    <a:pt x="81" y="10"/>
                                  </a:lnTo>
                                  <a:lnTo>
                                    <a:pt x="80" y="10"/>
                                  </a:lnTo>
                                  <a:lnTo>
                                    <a:pt x="80" y="10"/>
                                  </a:lnTo>
                                  <a:lnTo>
                                    <a:pt x="80" y="10"/>
                                  </a:lnTo>
                                  <a:lnTo>
                                    <a:pt x="80" y="11"/>
                                  </a:lnTo>
                                  <a:lnTo>
                                    <a:pt x="80" y="11"/>
                                  </a:lnTo>
                                  <a:lnTo>
                                    <a:pt x="80" y="11"/>
                                  </a:lnTo>
                                  <a:lnTo>
                                    <a:pt x="80" y="11"/>
                                  </a:lnTo>
                                  <a:lnTo>
                                    <a:pt x="80" y="11"/>
                                  </a:lnTo>
                                  <a:lnTo>
                                    <a:pt x="80" y="12"/>
                                  </a:lnTo>
                                  <a:lnTo>
                                    <a:pt x="80" y="12"/>
                                  </a:lnTo>
                                  <a:lnTo>
                                    <a:pt x="79" y="12"/>
                                  </a:lnTo>
                                  <a:lnTo>
                                    <a:pt x="79" y="12"/>
                                  </a:lnTo>
                                  <a:lnTo>
                                    <a:pt x="79" y="12"/>
                                  </a:lnTo>
                                  <a:lnTo>
                                    <a:pt x="79" y="12"/>
                                  </a:lnTo>
                                  <a:lnTo>
                                    <a:pt x="79" y="13"/>
                                  </a:lnTo>
                                  <a:lnTo>
                                    <a:pt x="79" y="13"/>
                                  </a:lnTo>
                                  <a:lnTo>
                                    <a:pt x="79" y="13"/>
                                  </a:lnTo>
                                  <a:lnTo>
                                    <a:pt x="79" y="13"/>
                                  </a:lnTo>
                                  <a:lnTo>
                                    <a:pt x="79" y="13"/>
                                  </a:lnTo>
                                  <a:lnTo>
                                    <a:pt x="79" y="13"/>
                                  </a:lnTo>
                                  <a:lnTo>
                                    <a:pt x="78" y="14"/>
                                  </a:lnTo>
                                  <a:lnTo>
                                    <a:pt x="78" y="14"/>
                                  </a:lnTo>
                                  <a:lnTo>
                                    <a:pt x="78" y="14"/>
                                  </a:lnTo>
                                  <a:lnTo>
                                    <a:pt x="78" y="14"/>
                                  </a:lnTo>
                                  <a:lnTo>
                                    <a:pt x="78" y="14"/>
                                  </a:lnTo>
                                  <a:lnTo>
                                    <a:pt x="78" y="14"/>
                                  </a:lnTo>
                                  <a:lnTo>
                                    <a:pt x="78" y="14"/>
                                  </a:lnTo>
                                  <a:lnTo>
                                    <a:pt x="78" y="15"/>
                                  </a:lnTo>
                                  <a:lnTo>
                                    <a:pt x="77" y="15"/>
                                  </a:lnTo>
                                  <a:lnTo>
                                    <a:pt x="77" y="15"/>
                                  </a:lnTo>
                                  <a:lnTo>
                                    <a:pt x="77" y="15"/>
                                  </a:lnTo>
                                  <a:lnTo>
                                    <a:pt x="77" y="15"/>
                                  </a:lnTo>
                                  <a:lnTo>
                                    <a:pt x="77" y="15"/>
                                  </a:lnTo>
                                  <a:lnTo>
                                    <a:pt x="77" y="15"/>
                                  </a:lnTo>
                                  <a:lnTo>
                                    <a:pt x="77" y="16"/>
                                  </a:lnTo>
                                  <a:lnTo>
                                    <a:pt x="77" y="16"/>
                                  </a:lnTo>
                                  <a:lnTo>
                                    <a:pt x="76" y="16"/>
                                  </a:lnTo>
                                  <a:lnTo>
                                    <a:pt x="76" y="16"/>
                                  </a:lnTo>
                                  <a:lnTo>
                                    <a:pt x="76" y="16"/>
                                  </a:lnTo>
                                  <a:lnTo>
                                    <a:pt x="76" y="16"/>
                                  </a:lnTo>
                                  <a:lnTo>
                                    <a:pt x="76" y="16"/>
                                  </a:lnTo>
                                  <a:lnTo>
                                    <a:pt x="76" y="16"/>
                                  </a:lnTo>
                                  <a:lnTo>
                                    <a:pt x="76" y="16"/>
                                  </a:lnTo>
                                  <a:lnTo>
                                    <a:pt x="76" y="17"/>
                                  </a:lnTo>
                                  <a:lnTo>
                                    <a:pt x="75" y="17"/>
                                  </a:lnTo>
                                  <a:lnTo>
                                    <a:pt x="75" y="17"/>
                                  </a:lnTo>
                                  <a:lnTo>
                                    <a:pt x="75" y="17"/>
                                  </a:lnTo>
                                  <a:lnTo>
                                    <a:pt x="75" y="17"/>
                                  </a:lnTo>
                                  <a:lnTo>
                                    <a:pt x="75" y="17"/>
                                  </a:lnTo>
                                  <a:lnTo>
                                    <a:pt x="75" y="17"/>
                                  </a:lnTo>
                                  <a:lnTo>
                                    <a:pt x="75" y="17"/>
                                  </a:lnTo>
                                  <a:lnTo>
                                    <a:pt x="74" y="17"/>
                                  </a:lnTo>
                                  <a:lnTo>
                                    <a:pt x="74" y="17"/>
                                  </a:lnTo>
                                  <a:lnTo>
                                    <a:pt x="74" y="18"/>
                                  </a:lnTo>
                                  <a:lnTo>
                                    <a:pt x="74" y="18"/>
                                  </a:lnTo>
                                  <a:lnTo>
                                    <a:pt x="74" y="18"/>
                                  </a:lnTo>
                                  <a:lnTo>
                                    <a:pt x="74" y="18"/>
                                  </a:lnTo>
                                  <a:lnTo>
                                    <a:pt x="73" y="18"/>
                                  </a:lnTo>
                                  <a:lnTo>
                                    <a:pt x="73" y="18"/>
                                  </a:lnTo>
                                  <a:lnTo>
                                    <a:pt x="73" y="18"/>
                                  </a:lnTo>
                                  <a:lnTo>
                                    <a:pt x="73" y="18"/>
                                  </a:lnTo>
                                  <a:lnTo>
                                    <a:pt x="73" y="18"/>
                                  </a:lnTo>
                                  <a:lnTo>
                                    <a:pt x="73" y="18"/>
                                  </a:lnTo>
                                  <a:lnTo>
                                    <a:pt x="72" y="18"/>
                                  </a:lnTo>
                                  <a:lnTo>
                                    <a:pt x="72" y="18"/>
                                  </a:lnTo>
                                  <a:lnTo>
                                    <a:pt x="72" y="18"/>
                                  </a:lnTo>
                                  <a:lnTo>
                                    <a:pt x="72" y="18"/>
                                  </a:lnTo>
                                  <a:lnTo>
                                    <a:pt x="72" y="18"/>
                                  </a:lnTo>
                                  <a:lnTo>
                                    <a:pt x="72" y="18"/>
                                  </a:lnTo>
                                  <a:lnTo>
                                    <a:pt x="72" y="18"/>
                                  </a:lnTo>
                                  <a:lnTo>
                                    <a:pt x="71" y="19"/>
                                  </a:lnTo>
                                  <a:lnTo>
                                    <a:pt x="71" y="19"/>
                                  </a:lnTo>
                                  <a:lnTo>
                                    <a:pt x="71" y="19"/>
                                  </a:lnTo>
                                  <a:lnTo>
                                    <a:pt x="71" y="19"/>
                                  </a:lnTo>
                                  <a:lnTo>
                                    <a:pt x="71" y="19"/>
                                  </a:lnTo>
                                  <a:lnTo>
                                    <a:pt x="70" y="19"/>
                                  </a:lnTo>
                                  <a:lnTo>
                                    <a:pt x="70" y="19"/>
                                  </a:lnTo>
                                  <a:lnTo>
                                    <a:pt x="70" y="19"/>
                                  </a:lnTo>
                                  <a:lnTo>
                                    <a:pt x="70" y="19"/>
                                  </a:lnTo>
                                  <a:lnTo>
                                    <a:pt x="70" y="19"/>
                                  </a:lnTo>
                                  <a:lnTo>
                                    <a:pt x="70" y="19"/>
                                  </a:lnTo>
                                  <a:lnTo>
                                    <a:pt x="69" y="19"/>
                                  </a:lnTo>
                                  <a:lnTo>
                                    <a:pt x="69" y="19"/>
                                  </a:lnTo>
                                  <a:lnTo>
                                    <a:pt x="13" y="19"/>
                                  </a:lnTo>
                                  <a:lnTo>
                                    <a:pt x="13" y="19"/>
                                  </a:lnTo>
                                  <a:lnTo>
                                    <a:pt x="12" y="19"/>
                                  </a:lnTo>
                                  <a:lnTo>
                                    <a:pt x="12" y="19"/>
                                  </a:lnTo>
                                  <a:lnTo>
                                    <a:pt x="12" y="19"/>
                                  </a:lnTo>
                                  <a:lnTo>
                                    <a:pt x="12" y="19"/>
                                  </a:lnTo>
                                  <a:lnTo>
                                    <a:pt x="12" y="19"/>
                                  </a:lnTo>
                                  <a:lnTo>
                                    <a:pt x="12" y="19"/>
                                  </a:lnTo>
                                  <a:lnTo>
                                    <a:pt x="11" y="19"/>
                                  </a:lnTo>
                                  <a:lnTo>
                                    <a:pt x="11" y="19"/>
                                  </a:lnTo>
                                  <a:lnTo>
                                    <a:pt x="11" y="19"/>
                                  </a:lnTo>
                                  <a:lnTo>
                                    <a:pt x="11" y="18"/>
                                  </a:lnTo>
                                  <a:lnTo>
                                    <a:pt x="11" y="18"/>
                                  </a:lnTo>
                                  <a:lnTo>
                                    <a:pt x="11"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8"/>
                                  </a:lnTo>
                                  <a:lnTo>
                                    <a:pt x="8" y="17"/>
                                  </a:lnTo>
                                  <a:lnTo>
                                    <a:pt x="8" y="17"/>
                                  </a:lnTo>
                                  <a:lnTo>
                                    <a:pt x="8" y="17"/>
                                  </a:lnTo>
                                  <a:lnTo>
                                    <a:pt x="8" y="17"/>
                                  </a:lnTo>
                                  <a:lnTo>
                                    <a:pt x="8" y="17"/>
                                  </a:lnTo>
                                  <a:lnTo>
                                    <a:pt x="8" y="17"/>
                                  </a:lnTo>
                                  <a:lnTo>
                                    <a:pt x="7" y="17"/>
                                  </a:lnTo>
                                  <a:lnTo>
                                    <a:pt x="7" y="17"/>
                                  </a:lnTo>
                                  <a:lnTo>
                                    <a:pt x="7" y="17"/>
                                  </a:lnTo>
                                  <a:lnTo>
                                    <a:pt x="7" y="17"/>
                                  </a:lnTo>
                                  <a:lnTo>
                                    <a:pt x="7" y="16"/>
                                  </a:lnTo>
                                  <a:lnTo>
                                    <a:pt x="7" y="16"/>
                                  </a:lnTo>
                                  <a:lnTo>
                                    <a:pt x="7" y="16"/>
                                  </a:lnTo>
                                  <a:lnTo>
                                    <a:pt x="6" y="16"/>
                                  </a:lnTo>
                                  <a:lnTo>
                                    <a:pt x="6" y="16"/>
                                  </a:lnTo>
                                  <a:lnTo>
                                    <a:pt x="6" y="16"/>
                                  </a:lnTo>
                                  <a:lnTo>
                                    <a:pt x="6" y="16"/>
                                  </a:lnTo>
                                  <a:lnTo>
                                    <a:pt x="6" y="16"/>
                                  </a:lnTo>
                                  <a:lnTo>
                                    <a:pt x="6" y="16"/>
                                  </a:lnTo>
                                  <a:lnTo>
                                    <a:pt x="6" y="16"/>
                                  </a:lnTo>
                                  <a:lnTo>
                                    <a:pt x="5" y="15"/>
                                  </a:lnTo>
                                  <a:lnTo>
                                    <a:pt x="5" y="15"/>
                                  </a:lnTo>
                                  <a:lnTo>
                                    <a:pt x="5" y="15"/>
                                  </a:lnTo>
                                  <a:lnTo>
                                    <a:pt x="5" y="15"/>
                                  </a:lnTo>
                                  <a:lnTo>
                                    <a:pt x="5" y="15"/>
                                  </a:lnTo>
                                  <a:lnTo>
                                    <a:pt x="5" y="15"/>
                                  </a:lnTo>
                                  <a:lnTo>
                                    <a:pt x="5" y="15"/>
                                  </a:lnTo>
                                  <a:lnTo>
                                    <a:pt x="4" y="14"/>
                                  </a:lnTo>
                                  <a:lnTo>
                                    <a:pt x="4" y="14"/>
                                  </a:lnTo>
                                  <a:lnTo>
                                    <a:pt x="4" y="14"/>
                                  </a:lnTo>
                                  <a:lnTo>
                                    <a:pt x="4" y="14"/>
                                  </a:lnTo>
                                  <a:lnTo>
                                    <a:pt x="4" y="14"/>
                                  </a:lnTo>
                                  <a:lnTo>
                                    <a:pt x="4" y="14"/>
                                  </a:lnTo>
                                  <a:lnTo>
                                    <a:pt x="4" y="13"/>
                                  </a:lnTo>
                                  <a:lnTo>
                                    <a:pt x="4" y="13"/>
                                  </a:lnTo>
                                  <a:lnTo>
                                    <a:pt x="4" y="13"/>
                                  </a:lnTo>
                                  <a:lnTo>
                                    <a:pt x="3" y="13"/>
                                  </a:lnTo>
                                  <a:lnTo>
                                    <a:pt x="3" y="13"/>
                                  </a:lnTo>
                                  <a:lnTo>
                                    <a:pt x="3" y="13"/>
                                  </a:lnTo>
                                  <a:lnTo>
                                    <a:pt x="3" y="12"/>
                                  </a:lnTo>
                                  <a:lnTo>
                                    <a:pt x="3" y="12"/>
                                  </a:lnTo>
                                  <a:lnTo>
                                    <a:pt x="3" y="12"/>
                                  </a:lnTo>
                                  <a:lnTo>
                                    <a:pt x="3" y="12"/>
                                  </a:lnTo>
                                  <a:lnTo>
                                    <a:pt x="3" y="12"/>
                                  </a:lnTo>
                                  <a:lnTo>
                                    <a:pt x="3" y="12"/>
                                  </a:lnTo>
                                  <a:lnTo>
                                    <a:pt x="2" y="11"/>
                                  </a:lnTo>
                                  <a:lnTo>
                                    <a:pt x="2" y="11"/>
                                  </a:lnTo>
                                  <a:lnTo>
                                    <a:pt x="2" y="11"/>
                                  </a:lnTo>
                                  <a:lnTo>
                                    <a:pt x="2" y="11"/>
                                  </a:lnTo>
                                  <a:lnTo>
                                    <a:pt x="2" y="11"/>
                                  </a:lnTo>
                                  <a:lnTo>
                                    <a:pt x="2" y="10"/>
                                  </a:lnTo>
                                  <a:lnTo>
                                    <a:pt x="2" y="10"/>
                                  </a:lnTo>
                                  <a:lnTo>
                                    <a:pt x="2" y="10"/>
                                  </a:lnTo>
                                  <a:lnTo>
                                    <a:pt x="2" y="10"/>
                                  </a:lnTo>
                                  <a:lnTo>
                                    <a:pt x="1" y="10"/>
                                  </a:lnTo>
                                  <a:lnTo>
                                    <a:pt x="1" y="9"/>
                                  </a:lnTo>
                                  <a:lnTo>
                                    <a:pt x="1" y="9"/>
                                  </a:lnTo>
                                  <a:lnTo>
                                    <a:pt x="1" y="9"/>
                                  </a:lnTo>
                                  <a:lnTo>
                                    <a:pt x="1" y="9"/>
                                  </a:lnTo>
                                  <a:lnTo>
                                    <a:pt x="1" y="9"/>
                                  </a:lnTo>
                                  <a:lnTo>
                                    <a:pt x="1" y="8"/>
                                  </a:lnTo>
                                  <a:lnTo>
                                    <a:pt x="1" y="8"/>
                                  </a:lnTo>
                                  <a:lnTo>
                                    <a:pt x="1" y="8"/>
                                  </a:lnTo>
                                  <a:lnTo>
                                    <a:pt x="1" y="8"/>
                                  </a:lnTo>
                                  <a:lnTo>
                                    <a:pt x="1" y="7"/>
                                  </a:lnTo>
                                  <a:lnTo>
                                    <a:pt x="1" y="7"/>
                                  </a:lnTo>
                                  <a:lnTo>
                                    <a:pt x="0" y="7"/>
                                  </a:lnTo>
                                  <a:lnTo>
                                    <a:pt x="0" y="7"/>
                                  </a:lnTo>
                                  <a:lnTo>
                                    <a:pt x="0" y="6"/>
                                  </a:lnTo>
                                  <a:lnTo>
                                    <a:pt x="0" y="6"/>
                                  </a:lnTo>
                                  <a:lnTo>
                                    <a:pt x="0" y="6"/>
                                  </a:lnTo>
                                  <a:lnTo>
                                    <a:pt x="0" y="6"/>
                                  </a:lnTo>
                                  <a:lnTo>
                                    <a:pt x="0" y="5"/>
                                  </a:lnTo>
                                  <a:lnTo>
                                    <a:pt x="0" y="5"/>
                                  </a:lnTo>
                                  <a:lnTo>
                                    <a:pt x="0" y="5"/>
                                  </a:lnTo>
                                  <a:lnTo>
                                    <a:pt x="2" y="0"/>
                                  </a:lnTo>
                                  <a:lnTo>
                                    <a:pt x="2" y="0"/>
                                  </a:lnTo>
                                  <a:lnTo>
                                    <a:pt x="2" y="0"/>
                                  </a:lnTo>
                                  <a:lnTo>
                                    <a:pt x="2" y="1"/>
                                  </a:lnTo>
                                  <a:lnTo>
                                    <a:pt x="2" y="1"/>
                                  </a:lnTo>
                                  <a:lnTo>
                                    <a:pt x="2" y="1"/>
                                  </a:lnTo>
                                  <a:lnTo>
                                    <a:pt x="2" y="1"/>
                                  </a:lnTo>
                                  <a:lnTo>
                                    <a:pt x="2" y="2"/>
                                  </a:lnTo>
                                  <a:lnTo>
                                    <a:pt x="2" y="2"/>
                                  </a:lnTo>
                                  <a:lnTo>
                                    <a:pt x="2" y="2"/>
                                  </a:lnTo>
                                  <a:lnTo>
                                    <a:pt x="2" y="2"/>
                                  </a:lnTo>
                                  <a:lnTo>
                                    <a:pt x="2" y="2"/>
                                  </a:lnTo>
                                  <a:lnTo>
                                    <a:pt x="2" y="3"/>
                                  </a:lnTo>
                                  <a:lnTo>
                                    <a:pt x="2" y="3"/>
                                  </a:lnTo>
                                  <a:lnTo>
                                    <a:pt x="2" y="3"/>
                                  </a:lnTo>
                                  <a:lnTo>
                                    <a:pt x="2" y="3"/>
                                  </a:lnTo>
                                  <a:lnTo>
                                    <a:pt x="2" y="4"/>
                                  </a:lnTo>
                                  <a:lnTo>
                                    <a:pt x="2" y="4"/>
                                  </a:lnTo>
                                  <a:lnTo>
                                    <a:pt x="3" y="4"/>
                                  </a:lnTo>
                                  <a:lnTo>
                                    <a:pt x="3" y="4"/>
                                  </a:lnTo>
                                  <a:lnTo>
                                    <a:pt x="3" y="4"/>
                                  </a:lnTo>
                                  <a:lnTo>
                                    <a:pt x="3" y="5"/>
                                  </a:lnTo>
                                  <a:lnTo>
                                    <a:pt x="3" y="5"/>
                                  </a:lnTo>
                                  <a:lnTo>
                                    <a:pt x="3" y="5"/>
                                  </a:lnTo>
                                  <a:lnTo>
                                    <a:pt x="3" y="5"/>
                                  </a:lnTo>
                                  <a:lnTo>
                                    <a:pt x="3" y="5"/>
                                  </a:lnTo>
                                  <a:lnTo>
                                    <a:pt x="3" y="6"/>
                                  </a:lnTo>
                                  <a:lnTo>
                                    <a:pt x="3" y="6"/>
                                  </a:lnTo>
                                  <a:lnTo>
                                    <a:pt x="3" y="6"/>
                                  </a:lnTo>
                                  <a:lnTo>
                                    <a:pt x="3" y="6"/>
                                  </a:lnTo>
                                  <a:lnTo>
                                    <a:pt x="3" y="6"/>
                                  </a:lnTo>
                                  <a:lnTo>
                                    <a:pt x="4" y="6"/>
                                  </a:lnTo>
                                  <a:lnTo>
                                    <a:pt x="4" y="7"/>
                                  </a:lnTo>
                                  <a:lnTo>
                                    <a:pt x="4" y="7"/>
                                  </a:lnTo>
                                  <a:lnTo>
                                    <a:pt x="4" y="7"/>
                                  </a:lnTo>
                                  <a:lnTo>
                                    <a:pt x="4" y="7"/>
                                  </a:lnTo>
                                  <a:lnTo>
                                    <a:pt x="4" y="7"/>
                                  </a:lnTo>
                                  <a:lnTo>
                                    <a:pt x="4" y="7"/>
                                  </a:lnTo>
                                  <a:lnTo>
                                    <a:pt x="4" y="8"/>
                                  </a:lnTo>
                                  <a:lnTo>
                                    <a:pt x="4" y="8"/>
                                  </a:lnTo>
                                  <a:lnTo>
                                    <a:pt x="4" y="8"/>
                                  </a:lnTo>
                                  <a:lnTo>
                                    <a:pt x="5" y="8"/>
                                  </a:lnTo>
                                  <a:lnTo>
                                    <a:pt x="5" y="8"/>
                                  </a:lnTo>
                                  <a:lnTo>
                                    <a:pt x="5" y="8"/>
                                  </a:lnTo>
                                  <a:lnTo>
                                    <a:pt x="5" y="9"/>
                                  </a:lnTo>
                                  <a:lnTo>
                                    <a:pt x="5" y="9"/>
                                  </a:lnTo>
                                  <a:lnTo>
                                    <a:pt x="5" y="9"/>
                                  </a:lnTo>
                                  <a:lnTo>
                                    <a:pt x="5" y="9"/>
                                  </a:lnTo>
                                  <a:lnTo>
                                    <a:pt x="5" y="9"/>
                                  </a:lnTo>
                                  <a:lnTo>
                                    <a:pt x="6" y="9"/>
                                  </a:lnTo>
                                  <a:lnTo>
                                    <a:pt x="6" y="9"/>
                                  </a:lnTo>
                                  <a:lnTo>
                                    <a:pt x="6" y="10"/>
                                  </a:lnTo>
                                  <a:lnTo>
                                    <a:pt x="6" y="10"/>
                                  </a:lnTo>
                                  <a:lnTo>
                                    <a:pt x="6" y="10"/>
                                  </a:lnTo>
                                  <a:lnTo>
                                    <a:pt x="6" y="10"/>
                                  </a:lnTo>
                                  <a:lnTo>
                                    <a:pt x="6" y="10"/>
                                  </a:lnTo>
                                  <a:lnTo>
                                    <a:pt x="7" y="10"/>
                                  </a:lnTo>
                                  <a:lnTo>
                                    <a:pt x="7" y="10"/>
                                  </a:lnTo>
                                  <a:lnTo>
                                    <a:pt x="7" y="10"/>
                                  </a:lnTo>
                                  <a:lnTo>
                                    <a:pt x="7" y="11"/>
                                  </a:lnTo>
                                  <a:lnTo>
                                    <a:pt x="7" y="11"/>
                                  </a:lnTo>
                                  <a:lnTo>
                                    <a:pt x="7" y="11"/>
                                  </a:lnTo>
                                  <a:lnTo>
                                    <a:pt x="7" y="11"/>
                                  </a:lnTo>
                                  <a:lnTo>
                                    <a:pt x="8" y="11"/>
                                  </a:lnTo>
                                  <a:lnTo>
                                    <a:pt x="8" y="11"/>
                                  </a:lnTo>
                                  <a:lnTo>
                                    <a:pt x="8" y="11"/>
                                  </a:lnTo>
                                  <a:lnTo>
                                    <a:pt x="8" y="11"/>
                                  </a:lnTo>
                                  <a:lnTo>
                                    <a:pt x="8" y="12"/>
                                  </a:lnTo>
                                  <a:lnTo>
                                    <a:pt x="9" y="12"/>
                                  </a:lnTo>
                                  <a:lnTo>
                                    <a:pt x="9" y="12"/>
                                  </a:lnTo>
                                  <a:lnTo>
                                    <a:pt x="9" y="12"/>
                                  </a:lnTo>
                                  <a:lnTo>
                                    <a:pt x="9" y="12"/>
                                  </a:lnTo>
                                  <a:lnTo>
                                    <a:pt x="9" y="12"/>
                                  </a:lnTo>
                                  <a:lnTo>
                                    <a:pt x="9" y="12"/>
                                  </a:lnTo>
                                  <a:lnTo>
                                    <a:pt x="10" y="12"/>
                                  </a:lnTo>
                                  <a:lnTo>
                                    <a:pt x="10" y="12"/>
                                  </a:lnTo>
                                  <a:lnTo>
                                    <a:pt x="10" y="12"/>
                                  </a:lnTo>
                                  <a:lnTo>
                                    <a:pt x="10" y="12"/>
                                  </a:lnTo>
                                  <a:lnTo>
                                    <a:pt x="10" y="13"/>
                                  </a:lnTo>
                                  <a:lnTo>
                                    <a:pt x="11" y="13"/>
                                  </a:lnTo>
                                  <a:lnTo>
                                    <a:pt x="11" y="13"/>
                                  </a:lnTo>
                                  <a:lnTo>
                                    <a:pt x="11" y="13"/>
                                  </a:lnTo>
                                  <a:lnTo>
                                    <a:pt x="11" y="13"/>
                                  </a:lnTo>
                                  <a:lnTo>
                                    <a:pt x="11" y="13"/>
                                  </a:lnTo>
                                  <a:lnTo>
                                    <a:pt x="11" y="13"/>
                                  </a:lnTo>
                                  <a:lnTo>
                                    <a:pt x="12" y="13"/>
                                  </a:lnTo>
                                  <a:lnTo>
                                    <a:pt x="12" y="13"/>
                                  </a:lnTo>
                                  <a:lnTo>
                                    <a:pt x="12" y="13"/>
                                  </a:lnTo>
                                  <a:lnTo>
                                    <a:pt x="12" y="13"/>
                                  </a:lnTo>
                                  <a:lnTo>
                                    <a:pt x="13" y="13"/>
                                  </a:lnTo>
                                  <a:lnTo>
                                    <a:pt x="13" y="13"/>
                                  </a:lnTo>
                                  <a:lnTo>
                                    <a:pt x="13" y="13"/>
                                  </a:lnTo>
                                  <a:lnTo>
                                    <a:pt x="13" y="13"/>
                                  </a:lnTo>
                                  <a:lnTo>
                                    <a:pt x="13" y="14"/>
                                  </a:lnTo>
                                  <a:lnTo>
                                    <a:pt x="14" y="14"/>
                                  </a:lnTo>
                                  <a:lnTo>
                                    <a:pt x="14" y="14"/>
                                  </a:lnTo>
                                  <a:lnTo>
                                    <a:pt x="14" y="14"/>
                                  </a:lnTo>
                                  <a:lnTo>
                                    <a:pt x="14" y="14"/>
                                  </a:lnTo>
                                  <a:lnTo>
                                    <a:pt x="14" y="14"/>
                                  </a:lnTo>
                                  <a:lnTo>
                                    <a:pt x="15" y="14"/>
                                  </a:lnTo>
                                  <a:lnTo>
                                    <a:pt x="15" y="14"/>
                                  </a:lnTo>
                                  <a:lnTo>
                                    <a:pt x="70" y="14"/>
                                  </a:lnTo>
                                  <a:lnTo>
                                    <a:pt x="70" y="14"/>
                                  </a:lnTo>
                                  <a:lnTo>
                                    <a:pt x="70" y="14"/>
                                  </a:lnTo>
                                  <a:lnTo>
                                    <a:pt x="70" y="14"/>
                                  </a:lnTo>
                                  <a:lnTo>
                                    <a:pt x="70" y="14"/>
                                  </a:lnTo>
                                  <a:lnTo>
                                    <a:pt x="71" y="14"/>
                                  </a:lnTo>
                                  <a:lnTo>
                                    <a:pt x="71" y="14"/>
                                  </a:lnTo>
                                  <a:lnTo>
                                    <a:pt x="71" y="14"/>
                                  </a:lnTo>
                                  <a:lnTo>
                                    <a:pt x="71" y="14"/>
                                  </a:lnTo>
                                  <a:lnTo>
                                    <a:pt x="71" y="14"/>
                                  </a:lnTo>
                                  <a:lnTo>
                                    <a:pt x="71" y="14"/>
                                  </a:lnTo>
                                  <a:lnTo>
                                    <a:pt x="72" y="14"/>
                                  </a:lnTo>
                                  <a:lnTo>
                                    <a:pt x="72" y="14"/>
                                  </a:lnTo>
                                  <a:lnTo>
                                    <a:pt x="72" y="14"/>
                                  </a:lnTo>
                                  <a:lnTo>
                                    <a:pt x="72" y="13"/>
                                  </a:lnTo>
                                  <a:lnTo>
                                    <a:pt x="72" y="13"/>
                                  </a:lnTo>
                                  <a:lnTo>
                                    <a:pt x="72" y="13"/>
                                  </a:lnTo>
                                  <a:lnTo>
                                    <a:pt x="72" y="13"/>
                                  </a:lnTo>
                                  <a:lnTo>
                                    <a:pt x="72" y="13"/>
                                  </a:lnTo>
                                  <a:lnTo>
                                    <a:pt x="73" y="13"/>
                                  </a:lnTo>
                                  <a:lnTo>
                                    <a:pt x="73" y="13"/>
                                  </a:lnTo>
                                  <a:lnTo>
                                    <a:pt x="73" y="13"/>
                                  </a:lnTo>
                                  <a:lnTo>
                                    <a:pt x="73" y="13"/>
                                  </a:lnTo>
                                  <a:lnTo>
                                    <a:pt x="73" y="13"/>
                                  </a:lnTo>
                                  <a:lnTo>
                                    <a:pt x="73" y="13"/>
                                  </a:lnTo>
                                  <a:lnTo>
                                    <a:pt x="73" y="13"/>
                                  </a:lnTo>
                                  <a:lnTo>
                                    <a:pt x="74" y="13"/>
                                  </a:lnTo>
                                  <a:lnTo>
                                    <a:pt x="74" y="13"/>
                                  </a:lnTo>
                                  <a:lnTo>
                                    <a:pt x="74" y="13"/>
                                  </a:lnTo>
                                  <a:lnTo>
                                    <a:pt x="74" y="13"/>
                                  </a:lnTo>
                                  <a:lnTo>
                                    <a:pt x="74" y="12"/>
                                  </a:lnTo>
                                  <a:lnTo>
                                    <a:pt x="74" y="12"/>
                                  </a:lnTo>
                                  <a:lnTo>
                                    <a:pt x="74" y="12"/>
                                  </a:lnTo>
                                  <a:lnTo>
                                    <a:pt x="74" y="12"/>
                                  </a:lnTo>
                                  <a:lnTo>
                                    <a:pt x="75" y="12"/>
                                  </a:lnTo>
                                  <a:lnTo>
                                    <a:pt x="75" y="12"/>
                                  </a:lnTo>
                                  <a:lnTo>
                                    <a:pt x="75" y="12"/>
                                  </a:lnTo>
                                  <a:lnTo>
                                    <a:pt x="75" y="12"/>
                                  </a:lnTo>
                                  <a:lnTo>
                                    <a:pt x="75" y="12"/>
                                  </a:lnTo>
                                  <a:lnTo>
                                    <a:pt x="75" y="12"/>
                                  </a:lnTo>
                                  <a:lnTo>
                                    <a:pt x="75" y="12"/>
                                  </a:lnTo>
                                  <a:lnTo>
                                    <a:pt x="75" y="11"/>
                                  </a:lnTo>
                                  <a:lnTo>
                                    <a:pt x="76" y="11"/>
                                  </a:lnTo>
                                  <a:lnTo>
                                    <a:pt x="76" y="11"/>
                                  </a:lnTo>
                                  <a:lnTo>
                                    <a:pt x="76" y="11"/>
                                  </a:lnTo>
                                  <a:lnTo>
                                    <a:pt x="76" y="11"/>
                                  </a:lnTo>
                                  <a:lnTo>
                                    <a:pt x="76" y="11"/>
                                  </a:lnTo>
                                  <a:lnTo>
                                    <a:pt x="76" y="11"/>
                                  </a:lnTo>
                                  <a:lnTo>
                                    <a:pt x="76" y="11"/>
                                  </a:lnTo>
                                  <a:lnTo>
                                    <a:pt x="76" y="10"/>
                                  </a:lnTo>
                                  <a:lnTo>
                                    <a:pt x="76" y="10"/>
                                  </a:lnTo>
                                  <a:lnTo>
                                    <a:pt x="77" y="10"/>
                                  </a:lnTo>
                                  <a:lnTo>
                                    <a:pt x="77" y="10"/>
                                  </a:lnTo>
                                  <a:lnTo>
                                    <a:pt x="77" y="10"/>
                                  </a:lnTo>
                                  <a:lnTo>
                                    <a:pt x="77" y="10"/>
                                  </a:lnTo>
                                  <a:lnTo>
                                    <a:pt x="77" y="10"/>
                                  </a:lnTo>
                                  <a:lnTo>
                                    <a:pt x="77" y="9"/>
                                  </a:lnTo>
                                  <a:lnTo>
                                    <a:pt x="77" y="9"/>
                                  </a:lnTo>
                                  <a:lnTo>
                                    <a:pt x="77" y="9"/>
                                  </a:lnTo>
                                  <a:lnTo>
                                    <a:pt x="77" y="9"/>
                                  </a:lnTo>
                                  <a:lnTo>
                                    <a:pt x="77" y="9"/>
                                  </a:lnTo>
                                  <a:lnTo>
                                    <a:pt x="78" y="9"/>
                                  </a:lnTo>
                                  <a:lnTo>
                                    <a:pt x="78" y="9"/>
                                  </a:lnTo>
                                  <a:lnTo>
                                    <a:pt x="78" y="8"/>
                                  </a:lnTo>
                                  <a:lnTo>
                                    <a:pt x="78" y="8"/>
                                  </a:lnTo>
                                  <a:lnTo>
                                    <a:pt x="78" y="8"/>
                                  </a:lnTo>
                                  <a:lnTo>
                                    <a:pt x="78" y="8"/>
                                  </a:lnTo>
                                  <a:lnTo>
                                    <a:pt x="78" y="8"/>
                                  </a:lnTo>
                                  <a:lnTo>
                                    <a:pt x="78" y="8"/>
                                  </a:lnTo>
                                  <a:lnTo>
                                    <a:pt x="78" y="7"/>
                                  </a:lnTo>
                                  <a:lnTo>
                                    <a:pt x="78" y="7"/>
                                  </a:lnTo>
                                  <a:lnTo>
                                    <a:pt x="79" y="7"/>
                                  </a:lnTo>
                                  <a:lnTo>
                                    <a:pt x="79" y="7"/>
                                  </a:lnTo>
                                  <a:lnTo>
                                    <a:pt x="79" y="7"/>
                                  </a:lnTo>
                                  <a:lnTo>
                                    <a:pt x="79" y="6"/>
                                  </a:lnTo>
                                  <a:lnTo>
                                    <a:pt x="79" y="6"/>
                                  </a:lnTo>
                                  <a:lnTo>
                                    <a:pt x="79" y="6"/>
                                  </a:lnTo>
                                  <a:lnTo>
                                    <a:pt x="79" y="6"/>
                                  </a:lnTo>
                                  <a:lnTo>
                                    <a:pt x="79" y="6"/>
                                  </a:lnTo>
                                  <a:lnTo>
                                    <a:pt x="79" y="6"/>
                                  </a:lnTo>
                                  <a:lnTo>
                                    <a:pt x="79" y="5"/>
                                  </a:lnTo>
                                  <a:lnTo>
                                    <a:pt x="79" y="5"/>
                                  </a:lnTo>
                                  <a:lnTo>
                                    <a:pt x="79" y="5"/>
                                  </a:lnTo>
                                  <a:lnTo>
                                    <a:pt x="80" y="5"/>
                                  </a:lnTo>
                                  <a:lnTo>
                                    <a:pt x="80" y="4"/>
                                  </a:lnTo>
                                  <a:lnTo>
                                    <a:pt x="80" y="4"/>
                                  </a:lnTo>
                                  <a:lnTo>
                                    <a:pt x="80" y="4"/>
                                  </a:lnTo>
                                  <a:lnTo>
                                    <a:pt x="80" y="4"/>
                                  </a:lnTo>
                                  <a:lnTo>
                                    <a:pt x="80" y="4"/>
                                  </a:lnTo>
                                  <a:lnTo>
                                    <a:pt x="80" y="3"/>
                                  </a:lnTo>
                                  <a:lnTo>
                                    <a:pt x="80" y="3"/>
                                  </a:lnTo>
                                  <a:lnTo>
                                    <a:pt x="80" y="3"/>
                                  </a:lnTo>
                                  <a:lnTo>
                                    <a:pt x="80" y="3"/>
                                  </a:lnTo>
                                  <a:lnTo>
                                    <a:pt x="80" y="2"/>
                                  </a:lnTo>
                                  <a:lnTo>
                                    <a:pt x="80" y="2"/>
                                  </a:lnTo>
                                  <a:lnTo>
                                    <a:pt x="81" y="2"/>
                                  </a:lnTo>
                                  <a:lnTo>
                                    <a:pt x="81" y="2"/>
                                  </a:lnTo>
                                  <a:lnTo>
                                    <a:pt x="81" y="1"/>
                                  </a:lnTo>
                                  <a:lnTo>
                                    <a:pt x="81" y="1"/>
                                  </a:lnTo>
                                  <a:lnTo>
                                    <a:pt x="81" y="1"/>
                                  </a:lnTo>
                                  <a:lnTo>
                                    <a:pt x="81" y="1"/>
                                  </a:lnTo>
                                  <a:lnTo>
                                    <a:pt x="81" y="1"/>
                                  </a:lnTo>
                                  <a:lnTo>
                                    <a:pt x="82" y="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6" name="Freeform 4236"/>
                          <wps:cNvSpPr>
                            <a:spLocks/>
                          </wps:cNvSpPr>
                          <wps:spPr bwMode="auto">
                            <a:xfrm>
                              <a:off x="111" y="996"/>
                              <a:ext cx="3" cy="12"/>
                            </a:xfrm>
                            <a:custGeom>
                              <a:avLst/>
                              <a:gdLst>
                                <a:gd name="T0" fmla="*/ 3 w 3"/>
                                <a:gd name="T1" fmla="*/ 9 h 12"/>
                                <a:gd name="T2" fmla="*/ 3 w 3"/>
                                <a:gd name="T3" fmla="*/ 9 h 12"/>
                                <a:gd name="T4" fmla="*/ 3 w 3"/>
                                <a:gd name="T5" fmla="*/ 9 h 12"/>
                                <a:gd name="T6" fmla="*/ 3 w 3"/>
                                <a:gd name="T7" fmla="*/ 9 h 12"/>
                                <a:gd name="T8" fmla="*/ 3 w 3"/>
                                <a:gd name="T9" fmla="*/ 9 h 12"/>
                                <a:gd name="T10" fmla="*/ 3 w 3"/>
                                <a:gd name="T11" fmla="*/ 10 h 12"/>
                                <a:gd name="T12" fmla="*/ 3 w 3"/>
                                <a:gd name="T13" fmla="*/ 10 h 12"/>
                                <a:gd name="T14" fmla="*/ 3 w 3"/>
                                <a:gd name="T15" fmla="*/ 10 h 12"/>
                                <a:gd name="T16" fmla="*/ 3 w 3"/>
                                <a:gd name="T17" fmla="*/ 10 h 12"/>
                                <a:gd name="T18" fmla="*/ 3 w 3"/>
                                <a:gd name="T19" fmla="*/ 10 h 12"/>
                                <a:gd name="T20" fmla="*/ 3 w 3"/>
                                <a:gd name="T21" fmla="*/ 10 h 12"/>
                                <a:gd name="T22" fmla="*/ 3 w 3"/>
                                <a:gd name="T23" fmla="*/ 10 h 12"/>
                                <a:gd name="T24" fmla="*/ 3 w 3"/>
                                <a:gd name="T25" fmla="*/ 11 h 12"/>
                                <a:gd name="T26" fmla="*/ 3 w 3"/>
                                <a:gd name="T27" fmla="*/ 11 h 12"/>
                                <a:gd name="T28" fmla="*/ 3 w 3"/>
                                <a:gd name="T29" fmla="*/ 11 h 12"/>
                                <a:gd name="T30" fmla="*/ 3 w 3"/>
                                <a:gd name="T31" fmla="*/ 11 h 12"/>
                                <a:gd name="T32" fmla="*/ 3 w 3"/>
                                <a:gd name="T33" fmla="*/ 11 h 12"/>
                                <a:gd name="T34" fmla="*/ 3 w 3"/>
                                <a:gd name="T35" fmla="*/ 11 h 12"/>
                                <a:gd name="T36" fmla="*/ 2 w 3"/>
                                <a:gd name="T37" fmla="*/ 11 h 12"/>
                                <a:gd name="T38" fmla="*/ 2 w 3"/>
                                <a:gd name="T39" fmla="*/ 11 h 12"/>
                                <a:gd name="T40" fmla="*/ 2 w 3"/>
                                <a:gd name="T41" fmla="*/ 12 h 12"/>
                                <a:gd name="T42" fmla="*/ 2 w 3"/>
                                <a:gd name="T43" fmla="*/ 12 h 12"/>
                                <a:gd name="T44" fmla="*/ 2 w 3"/>
                                <a:gd name="T45" fmla="*/ 12 h 12"/>
                                <a:gd name="T46" fmla="*/ 2 w 3"/>
                                <a:gd name="T47" fmla="*/ 12 h 12"/>
                                <a:gd name="T48" fmla="*/ 2 w 3"/>
                                <a:gd name="T49" fmla="*/ 12 h 12"/>
                                <a:gd name="T50" fmla="*/ 2 w 3"/>
                                <a:gd name="T51" fmla="*/ 12 h 12"/>
                                <a:gd name="T52" fmla="*/ 1 w 3"/>
                                <a:gd name="T53" fmla="*/ 12 h 12"/>
                                <a:gd name="T54" fmla="*/ 1 w 3"/>
                                <a:gd name="T55" fmla="*/ 12 h 12"/>
                                <a:gd name="T56" fmla="*/ 1 w 3"/>
                                <a:gd name="T57" fmla="*/ 12 h 12"/>
                                <a:gd name="T58" fmla="*/ 1 w 3"/>
                                <a:gd name="T59" fmla="*/ 11 h 12"/>
                                <a:gd name="T60" fmla="*/ 1 w 3"/>
                                <a:gd name="T61" fmla="*/ 11 h 12"/>
                                <a:gd name="T62" fmla="*/ 1 w 3"/>
                                <a:gd name="T63" fmla="*/ 11 h 12"/>
                                <a:gd name="T64" fmla="*/ 1 w 3"/>
                                <a:gd name="T65" fmla="*/ 11 h 12"/>
                                <a:gd name="T66" fmla="*/ 1 w 3"/>
                                <a:gd name="T67" fmla="*/ 11 h 12"/>
                                <a:gd name="T68" fmla="*/ 1 w 3"/>
                                <a:gd name="T69" fmla="*/ 11 h 12"/>
                                <a:gd name="T70" fmla="*/ 1 w 3"/>
                                <a:gd name="T71" fmla="*/ 11 h 12"/>
                                <a:gd name="T72" fmla="*/ 1 w 3"/>
                                <a:gd name="T73" fmla="*/ 11 h 12"/>
                                <a:gd name="T74" fmla="*/ 1 w 3"/>
                                <a:gd name="T75" fmla="*/ 10 h 12"/>
                                <a:gd name="T76" fmla="*/ 0 w 3"/>
                                <a:gd name="T77" fmla="*/ 10 h 12"/>
                                <a:gd name="T78" fmla="*/ 0 w 3"/>
                                <a:gd name="T79" fmla="*/ 10 h 12"/>
                                <a:gd name="T80" fmla="*/ 0 w 3"/>
                                <a:gd name="T81" fmla="*/ 10 h 12"/>
                                <a:gd name="T82" fmla="*/ 0 w 3"/>
                                <a:gd name="T83" fmla="*/ 10 h 12"/>
                                <a:gd name="T84" fmla="*/ 0 w 3"/>
                                <a:gd name="T85" fmla="*/ 10 h 12"/>
                                <a:gd name="T86" fmla="*/ 0 w 3"/>
                                <a:gd name="T87" fmla="*/ 9 h 12"/>
                                <a:gd name="T88" fmla="*/ 0 w 3"/>
                                <a:gd name="T89" fmla="*/ 9 h 12"/>
                                <a:gd name="T90" fmla="*/ 0 w 3"/>
                                <a:gd name="T91" fmla="*/ 9 h 12"/>
                                <a:gd name="T92" fmla="*/ 0 w 3"/>
                                <a:gd name="T93" fmla="*/ 9 h 12"/>
                                <a:gd name="T94" fmla="*/ 0 w 3"/>
                                <a:gd name="T95" fmla="*/ 9 h 12"/>
                                <a:gd name="T96" fmla="*/ 2 w 3"/>
                                <a:gd name="T97" fmla="*/ 0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2">
                                  <a:moveTo>
                                    <a:pt x="2" y="0"/>
                                  </a:moveTo>
                                  <a:lnTo>
                                    <a:pt x="3" y="9"/>
                                  </a:lnTo>
                                  <a:lnTo>
                                    <a:pt x="3" y="9"/>
                                  </a:lnTo>
                                  <a:lnTo>
                                    <a:pt x="3" y="9"/>
                                  </a:lnTo>
                                  <a:lnTo>
                                    <a:pt x="3" y="9"/>
                                  </a:lnTo>
                                  <a:lnTo>
                                    <a:pt x="3" y="9"/>
                                  </a:lnTo>
                                  <a:lnTo>
                                    <a:pt x="3" y="9"/>
                                  </a:lnTo>
                                  <a:lnTo>
                                    <a:pt x="3" y="9"/>
                                  </a:lnTo>
                                  <a:lnTo>
                                    <a:pt x="3" y="9"/>
                                  </a:lnTo>
                                  <a:lnTo>
                                    <a:pt x="3" y="9"/>
                                  </a:lnTo>
                                  <a:lnTo>
                                    <a:pt x="3" y="9"/>
                                  </a:lnTo>
                                  <a:lnTo>
                                    <a:pt x="3" y="10"/>
                                  </a:lnTo>
                                  <a:lnTo>
                                    <a:pt x="3" y="10"/>
                                  </a:lnTo>
                                  <a:lnTo>
                                    <a:pt x="3" y="10"/>
                                  </a:lnTo>
                                  <a:lnTo>
                                    <a:pt x="3" y="10"/>
                                  </a:lnTo>
                                  <a:lnTo>
                                    <a:pt x="3" y="10"/>
                                  </a:lnTo>
                                  <a:lnTo>
                                    <a:pt x="3" y="10"/>
                                  </a:lnTo>
                                  <a:lnTo>
                                    <a:pt x="3" y="10"/>
                                  </a:lnTo>
                                  <a:lnTo>
                                    <a:pt x="3" y="10"/>
                                  </a:lnTo>
                                  <a:lnTo>
                                    <a:pt x="3" y="10"/>
                                  </a:lnTo>
                                  <a:lnTo>
                                    <a:pt x="3" y="10"/>
                                  </a:lnTo>
                                  <a:lnTo>
                                    <a:pt x="3" y="10"/>
                                  </a:lnTo>
                                  <a:lnTo>
                                    <a:pt x="3" y="10"/>
                                  </a:lnTo>
                                  <a:lnTo>
                                    <a:pt x="3" y="10"/>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2"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237" name="Freeform 4237"/>
                          <wps:cNvSpPr>
                            <a:spLocks/>
                          </wps:cNvSpPr>
                          <wps:spPr bwMode="auto">
                            <a:xfrm>
                              <a:off x="111" y="996"/>
                              <a:ext cx="3" cy="12"/>
                            </a:xfrm>
                            <a:custGeom>
                              <a:avLst/>
                              <a:gdLst>
                                <a:gd name="T0" fmla="*/ 3 w 3"/>
                                <a:gd name="T1" fmla="*/ 9 h 12"/>
                                <a:gd name="T2" fmla="*/ 3 w 3"/>
                                <a:gd name="T3" fmla="*/ 9 h 12"/>
                                <a:gd name="T4" fmla="*/ 3 w 3"/>
                                <a:gd name="T5" fmla="*/ 9 h 12"/>
                                <a:gd name="T6" fmla="*/ 3 w 3"/>
                                <a:gd name="T7" fmla="*/ 9 h 12"/>
                                <a:gd name="T8" fmla="*/ 3 w 3"/>
                                <a:gd name="T9" fmla="*/ 9 h 12"/>
                                <a:gd name="T10" fmla="*/ 3 w 3"/>
                                <a:gd name="T11" fmla="*/ 10 h 12"/>
                                <a:gd name="T12" fmla="*/ 3 w 3"/>
                                <a:gd name="T13" fmla="*/ 10 h 12"/>
                                <a:gd name="T14" fmla="*/ 3 w 3"/>
                                <a:gd name="T15" fmla="*/ 10 h 12"/>
                                <a:gd name="T16" fmla="*/ 3 w 3"/>
                                <a:gd name="T17" fmla="*/ 10 h 12"/>
                                <a:gd name="T18" fmla="*/ 3 w 3"/>
                                <a:gd name="T19" fmla="*/ 10 h 12"/>
                                <a:gd name="T20" fmla="*/ 3 w 3"/>
                                <a:gd name="T21" fmla="*/ 10 h 12"/>
                                <a:gd name="T22" fmla="*/ 3 w 3"/>
                                <a:gd name="T23" fmla="*/ 10 h 12"/>
                                <a:gd name="T24" fmla="*/ 3 w 3"/>
                                <a:gd name="T25" fmla="*/ 11 h 12"/>
                                <a:gd name="T26" fmla="*/ 3 w 3"/>
                                <a:gd name="T27" fmla="*/ 11 h 12"/>
                                <a:gd name="T28" fmla="*/ 3 w 3"/>
                                <a:gd name="T29" fmla="*/ 11 h 12"/>
                                <a:gd name="T30" fmla="*/ 3 w 3"/>
                                <a:gd name="T31" fmla="*/ 11 h 12"/>
                                <a:gd name="T32" fmla="*/ 3 w 3"/>
                                <a:gd name="T33" fmla="*/ 11 h 12"/>
                                <a:gd name="T34" fmla="*/ 3 w 3"/>
                                <a:gd name="T35" fmla="*/ 11 h 12"/>
                                <a:gd name="T36" fmla="*/ 2 w 3"/>
                                <a:gd name="T37" fmla="*/ 11 h 12"/>
                                <a:gd name="T38" fmla="*/ 2 w 3"/>
                                <a:gd name="T39" fmla="*/ 11 h 12"/>
                                <a:gd name="T40" fmla="*/ 2 w 3"/>
                                <a:gd name="T41" fmla="*/ 12 h 12"/>
                                <a:gd name="T42" fmla="*/ 2 w 3"/>
                                <a:gd name="T43" fmla="*/ 12 h 12"/>
                                <a:gd name="T44" fmla="*/ 2 w 3"/>
                                <a:gd name="T45" fmla="*/ 12 h 12"/>
                                <a:gd name="T46" fmla="*/ 2 w 3"/>
                                <a:gd name="T47" fmla="*/ 12 h 12"/>
                                <a:gd name="T48" fmla="*/ 2 w 3"/>
                                <a:gd name="T49" fmla="*/ 12 h 12"/>
                                <a:gd name="T50" fmla="*/ 2 w 3"/>
                                <a:gd name="T51" fmla="*/ 12 h 12"/>
                                <a:gd name="T52" fmla="*/ 1 w 3"/>
                                <a:gd name="T53" fmla="*/ 12 h 12"/>
                                <a:gd name="T54" fmla="*/ 1 w 3"/>
                                <a:gd name="T55" fmla="*/ 12 h 12"/>
                                <a:gd name="T56" fmla="*/ 1 w 3"/>
                                <a:gd name="T57" fmla="*/ 12 h 12"/>
                                <a:gd name="T58" fmla="*/ 1 w 3"/>
                                <a:gd name="T59" fmla="*/ 11 h 12"/>
                                <a:gd name="T60" fmla="*/ 1 w 3"/>
                                <a:gd name="T61" fmla="*/ 11 h 12"/>
                                <a:gd name="T62" fmla="*/ 1 w 3"/>
                                <a:gd name="T63" fmla="*/ 11 h 12"/>
                                <a:gd name="T64" fmla="*/ 1 w 3"/>
                                <a:gd name="T65" fmla="*/ 11 h 12"/>
                                <a:gd name="T66" fmla="*/ 1 w 3"/>
                                <a:gd name="T67" fmla="*/ 11 h 12"/>
                                <a:gd name="T68" fmla="*/ 1 w 3"/>
                                <a:gd name="T69" fmla="*/ 11 h 12"/>
                                <a:gd name="T70" fmla="*/ 1 w 3"/>
                                <a:gd name="T71" fmla="*/ 11 h 12"/>
                                <a:gd name="T72" fmla="*/ 1 w 3"/>
                                <a:gd name="T73" fmla="*/ 11 h 12"/>
                                <a:gd name="T74" fmla="*/ 1 w 3"/>
                                <a:gd name="T75" fmla="*/ 10 h 12"/>
                                <a:gd name="T76" fmla="*/ 0 w 3"/>
                                <a:gd name="T77" fmla="*/ 10 h 12"/>
                                <a:gd name="T78" fmla="*/ 0 w 3"/>
                                <a:gd name="T79" fmla="*/ 10 h 12"/>
                                <a:gd name="T80" fmla="*/ 0 w 3"/>
                                <a:gd name="T81" fmla="*/ 10 h 12"/>
                                <a:gd name="T82" fmla="*/ 0 w 3"/>
                                <a:gd name="T83" fmla="*/ 10 h 12"/>
                                <a:gd name="T84" fmla="*/ 0 w 3"/>
                                <a:gd name="T85" fmla="*/ 10 h 12"/>
                                <a:gd name="T86" fmla="*/ 0 w 3"/>
                                <a:gd name="T87" fmla="*/ 9 h 12"/>
                                <a:gd name="T88" fmla="*/ 0 w 3"/>
                                <a:gd name="T89" fmla="*/ 9 h 12"/>
                                <a:gd name="T90" fmla="*/ 0 w 3"/>
                                <a:gd name="T91" fmla="*/ 9 h 12"/>
                                <a:gd name="T92" fmla="*/ 0 w 3"/>
                                <a:gd name="T93" fmla="*/ 9 h 12"/>
                                <a:gd name="T94" fmla="*/ 0 w 3"/>
                                <a:gd name="T95" fmla="*/ 9 h 12"/>
                                <a:gd name="T96" fmla="*/ 2 w 3"/>
                                <a:gd name="T97" fmla="*/ 0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2">
                                  <a:moveTo>
                                    <a:pt x="2" y="0"/>
                                  </a:moveTo>
                                  <a:lnTo>
                                    <a:pt x="3" y="9"/>
                                  </a:lnTo>
                                  <a:lnTo>
                                    <a:pt x="3" y="9"/>
                                  </a:lnTo>
                                  <a:lnTo>
                                    <a:pt x="3" y="9"/>
                                  </a:lnTo>
                                  <a:lnTo>
                                    <a:pt x="3" y="9"/>
                                  </a:lnTo>
                                  <a:lnTo>
                                    <a:pt x="3" y="9"/>
                                  </a:lnTo>
                                  <a:lnTo>
                                    <a:pt x="3" y="9"/>
                                  </a:lnTo>
                                  <a:lnTo>
                                    <a:pt x="3" y="9"/>
                                  </a:lnTo>
                                  <a:lnTo>
                                    <a:pt x="3" y="9"/>
                                  </a:lnTo>
                                  <a:lnTo>
                                    <a:pt x="3" y="9"/>
                                  </a:lnTo>
                                  <a:lnTo>
                                    <a:pt x="3" y="9"/>
                                  </a:lnTo>
                                  <a:lnTo>
                                    <a:pt x="3" y="10"/>
                                  </a:lnTo>
                                  <a:lnTo>
                                    <a:pt x="3" y="10"/>
                                  </a:lnTo>
                                  <a:lnTo>
                                    <a:pt x="3" y="10"/>
                                  </a:lnTo>
                                  <a:lnTo>
                                    <a:pt x="3" y="10"/>
                                  </a:lnTo>
                                  <a:lnTo>
                                    <a:pt x="3" y="10"/>
                                  </a:lnTo>
                                  <a:lnTo>
                                    <a:pt x="3" y="10"/>
                                  </a:lnTo>
                                  <a:lnTo>
                                    <a:pt x="3" y="10"/>
                                  </a:lnTo>
                                  <a:lnTo>
                                    <a:pt x="3" y="10"/>
                                  </a:lnTo>
                                  <a:lnTo>
                                    <a:pt x="3" y="10"/>
                                  </a:lnTo>
                                  <a:lnTo>
                                    <a:pt x="3" y="10"/>
                                  </a:lnTo>
                                  <a:lnTo>
                                    <a:pt x="3" y="10"/>
                                  </a:lnTo>
                                  <a:lnTo>
                                    <a:pt x="3" y="10"/>
                                  </a:lnTo>
                                  <a:lnTo>
                                    <a:pt x="3" y="10"/>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8" name="Freeform 4238"/>
                          <wps:cNvSpPr>
                            <a:spLocks/>
                          </wps:cNvSpPr>
                          <wps:spPr bwMode="auto">
                            <a:xfrm>
                              <a:off x="75" y="976"/>
                              <a:ext cx="76" cy="34"/>
                            </a:xfrm>
                            <a:custGeom>
                              <a:avLst/>
                              <a:gdLst>
                                <a:gd name="T0" fmla="*/ 2 w 76"/>
                                <a:gd name="T1" fmla="*/ 0 h 34"/>
                                <a:gd name="T2" fmla="*/ 2 w 76"/>
                                <a:gd name="T3" fmla="*/ 0 h 34"/>
                                <a:gd name="T4" fmla="*/ 2 w 76"/>
                                <a:gd name="T5" fmla="*/ 0 h 34"/>
                                <a:gd name="T6" fmla="*/ 2 w 76"/>
                                <a:gd name="T7" fmla="*/ 0 h 34"/>
                                <a:gd name="T8" fmla="*/ 1 w 76"/>
                                <a:gd name="T9" fmla="*/ 0 h 34"/>
                                <a:gd name="T10" fmla="*/ 1 w 76"/>
                                <a:gd name="T11" fmla="*/ 0 h 34"/>
                                <a:gd name="T12" fmla="*/ 1 w 76"/>
                                <a:gd name="T13" fmla="*/ 0 h 34"/>
                                <a:gd name="T14" fmla="*/ 1 w 76"/>
                                <a:gd name="T15" fmla="*/ 0 h 34"/>
                                <a:gd name="T16" fmla="*/ 0 w 76"/>
                                <a:gd name="T17" fmla="*/ 0 h 34"/>
                                <a:gd name="T18" fmla="*/ 0 w 76"/>
                                <a:gd name="T19" fmla="*/ 0 h 34"/>
                                <a:gd name="T20" fmla="*/ 0 w 76"/>
                                <a:gd name="T21" fmla="*/ 0 h 34"/>
                                <a:gd name="T22" fmla="*/ 0 w 76"/>
                                <a:gd name="T23" fmla="*/ 0 h 34"/>
                                <a:gd name="T24" fmla="*/ 0 w 76"/>
                                <a:gd name="T25" fmla="*/ 0 h 34"/>
                                <a:gd name="T26" fmla="*/ 0 w 76"/>
                                <a:gd name="T27" fmla="*/ 1 h 34"/>
                                <a:gd name="T28" fmla="*/ 0 w 76"/>
                                <a:gd name="T29" fmla="*/ 1 h 34"/>
                                <a:gd name="T30" fmla="*/ 0 w 76"/>
                                <a:gd name="T31" fmla="*/ 1 h 34"/>
                                <a:gd name="T32" fmla="*/ 0 w 76"/>
                                <a:gd name="T33" fmla="*/ 1 h 34"/>
                                <a:gd name="T34" fmla="*/ 0 w 76"/>
                                <a:gd name="T35" fmla="*/ 2 h 34"/>
                                <a:gd name="T36" fmla="*/ 0 w 76"/>
                                <a:gd name="T37" fmla="*/ 2 h 34"/>
                                <a:gd name="T38" fmla="*/ 0 w 76"/>
                                <a:gd name="T39" fmla="*/ 2 h 34"/>
                                <a:gd name="T40" fmla="*/ 0 w 76"/>
                                <a:gd name="T41" fmla="*/ 2 h 34"/>
                                <a:gd name="T42" fmla="*/ 0 w 76"/>
                                <a:gd name="T43" fmla="*/ 3 h 34"/>
                                <a:gd name="T44" fmla="*/ 0 w 76"/>
                                <a:gd name="T45" fmla="*/ 3 h 34"/>
                                <a:gd name="T46" fmla="*/ 1 w 76"/>
                                <a:gd name="T47" fmla="*/ 3 h 34"/>
                                <a:gd name="T48" fmla="*/ 1 w 76"/>
                                <a:gd name="T49" fmla="*/ 3 h 34"/>
                                <a:gd name="T50" fmla="*/ 74 w 76"/>
                                <a:gd name="T51" fmla="*/ 5 h 34"/>
                                <a:gd name="T52" fmla="*/ 75 w 76"/>
                                <a:gd name="T53" fmla="*/ 4 h 34"/>
                                <a:gd name="T54" fmla="*/ 75 w 76"/>
                                <a:gd name="T55" fmla="*/ 4 h 34"/>
                                <a:gd name="T56" fmla="*/ 75 w 76"/>
                                <a:gd name="T57" fmla="*/ 4 h 34"/>
                                <a:gd name="T58" fmla="*/ 75 w 76"/>
                                <a:gd name="T59" fmla="*/ 4 h 34"/>
                                <a:gd name="T60" fmla="*/ 75 w 76"/>
                                <a:gd name="T61" fmla="*/ 3 h 34"/>
                                <a:gd name="T62" fmla="*/ 76 w 76"/>
                                <a:gd name="T63" fmla="*/ 3 h 34"/>
                                <a:gd name="T64" fmla="*/ 76 w 76"/>
                                <a:gd name="T65" fmla="*/ 3 h 34"/>
                                <a:gd name="T66" fmla="*/ 76 w 76"/>
                                <a:gd name="T67" fmla="*/ 3 h 34"/>
                                <a:gd name="T68" fmla="*/ 76 w 76"/>
                                <a:gd name="T69" fmla="*/ 2 h 34"/>
                                <a:gd name="T70" fmla="*/ 76 w 76"/>
                                <a:gd name="T71" fmla="*/ 2 h 34"/>
                                <a:gd name="T72" fmla="*/ 76 w 76"/>
                                <a:gd name="T73" fmla="*/ 2 h 34"/>
                                <a:gd name="T74" fmla="*/ 76 w 76"/>
                                <a:gd name="T75" fmla="*/ 1 h 34"/>
                                <a:gd name="T76" fmla="*/ 76 w 76"/>
                                <a:gd name="T77" fmla="*/ 1 h 34"/>
                                <a:gd name="T78" fmla="*/ 76 w 76"/>
                                <a:gd name="T79" fmla="*/ 1 h 34"/>
                                <a:gd name="T80" fmla="*/ 76 w 76"/>
                                <a:gd name="T81" fmla="*/ 1 h 34"/>
                                <a:gd name="T82" fmla="*/ 76 w 76"/>
                                <a:gd name="T83" fmla="*/ 1 h 34"/>
                                <a:gd name="T84" fmla="*/ 75 w 76"/>
                                <a:gd name="T85" fmla="*/ 0 h 34"/>
                                <a:gd name="T86" fmla="*/ 75 w 76"/>
                                <a:gd name="T87" fmla="*/ 0 h 34"/>
                                <a:gd name="T88" fmla="*/ 75 w 76"/>
                                <a:gd name="T89" fmla="*/ 0 h 34"/>
                                <a:gd name="T90" fmla="*/ 75 w 76"/>
                                <a:gd name="T91" fmla="*/ 0 h 34"/>
                                <a:gd name="T92" fmla="*/ 75 w 76"/>
                                <a:gd name="T93" fmla="*/ 0 h 34"/>
                                <a:gd name="T94" fmla="*/ 74 w 76"/>
                                <a:gd name="T95" fmla="*/ 0 h 34"/>
                                <a:gd name="T96" fmla="*/ 74 w 76"/>
                                <a:gd name="T97" fmla="*/ 0 h 34"/>
                                <a:gd name="T98" fmla="*/ 74 w 76"/>
                                <a:gd name="T99" fmla="*/ 0 h 34"/>
                                <a:gd name="T100" fmla="*/ 74 w 76"/>
                                <a:gd name="T101" fmla="*/ 0 h 34"/>
                                <a:gd name="T102" fmla="*/ 73 w 76"/>
                                <a:gd name="T103" fmla="*/ 0 h 34"/>
                                <a:gd name="T104" fmla="*/ 73 w 76"/>
                                <a:gd name="T105" fmla="*/ 0 h 34"/>
                                <a:gd name="T106" fmla="*/ 73 w 76"/>
                                <a:gd name="T107" fmla="*/ 0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76" h="34">
                                  <a:moveTo>
                                    <a:pt x="72" y="0"/>
                                  </a:move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1" y="0"/>
                                  </a:lnTo>
                                  <a:lnTo>
                                    <a:pt x="1" y="0"/>
                                  </a:lnTo>
                                  <a:lnTo>
                                    <a:pt x="1" y="0"/>
                                  </a:lnTo>
                                  <a:lnTo>
                                    <a:pt x="1" y="0"/>
                                  </a:lnTo>
                                  <a:lnTo>
                                    <a:pt x="1" y="0"/>
                                  </a:lnTo>
                                  <a:lnTo>
                                    <a:pt x="1" y="0"/>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0" y="3"/>
                                  </a:lnTo>
                                  <a:lnTo>
                                    <a:pt x="0" y="3"/>
                                  </a:lnTo>
                                  <a:lnTo>
                                    <a:pt x="1" y="3"/>
                                  </a:lnTo>
                                  <a:lnTo>
                                    <a:pt x="1" y="3"/>
                                  </a:lnTo>
                                  <a:lnTo>
                                    <a:pt x="1" y="3"/>
                                  </a:lnTo>
                                  <a:lnTo>
                                    <a:pt x="1" y="3"/>
                                  </a:lnTo>
                                  <a:lnTo>
                                    <a:pt x="19" y="34"/>
                                  </a:lnTo>
                                  <a:lnTo>
                                    <a:pt x="52" y="34"/>
                                  </a:lnTo>
                                  <a:lnTo>
                                    <a:pt x="74" y="5"/>
                                  </a:lnTo>
                                  <a:lnTo>
                                    <a:pt x="74" y="5"/>
                                  </a:lnTo>
                                  <a:lnTo>
                                    <a:pt x="75" y="5"/>
                                  </a:lnTo>
                                  <a:lnTo>
                                    <a:pt x="75" y="4"/>
                                  </a:lnTo>
                                  <a:lnTo>
                                    <a:pt x="75" y="4"/>
                                  </a:lnTo>
                                  <a:lnTo>
                                    <a:pt x="75" y="4"/>
                                  </a:lnTo>
                                  <a:lnTo>
                                    <a:pt x="75" y="4"/>
                                  </a:lnTo>
                                  <a:lnTo>
                                    <a:pt x="75" y="4"/>
                                  </a:lnTo>
                                  <a:lnTo>
                                    <a:pt x="75" y="4"/>
                                  </a:lnTo>
                                  <a:lnTo>
                                    <a:pt x="75" y="4"/>
                                  </a:lnTo>
                                  <a:lnTo>
                                    <a:pt x="75" y="4"/>
                                  </a:lnTo>
                                  <a:lnTo>
                                    <a:pt x="75" y="4"/>
                                  </a:lnTo>
                                  <a:lnTo>
                                    <a:pt x="75" y="4"/>
                                  </a:lnTo>
                                  <a:lnTo>
                                    <a:pt x="75" y="3"/>
                                  </a:lnTo>
                                  <a:lnTo>
                                    <a:pt x="75" y="3"/>
                                  </a:lnTo>
                                  <a:lnTo>
                                    <a:pt x="75" y="3"/>
                                  </a:lnTo>
                                  <a:lnTo>
                                    <a:pt x="75" y="3"/>
                                  </a:lnTo>
                                  <a:lnTo>
                                    <a:pt x="75" y="3"/>
                                  </a:lnTo>
                                  <a:lnTo>
                                    <a:pt x="76" y="3"/>
                                  </a:lnTo>
                                  <a:lnTo>
                                    <a:pt x="76" y="3"/>
                                  </a:lnTo>
                                  <a:lnTo>
                                    <a:pt x="76" y="3"/>
                                  </a:lnTo>
                                  <a:lnTo>
                                    <a:pt x="76" y="3"/>
                                  </a:lnTo>
                                  <a:lnTo>
                                    <a:pt x="76" y="3"/>
                                  </a:lnTo>
                                  <a:lnTo>
                                    <a:pt x="76" y="3"/>
                                  </a:lnTo>
                                  <a:lnTo>
                                    <a:pt x="76" y="3"/>
                                  </a:lnTo>
                                  <a:lnTo>
                                    <a:pt x="76" y="2"/>
                                  </a:lnTo>
                                  <a:lnTo>
                                    <a:pt x="76" y="2"/>
                                  </a:lnTo>
                                  <a:lnTo>
                                    <a:pt x="76" y="2"/>
                                  </a:lnTo>
                                  <a:lnTo>
                                    <a:pt x="76" y="2"/>
                                  </a:lnTo>
                                  <a:lnTo>
                                    <a:pt x="76" y="2"/>
                                  </a:lnTo>
                                  <a:lnTo>
                                    <a:pt x="76" y="2"/>
                                  </a:lnTo>
                                  <a:lnTo>
                                    <a:pt x="76" y="2"/>
                                  </a:lnTo>
                                  <a:lnTo>
                                    <a:pt x="76" y="2"/>
                                  </a:lnTo>
                                  <a:lnTo>
                                    <a:pt x="76" y="2"/>
                                  </a:lnTo>
                                  <a:lnTo>
                                    <a:pt x="76" y="2"/>
                                  </a:lnTo>
                                  <a:lnTo>
                                    <a:pt x="76" y="2"/>
                                  </a:lnTo>
                                  <a:lnTo>
                                    <a:pt x="76" y="1"/>
                                  </a:lnTo>
                                  <a:lnTo>
                                    <a:pt x="76" y="1"/>
                                  </a:lnTo>
                                  <a:lnTo>
                                    <a:pt x="76" y="1"/>
                                  </a:lnTo>
                                  <a:lnTo>
                                    <a:pt x="76" y="1"/>
                                  </a:lnTo>
                                  <a:lnTo>
                                    <a:pt x="76" y="1"/>
                                  </a:lnTo>
                                  <a:lnTo>
                                    <a:pt x="76" y="1"/>
                                  </a:lnTo>
                                  <a:lnTo>
                                    <a:pt x="76" y="1"/>
                                  </a:lnTo>
                                  <a:lnTo>
                                    <a:pt x="76" y="1"/>
                                  </a:lnTo>
                                  <a:lnTo>
                                    <a:pt x="76" y="1"/>
                                  </a:lnTo>
                                  <a:lnTo>
                                    <a:pt x="76" y="1"/>
                                  </a:lnTo>
                                  <a:lnTo>
                                    <a:pt x="76" y="1"/>
                                  </a:lnTo>
                                  <a:lnTo>
                                    <a:pt x="76" y="1"/>
                                  </a:lnTo>
                                  <a:lnTo>
                                    <a:pt x="76" y="1"/>
                                  </a:lnTo>
                                  <a:lnTo>
                                    <a:pt x="76" y="0"/>
                                  </a:lnTo>
                                  <a:lnTo>
                                    <a:pt x="76"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4" y="0"/>
                                  </a:lnTo>
                                  <a:lnTo>
                                    <a:pt x="74" y="0"/>
                                  </a:lnTo>
                                  <a:lnTo>
                                    <a:pt x="74" y="0"/>
                                  </a:lnTo>
                                  <a:lnTo>
                                    <a:pt x="74" y="0"/>
                                  </a:lnTo>
                                  <a:lnTo>
                                    <a:pt x="74" y="0"/>
                                  </a:lnTo>
                                  <a:lnTo>
                                    <a:pt x="74" y="0"/>
                                  </a:lnTo>
                                  <a:lnTo>
                                    <a:pt x="74" y="0"/>
                                  </a:lnTo>
                                  <a:lnTo>
                                    <a:pt x="74" y="0"/>
                                  </a:lnTo>
                                  <a:lnTo>
                                    <a:pt x="74" y="0"/>
                                  </a:lnTo>
                                  <a:lnTo>
                                    <a:pt x="74" y="0"/>
                                  </a:lnTo>
                                  <a:lnTo>
                                    <a:pt x="74" y="0"/>
                                  </a:lnTo>
                                  <a:lnTo>
                                    <a:pt x="74" y="0"/>
                                  </a:lnTo>
                                  <a:lnTo>
                                    <a:pt x="73" y="0"/>
                                  </a:lnTo>
                                  <a:lnTo>
                                    <a:pt x="73" y="0"/>
                                  </a:lnTo>
                                  <a:lnTo>
                                    <a:pt x="73" y="0"/>
                                  </a:lnTo>
                                  <a:lnTo>
                                    <a:pt x="73" y="0"/>
                                  </a:lnTo>
                                  <a:lnTo>
                                    <a:pt x="73" y="0"/>
                                  </a:lnTo>
                                  <a:lnTo>
                                    <a:pt x="73" y="0"/>
                                  </a:lnTo>
                                  <a:lnTo>
                                    <a:pt x="73" y="0"/>
                                  </a:lnTo>
                                  <a:lnTo>
                                    <a:pt x="73" y="0"/>
                                  </a:lnTo>
                                  <a:lnTo>
                                    <a:pt x="73" y="0"/>
                                  </a:lnTo>
                                  <a:lnTo>
                                    <a:pt x="7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239" name="Rectangle 4239"/>
                          <wps:cNvSpPr>
                            <a:spLocks noChangeArrowheads="1"/>
                          </wps:cNvSpPr>
                          <wps:spPr bwMode="auto">
                            <a:xfrm>
                              <a:off x="76" y="1000"/>
                              <a:ext cx="13" cy="1"/>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0" name="Rectangle 4240"/>
                          <wps:cNvSpPr>
                            <a:spLocks noChangeArrowheads="1"/>
                          </wps:cNvSpPr>
                          <wps:spPr bwMode="auto">
                            <a:xfrm>
                              <a:off x="76" y="1000"/>
                              <a:ext cx="13" cy="1"/>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1" name="Rectangle 4241"/>
                          <wps:cNvSpPr>
                            <a:spLocks noChangeArrowheads="1"/>
                          </wps:cNvSpPr>
                          <wps:spPr bwMode="auto">
                            <a:xfrm>
                              <a:off x="76" y="1001"/>
                              <a:ext cx="13" cy="1"/>
                            </a:xfrm>
                            <a:prstGeom prst="rect">
                              <a:avLst/>
                            </a:prstGeom>
                            <a:solidFill>
                              <a:srgbClr val="A2A2A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2" name="Rectangle 4242"/>
                          <wps:cNvSpPr>
                            <a:spLocks noChangeArrowheads="1"/>
                          </wps:cNvSpPr>
                          <wps:spPr bwMode="auto">
                            <a:xfrm>
                              <a:off x="76" y="1001"/>
                              <a:ext cx="13" cy="1"/>
                            </a:xfrm>
                            <a:prstGeom prst="rect">
                              <a:avLst/>
                            </a:prstGeom>
                            <a:solidFill>
                              <a:srgbClr val="A4A4A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3" name="Rectangle 4243"/>
                          <wps:cNvSpPr>
                            <a:spLocks noChangeArrowheads="1"/>
                          </wps:cNvSpPr>
                          <wps:spPr bwMode="auto">
                            <a:xfrm>
                              <a:off x="76" y="1001"/>
                              <a:ext cx="13" cy="1"/>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4" name="Rectangle 4244"/>
                          <wps:cNvSpPr>
                            <a:spLocks noChangeArrowheads="1"/>
                          </wps:cNvSpPr>
                          <wps:spPr bwMode="auto">
                            <a:xfrm>
                              <a:off x="76" y="1001"/>
                              <a:ext cx="13" cy="1"/>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5" name="Rectangle 4245"/>
                          <wps:cNvSpPr>
                            <a:spLocks noChangeArrowheads="1"/>
                          </wps:cNvSpPr>
                          <wps:spPr bwMode="auto">
                            <a:xfrm>
                              <a:off x="76" y="1001"/>
                              <a:ext cx="13" cy="1"/>
                            </a:xfrm>
                            <a:prstGeom prst="rect">
                              <a:avLst/>
                            </a:prstGeom>
                            <a:solidFill>
                              <a:srgbClr val="A8A8A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6" name="Rectangle 4246"/>
                          <wps:cNvSpPr>
                            <a:spLocks noChangeArrowheads="1"/>
                          </wps:cNvSpPr>
                          <wps:spPr bwMode="auto">
                            <a:xfrm>
                              <a:off x="76" y="1001"/>
                              <a:ext cx="13" cy="1"/>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7" name="Rectangle 4247"/>
                          <wps:cNvSpPr>
                            <a:spLocks noChangeArrowheads="1"/>
                          </wps:cNvSpPr>
                          <wps:spPr bwMode="auto">
                            <a:xfrm>
                              <a:off x="76" y="1002"/>
                              <a:ext cx="13" cy="1"/>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8" name="Rectangle 4248"/>
                          <wps:cNvSpPr>
                            <a:spLocks noChangeArrowheads="1"/>
                          </wps:cNvSpPr>
                          <wps:spPr bwMode="auto">
                            <a:xfrm>
                              <a:off x="76" y="1002"/>
                              <a:ext cx="13" cy="1"/>
                            </a:xfrm>
                            <a:prstGeom prst="rect">
                              <a:avLst/>
                            </a:prstGeom>
                            <a:solidFill>
                              <a:srgbClr val="ACACA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49" name="Rectangle 4249"/>
                          <wps:cNvSpPr>
                            <a:spLocks noChangeArrowheads="1"/>
                          </wps:cNvSpPr>
                          <wps:spPr bwMode="auto">
                            <a:xfrm>
                              <a:off x="76" y="1002"/>
                              <a:ext cx="13" cy="1"/>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0" name="Rectangle 4250"/>
                          <wps:cNvSpPr>
                            <a:spLocks noChangeArrowheads="1"/>
                          </wps:cNvSpPr>
                          <wps:spPr bwMode="auto">
                            <a:xfrm>
                              <a:off x="76" y="1002"/>
                              <a:ext cx="13" cy="1"/>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1" name="Rectangle 4251"/>
                          <wps:cNvSpPr>
                            <a:spLocks noChangeArrowheads="1"/>
                          </wps:cNvSpPr>
                          <wps:spPr bwMode="auto">
                            <a:xfrm>
                              <a:off x="76" y="1002"/>
                              <a:ext cx="13" cy="1"/>
                            </a:xfrm>
                            <a:prstGeom prst="rect">
                              <a:avLst/>
                            </a:prstGeom>
                            <a:solidFill>
                              <a:srgbClr val="B0B0B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2" name="Rectangle 4252"/>
                          <wps:cNvSpPr>
                            <a:spLocks noChangeArrowheads="1"/>
                          </wps:cNvSpPr>
                          <wps:spPr bwMode="auto">
                            <a:xfrm>
                              <a:off x="76" y="1002"/>
                              <a:ext cx="13" cy="1"/>
                            </a:xfrm>
                            <a:prstGeom prst="rect">
                              <a:avLst/>
                            </a:prstGeom>
                            <a:solidFill>
                              <a:srgbClr val="B2B2B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3" name="Rectangle 4253"/>
                          <wps:cNvSpPr>
                            <a:spLocks noChangeArrowheads="1"/>
                          </wps:cNvSpPr>
                          <wps:spPr bwMode="auto">
                            <a:xfrm>
                              <a:off x="76" y="1003"/>
                              <a:ext cx="13" cy="1"/>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4" name="Rectangle 4254"/>
                          <wps:cNvSpPr>
                            <a:spLocks noChangeArrowheads="1"/>
                          </wps:cNvSpPr>
                          <wps:spPr bwMode="auto">
                            <a:xfrm>
                              <a:off x="76" y="1003"/>
                              <a:ext cx="13" cy="1"/>
                            </a:xfrm>
                            <a:prstGeom prst="rect">
                              <a:avLst/>
                            </a:prstGeom>
                            <a:solidFill>
                              <a:srgbClr val="B4B4B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5" name="Rectangle 4255"/>
                          <wps:cNvSpPr>
                            <a:spLocks noChangeArrowheads="1"/>
                          </wps:cNvSpPr>
                          <wps:spPr bwMode="auto">
                            <a:xfrm>
                              <a:off x="76" y="1003"/>
                              <a:ext cx="13" cy="1"/>
                            </a:xfrm>
                            <a:prstGeom prst="rect">
                              <a:avLst/>
                            </a:prstGeom>
                            <a:solidFill>
                              <a:srgbClr val="B6B6B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6" name="Rectangle 4256"/>
                          <wps:cNvSpPr>
                            <a:spLocks noChangeArrowheads="1"/>
                          </wps:cNvSpPr>
                          <wps:spPr bwMode="auto">
                            <a:xfrm>
                              <a:off x="76" y="1003"/>
                              <a:ext cx="13" cy="1"/>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7" name="Rectangle 4257"/>
                          <wps:cNvSpPr>
                            <a:spLocks noChangeArrowheads="1"/>
                          </wps:cNvSpPr>
                          <wps:spPr bwMode="auto">
                            <a:xfrm>
                              <a:off x="76" y="1003"/>
                              <a:ext cx="13" cy="1"/>
                            </a:xfrm>
                            <a:prstGeom prst="rect">
                              <a:avLst/>
                            </a:prstGeom>
                            <a:solidFill>
                              <a:srgbClr val="B8B8B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8" name="Rectangle 4258"/>
                          <wps:cNvSpPr>
                            <a:spLocks noChangeArrowheads="1"/>
                          </wps:cNvSpPr>
                          <wps:spPr bwMode="auto">
                            <a:xfrm>
                              <a:off x="76" y="1003"/>
                              <a:ext cx="13" cy="1"/>
                            </a:xfrm>
                            <a:prstGeom prst="rect">
                              <a:avLst/>
                            </a:prstGeom>
                            <a:solidFill>
                              <a:srgbClr val="BABAB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59" name="Rectangle 4259"/>
                          <wps:cNvSpPr>
                            <a:spLocks noChangeArrowheads="1"/>
                          </wps:cNvSpPr>
                          <wps:spPr bwMode="auto">
                            <a:xfrm>
                              <a:off x="76" y="1004"/>
                              <a:ext cx="13" cy="1"/>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0" name="Rectangle 4260"/>
                          <wps:cNvSpPr>
                            <a:spLocks noChangeArrowheads="1"/>
                          </wps:cNvSpPr>
                          <wps:spPr bwMode="auto">
                            <a:xfrm>
                              <a:off x="76" y="1004"/>
                              <a:ext cx="13" cy="1"/>
                            </a:xfrm>
                            <a:prstGeom prst="rect">
                              <a:avLst/>
                            </a:prstGeom>
                            <a:solidFill>
                              <a:srgbClr val="BCBCB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1" name="Rectangle 4261"/>
                          <wps:cNvSpPr>
                            <a:spLocks noChangeArrowheads="1"/>
                          </wps:cNvSpPr>
                          <wps:spPr bwMode="auto">
                            <a:xfrm>
                              <a:off x="76" y="1004"/>
                              <a:ext cx="13" cy="1"/>
                            </a:xfrm>
                            <a:prstGeom prst="rect">
                              <a:avLst/>
                            </a:prstGeom>
                            <a:solidFill>
                              <a:srgbClr val="BEBEB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2" name="Rectangle 4262"/>
                          <wps:cNvSpPr>
                            <a:spLocks noChangeArrowheads="1"/>
                          </wps:cNvSpPr>
                          <wps:spPr bwMode="auto">
                            <a:xfrm>
                              <a:off x="76" y="1004"/>
                              <a:ext cx="13" cy="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3" name="Rectangle 4263"/>
                          <wps:cNvSpPr>
                            <a:spLocks noChangeArrowheads="1"/>
                          </wps:cNvSpPr>
                          <wps:spPr bwMode="auto">
                            <a:xfrm>
                              <a:off x="76" y="1004"/>
                              <a:ext cx="13" cy="1"/>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4" name="Rectangle 4264"/>
                          <wps:cNvSpPr>
                            <a:spLocks noChangeArrowheads="1"/>
                          </wps:cNvSpPr>
                          <wps:spPr bwMode="auto">
                            <a:xfrm>
                              <a:off x="76" y="1004"/>
                              <a:ext cx="13" cy="1"/>
                            </a:xfrm>
                            <a:prstGeom prst="rect">
                              <a:avLst/>
                            </a:prstGeom>
                            <a:solidFill>
                              <a:srgbClr val="C2C2C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5" name="Rectangle 4265"/>
                          <wps:cNvSpPr>
                            <a:spLocks noChangeArrowheads="1"/>
                          </wps:cNvSpPr>
                          <wps:spPr bwMode="auto">
                            <a:xfrm>
                              <a:off x="76" y="1004"/>
                              <a:ext cx="13" cy="1"/>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6" name="Rectangle 4266"/>
                          <wps:cNvSpPr>
                            <a:spLocks noChangeArrowheads="1"/>
                          </wps:cNvSpPr>
                          <wps:spPr bwMode="auto">
                            <a:xfrm>
                              <a:off x="76" y="1005"/>
                              <a:ext cx="13" cy="1"/>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7" name="Rectangle 4267"/>
                          <wps:cNvSpPr>
                            <a:spLocks noChangeArrowheads="1"/>
                          </wps:cNvSpPr>
                          <wps:spPr bwMode="auto">
                            <a:xfrm>
                              <a:off x="76" y="1005"/>
                              <a:ext cx="13" cy="1"/>
                            </a:xfrm>
                            <a:prstGeom prst="rect">
                              <a:avLst/>
                            </a:prstGeom>
                            <a:solidFill>
                              <a:srgbClr val="C6C6C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8" name="Rectangle 4268"/>
                          <wps:cNvSpPr>
                            <a:spLocks noChangeArrowheads="1"/>
                          </wps:cNvSpPr>
                          <wps:spPr bwMode="auto">
                            <a:xfrm>
                              <a:off x="76" y="1005"/>
                              <a:ext cx="13" cy="1"/>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69" name="Rectangle 4269"/>
                          <wps:cNvSpPr>
                            <a:spLocks noChangeArrowheads="1"/>
                          </wps:cNvSpPr>
                          <wps:spPr bwMode="auto">
                            <a:xfrm>
                              <a:off x="76" y="1005"/>
                              <a:ext cx="13" cy="1"/>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0" name="Rectangle 4270"/>
                          <wps:cNvSpPr>
                            <a:spLocks noChangeArrowheads="1"/>
                          </wps:cNvSpPr>
                          <wps:spPr bwMode="auto">
                            <a:xfrm>
                              <a:off x="76" y="1005"/>
                              <a:ext cx="13" cy="1"/>
                            </a:xfrm>
                            <a:prstGeom prst="rect">
                              <a:avLst/>
                            </a:prstGeom>
                            <a:solidFill>
                              <a:srgbClr val="CACAC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1" name="Rectangle 4271"/>
                          <wps:cNvSpPr>
                            <a:spLocks noChangeArrowheads="1"/>
                          </wps:cNvSpPr>
                          <wps:spPr bwMode="auto">
                            <a:xfrm>
                              <a:off x="76" y="1005"/>
                              <a:ext cx="13" cy="1"/>
                            </a:xfrm>
                            <a:prstGeom prst="rect">
                              <a:avLst/>
                            </a:prstGeom>
                            <a:solidFill>
                              <a:srgbClr val="CCCCC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2" name="Rectangle 4272"/>
                          <wps:cNvSpPr>
                            <a:spLocks noChangeArrowheads="1"/>
                          </wps:cNvSpPr>
                          <wps:spPr bwMode="auto">
                            <a:xfrm>
                              <a:off x="76" y="1006"/>
                              <a:ext cx="13" cy="1"/>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3" name="Rectangle 4273"/>
                          <wps:cNvSpPr>
                            <a:spLocks noChangeArrowheads="1"/>
                          </wps:cNvSpPr>
                          <wps:spPr bwMode="auto">
                            <a:xfrm>
                              <a:off x="76" y="1006"/>
                              <a:ext cx="13" cy="1"/>
                            </a:xfrm>
                            <a:prstGeom prst="rect">
                              <a:avLst/>
                            </a:prstGeom>
                            <a:solidFill>
                              <a:srgbClr val="CECEC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4" name="Rectangle 4274"/>
                          <wps:cNvSpPr>
                            <a:spLocks noChangeArrowheads="1"/>
                          </wps:cNvSpPr>
                          <wps:spPr bwMode="auto">
                            <a:xfrm>
                              <a:off x="76" y="1006"/>
                              <a:ext cx="13" cy="1"/>
                            </a:xfrm>
                            <a:prstGeom prst="rect">
                              <a:avLst/>
                            </a:prstGeom>
                            <a:solidFill>
                              <a:srgbClr val="D0D0D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5" name="Rectangle 4275"/>
                          <wps:cNvSpPr>
                            <a:spLocks noChangeArrowheads="1"/>
                          </wps:cNvSpPr>
                          <wps:spPr bwMode="auto">
                            <a:xfrm>
                              <a:off x="76" y="1006"/>
                              <a:ext cx="13" cy="1"/>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6" name="Rectangle 4276"/>
                          <wps:cNvSpPr>
                            <a:spLocks noChangeArrowheads="1"/>
                          </wps:cNvSpPr>
                          <wps:spPr bwMode="auto">
                            <a:xfrm>
                              <a:off x="76" y="1006"/>
                              <a:ext cx="13" cy="1"/>
                            </a:xfrm>
                            <a:prstGeom prst="rect">
                              <a:avLst/>
                            </a:prstGeom>
                            <a:solidFill>
                              <a:srgbClr val="D2D2D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7" name="Rectangle 4277"/>
                          <wps:cNvSpPr>
                            <a:spLocks noChangeArrowheads="1"/>
                          </wps:cNvSpPr>
                          <wps:spPr bwMode="auto">
                            <a:xfrm>
                              <a:off x="76" y="1006"/>
                              <a:ext cx="13" cy="1"/>
                            </a:xfrm>
                            <a:prstGeom prst="rect">
                              <a:avLst/>
                            </a:prstGeom>
                            <a:solidFill>
                              <a:srgbClr val="D3D3D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8" name="Rectangle 4278"/>
                          <wps:cNvSpPr>
                            <a:spLocks noChangeArrowheads="1"/>
                          </wps:cNvSpPr>
                          <wps:spPr bwMode="auto">
                            <a:xfrm>
                              <a:off x="76" y="1007"/>
                              <a:ext cx="13" cy="1"/>
                            </a:xfrm>
                            <a:prstGeom prst="rect">
                              <a:avLst/>
                            </a:prstGeom>
                            <a:solidFill>
                              <a:srgbClr val="D4D4D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79" name="Rectangle 4279"/>
                          <wps:cNvSpPr>
                            <a:spLocks noChangeArrowheads="1"/>
                          </wps:cNvSpPr>
                          <wps:spPr bwMode="auto">
                            <a:xfrm>
                              <a:off x="76" y="1007"/>
                              <a:ext cx="13" cy="1"/>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0" name="Rectangle 4280"/>
                          <wps:cNvSpPr>
                            <a:spLocks noChangeArrowheads="1"/>
                          </wps:cNvSpPr>
                          <wps:spPr bwMode="auto">
                            <a:xfrm>
                              <a:off x="76" y="1007"/>
                              <a:ext cx="13" cy="1"/>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1" name="Rectangle 4281"/>
                          <wps:cNvSpPr>
                            <a:spLocks noChangeArrowheads="1"/>
                          </wps:cNvSpPr>
                          <wps:spPr bwMode="auto">
                            <a:xfrm>
                              <a:off x="76" y="1007"/>
                              <a:ext cx="13"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2" name="Rectangle 4282"/>
                          <wps:cNvSpPr>
                            <a:spLocks noChangeArrowheads="1"/>
                          </wps:cNvSpPr>
                          <wps:spPr bwMode="auto">
                            <a:xfrm>
                              <a:off x="76" y="1007"/>
                              <a:ext cx="13" cy="1"/>
                            </a:xfrm>
                            <a:prstGeom prst="rect">
                              <a:avLst/>
                            </a:prstGeom>
                            <a:solidFill>
                              <a:srgbClr val="DADAD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3" name="Rectangle 4283"/>
                          <wps:cNvSpPr>
                            <a:spLocks noChangeArrowheads="1"/>
                          </wps:cNvSpPr>
                          <wps:spPr bwMode="auto">
                            <a:xfrm>
                              <a:off x="76" y="1007"/>
                              <a:ext cx="13" cy="1"/>
                            </a:xfrm>
                            <a:prstGeom prst="rect">
                              <a:avLst/>
                            </a:prstGeom>
                            <a:solidFill>
                              <a:srgbClr val="DBDBD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4" name="Rectangle 4284"/>
                          <wps:cNvSpPr>
                            <a:spLocks noChangeArrowheads="1"/>
                          </wps:cNvSpPr>
                          <wps:spPr bwMode="auto">
                            <a:xfrm>
                              <a:off x="76" y="1008"/>
                              <a:ext cx="13" cy="1"/>
                            </a:xfrm>
                            <a:prstGeom prst="rect">
                              <a:avLst/>
                            </a:prstGeom>
                            <a:solidFill>
                              <a:srgbClr val="DCDCD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5" name="Rectangle 4285"/>
                          <wps:cNvSpPr>
                            <a:spLocks noChangeArrowheads="1"/>
                          </wps:cNvSpPr>
                          <wps:spPr bwMode="auto">
                            <a:xfrm>
                              <a:off x="76" y="1008"/>
                              <a:ext cx="13" cy="1"/>
                            </a:xfrm>
                            <a:prstGeom prst="rect">
                              <a:avLst/>
                            </a:prstGeom>
                            <a:solidFill>
                              <a:srgbClr val="DEDED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6" name="Rectangle 4286"/>
                          <wps:cNvSpPr>
                            <a:spLocks noChangeArrowheads="1"/>
                          </wps:cNvSpPr>
                          <wps:spPr bwMode="auto">
                            <a:xfrm>
                              <a:off x="76" y="1008"/>
                              <a:ext cx="13" cy="1"/>
                            </a:xfrm>
                            <a:prstGeom prst="rect">
                              <a:avLst/>
                            </a:prstGeom>
                            <a:solidFill>
                              <a:srgbClr val="DFDFD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7" name="Rectangle 4287"/>
                          <wps:cNvSpPr>
                            <a:spLocks noChangeArrowheads="1"/>
                          </wps:cNvSpPr>
                          <wps:spPr bwMode="auto">
                            <a:xfrm>
                              <a:off x="76" y="1008"/>
                              <a:ext cx="13" cy="1"/>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8" name="Rectangle 4288"/>
                          <wps:cNvSpPr>
                            <a:spLocks noChangeArrowheads="1"/>
                          </wps:cNvSpPr>
                          <wps:spPr bwMode="auto">
                            <a:xfrm>
                              <a:off x="76" y="1008"/>
                              <a:ext cx="13" cy="1"/>
                            </a:xfrm>
                            <a:prstGeom prst="rect">
                              <a:avLst/>
                            </a:prstGeom>
                            <a:solidFill>
                              <a:srgbClr val="E2E2E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89" name="Rectangle 4289"/>
                          <wps:cNvSpPr>
                            <a:spLocks noChangeArrowheads="1"/>
                          </wps:cNvSpPr>
                          <wps:spPr bwMode="auto">
                            <a:xfrm>
                              <a:off x="76" y="1008"/>
                              <a:ext cx="13" cy="1"/>
                            </a:xfrm>
                            <a:prstGeom prst="rect">
                              <a:avLst/>
                            </a:prstGeom>
                            <a:solidFill>
                              <a:srgbClr val="E3E3E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0" name="Rectangle 4290"/>
                          <wps:cNvSpPr>
                            <a:spLocks noChangeArrowheads="1"/>
                          </wps:cNvSpPr>
                          <wps:spPr bwMode="auto">
                            <a:xfrm>
                              <a:off x="76" y="1008"/>
                              <a:ext cx="13" cy="1"/>
                            </a:xfrm>
                            <a:prstGeom prst="rect">
                              <a:avLst/>
                            </a:prstGeom>
                            <a:solidFill>
                              <a:srgbClr val="E4E4E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1" name="Rectangle 4291"/>
                          <wps:cNvSpPr>
                            <a:spLocks noChangeArrowheads="1"/>
                          </wps:cNvSpPr>
                          <wps:spPr bwMode="auto">
                            <a:xfrm>
                              <a:off x="76" y="1009"/>
                              <a:ext cx="13" cy="1"/>
                            </a:xfrm>
                            <a:prstGeom prst="rect">
                              <a:avLst/>
                            </a:prstGeom>
                            <a:solidFill>
                              <a:srgbClr val="E6E6E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2" name="Rectangle 4292"/>
                          <wps:cNvSpPr>
                            <a:spLocks noChangeArrowheads="1"/>
                          </wps:cNvSpPr>
                          <wps:spPr bwMode="auto">
                            <a:xfrm>
                              <a:off x="76" y="1009"/>
                              <a:ext cx="13" cy="1"/>
                            </a:xfrm>
                            <a:prstGeom prst="rect">
                              <a:avLst/>
                            </a:prstGeom>
                            <a:solidFill>
                              <a:srgbClr val="E7E7E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3" name="Rectangle 4293"/>
                          <wps:cNvSpPr>
                            <a:spLocks noChangeArrowheads="1"/>
                          </wps:cNvSpPr>
                          <wps:spPr bwMode="auto">
                            <a:xfrm>
                              <a:off x="76" y="1009"/>
                              <a:ext cx="13" cy="1"/>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4" name="Rectangle 4294"/>
                          <wps:cNvSpPr>
                            <a:spLocks noChangeArrowheads="1"/>
                          </wps:cNvSpPr>
                          <wps:spPr bwMode="auto">
                            <a:xfrm>
                              <a:off x="76" y="1009"/>
                              <a:ext cx="13" cy="1"/>
                            </a:xfrm>
                            <a:prstGeom prst="rect">
                              <a:avLst/>
                            </a:prstGeom>
                            <a:solidFill>
                              <a:srgbClr val="EAEAE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5" name="Rectangle 4295"/>
                          <wps:cNvSpPr>
                            <a:spLocks noChangeArrowheads="1"/>
                          </wps:cNvSpPr>
                          <wps:spPr bwMode="auto">
                            <a:xfrm>
                              <a:off x="76" y="1009"/>
                              <a:ext cx="13" cy="1"/>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6" name="Rectangle 4296"/>
                          <wps:cNvSpPr>
                            <a:spLocks noChangeArrowheads="1"/>
                          </wps:cNvSpPr>
                          <wps:spPr bwMode="auto">
                            <a:xfrm>
                              <a:off x="76" y="1009"/>
                              <a:ext cx="13" cy="1"/>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7" name="Rectangle 4297"/>
                          <wps:cNvSpPr>
                            <a:spLocks noChangeArrowheads="1"/>
                          </wps:cNvSpPr>
                          <wps:spPr bwMode="auto">
                            <a:xfrm>
                              <a:off x="76" y="1010"/>
                              <a:ext cx="13" cy="1"/>
                            </a:xfrm>
                            <a:prstGeom prst="rect">
                              <a:avLst/>
                            </a:prstGeom>
                            <a:solidFill>
                              <a:srgbClr val="EEEEE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8" name="Rectangle 4298"/>
                          <wps:cNvSpPr>
                            <a:spLocks noChangeArrowheads="1"/>
                          </wps:cNvSpPr>
                          <wps:spPr bwMode="auto">
                            <a:xfrm>
                              <a:off x="76" y="1010"/>
                              <a:ext cx="13" cy="1"/>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299" name="Rectangle 4299"/>
                          <wps:cNvSpPr>
                            <a:spLocks noChangeArrowheads="1"/>
                          </wps:cNvSpPr>
                          <wps:spPr bwMode="auto">
                            <a:xfrm>
                              <a:off x="76" y="1010"/>
                              <a:ext cx="13" cy="1"/>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0" name="Rectangle 4300"/>
                          <wps:cNvSpPr>
                            <a:spLocks noChangeArrowheads="1"/>
                          </wps:cNvSpPr>
                          <wps:spPr bwMode="auto">
                            <a:xfrm>
                              <a:off x="76" y="1010"/>
                              <a:ext cx="13" cy="1"/>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1" name="Rectangle 4301"/>
                          <wps:cNvSpPr>
                            <a:spLocks noChangeArrowheads="1"/>
                          </wps:cNvSpPr>
                          <wps:spPr bwMode="auto">
                            <a:xfrm>
                              <a:off x="76" y="1010"/>
                              <a:ext cx="13" cy="1"/>
                            </a:xfrm>
                            <a:prstGeom prst="rect">
                              <a:avLst/>
                            </a:prstGeom>
                            <a:solidFill>
                              <a:srgbClr val="F4F4F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2" name="Rectangle 4302"/>
                          <wps:cNvSpPr>
                            <a:spLocks noChangeArrowheads="1"/>
                          </wps:cNvSpPr>
                          <wps:spPr bwMode="auto">
                            <a:xfrm>
                              <a:off x="76" y="1010"/>
                              <a:ext cx="13" cy="1"/>
                            </a:xfrm>
                            <a:prstGeom prst="rect">
                              <a:avLst/>
                            </a:prstGeom>
                            <a:solidFill>
                              <a:srgbClr val="F5F5F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3" name="Rectangle 4303"/>
                          <wps:cNvSpPr>
                            <a:spLocks noChangeArrowheads="1"/>
                          </wps:cNvSpPr>
                          <wps:spPr bwMode="auto">
                            <a:xfrm>
                              <a:off x="76" y="1011"/>
                              <a:ext cx="13" cy="1"/>
                            </a:xfrm>
                            <a:prstGeom prst="rect">
                              <a:avLst/>
                            </a:prstGeom>
                            <a:solidFill>
                              <a:srgbClr val="F6F6F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4" name="Rectangle 4304"/>
                          <wps:cNvSpPr>
                            <a:spLocks noChangeArrowheads="1"/>
                          </wps:cNvSpPr>
                          <wps:spPr bwMode="auto">
                            <a:xfrm>
                              <a:off x="76" y="1011"/>
                              <a:ext cx="13" cy="1"/>
                            </a:xfrm>
                            <a:prstGeom prst="rect">
                              <a:avLst/>
                            </a:prstGeom>
                            <a:solidFill>
                              <a:srgbClr val="F8F8F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5" name="Rectangle 4305"/>
                          <wps:cNvSpPr>
                            <a:spLocks noChangeArrowheads="1"/>
                          </wps:cNvSpPr>
                          <wps:spPr bwMode="auto">
                            <a:xfrm>
                              <a:off x="76" y="1011"/>
                              <a:ext cx="13" cy="1"/>
                            </a:xfrm>
                            <a:prstGeom prst="rect">
                              <a:avLst/>
                            </a:prstGeom>
                            <a:solidFill>
                              <a:srgbClr val="F9F9F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6" name="Rectangle 4306"/>
                          <wps:cNvSpPr>
                            <a:spLocks noChangeArrowheads="1"/>
                          </wps:cNvSpPr>
                          <wps:spPr bwMode="auto">
                            <a:xfrm>
                              <a:off x="76" y="1011"/>
                              <a:ext cx="13" cy="1"/>
                            </a:xfrm>
                            <a:prstGeom prst="rect">
                              <a:avLst/>
                            </a:prstGeom>
                            <a:solidFill>
                              <a:srgbClr val="FAFAF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7" name="Rectangle 4307"/>
                          <wps:cNvSpPr>
                            <a:spLocks noChangeArrowheads="1"/>
                          </wps:cNvSpPr>
                          <wps:spPr bwMode="auto">
                            <a:xfrm>
                              <a:off x="76" y="1011"/>
                              <a:ext cx="13" cy="1"/>
                            </a:xfrm>
                            <a:prstGeom prst="rect">
                              <a:avLst/>
                            </a:prstGeom>
                            <a:solidFill>
                              <a:srgbClr val="FCFCF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8" name="Rectangle 4308"/>
                          <wps:cNvSpPr>
                            <a:spLocks noChangeArrowheads="1"/>
                          </wps:cNvSpPr>
                          <wps:spPr bwMode="auto">
                            <a:xfrm>
                              <a:off x="76" y="1011"/>
                              <a:ext cx="13" cy="1"/>
                            </a:xfrm>
                            <a:prstGeom prst="rect">
                              <a:avLst/>
                            </a:prstGeom>
                            <a:solidFill>
                              <a:srgbClr val="FDFDF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09" name="Rectangle 4309"/>
                          <wps:cNvSpPr>
                            <a:spLocks noChangeArrowheads="1"/>
                          </wps:cNvSpPr>
                          <wps:spPr bwMode="auto">
                            <a:xfrm>
                              <a:off x="76" y="1012"/>
                              <a:ext cx="13" cy="1"/>
                            </a:xfrm>
                            <a:prstGeom prst="rect">
                              <a:avLst/>
                            </a:prstGeom>
                            <a:solidFill>
                              <a:srgbClr val="FEFEF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0" name="Rectangle 4310"/>
                          <wps:cNvSpPr>
                            <a:spLocks noChangeArrowheads="1"/>
                          </wps:cNvSpPr>
                          <wps:spPr bwMode="auto">
                            <a:xfrm>
                              <a:off x="76" y="1012"/>
                              <a:ext cx="13" cy="1"/>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1" name="Freeform 4311"/>
                          <wps:cNvSpPr>
                            <a:spLocks/>
                          </wps:cNvSpPr>
                          <wps:spPr bwMode="auto">
                            <a:xfrm>
                              <a:off x="76" y="1000"/>
                              <a:ext cx="13" cy="12"/>
                            </a:xfrm>
                            <a:custGeom>
                              <a:avLst/>
                              <a:gdLst>
                                <a:gd name="T0" fmla="*/ 13 w 13"/>
                                <a:gd name="T1" fmla="*/ 12 h 12"/>
                                <a:gd name="T2" fmla="*/ 12 w 13"/>
                                <a:gd name="T3" fmla="*/ 12 h 12"/>
                                <a:gd name="T4" fmla="*/ 11 w 13"/>
                                <a:gd name="T5" fmla="*/ 12 h 12"/>
                                <a:gd name="T6" fmla="*/ 10 w 13"/>
                                <a:gd name="T7" fmla="*/ 12 h 12"/>
                                <a:gd name="T8" fmla="*/ 9 w 13"/>
                                <a:gd name="T9" fmla="*/ 12 h 12"/>
                                <a:gd name="T10" fmla="*/ 8 w 13"/>
                                <a:gd name="T11" fmla="*/ 11 h 12"/>
                                <a:gd name="T12" fmla="*/ 7 w 13"/>
                                <a:gd name="T13" fmla="*/ 11 h 12"/>
                                <a:gd name="T14" fmla="*/ 6 w 13"/>
                                <a:gd name="T15" fmla="*/ 11 h 12"/>
                                <a:gd name="T16" fmla="*/ 6 w 13"/>
                                <a:gd name="T17" fmla="*/ 11 h 12"/>
                                <a:gd name="T18" fmla="*/ 5 w 13"/>
                                <a:gd name="T19" fmla="*/ 10 h 12"/>
                                <a:gd name="T20" fmla="*/ 4 w 13"/>
                                <a:gd name="T21" fmla="*/ 10 h 12"/>
                                <a:gd name="T22" fmla="*/ 4 w 13"/>
                                <a:gd name="T23" fmla="*/ 9 h 12"/>
                                <a:gd name="T24" fmla="*/ 3 w 13"/>
                                <a:gd name="T25" fmla="*/ 9 h 12"/>
                                <a:gd name="T26" fmla="*/ 2 w 13"/>
                                <a:gd name="T27" fmla="*/ 8 h 12"/>
                                <a:gd name="T28" fmla="*/ 2 w 13"/>
                                <a:gd name="T29" fmla="*/ 8 h 12"/>
                                <a:gd name="T30" fmla="*/ 1 w 13"/>
                                <a:gd name="T31" fmla="*/ 7 h 12"/>
                                <a:gd name="T32" fmla="*/ 1 w 13"/>
                                <a:gd name="T33" fmla="*/ 6 h 12"/>
                                <a:gd name="T34" fmla="*/ 1 w 13"/>
                                <a:gd name="T35" fmla="*/ 6 h 12"/>
                                <a:gd name="T36" fmla="*/ 0 w 13"/>
                                <a:gd name="T37" fmla="*/ 5 h 12"/>
                                <a:gd name="T38" fmla="*/ 0 w 13"/>
                                <a:gd name="T39" fmla="*/ 5 h 12"/>
                                <a:gd name="T40" fmla="*/ 0 w 13"/>
                                <a:gd name="T41" fmla="*/ 4 h 12"/>
                                <a:gd name="T42" fmla="*/ 0 w 13"/>
                                <a:gd name="T43" fmla="*/ 4 h 12"/>
                                <a:gd name="T44" fmla="*/ 0 w 13"/>
                                <a:gd name="T45" fmla="*/ 3 h 12"/>
                                <a:gd name="T46" fmla="*/ 0 w 13"/>
                                <a:gd name="T47" fmla="*/ 3 h 12"/>
                                <a:gd name="T48" fmla="*/ 0 w 13"/>
                                <a:gd name="T49" fmla="*/ 2 h 12"/>
                                <a:gd name="T50" fmla="*/ 0 w 13"/>
                                <a:gd name="T51" fmla="*/ 2 h 12"/>
                                <a:gd name="T52" fmla="*/ 0 w 13"/>
                                <a:gd name="T53" fmla="*/ 1 h 12"/>
                                <a:gd name="T54" fmla="*/ 0 w 13"/>
                                <a:gd name="T55" fmla="*/ 1 h 12"/>
                                <a:gd name="T56" fmla="*/ 0 w 13"/>
                                <a:gd name="T57" fmla="*/ 1 h 12"/>
                                <a:gd name="T58" fmla="*/ 1 w 13"/>
                                <a:gd name="T59" fmla="*/ 1 h 12"/>
                                <a:gd name="T60" fmla="*/ 1 w 13"/>
                                <a:gd name="T61" fmla="*/ 2 h 12"/>
                                <a:gd name="T62" fmla="*/ 1 w 13"/>
                                <a:gd name="T63" fmla="*/ 3 h 12"/>
                                <a:gd name="T64" fmla="*/ 2 w 13"/>
                                <a:gd name="T65" fmla="*/ 3 h 12"/>
                                <a:gd name="T66" fmla="*/ 3 w 13"/>
                                <a:gd name="T67" fmla="*/ 4 h 12"/>
                                <a:gd name="T68" fmla="*/ 3 w 13"/>
                                <a:gd name="T69" fmla="*/ 4 h 12"/>
                                <a:gd name="T70" fmla="*/ 4 w 13"/>
                                <a:gd name="T71" fmla="*/ 5 h 12"/>
                                <a:gd name="T72" fmla="*/ 4 w 13"/>
                                <a:gd name="T73" fmla="*/ 5 h 12"/>
                                <a:gd name="T74" fmla="*/ 5 w 13"/>
                                <a:gd name="T75" fmla="*/ 6 h 12"/>
                                <a:gd name="T76" fmla="*/ 5 w 13"/>
                                <a:gd name="T77" fmla="*/ 6 h 12"/>
                                <a:gd name="T78" fmla="*/ 6 w 13"/>
                                <a:gd name="T79" fmla="*/ 6 h 12"/>
                                <a:gd name="T80" fmla="*/ 7 w 13"/>
                                <a:gd name="T81" fmla="*/ 7 h 12"/>
                                <a:gd name="T82" fmla="*/ 7 w 13"/>
                                <a:gd name="T83" fmla="*/ 7 h 12"/>
                                <a:gd name="T84" fmla="*/ 8 w 13"/>
                                <a:gd name="T85" fmla="*/ 7 h 12"/>
                                <a:gd name="T86" fmla="*/ 9 w 13"/>
                                <a:gd name="T87" fmla="*/ 7 h 12"/>
                                <a:gd name="T88" fmla="*/ 9 w 13"/>
                                <a:gd name="T89" fmla="*/ 7 h 12"/>
                                <a:gd name="T90" fmla="*/ 10 w 13"/>
                                <a:gd name="T91" fmla="*/ 8 h 12"/>
                                <a:gd name="T92" fmla="*/ 10 w 13"/>
                                <a:gd name="T93" fmla="*/ 8 h 12"/>
                                <a:gd name="T94" fmla="*/ 11 w 13"/>
                                <a:gd name="T95" fmla="*/ 8 h 12"/>
                                <a:gd name="T96" fmla="*/ 11 w 13"/>
                                <a:gd name="T97" fmla="*/ 8 h 12"/>
                                <a:gd name="T98" fmla="*/ 12 w 13"/>
                                <a:gd name="T99" fmla="*/ 9 h 12"/>
                                <a:gd name="T100" fmla="*/ 12 w 13"/>
                                <a:gd name="T101" fmla="*/ 9 h 12"/>
                                <a:gd name="T102" fmla="*/ 12 w 13"/>
                                <a:gd name="T103" fmla="*/ 9 h 12"/>
                                <a:gd name="T104" fmla="*/ 13 w 13"/>
                                <a:gd name="T105" fmla="*/ 10 h 12"/>
                                <a:gd name="T106" fmla="*/ 13 w 13"/>
                                <a:gd name="T107" fmla="*/ 10 h 12"/>
                                <a:gd name="T108" fmla="*/ 13 w 13"/>
                                <a:gd name="T109" fmla="*/ 11 h 12"/>
                                <a:gd name="T110" fmla="*/ 13 w 13"/>
                                <a:gd name="T111" fmla="*/ 1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3" h="12">
                                  <a:moveTo>
                                    <a:pt x="13" y="12"/>
                                  </a:moveTo>
                                  <a:lnTo>
                                    <a:pt x="13" y="12"/>
                                  </a:lnTo>
                                  <a:lnTo>
                                    <a:pt x="13" y="12"/>
                                  </a:lnTo>
                                  <a:lnTo>
                                    <a:pt x="13" y="12"/>
                                  </a:lnTo>
                                  <a:lnTo>
                                    <a:pt x="13" y="12"/>
                                  </a:lnTo>
                                  <a:lnTo>
                                    <a:pt x="13" y="12"/>
                                  </a:lnTo>
                                  <a:lnTo>
                                    <a:pt x="13" y="12"/>
                                  </a:lnTo>
                                  <a:lnTo>
                                    <a:pt x="12" y="12"/>
                                  </a:lnTo>
                                  <a:lnTo>
                                    <a:pt x="12" y="12"/>
                                  </a:lnTo>
                                  <a:lnTo>
                                    <a:pt x="12" y="12"/>
                                  </a:lnTo>
                                  <a:lnTo>
                                    <a:pt x="12" y="12"/>
                                  </a:lnTo>
                                  <a:lnTo>
                                    <a:pt x="12" y="12"/>
                                  </a:lnTo>
                                  <a:lnTo>
                                    <a:pt x="12" y="12"/>
                                  </a:lnTo>
                                  <a:lnTo>
                                    <a:pt x="11" y="12"/>
                                  </a:lnTo>
                                  <a:lnTo>
                                    <a:pt x="11" y="12"/>
                                  </a:lnTo>
                                  <a:lnTo>
                                    <a:pt x="11" y="12"/>
                                  </a:lnTo>
                                  <a:lnTo>
                                    <a:pt x="11" y="12"/>
                                  </a:lnTo>
                                  <a:lnTo>
                                    <a:pt x="11" y="12"/>
                                  </a:lnTo>
                                  <a:lnTo>
                                    <a:pt x="11" y="12"/>
                                  </a:lnTo>
                                  <a:lnTo>
                                    <a:pt x="10" y="12"/>
                                  </a:lnTo>
                                  <a:lnTo>
                                    <a:pt x="10" y="12"/>
                                  </a:lnTo>
                                  <a:lnTo>
                                    <a:pt x="10" y="12"/>
                                  </a:lnTo>
                                  <a:lnTo>
                                    <a:pt x="10" y="12"/>
                                  </a:lnTo>
                                  <a:lnTo>
                                    <a:pt x="10" y="12"/>
                                  </a:lnTo>
                                  <a:lnTo>
                                    <a:pt x="10" y="12"/>
                                  </a:lnTo>
                                  <a:lnTo>
                                    <a:pt x="10" y="12"/>
                                  </a:lnTo>
                                  <a:lnTo>
                                    <a:pt x="9" y="12"/>
                                  </a:lnTo>
                                  <a:lnTo>
                                    <a:pt x="9" y="12"/>
                                  </a:lnTo>
                                  <a:lnTo>
                                    <a:pt x="9" y="12"/>
                                  </a:lnTo>
                                  <a:lnTo>
                                    <a:pt x="9" y="12"/>
                                  </a:lnTo>
                                  <a:lnTo>
                                    <a:pt x="9" y="12"/>
                                  </a:lnTo>
                                  <a:lnTo>
                                    <a:pt x="9" y="12"/>
                                  </a:lnTo>
                                  <a:lnTo>
                                    <a:pt x="9" y="12"/>
                                  </a:lnTo>
                                  <a:lnTo>
                                    <a:pt x="8" y="12"/>
                                  </a:lnTo>
                                  <a:lnTo>
                                    <a:pt x="8" y="12"/>
                                  </a:lnTo>
                                  <a:lnTo>
                                    <a:pt x="8" y="11"/>
                                  </a:lnTo>
                                  <a:lnTo>
                                    <a:pt x="8" y="11"/>
                                  </a:lnTo>
                                  <a:lnTo>
                                    <a:pt x="8" y="11"/>
                                  </a:lnTo>
                                  <a:lnTo>
                                    <a:pt x="8" y="11"/>
                                  </a:lnTo>
                                  <a:lnTo>
                                    <a:pt x="7" y="11"/>
                                  </a:lnTo>
                                  <a:lnTo>
                                    <a:pt x="7"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6" y="11"/>
                                  </a:lnTo>
                                  <a:lnTo>
                                    <a:pt x="5" y="11"/>
                                  </a:lnTo>
                                  <a:lnTo>
                                    <a:pt x="5" y="11"/>
                                  </a:lnTo>
                                  <a:lnTo>
                                    <a:pt x="5" y="10"/>
                                  </a:lnTo>
                                  <a:lnTo>
                                    <a:pt x="5" y="10"/>
                                  </a:lnTo>
                                  <a:lnTo>
                                    <a:pt x="5" y="10"/>
                                  </a:lnTo>
                                  <a:lnTo>
                                    <a:pt x="5" y="10"/>
                                  </a:lnTo>
                                  <a:lnTo>
                                    <a:pt x="5" y="10"/>
                                  </a:lnTo>
                                  <a:lnTo>
                                    <a:pt x="5" y="10"/>
                                  </a:lnTo>
                                  <a:lnTo>
                                    <a:pt x="5" y="10"/>
                                  </a:lnTo>
                                  <a:lnTo>
                                    <a:pt x="4" y="10"/>
                                  </a:lnTo>
                                  <a:lnTo>
                                    <a:pt x="4" y="10"/>
                                  </a:lnTo>
                                  <a:lnTo>
                                    <a:pt x="4" y="10"/>
                                  </a:lnTo>
                                  <a:lnTo>
                                    <a:pt x="4" y="10"/>
                                  </a:lnTo>
                                  <a:lnTo>
                                    <a:pt x="4" y="10"/>
                                  </a:lnTo>
                                  <a:lnTo>
                                    <a:pt x="4" y="10"/>
                                  </a:lnTo>
                                  <a:lnTo>
                                    <a:pt x="4" y="10"/>
                                  </a:lnTo>
                                  <a:lnTo>
                                    <a:pt x="4" y="9"/>
                                  </a:lnTo>
                                  <a:lnTo>
                                    <a:pt x="4" y="9"/>
                                  </a:lnTo>
                                  <a:lnTo>
                                    <a:pt x="3" y="9"/>
                                  </a:lnTo>
                                  <a:lnTo>
                                    <a:pt x="3" y="9"/>
                                  </a:lnTo>
                                  <a:lnTo>
                                    <a:pt x="3" y="9"/>
                                  </a:lnTo>
                                  <a:lnTo>
                                    <a:pt x="3" y="9"/>
                                  </a:lnTo>
                                  <a:lnTo>
                                    <a:pt x="3" y="9"/>
                                  </a:lnTo>
                                  <a:lnTo>
                                    <a:pt x="3" y="9"/>
                                  </a:lnTo>
                                  <a:lnTo>
                                    <a:pt x="3" y="9"/>
                                  </a:lnTo>
                                  <a:lnTo>
                                    <a:pt x="3" y="9"/>
                                  </a:lnTo>
                                  <a:lnTo>
                                    <a:pt x="3" y="9"/>
                                  </a:lnTo>
                                  <a:lnTo>
                                    <a:pt x="3" y="9"/>
                                  </a:lnTo>
                                  <a:lnTo>
                                    <a:pt x="2" y="8"/>
                                  </a:lnTo>
                                  <a:lnTo>
                                    <a:pt x="2" y="8"/>
                                  </a:lnTo>
                                  <a:lnTo>
                                    <a:pt x="2" y="8"/>
                                  </a:lnTo>
                                  <a:lnTo>
                                    <a:pt x="2" y="8"/>
                                  </a:lnTo>
                                  <a:lnTo>
                                    <a:pt x="2" y="8"/>
                                  </a:lnTo>
                                  <a:lnTo>
                                    <a:pt x="2" y="8"/>
                                  </a:lnTo>
                                  <a:lnTo>
                                    <a:pt x="2" y="8"/>
                                  </a:lnTo>
                                  <a:lnTo>
                                    <a:pt x="2" y="8"/>
                                  </a:lnTo>
                                  <a:lnTo>
                                    <a:pt x="2" y="8"/>
                                  </a:lnTo>
                                  <a:lnTo>
                                    <a:pt x="2" y="7"/>
                                  </a:lnTo>
                                  <a:lnTo>
                                    <a:pt x="1" y="7"/>
                                  </a:lnTo>
                                  <a:lnTo>
                                    <a:pt x="1" y="7"/>
                                  </a:lnTo>
                                  <a:lnTo>
                                    <a:pt x="1" y="7"/>
                                  </a:lnTo>
                                  <a:lnTo>
                                    <a:pt x="1" y="7"/>
                                  </a:lnTo>
                                  <a:lnTo>
                                    <a:pt x="1" y="7"/>
                                  </a:lnTo>
                                  <a:lnTo>
                                    <a:pt x="1" y="7"/>
                                  </a:lnTo>
                                  <a:lnTo>
                                    <a:pt x="1" y="7"/>
                                  </a:lnTo>
                                  <a:lnTo>
                                    <a:pt x="1" y="7"/>
                                  </a:lnTo>
                                  <a:lnTo>
                                    <a:pt x="1" y="6"/>
                                  </a:lnTo>
                                  <a:lnTo>
                                    <a:pt x="1" y="6"/>
                                  </a:lnTo>
                                  <a:lnTo>
                                    <a:pt x="1" y="6"/>
                                  </a:lnTo>
                                  <a:lnTo>
                                    <a:pt x="1" y="6"/>
                                  </a:lnTo>
                                  <a:lnTo>
                                    <a:pt x="1" y="6"/>
                                  </a:lnTo>
                                  <a:lnTo>
                                    <a:pt x="1" y="6"/>
                                  </a:lnTo>
                                  <a:lnTo>
                                    <a:pt x="1" y="6"/>
                                  </a:lnTo>
                                  <a:lnTo>
                                    <a:pt x="1" y="6"/>
                                  </a:lnTo>
                                  <a:lnTo>
                                    <a:pt x="1" y="6"/>
                                  </a:lnTo>
                                  <a:lnTo>
                                    <a:pt x="0" y="6"/>
                                  </a:lnTo>
                                  <a:lnTo>
                                    <a:pt x="0" y="6"/>
                                  </a:lnTo>
                                  <a:lnTo>
                                    <a:pt x="0" y="6"/>
                                  </a:lnTo>
                                  <a:lnTo>
                                    <a:pt x="0" y="6"/>
                                  </a:lnTo>
                                  <a:lnTo>
                                    <a:pt x="0" y="5"/>
                                  </a:lnTo>
                                  <a:lnTo>
                                    <a:pt x="0"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1"/>
                                  </a:lnTo>
                                  <a:lnTo>
                                    <a:pt x="0" y="1"/>
                                  </a:lnTo>
                                  <a:lnTo>
                                    <a:pt x="0" y="1"/>
                                  </a:lnTo>
                                  <a:lnTo>
                                    <a:pt x="0" y="1"/>
                                  </a:lnTo>
                                  <a:lnTo>
                                    <a:pt x="0" y="1"/>
                                  </a:lnTo>
                                  <a:lnTo>
                                    <a:pt x="0" y="1"/>
                                  </a:lnTo>
                                  <a:lnTo>
                                    <a:pt x="1" y="1"/>
                                  </a:lnTo>
                                  <a:lnTo>
                                    <a:pt x="1" y="1"/>
                                  </a:lnTo>
                                  <a:lnTo>
                                    <a:pt x="1" y="2"/>
                                  </a:lnTo>
                                  <a:lnTo>
                                    <a:pt x="1" y="2"/>
                                  </a:lnTo>
                                  <a:lnTo>
                                    <a:pt x="1" y="2"/>
                                  </a:lnTo>
                                  <a:lnTo>
                                    <a:pt x="1" y="2"/>
                                  </a:lnTo>
                                  <a:lnTo>
                                    <a:pt x="1" y="2"/>
                                  </a:lnTo>
                                  <a:lnTo>
                                    <a:pt x="1" y="2"/>
                                  </a:lnTo>
                                  <a:lnTo>
                                    <a:pt x="1" y="2"/>
                                  </a:lnTo>
                                  <a:lnTo>
                                    <a:pt x="1" y="2"/>
                                  </a:lnTo>
                                  <a:lnTo>
                                    <a:pt x="1" y="2"/>
                                  </a:lnTo>
                                  <a:lnTo>
                                    <a:pt x="1" y="3"/>
                                  </a:lnTo>
                                  <a:lnTo>
                                    <a:pt x="1" y="3"/>
                                  </a:lnTo>
                                  <a:lnTo>
                                    <a:pt x="2" y="3"/>
                                  </a:lnTo>
                                  <a:lnTo>
                                    <a:pt x="2" y="3"/>
                                  </a:lnTo>
                                  <a:lnTo>
                                    <a:pt x="2" y="3"/>
                                  </a:lnTo>
                                  <a:lnTo>
                                    <a:pt x="2" y="3"/>
                                  </a:lnTo>
                                  <a:lnTo>
                                    <a:pt x="2" y="3"/>
                                  </a:lnTo>
                                  <a:lnTo>
                                    <a:pt x="2" y="3"/>
                                  </a:lnTo>
                                  <a:lnTo>
                                    <a:pt x="2" y="3"/>
                                  </a:lnTo>
                                  <a:lnTo>
                                    <a:pt x="2" y="3"/>
                                  </a:lnTo>
                                  <a:lnTo>
                                    <a:pt x="2" y="3"/>
                                  </a:lnTo>
                                  <a:lnTo>
                                    <a:pt x="2" y="4"/>
                                  </a:lnTo>
                                  <a:lnTo>
                                    <a:pt x="2" y="4"/>
                                  </a:lnTo>
                                  <a:lnTo>
                                    <a:pt x="3" y="4"/>
                                  </a:lnTo>
                                  <a:lnTo>
                                    <a:pt x="3" y="4"/>
                                  </a:lnTo>
                                  <a:lnTo>
                                    <a:pt x="3" y="4"/>
                                  </a:lnTo>
                                  <a:lnTo>
                                    <a:pt x="3" y="4"/>
                                  </a:lnTo>
                                  <a:lnTo>
                                    <a:pt x="3" y="4"/>
                                  </a:lnTo>
                                  <a:lnTo>
                                    <a:pt x="3" y="4"/>
                                  </a:lnTo>
                                  <a:lnTo>
                                    <a:pt x="3" y="4"/>
                                  </a:lnTo>
                                  <a:lnTo>
                                    <a:pt x="3" y="4"/>
                                  </a:lnTo>
                                  <a:lnTo>
                                    <a:pt x="3" y="4"/>
                                  </a:lnTo>
                                  <a:lnTo>
                                    <a:pt x="3" y="5"/>
                                  </a:lnTo>
                                  <a:lnTo>
                                    <a:pt x="3" y="5"/>
                                  </a:lnTo>
                                  <a:lnTo>
                                    <a:pt x="3" y="5"/>
                                  </a:lnTo>
                                  <a:lnTo>
                                    <a:pt x="4" y="5"/>
                                  </a:lnTo>
                                  <a:lnTo>
                                    <a:pt x="4" y="5"/>
                                  </a:lnTo>
                                  <a:lnTo>
                                    <a:pt x="4" y="5"/>
                                  </a:lnTo>
                                  <a:lnTo>
                                    <a:pt x="4" y="5"/>
                                  </a:lnTo>
                                  <a:lnTo>
                                    <a:pt x="4" y="5"/>
                                  </a:lnTo>
                                  <a:lnTo>
                                    <a:pt x="4" y="5"/>
                                  </a:lnTo>
                                  <a:lnTo>
                                    <a:pt x="4" y="5"/>
                                  </a:lnTo>
                                  <a:lnTo>
                                    <a:pt x="4" y="5"/>
                                  </a:lnTo>
                                  <a:lnTo>
                                    <a:pt x="4" y="5"/>
                                  </a:lnTo>
                                  <a:lnTo>
                                    <a:pt x="4" y="5"/>
                                  </a:lnTo>
                                  <a:lnTo>
                                    <a:pt x="5" y="5"/>
                                  </a:lnTo>
                                  <a:lnTo>
                                    <a:pt x="5" y="6"/>
                                  </a:lnTo>
                                  <a:lnTo>
                                    <a:pt x="5" y="6"/>
                                  </a:lnTo>
                                  <a:lnTo>
                                    <a:pt x="5" y="6"/>
                                  </a:lnTo>
                                  <a:lnTo>
                                    <a:pt x="5" y="6"/>
                                  </a:lnTo>
                                  <a:lnTo>
                                    <a:pt x="5" y="6"/>
                                  </a:lnTo>
                                  <a:lnTo>
                                    <a:pt x="5" y="6"/>
                                  </a:lnTo>
                                  <a:lnTo>
                                    <a:pt x="5" y="6"/>
                                  </a:lnTo>
                                  <a:lnTo>
                                    <a:pt x="5" y="6"/>
                                  </a:lnTo>
                                  <a:lnTo>
                                    <a:pt x="5" y="6"/>
                                  </a:lnTo>
                                  <a:lnTo>
                                    <a:pt x="6" y="6"/>
                                  </a:lnTo>
                                  <a:lnTo>
                                    <a:pt x="6" y="6"/>
                                  </a:lnTo>
                                  <a:lnTo>
                                    <a:pt x="6" y="6"/>
                                  </a:lnTo>
                                  <a:lnTo>
                                    <a:pt x="6" y="6"/>
                                  </a:lnTo>
                                  <a:lnTo>
                                    <a:pt x="6" y="6"/>
                                  </a:lnTo>
                                  <a:lnTo>
                                    <a:pt x="6" y="6"/>
                                  </a:lnTo>
                                  <a:lnTo>
                                    <a:pt x="6" y="6"/>
                                  </a:lnTo>
                                  <a:lnTo>
                                    <a:pt x="6" y="6"/>
                                  </a:lnTo>
                                  <a:lnTo>
                                    <a:pt x="6" y="7"/>
                                  </a:lnTo>
                                  <a:lnTo>
                                    <a:pt x="7" y="7"/>
                                  </a:lnTo>
                                  <a:lnTo>
                                    <a:pt x="7" y="7"/>
                                  </a:lnTo>
                                  <a:lnTo>
                                    <a:pt x="7" y="7"/>
                                  </a:lnTo>
                                  <a:lnTo>
                                    <a:pt x="7" y="7"/>
                                  </a:lnTo>
                                  <a:lnTo>
                                    <a:pt x="7" y="7"/>
                                  </a:lnTo>
                                  <a:lnTo>
                                    <a:pt x="7" y="7"/>
                                  </a:lnTo>
                                  <a:lnTo>
                                    <a:pt x="7" y="7"/>
                                  </a:lnTo>
                                  <a:lnTo>
                                    <a:pt x="7" y="7"/>
                                  </a:lnTo>
                                  <a:lnTo>
                                    <a:pt x="7" y="7"/>
                                  </a:lnTo>
                                  <a:lnTo>
                                    <a:pt x="7" y="7"/>
                                  </a:lnTo>
                                  <a:lnTo>
                                    <a:pt x="7" y="7"/>
                                  </a:lnTo>
                                  <a:lnTo>
                                    <a:pt x="8" y="7"/>
                                  </a:lnTo>
                                  <a:lnTo>
                                    <a:pt x="8" y="7"/>
                                  </a:lnTo>
                                  <a:lnTo>
                                    <a:pt x="8" y="7"/>
                                  </a:lnTo>
                                  <a:lnTo>
                                    <a:pt x="8" y="7"/>
                                  </a:lnTo>
                                  <a:lnTo>
                                    <a:pt x="8" y="7"/>
                                  </a:lnTo>
                                  <a:lnTo>
                                    <a:pt x="8" y="7"/>
                                  </a:lnTo>
                                  <a:lnTo>
                                    <a:pt x="8" y="7"/>
                                  </a:lnTo>
                                  <a:lnTo>
                                    <a:pt x="8" y="7"/>
                                  </a:lnTo>
                                  <a:lnTo>
                                    <a:pt x="9" y="7"/>
                                  </a:lnTo>
                                  <a:lnTo>
                                    <a:pt x="9" y="7"/>
                                  </a:lnTo>
                                  <a:lnTo>
                                    <a:pt x="9" y="7"/>
                                  </a:lnTo>
                                  <a:lnTo>
                                    <a:pt x="9" y="7"/>
                                  </a:lnTo>
                                  <a:lnTo>
                                    <a:pt x="9" y="7"/>
                                  </a:lnTo>
                                  <a:lnTo>
                                    <a:pt x="9" y="7"/>
                                  </a:lnTo>
                                  <a:lnTo>
                                    <a:pt x="9" y="7"/>
                                  </a:lnTo>
                                  <a:lnTo>
                                    <a:pt x="9" y="7"/>
                                  </a:lnTo>
                                  <a:lnTo>
                                    <a:pt x="9" y="7"/>
                                  </a:lnTo>
                                  <a:lnTo>
                                    <a:pt x="10" y="8"/>
                                  </a:lnTo>
                                  <a:lnTo>
                                    <a:pt x="10" y="8"/>
                                  </a:lnTo>
                                  <a:lnTo>
                                    <a:pt x="10" y="8"/>
                                  </a:lnTo>
                                  <a:lnTo>
                                    <a:pt x="10" y="8"/>
                                  </a:lnTo>
                                  <a:lnTo>
                                    <a:pt x="10" y="8"/>
                                  </a:lnTo>
                                  <a:lnTo>
                                    <a:pt x="10" y="8"/>
                                  </a:lnTo>
                                  <a:lnTo>
                                    <a:pt x="10" y="8"/>
                                  </a:lnTo>
                                  <a:lnTo>
                                    <a:pt x="10" y="8"/>
                                  </a:lnTo>
                                  <a:lnTo>
                                    <a:pt x="10" y="8"/>
                                  </a:lnTo>
                                  <a:lnTo>
                                    <a:pt x="10" y="8"/>
                                  </a:lnTo>
                                  <a:lnTo>
                                    <a:pt x="10" y="8"/>
                                  </a:lnTo>
                                  <a:lnTo>
                                    <a:pt x="11" y="8"/>
                                  </a:lnTo>
                                  <a:lnTo>
                                    <a:pt x="11" y="8"/>
                                  </a:lnTo>
                                  <a:lnTo>
                                    <a:pt x="11" y="8"/>
                                  </a:lnTo>
                                  <a:lnTo>
                                    <a:pt x="11" y="8"/>
                                  </a:lnTo>
                                  <a:lnTo>
                                    <a:pt x="11" y="8"/>
                                  </a:lnTo>
                                  <a:lnTo>
                                    <a:pt x="11" y="8"/>
                                  </a:lnTo>
                                  <a:lnTo>
                                    <a:pt x="11" y="8"/>
                                  </a:lnTo>
                                  <a:lnTo>
                                    <a:pt x="11" y="8"/>
                                  </a:lnTo>
                                  <a:lnTo>
                                    <a:pt x="11" y="8"/>
                                  </a:lnTo>
                                  <a:lnTo>
                                    <a:pt x="11" y="8"/>
                                  </a:lnTo>
                                  <a:lnTo>
                                    <a:pt x="11" y="8"/>
                                  </a:lnTo>
                                  <a:lnTo>
                                    <a:pt x="11" y="8"/>
                                  </a:lnTo>
                                  <a:lnTo>
                                    <a:pt x="11" y="8"/>
                                  </a:lnTo>
                                  <a:lnTo>
                                    <a:pt x="11"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3" y="9"/>
                                  </a:lnTo>
                                  <a:lnTo>
                                    <a:pt x="13" y="9"/>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1"/>
                                  </a:lnTo>
                                  <a:lnTo>
                                    <a:pt x="13" y="11"/>
                                  </a:lnTo>
                                  <a:lnTo>
                                    <a:pt x="13" y="11"/>
                                  </a:lnTo>
                                  <a:lnTo>
                                    <a:pt x="13" y="11"/>
                                  </a:lnTo>
                                  <a:lnTo>
                                    <a:pt x="13" y="11"/>
                                  </a:lnTo>
                                  <a:lnTo>
                                    <a:pt x="13" y="11"/>
                                  </a:lnTo>
                                  <a:lnTo>
                                    <a:pt x="13" y="11"/>
                                  </a:lnTo>
                                  <a:lnTo>
                                    <a:pt x="13" y="11"/>
                                  </a:lnTo>
                                  <a:lnTo>
                                    <a:pt x="13" y="11"/>
                                  </a:lnTo>
                                  <a:lnTo>
                                    <a:pt x="13" y="11"/>
                                  </a:lnTo>
                                  <a:lnTo>
                                    <a:pt x="13" y="11"/>
                                  </a:lnTo>
                                  <a:lnTo>
                                    <a:pt x="13"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312" name="Rectangle 4312"/>
                          <wps:cNvSpPr>
                            <a:spLocks noChangeArrowheads="1"/>
                          </wps:cNvSpPr>
                          <wps:spPr bwMode="auto">
                            <a:xfrm>
                              <a:off x="133" y="1000"/>
                              <a:ext cx="13" cy="1"/>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3" name="Rectangle 4313"/>
                          <wps:cNvSpPr>
                            <a:spLocks noChangeArrowheads="1"/>
                          </wps:cNvSpPr>
                          <wps:spPr bwMode="auto">
                            <a:xfrm>
                              <a:off x="133" y="1000"/>
                              <a:ext cx="13" cy="1"/>
                            </a:xfrm>
                            <a:prstGeom prst="rect">
                              <a:avLst/>
                            </a:prstGeom>
                            <a:solidFill>
                              <a:srgbClr val="A2A2A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4" name="Rectangle 4314"/>
                          <wps:cNvSpPr>
                            <a:spLocks noChangeArrowheads="1"/>
                          </wps:cNvSpPr>
                          <wps:spPr bwMode="auto">
                            <a:xfrm>
                              <a:off x="133" y="1000"/>
                              <a:ext cx="13" cy="1"/>
                            </a:xfrm>
                            <a:prstGeom prst="rect">
                              <a:avLst/>
                            </a:prstGeom>
                            <a:solidFill>
                              <a:srgbClr val="A3A3A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5" name="Rectangle 4315"/>
                          <wps:cNvSpPr>
                            <a:spLocks noChangeArrowheads="1"/>
                          </wps:cNvSpPr>
                          <wps:spPr bwMode="auto">
                            <a:xfrm>
                              <a:off x="133" y="1000"/>
                              <a:ext cx="13" cy="1"/>
                            </a:xfrm>
                            <a:prstGeom prst="rect">
                              <a:avLst/>
                            </a:prstGeom>
                            <a:solidFill>
                              <a:srgbClr val="A4A4A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6" name="Rectangle 4316"/>
                          <wps:cNvSpPr>
                            <a:spLocks noChangeArrowheads="1"/>
                          </wps:cNvSpPr>
                          <wps:spPr bwMode="auto">
                            <a:xfrm>
                              <a:off x="133" y="1000"/>
                              <a:ext cx="13" cy="1"/>
                            </a:xfrm>
                            <a:prstGeom prst="rect">
                              <a:avLst/>
                            </a:prstGeom>
                            <a:solidFill>
                              <a:srgbClr val="A6A6A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7" name="Rectangle 4317"/>
                          <wps:cNvSpPr>
                            <a:spLocks noChangeArrowheads="1"/>
                          </wps:cNvSpPr>
                          <wps:spPr bwMode="auto">
                            <a:xfrm>
                              <a:off x="133" y="1000"/>
                              <a:ext cx="13" cy="1"/>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8" name="Rectangle 4318"/>
                          <wps:cNvSpPr>
                            <a:spLocks noChangeArrowheads="1"/>
                          </wps:cNvSpPr>
                          <wps:spPr bwMode="auto">
                            <a:xfrm>
                              <a:off x="133" y="1000"/>
                              <a:ext cx="13" cy="1"/>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19" name="Rectangle 4319"/>
                          <wps:cNvSpPr>
                            <a:spLocks noChangeArrowheads="1"/>
                          </wps:cNvSpPr>
                          <wps:spPr bwMode="auto">
                            <a:xfrm>
                              <a:off x="133" y="1001"/>
                              <a:ext cx="13" cy="1"/>
                            </a:xfrm>
                            <a:prstGeom prst="rect">
                              <a:avLst/>
                            </a:prstGeom>
                            <a:solidFill>
                              <a:srgbClr val="AAAAA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0" name="Rectangle 4320"/>
                          <wps:cNvSpPr>
                            <a:spLocks noChangeArrowheads="1"/>
                          </wps:cNvSpPr>
                          <wps:spPr bwMode="auto">
                            <a:xfrm>
                              <a:off x="133" y="1001"/>
                              <a:ext cx="13" cy="1"/>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1" name="Rectangle 4321"/>
                          <wps:cNvSpPr>
                            <a:spLocks noChangeArrowheads="1"/>
                          </wps:cNvSpPr>
                          <wps:spPr bwMode="auto">
                            <a:xfrm>
                              <a:off x="133" y="1001"/>
                              <a:ext cx="13" cy="1"/>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2" name="Rectangle 4322"/>
                          <wps:cNvSpPr>
                            <a:spLocks noChangeArrowheads="1"/>
                          </wps:cNvSpPr>
                          <wps:spPr bwMode="auto">
                            <a:xfrm>
                              <a:off x="133" y="1001"/>
                              <a:ext cx="13" cy="1"/>
                            </a:xfrm>
                            <a:prstGeom prst="rect">
                              <a:avLst/>
                            </a:prstGeom>
                            <a:solidFill>
                              <a:srgbClr val="AEAEA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3" name="Rectangle 4323"/>
                          <wps:cNvSpPr>
                            <a:spLocks noChangeArrowheads="1"/>
                          </wps:cNvSpPr>
                          <wps:spPr bwMode="auto">
                            <a:xfrm>
                              <a:off x="133" y="1001"/>
                              <a:ext cx="13" cy="1"/>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4" name="Rectangle 4324"/>
                          <wps:cNvSpPr>
                            <a:spLocks noChangeArrowheads="1"/>
                          </wps:cNvSpPr>
                          <wps:spPr bwMode="auto">
                            <a:xfrm>
                              <a:off x="133" y="1001"/>
                              <a:ext cx="13" cy="1"/>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5" name="Rectangle 4325"/>
                          <wps:cNvSpPr>
                            <a:spLocks noChangeArrowheads="1"/>
                          </wps:cNvSpPr>
                          <wps:spPr bwMode="auto">
                            <a:xfrm>
                              <a:off x="133" y="1002"/>
                              <a:ext cx="13" cy="1"/>
                            </a:xfrm>
                            <a:prstGeom prst="rect">
                              <a:avLst/>
                            </a:prstGeom>
                            <a:solidFill>
                              <a:srgbClr val="B2B2B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6" name="Rectangle 4326"/>
                          <wps:cNvSpPr>
                            <a:spLocks noChangeArrowheads="1"/>
                          </wps:cNvSpPr>
                          <wps:spPr bwMode="auto">
                            <a:xfrm>
                              <a:off x="133" y="1002"/>
                              <a:ext cx="13" cy="1"/>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7" name="Rectangle 4327"/>
                          <wps:cNvSpPr>
                            <a:spLocks noChangeArrowheads="1"/>
                          </wps:cNvSpPr>
                          <wps:spPr bwMode="auto">
                            <a:xfrm>
                              <a:off x="133" y="1002"/>
                              <a:ext cx="13" cy="1"/>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8" name="Rectangle 4328"/>
                          <wps:cNvSpPr>
                            <a:spLocks noChangeArrowheads="1"/>
                          </wps:cNvSpPr>
                          <wps:spPr bwMode="auto">
                            <a:xfrm>
                              <a:off x="133" y="1002"/>
                              <a:ext cx="13" cy="1"/>
                            </a:xfrm>
                            <a:prstGeom prst="rect">
                              <a:avLst/>
                            </a:prstGeom>
                            <a:solidFill>
                              <a:srgbClr val="B6B6B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29" name="Rectangle 4329"/>
                          <wps:cNvSpPr>
                            <a:spLocks noChangeArrowheads="1"/>
                          </wps:cNvSpPr>
                          <wps:spPr bwMode="auto">
                            <a:xfrm>
                              <a:off x="133" y="1002"/>
                              <a:ext cx="13" cy="1"/>
                            </a:xfrm>
                            <a:prstGeom prst="rect">
                              <a:avLst/>
                            </a:prstGeom>
                            <a:solidFill>
                              <a:srgbClr val="B8B8B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0" name="Rectangle 4330"/>
                          <wps:cNvSpPr>
                            <a:spLocks noChangeArrowheads="1"/>
                          </wps:cNvSpPr>
                          <wps:spPr bwMode="auto">
                            <a:xfrm>
                              <a:off x="133" y="1002"/>
                              <a:ext cx="13" cy="1"/>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1" name="Rectangle 4331"/>
                          <wps:cNvSpPr>
                            <a:spLocks noChangeArrowheads="1"/>
                          </wps:cNvSpPr>
                          <wps:spPr bwMode="auto">
                            <a:xfrm>
                              <a:off x="133" y="1003"/>
                              <a:ext cx="13" cy="1"/>
                            </a:xfrm>
                            <a:prstGeom prst="rect">
                              <a:avLst/>
                            </a:prstGeom>
                            <a:solidFill>
                              <a:srgbClr val="BABAB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2" name="Rectangle 4332"/>
                          <wps:cNvSpPr>
                            <a:spLocks noChangeArrowheads="1"/>
                          </wps:cNvSpPr>
                          <wps:spPr bwMode="auto">
                            <a:xfrm>
                              <a:off x="133" y="1003"/>
                              <a:ext cx="13" cy="1"/>
                            </a:xfrm>
                            <a:prstGeom prst="rect">
                              <a:avLst/>
                            </a:prstGeom>
                            <a:solidFill>
                              <a:srgbClr val="BCBCB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3" name="Rectangle 4333"/>
                          <wps:cNvSpPr>
                            <a:spLocks noChangeArrowheads="1"/>
                          </wps:cNvSpPr>
                          <wps:spPr bwMode="auto">
                            <a:xfrm>
                              <a:off x="133" y="1003"/>
                              <a:ext cx="13" cy="1"/>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4" name="Rectangle 4334"/>
                          <wps:cNvSpPr>
                            <a:spLocks noChangeArrowheads="1"/>
                          </wps:cNvSpPr>
                          <wps:spPr bwMode="auto">
                            <a:xfrm>
                              <a:off x="133" y="1003"/>
                              <a:ext cx="13" cy="1"/>
                            </a:xfrm>
                            <a:prstGeom prst="rect">
                              <a:avLst/>
                            </a:prstGeom>
                            <a:solidFill>
                              <a:srgbClr val="BEBEB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5" name="Rectangle 4335"/>
                          <wps:cNvSpPr>
                            <a:spLocks noChangeArrowheads="1"/>
                          </wps:cNvSpPr>
                          <wps:spPr bwMode="auto">
                            <a:xfrm>
                              <a:off x="133" y="1003"/>
                              <a:ext cx="13" cy="1"/>
                            </a:xfrm>
                            <a:prstGeom prst="rect">
                              <a:avLst/>
                            </a:prstGeom>
                            <a:solidFill>
                              <a:srgbClr val="C0C0C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6" name="Rectangle 4336"/>
                          <wps:cNvSpPr>
                            <a:spLocks noChangeArrowheads="1"/>
                          </wps:cNvSpPr>
                          <wps:spPr bwMode="auto">
                            <a:xfrm>
                              <a:off x="133" y="1003"/>
                              <a:ext cx="13" cy="1"/>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7" name="Rectangle 4337"/>
                          <wps:cNvSpPr>
                            <a:spLocks noChangeArrowheads="1"/>
                          </wps:cNvSpPr>
                          <wps:spPr bwMode="auto">
                            <a:xfrm>
                              <a:off x="133" y="1004"/>
                              <a:ext cx="13" cy="1"/>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8" name="Rectangle 4338"/>
                          <wps:cNvSpPr>
                            <a:spLocks noChangeArrowheads="1"/>
                          </wps:cNvSpPr>
                          <wps:spPr bwMode="auto">
                            <a:xfrm>
                              <a:off x="133" y="1004"/>
                              <a:ext cx="13" cy="1"/>
                            </a:xfrm>
                            <a:prstGeom prst="rect">
                              <a:avLst/>
                            </a:prstGeom>
                            <a:solidFill>
                              <a:srgbClr val="C4C4C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39" name="Rectangle 4339"/>
                          <wps:cNvSpPr>
                            <a:spLocks noChangeArrowheads="1"/>
                          </wps:cNvSpPr>
                          <wps:spPr bwMode="auto">
                            <a:xfrm>
                              <a:off x="133" y="1004"/>
                              <a:ext cx="13" cy="1"/>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0" name="Rectangle 4340"/>
                          <wps:cNvSpPr>
                            <a:spLocks noChangeArrowheads="1"/>
                          </wps:cNvSpPr>
                          <wps:spPr bwMode="auto">
                            <a:xfrm>
                              <a:off x="133" y="1004"/>
                              <a:ext cx="13" cy="1"/>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1" name="Rectangle 4341"/>
                          <wps:cNvSpPr>
                            <a:spLocks noChangeArrowheads="1"/>
                          </wps:cNvSpPr>
                          <wps:spPr bwMode="auto">
                            <a:xfrm>
                              <a:off x="133" y="1004"/>
                              <a:ext cx="13" cy="1"/>
                            </a:xfrm>
                            <a:prstGeom prst="rect">
                              <a:avLst/>
                            </a:prstGeom>
                            <a:solidFill>
                              <a:srgbClr val="C8C8C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2" name="Rectangle 4342"/>
                          <wps:cNvSpPr>
                            <a:spLocks noChangeArrowheads="1"/>
                          </wps:cNvSpPr>
                          <wps:spPr bwMode="auto">
                            <a:xfrm>
                              <a:off x="133" y="1004"/>
                              <a:ext cx="13" cy="1"/>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3" name="Rectangle 4343"/>
                          <wps:cNvSpPr>
                            <a:spLocks noChangeArrowheads="1"/>
                          </wps:cNvSpPr>
                          <wps:spPr bwMode="auto">
                            <a:xfrm>
                              <a:off x="133" y="1004"/>
                              <a:ext cx="13" cy="1"/>
                            </a:xfrm>
                            <a:prstGeom prst="rect">
                              <a:avLst/>
                            </a:prstGeom>
                            <a:solidFill>
                              <a:srgbClr val="CBCBC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4" name="Rectangle 4344"/>
                          <wps:cNvSpPr>
                            <a:spLocks noChangeArrowheads="1"/>
                          </wps:cNvSpPr>
                          <wps:spPr bwMode="auto">
                            <a:xfrm>
                              <a:off x="133" y="1005"/>
                              <a:ext cx="13" cy="1"/>
                            </a:xfrm>
                            <a:prstGeom prst="rect">
                              <a:avLst/>
                            </a:prstGeom>
                            <a:solidFill>
                              <a:srgbClr val="CCCCC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5" name="Rectangle 4345"/>
                          <wps:cNvSpPr>
                            <a:spLocks noChangeArrowheads="1"/>
                          </wps:cNvSpPr>
                          <wps:spPr bwMode="auto">
                            <a:xfrm>
                              <a:off x="133" y="1005"/>
                              <a:ext cx="13" cy="1"/>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6" name="Rectangle 4346"/>
                          <wps:cNvSpPr>
                            <a:spLocks noChangeArrowheads="1"/>
                          </wps:cNvSpPr>
                          <wps:spPr bwMode="auto">
                            <a:xfrm>
                              <a:off x="133" y="1005"/>
                              <a:ext cx="13" cy="1"/>
                            </a:xfrm>
                            <a:prstGeom prst="rect">
                              <a:avLst/>
                            </a:prstGeom>
                            <a:solidFill>
                              <a:srgbClr val="CFCFC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7" name="Rectangle 4347"/>
                          <wps:cNvSpPr>
                            <a:spLocks noChangeArrowheads="1"/>
                          </wps:cNvSpPr>
                          <wps:spPr bwMode="auto">
                            <a:xfrm>
                              <a:off x="133" y="1005"/>
                              <a:ext cx="13" cy="1"/>
                            </a:xfrm>
                            <a:prstGeom prst="rect">
                              <a:avLst/>
                            </a:prstGeom>
                            <a:solidFill>
                              <a:srgbClr val="D0D0D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8" name="Rectangle 4348"/>
                          <wps:cNvSpPr>
                            <a:spLocks noChangeArrowheads="1"/>
                          </wps:cNvSpPr>
                          <wps:spPr bwMode="auto">
                            <a:xfrm>
                              <a:off x="133" y="1005"/>
                              <a:ext cx="13" cy="1"/>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49" name="Rectangle 4349"/>
                          <wps:cNvSpPr>
                            <a:spLocks noChangeArrowheads="1"/>
                          </wps:cNvSpPr>
                          <wps:spPr bwMode="auto">
                            <a:xfrm>
                              <a:off x="133" y="1005"/>
                              <a:ext cx="13" cy="1"/>
                            </a:xfrm>
                            <a:prstGeom prst="rect">
                              <a:avLst/>
                            </a:prstGeom>
                            <a:solidFill>
                              <a:srgbClr val="D2D2D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0" name="Rectangle 4350"/>
                          <wps:cNvSpPr>
                            <a:spLocks noChangeArrowheads="1"/>
                          </wps:cNvSpPr>
                          <wps:spPr bwMode="auto">
                            <a:xfrm>
                              <a:off x="133" y="1006"/>
                              <a:ext cx="13" cy="1"/>
                            </a:xfrm>
                            <a:prstGeom prst="rect">
                              <a:avLst/>
                            </a:prstGeom>
                            <a:solidFill>
                              <a:srgbClr val="D4D4D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1" name="Rectangle 4351"/>
                          <wps:cNvSpPr>
                            <a:spLocks noChangeArrowheads="1"/>
                          </wps:cNvSpPr>
                          <wps:spPr bwMode="auto">
                            <a:xfrm>
                              <a:off x="133" y="1006"/>
                              <a:ext cx="13" cy="1"/>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2" name="Rectangle 4352"/>
                          <wps:cNvSpPr>
                            <a:spLocks noChangeArrowheads="1"/>
                          </wps:cNvSpPr>
                          <wps:spPr bwMode="auto">
                            <a:xfrm>
                              <a:off x="133" y="1006"/>
                              <a:ext cx="13" cy="1"/>
                            </a:xfrm>
                            <a:prstGeom prst="rect">
                              <a:avLst/>
                            </a:prstGeom>
                            <a:solidFill>
                              <a:srgbClr val="D6D6D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3" name="Rectangle 4353"/>
                          <wps:cNvSpPr>
                            <a:spLocks noChangeArrowheads="1"/>
                          </wps:cNvSpPr>
                          <wps:spPr bwMode="auto">
                            <a:xfrm>
                              <a:off x="133" y="1006"/>
                              <a:ext cx="13" cy="1"/>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4" name="Rectangle 4354"/>
                          <wps:cNvSpPr>
                            <a:spLocks noChangeArrowheads="1"/>
                          </wps:cNvSpPr>
                          <wps:spPr bwMode="auto">
                            <a:xfrm>
                              <a:off x="133" y="1006"/>
                              <a:ext cx="13" cy="1"/>
                            </a:xfrm>
                            <a:prstGeom prst="rect">
                              <a:avLst/>
                            </a:prstGeom>
                            <a:solidFill>
                              <a:srgbClr val="D9D9D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5" name="Rectangle 4355"/>
                          <wps:cNvSpPr>
                            <a:spLocks noChangeArrowheads="1"/>
                          </wps:cNvSpPr>
                          <wps:spPr bwMode="auto">
                            <a:xfrm>
                              <a:off x="133" y="1006"/>
                              <a:ext cx="13" cy="1"/>
                            </a:xfrm>
                            <a:prstGeom prst="rect">
                              <a:avLst/>
                            </a:prstGeom>
                            <a:solidFill>
                              <a:srgbClr val="DADAD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6" name="Rectangle 4356"/>
                          <wps:cNvSpPr>
                            <a:spLocks noChangeArrowheads="1"/>
                          </wps:cNvSpPr>
                          <wps:spPr bwMode="auto">
                            <a:xfrm>
                              <a:off x="133" y="1007"/>
                              <a:ext cx="13" cy="1"/>
                            </a:xfrm>
                            <a:prstGeom prst="rect">
                              <a:avLst/>
                            </a:prstGeom>
                            <a:solidFill>
                              <a:srgbClr val="DCDCD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7" name="Rectangle 4357"/>
                          <wps:cNvSpPr>
                            <a:spLocks noChangeArrowheads="1"/>
                          </wps:cNvSpPr>
                          <wps:spPr bwMode="auto">
                            <a:xfrm>
                              <a:off x="133" y="1007"/>
                              <a:ext cx="13" cy="1"/>
                            </a:xfrm>
                            <a:prstGeom prst="rect">
                              <a:avLst/>
                            </a:prstGeom>
                            <a:solidFill>
                              <a:srgbClr val="DDDDD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8" name="Rectangle 4358"/>
                          <wps:cNvSpPr>
                            <a:spLocks noChangeArrowheads="1"/>
                          </wps:cNvSpPr>
                          <wps:spPr bwMode="auto">
                            <a:xfrm>
                              <a:off x="133" y="1007"/>
                              <a:ext cx="13" cy="1"/>
                            </a:xfrm>
                            <a:prstGeom prst="rect">
                              <a:avLst/>
                            </a:prstGeom>
                            <a:solidFill>
                              <a:srgbClr val="DEDED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59" name="Rectangle 4359"/>
                          <wps:cNvSpPr>
                            <a:spLocks noChangeArrowheads="1"/>
                          </wps:cNvSpPr>
                          <wps:spPr bwMode="auto">
                            <a:xfrm>
                              <a:off x="133" y="1007"/>
                              <a:ext cx="13" cy="1"/>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0" name="Rectangle 4360"/>
                          <wps:cNvSpPr>
                            <a:spLocks noChangeArrowheads="1"/>
                          </wps:cNvSpPr>
                          <wps:spPr bwMode="auto">
                            <a:xfrm>
                              <a:off x="133" y="1007"/>
                              <a:ext cx="13" cy="1"/>
                            </a:xfrm>
                            <a:prstGeom prst="rect">
                              <a:avLst/>
                            </a:prstGeom>
                            <a:solidFill>
                              <a:srgbClr val="E1E1E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1" name="Rectangle 4361"/>
                          <wps:cNvSpPr>
                            <a:spLocks noChangeArrowheads="1"/>
                          </wps:cNvSpPr>
                          <wps:spPr bwMode="auto">
                            <a:xfrm>
                              <a:off x="133" y="1007"/>
                              <a:ext cx="13" cy="1"/>
                            </a:xfrm>
                            <a:prstGeom prst="rect">
                              <a:avLst/>
                            </a:prstGeom>
                            <a:solidFill>
                              <a:srgbClr val="E2E2E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2" name="Rectangle 4362"/>
                          <wps:cNvSpPr>
                            <a:spLocks noChangeArrowheads="1"/>
                          </wps:cNvSpPr>
                          <wps:spPr bwMode="auto">
                            <a:xfrm>
                              <a:off x="133" y="1008"/>
                              <a:ext cx="13" cy="1"/>
                            </a:xfrm>
                            <a:prstGeom prst="rect">
                              <a:avLst/>
                            </a:prstGeom>
                            <a:solidFill>
                              <a:srgbClr val="E4E4E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3" name="Rectangle 4363"/>
                          <wps:cNvSpPr>
                            <a:spLocks noChangeArrowheads="1"/>
                          </wps:cNvSpPr>
                          <wps:spPr bwMode="auto">
                            <a:xfrm>
                              <a:off x="133" y="1008"/>
                              <a:ext cx="13" cy="1"/>
                            </a:xfrm>
                            <a:prstGeom prst="rect">
                              <a:avLst/>
                            </a:prstGeom>
                            <a:solidFill>
                              <a:srgbClr val="E5E5E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4364" name="Group 4364"/>
                        <wpg:cNvGrpSpPr>
                          <a:grpSpLocks/>
                        </wpg:cNvGrpSpPr>
                        <wpg:grpSpPr bwMode="auto">
                          <a:xfrm>
                            <a:off x="67" y="760"/>
                            <a:ext cx="485" cy="259"/>
                            <a:chOff x="67" y="760"/>
                            <a:chExt cx="485" cy="259"/>
                          </a:xfrm>
                        </wpg:grpSpPr>
                        <wps:wsp>
                          <wps:cNvPr id="4365" name="Rectangle 4365"/>
                          <wps:cNvSpPr>
                            <a:spLocks noChangeArrowheads="1"/>
                          </wps:cNvSpPr>
                          <wps:spPr bwMode="auto">
                            <a:xfrm>
                              <a:off x="133" y="1008"/>
                              <a:ext cx="13" cy="1"/>
                            </a:xfrm>
                            <a:prstGeom prst="rect">
                              <a:avLst/>
                            </a:prstGeom>
                            <a:solidFill>
                              <a:srgbClr val="E6E6E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6" name="Rectangle 4366"/>
                          <wps:cNvSpPr>
                            <a:spLocks noChangeArrowheads="1"/>
                          </wps:cNvSpPr>
                          <wps:spPr bwMode="auto">
                            <a:xfrm>
                              <a:off x="133" y="1008"/>
                              <a:ext cx="13" cy="1"/>
                            </a:xfrm>
                            <a:prstGeom prst="rect">
                              <a:avLst/>
                            </a:prstGeom>
                            <a:solidFill>
                              <a:srgbClr val="E8E8E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7" name="Rectangle 4367"/>
                          <wps:cNvSpPr>
                            <a:spLocks noChangeArrowheads="1"/>
                          </wps:cNvSpPr>
                          <wps:spPr bwMode="auto">
                            <a:xfrm>
                              <a:off x="133" y="1008"/>
                              <a:ext cx="13" cy="1"/>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8" name="Rectangle 4368"/>
                          <wps:cNvSpPr>
                            <a:spLocks noChangeArrowheads="1"/>
                          </wps:cNvSpPr>
                          <wps:spPr bwMode="auto">
                            <a:xfrm>
                              <a:off x="133" y="1008"/>
                              <a:ext cx="13" cy="1"/>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69" name="Rectangle 4369"/>
                          <wps:cNvSpPr>
                            <a:spLocks noChangeArrowheads="1"/>
                          </wps:cNvSpPr>
                          <wps:spPr bwMode="auto">
                            <a:xfrm>
                              <a:off x="133" y="1008"/>
                              <a:ext cx="13" cy="1"/>
                            </a:xfrm>
                            <a:prstGeom prst="rect">
                              <a:avLst/>
                            </a:prstGeom>
                            <a:solidFill>
                              <a:srgbClr val="ECECE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0" name="Rectangle 4370"/>
                          <wps:cNvSpPr>
                            <a:spLocks noChangeArrowheads="1"/>
                          </wps:cNvSpPr>
                          <wps:spPr bwMode="auto">
                            <a:xfrm>
                              <a:off x="133" y="1009"/>
                              <a:ext cx="13" cy="1"/>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1" name="Rectangle 4371"/>
                          <wps:cNvSpPr>
                            <a:spLocks noChangeArrowheads="1"/>
                          </wps:cNvSpPr>
                          <wps:spPr bwMode="auto">
                            <a:xfrm>
                              <a:off x="133" y="1009"/>
                              <a:ext cx="13" cy="1"/>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2" name="Rectangle 4372"/>
                          <wps:cNvSpPr>
                            <a:spLocks noChangeArrowheads="1"/>
                          </wps:cNvSpPr>
                          <wps:spPr bwMode="auto">
                            <a:xfrm>
                              <a:off x="133" y="1009"/>
                              <a:ext cx="13" cy="1"/>
                            </a:xfrm>
                            <a:prstGeom prst="rect">
                              <a:avLst/>
                            </a:prstGeom>
                            <a:solidFill>
                              <a:srgbClr val="F0F0F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3" name="Rectangle 4373"/>
                          <wps:cNvSpPr>
                            <a:spLocks noChangeArrowheads="1"/>
                          </wps:cNvSpPr>
                          <wps:spPr bwMode="auto">
                            <a:xfrm>
                              <a:off x="133" y="1009"/>
                              <a:ext cx="13" cy="1"/>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4" name="Rectangle 4374"/>
                          <wps:cNvSpPr>
                            <a:spLocks noChangeArrowheads="1"/>
                          </wps:cNvSpPr>
                          <wps:spPr bwMode="auto">
                            <a:xfrm>
                              <a:off x="133" y="1009"/>
                              <a:ext cx="13" cy="1"/>
                            </a:xfrm>
                            <a:prstGeom prst="rect">
                              <a:avLst/>
                            </a:prstGeom>
                            <a:solidFill>
                              <a:srgbClr val="F3F3F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5" name="Rectangle 4375"/>
                          <wps:cNvSpPr>
                            <a:spLocks noChangeArrowheads="1"/>
                          </wps:cNvSpPr>
                          <wps:spPr bwMode="auto">
                            <a:xfrm>
                              <a:off x="133" y="1009"/>
                              <a:ext cx="13" cy="1"/>
                            </a:xfrm>
                            <a:prstGeom prst="rect">
                              <a:avLst/>
                            </a:prstGeom>
                            <a:solidFill>
                              <a:srgbClr val="F4F4F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6" name="Rectangle 4376"/>
                          <wps:cNvSpPr>
                            <a:spLocks noChangeArrowheads="1"/>
                          </wps:cNvSpPr>
                          <wps:spPr bwMode="auto">
                            <a:xfrm>
                              <a:off x="133" y="1010"/>
                              <a:ext cx="13" cy="1"/>
                            </a:xfrm>
                            <a:prstGeom prst="rect">
                              <a:avLst/>
                            </a:prstGeom>
                            <a:solidFill>
                              <a:srgbClr val="F6F6F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7" name="Rectangle 4377"/>
                          <wps:cNvSpPr>
                            <a:spLocks noChangeArrowheads="1"/>
                          </wps:cNvSpPr>
                          <wps:spPr bwMode="auto">
                            <a:xfrm>
                              <a:off x="133" y="1010"/>
                              <a:ext cx="13" cy="1"/>
                            </a:xfrm>
                            <a:prstGeom prst="rect">
                              <a:avLst/>
                            </a:prstGeom>
                            <a:solidFill>
                              <a:srgbClr val="F7F7F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8" name="Rectangle 4378"/>
                          <wps:cNvSpPr>
                            <a:spLocks noChangeArrowheads="1"/>
                          </wps:cNvSpPr>
                          <wps:spPr bwMode="auto">
                            <a:xfrm>
                              <a:off x="133" y="1010"/>
                              <a:ext cx="13" cy="1"/>
                            </a:xfrm>
                            <a:prstGeom prst="rect">
                              <a:avLst/>
                            </a:prstGeom>
                            <a:solidFill>
                              <a:srgbClr val="F8F8F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79" name="Rectangle 4379"/>
                          <wps:cNvSpPr>
                            <a:spLocks noChangeArrowheads="1"/>
                          </wps:cNvSpPr>
                          <wps:spPr bwMode="auto">
                            <a:xfrm>
                              <a:off x="133" y="1010"/>
                              <a:ext cx="13" cy="1"/>
                            </a:xfrm>
                            <a:prstGeom prst="rect">
                              <a:avLst/>
                            </a:prstGeom>
                            <a:solidFill>
                              <a:srgbClr val="FAFAF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0" name="Rectangle 4380"/>
                          <wps:cNvSpPr>
                            <a:spLocks noChangeArrowheads="1"/>
                          </wps:cNvSpPr>
                          <wps:spPr bwMode="auto">
                            <a:xfrm>
                              <a:off x="133" y="1010"/>
                              <a:ext cx="13" cy="1"/>
                            </a:xfrm>
                            <a:prstGeom prst="rect">
                              <a:avLst/>
                            </a:prstGeom>
                            <a:solidFill>
                              <a:srgbClr val="FBFBF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1" name="Rectangle 4381"/>
                          <wps:cNvSpPr>
                            <a:spLocks noChangeArrowheads="1"/>
                          </wps:cNvSpPr>
                          <wps:spPr bwMode="auto">
                            <a:xfrm>
                              <a:off x="133" y="1010"/>
                              <a:ext cx="13" cy="1"/>
                            </a:xfrm>
                            <a:prstGeom prst="rect">
                              <a:avLst/>
                            </a:prstGeom>
                            <a:solidFill>
                              <a:srgbClr val="FCFCF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2" name="Rectangle 4382"/>
                          <wps:cNvSpPr>
                            <a:spLocks noChangeArrowheads="1"/>
                          </wps:cNvSpPr>
                          <wps:spPr bwMode="auto">
                            <a:xfrm>
                              <a:off x="133" y="1011"/>
                              <a:ext cx="13" cy="1"/>
                            </a:xfrm>
                            <a:prstGeom prst="rect">
                              <a:avLst/>
                            </a:prstGeom>
                            <a:solidFill>
                              <a:srgbClr val="FEFEF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3" name="Rectangle 4383"/>
                          <wps:cNvSpPr>
                            <a:spLocks noChangeArrowheads="1"/>
                          </wps:cNvSpPr>
                          <wps:spPr bwMode="auto">
                            <a:xfrm>
                              <a:off x="133" y="1011"/>
                              <a:ext cx="13" cy="1"/>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4" name="Freeform 4384"/>
                          <wps:cNvSpPr>
                            <a:spLocks/>
                          </wps:cNvSpPr>
                          <wps:spPr bwMode="auto">
                            <a:xfrm>
                              <a:off x="133" y="1000"/>
                              <a:ext cx="13" cy="11"/>
                            </a:xfrm>
                            <a:custGeom>
                              <a:avLst/>
                              <a:gdLst>
                                <a:gd name="T0" fmla="*/ 1 w 13"/>
                                <a:gd name="T1" fmla="*/ 11 h 11"/>
                                <a:gd name="T2" fmla="*/ 2 w 13"/>
                                <a:gd name="T3" fmla="*/ 11 h 11"/>
                                <a:gd name="T4" fmla="*/ 3 w 13"/>
                                <a:gd name="T5" fmla="*/ 11 h 11"/>
                                <a:gd name="T6" fmla="*/ 3 w 13"/>
                                <a:gd name="T7" fmla="*/ 11 h 11"/>
                                <a:gd name="T8" fmla="*/ 4 w 13"/>
                                <a:gd name="T9" fmla="*/ 11 h 11"/>
                                <a:gd name="T10" fmla="*/ 5 w 13"/>
                                <a:gd name="T11" fmla="*/ 11 h 11"/>
                                <a:gd name="T12" fmla="*/ 6 w 13"/>
                                <a:gd name="T13" fmla="*/ 10 h 11"/>
                                <a:gd name="T14" fmla="*/ 7 w 13"/>
                                <a:gd name="T15" fmla="*/ 10 h 11"/>
                                <a:gd name="T16" fmla="*/ 8 w 13"/>
                                <a:gd name="T17" fmla="*/ 10 h 11"/>
                                <a:gd name="T18" fmla="*/ 8 w 13"/>
                                <a:gd name="T19" fmla="*/ 10 h 11"/>
                                <a:gd name="T20" fmla="*/ 9 w 13"/>
                                <a:gd name="T21" fmla="*/ 9 h 11"/>
                                <a:gd name="T22" fmla="*/ 10 w 13"/>
                                <a:gd name="T23" fmla="*/ 9 h 11"/>
                                <a:gd name="T24" fmla="*/ 10 w 13"/>
                                <a:gd name="T25" fmla="*/ 8 h 11"/>
                                <a:gd name="T26" fmla="*/ 11 w 13"/>
                                <a:gd name="T27" fmla="*/ 8 h 11"/>
                                <a:gd name="T28" fmla="*/ 11 w 13"/>
                                <a:gd name="T29" fmla="*/ 7 h 11"/>
                                <a:gd name="T30" fmla="*/ 12 w 13"/>
                                <a:gd name="T31" fmla="*/ 6 h 11"/>
                                <a:gd name="T32" fmla="*/ 12 w 13"/>
                                <a:gd name="T33" fmla="*/ 6 h 11"/>
                                <a:gd name="T34" fmla="*/ 13 w 13"/>
                                <a:gd name="T35" fmla="*/ 5 h 11"/>
                                <a:gd name="T36" fmla="*/ 13 w 13"/>
                                <a:gd name="T37" fmla="*/ 5 h 11"/>
                                <a:gd name="T38" fmla="*/ 13 w 13"/>
                                <a:gd name="T39" fmla="*/ 4 h 11"/>
                                <a:gd name="T40" fmla="*/ 13 w 13"/>
                                <a:gd name="T41" fmla="*/ 4 h 11"/>
                                <a:gd name="T42" fmla="*/ 13 w 13"/>
                                <a:gd name="T43" fmla="*/ 3 h 11"/>
                                <a:gd name="T44" fmla="*/ 13 w 13"/>
                                <a:gd name="T45" fmla="*/ 3 h 11"/>
                                <a:gd name="T46" fmla="*/ 13 w 13"/>
                                <a:gd name="T47" fmla="*/ 2 h 11"/>
                                <a:gd name="T48" fmla="*/ 13 w 13"/>
                                <a:gd name="T49" fmla="*/ 2 h 11"/>
                                <a:gd name="T50" fmla="*/ 13 w 13"/>
                                <a:gd name="T51" fmla="*/ 1 h 11"/>
                                <a:gd name="T52" fmla="*/ 13 w 13"/>
                                <a:gd name="T53" fmla="*/ 1 h 11"/>
                                <a:gd name="T54" fmla="*/ 13 w 13"/>
                                <a:gd name="T55" fmla="*/ 0 h 11"/>
                                <a:gd name="T56" fmla="*/ 13 w 13"/>
                                <a:gd name="T57" fmla="*/ 0 h 11"/>
                                <a:gd name="T58" fmla="*/ 13 w 13"/>
                                <a:gd name="T59" fmla="*/ 0 h 11"/>
                                <a:gd name="T60" fmla="*/ 12 w 13"/>
                                <a:gd name="T61" fmla="*/ 1 h 11"/>
                                <a:gd name="T62" fmla="*/ 12 w 13"/>
                                <a:gd name="T63" fmla="*/ 1 h 11"/>
                                <a:gd name="T64" fmla="*/ 12 w 13"/>
                                <a:gd name="T65" fmla="*/ 2 h 11"/>
                                <a:gd name="T66" fmla="*/ 11 w 13"/>
                                <a:gd name="T67" fmla="*/ 3 h 11"/>
                                <a:gd name="T68" fmla="*/ 11 w 13"/>
                                <a:gd name="T69" fmla="*/ 3 h 11"/>
                                <a:gd name="T70" fmla="*/ 10 w 13"/>
                                <a:gd name="T71" fmla="*/ 4 h 11"/>
                                <a:gd name="T72" fmla="*/ 10 w 13"/>
                                <a:gd name="T73" fmla="*/ 4 h 11"/>
                                <a:gd name="T74" fmla="*/ 9 w 13"/>
                                <a:gd name="T75" fmla="*/ 5 h 11"/>
                                <a:gd name="T76" fmla="*/ 8 w 13"/>
                                <a:gd name="T77" fmla="*/ 5 h 11"/>
                                <a:gd name="T78" fmla="*/ 8 w 13"/>
                                <a:gd name="T79" fmla="*/ 5 h 11"/>
                                <a:gd name="T80" fmla="*/ 7 w 13"/>
                                <a:gd name="T81" fmla="*/ 6 h 11"/>
                                <a:gd name="T82" fmla="*/ 7 w 13"/>
                                <a:gd name="T83" fmla="*/ 6 h 11"/>
                                <a:gd name="T84" fmla="*/ 6 w 13"/>
                                <a:gd name="T85" fmla="*/ 6 h 11"/>
                                <a:gd name="T86" fmla="*/ 5 w 13"/>
                                <a:gd name="T87" fmla="*/ 6 h 11"/>
                                <a:gd name="T88" fmla="*/ 4 w 13"/>
                                <a:gd name="T89" fmla="*/ 6 h 11"/>
                                <a:gd name="T90" fmla="*/ 4 w 13"/>
                                <a:gd name="T91" fmla="*/ 7 h 11"/>
                                <a:gd name="T92" fmla="*/ 3 w 13"/>
                                <a:gd name="T93" fmla="*/ 7 h 11"/>
                                <a:gd name="T94" fmla="*/ 3 w 13"/>
                                <a:gd name="T95" fmla="*/ 7 h 11"/>
                                <a:gd name="T96" fmla="*/ 3 w 13"/>
                                <a:gd name="T97" fmla="*/ 7 h 11"/>
                                <a:gd name="T98" fmla="*/ 2 w 13"/>
                                <a:gd name="T99" fmla="*/ 8 h 11"/>
                                <a:gd name="T100" fmla="*/ 2 w 13"/>
                                <a:gd name="T101" fmla="*/ 8 h 11"/>
                                <a:gd name="T102" fmla="*/ 1 w 13"/>
                                <a:gd name="T103" fmla="*/ 8 h 11"/>
                                <a:gd name="T104" fmla="*/ 1 w 13"/>
                                <a:gd name="T105" fmla="*/ 9 h 11"/>
                                <a:gd name="T106" fmla="*/ 1 w 13"/>
                                <a:gd name="T107" fmla="*/ 9 h 11"/>
                                <a:gd name="T108" fmla="*/ 0 w 13"/>
                                <a:gd name="T109" fmla="*/ 9 h 11"/>
                                <a:gd name="T110" fmla="*/ 0 w 13"/>
                                <a:gd name="T111" fmla="*/ 10 h 11"/>
                                <a:gd name="T112" fmla="*/ 0 w 13"/>
                                <a:gd name="T113" fmla="*/ 10 h 11"/>
                                <a:gd name="T114" fmla="*/ 0 w 13"/>
                                <a:gd name="T115"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3" h="11">
                                  <a:moveTo>
                                    <a:pt x="0" y="11"/>
                                  </a:moveTo>
                                  <a:lnTo>
                                    <a:pt x="0" y="11"/>
                                  </a:lnTo>
                                  <a:lnTo>
                                    <a:pt x="0" y="11"/>
                                  </a:lnTo>
                                  <a:lnTo>
                                    <a:pt x="0" y="11"/>
                                  </a:lnTo>
                                  <a:lnTo>
                                    <a:pt x="0" y="11"/>
                                  </a:lnTo>
                                  <a:lnTo>
                                    <a:pt x="1" y="11"/>
                                  </a:lnTo>
                                  <a:lnTo>
                                    <a:pt x="1" y="11"/>
                                  </a:lnTo>
                                  <a:lnTo>
                                    <a:pt x="1" y="11"/>
                                  </a:lnTo>
                                  <a:lnTo>
                                    <a:pt x="1" y="11"/>
                                  </a:lnTo>
                                  <a:lnTo>
                                    <a:pt x="1" y="11"/>
                                  </a:lnTo>
                                  <a:lnTo>
                                    <a:pt x="1" y="11"/>
                                  </a:lnTo>
                                  <a:lnTo>
                                    <a:pt x="2" y="11"/>
                                  </a:lnTo>
                                  <a:lnTo>
                                    <a:pt x="2" y="11"/>
                                  </a:lnTo>
                                  <a:lnTo>
                                    <a:pt x="2" y="11"/>
                                  </a:lnTo>
                                  <a:lnTo>
                                    <a:pt x="2" y="11"/>
                                  </a:lnTo>
                                  <a:lnTo>
                                    <a:pt x="2" y="11"/>
                                  </a:lnTo>
                                  <a:lnTo>
                                    <a:pt x="2" y="11"/>
                                  </a:lnTo>
                                  <a:lnTo>
                                    <a:pt x="3" y="11"/>
                                  </a:lnTo>
                                  <a:lnTo>
                                    <a:pt x="3" y="11"/>
                                  </a:lnTo>
                                  <a:lnTo>
                                    <a:pt x="3" y="11"/>
                                  </a:lnTo>
                                  <a:lnTo>
                                    <a:pt x="3" y="11"/>
                                  </a:lnTo>
                                  <a:lnTo>
                                    <a:pt x="3" y="11"/>
                                  </a:lnTo>
                                  <a:lnTo>
                                    <a:pt x="3" y="11"/>
                                  </a:lnTo>
                                  <a:lnTo>
                                    <a:pt x="3" y="11"/>
                                  </a:lnTo>
                                  <a:lnTo>
                                    <a:pt x="4" y="11"/>
                                  </a:lnTo>
                                  <a:lnTo>
                                    <a:pt x="4" y="11"/>
                                  </a:lnTo>
                                  <a:lnTo>
                                    <a:pt x="4" y="11"/>
                                  </a:lnTo>
                                  <a:lnTo>
                                    <a:pt x="4" y="11"/>
                                  </a:lnTo>
                                  <a:lnTo>
                                    <a:pt x="4" y="11"/>
                                  </a:lnTo>
                                  <a:lnTo>
                                    <a:pt x="4" y="11"/>
                                  </a:lnTo>
                                  <a:lnTo>
                                    <a:pt x="4" y="11"/>
                                  </a:lnTo>
                                  <a:lnTo>
                                    <a:pt x="5" y="11"/>
                                  </a:lnTo>
                                  <a:lnTo>
                                    <a:pt x="5" y="11"/>
                                  </a:lnTo>
                                  <a:lnTo>
                                    <a:pt x="5" y="11"/>
                                  </a:lnTo>
                                  <a:lnTo>
                                    <a:pt x="5" y="11"/>
                                  </a:lnTo>
                                  <a:lnTo>
                                    <a:pt x="5" y="11"/>
                                  </a:lnTo>
                                  <a:lnTo>
                                    <a:pt x="5" y="11"/>
                                  </a:lnTo>
                                  <a:lnTo>
                                    <a:pt x="5" y="11"/>
                                  </a:lnTo>
                                  <a:lnTo>
                                    <a:pt x="6" y="11"/>
                                  </a:lnTo>
                                  <a:lnTo>
                                    <a:pt x="6" y="11"/>
                                  </a:lnTo>
                                  <a:lnTo>
                                    <a:pt x="6" y="10"/>
                                  </a:lnTo>
                                  <a:lnTo>
                                    <a:pt x="6" y="10"/>
                                  </a:lnTo>
                                  <a:lnTo>
                                    <a:pt x="6" y="10"/>
                                  </a:lnTo>
                                  <a:lnTo>
                                    <a:pt x="6" y="10"/>
                                  </a:lnTo>
                                  <a:lnTo>
                                    <a:pt x="6" y="10"/>
                                  </a:lnTo>
                                  <a:lnTo>
                                    <a:pt x="7" y="10"/>
                                  </a:lnTo>
                                  <a:lnTo>
                                    <a:pt x="7" y="10"/>
                                  </a:lnTo>
                                  <a:lnTo>
                                    <a:pt x="7" y="10"/>
                                  </a:lnTo>
                                  <a:lnTo>
                                    <a:pt x="7" y="10"/>
                                  </a:lnTo>
                                  <a:lnTo>
                                    <a:pt x="7" y="10"/>
                                  </a:lnTo>
                                  <a:lnTo>
                                    <a:pt x="7" y="10"/>
                                  </a:lnTo>
                                  <a:lnTo>
                                    <a:pt x="7" y="10"/>
                                  </a:lnTo>
                                  <a:lnTo>
                                    <a:pt x="7" y="10"/>
                                  </a:lnTo>
                                  <a:lnTo>
                                    <a:pt x="8" y="10"/>
                                  </a:lnTo>
                                  <a:lnTo>
                                    <a:pt x="8" y="10"/>
                                  </a:lnTo>
                                  <a:lnTo>
                                    <a:pt x="8" y="10"/>
                                  </a:lnTo>
                                  <a:lnTo>
                                    <a:pt x="8" y="10"/>
                                  </a:lnTo>
                                  <a:lnTo>
                                    <a:pt x="8" y="10"/>
                                  </a:lnTo>
                                  <a:lnTo>
                                    <a:pt x="8" y="10"/>
                                  </a:lnTo>
                                  <a:lnTo>
                                    <a:pt x="8" y="10"/>
                                  </a:lnTo>
                                  <a:lnTo>
                                    <a:pt x="8" y="10"/>
                                  </a:lnTo>
                                  <a:lnTo>
                                    <a:pt x="9" y="9"/>
                                  </a:lnTo>
                                  <a:lnTo>
                                    <a:pt x="9" y="9"/>
                                  </a:lnTo>
                                  <a:lnTo>
                                    <a:pt x="9" y="9"/>
                                  </a:lnTo>
                                  <a:lnTo>
                                    <a:pt x="9" y="9"/>
                                  </a:lnTo>
                                  <a:lnTo>
                                    <a:pt x="9" y="9"/>
                                  </a:lnTo>
                                  <a:lnTo>
                                    <a:pt x="9" y="9"/>
                                  </a:lnTo>
                                  <a:lnTo>
                                    <a:pt x="9" y="9"/>
                                  </a:lnTo>
                                  <a:lnTo>
                                    <a:pt x="9" y="9"/>
                                  </a:lnTo>
                                  <a:lnTo>
                                    <a:pt x="9" y="9"/>
                                  </a:lnTo>
                                  <a:lnTo>
                                    <a:pt x="10" y="9"/>
                                  </a:lnTo>
                                  <a:lnTo>
                                    <a:pt x="10" y="9"/>
                                  </a:lnTo>
                                  <a:lnTo>
                                    <a:pt x="10" y="9"/>
                                  </a:lnTo>
                                  <a:lnTo>
                                    <a:pt x="10" y="9"/>
                                  </a:lnTo>
                                  <a:lnTo>
                                    <a:pt x="10" y="8"/>
                                  </a:lnTo>
                                  <a:lnTo>
                                    <a:pt x="10" y="8"/>
                                  </a:lnTo>
                                  <a:lnTo>
                                    <a:pt x="10" y="8"/>
                                  </a:lnTo>
                                  <a:lnTo>
                                    <a:pt x="10" y="8"/>
                                  </a:lnTo>
                                  <a:lnTo>
                                    <a:pt x="10" y="8"/>
                                  </a:lnTo>
                                  <a:lnTo>
                                    <a:pt x="10" y="8"/>
                                  </a:lnTo>
                                  <a:lnTo>
                                    <a:pt x="10" y="8"/>
                                  </a:lnTo>
                                  <a:lnTo>
                                    <a:pt x="11" y="8"/>
                                  </a:lnTo>
                                  <a:lnTo>
                                    <a:pt x="11" y="8"/>
                                  </a:lnTo>
                                  <a:lnTo>
                                    <a:pt x="11" y="8"/>
                                  </a:lnTo>
                                  <a:lnTo>
                                    <a:pt x="11" y="8"/>
                                  </a:lnTo>
                                  <a:lnTo>
                                    <a:pt x="11" y="7"/>
                                  </a:lnTo>
                                  <a:lnTo>
                                    <a:pt x="11" y="7"/>
                                  </a:lnTo>
                                  <a:lnTo>
                                    <a:pt x="11" y="7"/>
                                  </a:lnTo>
                                  <a:lnTo>
                                    <a:pt x="11" y="7"/>
                                  </a:lnTo>
                                  <a:lnTo>
                                    <a:pt x="11" y="7"/>
                                  </a:lnTo>
                                  <a:lnTo>
                                    <a:pt x="11" y="7"/>
                                  </a:lnTo>
                                  <a:lnTo>
                                    <a:pt x="12" y="7"/>
                                  </a:lnTo>
                                  <a:lnTo>
                                    <a:pt x="12" y="7"/>
                                  </a:lnTo>
                                  <a:lnTo>
                                    <a:pt x="12" y="6"/>
                                  </a:lnTo>
                                  <a:lnTo>
                                    <a:pt x="12" y="6"/>
                                  </a:lnTo>
                                  <a:lnTo>
                                    <a:pt x="12" y="6"/>
                                  </a:lnTo>
                                  <a:lnTo>
                                    <a:pt x="12" y="6"/>
                                  </a:lnTo>
                                  <a:lnTo>
                                    <a:pt x="12" y="6"/>
                                  </a:lnTo>
                                  <a:lnTo>
                                    <a:pt x="12" y="6"/>
                                  </a:lnTo>
                                  <a:lnTo>
                                    <a:pt x="12" y="6"/>
                                  </a:lnTo>
                                  <a:lnTo>
                                    <a:pt x="12" y="6"/>
                                  </a:lnTo>
                                  <a:lnTo>
                                    <a:pt x="12" y="6"/>
                                  </a:lnTo>
                                  <a:lnTo>
                                    <a:pt x="12" y="6"/>
                                  </a:lnTo>
                                  <a:lnTo>
                                    <a:pt x="12" y="6"/>
                                  </a:lnTo>
                                  <a:lnTo>
                                    <a:pt x="12" y="6"/>
                                  </a:lnTo>
                                  <a:lnTo>
                                    <a:pt x="12" y="5"/>
                                  </a:lnTo>
                                  <a:lnTo>
                                    <a:pt x="13" y="5"/>
                                  </a:lnTo>
                                  <a:lnTo>
                                    <a:pt x="13" y="5"/>
                                  </a:lnTo>
                                  <a:lnTo>
                                    <a:pt x="13" y="5"/>
                                  </a:lnTo>
                                  <a:lnTo>
                                    <a:pt x="13" y="5"/>
                                  </a:lnTo>
                                  <a:lnTo>
                                    <a:pt x="13" y="5"/>
                                  </a:lnTo>
                                  <a:lnTo>
                                    <a:pt x="13" y="5"/>
                                  </a:lnTo>
                                  <a:lnTo>
                                    <a:pt x="13" y="5"/>
                                  </a:lnTo>
                                  <a:lnTo>
                                    <a:pt x="13" y="5"/>
                                  </a:lnTo>
                                  <a:lnTo>
                                    <a:pt x="13" y="5"/>
                                  </a:lnTo>
                                  <a:lnTo>
                                    <a:pt x="13" y="5"/>
                                  </a:lnTo>
                                  <a:lnTo>
                                    <a:pt x="13" y="5"/>
                                  </a:lnTo>
                                  <a:lnTo>
                                    <a:pt x="13" y="4"/>
                                  </a:lnTo>
                                  <a:lnTo>
                                    <a:pt x="13" y="4"/>
                                  </a:lnTo>
                                  <a:lnTo>
                                    <a:pt x="13" y="4"/>
                                  </a:lnTo>
                                  <a:lnTo>
                                    <a:pt x="13" y="4"/>
                                  </a:lnTo>
                                  <a:lnTo>
                                    <a:pt x="13" y="4"/>
                                  </a:lnTo>
                                  <a:lnTo>
                                    <a:pt x="13" y="4"/>
                                  </a:lnTo>
                                  <a:lnTo>
                                    <a:pt x="13" y="4"/>
                                  </a:lnTo>
                                  <a:lnTo>
                                    <a:pt x="13" y="4"/>
                                  </a:lnTo>
                                  <a:lnTo>
                                    <a:pt x="13" y="4"/>
                                  </a:lnTo>
                                  <a:lnTo>
                                    <a:pt x="13" y="4"/>
                                  </a:lnTo>
                                  <a:lnTo>
                                    <a:pt x="13" y="4"/>
                                  </a:lnTo>
                                  <a:lnTo>
                                    <a:pt x="13" y="4"/>
                                  </a:lnTo>
                                  <a:lnTo>
                                    <a:pt x="13" y="4"/>
                                  </a:lnTo>
                                  <a:lnTo>
                                    <a:pt x="13" y="3"/>
                                  </a:lnTo>
                                  <a:lnTo>
                                    <a:pt x="13" y="3"/>
                                  </a:lnTo>
                                  <a:lnTo>
                                    <a:pt x="13" y="3"/>
                                  </a:lnTo>
                                  <a:lnTo>
                                    <a:pt x="13" y="3"/>
                                  </a:lnTo>
                                  <a:lnTo>
                                    <a:pt x="13" y="3"/>
                                  </a:lnTo>
                                  <a:lnTo>
                                    <a:pt x="13" y="3"/>
                                  </a:lnTo>
                                  <a:lnTo>
                                    <a:pt x="13" y="3"/>
                                  </a:lnTo>
                                  <a:lnTo>
                                    <a:pt x="13" y="3"/>
                                  </a:lnTo>
                                  <a:lnTo>
                                    <a:pt x="13" y="3"/>
                                  </a:lnTo>
                                  <a:lnTo>
                                    <a:pt x="13" y="3"/>
                                  </a:lnTo>
                                  <a:lnTo>
                                    <a:pt x="13" y="3"/>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1"/>
                                  </a:lnTo>
                                  <a:lnTo>
                                    <a:pt x="13" y="1"/>
                                  </a:lnTo>
                                  <a:lnTo>
                                    <a:pt x="13" y="1"/>
                                  </a:lnTo>
                                  <a:lnTo>
                                    <a:pt x="13" y="1"/>
                                  </a:lnTo>
                                  <a:lnTo>
                                    <a:pt x="13" y="1"/>
                                  </a:lnTo>
                                  <a:lnTo>
                                    <a:pt x="13" y="1"/>
                                  </a:lnTo>
                                  <a:lnTo>
                                    <a:pt x="13" y="1"/>
                                  </a:lnTo>
                                  <a:lnTo>
                                    <a:pt x="13" y="1"/>
                                  </a:lnTo>
                                  <a:lnTo>
                                    <a:pt x="13" y="1"/>
                                  </a:lnTo>
                                  <a:lnTo>
                                    <a:pt x="13" y="1"/>
                                  </a:lnTo>
                                  <a:lnTo>
                                    <a:pt x="13" y="1"/>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1"/>
                                  </a:lnTo>
                                  <a:lnTo>
                                    <a:pt x="12" y="1"/>
                                  </a:lnTo>
                                  <a:lnTo>
                                    <a:pt x="12" y="1"/>
                                  </a:lnTo>
                                  <a:lnTo>
                                    <a:pt x="12" y="1"/>
                                  </a:lnTo>
                                  <a:lnTo>
                                    <a:pt x="12" y="1"/>
                                  </a:lnTo>
                                  <a:lnTo>
                                    <a:pt x="12" y="1"/>
                                  </a:lnTo>
                                  <a:lnTo>
                                    <a:pt x="12" y="1"/>
                                  </a:lnTo>
                                  <a:lnTo>
                                    <a:pt x="12" y="1"/>
                                  </a:lnTo>
                                  <a:lnTo>
                                    <a:pt x="12" y="2"/>
                                  </a:lnTo>
                                  <a:lnTo>
                                    <a:pt x="12" y="2"/>
                                  </a:lnTo>
                                  <a:lnTo>
                                    <a:pt x="12" y="2"/>
                                  </a:lnTo>
                                  <a:lnTo>
                                    <a:pt x="12" y="2"/>
                                  </a:lnTo>
                                  <a:lnTo>
                                    <a:pt x="12" y="2"/>
                                  </a:lnTo>
                                  <a:lnTo>
                                    <a:pt x="12" y="2"/>
                                  </a:lnTo>
                                  <a:lnTo>
                                    <a:pt x="12" y="2"/>
                                  </a:lnTo>
                                  <a:lnTo>
                                    <a:pt x="11" y="2"/>
                                  </a:lnTo>
                                  <a:lnTo>
                                    <a:pt x="11" y="2"/>
                                  </a:lnTo>
                                  <a:lnTo>
                                    <a:pt x="11" y="2"/>
                                  </a:lnTo>
                                  <a:lnTo>
                                    <a:pt x="11" y="2"/>
                                  </a:lnTo>
                                  <a:lnTo>
                                    <a:pt x="11" y="3"/>
                                  </a:lnTo>
                                  <a:lnTo>
                                    <a:pt x="11" y="3"/>
                                  </a:lnTo>
                                  <a:lnTo>
                                    <a:pt x="11" y="3"/>
                                  </a:lnTo>
                                  <a:lnTo>
                                    <a:pt x="11" y="3"/>
                                  </a:lnTo>
                                  <a:lnTo>
                                    <a:pt x="11" y="3"/>
                                  </a:lnTo>
                                  <a:lnTo>
                                    <a:pt x="11" y="3"/>
                                  </a:lnTo>
                                  <a:lnTo>
                                    <a:pt x="11" y="3"/>
                                  </a:lnTo>
                                  <a:lnTo>
                                    <a:pt x="10" y="3"/>
                                  </a:lnTo>
                                  <a:lnTo>
                                    <a:pt x="10" y="3"/>
                                  </a:lnTo>
                                  <a:lnTo>
                                    <a:pt x="10" y="3"/>
                                  </a:lnTo>
                                  <a:lnTo>
                                    <a:pt x="10" y="4"/>
                                  </a:lnTo>
                                  <a:lnTo>
                                    <a:pt x="10" y="4"/>
                                  </a:lnTo>
                                  <a:lnTo>
                                    <a:pt x="10" y="4"/>
                                  </a:lnTo>
                                  <a:lnTo>
                                    <a:pt x="10" y="4"/>
                                  </a:lnTo>
                                  <a:lnTo>
                                    <a:pt x="10" y="4"/>
                                  </a:lnTo>
                                  <a:lnTo>
                                    <a:pt x="10" y="4"/>
                                  </a:lnTo>
                                  <a:lnTo>
                                    <a:pt x="10" y="4"/>
                                  </a:lnTo>
                                  <a:lnTo>
                                    <a:pt x="10" y="4"/>
                                  </a:lnTo>
                                  <a:lnTo>
                                    <a:pt x="10" y="4"/>
                                  </a:lnTo>
                                  <a:lnTo>
                                    <a:pt x="10" y="4"/>
                                  </a:lnTo>
                                  <a:lnTo>
                                    <a:pt x="9" y="4"/>
                                  </a:lnTo>
                                  <a:lnTo>
                                    <a:pt x="9" y="4"/>
                                  </a:lnTo>
                                  <a:lnTo>
                                    <a:pt x="9" y="4"/>
                                  </a:lnTo>
                                  <a:lnTo>
                                    <a:pt x="9" y="4"/>
                                  </a:lnTo>
                                  <a:lnTo>
                                    <a:pt x="9" y="5"/>
                                  </a:lnTo>
                                  <a:lnTo>
                                    <a:pt x="9" y="5"/>
                                  </a:lnTo>
                                  <a:lnTo>
                                    <a:pt x="9" y="5"/>
                                  </a:lnTo>
                                  <a:lnTo>
                                    <a:pt x="9" y="5"/>
                                  </a:lnTo>
                                  <a:lnTo>
                                    <a:pt x="9" y="5"/>
                                  </a:lnTo>
                                  <a:lnTo>
                                    <a:pt x="9" y="5"/>
                                  </a:lnTo>
                                  <a:lnTo>
                                    <a:pt x="8" y="5"/>
                                  </a:lnTo>
                                  <a:lnTo>
                                    <a:pt x="8" y="5"/>
                                  </a:lnTo>
                                  <a:lnTo>
                                    <a:pt x="8" y="5"/>
                                  </a:lnTo>
                                  <a:lnTo>
                                    <a:pt x="8" y="5"/>
                                  </a:lnTo>
                                  <a:lnTo>
                                    <a:pt x="8" y="5"/>
                                  </a:lnTo>
                                  <a:lnTo>
                                    <a:pt x="8" y="5"/>
                                  </a:lnTo>
                                  <a:lnTo>
                                    <a:pt x="8" y="5"/>
                                  </a:lnTo>
                                  <a:lnTo>
                                    <a:pt x="8" y="5"/>
                                  </a:lnTo>
                                  <a:lnTo>
                                    <a:pt x="8" y="5"/>
                                  </a:lnTo>
                                  <a:lnTo>
                                    <a:pt x="8" y="6"/>
                                  </a:lnTo>
                                  <a:lnTo>
                                    <a:pt x="7" y="6"/>
                                  </a:lnTo>
                                  <a:lnTo>
                                    <a:pt x="7" y="6"/>
                                  </a:lnTo>
                                  <a:lnTo>
                                    <a:pt x="7" y="6"/>
                                  </a:lnTo>
                                  <a:lnTo>
                                    <a:pt x="7" y="6"/>
                                  </a:lnTo>
                                  <a:lnTo>
                                    <a:pt x="7" y="6"/>
                                  </a:lnTo>
                                  <a:lnTo>
                                    <a:pt x="7" y="6"/>
                                  </a:lnTo>
                                  <a:lnTo>
                                    <a:pt x="7" y="6"/>
                                  </a:lnTo>
                                  <a:lnTo>
                                    <a:pt x="7" y="6"/>
                                  </a:lnTo>
                                  <a:lnTo>
                                    <a:pt x="7" y="6"/>
                                  </a:lnTo>
                                  <a:lnTo>
                                    <a:pt x="6" y="6"/>
                                  </a:lnTo>
                                  <a:lnTo>
                                    <a:pt x="6" y="6"/>
                                  </a:lnTo>
                                  <a:lnTo>
                                    <a:pt x="6" y="6"/>
                                  </a:lnTo>
                                  <a:lnTo>
                                    <a:pt x="6" y="6"/>
                                  </a:lnTo>
                                  <a:lnTo>
                                    <a:pt x="6" y="6"/>
                                  </a:lnTo>
                                  <a:lnTo>
                                    <a:pt x="6" y="6"/>
                                  </a:lnTo>
                                  <a:lnTo>
                                    <a:pt x="6" y="6"/>
                                  </a:lnTo>
                                  <a:lnTo>
                                    <a:pt x="6" y="6"/>
                                  </a:lnTo>
                                  <a:lnTo>
                                    <a:pt x="5" y="6"/>
                                  </a:lnTo>
                                  <a:lnTo>
                                    <a:pt x="5" y="6"/>
                                  </a:lnTo>
                                  <a:lnTo>
                                    <a:pt x="5" y="6"/>
                                  </a:lnTo>
                                  <a:lnTo>
                                    <a:pt x="5" y="6"/>
                                  </a:lnTo>
                                  <a:lnTo>
                                    <a:pt x="5" y="6"/>
                                  </a:lnTo>
                                  <a:lnTo>
                                    <a:pt x="5" y="6"/>
                                  </a:lnTo>
                                  <a:lnTo>
                                    <a:pt x="5" y="6"/>
                                  </a:lnTo>
                                  <a:lnTo>
                                    <a:pt x="5" y="6"/>
                                  </a:lnTo>
                                  <a:lnTo>
                                    <a:pt x="5" y="6"/>
                                  </a:lnTo>
                                  <a:lnTo>
                                    <a:pt x="4" y="6"/>
                                  </a:lnTo>
                                  <a:lnTo>
                                    <a:pt x="4" y="7"/>
                                  </a:lnTo>
                                  <a:lnTo>
                                    <a:pt x="4" y="7"/>
                                  </a:lnTo>
                                  <a:lnTo>
                                    <a:pt x="4" y="7"/>
                                  </a:lnTo>
                                  <a:lnTo>
                                    <a:pt x="4" y="7"/>
                                  </a:lnTo>
                                  <a:lnTo>
                                    <a:pt x="4" y="7"/>
                                  </a:lnTo>
                                  <a:lnTo>
                                    <a:pt x="4" y="7"/>
                                  </a:lnTo>
                                  <a:lnTo>
                                    <a:pt x="4" y="7"/>
                                  </a:lnTo>
                                  <a:lnTo>
                                    <a:pt x="4"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2" y="7"/>
                                  </a:lnTo>
                                  <a:lnTo>
                                    <a:pt x="2" y="7"/>
                                  </a:lnTo>
                                  <a:lnTo>
                                    <a:pt x="2" y="7"/>
                                  </a:lnTo>
                                  <a:lnTo>
                                    <a:pt x="2" y="8"/>
                                  </a:lnTo>
                                  <a:lnTo>
                                    <a:pt x="2" y="8"/>
                                  </a:lnTo>
                                  <a:lnTo>
                                    <a:pt x="2" y="8"/>
                                  </a:lnTo>
                                  <a:lnTo>
                                    <a:pt x="2" y="8"/>
                                  </a:lnTo>
                                  <a:lnTo>
                                    <a:pt x="2" y="8"/>
                                  </a:lnTo>
                                  <a:lnTo>
                                    <a:pt x="2" y="8"/>
                                  </a:lnTo>
                                  <a:lnTo>
                                    <a:pt x="2" y="8"/>
                                  </a:lnTo>
                                  <a:lnTo>
                                    <a:pt x="2" y="8"/>
                                  </a:lnTo>
                                  <a:lnTo>
                                    <a:pt x="2" y="8"/>
                                  </a:lnTo>
                                  <a:lnTo>
                                    <a:pt x="2" y="8"/>
                                  </a:lnTo>
                                  <a:lnTo>
                                    <a:pt x="2" y="8"/>
                                  </a:lnTo>
                                  <a:lnTo>
                                    <a:pt x="1" y="8"/>
                                  </a:lnTo>
                                  <a:lnTo>
                                    <a:pt x="1" y="8"/>
                                  </a:lnTo>
                                  <a:lnTo>
                                    <a:pt x="1" y="8"/>
                                  </a:lnTo>
                                  <a:lnTo>
                                    <a:pt x="1" y="8"/>
                                  </a:lnTo>
                                  <a:lnTo>
                                    <a:pt x="1" y="8"/>
                                  </a:lnTo>
                                  <a:lnTo>
                                    <a:pt x="1" y="8"/>
                                  </a:lnTo>
                                  <a:lnTo>
                                    <a:pt x="1" y="9"/>
                                  </a:lnTo>
                                  <a:lnTo>
                                    <a:pt x="1" y="9"/>
                                  </a:lnTo>
                                  <a:lnTo>
                                    <a:pt x="1" y="9"/>
                                  </a:lnTo>
                                  <a:lnTo>
                                    <a:pt x="1" y="9"/>
                                  </a:lnTo>
                                  <a:lnTo>
                                    <a:pt x="1" y="9"/>
                                  </a:lnTo>
                                  <a:lnTo>
                                    <a:pt x="1" y="9"/>
                                  </a:lnTo>
                                  <a:lnTo>
                                    <a:pt x="1" y="9"/>
                                  </a:lnTo>
                                  <a:lnTo>
                                    <a:pt x="1" y="9"/>
                                  </a:lnTo>
                                  <a:lnTo>
                                    <a:pt x="1" y="9"/>
                                  </a:lnTo>
                                  <a:lnTo>
                                    <a:pt x="1" y="9"/>
                                  </a:lnTo>
                                  <a:lnTo>
                                    <a:pt x="1" y="9"/>
                                  </a:lnTo>
                                  <a:lnTo>
                                    <a:pt x="0" y="9"/>
                                  </a:lnTo>
                                  <a:lnTo>
                                    <a:pt x="0" y="9"/>
                                  </a:lnTo>
                                  <a:lnTo>
                                    <a:pt x="0" y="9"/>
                                  </a:lnTo>
                                  <a:lnTo>
                                    <a:pt x="0" y="9"/>
                                  </a:lnTo>
                                  <a:lnTo>
                                    <a:pt x="0" y="9"/>
                                  </a:lnTo>
                                  <a:lnTo>
                                    <a:pt x="0" y="9"/>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1"/>
                                  </a:lnTo>
                                  <a:lnTo>
                                    <a:pt x="0" y="11"/>
                                  </a:lnTo>
                                  <a:lnTo>
                                    <a:pt x="0"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385" name="Line 503"/>
                          <wps:cNvCnPr/>
                          <wps:spPr bwMode="auto">
                            <a:xfrm flipH="1">
                              <a:off x="71" y="973"/>
                              <a:ext cx="84" cy="0"/>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86" name="Rectangle 4386"/>
                          <wps:cNvSpPr>
                            <a:spLocks noChangeArrowheads="1"/>
                          </wps:cNvSpPr>
                          <wps:spPr bwMode="auto">
                            <a:xfrm>
                              <a:off x="114"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7" name="Rectangle 4387"/>
                          <wps:cNvSpPr>
                            <a:spLocks noChangeArrowheads="1"/>
                          </wps:cNvSpPr>
                          <wps:spPr bwMode="auto">
                            <a:xfrm>
                              <a:off x="115" y="962"/>
                              <a:ext cx="2"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8" name="Rectangle 4388"/>
                          <wps:cNvSpPr>
                            <a:spLocks noChangeArrowheads="1"/>
                          </wps:cNvSpPr>
                          <wps:spPr bwMode="auto">
                            <a:xfrm>
                              <a:off x="117"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89" name="Rectangle 4389"/>
                          <wps:cNvSpPr>
                            <a:spLocks noChangeArrowheads="1"/>
                          </wps:cNvSpPr>
                          <wps:spPr bwMode="auto">
                            <a:xfrm>
                              <a:off x="118"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0" name="Rectangle 4390"/>
                          <wps:cNvSpPr>
                            <a:spLocks noChangeArrowheads="1"/>
                          </wps:cNvSpPr>
                          <wps:spPr bwMode="auto">
                            <a:xfrm>
                              <a:off x="119"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1" name="Rectangle 4391"/>
                          <wps:cNvSpPr>
                            <a:spLocks noChangeArrowheads="1"/>
                          </wps:cNvSpPr>
                          <wps:spPr bwMode="auto">
                            <a:xfrm>
                              <a:off x="120" y="962"/>
                              <a:ext cx="2"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2" name="Rectangle 4392"/>
                          <wps:cNvSpPr>
                            <a:spLocks noChangeArrowheads="1"/>
                          </wps:cNvSpPr>
                          <wps:spPr bwMode="auto">
                            <a:xfrm>
                              <a:off x="122"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3" name="Rectangle 4393"/>
                          <wps:cNvSpPr>
                            <a:spLocks noChangeArrowheads="1"/>
                          </wps:cNvSpPr>
                          <wps:spPr bwMode="auto">
                            <a:xfrm>
                              <a:off x="123"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4" name="Rectangle 4394"/>
                          <wps:cNvSpPr>
                            <a:spLocks noChangeArrowheads="1"/>
                          </wps:cNvSpPr>
                          <wps:spPr bwMode="auto">
                            <a:xfrm>
                              <a:off x="124"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5" name="Rectangle 4395"/>
                          <wps:cNvSpPr>
                            <a:spLocks noChangeArrowheads="1"/>
                          </wps:cNvSpPr>
                          <wps:spPr bwMode="auto">
                            <a:xfrm>
                              <a:off x="125"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6" name="Rectangle 4396"/>
                          <wps:cNvSpPr>
                            <a:spLocks noChangeArrowheads="1"/>
                          </wps:cNvSpPr>
                          <wps:spPr bwMode="auto">
                            <a:xfrm>
                              <a:off x="126"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7" name="Rectangle 4397"/>
                          <wps:cNvSpPr>
                            <a:spLocks noChangeArrowheads="1"/>
                          </wps:cNvSpPr>
                          <wps:spPr bwMode="auto">
                            <a:xfrm>
                              <a:off x="127" y="962"/>
                              <a:ext cx="2"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8" name="Rectangle 4398"/>
                          <wps:cNvSpPr>
                            <a:spLocks noChangeArrowheads="1"/>
                          </wps:cNvSpPr>
                          <wps:spPr bwMode="auto">
                            <a:xfrm>
                              <a:off x="129" y="962"/>
                              <a:ext cx="1"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399" name="Rectangle 4399"/>
                          <wps:cNvSpPr>
                            <a:spLocks noChangeArrowheads="1"/>
                          </wps:cNvSpPr>
                          <wps:spPr bwMode="auto">
                            <a:xfrm>
                              <a:off x="130"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0" name="Rectangle 4400"/>
                          <wps:cNvSpPr>
                            <a:spLocks noChangeArrowheads="1"/>
                          </wps:cNvSpPr>
                          <wps:spPr bwMode="auto">
                            <a:xfrm>
                              <a:off x="131"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1" name="Rectangle 4401"/>
                          <wps:cNvSpPr>
                            <a:spLocks noChangeArrowheads="1"/>
                          </wps:cNvSpPr>
                          <wps:spPr bwMode="auto">
                            <a:xfrm>
                              <a:off x="132" y="962"/>
                              <a:ext cx="2" cy="9"/>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2" name="Rectangle 4402"/>
                          <wps:cNvSpPr>
                            <a:spLocks noChangeArrowheads="1"/>
                          </wps:cNvSpPr>
                          <wps:spPr bwMode="auto">
                            <a:xfrm>
                              <a:off x="134"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3" name="Rectangle 4403"/>
                          <wps:cNvSpPr>
                            <a:spLocks noChangeArrowheads="1"/>
                          </wps:cNvSpPr>
                          <wps:spPr bwMode="auto">
                            <a:xfrm>
                              <a:off x="135"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4" name="Rectangle 4404"/>
                          <wps:cNvSpPr>
                            <a:spLocks noChangeArrowheads="1"/>
                          </wps:cNvSpPr>
                          <wps:spPr bwMode="auto">
                            <a:xfrm>
                              <a:off x="136" y="962"/>
                              <a:ext cx="2"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5" name="Rectangle 4405"/>
                          <wps:cNvSpPr>
                            <a:spLocks noChangeArrowheads="1"/>
                          </wps:cNvSpPr>
                          <wps:spPr bwMode="auto">
                            <a:xfrm>
                              <a:off x="138"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6" name="Rectangle 4406"/>
                          <wps:cNvSpPr>
                            <a:spLocks noChangeArrowheads="1"/>
                          </wps:cNvSpPr>
                          <wps:spPr bwMode="auto">
                            <a:xfrm>
                              <a:off x="139"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7" name="Rectangle 4407"/>
                          <wps:cNvSpPr>
                            <a:spLocks noChangeArrowheads="1"/>
                          </wps:cNvSpPr>
                          <wps:spPr bwMode="auto">
                            <a:xfrm>
                              <a:off x="140"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8" name="Rectangle 4408"/>
                          <wps:cNvSpPr>
                            <a:spLocks noChangeArrowheads="1"/>
                          </wps:cNvSpPr>
                          <wps:spPr bwMode="auto">
                            <a:xfrm>
                              <a:off x="141"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09" name="Rectangle 4409"/>
                          <wps:cNvSpPr>
                            <a:spLocks noChangeArrowheads="1"/>
                          </wps:cNvSpPr>
                          <wps:spPr bwMode="auto">
                            <a:xfrm>
                              <a:off x="142"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0" name="Rectangle 4410"/>
                          <wps:cNvSpPr>
                            <a:spLocks noChangeArrowheads="1"/>
                          </wps:cNvSpPr>
                          <wps:spPr bwMode="auto">
                            <a:xfrm>
                              <a:off x="143"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1" name="Rectangle 4411"/>
                          <wps:cNvSpPr>
                            <a:spLocks noChangeArrowheads="1"/>
                          </wps:cNvSpPr>
                          <wps:spPr bwMode="auto">
                            <a:xfrm>
                              <a:off x="144" y="962"/>
                              <a:ext cx="2"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2" name="Rectangle 4412"/>
                          <wps:cNvSpPr>
                            <a:spLocks noChangeArrowheads="1"/>
                          </wps:cNvSpPr>
                          <wps:spPr bwMode="auto">
                            <a:xfrm>
                              <a:off x="146"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3" name="Rectangle 4413"/>
                          <wps:cNvSpPr>
                            <a:spLocks noChangeArrowheads="1"/>
                          </wps:cNvSpPr>
                          <wps:spPr bwMode="auto">
                            <a:xfrm>
                              <a:off x="147"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4" name="Rectangle 4414"/>
                          <wps:cNvSpPr>
                            <a:spLocks noChangeArrowheads="1"/>
                          </wps:cNvSpPr>
                          <wps:spPr bwMode="auto">
                            <a:xfrm>
                              <a:off x="148"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5" name="Rectangle 4415"/>
                          <wps:cNvSpPr>
                            <a:spLocks noChangeArrowheads="1"/>
                          </wps:cNvSpPr>
                          <wps:spPr bwMode="auto">
                            <a:xfrm>
                              <a:off x="149"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6" name="Rectangle 4416"/>
                          <wps:cNvSpPr>
                            <a:spLocks noChangeArrowheads="1"/>
                          </wps:cNvSpPr>
                          <wps:spPr bwMode="auto">
                            <a:xfrm>
                              <a:off x="150"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7" name="Rectangle 4417"/>
                          <wps:cNvSpPr>
                            <a:spLocks noChangeArrowheads="1"/>
                          </wps:cNvSpPr>
                          <wps:spPr bwMode="auto">
                            <a:xfrm>
                              <a:off x="114" y="963"/>
                              <a:ext cx="37" cy="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18" name="Rectangle 4418"/>
                          <wps:cNvSpPr>
                            <a:spLocks noChangeArrowheads="1"/>
                          </wps:cNvSpPr>
                          <wps:spPr bwMode="auto">
                            <a:xfrm>
                              <a:off x="74"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19" name="Rectangle 4419"/>
                          <wps:cNvSpPr>
                            <a:spLocks noChangeArrowheads="1"/>
                          </wps:cNvSpPr>
                          <wps:spPr bwMode="auto">
                            <a:xfrm>
                              <a:off x="75"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0" name="Rectangle 4420"/>
                          <wps:cNvSpPr>
                            <a:spLocks noChangeArrowheads="1"/>
                          </wps:cNvSpPr>
                          <wps:spPr bwMode="auto">
                            <a:xfrm>
                              <a:off x="76"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1" name="Rectangle 4421"/>
                          <wps:cNvSpPr>
                            <a:spLocks noChangeArrowheads="1"/>
                          </wps:cNvSpPr>
                          <wps:spPr bwMode="auto">
                            <a:xfrm>
                              <a:off x="77"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2" name="Rectangle 4422"/>
                          <wps:cNvSpPr>
                            <a:spLocks noChangeArrowheads="1"/>
                          </wps:cNvSpPr>
                          <wps:spPr bwMode="auto">
                            <a:xfrm>
                              <a:off x="78" y="962"/>
                              <a:ext cx="2"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3" name="Rectangle 4423"/>
                          <wps:cNvSpPr>
                            <a:spLocks noChangeArrowheads="1"/>
                          </wps:cNvSpPr>
                          <wps:spPr bwMode="auto">
                            <a:xfrm>
                              <a:off x="80" y="962"/>
                              <a:ext cx="1"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4" name="Rectangle 4424"/>
                          <wps:cNvSpPr>
                            <a:spLocks noChangeArrowheads="1"/>
                          </wps:cNvSpPr>
                          <wps:spPr bwMode="auto">
                            <a:xfrm>
                              <a:off x="81"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5" name="Rectangle 4425"/>
                          <wps:cNvSpPr>
                            <a:spLocks noChangeArrowheads="1"/>
                          </wps:cNvSpPr>
                          <wps:spPr bwMode="auto">
                            <a:xfrm>
                              <a:off x="82" y="962"/>
                              <a:ext cx="2"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6" name="Rectangle 4426"/>
                          <wps:cNvSpPr>
                            <a:spLocks noChangeArrowheads="1"/>
                          </wps:cNvSpPr>
                          <wps:spPr bwMode="auto">
                            <a:xfrm>
                              <a:off x="84"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7" name="Rectangle 4427"/>
                          <wps:cNvSpPr>
                            <a:spLocks noChangeArrowheads="1"/>
                          </wps:cNvSpPr>
                          <wps:spPr bwMode="auto">
                            <a:xfrm>
                              <a:off x="85"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8" name="Rectangle 4428"/>
                          <wps:cNvSpPr>
                            <a:spLocks noChangeArrowheads="1"/>
                          </wps:cNvSpPr>
                          <wps:spPr bwMode="auto">
                            <a:xfrm>
                              <a:off x="86"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29" name="Rectangle 4429"/>
                          <wps:cNvSpPr>
                            <a:spLocks noChangeArrowheads="1"/>
                          </wps:cNvSpPr>
                          <wps:spPr bwMode="auto">
                            <a:xfrm>
                              <a:off x="87"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0" name="Rectangle 4430"/>
                          <wps:cNvSpPr>
                            <a:spLocks noChangeArrowheads="1"/>
                          </wps:cNvSpPr>
                          <wps:spPr bwMode="auto">
                            <a:xfrm>
                              <a:off x="88" y="962"/>
                              <a:ext cx="2"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1" name="Rectangle 4431"/>
                          <wps:cNvSpPr>
                            <a:spLocks noChangeArrowheads="1"/>
                          </wps:cNvSpPr>
                          <wps:spPr bwMode="auto">
                            <a:xfrm>
                              <a:off x="90"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2" name="Rectangle 4432"/>
                          <wps:cNvSpPr>
                            <a:spLocks noChangeArrowheads="1"/>
                          </wps:cNvSpPr>
                          <wps:spPr bwMode="auto">
                            <a:xfrm>
                              <a:off x="91"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3" name="Rectangle 4433"/>
                          <wps:cNvSpPr>
                            <a:spLocks noChangeArrowheads="1"/>
                          </wps:cNvSpPr>
                          <wps:spPr bwMode="auto">
                            <a:xfrm>
                              <a:off x="92" y="962"/>
                              <a:ext cx="1" cy="9"/>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4" name="Rectangle 4434"/>
                          <wps:cNvSpPr>
                            <a:spLocks noChangeArrowheads="1"/>
                          </wps:cNvSpPr>
                          <wps:spPr bwMode="auto">
                            <a:xfrm>
                              <a:off x="93"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5" name="Rectangle 4435"/>
                          <wps:cNvSpPr>
                            <a:spLocks noChangeArrowheads="1"/>
                          </wps:cNvSpPr>
                          <wps:spPr bwMode="auto">
                            <a:xfrm>
                              <a:off x="94" y="962"/>
                              <a:ext cx="2"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6" name="Rectangle 4436"/>
                          <wps:cNvSpPr>
                            <a:spLocks noChangeArrowheads="1"/>
                          </wps:cNvSpPr>
                          <wps:spPr bwMode="auto">
                            <a:xfrm>
                              <a:off x="96" y="962"/>
                              <a:ext cx="1"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7" name="Rectangle 4437"/>
                          <wps:cNvSpPr>
                            <a:spLocks noChangeArrowheads="1"/>
                          </wps:cNvSpPr>
                          <wps:spPr bwMode="auto">
                            <a:xfrm>
                              <a:off x="97"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8" name="Rectangle 4438"/>
                          <wps:cNvSpPr>
                            <a:spLocks noChangeArrowheads="1"/>
                          </wps:cNvSpPr>
                          <wps:spPr bwMode="auto">
                            <a:xfrm>
                              <a:off x="98"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39" name="Rectangle 4439"/>
                          <wps:cNvSpPr>
                            <a:spLocks noChangeArrowheads="1"/>
                          </wps:cNvSpPr>
                          <wps:spPr bwMode="auto">
                            <a:xfrm>
                              <a:off x="99" y="962"/>
                              <a:ext cx="2"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0" name="Rectangle 4440"/>
                          <wps:cNvSpPr>
                            <a:spLocks noChangeArrowheads="1"/>
                          </wps:cNvSpPr>
                          <wps:spPr bwMode="auto">
                            <a:xfrm>
                              <a:off x="101"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1" name="Rectangle 4441"/>
                          <wps:cNvSpPr>
                            <a:spLocks noChangeArrowheads="1"/>
                          </wps:cNvSpPr>
                          <wps:spPr bwMode="auto">
                            <a:xfrm>
                              <a:off x="102"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2" name="Rectangle 4442"/>
                          <wps:cNvSpPr>
                            <a:spLocks noChangeArrowheads="1"/>
                          </wps:cNvSpPr>
                          <wps:spPr bwMode="auto">
                            <a:xfrm>
                              <a:off x="103"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3" name="Rectangle 4443"/>
                          <wps:cNvSpPr>
                            <a:spLocks noChangeArrowheads="1"/>
                          </wps:cNvSpPr>
                          <wps:spPr bwMode="auto">
                            <a:xfrm>
                              <a:off x="104" y="962"/>
                              <a:ext cx="2"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4" name="Rectangle 4444"/>
                          <wps:cNvSpPr>
                            <a:spLocks noChangeArrowheads="1"/>
                          </wps:cNvSpPr>
                          <wps:spPr bwMode="auto">
                            <a:xfrm>
                              <a:off x="106"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5" name="Rectangle 4445"/>
                          <wps:cNvSpPr>
                            <a:spLocks noChangeArrowheads="1"/>
                          </wps:cNvSpPr>
                          <wps:spPr bwMode="auto">
                            <a:xfrm>
                              <a:off x="107"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6" name="Rectangle 4446"/>
                          <wps:cNvSpPr>
                            <a:spLocks noChangeArrowheads="1"/>
                          </wps:cNvSpPr>
                          <wps:spPr bwMode="auto">
                            <a:xfrm>
                              <a:off x="108"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7" name="Rectangle 4447"/>
                          <wps:cNvSpPr>
                            <a:spLocks noChangeArrowheads="1"/>
                          </wps:cNvSpPr>
                          <wps:spPr bwMode="auto">
                            <a:xfrm>
                              <a:off x="109"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8" name="Rectangle 4448"/>
                          <wps:cNvSpPr>
                            <a:spLocks noChangeArrowheads="1"/>
                          </wps:cNvSpPr>
                          <wps:spPr bwMode="auto">
                            <a:xfrm>
                              <a:off x="110"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49" name="Rectangle 4449"/>
                          <wps:cNvSpPr>
                            <a:spLocks noChangeArrowheads="1"/>
                          </wps:cNvSpPr>
                          <wps:spPr bwMode="auto">
                            <a:xfrm>
                              <a:off x="74" y="963"/>
                              <a:ext cx="36" cy="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50" name="Rectangle 4450"/>
                          <wps:cNvSpPr>
                            <a:spLocks noChangeArrowheads="1"/>
                          </wps:cNvSpPr>
                          <wps:spPr bwMode="auto">
                            <a:xfrm>
                              <a:off x="115" y="965"/>
                              <a:ext cx="3" cy="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51" name="Rectangle 4451"/>
                          <wps:cNvSpPr>
                            <a:spLocks noChangeArrowheads="1"/>
                          </wps:cNvSpPr>
                          <wps:spPr bwMode="auto">
                            <a:xfrm>
                              <a:off x="115" y="965"/>
                              <a:ext cx="3" cy="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52" name="Rectangle 4452"/>
                          <wps:cNvSpPr>
                            <a:spLocks noChangeArrowheads="1"/>
                          </wps:cNvSpPr>
                          <wps:spPr bwMode="auto">
                            <a:xfrm>
                              <a:off x="76" y="965"/>
                              <a:ext cx="2" cy="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53" name="Rectangle 4453"/>
                          <wps:cNvSpPr>
                            <a:spLocks noChangeArrowheads="1"/>
                          </wps:cNvSpPr>
                          <wps:spPr bwMode="auto">
                            <a:xfrm>
                              <a:off x="76" y="965"/>
                              <a:ext cx="2" cy="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54" name="Line 572"/>
                          <wps:cNvCnPr/>
                          <wps:spPr bwMode="auto">
                            <a:xfrm flipH="1" flipV="1">
                              <a:off x="117" y="968"/>
                              <a:ext cx="14" cy="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55" name="Line 573"/>
                          <wps:cNvCnPr/>
                          <wps:spPr bwMode="auto">
                            <a:xfrm flipH="1" flipV="1">
                              <a:off x="78" y="968"/>
                              <a:ext cx="14" cy="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56" name="Line 574"/>
                          <wps:cNvCnPr/>
                          <wps:spPr bwMode="auto">
                            <a:xfrm flipH="1">
                              <a:off x="146" y="983"/>
                              <a:ext cx="4" cy="14"/>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57" name="Line 575"/>
                          <wps:cNvCnPr/>
                          <wps:spPr bwMode="auto">
                            <a:xfrm flipH="1" flipV="1">
                              <a:off x="74" y="982"/>
                              <a:ext cx="3" cy="16"/>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58" name="Line 576"/>
                          <wps:cNvCnPr/>
                          <wps:spPr bwMode="auto">
                            <a:xfrm flipV="1">
                              <a:off x="113" y="978"/>
                              <a:ext cx="0" cy="18"/>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59" name="Rectangle 4459"/>
                          <wps:cNvSpPr>
                            <a:spLocks noChangeArrowheads="1"/>
                          </wps:cNvSpPr>
                          <wps:spPr bwMode="auto">
                            <a:xfrm>
                              <a:off x="67" y="767"/>
                              <a:ext cx="92" cy="19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60" name="Line 578"/>
                          <wps:cNvCnPr/>
                          <wps:spPr bwMode="auto">
                            <a:xfrm flipV="1">
                              <a:off x="113" y="862"/>
                              <a:ext cx="0" cy="71"/>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61" name="Freeform 4461"/>
                          <wps:cNvSpPr>
                            <a:spLocks/>
                          </wps:cNvSpPr>
                          <wps:spPr bwMode="auto">
                            <a:xfrm>
                              <a:off x="110" y="932"/>
                              <a:ext cx="6" cy="23"/>
                            </a:xfrm>
                            <a:custGeom>
                              <a:avLst/>
                              <a:gdLst>
                                <a:gd name="T0" fmla="*/ 6 w 6"/>
                                <a:gd name="T1" fmla="*/ 17 h 23"/>
                                <a:gd name="T2" fmla="*/ 6 w 6"/>
                                <a:gd name="T3" fmla="*/ 18 h 23"/>
                                <a:gd name="T4" fmla="*/ 6 w 6"/>
                                <a:gd name="T5" fmla="*/ 18 h 23"/>
                                <a:gd name="T6" fmla="*/ 6 w 6"/>
                                <a:gd name="T7" fmla="*/ 18 h 23"/>
                                <a:gd name="T8" fmla="*/ 6 w 6"/>
                                <a:gd name="T9" fmla="*/ 18 h 23"/>
                                <a:gd name="T10" fmla="*/ 6 w 6"/>
                                <a:gd name="T11" fmla="*/ 19 h 23"/>
                                <a:gd name="T12" fmla="*/ 6 w 6"/>
                                <a:gd name="T13" fmla="*/ 19 h 23"/>
                                <a:gd name="T14" fmla="*/ 6 w 6"/>
                                <a:gd name="T15" fmla="*/ 19 h 23"/>
                                <a:gd name="T16" fmla="*/ 6 w 6"/>
                                <a:gd name="T17" fmla="*/ 19 h 23"/>
                                <a:gd name="T18" fmla="*/ 6 w 6"/>
                                <a:gd name="T19" fmla="*/ 20 h 23"/>
                                <a:gd name="T20" fmla="*/ 6 w 6"/>
                                <a:gd name="T21" fmla="*/ 20 h 23"/>
                                <a:gd name="T22" fmla="*/ 6 w 6"/>
                                <a:gd name="T23" fmla="*/ 20 h 23"/>
                                <a:gd name="T24" fmla="*/ 6 w 6"/>
                                <a:gd name="T25" fmla="*/ 21 h 23"/>
                                <a:gd name="T26" fmla="*/ 6 w 6"/>
                                <a:gd name="T27" fmla="*/ 21 h 23"/>
                                <a:gd name="T28" fmla="*/ 6 w 6"/>
                                <a:gd name="T29" fmla="*/ 21 h 23"/>
                                <a:gd name="T30" fmla="*/ 5 w 6"/>
                                <a:gd name="T31" fmla="*/ 21 h 23"/>
                                <a:gd name="T32" fmla="*/ 5 w 6"/>
                                <a:gd name="T33" fmla="*/ 21 h 23"/>
                                <a:gd name="T34" fmla="*/ 5 w 6"/>
                                <a:gd name="T35" fmla="*/ 22 h 23"/>
                                <a:gd name="T36" fmla="*/ 5 w 6"/>
                                <a:gd name="T37" fmla="*/ 22 h 23"/>
                                <a:gd name="T38" fmla="*/ 5 w 6"/>
                                <a:gd name="T39" fmla="*/ 22 h 23"/>
                                <a:gd name="T40" fmla="*/ 5 w 6"/>
                                <a:gd name="T41" fmla="*/ 22 h 23"/>
                                <a:gd name="T42" fmla="*/ 4 w 6"/>
                                <a:gd name="T43" fmla="*/ 22 h 23"/>
                                <a:gd name="T44" fmla="*/ 4 w 6"/>
                                <a:gd name="T45" fmla="*/ 23 h 23"/>
                                <a:gd name="T46" fmla="*/ 4 w 6"/>
                                <a:gd name="T47" fmla="*/ 23 h 23"/>
                                <a:gd name="T48" fmla="*/ 4 w 6"/>
                                <a:gd name="T49" fmla="*/ 23 h 23"/>
                                <a:gd name="T50" fmla="*/ 3 w 6"/>
                                <a:gd name="T51" fmla="*/ 23 h 23"/>
                                <a:gd name="T52" fmla="*/ 3 w 6"/>
                                <a:gd name="T53" fmla="*/ 23 h 23"/>
                                <a:gd name="T54" fmla="*/ 3 w 6"/>
                                <a:gd name="T55" fmla="*/ 23 h 23"/>
                                <a:gd name="T56" fmla="*/ 3 w 6"/>
                                <a:gd name="T57" fmla="*/ 23 h 23"/>
                                <a:gd name="T58" fmla="*/ 2 w 6"/>
                                <a:gd name="T59" fmla="*/ 23 h 23"/>
                                <a:gd name="T60" fmla="*/ 2 w 6"/>
                                <a:gd name="T61" fmla="*/ 23 h 23"/>
                                <a:gd name="T62" fmla="*/ 2 w 6"/>
                                <a:gd name="T63" fmla="*/ 23 h 23"/>
                                <a:gd name="T64" fmla="*/ 2 w 6"/>
                                <a:gd name="T65" fmla="*/ 23 h 23"/>
                                <a:gd name="T66" fmla="*/ 1 w 6"/>
                                <a:gd name="T67" fmla="*/ 23 h 23"/>
                                <a:gd name="T68" fmla="*/ 1 w 6"/>
                                <a:gd name="T69" fmla="*/ 22 h 23"/>
                                <a:gd name="T70" fmla="*/ 1 w 6"/>
                                <a:gd name="T71" fmla="*/ 22 h 23"/>
                                <a:gd name="T72" fmla="*/ 1 w 6"/>
                                <a:gd name="T73" fmla="*/ 22 h 23"/>
                                <a:gd name="T74" fmla="*/ 1 w 6"/>
                                <a:gd name="T75" fmla="*/ 22 h 23"/>
                                <a:gd name="T76" fmla="*/ 1 w 6"/>
                                <a:gd name="T77" fmla="*/ 22 h 23"/>
                                <a:gd name="T78" fmla="*/ 1 w 6"/>
                                <a:gd name="T79" fmla="*/ 21 h 23"/>
                                <a:gd name="T80" fmla="*/ 0 w 6"/>
                                <a:gd name="T81" fmla="*/ 21 h 23"/>
                                <a:gd name="T82" fmla="*/ 0 w 6"/>
                                <a:gd name="T83" fmla="*/ 21 h 23"/>
                                <a:gd name="T84" fmla="*/ 0 w 6"/>
                                <a:gd name="T85" fmla="*/ 21 h 23"/>
                                <a:gd name="T86" fmla="*/ 0 w 6"/>
                                <a:gd name="T87" fmla="*/ 21 h 23"/>
                                <a:gd name="T88" fmla="*/ 0 w 6"/>
                                <a:gd name="T89" fmla="*/ 20 h 23"/>
                                <a:gd name="T90" fmla="*/ 0 w 6"/>
                                <a:gd name="T91" fmla="*/ 20 h 23"/>
                                <a:gd name="T92" fmla="*/ 0 w 6"/>
                                <a:gd name="T93" fmla="*/ 20 h 23"/>
                                <a:gd name="T94" fmla="*/ 0 w 6"/>
                                <a:gd name="T95" fmla="*/ 20 h 23"/>
                                <a:gd name="T96" fmla="*/ 0 w 6"/>
                                <a:gd name="T97" fmla="*/ 19 h 23"/>
                                <a:gd name="T98" fmla="*/ 0 w 6"/>
                                <a:gd name="T99" fmla="*/ 19 h 23"/>
                                <a:gd name="T100" fmla="*/ 0 w 6"/>
                                <a:gd name="T101" fmla="*/ 19 h 23"/>
                                <a:gd name="T102" fmla="*/ 0 w 6"/>
                                <a:gd name="T103" fmla="*/ 19 h 23"/>
                                <a:gd name="T104" fmla="*/ 0 w 6"/>
                                <a:gd name="T105" fmla="*/ 18 h 23"/>
                                <a:gd name="T106" fmla="*/ 0 w 6"/>
                                <a:gd name="T107" fmla="*/ 18 h 23"/>
                                <a:gd name="T108" fmla="*/ 0 w 6"/>
                                <a:gd name="T109" fmla="*/ 18 h 23"/>
                                <a:gd name="T110" fmla="*/ 0 w 6"/>
                                <a:gd name="T111" fmla="*/ 17 h 23"/>
                                <a:gd name="T112" fmla="*/ 3 w 6"/>
                                <a:gd name="T113" fmla="*/ 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6" h="23">
                                  <a:moveTo>
                                    <a:pt x="3" y="0"/>
                                  </a:moveTo>
                                  <a:lnTo>
                                    <a:pt x="6" y="17"/>
                                  </a:lnTo>
                                  <a:lnTo>
                                    <a:pt x="6" y="17"/>
                                  </a:lnTo>
                                  <a:lnTo>
                                    <a:pt x="6" y="17"/>
                                  </a:lnTo>
                                  <a:lnTo>
                                    <a:pt x="6" y="18"/>
                                  </a:lnTo>
                                  <a:lnTo>
                                    <a:pt x="6" y="18"/>
                                  </a:lnTo>
                                  <a:lnTo>
                                    <a:pt x="6" y="18"/>
                                  </a:lnTo>
                                  <a:lnTo>
                                    <a:pt x="6" y="18"/>
                                  </a:lnTo>
                                  <a:lnTo>
                                    <a:pt x="6" y="18"/>
                                  </a:lnTo>
                                  <a:lnTo>
                                    <a:pt x="6" y="18"/>
                                  </a:lnTo>
                                  <a:lnTo>
                                    <a:pt x="6" y="18"/>
                                  </a:lnTo>
                                  <a:lnTo>
                                    <a:pt x="6" y="18"/>
                                  </a:lnTo>
                                  <a:lnTo>
                                    <a:pt x="6" y="18"/>
                                  </a:lnTo>
                                  <a:lnTo>
                                    <a:pt x="6" y="18"/>
                                  </a:lnTo>
                                  <a:lnTo>
                                    <a:pt x="6" y="18"/>
                                  </a:lnTo>
                                  <a:lnTo>
                                    <a:pt x="6" y="19"/>
                                  </a:lnTo>
                                  <a:lnTo>
                                    <a:pt x="6" y="19"/>
                                  </a:lnTo>
                                  <a:lnTo>
                                    <a:pt x="6" y="19"/>
                                  </a:lnTo>
                                  <a:lnTo>
                                    <a:pt x="6" y="19"/>
                                  </a:lnTo>
                                  <a:lnTo>
                                    <a:pt x="6" y="19"/>
                                  </a:lnTo>
                                  <a:lnTo>
                                    <a:pt x="6" y="19"/>
                                  </a:lnTo>
                                  <a:lnTo>
                                    <a:pt x="6" y="19"/>
                                  </a:lnTo>
                                  <a:lnTo>
                                    <a:pt x="6" y="19"/>
                                  </a:lnTo>
                                  <a:lnTo>
                                    <a:pt x="6" y="19"/>
                                  </a:lnTo>
                                  <a:lnTo>
                                    <a:pt x="6" y="19"/>
                                  </a:lnTo>
                                  <a:lnTo>
                                    <a:pt x="6" y="19"/>
                                  </a:lnTo>
                                  <a:lnTo>
                                    <a:pt x="6" y="19"/>
                                  </a:lnTo>
                                  <a:lnTo>
                                    <a:pt x="6" y="20"/>
                                  </a:lnTo>
                                  <a:lnTo>
                                    <a:pt x="6" y="20"/>
                                  </a:lnTo>
                                  <a:lnTo>
                                    <a:pt x="6" y="20"/>
                                  </a:lnTo>
                                  <a:lnTo>
                                    <a:pt x="6" y="20"/>
                                  </a:lnTo>
                                  <a:lnTo>
                                    <a:pt x="6" y="20"/>
                                  </a:lnTo>
                                  <a:lnTo>
                                    <a:pt x="6" y="20"/>
                                  </a:lnTo>
                                  <a:lnTo>
                                    <a:pt x="6" y="20"/>
                                  </a:lnTo>
                                  <a:lnTo>
                                    <a:pt x="6" y="20"/>
                                  </a:lnTo>
                                  <a:lnTo>
                                    <a:pt x="6" y="20"/>
                                  </a:lnTo>
                                  <a:lnTo>
                                    <a:pt x="6" y="20"/>
                                  </a:lnTo>
                                  <a:lnTo>
                                    <a:pt x="6" y="20"/>
                                  </a:lnTo>
                                  <a:lnTo>
                                    <a:pt x="6" y="21"/>
                                  </a:lnTo>
                                  <a:lnTo>
                                    <a:pt x="6" y="21"/>
                                  </a:lnTo>
                                  <a:lnTo>
                                    <a:pt x="6" y="21"/>
                                  </a:lnTo>
                                  <a:lnTo>
                                    <a:pt x="6" y="21"/>
                                  </a:lnTo>
                                  <a:lnTo>
                                    <a:pt x="6" y="21"/>
                                  </a:lnTo>
                                  <a:lnTo>
                                    <a:pt x="6" y="21"/>
                                  </a:lnTo>
                                  <a:lnTo>
                                    <a:pt x="6" y="21"/>
                                  </a:lnTo>
                                  <a:lnTo>
                                    <a:pt x="5" y="21"/>
                                  </a:lnTo>
                                  <a:lnTo>
                                    <a:pt x="5" y="21"/>
                                  </a:lnTo>
                                  <a:lnTo>
                                    <a:pt x="5" y="21"/>
                                  </a:lnTo>
                                  <a:lnTo>
                                    <a:pt x="5" y="21"/>
                                  </a:lnTo>
                                  <a:lnTo>
                                    <a:pt x="5" y="21"/>
                                  </a:lnTo>
                                  <a:lnTo>
                                    <a:pt x="5" y="21"/>
                                  </a:lnTo>
                                  <a:lnTo>
                                    <a:pt x="5" y="21"/>
                                  </a:lnTo>
                                  <a:lnTo>
                                    <a:pt x="5" y="22"/>
                                  </a:lnTo>
                                  <a:lnTo>
                                    <a:pt x="5" y="22"/>
                                  </a:lnTo>
                                  <a:lnTo>
                                    <a:pt x="5" y="22"/>
                                  </a:lnTo>
                                  <a:lnTo>
                                    <a:pt x="5" y="22"/>
                                  </a:lnTo>
                                  <a:lnTo>
                                    <a:pt x="5" y="22"/>
                                  </a:lnTo>
                                  <a:lnTo>
                                    <a:pt x="5" y="22"/>
                                  </a:lnTo>
                                  <a:lnTo>
                                    <a:pt x="5" y="22"/>
                                  </a:lnTo>
                                  <a:lnTo>
                                    <a:pt x="5" y="22"/>
                                  </a:lnTo>
                                  <a:lnTo>
                                    <a:pt x="5" y="22"/>
                                  </a:lnTo>
                                  <a:lnTo>
                                    <a:pt x="5" y="22"/>
                                  </a:lnTo>
                                  <a:lnTo>
                                    <a:pt x="5" y="22"/>
                                  </a:lnTo>
                                  <a:lnTo>
                                    <a:pt x="4" y="22"/>
                                  </a:lnTo>
                                  <a:lnTo>
                                    <a:pt x="4" y="22"/>
                                  </a:lnTo>
                                  <a:lnTo>
                                    <a:pt x="4" y="22"/>
                                  </a:lnTo>
                                  <a:lnTo>
                                    <a:pt x="4" y="22"/>
                                  </a:lnTo>
                                  <a:lnTo>
                                    <a:pt x="4" y="23"/>
                                  </a:lnTo>
                                  <a:lnTo>
                                    <a:pt x="4" y="23"/>
                                  </a:lnTo>
                                  <a:lnTo>
                                    <a:pt x="4" y="23"/>
                                  </a:lnTo>
                                  <a:lnTo>
                                    <a:pt x="4" y="23"/>
                                  </a:lnTo>
                                  <a:lnTo>
                                    <a:pt x="4" y="23"/>
                                  </a:lnTo>
                                  <a:lnTo>
                                    <a:pt x="4" y="23"/>
                                  </a:lnTo>
                                  <a:lnTo>
                                    <a:pt x="4" y="23"/>
                                  </a:lnTo>
                                  <a:lnTo>
                                    <a:pt x="4" y="23"/>
                                  </a:lnTo>
                                  <a:lnTo>
                                    <a:pt x="4" y="23"/>
                                  </a:lnTo>
                                  <a:lnTo>
                                    <a:pt x="3" y="23"/>
                                  </a:lnTo>
                                  <a:lnTo>
                                    <a:pt x="3" y="23"/>
                                  </a:lnTo>
                                  <a:lnTo>
                                    <a:pt x="3" y="23"/>
                                  </a:lnTo>
                                  <a:lnTo>
                                    <a:pt x="3" y="23"/>
                                  </a:lnTo>
                                  <a:lnTo>
                                    <a:pt x="3" y="23"/>
                                  </a:lnTo>
                                  <a:lnTo>
                                    <a:pt x="3" y="23"/>
                                  </a:lnTo>
                                  <a:lnTo>
                                    <a:pt x="3" y="23"/>
                                  </a:lnTo>
                                  <a:lnTo>
                                    <a:pt x="3" y="23"/>
                                  </a:lnTo>
                                  <a:lnTo>
                                    <a:pt x="3" y="23"/>
                                  </a:lnTo>
                                  <a:lnTo>
                                    <a:pt x="3" y="23"/>
                                  </a:lnTo>
                                  <a:lnTo>
                                    <a:pt x="3" y="23"/>
                                  </a:lnTo>
                                  <a:lnTo>
                                    <a:pt x="3"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1" y="23"/>
                                  </a:lnTo>
                                  <a:lnTo>
                                    <a:pt x="1" y="23"/>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0"/>
                                  </a:lnTo>
                                  <a:lnTo>
                                    <a:pt x="0" y="20"/>
                                  </a:lnTo>
                                  <a:lnTo>
                                    <a:pt x="0" y="20"/>
                                  </a:lnTo>
                                  <a:lnTo>
                                    <a:pt x="0" y="20"/>
                                  </a:lnTo>
                                  <a:lnTo>
                                    <a:pt x="0" y="20"/>
                                  </a:lnTo>
                                  <a:lnTo>
                                    <a:pt x="0" y="20"/>
                                  </a:lnTo>
                                  <a:lnTo>
                                    <a:pt x="0" y="20"/>
                                  </a:lnTo>
                                  <a:lnTo>
                                    <a:pt x="0" y="20"/>
                                  </a:lnTo>
                                  <a:lnTo>
                                    <a:pt x="0" y="20"/>
                                  </a:lnTo>
                                  <a:lnTo>
                                    <a:pt x="0" y="20"/>
                                  </a:lnTo>
                                  <a:lnTo>
                                    <a:pt x="0" y="20"/>
                                  </a:lnTo>
                                  <a:lnTo>
                                    <a:pt x="0" y="19"/>
                                  </a:lnTo>
                                  <a:lnTo>
                                    <a:pt x="0" y="19"/>
                                  </a:lnTo>
                                  <a:lnTo>
                                    <a:pt x="0" y="19"/>
                                  </a:lnTo>
                                  <a:lnTo>
                                    <a:pt x="0" y="19"/>
                                  </a:lnTo>
                                  <a:lnTo>
                                    <a:pt x="0" y="19"/>
                                  </a:lnTo>
                                  <a:lnTo>
                                    <a:pt x="0" y="19"/>
                                  </a:lnTo>
                                  <a:lnTo>
                                    <a:pt x="0" y="19"/>
                                  </a:lnTo>
                                  <a:lnTo>
                                    <a:pt x="0" y="19"/>
                                  </a:lnTo>
                                  <a:lnTo>
                                    <a:pt x="0" y="19"/>
                                  </a:lnTo>
                                  <a:lnTo>
                                    <a:pt x="0"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3"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462" name="Freeform 4462"/>
                          <wps:cNvSpPr>
                            <a:spLocks/>
                          </wps:cNvSpPr>
                          <wps:spPr bwMode="auto">
                            <a:xfrm>
                              <a:off x="110" y="932"/>
                              <a:ext cx="6" cy="23"/>
                            </a:xfrm>
                            <a:custGeom>
                              <a:avLst/>
                              <a:gdLst>
                                <a:gd name="T0" fmla="*/ 6 w 6"/>
                                <a:gd name="T1" fmla="*/ 17 h 23"/>
                                <a:gd name="T2" fmla="*/ 6 w 6"/>
                                <a:gd name="T3" fmla="*/ 18 h 23"/>
                                <a:gd name="T4" fmla="*/ 6 w 6"/>
                                <a:gd name="T5" fmla="*/ 18 h 23"/>
                                <a:gd name="T6" fmla="*/ 6 w 6"/>
                                <a:gd name="T7" fmla="*/ 18 h 23"/>
                                <a:gd name="T8" fmla="*/ 6 w 6"/>
                                <a:gd name="T9" fmla="*/ 18 h 23"/>
                                <a:gd name="T10" fmla="*/ 6 w 6"/>
                                <a:gd name="T11" fmla="*/ 19 h 23"/>
                                <a:gd name="T12" fmla="*/ 6 w 6"/>
                                <a:gd name="T13" fmla="*/ 19 h 23"/>
                                <a:gd name="T14" fmla="*/ 6 w 6"/>
                                <a:gd name="T15" fmla="*/ 19 h 23"/>
                                <a:gd name="T16" fmla="*/ 6 w 6"/>
                                <a:gd name="T17" fmla="*/ 19 h 23"/>
                                <a:gd name="T18" fmla="*/ 6 w 6"/>
                                <a:gd name="T19" fmla="*/ 20 h 23"/>
                                <a:gd name="T20" fmla="*/ 6 w 6"/>
                                <a:gd name="T21" fmla="*/ 20 h 23"/>
                                <a:gd name="T22" fmla="*/ 6 w 6"/>
                                <a:gd name="T23" fmla="*/ 20 h 23"/>
                                <a:gd name="T24" fmla="*/ 6 w 6"/>
                                <a:gd name="T25" fmla="*/ 21 h 23"/>
                                <a:gd name="T26" fmla="*/ 6 w 6"/>
                                <a:gd name="T27" fmla="*/ 21 h 23"/>
                                <a:gd name="T28" fmla="*/ 6 w 6"/>
                                <a:gd name="T29" fmla="*/ 21 h 23"/>
                                <a:gd name="T30" fmla="*/ 5 w 6"/>
                                <a:gd name="T31" fmla="*/ 21 h 23"/>
                                <a:gd name="T32" fmla="*/ 5 w 6"/>
                                <a:gd name="T33" fmla="*/ 21 h 23"/>
                                <a:gd name="T34" fmla="*/ 5 w 6"/>
                                <a:gd name="T35" fmla="*/ 22 h 23"/>
                                <a:gd name="T36" fmla="*/ 5 w 6"/>
                                <a:gd name="T37" fmla="*/ 22 h 23"/>
                                <a:gd name="T38" fmla="*/ 5 w 6"/>
                                <a:gd name="T39" fmla="*/ 22 h 23"/>
                                <a:gd name="T40" fmla="*/ 5 w 6"/>
                                <a:gd name="T41" fmla="*/ 22 h 23"/>
                                <a:gd name="T42" fmla="*/ 4 w 6"/>
                                <a:gd name="T43" fmla="*/ 22 h 23"/>
                                <a:gd name="T44" fmla="*/ 4 w 6"/>
                                <a:gd name="T45" fmla="*/ 23 h 23"/>
                                <a:gd name="T46" fmla="*/ 4 w 6"/>
                                <a:gd name="T47" fmla="*/ 23 h 23"/>
                                <a:gd name="T48" fmla="*/ 4 w 6"/>
                                <a:gd name="T49" fmla="*/ 23 h 23"/>
                                <a:gd name="T50" fmla="*/ 3 w 6"/>
                                <a:gd name="T51" fmla="*/ 23 h 23"/>
                                <a:gd name="T52" fmla="*/ 3 w 6"/>
                                <a:gd name="T53" fmla="*/ 23 h 23"/>
                                <a:gd name="T54" fmla="*/ 3 w 6"/>
                                <a:gd name="T55" fmla="*/ 23 h 23"/>
                                <a:gd name="T56" fmla="*/ 3 w 6"/>
                                <a:gd name="T57" fmla="*/ 23 h 23"/>
                                <a:gd name="T58" fmla="*/ 2 w 6"/>
                                <a:gd name="T59" fmla="*/ 23 h 23"/>
                                <a:gd name="T60" fmla="*/ 2 w 6"/>
                                <a:gd name="T61" fmla="*/ 23 h 23"/>
                                <a:gd name="T62" fmla="*/ 2 w 6"/>
                                <a:gd name="T63" fmla="*/ 23 h 23"/>
                                <a:gd name="T64" fmla="*/ 2 w 6"/>
                                <a:gd name="T65" fmla="*/ 23 h 23"/>
                                <a:gd name="T66" fmla="*/ 1 w 6"/>
                                <a:gd name="T67" fmla="*/ 23 h 23"/>
                                <a:gd name="T68" fmla="*/ 1 w 6"/>
                                <a:gd name="T69" fmla="*/ 22 h 23"/>
                                <a:gd name="T70" fmla="*/ 1 w 6"/>
                                <a:gd name="T71" fmla="*/ 22 h 23"/>
                                <a:gd name="T72" fmla="*/ 1 w 6"/>
                                <a:gd name="T73" fmla="*/ 22 h 23"/>
                                <a:gd name="T74" fmla="*/ 1 w 6"/>
                                <a:gd name="T75" fmla="*/ 22 h 23"/>
                                <a:gd name="T76" fmla="*/ 1 w 6"/>
                                <a:gd name="T77" fmla="*/ 22 h 23"/>
                                <a:gd name="T78" fmla="*/ 1 w 6"/>
                                <a:gd name="T79" fmla="*/ 21 h 23"/>
                                <a:gd name="T80" fmla="*/ 0 w 6"/>
                                <a:gd name="T81" fmla="*/ 21 h 23"/>
                                <a:gd name="T82" fmla="*/ 0 w 6"/>
                                <a:gd name="T83" fmla="*/ 21 h 23"/>
                                <a:gd name="T84" fmla="*/ 0 w 6"/>
                                <a:gd name="T85" fmla="*/ 21 h 23"/>
                                <a:gd name="T86" fmla="*/ 0 w 6"/>
                                <a:gd name="T87" fmla="*/ 21 h 23"/>
                                <a:gd name="T88" fmla="*/ 0 w 6"/>
                                <a:gd name="T89" fmla="*/ 20 h 23"/>
                                <a:gd name="T90" fmla="*/ 0 w 6"/>
                                <a:gd name="T91" fmla="*/ 20 h 23"/>
                                <a:gd name="T92" fmla="*/ 0 w 6"/>
                                <a:gd name="T93" fmla="*/ 20 h 23"/>
                                <a:gd name="T94" fmla="*/ 0 w 6"/>
                                <a:gd name="T95" fmla="*/ 20 h 23"/>
                                <a:gd name="T96" fmla="*/ 0 w 6"/>
                                <a:gd name="T97" fmla="*/ 19 h 23"/>
                                <a:gd name="T98" fmla="*/ 0 w 6"/>
                                <a:gd name="T99" fmla="*/ 19 h 23"/>
                                <a:gd name="T100" fmla="*/ 0 w 6"/>
                                <a:gd name="T101" fmla="*/ 19 h 23"/>
                                <a:gd name="T102" fmla="*/ 0 w 6"/>
                                <a:gd name="T103" fmla="*/ 19 h 23"/>
                                <a:gd name="T104" fmla="*/ 0 w 6"/>
                                <a:gd name="T105" fmla="*/ 18 h 23"/>
                                <a:gd name="T106" fmla="*/ 0 w 6"/>
                                <a:gd name="T107" fmla="*/ 18 h 23"/>
                                <a:gd name="T108" fmla="*/ 0 w 6"/>
                                <a:gd name="T109" fmla="*/ 18 h 23"/>
                                <a:gd name="T110" fmla="*/ 0 w 6"/>
                                <a:gd name="T111" fmla="*/ 17 h 23"/>
                                <a:gd name="T112" fmla="*/ 3 w 6"/>
                                <a:gd name="T113" fmla="*/ 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6" h="23">
                                  <a:moveTo>
                                    <a:pt x="3" y="0"/>
                                  </a:moveTo>
                                  <a:lnTo>
                                    <a:pt x="6" y="17"/>
                                  </a:lnTo>
                                  <a:lnTo>
                                    <a:pt x="6" y="17"/>
                                  </a:lnTo>
                                  <a:lnTo>
                                    <a:pt x="6" y="17"/>
                                  </a:lnTo>
                                  <a:lnTo>
                                    <a:pt x="6" y="18"/>
                                  </a:lnTo>
                                  <a:lnTo>
                                    <a:pt x="6" y="18"/>
                                  </a:lnTo>
                                  <a:lnTo>
                                    <a:pt x="6" y="18"/>
                                  </a:lnTo>
                                  <a:lnTo>
                                    <a:pt x="6" y="18"/>
                                  </a:lnTo>
                                  <a:lnTo>
                                    <a:pt x="6" y="18"/>
                                  </a:lnTo>
                                  <a:lnTo>
                                    <a:pt x="6" y="18"/>
                                  </a:lnTo>
                                  <a:lnTo>
                                    <a:pt x="6" y="18"/>
                                  </a:lnTo>
                                  <a:lnTo>
                                    <a:pt x="6" y="18"/>
                                  </a:lnTo>
                                  <a:lnTo>
                                    <a:pt x="6" y="18"/>
                                  </a:lnTo>
                                  <a:lnTo>
                                    <a:pt x="6" y="18"/>
                                  </a:lnTo>
                                  <a:lnTo>
                                    <a:pt x="6" y="18"/>
                                  </a:lnTo>
                                  <a:lnTo>
                                    <a:pt x="6" y="19"/>
                                  </a:lnTo>
                                  <a:lnTo>
                                    <a:pt x="6" y="19"/>
                                  </a:lnTo>
                                  <a:lnTo>
                                    <a:pt x="6" y="19"/>
                                  </a:lnTo>
                                  <a:lnTo>
                                    <a:pt x="6" y="19"/>
                                  </a:lnTo>
                                  <a:lnTo>
                                    <a:pt x="6" y="19"/>
                                  </a:lnTo>
                                  <a:lnTo>
                                    <a:pt x="6" y="19"/>
                                  </a:lnTo>
                                  <a:lnTo>
                                    <a:pt x="6" y="19"/>
                                  </a:lnTo>
                                  <a:lnTo>
                                    <a:pt x="6" y="19"/>
                                  </a:lnTo>
                                  <a:lnTo>
                                    <a:pt x="6" y="19"/>
                                  </a:lnTo>
                                  <a:lnTo>
                                    <a:pt x="6" y="19"/>
                                  </a:lnTo>
                                  <a:lnTo>
                                    <a:pt x="6" y="19"/>
                                  </a:lnTo>
                                  <a:lnTo>
                                    <a:pt x="6" y="19"/>
                                  </a:lnTo>
                                  <a:lnTo>
                                    <a:pt x="6" y="20"/>
                                  </a:lnTo>
                                  <a:lnTo>
                                    <a:pt x="6" y="20"/>
                                  </a:lnTo>
                                  <a:lnTo>
                                    <a:pt x="6" y="20"/>
                                  </a:lnTo>
                                  <a:lnTo>
                                    <a:pt x="6" y="20"/>
                                  </a:lnTo>
                                  <a:lnTo>
                                    <a:pt x="6" y="20"/>
                                  </a:lnTo>
                                  <a:lnTo>
                                    <a:pt x="6" y="20"/>
                                  </a:lnTo>
                                  <a:lnTo>
                                    <a:pt x="6" y="20"/>
                                  </a:lnTo>
                                  <a:lnTo>
                                    <a:pt x="6" y="20"/>
                                  </a:lnTo>
                                  <a:lnTo>
                                    <a:pt x="6" y="20"/>
                                  </a:lnTo>
                                  <a:lnTo>
                                    <a:pt x="6" y="20"/>
                                  </a:lnTo>
                                  <a:lnTo>
                                    <a:pt x="6" y="20"/>
                                  </a:lnTo>
                                  <a:lnTo>
                                    <a:pt x="6" y="21"/>
                                  </a:lnTo>
                                  <a:lnTo>
                                    <a:pt x="6" y="21"/>
                                  </a:lnTo>
                                  <a:lnTo>
                                    <a:pt x="6" y="21"/>
                                  </a:lnTo>
                                  <a:lnTo>
                                    <a:pt x="6" y="21"/>
                                  </a:lnTo>
                                  <a:lnTo>
                                    <a:pt x="6" y="21"/>
                                  </a:lnTo>
                                  <a:lnTo>
                                    <a:pt x="6" y="21"/>
                                  </a:lnTo>
                                  <a:lnTo>
                                    <a:pt x="6" y="21"/>
                                  </a:lnTo>
                                  <a:lnTo>
                                    <a:pt x="5" y="21"/>
                                  </a:lnTo>
                                  <a:lnTo>
                                    <a:pt x="5" y="21"/>
                                  </a:lnTo>
                                  <a:lnTo>
                                    <a:pt x="5" y="21"/>
                                  </a:lnTo>
                                  <a:lnTo>
                                    <a:pt x="5" y="21"/>
                                  </a:lnTo>
                                  <a:lnTo>
                                    <a:pt x="5" y="21"/>
                                  </a:lnTo>
                                  <a:lnTo>
                                    <a:pt x="5" y="21"/>
                                  </a:lnTo>
                                  <a:lnTo>
                                    <a:pt x="5" y="21"/>
                                  </a:lnTo>
                                  <a:lnTo>
                                    <a:pt x="5" y="22"/>
                                  </a:lnTo>
                                  <a:lnTo>
                                    <a:pt x="5" y="22"/>
                                  </a:lnTo>
                                  <a:lnTo>
                                    <a:pt x="5" y="22"/>
                                  </a:lnTo>
                                  <a:lnTo>
                                    <a:pt x="5" y="22"/>
                                  </a:lnTo>
                                  <a:lnTo>
                                    <a:pt x="5" y="22"/>
                                  </a:lnTo>
                                  <a:lnTo>
                                    <a:pt x="5" y="22"/>
                                  </a:lnTo>
                                  <a:lnTo>
                                    <a:pt x="5" y="22"/>
                                  </a:lnTo>
                                  <a:lnTo>
                                    <a:pt x="5" y="22"/>
                                  </a:lnTo>
                                  <a:lnTo>
                                    <a:pt x="5" y="22"/>
                                  </a:lnTo>
                                  <a:lnTo>
                                    <a:pt x="5" y="22"/>
                                  </a:lnTo>
                                  <a:lnTo>
                                    <a:pt x="5" y="22"/>
                                  </a:lnTo>
                                  <a:lnTo>
                                    <a:pt x="4" y="22"/>
                                  </a:lnTo>
                                  <a:lnTo>
                                    <a:pt x="4" y="22"/>
                                  </a:lnTo>
                                  <a:lnTo>
                                    <a:pt x="4" y="22"/>
                                  </a:lnTo>
                                  <a:lnTo>
                                    <a:pt x="4" y="22"/>
                                  </a:lnTo>
                                  <a:lnTo>
                                    <a:pt x="4" y="23"/>
                                  </a:lnTo>
                                  <a:lnTo>
                                    <a:pt x="4" y="23"/>
                                  </a:lnTo>
                                  <a:lnTo>
                                    <a:pt x="4" y="23"/>
                                  </a:lnTo>
                                  <a:lnTo>
                                    <a:pt x="4" y="23"/>
                                  </a:lnTo>
                                  <a:lnTo>
                                    <a:pt x="4" y="23"/>
                                  </a:lnTo>
                                  <a:lnTo>
                                    <a:pt x="4" y="23"/>
                                  </a:lnTo>
                                  <a:lnTo>
                                    <a:pt x="4" y="23"/>
                                  </a:lnTo>
                                  <a:lnTo>
                                    <a:pt x="4" y="23"/>
                                  </a:lnTo>
                                  <a:lnTo>
                                    <a:pt x="4" y="23"/>
                                  </a:lnTo>
                                  <a:lnTo>
                                    <a:pt x="3" y="23"/>
                                  </a:lnTo>
                                  <a:lnTo>
                                    <a:pt x="3" y="23"/>
                                  </a:lnTo>
                                  <a:lnTo>
                                    <a:pt x="3" y="23"/>
                                  </a:lnTo>
                                  <a:lnTo>
                                    <a:pt x="3" y="23"/>
                                  </a:lnTo>
                                  <a:lnTo>
                                    <a:pt x="3" y="23"/>
                                  </a:lnTo>
                                  <a:lnTo>
                                    <a:pt x="3" y="23"/>
                                  </a:lnTo>
                                  <a:lnTo>
                                    <a:pt x="3" y="23"/>
                                  </a:lnTo>
                                  <a:lnTo>
                                    <a:pt x="3" y="23"/>
                                  </a:lnTo>
                                  <a:lnTo>
                                    <a:pt x="3" y="23"/>
                                  </a:lnTo>
                                  <a:lnTo>
                                    <a:pt x="3" y="23"/>
                                  </a:lnTo>
                                  <a:lnTo>
                                    <a:pt x="3" y="23"/>
                                  </a:lnTo>
                                  <a:lnTo>
                                    <a:pt x="3"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1" y="23"/>
                                  </a:lnTo>
                                  <a:lnTo>
                                    <a:pt x="1" y="23"/>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1"/>
                                  </a:lnTo>
                                  <a:lnTo>
                                    <a:pt x="0" y="20"/>
                                  </a:lnTo>
                                  <a:lnTo>
                                    <a:pt x="0" y="20"/>
                                  </a:lnTo>
                                  <a:lnTo>
                                    <a:pt x="0" y="20"/>
                                  </a:lnTo>
                                  <a:lnTo>
                                    <a:pt x="0" y="20"/>
                                  </a:lnTo>
                                  <a:lnTo>
                                    <a:pt x="0" y="20"/>
                                  </a:lnTo>
                                  <a:lnTo>
                                    <a:pt x="0" y="20"/>
                                  </a:lnTo>
                                  <a:lnTo>
                                    <a:pt x="0" y="20"/>
                                  </a:lnTo>
                                  <a:lnTo>
                                    <a:pt x="0" y="20"/>
                                  </a:lnTo>
                                  <a:lnTo>
                                    <a:pt x="0" y="20"/>
                                  </a:lnTo>
                                  <a:lnTo>
                                    <a:pt x="0" y="20"/>
                                  </a:lnTo>
                                  <a:lnTo>
                                    <a:pt x="0" y="20"/>
                                  </a:lnTo>
                                  <a:lnTo>
                                    <a:pt x="0" y="19"/>
                                  </a:lnTo>
                                  <a:lnTo>
                                    <a:pt x="0" y="19"/>
                                  </a:lnTo>
                                  <a:lnTo>
                                    <a:pt x="0" y="19"/>
                                  </a:lnTo>
                                  <a:lnTo>
                                    <a:pt x="0" y="19"/>
                                  </a:lnTo>
                                  <a:lnTo>
                                    <a:pt x="0" y="19"/>
                                  </a:lnTo>
                                  <a:lnTo>
                                    <a:pt x="0" y="19"/>
                                  </a:lnTo>
                                  <a:lnTo>
                                    <a:pt x="0" y="19"/>
                                  </a:lnTo>
                                  <a:lnTo>
                                    <a:pt x="0" y="19"/>
                                  </a:lnTo>
                                  <a:lnTo>
                                    <a:pt x="0" y="19"/>
                                  </a:lnTo>
                                  <a:lnTo>
                                    <a:pt x="0"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63" name="Rectangle 4463"/>
                          <wps:cNvSpPr>
                            <a:spLocks noChangeArrowheads="1"/>
                          </wps:cNvSpPr>
                          <wps:spPr bwMode="auto">
                            <a:xfrm>
                              <a:off x="159" y="767"/>
                              <a:ext cx="3" cy="16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64" name="Rectangle 4464"/>
                          <wps:cNvSpPr>
                            <a:spLocks noChangeArrowheads="1"/>
                          </wps:cNvSpPr>
                          <wps:spPr bwMode="auto">
                            <a:xfrm>
                              <a:off x="159" y="767"/>
                              <a:ext cx="3" cy="16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4465" name="Picture 446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69" y="985"/>
                              <a:ext cx="3" cy="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4466" name="Freeform 4466"/>
                          <wps:cNvSpPr>
                            <a:spLocks/>
                          </wps:cNvSpPr>
                          <wps:spPr bwMode="auto">
                            <a:xfrm>
                              <a:off x="69" y="985"/>
                              <a:ext cx="3" cy="10"/>
                            </a:xfrm>
                            <a:custGeom>
                              <a:avLst/>
                              <a:gdLst>
                                <a:gd name="T0" fmla="*/ 0 w 3"/>
                                <a:gd name="T1" fmla="*/ 7 h 10"/>
                                <a:gd name="T2" fmla="*/ 0 w 3"/>
                                <a:gd name="T3" fmla="*/ 4 h 10"/>
                                <a:gd name="T4" fmla="*/ 2 w 3"/>
                                <a:gd name="T5" fmla="*/ 0 h 10"/>
                                <a:gd name="T6" fmla="*/ 3 w 3"/>
                                <a:gd name="T7" fmla="*/ 10 h 10"/>
                                <a:gd name="T8" fmla="*/ 0 w 3"/>
                                <a:gd name="T9" fmla="*/ 7 h 10"/>
                              </a:gdLst>
                              <a:ahLst/>
                              <a:cxnLst>
                                <a:cxn ang="0">
                                  <a:pos x="T0" y="T1"/>
                                </a:cxn>
                                <a:cxn ang="0">
                                  <a:pos x="T2" y="T3"/>
                                </a:cxn>
                                <a:cxn ang="0">
                                  <a:pos x="T4" y="T5"/>
                                </a:cxn>
                                <a:cxn ang="0">
                                  <a:pos x="T6" y="T7"/>
                                </a:cxn>
                                <a:cxn ang="0">
                                  <a:pos x="T8" y="T9"/>
                                </a:cxn>
                              </a:cxnLst>
                              <a:rect l="0" t="0" r="r" b="b"/>
                              <a:pathLst>
                                <a:path w="3" h="10">
                                  <a:moveTo>
                                    <a:pt x="0" y="7"/>
                                  </a:moveTo>
                                  <a:lnTo>
                                    <a:pt x="0" y="4"/>
                                  </a:lnTo>
                                  <a:lnTo>
                                    <a:pt x="2" y="0"/>
                                  </a:lnTo>
                                  <a:lnTo>
                                    <a:pt x="3" y="10"/>
                                  </a:lnTo>
                                  <a:lnTo>
                                    <a:pt x="0" y="7"/>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4467" name="Picture 446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151" y="985"/>
                              <a:ext cx="3" cy="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4468" name="Freeform 4468"/>
                          <wps:cNvSpPr>
                            <a:spLocks/>
                          </wps:cNvSpPr>
                          <wps:spPr bwMode="auto">
                            <a:xfrm>
                              <a:off x="151" y="985"/>
                              <a:ext cx="3" cy="10"/>
                            </a:xfrm>
                            <a:custGeom>
                              <a:avLst/>
                              <a:gdLst>
                                <a:gd name="T0" fmla="*/ 3 w 3"/>
                                <a:gd name="T1" fmla="*/ 4 h 10"/>
                                <a:gd name="T2" fmla="*/ 2 w 3"/>
                                <a:gd name="T3" fmla="*/ 7 h 10"/>
                                <a:gd name="T4" fmla="*/ 0 w 3"/>
                                <a:gd name="T5" fmla="*/ 10 h 10"/>
                                <a:gd name="T6" fmla="*/ 1 w 3"/>
                                <a:gd name="T7" fmla="*/ 0 h 10"/>
                                <a:gd name="T8" fmla="*/ 3 w 3"/>
                                <a:gd name="T9" fmla="*/ 4 h 10"/>
                              </a:gdLst>
                              <a:ahLst/>
                              <a:cxnLst>
                                <a:cxn ang="0">
                                  <a:pos x="T0" y="T1"/>
                                </a:cxn>
                                <a:cxn ang="0">
                                  <a:pos x="T2" y="T3"/>
                                </a:cxn>
                                <a:cxn ang="0">
                                  <a:pos x="T4" y="T5"/>
                                </a:cxn>
                                <a:cxn ang="0">
                                  <a:pos x="T6" y="T7"/>
                                </a:cxn>
                                <a:cxn ang="0">
                                  <a:pos x="T8" y="T9"/>
                                </a:cxn>
                              </a:cxnLst>
                              <a:rect l="0" t="0" r="r" b="b"/>
                              <a:pathLst>
                                <a:path w="3" h="10">
                                  <a:moveTo>
                                    <a:pt x="3" y="4"/>
                                  </a:moveTo>
                                  <a:lnTo>
                                    <a:pt x="2" y="7"/>
                                  </a:lnTo>
                                  <a:lnTo>
                                    <a:pt x="0" y="10"/>
                                  </a:lnTo>
                                  <a:lnTo>
                                    <a:pt x="1" y="0"/>
                                  </a:lnTo>
                                  <a:lnTo>
                                    <a:pt x="3"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69" name="Rectangle 4469"/>
                          <wps:cNvSpPr>
                            <a:spLocks noChangeArrowheads="1"/>
                          </wps:cNvSpPr>
                          <wps:spPr bwMode="auto">
                            <a:xfrm>
                              <a:off x="70" y="770"/>
                              <a:ext cx="86" cy="19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70" name="Rectangle 4470"/>
                          <wps:cNvSpPr>
                            <a:spLocks noChangeArrowheads="1"/>
                          </wps:cNvSpPr>
                          <wps:spPr bwMode="auto">
                            <a:xfrm>
                              <a:off x="449" y="760"/>
                              <a:ext cx="93" cy="203"/>
                            </a:xfrm>
                            <a:prstGeom prst="rect">
                              <a:avLst/>
                            </a:pr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1" name="Rectangle 4471"/>
                          <wps:cNvSpPr>
                            <a:spLocks noChangeArrowheads="1"/>
                          </wps:cNvSpPr>
                          <wps:spPr bwMode="auto">
                            <a:xfrm>
                              <a:off x="449" y="760"/>
                              <a:ext cx="93" cy="20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472" name="Rectangle 4472"/>
                          <wps:cNvSpPr>
                            <a:spLocks noChangeArrowheads="1"/>
                          </wps:cNvSpPr>
                          <wps:spPr bwMode="auto">
                            <a:xfrm>
                              <a:off x="529" y="763"/>
                              <a:ext cx="11" cy="1"/>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3" name="Rectangle 4473"/>
                          <wps:cNvSpPr>
                            <a:spLocks noChangeArrowheads="1"/>
                          </wps:cNvSpPr>
                          <wps:spPr bwMode="auto">
                            <a:xfrm>
                              <a:off x="529" y="763"/>
                              <a:ext cx="11" cy="1"/>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4" name="Rectangle 4474"/>
                          <wps:cNvSpPr>
                            <a:spLocks noChangeArrowheads="1"/>
                          </wps:cNvSpPr>
                          <wps:spPr bwMode="auto">
                            <a:xfrm>
                              <a:off x="529" y="763"/>
                              <a:ext cx="11" cy="1"/>
                            </a:xfrm>
                            <a:prstGeom prst="rect">
                              <a:avLst/>
                            </a:prstGeom>
                            <a:solidFill>
                              <a:srgbClr val="BC08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5" name="Rectangle 4475"/>
                          <wps:cNvSpPr>
                            <a:spLocks noChangeArrowheads="1"/>
                          </wps:cNvSpPr>
                          <wps:spPr bwMode="auto">
                            <a:xfrm>
                              <a:off x="529" y="763"/>
                              <a:ext cx="11" cy="1"/>
                            </a:xfrm>
                            <a:prstGeom prst="rect">
                              <a:avLst/>
                            </a:prstGeom>
                            <a:solidFill>
                              <a:srgbClr val="BE0E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6" name="Rectangle 4476"/>
                          <wps:cNvSpPr>
                            <a:spLocks noChangeArrowheads="1"/>
                          </wps:cNvSpPr>
                          <wps:spPr bwMode="auto">
                            <a:xfrm>
                              <a:off x="529" y="763"/>
                              <a:ext cx="11" cy="1"/>
                            </a:xfrm>
                            <a:prstGeom prst="rect">
                              <a:avLst/>
                            </a:prstGeom>
                            <a:solidFill>
                              <a:srgbClr val="C01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7" name="Rectangle 4477"/>
                          <wps:cNvSpPr>
                            <a:spLocks noChangeArrowheads="1"/>
                          </wps:cNvSpPr>
                          <wps:spPr bwMode="auto">
                            <a:xfrm>
                              <a:off x="529" y="763"/>
                              <a:ext cx="11" cy="1"/>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8" name="Rectangle 4478"/>
                          <wps:cNvSpPr>
                            <a:spLocks noChangeArrowheads="1"/>
                          </wps:cNvSpPr>
                          <wps:spPr bwMode="auto">
                            <a:xfrm>
                              <a:off x="529" y="764"/>
                              <a:ext cx="11" cy="1"/>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79" name="Rectangle 4479"/>
                          <wps:cNvSpPr>
                            <a:spLocks noChangeArrowheads="1"/>
                          </wps:cNvSpPr>
                          <wps:spPr bwMode="auto">
                            <a:xfrm>
                              <a:off x="529" y="764"/>
                              <a:ext cx="11" cy="1"/>
                            </a:xfrm>
                            <a:prstGeom prst="rect">
                              <a:avLst/>
                            </a:prstGeom>
                            <a:solidFill>
                              <a:srgbClr val="C72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0" name="Rectangle 4480"/>
                          <wps:cNvSpPr>
                            <a:spLocks noChangeArrowheads="1"/>
                          </wps:cNvSpPr>
                          <wps:spPr bwMode="auto">
                            <a:xfrm>
                              <a:off x="529" y="764"/>
                              <a:ext cx="11" cy="1"/>
                            </a:xfrm>
                            <a:prstGeom prst="rect">
                              <a:avLst/>
                            </a:prstGeom>
                            <a:solidFill>
                              <a:srgbClr val="C92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1" name="Rectangle 4481"/>
                          <wps:cNvSpPr>
                            <a:spLocks noChangeArrowheads="1"/>
                          </wps:cNvSpPr>
                          <wps:spPr bwMode="auto">
                            <a:xfrm>
                              <a:off x="529" y="764"/>
                              <a:ext cx="11" cy="1"/>
                            </a:xfrm>
                            <a:prstGeom prst="rect">
                              <a:avLst/>
                            </a:prstGeom>
                            <a:solidFill>
                              <a:srgbClr val="CB32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2" name="Rectangle 4482"/>
                          <wps:cNvSpPr>
                            <a:spLocks noChangeArrowheads="1"/>
                          </wps:cNvSpPr>
                          <wps:spPr bwMode="auto">
                            <a:xfrm>
                              <a:off x="529" y="764"/>
                              <a:ext cx="11" cy="1"/>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3" name="Rectangle 4483"/>
                          <wps:cNvSpPr>
                            <a:spLocks noChangeArrowheads="1"/>
                          </wps:cNvSpPr>
                          <wps:spPr bwMode="auto">
                            <a:xfrm>
                              <a:off x="529" y="764"/>
                              <a:ext cx="11" cy="1"/>
                            </a:xfrm>
                            <a:prstGeom prst="rect">
                              <a:avLst/>
                            </a:prstGeom>
                            <a:solidFill>
                              <a:srgbClr val="D0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4" name="Rectangle 4484"/>
                          <wps:cNvSpPr>
                            <a:spLocks noChangeArrowheads="1"/>
                          </wps:cNvSpPr>
                          <wps:spPr bwMode="auto">
                            <a:xfrm>
                              <a:off x="529" y="765"/>
                              <a:ext cx="11" cy="1"/>
                            </a:xfrm>
                            <a:prstGeom prst="rect">
                              <a:avLst/>
                            </a:prstGeom>
                            <a:solidFill>
                              <a:srgbClr val="D24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5" name="Rectangle 4485"/>
                          <wps:cNvSpPr>
                            <a:spLocks noChangeArrowheads="1"/>
                          </wps:cNvSpPr>
                          <wps:spPr bwMode="auto">
                            <a:xfrm>
                              <a:off x="529" y="765"/>
                              <a:ext cx="11" cy="1"/>
                            </a:xfrm>
                            <a:prstGeom prst="rect">
                              <a:avLst/>
                            </a:prstGeom>
                            <a:solidFill>
                              <a:srgbClr val="D44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6" name="Rectangle 4486"/>
                          <wps:cNvSpPr>
                            <a:spLocks noChangeArrowheads="1"/>
                          </wps:cNvSpPr>
                          <wps:spPr bwMode="auto">
                            <a:xfrm>
                              <a:off x="529" y="765"/>
                              <a:ext cx="11" cy="1"/>
                            </a:xfrm>
                            <a:prstGeom prst="rect">
                              <a:avLst/>
                            </a:prstGeom>
                            <a:solidFill>
                              <a:srgbClr val="D74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7" name="Rectangle 4487"/>
                          <wps:cNvSpPr>
                            <a:spLocks noChangeArrowheads="1"/>
                          </wps:cNvSpPr>
                          <wps:spPr bwMode="auto">
                            <a:xfrm>
                              <a:off x="529" y="765"/>
                              <a:ext cx="11" cy="1"/>
                            </a:xfrm>
                            <a:prstGeom prst="rect">
                              <a:avLst/>
                            </a:prstGeom>
                            <a:solidFill>
                              <a:srgbClr val="D85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8" name="Rectangle 4488"/>
                          <wps:cNvSpPr>
                            <a:spLocks noChangeArrowheads="1"/>
                          </wps:cNvSpPr>
                          <wps:spPr bwMode="auto">
                            <a:xfrm>
                              <a:off x="529" y="765"/>
                              <a:ext cx="11" cy="1"/>
                            </a:xfrm>
                            <a:prstGeom prst="rect">
                              <a:avLst/>
                            </a:prstGeom>
                            <a:solidFill>
                              <a:srgbClr val="DA5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89" name="Rectangle 4489"/>
                          <wps:cNvSpPr>
                            <a:spLocks noChangeArrowheads="1"/>
                          </wps:cNvSpPr>
                          <wps:spPr bwMode="auto">
                            <a:xfrm>
                              <a:off x="529" y="765"/>
                              <a:ext cx="11" cy="1"/>
                            </a:xfrm>
                            <a:prstGeom prst="rect">
                              <a:avLst/>
                            </a:prstGeom>
                            <a:solidFill>
                              <a:srgbClr val="DD6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0" name="Rectangle 4490"/>
                          <wps:cNvSpPr>
                            <a:spLocks noChangeArrowheads="1"/>
                          </wps:cNvSpPr>
                          <wps:spPr bwMode="auto">
                            <a:xfrm>
                              <a:off x="529" y="765"/>
                              <a:ext cx="11" cy="1"/>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1" name="Rectangle 4491"/>
                          <wps:cNvSpPr>
                            <a:spLocks noChangeArrowheads="1"/>
                          </wps:cNvSpPr>
                          <wps:spPr bwMode="auto">
                            <a:xfrm>
                              <a:off x="529" y="766"/>
                              <a:ext cx="11" cy="1"/>
                            </a:xfrm>
                            <a:prstGeom prst="rect">
                              <a:avLst/>
                            </a:prstGeom>
                            <a:solidFill>
                              <a:srgbClr val="E16B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2" name="Rectangle 4492"/>
                          <wps:cNvSpPr>
                            <a:spLocks noChangeArrowheads="1"/>
                          </wps:cNvSpPr>
                          <wps:spPr bwMode="auto">
                            <a:xfrm>
                              <a:off x="529" y="766"/>
                              <a:ext cx="11" cy="1"/>
                            </a:xfrm>
                            <a:prstGeom prst="rect">
                              <a:avLst/>
                            </a:prstGeom>
                            <a:solidFill>
                              <a:srgbClr val="E37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3" name="Rectangle 4493"/>
                          <wps:cNvSpPr>
                            <a:spLocks noChangeArrowheads="1"/>
                          </wps:cNvSpPr>
                          <wps:spPr bwMode="auto">
                            <a:xfrm>
                              <a:off x="529" y="766"/>
                              <a:ext cx="11" cy="1"/>
                            </a:xfrm>
                            <a:prstGeom prst="rect">
                              <a:avLst/>
                            </a:prstGeom>
                            <a:solidFill>
                              <a:srgbClr val="E57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4" name="Rectangle 4494"/>
                          <wps:cNvSpPr>
                            <a:spLocks noChangeArrowheads="1"/>
                          </wps:cNvSpPr>
                          <wps:spPr bwMode="auto">
                            <a:xfrm>
                              <a:off x="529" y="766"/>
                              <a:ext cx="11" cy="1"/>
                            </a:xfrm>
                            <a:prstGeom prst="rect">
                              <a:avLst/>
                            </a:prstGeom>
                            <a:solidFill>
                              <a:srgbClr val="E77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5" name="Rectangle 4495"/>
                          <wps:cNvSpPr>
                            <a:spLocks noChangeArrowheads="1"/>
                          </wps:cNvSpPr>
                          <wps:spPr bwMode="auto">
                            <a:xfrm>
                              <a:off x="529" y="766"/>
                              <a:ext cx="11" cy="1"/>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6" name="Rectangle 4496"/>
                          <wps:cNvSpPr>
                            <a:spLocks noChangeArrowheads="1"/>
                          </wps:cNvSpPr>
                          <wps:spPr bwMode="auto">
                            <a:xfrm>
                              <a:off x="529" y="766"/>
                              <a:ext cx="11" cy="1"/>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7" name="Rectangle 4497"/>
                          <wps:cNvSpPr>
                            <a:spLocks noChangeArrowheads="1"/>
                          </wps:cNvSpPr>
                          <wps:spPr bwMode="auto">
                            <a:xfrm>
                              <a:off x="529" y="767"/>
                              <a:ext cx="11" cy="1"/>
                            </a:xfrm>
                            <a:prstGeom prst="rect">
                              <a:avLst/>
                            </a:prstGeom>
                            <a:solidFill>
                              <a:srgbClr val="EE8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8" name="Rectangle 4498"/>
                          <wps:cNvSpPr>
                            <a:spLocks noChangeArrowheads="1"/>
                          </wps:cNvSpPr>
                          <wps:spPr bwMode="auto">
                            <a:xfrm>
                              <a:off x="529" y="767"/>
                              <a:ext cx="11" cy="1"/>
                            </a:xfrm>
                            <a:prstGeom prst="rect">
                              <a:avLst/>
                            </a:prstGeom>
                            <a:solidFill>
                              <a:srgbClr val="F095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499" name="Rectangle 4499"/>
                          <wps:cNvSpPr>
                            <a:spLocks noChangeArrowheads="1"/>
                          </wps:cNvSpPr>
                          <wps:spPr bwMode="auto">
                            <a:xfrm>
                              <a:off x="529" y="767"/>
                              <a:ext cx="11" cy="1"/>
                            </a:xfrm>
                            <a:prstGeom prst="rect">
                              <a:avLst/>
                            </a:prstGeom>
                            <a:solidFill>
                              <a:srgbClr val="F29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0" name="Rectangle 4500"/>
                          <wps:cNvSpPr>
                            <a:spLocks noChangeArrowheads="1"/>
                          </wps:cNvSpPr>
                          <wps:spPr bwMode="auto">
                            <a:xfrm>
                              <a:off x="529" y="767"/>
                              <a:ext cx="11" cy="1"/>
                            </a:xfrm>
                            <a:prstGeom prst="rect">
                              <a:avLst/>
                            </a:prstGeom>
                            <a:solidFill>
                              <a:srgbClr val="BA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1" name="Freeform 4501"/>
                          <wps:cNvSpPr>
                            <a:spLocks/>
                          </wps:cNvSpPr>
                          <wps:spPr bwMode="auto">
                            <a:xfrm>
                              <a:off x="529" y="763"/>
                              <a:ext cx="11" cy="4"/>
                            </a:xfrm>
                            <a:custGeom>
                              <a:avLst/>
                              <a:gdLst>
                                <a:gd name="T0" fmla="*/ 11 w 11"/>
                                <a:gd name="T1" fmla="*/ 4 h 4"/>
                                <a:gd name="T2" fmla="*/ 0 w 11"/>
                                <a:gd name="T3" fmla="*/ 4 h 4"/>
                                <a:gd name="T4" fmla="*/ 4 w 11"/>
                                <a:gd name="T5" fmla="*/ 0 h 4"/>
                                <a:gd name="T6" fmla="*/ 8 w 11"/>
                                <a:gd name="T7" fmla="*/ 0 h 4"/>
                                <a:gd name="T8" fmla="*/ 11 w 11"/>
                                <a:gd name="T9" fmla="*/ 4 h 4"/>
                              </a:gdLst>
                              <a:ahLst/>
                              <a:cxnLst>
                                <a:cxn ang="0">
                                  <a:pos x="T0" y="T1"/>
                                </a:cxn>
                                <a:cxn ang="0">
                                  <a:pos x="T2" y="T3"/>
                                </a:cxn>
                                <a:cxn ang="0">
                                  <a:pos x="T4" y="T5"/>
                                </a:cxn>
                                <a:cxn ang="0">
                                  <a:pos x="T6" y="T7"/>
                                </a:cxn>
                                <a:cxn ang="0">
                                  <a:pos x="T8" y="T9"/>
                                </a:cxn>
                              </a:cxnLst>
                              <a:rect l="0" t="0" r="r" b="b"/>
                              <a:pathLst>
                                <a:path w="11" h="4">
                                  <a:moveTo>
                                    <a:pt x="11" y="4"/>
                                  </a:moveTo>
                                  <a:lnTo>
                                    <a:pt x="0" y="4"/>
                                  </a:lnTo>
                                  <a:lnTo>
                                    <a:pt x="4" y="0"/>
                                  </a:lnTo>
                                  <a:lnTo>
                                    <a:pt x="8" y="0"/>
                                  </a:lnTo>
                                  <a:lnTo>
                                    <a:pt x="11"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02" name="Rectangle 4502"/>
                          <wps:cNvSpPr>
                            <a:spLocks noChangeArrowheads="1"/>
                          </wps:cNvSpPr>
                          <wps:spPr bwMode="auto">
                            <a:xfrm>
                              <a:off x="453" y="763"/>
                              <a:ext cx="11" cy="1"/>
                            </a:xfrm>
                            <a:prstGeom prst="rect">
                              <a:avLst/>
                            </a:prstGeom>
                            <a:solidFill>
                              <a:srgbClr val="F39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3" name="Rectangle 4503"/>
                          <wps:cNvSpPr>
                            <a:spLocks noChangeArrowheads="1"/>
                          </wps:cNvSpPr>
                          <wps:spPr bwMode="auto">
                            <a:xfrm>
                              <a:off x="453" y="763"/>
                              <a:ext cx="11" cy="1"/>
                            </a:xfrm>
                            <a:prstGeom prst="rect">
                              <a:avLst/>
                            </a:prstGeom>
                            <a:solidFill>
                              <a:srgbClr val="BA0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4" name="Rectangle 4504"/>
                          <wps:cNvSpPr>
                            <a:spLocks noChangeArrowheads="1"/>
                          </wps:cNvSpPr>
                          <wps:spPr bwMode="auto">
                            <a:xfrm>
                              <a:off x="453" y="763"/>
                              <a:ext cx="11" cy="1"/>
                            </a:xfrm>
                            <a:prstGeom prst="rect">
                              <a:avLst/>
                            </a:prstGeom>
                            <a:solidFill>
                              <a:srgbClr val="BC08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5" name="Rectangle 4505"/>
                          <wps:cNvSpPr>
                            <a:spLocks noChangeArrowheads="1"/>
                          </wps:cNvSpPr>
                          <wps:spPr bwMode="auto">
                            <a:xfrm>
                              <a:off x="453" y="763"/>
                              <a:ext cx="11" cy="1"/>
                            </a:xfrm>
                            <a:prstGeom prst="rect">
                              <a:avLst/>
                            </a:prstGeom>
                            <a:solidFill>
                              <a:srgbClr val="BE0E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6" name="Rectangle 4506"/>
                          <wps:cNvSpPr>
                            <a:spLocks noChangeArrowheads="1"/>
                          </wps:cNvSpPr>
                          <wps:spPr bwMode="auto">
                            <a:xfrm>
                              <a:off x="453" y="763"/>
                              <a:ext cx="11" cy="1"/>
                            </a:xfrm>
                            <a:prstGeom prst="rect">
                              <a:avLst/>
                            </a:prstGeom>
                            <a:solidFill>
                              <a:srgbClr val="C01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7" name="Rectangle 4507"/>
                          <wps:cNvSpPr>
                            <a:spLocks noChangeArrowheads="1"/>
                          </wps:cNvSpPr>
                          <wps:spPr bwMode="auto">
                            <a:xfrm>
                              <a:off x="453" y="763"/>
                              <a:ext cx="11" cy="1"/>
                            </a:xfrm>
                            <a:prstGeom prst="rect">
                              <a:avLst/>
                            </a:prstGeom>
                            <a:solidFill>
                              <a:srgbClr val="C21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8" name="Rectangle 4508"/>
                          <wps:cNvSpPr>
                            <a:spLocks noChangeArrowheads="1"/>
                          </wps:cNvSpPr>
                          <wps:spPr bwMode="auto">
                            <a:xfrm>
                              <a:off x="453" y="764"/>
                              <a:ext cx="11" cy="1"/>
                            </a:xfrm>
                            <a:prstGeom prst="rect">
                              <a:avLst/>
                            </a:prstGeom>
                            <a:solidFill>
                              <a:srgbClr val="C52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09" name="Rectangle 4509"/>
                          <wps:cNvSpPr>
                            <a:spLocks noChangeArrowheads="1"/>
                          </wps:cNvSpPr>
                          <wps:spPr bwMode="auto">
                            <a:xfrm>
                              <a:off x="453" y="764"/>
                              <a:ext cx="11" cy="1"/>
                            </a:xfrm>
                            <a:prstGeom prst="rect">
                              <a:avLst/>
                            </a:prstGeom>
                            <a:solidFill>
                              <a:srgbClr val="C72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0" name="Rectangle 4510"/>
                          <wps:cNvSpPr>
                            <a:spLocks noChangeArrowheads="1"/>
                          </wps:cNvSpPr>
                          <wps:spPr bwMode="auto">
                            <a:xfrm>
                              <a:off x="453" y="764"/>
                              <a:ext cx="11" cy="1"/>
                            </a:xfrm>
                            <a:prstGeom prst="rect">
                              <a:avLst/>
                            </a:prstGeom>
                            <a:solidFill>
                              <a:srgbClr val="C92C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1" name="Rectangle 4511"/>
                          <wps:cNvSpPr>
                            <a:spLocks noChangeArrowheads="1"/>
                          </wps:cNvSpPr>
                          <wps:spPr bwMode="auto">
                            <a:xfrm>
                              <a:off x="453" y="764"/>
                              <a:ext cx="11" cy="1"/>
                            </a:xfrm>
                            <a:prstGeom prst="rect">
                              <a:avLst/>
                            </a:prstGeom>
                            <a:solidFill>
                              <a:srgbClr val="CB32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2" name="Rectangle 4512"/>
                          <wps:cNvSpPr>
                            <a:spLocks noChangeArrowheads="1"/>
                          </wps:cNvSpPr>
                          <wps:spPr bwMode="auto">
                            <a:xfrm>
                              <a:off x="453" y="764"/>
                              <a:ext cx="11" cy="1"/>
                            </a:xfrm>
                            <a:prstGeom prst="rect">
                              <a:avLst/>
                            </a:prstGeom>
                            <a:solidFill>
                              <a:srgbClr val="CD3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3" name="Rectangle 4513"/>
                          <wps:cNvSpPr>
                            <a:spLocks noChangeArrowheads="1"/>
                          </wps:cNvSpPr>
                          <wps:spPr bwMode="auto">
                            <a:xfrm>
                              <a:off x="453" y="764"/>
                              <a:ext cx="11" cy="1"/>
                            </a:xfrm>
                            <a:prstGeom prst="rect">
                              <a:avLst/>
                            </a:prstGeom>
                            <a:solidFill>
                              <a:srgbClr val="D03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4" name="Rectangle 4514"/>
                          <wps:cNvSpPr>
                            <a:spLocks noChangeArrowheads="1"/>
                          </wps:cNvSpPr>
                          <wps:spPr bwMode="auto">
                            <a:xfrm>
                              <a:off x="453" y="765"/>
                              <a:ext cx="11" cy="1"/>
                            </a:xfrm>
                            <a:prstGeom prst="rect">
                              <a:avLst/>
                            </a:prstGeom>
                            <a:solidFill>
                              <a:srgbClr val="D24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5" name="Rectangle 4515"/>
                          <wps:cNvSpPr>
                            <a:spLocks noChangeArrowheads="1"/>
                          </wps:cNvSpPr>
                          <wps:spPr bwMode="auto">
                            <a:xfrm>
                              <a:off x="453" y="765"/>
                              <a:ext cx="11" cy="1"/>
                            </a:xfrm>
                            <a:prstGeom prst="rect">
                              <a:avLst/>
                            </a:prstGeom>
                            <a:solidFill>
                              <a:srgbClr val="D44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6" name="Rectangle 4516"/>
                          <wps:cNvSpPr>
                            <a:spLocks noChangeArrowheads="1"/>
                          </wps:cNvSpPr>
                          <wps:spPr bwMode="auto">
                            <a:xfrm>
                              <a:off x="453" y="765"/>
                              <a:ext cx="11" cy="1"/>
                            </a:xfrm>
                            <a:prstGeom prst="rect">
                              <a:avLst/>
                            </a:prstGeom>
                            <a:solidFill>
                              <a:srgbClr val="D74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7" name="Rectangle 4517"/>
                          <wps:cNvSpPr>
                            <a:spLocks noChangeArrowheads="1"/>
                          </wps:cNvSpPr>
                          <wps:spPr bwMode="auto">
                            <a:xfrm>
                              <a:off x="453" y="765"/>
                              <a:ext cx="11" cy="1"/>
                            </a:xfrm>
                            <a:prstGeom prst="rect">
                              <a:avLst/>
                            </a:prstGeom>
                            <a:solidFill>
                              <a:srgbClr val="D854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8" name="Rectangle 4518"/>
                          <wps:cNvSpPr>
                            <a:spLocks noChangeArrowheads="1"/>
                          </wps:cNvSpPr>
                          <wps:spPr bwMode="auto">
                            <a:xfrm>
                              <a:off x="453" y="765"/>
                              <a:ext cx="11" cy="1"/>
                            </a:xfrm>
                            <a:prstGeom prst="rect">
                              <a:avLst/>
                            </a:prstGeom>
                            <a:solidFill>
                              <a:srgbClr val="DA5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19" name="Rectangle 4519"/>
                          <wps:cNvSpPr>
                            <a:spLocks noChangeArrowheads="1"/>
                          </wps:cNvSpPr>
                          <wps:spPr bwMode="auto">
                            <a:xfrm>
                              <a:off x="453" y="765"/>
                              <a:ext cx="11" cy="1"/>
                            </a:xfrm>
                            <a:prstGeom prst="rect">
                              <a:avLst/>
                            </a:prstGeom>
                            <a:solidFill>
                              <a:srgbClr val="DD6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0" name="Rectangle 4520"/>
                          <wps:cNvSpPr>
                            <a:spLocks noChangeArrowheads="1"/>
                          </wps:cNvSpPr>
                          <wps:spPr bwMode="auto">
                            <a:xfrm>
                              <a:off x="453" y="765"/>
                              <a:ext cx="11" cy="1"/>
                            </a:xfrm>
                            <a:prstGeom prst="rect">
                              <a:avLst/>
                            </a:prstGeom>
                            <a:solidFill>
                              <a:srgbClr val="DF66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1" name="Rectangle 4521"/>
                          <wps:cNvSpPr>
                            <a:spLocks noChangeArrowheads="1"/>
                          </wps:cNvSpPr>
                          <wps:spPr bwMode="auto">
                            <a:xfrm>
                              <a:off x="453" y="766"/>
                              <a:ext cx="11" cy="1"/>
                            </a:xfrm>
                            <a:prstGeom prst="rect">
                              <a:avLst/>
                            </a:prstGeom>
                            <a:solidFill>
                              <a:srgbClr val="E16B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2" name="Rectangle 4522"/>
                          <wps:cNvSpPr>
                            <a:spLocks noChangeArrowheads="1"/>
                          </wps:cNvSpPr>
                          <wps:spPr bwMode="auto">
                            <a:xfrm>
                              <a:off x="453" y="766"/>
                              <a:ext cx="11" cy="1"/>
                            </a:xfrm>
                            <a:prstGeom prst="rect">
                              <a:avLst/>
                            </a:prstGeom>
                            <a:solidFill>
                              <a:srgbClr val="E37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3" name="Rectangle 4523"/>
                          <wps:cNvSpPr>
                            <a:spLocks noChangeArrowheads="1"/>
                          </wps:cNvSpPr>
                          <wps:spPr bwMode="auto">
                            <a:xfrm>
                              <a:off x="453" y="766"/>
                              <a:ext cx="11" cy="1"/>
                            </a:xfrm>
                            <a:prstGeom prst="rect">
                              <a:avLst/>
                            </a:prstGeom>
                            <a:solidFill>
                              <a:srgbClr val="E577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4" name="Rectangle 4524"/>
                          <wps:cNvSpPr>
                            <a:spLocks noChangeArrowheads="1"/>
                          </wps:cNvSpPr>
                          <wps:spPr bwMode="auto">
                            <a:xfrm>
                              <a:off x="453" y="766"/>
                              <a:ext cx="11" cy="1"/>
                            </a:xfrm>
                            <a:prstGeom prst="rect">
                              <a:avLst/>
                            </a:prstGeom>
                            <a:solidFill>
                              <a:srgbClr val="E77D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5" name="Rectangle 4525"/>
                          <wps:cNvSpPr>
                            <a:spLocks noChangeArrowheads="1"/>
                          </wps:cNvSpPr>
                          <wps:spPr bwMode="auto">
                            <a:xfrm>
                              <a:off x="453" y="766"/>
                              <a:ext cx="11" cy="1"/>
                            </a:xfrm>
                            <a:prstGeom prst="rect">
                              <a:avLst/>
                            </a:prstGeom>
                            <a:solidFill>
                              <a:srgbClr val="EA83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6" name="Rectangle 4526"/>
                          <wps:cNvSpPr>
                            <a:spLocks noChangeArrowheads="1"/>
                          </wps:cNvSpPr>
                          <wps:spPr bwMode="auto">
                            <a:xfrm>
                              <a:off x="453" y="766"/>
                              <a:ext cx="11" cy="1"/>
                            </a:xfrm>
                            <a:prstGeom prst="rect">
                              <a:avLst/>
                            </a:prstGeom>
                            <a:solidFill>
                              <a:srgbClr val="EC89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7" name="Rectangle 4527"/>
                          <wps:cNvSpPr>
                            <a:spLocks noChangeArrowheads="1"/>
                          </wps:cNvSpPr>
                          <wps:spPr bwMode="auto">
                            <a:xfrm>
                              <a:off x="453" y="767"/>
                              <a:ext cx="11" cy="1"/>
                            </a:xfrm>
                            <a:prstGeom prst="rect">
                              <a:avLst/>
                            </a:prstGeom>
                            <a:solidFill>
                              <a:srgbClr val="EE8F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8" name="Rectangle 4528"/>
                          <wps:cNvSpPr>
                            <a:spLocks noChangeArrowheads="1"/>
                          </wps:cNvSpPr>
                          <wps:spPr bwMode="auto">
                            <a:xfrm>
                              <a:off x="453" y="767"/>
                              <a:ext cx="11" cy="1"/>
                            </a:xfrm>
                            <a:prstGeom prst="rect">
                              <a:avLst/>
                            </a:prstGeom>
                            <a:solidFill>
                              <a:srgbClr val="F095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29" name="Rectangle 4529"/>
                          <wps:cNvSpPr>
                            <a:spLocks noChangeArrowheads="1"/>
                          </wps:cNvSpPr>
                          <wps:spPr bwMode="auto">
                            <a:xfrm>
                              <a:off x="453" y="767"/>
                              <a:ext cx="11" cy="1"/>
                            </a:xfrm>
                            <a:prstGeom prst="rect">
                              <a:avLst/>
                            </a:prstGeom>
                            <a:solidFill>
                              <a:srgbClr val="F29A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30" name="Rectangle 4530"/>
                          <wps:cNvSpPr>
                            <a:spLocks noChangeArrowheads="1"/>
                          </wps:cNvSpPr>
                          <wps:spPr bwMode="auto">
                            <a:xfrm>
                              <a:off x="453" y="767"/>
                              <a:ext cx="11" cy="1"/>
                            </a:xfrm>
                            <a:prstGeom prst="rect">
                              <a:avLst/>
                            </a:prstGeom>
                            <a:solidFill>
                              <a:srgbClr val="BA01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31" name="Freeform 4531"/>
                          <wps:cNvSpPr>
                            <a:spLocks/>
                          </wps:cNvSpPr>
                          <wps:spPr bwMode="auto">
                            <a:xfrm>
                              <a:off x="453" y="763"/>
                              <a:ext cx="11" cy="4"/>
                            </a:xfrm>
                            <a:custGeom>
                              <a:avLst/>
                              <a:gdLst>
                                <a:gd name="T0" fmla="*/ 11 w 11"/>
                                <a:gd name="T1" fmla="*/ 4 h 4"/>
                                <a:gd name="T2" fmla="*/ 0 w 11"/>
                                <a:gd name="T3" fmla="*/ 4 h 4"/>
                                <a:gd name="T4" fmla="*/ 4 w 11"/>
                                <a:gd name="T5" fmla="*/ 0 h 4"/>
                                <a:gd name="T6" fmla="*/ 8 w 11"/>
                                <a:gd name="T7" fmla="*/ 0 h 4"/>
                                <a:gd name="T8" fmla="*/ 11 w 11"/>
                                <a:gd name="T9" fmla="*/ 4 h 4"/>
                              </a:gdLst>
                              <a:ahLst/>
                              <a:cxnLst>
                                <a:cxn ang="0">
                                  <a:pos x="T0" y="T1"/>
                                </a:cxn>
                                <a:cxn ang="0">
                                  <a:pos x="T2" y="T3"/>
                                </a:cxn>
                                <a:cxn ang="0">
                                  <a:pos x="T4" y="T5"/>
                                </a:cxn>
                                <a:cxn ang="0">
                                  <a:pos x="T6" y="T7"/>
                                </a:cxn>
                                <a:cxn ang="0">
                                  <a:pos x="T8" y="T9"/>
                                </a:cxn>
                              </a:cxnLst>
                              <a:rect l="0" t="0" r="r" b="b"/>
                              <a:pathLst>
                                <a:path w="11" h="4">
                                  <a:moveTo>
                                    <a:pt x="11" y="4"/>
                                  </a:moveTo>
                                  <a:lnTo>
                                    <a:pt x="0" y="4"/>
                                  </a:lnTo>
                                  <a:lnTo>
                                    <a:pt x="4" y="0"/>
                                  </a:lnTo>
                                  <a:lnTo>
                                    <a:pt x="8" y="0"/>
                                  </a:lnTo>
                                  <a:lnTo>
                                    <a:pt x="11"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32" name="Freeform 4532"/>
                          <wps:cNvSpPr>
                            <a:spLocks/>
                          </wps:cNvSpPr>
                          <wps:spPr bwMode="auto">
                            <a:xfrm>
                              <a:off x="538" y="969"/>
                              <a:ext cx="14" cy="7"/>
                            </a:xfrm>
                            <a:custGeom>
                              <a:avLst/>
                              <a:gdLst>
                                <a:gd name="T0" fmla="*/ 346 w 358"/>
                                <a:gd name="T1" fmla="*/ 79 h 187"/>
                                <a:gd name="T2" fmla="*/ 38 w 358"/>
                                <a:gd name="T3" fmla="*/ 184 h 187"/>
                                <a:gd name="T4" fmla="*/ 38 w 358"/>
                                <a:gd name="T5" fmla="*/ 184 h 187"/>
                                <a:gd name="T6" fmla="*/ 19 w 358"/>
                                <a:gd name="T7" fmla="*/ 175 h 187"/>
                                <a:gd name="T8" fmla="*/ 19 w 358"/>
                                <a:gd name="T9" fmla="*/ 175 h 187"/>
                                <a:gd name="T10" fmla="*/ 19 w 358"/>
                                <a:gd name="T11" fmla="*/ 175 h 187"/>
                                <a:gd name="T12" fmla="*/ 3 w 358"/>
                                <a:gd name="T13" fmla="*/ 127 h 187"/>
                                <a:gd name="T14" fmla="*/ 3 w 358"/>
                                <a:gd name="T15" fmla="*/ 127 h 187"/>
                                <a:gd name="T16" fmla="*/ 12 w 358"/>
                                <a:gd name="T17" fmla="*/ 108 h 187"/>
                                <a:gd name="T18" fmla="*/ 12 w 358"/>
                                <a:gd name="T19" fmla="*/ 108 h 187"/>
                                <a:gd name="T20" fmla="*/ 320 w 358"/>
                                <a:gd name="T21" fmla="*/ 3 h 187"/>
                                <a:gd name="T22" fmla="*/ 320 w 358"/>
                                <a:gd name="T23" fmla="*/ 3 h 187"/>
                                <a:gd name="T24" fmla="*/ 339 w 358"/>
                                <a:gd name="T25" fmla="*/ 13 h 187"/>
                                <a:gd name="T26" fmla="*/ 339 w 358"/>
                                <a:gd name="T27" fmla="*/ 13 h 187"/>
                                <a:gd name="T28" fmla="*/ 355 w 358"/>
                                <a:gd name="T29" fmla="*/ 60 h 187"/>
                                <a:gd name="T30" fmla="*/ 355 w 358"/>
                                <a:gd name="T31" fmla="*/ 60 h 187"/>
                                <a:gd name="T32" fmla="*/ 346 w 358"/>
                                <a:gd name="T33" fmla="*/ 7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8" h="187">
                                  <a:moveTo>
                                    <a:pt x="346" y="79"/>
                                  </a:moveTo>
                                  <a:lnTo>
                                    <a:pt x="38" y="184"/>
                                  </a:lnTo>
                                  <a:lnTo>
                                    <a:pt x="38" y="184"/>
                                  </a:lnTo>
                                  <a:cubicBezTo>
                                    <a:pt x="30" y="187"/>
                                    <a:pt x="21" y="183"/>
                                    <a:pt x="19" y="175"/>
                                  </a:cubicBezTo>
                                  <a:cubicBezTo>
                                    <a:pt x="19" y="175"/>
                                    <a:pt x="19" y="175"/>
                                    <a:pt x="19" y="175"/>
                                  </a:cubicBezTo>
                                  <a:lnTo>
                                    <a:pt x="19" y="175"/>
                                  </a:lnTo>
                                  <a:lnTo>
                                    <a:pt x="3" y="127"/>
                                  </a:lnTo>
                                  <a:lnTo>
                                    <a:pt x="3" y="127"/>
                                  </a:lnTo>
                                  <a:cubicBezTo>
                                    <a:pt x="0" y="119"/>
                                    <a:pt x="4" y="111"/>
                                    <a:pt x="12" y="108"/>
                                  </a:cubicBezTo>
                                  <a:lnTo>
                                    <a:pt x="12" y="108"/>
                                  </a:lnTo>
                                  <a:lnTo>
                                    <a:pt x="320" y="3"/>
                                  </a:lnTo>
                                  <a:lnTo>
                                    <a:pt x="320" y="3"/>
                                  </a:lnTo>
                                  <a:cubicBezTo>
                                    <a:pt x="328" y="0"/>
                                    <a:pt x="337" y="5"/>
                                    <a:pt x="339" y="13"/>
                                  </a:cubicBezTo>
                                  <a:lnTo>
                                    <a:pt x="339" y="13"/>
                                  </a:lnTo>
                                  <a:lnTo>
                                    <a:pt x="355" y="60"/>
                                  </a:lnTo>
                                  <a:lnTo>
                                    <a:pt x="355" y="60"/>
                                  </a:lnTo>
                                  <a:cubicBezTo>
                                    <a:pt x="358" y="68"/>
                                    <a:pt x="354" y="77"/>
                                    <a:pt x="346" y="79"/>
                                  </a:cubicBezTo>
                                  <a:close/>
                                </a:path>
                              </a:pathLst>
                            </a:custGeom>
                            <a:solidFill>
                              <a:srgbClr val="000000"/>
                            </a:solidFill>
                            <a:ln w="0">
                              <a:solidFill>
                                <a:srgbClr val="000000"/>
                              </a:solidFill>
                              <a:prstDash val="solid"/>
                              <a:round/>
                              <a:headEnd/>
                              <a:tailEnd/>
                            </a:ln>
                          </wps:spPr>
                          <wps:bodyPr/>
                        </wps:wsp>
                        <wps:wsp>
                          <wps:cNvPr id="4533" name="Freeform 4533"/>
                          <wps:cNvSpPr>
                            <a:spLocks/>
                          </wps:cNvSpPr>
                          <wps:spPr bwMode="auto">
                            <a:xfrm>
                              <a:off x="538" y="969"/>
                              <a:ext cx="14" cy="7"/>
                            </a:xfrm>
                            <a:custGeom>
                              <a:avLst/>
                              <a:gdLst>
                                <a:gd name="T0" fmla="*/ 346 w 358"/>
                                <a:gd name="T1" fmla="*/ 79 h 187"/>
                                <a:gd name="T2" fmla="*/ 38 w 358"/>
                                <a:gd name="T3" fmla="*/ 184 h 187"/>
                                <a:gd name="T4" fmla="*/ 38 w 358"/>
                                <a:gd name="T5" fmla="*/ 184 h 187"/>
                                <a:gd name="T6" fmla="*/ 19 w 358"/>
                                <a:gd name="T7" fmla="*/ 175 h 187"/>
                                <a:gd name="T8" fmla="*/ 19 w 358"/>
                                <a:gd name="T9" fmla="*/ 175 h 187"/>
                                <a:gd name="T10" fmla="*/ 19 w 358"/>
                                <a:gd name="T11" fmla="*/ 175 h 187"/>
                                <a:gd name="T12" fmla="*/ 3 w 358"/>
                                <a:gd name="T13" fmla="*/ 127 h 187"/>
                                <a:gd name="T14" fmla="*/ 3 w 358"/>
                                <a:gd name="T15" fmla="*/ 127 h 187"/>
                                <a:gd name="T16" fmla="*/ 12 w 358"/>
                                <a:gd name="T17" fmla="*/ 108 h 187"/>
                                <a:gd name="T18" fmla="*/ 12 w 358"/>
                                <a:gd name="T19" fmla="*/ 108 h 187"/>
                                <a:gd name="T20" fmla="*/ 320 w 358"/>
                                <a:gd name="T21" fmla="*/ 3 h 187"/>
                                <a:gd name="T22" fmla="*/ 320 w 358"/>
                                <a:gd name="T23" fmla="*/ 3 h 187"/>
                                <a:gd name="T24" fmla="*/ 339 w 358"/>
                                <a:gd name="T25" fmla="*/ 13 h 187"/>
                                <a:gd name="T26" fmla="*/ 339 w 358"/>
                                <a:gd name="T27" fmla="*/ 13 h 187"/>
                                <a:gd name="T28" fmla="*/ 355 w 358"/>
                                <a:gd name="T29" fmla="*/ 60 h 187"/>
                                <a:gd name="T30" fmla="*/ 355 w 358"/>
                                <a:gd name="T31" fmla="*/ 60 h 187"/>
                                <a:gd name="T32" fmla="*/ 346 w 358"/>
                                <a:gd name="T33" fmla="*/ 7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8" h="187">
                                  <a:moveTo>
                                    <a:pt x="346" y="79"/>
                                  </a:moveTo>
                                  <a:lnTo>
                                    <a:pt x="38" y="184"/>
                                  </a:lnTo>
                                  <a:lnTo>
                                    <a:pt x="38" y="184"/>
                                  </a:lnTo>
                                  <a:cubicBezTo>
                                    <a:pt x="30" y="187"/>
                                    <a:pt x="21" y="183"/>
                                    <a:pt x="19" y="175"/>
                                  </a:cubicBezTo>
                                  <a:cubicBezTo>
                                    <a:pt x="19" y="175"/>
                                    <a:pt x="19" y="175"/>
                                    <a:pt x="19" y="175"/>
                                  </a:cubicBezTo>
                                  <a:lnTo>
                                    <a:pt x="19" y="175"/>
                                  </a:lnTo>
                                  <a:lnTo>
                                    <a:pt x="3" y="127"/>
                                  </a:lnTo>
                                  <a:lnTo>
                                    <a:pt x="3" y="127"/>
                                  </a:lnTo>
                                  <a:cubicBezTo>
                                    <a:pt x="0" y="119"/>
                                    <a:pt x="4" y="111"/>
                                    <a:pt x="12" y="108"/>
                                  </a:cubicBezTo>
                                  <a:lnTo>
                                    <a:pt x="12" y="108"/>
                                  </a:lnTo>
                                  <a:lnTo>
                                    <a:pt x="320" y="3"/>
                                  </a:lnTo>
                                  <a:lnTo>
                                    <a:pt x="320" y="3"/>
                                  </a:lnTo>
                                  <a:cubicBezTo>
                                    <a:pt x="328" y="0"/>
                                    <a:pt x="337" y="5"/>
                                    <a:pt x="339" y="13"/>
                                  </a:cubicBezTo>
                                  <a:lnTo>
                                    <a:pt x="339" y="13"/>
                                  </a:lnTo>
                                  <a:lnTo>
                                    <a:pt x="355" y="60"/>
                                  </a:lnTo>
                                  <a:lnTo>
                                    <a:pt x="355" y="60"/>
                                  </a:lnTo>
                                  <a:cubicBezTo>
                                    <a:pt x="358" y="68"/>
                                    <a:pt x="354" y="77"/>
                                    <a:pt x="346" y="79"/>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34" name="Freeform 4534"/>
                          <wps:cNvSpPr>
                            <a:spLocks/>
                          </wps:cNvSpPr>
                          <wps:spPr bwMode="auto">
                            <a:xfrm>
                              <a:off x="440" y="966"/>
                              <a:ext cx="13" cy="9"/>
                            </a:xfrm>
                            <a:custGeom>
                              <a:avLst/>
                              <a:gdLst>
                                <a:gd name="T0" fmla="*/ 288 w 337"/>
                                <a:gd name="T1" fmla="*/ 237 h 241"/>
                                <a:gd name="T2" fmla="*/ 10 w 337"/>
                                <a:gd name="T3" fmla="*/ 72 h 241"/>
                                <a:gd name="T4" fmla="*/ 10 w 337"/>
                                <a:gd name="T5" fmla="*/ 72 h 241"/>
                                <a:gd name="T6" fmla="*/ 5 w 337"/>
                                <a:gd name="T7" fmla="*/ 51 h 241"/>
                                <a:gd name="T8" fmla="*/ 5 w 337"/>
                                <a:gd name="T9" fmla="*/ 51 h 241"/>
                                <a:gd name="T10" fmla="*/ 5 w 337"/>
                                <a:gd name="T11" fmla="*/ 51 h 241"/>
                                <a:gd name="T12" fmla="*/ 29 w 337"/>
                                <a:gd name="T13" fmla="*/ 9 h 241"/>
                                <a:gd name="T14" fmla="*/ 29 w 337"/>
                                <a:gd name="T15" fmla="*/ 9 h 241"/>
                                <a:gd name="T16" fmla="*/ 50 w 337"/>
                                <a:gd name="T17" fmla="*/ 4 h 241"/>
                                <a:gd name="T18" fmla="*/ 50 w 337"/>
                                <a:gd name="T19" fmla="*/ 4 h 241"/>
                                <a:gd name="T20" fmla="*/ 328 w 337"/>
                                <a:gd name="T21" fmla="*/ 170 h 241"/>
                                <a:gd name="T22" fmla="*/ 328 w 337"/>
                                <a:gd name="T23" fmla="*/ 170 h 241"/>
                                <a:gd name="T24" fmla="*/ 333 w 337"/>
                                <a:gd name="T25" fmla="*/ 191 h 241"/>
                                <a:gd name="T26" fmla="*/ 333 w 337"/>
                                <a:gd name="T27" fmla="*/ 191 h 241"/>
                                <a:gd name="T28" fmla="*/ 308 w 337"/>
                                <a:gd name="T29" fmla="*/ 232 h 241"/>
                                <a:gd name="T30" fmla="*/ 308 w 337"/>
                                <a:gd name="T31" fmla="*/ 232 h 241"/>
                                <a:gd name="T32" fmla="*/ 288 w 337"/>
                                <a:gd name="T33" fmla="*/ 237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37" h="241">
                                  <a:moveTo>
                                    <a:pt x="288" y="237"/>
                                  </a:moveTo>
                                  <a:lnTo>
                                    <a:pt x="10" y="72"/>
                                  </a:lnTo>
                                  <a:lnTo>
                                    <a:pt x="10" y="72"/>
                                  </a:lnTo>
                                  <a:cubicBezTo>
                                    <a:pt x="3" y="67"/>
                                    <a:pt x="0" y="58"/>
                                    <a:pt x="5" y="51"/>
                                  </a:cubicBezTo>
                                  <a:cubicBezTo>
                                    <a:pt x="5" y="51"/>
                                    <a:pt x="5" y="51"/>
                                    <a:pt x="5" y="51"/>
                                  </a:cubicBezTo>
                                  <a:lnTo>
                                    <a:pt x="5" y="51"/>
                                  </a:lnTo>
                                  <a:lnTo>
                                    <a:pt x="29" y="9"/>
                                  </a:lnTo>
                                  <a:lnTo>
                                    <a:pt x="29" y="9"/>
                                  </a:lnTo>
                                  <a:cubicBezTo>
                                    <a:pt x="33" y="2"/>
                                    <a:pt x="43" y="0"/>
                                    <a:pt x="50" y="4"/>
                                  </a:cubicBezTo>
                                  <a:lnTo>
                                    <a:pt x="50" y="4"/>
                                  </a:lnTo>
                                  <a:lnTo>
                                    <a:pt x="328" y="170"/>
                                  </a:lnTo>
                                  <a:lnTo>
                                    <a:pt x="328" y="170"/>
                                  </a:lnTo>
                                  <a:cubicBezTo>
                                    <a:pt x="335" y="174"/>
                                    <a:pt x="337" y="183"/>
                                    <a:pt x="333" y="191"/>
                                  </a:cubicBezTo>
                                  <a:lnTo>
                                    <a:pt x="333" y="191"/>
                                  </a:lnTo>
                                  <a:lnTo>
                                    <a:pt x="308" y="232"/>
                                  </a:lnTo>
                                  <a:lnTo>
                                    <a:pt x="308" y="232"/>
                                  </a:lnTo>
                                  <a:cubicBezTo>
                                    <a:pt x="304" y="239"/>
                                    <a:pt x="295" y="241"/>
                                    <a:pt x="288" y="237"/>
                                  </a:cubicBezTo>
                                  <a:close/>
                                </a:path>
                              </a:pathLst>
                            </a:custGeom>
                            <a:solidFill>
                              <a:srgbClr val="000000"/>
                            </a:solidFill>
                            <a:ln w="0">
                              <a:solidFill>
                                <a:srgbClr val="000000"/>
                              </a:solidFill>
                              <a:prstDash val="solid"/>
                              <a:round/>
                              <a:headEnd/>
                              <a:tailEnd/>
                            </a:ln>
                          </wps:spPr>
                          <wps:bodyPr/>
                        </wps:wsp>
                        <wps:wsp>
                          <wps:cNvPr id="4535" name="Freeform 4535"/>
                          <wps:cNvSpPr>
                            <a:spLocks/>
                          </wps:cNvSpPr>
                          <wps:spPr bwMode="auto">
                            <a:xfrm>
                              <a:off x="440" y="966"/>
                              <a:ext cx="13" cy="9"/>
                            </a:xfrm>
                            <a:custGeom>
                              <a:avLst/>
                              <a:gdLst>
                                <a:gd name="T0" fmla="*/ 288 w 337"/>
                                <a:gd name="T1" fmla="*/ 237 h 241"/>
                                <a:gd name="T2" fmla="*/ 10 w 337"/>
                                <a:gd name="T3" fmla="*/ 72 h 241"/>
                                <a:gd name="T4" fmla="*/ 10 w 337"/>
                                <a:gd name="T5" fmla="*/ 72 h 241"/>
                                <a:gd name="T6" fmla="*/ 5 w 337"/>
                                <a:gd name="T7" fmla="*/ 51 h 241"/>
                                <a:gd name="T8" fmla="*/ 5 w 337"/>
                                <a:gd name="T9" fmla="*/ 51 h 241"/>
                                <a:gd name="T10" fmla="*/ 5 w 337"/>
                                <a:gd name="T11" fmla="*/ 51 h 241"/>
                                <a:gd name="T12" fmla="*/ 29 w 337"/>
                                <a:gd name="T13" fmla="*/ 9 h 241"/>
                                <a:gd name="T14" fmla="*/ 29 w 337"/>
                                <a:gd name="T15" fmla="*/ 9 h 241"/>
                                <a:gd name="T16" fmla="*/ 50 w 337"/>
                                <a:gd name="T17" fmla="*/ 4 h 241"/>
                                <a:gd name="T18" fmla="*/ 50 w 337"/>
                                <a:gd name="T19" fmla="*/ 4 h 241"/>
                                <a:gd name="T20" fmla="*/ 328 w 337"/>
                                <a:gd name="T21" fmla="*/ 170 h 241"/>
                                <a:gd name="T22" fmla="*/ 328 w 337"/>
                                <a:gd name="T23" fmla="*/ 170 h 241"/>
                                <a:gd name="T24" fmla="*/ 333 w 337"/>
                                <a:gd name="T25" fmla="*/ 191 h 241"/>
                                <a:gd name="T26" fmla="*/ 333 w 337"/>
                                <a:gd name="T27" fmla="*/ 191 h 241"/>
                                <a:gd name="T28" fmla="*/ 308 w 337"/>
                                <a:gd name="T29" fmla="*/ 232 h 241"/>
                                <a:gd name="T30" fmla="*/ 308 w 337"/>
                                <a:gd name="T31" fmla="*/ 232 h 241"/>
                                <a:gd name="T32" fmla="*/ 288 w 337"/>
                                <a:gd name="T33" fmla="*/ 237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37" h="241">
                                  <a:moveTo>
                                    <a:pt x="288" y="237"/>
                                  </a:moveTo>
                                  <a:lnTo>
                                    <a:pt x="10" y="72"/>
                                  </a:lnTo>
                                  <a:lnTo>
                                    <a:pt x="10" y="72"/>
                                  </a:lnTo>
                                  <a:cubicBezTo>
                                    <a:pt x="3" y="67"/>
                                    <a:pt x="0" y="58"/>
                                    <a:pt x="5" y="51"/>
                                  </a:cubicBezTo>
                                  <a:cubicBezTo>
                                    <a:pt x="5" y="51"/>
                                    <a:pt x="5" y="51"/>
                                    <a:pt x="5" y="51"/>
                                  </a:cubicBezTo>
                                  <a:lnTo>
                                    <a:pt x="5" y="51"/>
                                  </a:lnTo>
                                  <a:lnTo>
                                    <a:pt x="29" y="9"/>
                                  </a:lnTo>
                                  <a:lnTo>
                                    <a:pt x="29" y="9"/>
                                  </a:lnTo>
                                  <a:cubicBezTo>
                                    <a:pt x="33" y="2"/>
                                    <a:pt x="43" y="0"/>
                                    <a:pt x="50" y="4"/>
                                  </a:cubicBezTo>
                                  <a:lnTo>
                                    <a:pt x="50" y="4"/>
                                  </a:lnTo>
                                  <a:lnTo>
                                    <a:pt x="328" y="170"/>
                                  </a:lnTo>
                                  <a:lnTo>
                                    <a:pt x="328" y="170"/>
                                  </a:lnTo>
                                  <a:cubicBezTo>
                                    <a:pt x="335" y="174"/>
                                    <a:pt x="337" y="183"/>
                                    <a:pt x="333" y="191"/>
                                  </a:cubicBezTo>
                                  <a:lnTo>
                                    <a:pt x="333" y="191"/>
                                  </a:lnTo>
                                  <a:lnTo>
                                    <a:pt x="308" y="232"/>
                                  </a:lnTo>
                                  <a:lnTo>
                                    <a:pt x="308" y="232"/>
                                  </a:lnTo>
                                  <a:cubicBezTo>
                                    <a:pt x="304" y="239"/>
                                    <a:pt x="295" y="241"/>
                                    <a:pt x="288" y="237"/>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36" name="Rectangle 4536"/>
                          <wps:cNvSpPr>
                            <a:spLocks noChangeArrowheads="1"/>
                          </wps:cNvSpPr>
                          <wps:spPr bwMode="auto">
                            <a:xfrm>
                              <a:off x="447" y="767"/>
                              <a:ext cx="3" cy="16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37" name="Rectangle 4537"/>
                          <wps:cNvSpPr>
                            <a:spLocks noChangeArrowheads="1"/>
                          </wps:cNvSpPr>
                          <wps:spPr bwMode="auto">
                            <a:xfrm>
                              <a:off x="447" y="767"/>
                              <a:ext cx="3" cy="16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38" name="Freeform 4538"/>
                          <wps:cNvSpPr>
                            <a:spLocks/>
                          </wps:cNvSpPr>
                          <wps:spPr bwMode="auto">
                            <a:xfrm>
                              <a:off x="453" y="962"/>
                              <a:ext cx="86" cy="56"/>
                            </a:xfrm>
                            <a:custGeom>
                              <a:avLst/>
                              <a:gdLst>
                                <a:gd name="T0" fmla="*/ 80 w 86"/>
                                <a:gd name="T1" fmla="*/ 45 h 56"/>
                                <a:gd name="T2" fmla="*/ 79 w 86"/>
                                <a:gd name="T3" fmla="*/ 46 h 56"/>
                                <a:gd name="T4" fmla="*/ 79 w 86"/>
                                <a:gd name="T5" fmla="*/ 47 h 56"/>
                                <a:gd name="T6" fmla="*/ 79 w 86"/>
                                <a:gd name="T7" fmla="*/ 48 h 56"/>
                                <a:gd name="T8" fmla="*/ 78 w 86"/>
                                <a:gd name="T9" fmla="*/ 48 h 56"/>
                                <a:gd name="T10" fmla="*/ 78 w 86"/>
                                <a:gd name="T11" fmla="*/ 49 h 56"/>
                                <a:gd name="T12" fmla="*/ 78 w 86"/>
                                <a:gd name="T13" fmla="*/ 50 h 56"/>
                                <a:gd name="T14" fmla="*/ 77 w 86"/>
                                <a:gd name="T15" fmla="*/ 51 h 56"/>
                                <a:gd name="T16" fmla="*/ 77 w 86"/>
                                <a:gd name="T17" fmla="*/ 51 h 56"/>
                                <a:gd name="T18" fmla="*/ 76 w 86"/>
                                <a:gd name="T19" fmla="*/ 52 h 56"/>
                                <a:gd name="T20" fmla="*/ 76 w 86"/>
                                <a:gd name="T21" fmla="*/ 53 h 56"/>
                                <a:gd name="T22" fmla="*/ 75 w 86"/>
                                <a:gd name="T23" fmla="*/ 53 h 56"/>
                                <a:gd name="T24" fmla="*/ 75 w 86"/>
                                <a:gd name="T25" fmla="*/ 54 h 56"/>
                                <a:gd name="T26" fmla="*/ 74 w 86"/>
                                <a:gd name="T27" fmla="*/ 54 h 56"/>
                                <a:gd name="T28" fmla="*/ 74 w 86"/>
                                <a:gd name="T29" fmla="*/ 54 h 56"/>
                                <a:gd name="T30" fmla="*/ 73 w 86"/>
                                <a:gd name="T31" fmla="*/ 55 h 56"/>
                                <a:gd name="T32" fmla="*/ 73 w 86"/>
                                <a:gd name="T33" fmla="*/ 55 h 56"/>
                                <a:gd name="T34" fmla="*/ 72 w 86"/>
                                <a:gd name="T35" fmla="*/ 55 h 56"/>
                                <a:gd name="T36" fmla="*/ 71 w 86"/>
                                <a:gd name="T37" fmla="*/ 56 h 56"/>
                                <a:gd name="T38" fmla="*/ 71 w 86"/>
                                <a:gd name="T39" fmla="*/ 56 h 56"/>
                                <a:gd name="T40" fmla="*/ 70 w 86"/>
                                <a:gd name="T41" fmla="*/ 56 h 56"/>
                                <a:gd name="T42" fmla="*/ 69 w 86"/>
                                <a:gd name="T43" fmla="*/ 56 h 56"/>
                                <a:gd name="T44" fmla="*/ 69 w 86"/>
                                <a:gd name="T45" fmla="*/ 56 h 56"/>
                                <a:gd name="T46" fmla="*/ 68 w 86"/>
                                <a:gd name="T47" fmla="*/ 56 h 56"/>
                                <a:gd name="T48" fmla="*/ 67 w 86"/>
                                <a:gd name="T49" fmla="*/ 56 h 56"/>
                                <a:gd name="T50" fmla="*/ 14 w 86"/>
                                <a:gd name="T51" fmla="*/ 56 h 56"/>
                                <a:gd name="T52" fmla="*/ 13 w 86"/>
                                <a:gd name="T53" fmla="*/ 56 h 56"/>
                                <a:gd name="T54" fmla="*/ 12 w 86"/>
                                <a:gd name="T55" fmla="*/ 56 h 56"/>
                                <a:gd name="T56" fmla="*/ 11 w 86"/>
                                <a:gd name="T57" fmla="*/ 55 h 56"/>
                                <a:gd name="T58" fmla="*/ 11 w 86"/>
                                <a:gd name="T59" fmla="*/ 55 h 56"/>
                                <a:gd name="T60" fmla="*/ 10 w 86"/>
                                <a:gd name="T61" fmla="*/ 55 h 56"/>
                                <a:gd name="T62" fmla="*/ 10 w 86"/>
                                <a:gd name="T63" fmla="*/ 54 h 56"/>
                                <a:gd name="T64" fmla="*/ 9 w 86"/>
                                <a:gd name="T65" fmla="*/ 54 h 56"/>
                                <a:gd name="T66" fmla="*/ 8 w 86"/>
                                <a:gd name="T67" fmla="*/ 54 h 56"/>
                                <a:gd name="T68" fmla="*/ 8 w 86"/>
                                <a:gd name="T69" fmla="*/ 53 h 56"/>
                                <a:gd name="T70" fmla="*/ 7 w 86"/>
                                <a:gd name="T71" fmla="*/ 53 h 56"/>
                                <a:gd name="T72" fmla="*/ 7 w 86"/>
                                <a:gd name="T73" fmla="*/ 52 h 56"/>
                                <a:gd name="T74" fmla="*/ 6 w 86"/>
                                <a:gd name="T75" fmla="*/ 51 h 56"/>
                                <a:gd name="T76" fmla="*/ 6 w 86"/>
                                <a:gd name="T77" fmla="*/ 51 h 56"/>
                                <a:gd name="T78" fmla="*/ 5 w 86"/>
                                <a:gd name="T79" fmla="*/ 50 h 56"/>
                                <a:gd name="T80" fmla="*/ 5 w 86"/>
                                <a:gd name="T81" fmla="*/ 49 h 56"/>
                                <a:gd name="T82" fmla="*/ 5 w 86"/>
                                <a:gd name="T83" fmla="*/ 49 h 56"/>
                                <a:gd name="T84" fmla="*/ 4 w 86"/>
                                <a:gd name="T85" fmla="*/ 48 h 56"/>
                                <a:gd name="T86" fmla="*/ 4 w 86"/>
                                <a:gd name="T87" fmla="*/ 47 h 56"/>
                                <a:gd name="T88" fmla="*/ 4 w 86"/>
                                <a:gd name="T89" fmla="*/ 46 h 56"/>
                                <a:gd name="T90" fmla="*/ 3 w 86"/>
                                <a:gd name="T91" fmla="*/ 45 h 56"/>
                                <a:gd name="T92" fmla="*/ 3 w 86"/>
                                <a:gd name="T93" fmla="*/ 44 h 56"/>
                                <a:gd name="T94" fmla="*/ 3 w 86"/>
                                <a:gd name="T95" fmla="*/ 43 h 56"/>
                                <a:gd name="T96" fmla="*/ 3 w 86"/>
                                <a:gd name="T97" fmla="*/ 42 h 56"/>
                                <a:gd name="T98" fmla="*/ 2 w 86"/>
                                <a:gd name="T99" fmla="*/ 41 h 56"/>
                                <a:gd name="T100" fmla="*/ 86 w 86"/>
                                <a:gd name="T101" fmla="*/ 0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6" h="56">
                                  <a:moveTo>
                                    <a:pt x="86" y="0"/>
                                  </a:moveTo>
                                  <a:lnTo>
                                    <a:pt x="80" y="44"/>
                                  </a:lnTo>
                                  <a:lnTo>
                                    <a:pt x="80" y="45"/>
                                  </a:lnTo>
                                  <a:lnTo>
                                    <a:pt x="80" y="45"/>
                                  </a:lnTo>
                                  <a:lnTo>
                                    <a:pt x="79" y="45"/>
                                  </a:lnTo>
                                  <a:lnTo>
                                    <a:pt x="79" y="46"/>
                                  </a:lnTo>
                                  <a:lnTo>
                                    <a:pt x="79" y="46"/>
                                  </a:lnTo>
                                  <a:lnTo>
                                    <a:pt x="79" y="46"/>
                                  </a:lnTo>
                                  <a:lnTo>
                                    <a:pt x="79" y="46"/>
                                  </a:lnTo>
                                  <a:lnTo>
                                    <a:pt x="79" y="46"/>
                                  </a:lnTo>
                                  <a:lnTo>
                                    <a:pt x="79" y="47"/>
                                  </a:lnTo>
                                  <a:lnTo>
                                    <a:pt x="79" y="47"/>
                                  </a:lnTo>
                                  <a:lnTo>
                                    <a:pt x="79" y="47"/>
                                  </a:lnTo>
                                  <a:lnTo>
                                    <a:pt x="79" y="47"/>
                                  </a:lnTo>
                                  <a:lnTo>
                                    <a:pt x="79" y="47"/>
                                  </a:lnTo>
                                  <a:lnTo>
                                    <a:pt x="79" y="48"/>
                                  </a:lnTo>
                                  <a:lnTo>
                                    <a:pt x="79" y="48"/>
                                  </a:lnTo>
                                  <a:lnTo>
                                    <a:pt x="78" y="48"/>
                                  </a:lnTo>
                                  <a:lnTo>
                                    <a:pt x="78" y="48"/>
                                  </a:lnTo>
                                  <a:lnTo>
                                    <a:pt x="78" y="48"/>
                                  </a:lnTo>
                                  <a:lnTo>
                                    <a:pt x="78" y="49"/>
                                  </a:lnTo>
                                  <a:lnTo>
                                    <a:pt x="78" y="49"/>
                                  </a:lnTo>
                                  <a:lnTo>
                                    <a:pt x="78" y="49"/>
                                  </a:lnTo>
                                  <a:lnTo>
                                    <a:pt x="78" y="49"/>
                                  </a:lnTo>
                                  <a:lnTo>
                                    <a:pt x="78" y="50"/>
                                  </a:lnTo>
                                  <a:lnTo>
                                    <a:pt x="78" y="50"/>
                                  </a:lnTo>
                                  <a:lnTo>
                                    <a:pt x="78" y="50"/>
                                  </a:lnTo>
                                  <a:lnTo>
                                    <a:pt x="78" y="50"/>
                                  </a:lnTo>
                                  <a:lnTo>
                                    <a:pt x="77" y="50"/>
                                  </a:lnTo>
                                  <a:lnTo>
                                    <a:pt x="77" y="50"/>
                                  </a:lnTo>
                                  <a:lnTo>
                                    <a:pt x="77" y="51"/>
                                  </a:lnTo>
                                  <a:lnTo>
                                    <a:pt x="77" y="51"/>
                                  </a:lnTo>
                                  <a:lnTo>
                                    <a:pt x="77" y="51"/>
                                  </a:lnTo>
                                  <a:lnTo>
                                    <a:pt x="77" y="51"/>
                                  </a:lnTo>
                                  <a:lnTo>
                                    <a:pt x="77" y="51"/>
                                  </a:lnTo>
                                  <a:lnTo>
                                    <a:pt x="77" y="51"/>
                                  </a:lnTo>
                                  <a:lnTo>
                                    <a:pt x="77" y="52"/>
                                  </a:lnTo>
                                  <a:lnTo>
                                    <a:pt x="77" y="52"/>
                                  </a:lnTo>
                                  <a:lnTo>
                                    <a:pt x="76" y="52"/>
                                  </a:lnTo>
                                  <a:lnTo>
                                    <a:pt x="76" y="52"/>
                                  </a:lnTo>
                                  <a:lnTo>
                                    <a:pt x="76" y="52"/>
                                  </a:lnTo>
                                  <a:lnTo>
                                    <a:pt x="76" y="52"/>
                                  </a:lnTo>
                                  <a:lnTo>
                                    <a:pt x="76" y="52"/>
                                  </a:lnTo>
                                  <a:lnTo>
                                    <a:pt x="76" y="53"/>
                                  </a:lnTo>
                                  <a:lnTo>
                                    <a:pt x="76" y="53"/>
                                  </a:lnTo>
                                  <a:lnTo>
                                    <a:pt x="76" y="53"/>
                                  </a:lnTo>
                                  <a:lnTo>
                                    <a:pt x="75" y="53"/>
                                  </a:lnTo>
                                  <a:lnTo>
                                    <a:pt x="75" y="53"/>
                                  </a:lnTo>
                                  <a:lnTo>
                                    <a:pt x="75" y="53"/>
                                  </a:lnTo>
                                  <a:lnTo>
                                    <a:pt x="75" y="53"/>
                                  </a:lnTo>
                                  <a:lnTo>
                                    <a:pt x="75" y="54"/>
                                  </a:lnTo>
                                  <a:lnTo>
                                    <a:pt x="75" y="54"/>
                                  </a:lnTo>
                                  <a:lnTo>
                                    <a:pt x="75" y="54"/>
                                  </a:lnTo>
                                  <a:lnTo>
                                    <a:pt x="75" y="54"/>
                                  </a:lnTo>
                                  <a:lnTo>
                                    <a:pt x="74" y="54"/>
                                  </a:lnTo>
                                  <a:lnTo>
                                    <a:pt x="74" y="54"/>
                                  </a:lnTo>
                                  <a:lnTo>
                                    <a:pt x="74" y="54"/>
                                  </a:lnTo>
                                  <a:lnTo>
                                    <a:pt x="74" y="54"/>
                                  </a:lnTo>
                                  <a:lnTo>
                                    <a:pt x="74" y="54"/>
                                  </a:lnTo>
                                  <a:lnTo>
                                    <a:pt x="74" y="54"/>
                                  </a:lnTo>
                                  <a:lnTo>
                                    <a:pt x="74" y="55"/>
                                  </a:lnTo>
                                  <a:lnTo>
                                    <a:pt x="73" y="55"/>
                                  </a:lnTo>
                                  <a:lnTo>
                                    <a:pt x="73" y="55"/>
                                  </a:lnTo>
                                  <a:lnTo>
                                    <a:pt x="73" y="55"/>
                                  </a:lnTo>
                                  <a:lnTo>
                                    <a:pt x="73" y="55"/>
                                  </a:lnTo>
                                  <a:lnTo>
                                    <a:pt x="73" y="55"/>
                                  </a:lnTo>
                                  <a:lnTo>
                                    <a:pt x="73" y="55"/>
                                  </a:lnTo>
                                  <a:lnTo>
                                    <a:pt x="73" y="55"/>
                                  </a:lnTo>
                                  <a:lnTo>
                                    <a:pt x="72" y="55"/>
                                  </a:lnTo>
                                  <a:lnTo>
                                    <a:pt x="72" y="55"/>
                                  </a:lnTo>
                                  <a:lnTo>
                                    <a:pt x="72" y="55"/>
                                  </a:lnTo>
                                  <a:lnTo>
                                    <a:pt x="72" y="55"/>
                                  </a:lnTo>
                                  <a:lnTo>
                                    <a:pt x="72" y="55"/>
                                  </a:lnTo>
                                  <a:lnTo>
                                    <a:pt x="72" y="56"/>
                                  </a:lnTo>
                                  <a:lnTo>
                                    <a:pt x="71" y="56"/>
                                  </a:lnTo>
                                  <a:lnTo>
                                    <a:pt x="71" y="56"/>
                                  </a:lnTo>
                                  <a:lnTo>
                                    <a:pt x="71" y="56"/>
                                  </a:lnTo>
                                  <a:lnTo>
                                    <a:pt x="71" y="56"/>
                                  </a:lnTo>
                                  <a:lnTo>
                                    <a:pt x="71" y="56"/>
                                  </a:lnTo>
                                  <a:lnTo>
                                    <a:pt x="71" y="56"/>
                                  </a:lnTo>
                                  <a:lnTo>
                                    <a:pt x="70" y="56"/>
                                  </a:lnTo>
                                  <a:lnTo>
                                    <a:pt x="70" y="56"/>
                                  </a:lnTo>
                                  <a:lnTo>
                                    <a:pt x="70" y="56"/>
                                  </a:lnTo>
                                  <a:lnTo>
                                    <a:pt x="70" y="56"/>
                                  </a:lnTo>
                                  <a:lnTo>
                                    <a:pt x="70" y="56"/>
                                  </a:lnTo>
                                  <a:lnTo>
                                    <a:pt x="70" y="56"/>
                                  </a:lnTo>
                                  <a:lnTo>
                                    <a:pt x="69" y="56"/>
                                  </a:lnTo>
                                  <a:lnTo>
                                    <a:pt x="69" y="56"/>
                                  </a:lnTo>
                                  <a:lnTo>
                                    <a:pt x="69" y="56"/>
                                  </a:lnTo>
                                  <a:lnTo>
                                    <a:pt x="69" y="56"/>
                                  </a:lnTo>
                                  <a:lnTo>
                                    <a:pt x="69" y="56"/>
                                  </a:lnTo>
                                  <a:lnTo>
                                    <a:pt x="69" y="56"/>
                                  </a:lnTo>
                                  <a:lnTo>
                                    <a:pt x="68" y="56"/>
                                  </a:lnTo>
                                  <a:lnTo>
                                    <a:pt x="68" y="56"/>
                                  </a:lnTo>
                                  <a:lnTo>
                                    <a:pt x="68" y="56"/>
                                  </a:lnTo>
                                  <a:lnTo>
                                    <a:pt x="68" y="56"/>
                                  </a:lnTo>
                                  <a:lnTo>
                                    <a:pt x="68" y="56"/>
                                  </a:lnTo>
                                  <a:lnTo>
                                    <a:pt x="68" y="56"/>
                                  </a:lnTo>
                                  <a:lnTo>
                                    <a:pt x="67" y="56"/>
                                  </a:lnTo>
                                  <a:lnTo>
                                    <a:pt x="67" y="56"/>
                                  </a:lnTo>
                                  <a:lnTo>
                                    <a:pt x="67" y="56"/>
                                  </a:lnTo>
                                  <a:lnTo>
                                    <a:pt x="14" y="56"/>
                                  </a:lnTo>
                                  <a:lnTo>
                                    <a:pt x="14" y="56"/>
                                  </a:lnTo>
                                  <a:lnTo>
                                    <a:pt x="14" y="56"/>
                                  </a:lnTo>
                                  <a:lnTo>
                                    <a:pt x="13" y="56"/>
                                  </a:lnTo>
                                  <a:lnTo>
                                    <a:pt x="13" y="56"/>
                                  </a:lnTo>
                                  <a:lnTo>
                                    <a:pt x="13" y="56"/>
                                  </a:lnTo>
                                  <a:lnTo>
                                    <a:pt x="13" y="56"/>
                                  </a:lnTo>
                                  <a:lnTo>
                                    <a:pt x="13" y="56"/>
                                  </a:lnTo>
                                  <a:lnTo>
                                    <a:pt x="12" y="56"/>
                                  </a:lnTo>
                                  <a:lnTo>
                                    <a:pt x="12" y="56"/>
                                  </a:lnTo>
                                  <a:lnTo>
                                    <a:pt x="12" y="56"/>
                                  </a:lnTo>
                                  <a:lnTo>
                                    <a:pt x="12" y="56"/>
                                  </a:lnTo>
                                  <a:lnTo>
                                    <a:pt x="12" y="56"/>
                                  </a:lnTo>
                                  <a:lnTo>
                                    <a:pt x="12" y="55"/>
                                  </a:lnTo>
                                  <a:lnTo>
                                    <a:pt x="11" y="55"/>
                                  </a:lnTo>
                                  <a:lnTo>
                                    <a:pt x="11" y="55"/>
                                  </a:lnTo>
                                  <a:lnTo>
                                    <a:pt x="11" y="55"/>
                                  </a:lnTo>
                                  <a:lnTo>
                                    <a:pt x="11" y="55"/>
                                  </a:lnTo>
                                  <a:lnTo>
                                    <a:pt x="11" y="55"/>
                                  </a:lnTo>
                                  <a:lnTo>
                                    <a:pt x="11" y="55"/>
                                  </a:lnTo>
                                  <a:lnTo>
                                    <a:pt x="10" y="55"/>
                                  </a:lnTo>
                                  <a:lnTo>
                                    <a:pt x="10" y="55"/>
                                  </a:lnTo>
                                  <a:lnTo>
                                    <a:pt x="10" y="55"/>
                                  </a:lnTo>
                                  <a:lnTo>
                                    <a:pt x="10" y="55"/>
                                  </a:lnTo>
                                  <a:lnTo>
                                    <a:pt x="10" y="55"/>
                                  </a:lnTo>
                                  <a:lnTo>
                                    <a:pt x="10" y="55"/>
                                  </a:lnTo>
                                  <a:lnTo>
                                    <a:pt x="10" y="54"/>
                                  </a:lnTo>
                                  <a:lnTo>
                                    <a:pt x="9" y="54"/>
                                  </a:lnTo>
                                  <a:lnTo>
                                    <a:pt x="9" y="54"/>
                                  </a:lnTo>
                                  <a:lnTo>
                                    <a:pt x="9" y="54"/>
                                  </a:lnTo>
                                  <a:lnTo>
                                    <a:pt x="9" y="54"/>
                                  </a:lnTo>
                                  <a:lnTo>
                                    <a:pt x="9" y="54"/>
                                  </a:lnTo>
                                  <a:lnTo>
                                    <a:pt x="9" y="54"/>
                                  </a:lnTo>
                                  <a:lnTo>
                                    <a:pt x="9" y="54"/>
                                  </a:lnTo>
                                  <a:lnTo>
                                    <a:pt x="8" y="54"/>
                                  </a:lnTo>
                                  <a:lnTo>
                                    <a:pt x="8" y="54"/>
                                  </a:lnTo>
                                  <a:lnTo>
                                    <a:pt x="8" y="53"/>
                                  </a:lnTo>
                                  <a:lnTo>
                                    <a:pt x="8" y="53"/>
                                  </a:lnTo>
                                  <a:lnTo>
                                    <a:pt x="8" y="53"/>
                                  </a:lnTo>
                                  <a:lnTo>
                                    <a:pt x="8" y="53"/>
                                  </a:lnTo>
                                  <a:lnTo>
                                    <a:pt x="8" y="53"/>
                                  </a:lnTo>
                                  <a:lnTo>
                                    <a:pt x="7" y="53"/>
                                  </a:lnTo>
                                  <a:lnTo>
                                    <a:pt x="7" y="53"/>
                                  </a:lnTo>
                                  <a:lnTo>
                                    <a:pt x="7" y="52"/>
                                  </a:lnTo>
                                  <a:lnTo>
                                    <a:pt x="7" y="52"/>
                                  </a:lnTo>
                                  <a:lnTo>
                                    <a:pt x="7" y="52"/>
                                  </a:lnTo>
                                  <a:lnTo>
                                    <a:pt x="7" y="52"/>
                                  </a:lnTo>
                                  <a:lnTo>
                                    <a:pt x="7" y="52"/>
                                  </a:lnTo>
                                  <a:lnTo>
                                    <a:pt x="7" y="52"/>
                                  </a:lnTo>
                                  <a:lnTo>
                                    <a:pt x="6" y="52"/>
                                  </a:lnTo>
                                  <a:lnTo>
                                    <a:pt x="6" y="51"/>
                                  </a:lnTo>
                                  <a:lnTo>
                                    <a:pt x="6" y="51"/>
                                  </a:lnTo>
                                  <a:lnTo>
                                    <a:pt x="6" y="51"/>
                                  </a:lnTo>
                                  <a:lnTo>
                                    <a:pt x="6" y="51"/>
                                  </a:lnTo>
                                  <a:lnTo>
                                    <a:pt x="6" y="51"/>
                                  </a:lnTo>
                                  <a:lnTo>
                                    <a:pt x="6" y="51"/>
                                  </a:lnTo>
                                  <a:lnTo>
                                    <a:pt x="6" y="50"/>
                                  </a:lnTo>
                                  <a:lnTo>
                                    <a:pt x="6" y="50"/>
                                  </a:lnTo>
                                  <a:lnTo>
                                    <a:pt x="5" y="50"/>
                                  </a:lnTo>
                                  <a:lnTo>
                                    <a:pt x="5" y="50"/>
                                  </a:lnTo>
                                  <a:lnTo>
                                    <a:pt x="5" y="50"/>
                                  </a:lnTo>
                                  <a:lnTo>
                                    <a:pt x="5" y="50"/>
                                  </a:lnTo>
                                  <a:lnTo>
                                    <a:pt x="5" y="49"/>
                                  </a:lnTo>
                                  <a:lnTo>
                                    <a:pt x="5" y="49"/>
                                  </a:lnTo>
                                  <a:lnTo>
                                    <a:pt x="5" y="49"/>
                                  </a:lnTo>
                                  <a:lnTo>
                                    <a:pt x="5" y="49"/>
                                  </a:lnTo>
                                  <a:lnTo>
                                    <a:pt x="5" y="49"/>
                                  </a:lnTo>
                                  <a:lnTo>
                                    <a:pt x="5" y="48"/>
                                  </a:lnTo>
                                  <a:lnTo>
                                    <a:pt x="4" y="48"/>
                                  </a:lnTo>
                                  <a:lnTo>
                                    <a:pt x="4" y="48"/>
                                  </a:lnTo>
                                  <a:lnTo>
                                    <a:pt x="4" y="48"/>
                                  </a:lnTo>
                                  <a:lnTo>
                                    <a:pt x="4" y="48"/>
                                  </a:lnTo>
                                  <a:lnTo>
                                    <a:pt x="4" y="47"/>
                                  </a:lnTo>
                                  <a:lnTo>
                                    <a:pt x="4" y="47"/>
                                  </a:lnTo>
                                  <a:lnTo>
                                    <a:pt x="4" y="47"/>
                                  </a:lnTo>
                                  <a:lnTo>
                                    <a:pt x="4" y="47"/>
                                  </a:lnTo>
                                  <a:lnTo>
                                    <a:pt x="4" y="47"/>
                                  </a:lnTo>
                                  <a:lnTo>
                                    <a:pt x="4" y="46"/>
                                  </a:lnTo>
                                  <a:lnTo>
                                    <a:pt x="4" y="46"/>
                                  </a:lnTo>
                                  <a:lnTo>
                                    <a:pt x="4" y="46"/>
                                  </a:lnTo>
                                  <a:lnTo>
                                    <a:pt x="3" y="46"/>
                                  </a:lnTo>
                                  <a:lnTo>
                                    <a:pt x="3" y="46"/>
                                  </a:lnTo>
                                  <a:lnTo>
                                    <a:pt x="3" y="45"/>
                                  </a:lnTo>
                                  <a:lnTo>
                                    <a:pt x="3" y="45"/>
                                  </a:lnTo>
                                  <a:lnTo>
                                    <a:pt x="3" y="45"/>
                                  </a:lnTo>
                                  <a:lnTo>
                                    <a:pt x="3" y="45"/>
                                  </a:lnTo>
                                  <a:lnTo>
                                    <a:pt x="3" y="44"/>
                                  </a:lnTo>
                                  <a:lnTo>
                                    <a:pt x="3" y="44"/>
                                  </a:lnTo>
                                  <a:lnTo>
                                    <a:pt x="3" y="44"/>
                                  </a:lnTo>
                                  <a:lnTo>
                                    <a:pt x="3" y="44"/>
                                  </a:lnTo>
                                  <a:lnTo>
                                    <a:pt x="3" y="43"/>
                                  </a:lnTo>
                                  <a:lnTo>
                                    <a:pt x="3" y="43"/>
                                  </a:lnTo>
                                  <a:lnTo>
                                    <a:pt x="3" y="43"/>
                                  </a:lnTo>
                                  <a:lnTo>
                                    <a:pt x="3" y="43"/>
                                  </a:lnTo>
                                  <a:lnTo>
                                    <a:pt x="3" y="42"/>
                                  </a:lnTo>
                                  <a:lnTo>
                                    <a:pt x="3" y="42"/>
                                  </a:lnTo>
                                  <a:lnTo>
                                    <a:pt x="3" y="42"/>
                                  </a:lnTo>
                                  <a:lnTo>
                                    <a:pt x="3" y="42"/>
                                  </a:lnTo>
                                  <a:lnTo>
                                    <a:pt x="2" y="41"/>
                                  </a:lnTo>
                                  <a:lnTo>
                                    <a:pt x="2" y="41"/>
                                  </a:lnTo>
                                  <a:lnTo>
                                    <a:pt x="2" y="41"/>
                                  </a:lnTo>
                                  <a:lnTo>
                                    <a:pt x="0" y="0"/>
                                  </a:lnTo>
                                  <a:lnTo>
                                    <a:pt x="86"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539" name="Freeform 4539"/>
                          <wps:cNvSpPr>
                            <a:spLocks/>
                          </wps:cNvSpPr>
                          <wps:spPr bwMode="auto">
                            <a:xfrm>
                              <a:off x="453" y="962"/>
                              <a:ext cx="86" cy="56"/>
                            </a:xfrm>
                            <a:custGeom>
                              <a:avLst/>
                              <a:gdLst>
                                <a:gd name="T0" fmla="*/ 80 w 86"/>
                                <a:gd name="T1" fmla="*/ 45 h 56"/>
                                <a:gd name="T2" fmla="*/ 79 w 86"/>
                                <a:gd name="T3" fmla="*/ 46 h 56"/>
                                <a:gd name="T4" fmla="*/ 79 w 86"/>
                                <a:gd name="T5" fmla="*/ 47 h 56"/>
                                <a:gd name="T6" fmla="*/ 79 w 86"/>
                                <a:gd name="T7" fmla="*/ 48 h 56"/>
                                <a:gd name="T8" fmla="*/ 78 w 86"/>
                                <a:gd name="T9" fmla="*/ 48 h 56"/>
                                <a:gd name="T10" fmla="*/ 78 w 86"/>
                                <a:gd name="T11" fmla="*/ 49 h 56"/>
                                <a:gd name="T12" fmla="*/ 78 w 86"/>
                                <a:gd name="T13" fmla="*/ 50 h 56"/>
                                <a:gd name="T14" fmla="*/ 77 w 86"/>
                                <a:gd name="T15" fmla="*/ 51 h 56"/>
                                <a:gd name="T16" fmla="*/ 77 w 86"/>
                                <a:gd name="T17" fmla="*/ 51 h 56"/>
                                <a:gd name="T18" fmla="*/ 76 w 86"/>
                                <a:gd name="T19" fmla="*/ 52 h 56"/>
                                <a:gd name="T20" fmla="*/ 76 w 86"/>
                                <a:gd name="T21" fmla="*/ 53 h 56"/>
                                <a:gd name="T22" fmla="*/ 75 w 86"/>
                                <a:gd name="T23" fmla="*/ 53 h 56"/>
                                <a:gd name="T24" fmla="*/ 75 w 86"/>
                                <a:gd name="T25" fmla="*/ 54 h 56"/>
                                <a:gd name="T26" fmla="*/ 74 w 86"/>
                                <a:gd name="T27" fmla="*/ 54 h 56"/>
                                <a:gd name="T28" fmla="*/ 74 w 86"/>
                                <a:gd name="T29" fmla="*/ 54 h 56"/>
                                <a:gd name="T30" fmla="*/ 73 w 86"/>
                                <a:gd name="T31" fmla="*/ 55 h 56"/>
                                <a:gd name="T32" fmla="*/ 73 w 86"/>
                                <a:gd name="T33" fmla="*/ 55 h 56"/>
                                <a:gd name="T34" fmla="*/ 72 w 86"/>
                                <a:gd name="T35" fmla="*/ 55 h 56"/>
                                <a:gd name="T36" fmla="*/ 71 w 86"/>
                                <a:gd name="T37" fmla="*/ 56 h 56"/>
                                <a:gd name="T38" fmla="*/ 71 w 86"/>
                                <a:gd name="T39" fmla="*/ 56 h 56"/>
                                <a:gd name="T40" fmla="*/ 70 w 86"/>
                                <a:gd name="T41" fmla="*/ 56 h 56"/>
                                <a:gd name="T42" fmla="*/ 69 w 86"/>
                                <a:gd name="T43" fmla="*/ 56 h 56"/>
                                <a:gd name="T44" fmla="*/ 69 w 86"/>
                                <a:gd name="T45" fmla="*/ 56 h 56"/>
                                <a:gd name="T46" fmla="*/ 68 w 86"/>
                                <a:gd name="T47" fmla="*/ 56 h 56"/>
                                <a:gd name="T48" fmla="*/ 67 w 86"/>
                                <a:gd name="T49" fmla="*/ 56 h 56"/>
                                <a:gd name="T50" fmla="*/ 14 w 86"/>
                                <a:gd name="T51" fmla="*/ 56 h 56"/>
                                <a:gd name="T52" fmla="*/ 13 w 86"/>
                                <a:gd name="T53" fmla="*/ 56 h 56"/>
                                <a:gd name="T54" fmla="*/ 12 w 86"/>
                                <a:gd name="T55" fmla="*/ 56 h 56"/>
                                <a:gd name="T56" fmla="*/ 11 w 86"/>
                                <a:gd name="T57" fmla="*/ 55 h 56"/>
                                <a:gd name="T58" fmla="*/ 11 w 86"/>
                                <a:gd name="T59" fmla="*/ 55 h 56"/>
                                <a:gd name="T60" fmla="*/ 10 w 86"/>
                                <a:gd name="T61" fmla="*/ 55 h 56"/>
                                <a:gd name="T62" fmla="*/ 10 w 86"/>
                                <a:gd name="T63" fmla="*/ 54 h 56"/>
                                <a:gd name="T64" fmla="*/ 9 w 86"/>
                                <a:gd name="T65" fmla="*/ 54 h 56"/>
                                <a:gd name="T66" fmla="*/ 8 w 86"/>
                                <a:gd name="T67" fmla="*/ 54 h 56"/>
                                <a:gd name="T68" fmla="*/ 8 w 86"/>
                                <a:gd name="T69" fmla="*/ 53 h 56"/>
                                <a:gd name="T70" fmla="*/ 7 w 86"/>
                                <a:gd name="T71" fmla="*/ 53 h 56"/>
                                <a:gd name="T72" fmla="*/ 7 w 86"/>
                                <a:gd name="T73" fmla="*/ 52 h 56"/>
                                <a:gd name="T74" fmla="*/ 6 w 86"/>
                                <a:gd name="T75" fmla="*/ 51 h 56"/>
                                <a:gd name="T76" fmla="*/ 6 w 86"/>
                                <a:gd name="T77" fmla="*/ 51 h 56"/>
                                <a:gd name="T78" fmla="*/ 5 w 86"/>
                                <a:gd name="T79" fmla="*/ 50 h 56"/>
                                <a:gd name="T80" fmla="*/ 5 w 86"/>
                                <a:gd name="T81" fmla="*/ 49 h 56"/>
                                <a:gd name="T82" fmla="*/ 5 w 86"/>
                                <a:gd name="T83" fmla="*/ 49 h 56"/>
                                <a:gd name="T84" fmla="*/ 4 w 86"/>
                                <a:gd name="T85" fmla="*/ 48 h 56"/>
                                <a:gd name="T86" fmla="*/ 4 w 86"/>
                                <a:gd name="T87" fmla="*/ 47 h 56"/>
                                <a:gd name="T88" fmla="*/ 4 w 86"/>
                                <a:gd name="T89" fmla="*/ 46 h 56"/>
                                <a:gd name="T90" fmla="*/ 3 w 86"/>
                                <a:gd name="T91" fmla="*/ 45 h 56"/>
                                <a:gd name="T92" fmla="*/ 3 w 86"/>
                                <a:gd name="T93" fmla="*/ 44 h 56"/>
                                <a:gd name="T94" fmla="*/ 3 w 86"/>
                                <a:gd name="T95" fmla="*/ 43 h 56"/>
                                <a:gd name="T96" fmla="*/ 3 w 86"/>
                                <a:gd name="T97" fmla="*/ 42 h 56"/>
                                <a:gd name="T98" fmla="*/ 2 w 86"/>
                                <a:gd name="T99" fmla="*/ 41 h 56"/>
                                <a:gd name="T100" fmla="*/ 86 w 86"/>
                                <a:gd name="T101" fmla="*/ 0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6" h="56">
                                  <a:moveTo>
                                    <a:pt x="86" y="0"/>
                                  </a:moveTo>
                                  <a:lnTo>
                                    <a:pt x="80" y="44"/>
                                  </a:lnTo>
                                  <a:lnTo>
                                    <a:pt x="80" y="45"/>
                                  </a:lnTo>
                                  <a:lnTo>
                                    <a:pt x="80" y="45"/>
                                  </a:lnTo>
                                  <a:lnTo>
                                    <a:pt x="79" y="45"/>
                                  </a:lnTo>
                                  <a:lnTo>
                                    <a:pt x="79" y="46"/>
                                  </a:lnTo>
                                  <a:lnTo>
                                    <a:pt x="79" y="46"/>
                                  </a:lnTo>
                                  <a:lnTo>
                                    <a:pt x="79" y="46"/>
                                  </a:lnTo>
                                  <a:lnTo>
                                    <a:pt x="79" y="46"/>
                                  </a:lnTo>
                                  <a:lnTo>
                                    <a:pt x="79" y="46"/>
                                  </a:lnTo>
                                  <a:lnTo>
                                    <a:pt x="79" y="47"/>
                                  </a:lnTo>
                                  <a:lnTo>
                                    <a:pt x="79" y="47"/>
                                  </a:lnTo>
                                  <a:lnTo>
                                    <a:pt x="79" y="47"/>
                                  </a:lnTo>
                                  <a:lnTo>
                                    <a:pt x="79" y="47"/>
                                  </a:lnTo>
                                  <a:lnTo>
                                    <a:pt x="79" y="47"/>
                                  </a:lnTo>
                                  <a:lnTo>
                                    <a:pt x="79" y="48"/>
                                  </a:lnTo>
                                  <a:lnTo>
                                    <a:pt x="79" y="48"/>
                                  </a:lnTo>
                                  <a:lnTo>
                                    <a:pt x="78" y="48"/>
                                  </a:lnTo>
                                  <a:lnTo>
                                    <a:pt x="78" y="48"/>
                                  </a:lnTo>
                                  <a:lnTo>
                                    <a:pt x="78" y="48"/>
                                  </a:lnTo>
                                  <a:lnTo>
                                    <a:pt x="78" y="49"/>
                                  </a:lnTo>
                                  <a:lnTo>
                                    <a:pt x="78" y="49"/>
                                  </a:lnTo>
                                  <a:lnTo>
                                    <a:pt x="78" y="49"/>
                                  </a:lnTo>
                                  <a:lnTo>
                                    <a:pt x="78" y="49"/>
                                  </a:lnTo>
                                  <a:lnTo>
                                    <a:pt x="78" y="50"/>
                                  </a:lnTo>
                                  <a:lnTo>
                                    <a:pt x="78" y="50"/>
                                  </a:lnTo>
                                  <a:lnTo>
                                    <a:pt x="78" y="50"/>
                                  </a:lnTo>
                                  <a:lnTo>
                                    <a:pt x="78" y="50"/>
                                  </a:lnTo>
                                  <a:lnTo>
                                    <a:pt x="77" y="50"/>
                                  </a:lnTo>
                                  <a:lnTo>
                                    <a:pt x="77" y="50"/>
                                  </a:lnTo>
                                  <a:lnTo>
                                    <a:pt x="77" y="51"/>
                                  </a:lnTo>
                                  <a:lnTo>
                                    <a:pt x="77" y="51"/>
                                  </a:lnTo>
                                  <a:lnTo>
                                    <a:pt x="77" y="51"/>
                                  </a:lnTo>
                                  <a:lnTo>
                                    <a:pt x="77" y="51"/>
                                  </a:lnTo>
                                  <a:lnTo>
                                    <a:pt x="77" y="51"/>
                                  </a:lnTo>
                                  <a:lnTo>
                                    <a:pt x="77" y="51"/>
                                  </a:lnTo>
                                  <a:lnTo>
                                    <a:pt x="77" y="52"/>
                                  </a:lnTo>
                                  <a:lnTo>
                                    <a:pt x="77" y="52"/>
                                  </a:lnTo>
                                  <a:lnTo>
                                    <a:pt x="76" y="52"/>
                                  </a:lnTo>
                                  <a:lnTo>
                                    <a:pt x="76" y="52"/>
                                  </a:lnTo>
                                  <a:lnTo>
                                    <a:pt x="76" y="52"/>
                                  </a:lnTo>
                                  <a:lnTo>
                                    <a:pt x="76" y="52"/>
                                  </a:lnTo>
                                  <a:lnTo>
                                    <a:pt x="76" y="52"/>
                                  </a:lnTo>
                                  <a:lnTo>
                                    <a:pt x="76" y="53"/>
                                  </a:lnTo>
                                  <a:lnTo>
                                    <a:pt x="76" y="53"/>
                                  </a:lnTo>
                                  <a:lnTo>
                                    <a:pt x="76" y="53"/>
                                  </a:lnTo>
                                  <a:lnTo>
                                    <a:pt x="75" y="53"/>
                                  </a:lnTo>
                                  <a:lnTo>
                                    <a:pt x="75" y="53"/>
                                  </a:lnTo>
                                  <a:lnTo>
                                    <a:pt x="75" y="53"/>
                                  </a:lnTo>
                                  <a:lnTo>
                                    <a:pt x="75" y="53"/>
                                  </a:lnTo>
                                  <a:lnTo>
                                    <a:pt x="75" y="54"/>
                                  </a:lnTo>
                                  <a:lnTo>
                                    <a:pt x="75" y="54"/>
                                  </a:lnTo>
                                  <a:lnTo>
                                    <a:pt x="75" y="54"/>
                                  </a:lnTo>
                                  <a:lnTo>
                                    <a:pt x="75" y="54"/>
                                  </a:lnTo>
                                  <a:lnTo>
                                    <a:pt x="74" y="54"/>
                                  </a:lnTo>
                                  <a:lnTo>
                                    <a:pt x="74" y="54"/>
                                  </a:lnTo>
                                  <a:lnTo>
                                    <a:pt x="74" y="54"/>
                                  </a:lnTo>
                                  <a:lnTo>
                                    <a:pt x="74" y="54"/>
                                  </a:lnTo>
                                  <a:lnTo>
                                    <a:pt x="74" y="54"/>
                                  </a:lnTo>
                                  <a:lnTo>
                                    <a:pt x="74" y="54"/>
                                  </a:lnTo>
                                  <a:lnTo>
                                    <a:pt x="74" y="55"/>
                                  </a:lnTo>
                                  <a:lnTo>
                                    <a:pt x="73" y="55"/>
                                  </a:lnTo>
                                  <a:lnTo>
                                    <a:pt x="73" y="55"/>
                                  </a:lnTo>
                                  <a:lnTo>
                                    <a:pt x="73" y="55"/>
                                  </a:lnTo>
                                  <a:lnTo>
                                    <a:pt x="73" y="55"/>
                                  </a:lnTo>
                                  <a:lnTo>
                                    <a:pt x="73" y="55"/>
                                  </a:lnTo>
                                  <a:lnTo>
                                    <a:pt x="73" y="55"/>
                                  </a:lnTo>
                                  <a:lnTo>
                                    <a:pt x="73" y="55"/>
                                  </a:lnTo>
                                  <a:lnTo>
                                    <a:pt x="72" y="55"/>
                                  </a:lnTo>
                                  <a:lnTo>
                                    <a:pt x="72" y="55"/>
                                  </a:lnTo>
                                  <a:lnTo>
                                    <a:pt x="72" y="55"/>
                                  </a:lnTo>
                                  <a:lnTo>
                                    <a:pt x="72" y="55"/>
                                  </a:lnTo>
                                  <a:lnTo>
                                    <a:pt x="72" y="55"/>
                                  </a:lnTo>
                                  <a:lnTo>
                                    <a:pt x="72" y="56"/>
                                  </a:lnTo>
                                  <a:lnTo>
                                    <a:pt x="71" y="56"/>
                                  </a:lnTo>
                                  <a:lnTo>
                                    <a:pt x="71" y="56"/>
                                  </a:lnTo>
                                  <a:lnTo>
                                    <a:pt x="71" y="56"/>
                                  </a:lnTo>
                                  <a:lnTo>
                                    <a:pt x="71" y="56"/>
                                  </a:lnTo>
                                  <a:lnTo>
                                    <a:pt x="71" y="56"/>
                                  </a:lnTo>
                                  <a:lnTo>
                                    <a:pt x="71" y="56"/>
                                  </a:lnTo>
                                  <a:lnTo>
                                    <a:pt x="70" y="56"/>
                                  </a:lnTo>
                                  <a:lnTo>
                                    <a:pt x="70" y="56"/>
                                  </a:lnTo>
                                  <a:lnTo>
                                    <a:pt x="70" y="56"/>
                                  </a:lnTo>
                                  <a:lnTo>
                                    <a:pt x="70" y="56"/>
                                  </a:lnTo>
                                  <a:lnTo>
                                    <a:pt x="70" y="56"/>
                                  </a:lnTo>
                                  <a:lnTo>
                                    <a:pt x="70" y="56"/>
                                  </a:lnTo>
                                  <a:lnTo>
                                    <a:pt x="69" y="56"/>
                                  </a:lnTo>
                                  <a:lnTo>
                                    <a:pt x="69" y="56"/>
                                  </a:lnTo>
                                  <a:lnTo>
                                    <a:pt x="69" y="56"/>
                                  </a:lnTo>
                                  <a:lnTo>
                                    <a:pt x="69" y="56"/>
                                  </a:lnTo>
                                  <a:lnTo>
                                    <a:pt x="69" y="56"/>
                                  </a:lnTo>
                                  <a:lnTo>
                                    <a:pt x="69" y="56"/>
                                  </a:lnTo>
                                  <a:lnTo>
                                    <a:pt x="68" y="56"/>
                                  </a:lnTo>
                                  <a:lnTo>
                                    <a:pt x="68" y="56"/>
                                  </a:lnTo>
                                  <a:lnTo>
                                    <a:pt x="68" y="56"/>
                                  </a:lnTo>
                                  <a:lnTo>
                                    <a:pt x="68" y="56"/>
                                  </a:lnTo>
                                  <a:lnTo>
                                    <a:pt x="68" y="56"/>
                                  </a:lnTo>
                                  <a:lnTo>
                                    <a:pt x="68" y="56"/>
                                  </a:lnTo>
                                  <a:lnTo>
                                    <a:pt x="67" y="56"/>
                                  </a:lnTo>
                                  <a:lnTo>
                                    <a:pt x="67" y="56"/>
                                  </a:lnTo>
                                  <a:lnTo>
                                    <a:pt x="67" y="56"/>
                                  </a:lnTo>
                                  <a:lnTo>
                                    <a:pt x="14" y="56"/>
                                  </a:lnTo>
                                  <a:lnTo>
                                    <a:pt x="14" y="56"/>
                                  </a:lnTo>
                                  <a:lnTo>
                                    <a:pt x="14" y="56"/>
                                  </a:lnTo>
                                  <a:lnTo>
                                    <a:pt x="13" y="56"/>
                                  </a:lnTo>
                                  <a:lnTo>
                                    <a:pt x="13" y="56"/>
                                  </a:lnTo>
                                  <a:lnTo>
                                    <a:pt x="13" y="56"/>
                                  </a:lnTo>
                                  <a:lnTo>
                                    <a:pt x="13" y="56"/>
                                  </a:lnTo>
                                  <a:lnTo>
                                    <a:pt x="13" y="56"/>
                                  </a:lnTo>
                                  <a:lnTo>
                                    <a:pt x="12" y="56"/>
                                  </a:lnTo>
                                  <a:lnTo>
                                    <a:pt x="12" y="56"/>
                                  </a:lnTo>
                                  <a:lnTo>
                                    <a:pt x="12" y="56"/>
                                  </a:lnTo>
                                  <a:lnTo>
                                    <a:pt x="12" y="56"/>
                                  </a:lnTo>
                                  <a:lnTo>
                                    <a:pt x="12" y="56"/>
                                  </a:lnTo>
                                  <a:lnTo>
                                    <a:pt x="12" y="55"/>
                                  </a:lnTo>
                                  <a:lnTo>
                                    <a:pt x="11" y="55"/>
                                  </a:lnTo>
                                  <a:lnTo>
                                    <a:pt x="11" y="55"/>
                                  </a:lnTo>
                                  <a:lnTo>
                                    <a:pt x="11" y="55"/>
                                  </a:lnTo>
                                  <a:lnTo>
                                    <a:pt x="11" y="55"/>
                                  </a:lnTo>
                                  <a:lnTo>
                                    <a:pt x="11" y="55"/>
                                  </a:lnTo>
                                  <a:lnTo>
                                    <a:pt x="11" y="55"/>
                                  </a:lnTo>
                                  <a:lnTo>
                                    <a:pt x="10" y="55"/>
                                  </a:lnTo>
                                  <a:lnTo>
                                    <a:pt x="10" y="55"/>
                                  </a:lnTo>
                                  <a:lnTo>
                                    <a:pt x="10" y="55"/>
                                  </a:lnTo>
                                  <a:lnTo>
                                    <a:pt x="10" y="55"/>
                                  </a:lnTo>
                                  <a:lnTo>
                                    <a:pt x="10" y="55"/>
                                  </a:lnTo>
                                  <a:lnTo>
                                    <a:pt x="10" y="55"/>
                                  </a:lnTo>
                                  <a:lnTo>
                                    <a:pt x="10" y="54"/>
                                  </a:lnTo>
                                  <a:lnTo>
                                    <a:pt x="9" y="54"/>
                                  </a:lnTo>
                                  <a:lnTo>
                                    <a:pt x="9" y="54"/>
                                  </a:lnTo>
                                  <a:lnTo>
                                    <a:pt x="9" y="54"/>
                                  </a:lnTo>
                                  <a:lnTo>
                                    <a:pt x="9" y="54"/>
                                  </a:lnTo>
                                  <a:lnTo>
                                    <a:pt x="9" y="54"/>
                                  </a:lnTo>
                                  <a:lnTo>
                                    <a:pt x="9" y="54"/>
                                  </a:lnTo>
                                  <a:lnTo>
                                    <a:pt x="9" y="54"/>
                                  </a:lnTo>
                                  <a:lnTo>
                                    <a:pt x="8" y="54"/>
                                  </a:lnTo>
                                  <a:lnTo>
                                    <a:pt x="8" y="54"/>
                                  </a:lnTo>
                                  <a:lnTo>
                                    <a:pt x="8" y="53"/>
                                  </a:lnTo>
                                  <a:lnTo>
                                    <a:pt x="8" y="53"/>
                                  </a:lnTo>
                                  <a:lnTo>
                                    <a:pt x="8" y="53"/>
                                  </a:lnTo>
                                  <a:lnTo>
                                    <a:pt x="8" y="53"/>
                                  </a:lnTo>
                                  <a:lnTo>
                                    <a:pt x="8" y="53"/>
                                  </a:lnTo>
                                  <a:lnTo>
                                    <a:pt x="7" y="53"/>
                                  </a:lnTo>
                                  <a:lnTo>
                                    <a:pt x="7" y="53"/>
                                  </a:lnTo>
                                  <a:lnTo>
                                    <a:pt x="7" y="52"/>
                                  </a:lnTo>
                                  <a:lnTo>
                                    <a:pt x="7" y="52"/>
                                  </a:lnTo>
                                  <a:lnTo>
                                    <a:pt x="7" y="52"/>
                                  </a:lnTo>
                                  <a:lnTo>
                                    <a:pt x="7" y="52"/>
                                  </a:lnTo>
                                  <a:lnTo>
                                    <a:pt x="7" y="52"/>
                                  </a:lnTo>
                                  <a:lnTo>
                                    <a:pt x="7" y="52"/>
                                  </a:lnTo>
                                  <a:lnTo>
                                    <a:pt x="6" y="52"/>
                                  </a:lnTo>
                                  <a:lnTo>
                                    <a:pt x="6" y="51"/>
                                  </a:lnTo>
                                  <a:lnTo>
                                    <a:pt x="6" y="51"/>
                                  </a:lnTo>
                                  <a:lnTo>
                                    <a:pt x="6" y="51"/>
                                  </a:lnTo>
                                  <a:lnTo>
                                    <a:pt x="6" y="51"/>
                                  </a:lnTo>
                                  <a:lnTo>
                                    <a:pt x="6" y="51"/>
                                  </a:lnTo>
                                  <a:lnTo>
                                    <a:pt x="6" y="51"/>
                                  </a:lnTo>
                                  <a:lnTo>
                                    <a:pt x="6" y="50"/>
                                  </a:lnTo>
                                  <a:lnTo>
                                    <a:pt x="6" y="50"/>
                                  </a:lnTo>
                                  <a:lnTo>
                                    <a:pt x="5" y="50"/>
                                  </a:lnTo>
                                  <a:lnTo>
                                    <a:pt x="5" y="50"/>
                                  </a:lnTo>
                                  <a:lnTo>
                                    <a:pt x="5" y="50"/>
                                  </a:lnTo>
                                  <a:lnTo>
                                    <a:pt x="5" y="50"/>
                                  </a:lnTo>
                                  <a:lnTo>
                                    <a:pt x="5" y="49"/>
                                  </a:lnTo>
                                  <a:lnTo>
                                    <a:pt x="5" y="49"/>
                                  </a:lnTo>
                                  <a:lnTo>
                                    <a:pt x="5" y="49"/>
                                  </a:lnTo>
                                  <a:lnTo>
                                    <a:pt x="5" y="49"/>
                                  </a:lnTo>
                                  <a:lnTo>
                                    <a:pt x="5" y="49"/>
                                  </a:lnTo>
                                  <a:lnTo>
                                    <a:pt x="5" y="48"/>
                                  </a:lnTo>
                                  <a:lnTo>
                                    <a:pt x="4" y="48"/>
                                  </a:lnTo>
                                  <a:lnTo>
                                    <a:pt x="4" y="48"/>
                                  </a:lnTo>
                                  <a:lnTo>
                                    <a:pt x="4" y="48"/>
                                  </a:lnTo>
                                  <a:lnTo>
                                    <a:pt x="4" y="48"/>
                                  </a:lnTo>
                                  <a:lnTo>
                                    <a:pt x="4" y="47"/>
                                  </a:lnTo>
                                  <a:lnTo>
                                    <a:pt x="4" y="47"/>
                                  </a:lnTo>
                                  <a:lnTo>
                                    <a:pt x="4" y="47"/>
                                  </a:lnTo>
                                  <a:lnTo>
                                    <a:pt x="4" y="47"/>
                                  </a:lnTo>
                                  <a:lnTo>
                                    <a:pt x="4" y="47"/>
                                  </a:lnTo>
                                  <a:lnTo>
                                    <a:pt x="4" y="46"/>
                                  </a:lnTo>
                                  <a:lnTo>
                                    <a:pt x="4" y="46"/>
                                  </a:lnTo>
                                  <a:lnTo>
                                    <a:pt x="4" y="46"/>
                                  </a:lnTo>
                                  <a:lnTo>
                                    <a:pt x="3" y="46"/>
                                  </a:lnTo>
                                  <a:lnTo>
                                    <a:pt x="3" y="46"/>
                                  </a:lnTo>
                                  <a:lnTo>
                                    <a:pt x="3" y="45"/>
                                  </a:lnTo>
                                  <a:lnTo>
                                    <a:pt x="3" y="45"/>
                                  </a:lnTo>
                                  <a:lnTo>
                                    <a:pt x="3" y="45"/>
                                  </a:lnTo>
                                  <a:lnTo>
                                    <a:pt x="3" y="45"/>
                                  </a:lnTo>
                                  <a:lnTo>
                                    <a:pt x="3" y="44"/>
                                  </a:lnTo>
                                  <a:lnTo>
                                    <a:pt x="3" y="44"/>
                                  </a:lnTo>
                                  <a:lnTo>
                                    <a:pt x="3" y="44"/>
                                  </a:lnTo>
                                  <a:lnTo>
                                    <a:pt x="3" y="44"/>
                                  </a:lnTo>
                                  <a:lnTo>
                                    <a:pt x="3" y="43"/>
                                  </a:lnTo>
                                  <a:lnTo>
                                    <a:pt x="3" y="43"/>
                                  </a:lnTo>
                                  <a:lnTo>
                                    <a:pt x="3" y="43"/>
                                  </a:lnTo>
                                  <a:lnTo>
                                    <a:pt x="3" y="43"/>
                                  </a:lnTo>
                                  <a:lnTo>
                                    <a:pt x="3" y="42"/>
                                  </a:lnTo>
                                  <a:lnTo>
                                    <a:pt x="3" y="42"/>
                                  </a:lnTo>
                                  <a:lnTo>
                                    <a:pt x="3" y="42"/>
                                  </a:lnTo>
                                  <a:lnTo>
                                    <a:pt x="3" y="42"/>
                                  </a:lnTo>
                                  <a:lnTo>
                                    <a:pt x="2" y="41"/>
                                  </a:lnTo>
                                  <a:lnTo>
                                    <a:pt x="2" y="41"/>
                                  </a:lnTo>
                                  <a:lnTo>
                                    <a:pt x="2" y="41"/>
                                  </a:lnTo>
                                  <a:lnTo>
                                    <a:pt x="0" y="0"/>
                                  </a:lnTo>
                                  <a:lnTo>
                                    <a:pt x="86"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40" name="Freeform 4540"/>
                          <wps:cNvSpPr>
                            <a:spLocks/>
                          </wps:cNvSpPr>
                          <wps:spPr bwMode="auto">
                            <a:xfrm>
                              <a:off x="453" y="1000"/>
                              <a:ext cx="82" cy="19"/>
                            </a:xfrm>
                            <a:custGeom>
                              <a:avLst/>
                              <a:gdLst>
                                <a:gd name="T0" fmla="*/ 81 w 82"/>
                                <a:gd name="T1" fmla="*/ 8 h 19"/>
                                <a:gd name="T2" fmla="*/ 81 w 82"/>
                                <a:gd name="T3" fmla="*/ 9 h 19"/>
                                <a:gd name="T4" fmla="*/ 80 w 82"/>
                                <a:gd name="T5" fmla="*/ 11 h 19"/>
                                <a:gd name="T6" fmla="*/ 80 w 82"/>
                                <a:gd name="T7" fmla="*/ 12 h 19"/>
                                <a:gd name="T8" fmla="*/ 79 w 82"/>
                                <a:gd name="T9" fmla="*/ 13 h 19"/>
                                <a:gd name="T10" fmla="*/ 78 w 82"/>
                                <a:gd name="T11" fmla="*/ 14 h 19"/>
                                <a:gd name="T12" fmla="*/ 77 w 82"/>
                                <a:gd name="T13" fmla="*/ 15 h 19"/>
                                <a:gd name="T14" fmla="*/ 76 w 82"/>
                                <a:gd name="T15" fmla="*/ 16 h 19"/>
                                <a:gd name="T16" fmla="*/ 75 w 82"/>
                                <a:gd name="T17" fmla="*/ 17 h 19"/>
                                <a:gd name="T18" fmla="*/ 74 w 82"/>
                                <a:gd name="T19" fmla="*/ 17 h 19"/>
                                <a:gd name="T20" fmla="*/ 73 w 82"/>
                                <a:gd name="T21" fmla="*/ 18 h 19"/>
                                <a:gd name="T22" fmla="*/ 72 w 82"/>
                                <a:gd name="T23" fmla="*/ 18 h 19"/>
                                <a:gd name="T24" fmla="*/ 71 w 82"/>
                                <a:gd name="T25" fmla="*/ 19 h 19"/>
                                <a:gd name="T26" fmla="*/ 70 w 82"/>
                                <a:gd name="T27" fmla="*/ 19 h 19"/>
                                <a:gd name="T28" fmla="*/ 12 w 82"/>
                                <a:gd name="T29" fmla="*/ 19 h 19"/>
                                <a:gd name="T30" fmla="*/ 11 w 82"/>
                                <a:gd name="T31" fmla="*/ 18 h 19"/>
                                <a:gd name="T32" fmla="*/ 10 w 82"/>
                                <a:gd name="T33" fmla="*/ 18 h 19"/>
                                <a:gd name="T34" fmla="*/ 9 w 82"/>
                                <a:gd name="T35" fmla="*/ 18 h 19"/>
                                <a:gd name="T36" fmla="*/ 8 w 82"/>
                                <a:gd name="T37" fmla="*/ 17 h 19"/>
                                <a:gd name="T38" fmla="*/ 7 w 82"/>
                                <a:gd name="T39" fmla="*/ 16 h 19"/>
                                <a:gd name="T40" fmla="*/ 6 w 82"/>
                                <a:gd name="T41" fmla="*/ 15 h 19"/>
                                <a:gd name="T42" fmla="*/ 5 w 82"/>
                                <a:gd name="T43" fmla="*/ 14 h 19"/>
                                <a:gd name="T44" fmla="*/ 4 w 82"/>
                                <a:gd name="T45" fmla="*/ 13 h 19"/>
                                <a:gd name="T46" fmla="*/ 3 w 82"/>
                                <a:gd name="T47" fmla="*/ 12 h 19"/>
                                <a:gd name="T48" fmla="*/ 2 w 82"/>
                                <a:gd name="T49" fmla="*/ 11 h 19"/>
                                <a:gd name="T50" fmla="*/ 2 w 82"/>
                                <a:gd name="T51" fmla="*/ 9 h 19"/>
                                <a:gd name="T52" fmla="*/ 1 w 82"/>
                                <a:gd name="T53" fmla="*/ 8 h 19"/>
                                <a:gd name="T54" fmla="*/ 0 w 82"/>
                                <a:gd name="T55" fmla="*/ 6 h 19"/>
                                <a:gd name="T56" fmla="*/ 2 w 82"/>
                                <a:gd name="T57" fmla="*/ 0 h 19"/>
                                <a:gd name="T58" fmla="*/ 2 w 82"/>
                                <a:gd name="T59" fmla="*/ 2 h 19"/>
                                <a:gd name="T60" fmla="*/ 3 w 82"/>
                                <a:gd name="T61" fmla="*/ 3 h 19"/>
                                <a:gd name="T62" fmla="*/ 3 w 82"/>
                                <a:gd name="T63" fmla="*/ 5 h 19"/>
                                <a:gd name="T64" fmla="*/ 4 w 82"/>
                                <a:gd name="T65" fmla="*/ 6 h 19"/>
                                <a:gd name="T66" fmla="*/ 4 w 82"/>
                                <a:gd name="T67" fmla="*/ 7 h 19"/>
                                <a:gd name="T68" fmla="*/ 5 w 82"/>
                                <a:gd name="T69" fmla="*/ 8 h 19"/>
                                <a:gd name="T70" fmla="*/ 6 w 82"/>
                                <a:gd name="T71" fmla="*/ 9 h 19"/>
                                <a:gd name="T72" fmla="*/ 7 w 82"/>
                                <a:gd name="T73" fmla="*/ 10 h 19"/>
                                <a:gd name="T74" fmla="*/ 8 w 82"/>
                                <a:gd name="T75" fmla="*/ 11 h 19"/>
                                <a:gd name="T76" fmla="*/ 9 w 82"/>
                                <a:gd name="T77" fmla="*/ 12 h 19"/>
                                <a:gd name="T78" fmla="*/ 10 w 82"/>
                                <a:gd name="T79" fmla="*/ 13 h 19"/>
                                <a:gd name="T80" fmla="*/ 12 w 82"/>
                                <a:gd name="T81" fmla="*/ 13 h 19"/>
                                <a:gd name="T82" fmla="*/ 13 w 82"/>
                                <a:gd name="T83" fmla="*/ 13 h 19"/>
                                <a:gd name="T84" fmla="*/ 15 w 82"/>
                                <a:gd name="T85" fmla="*/ 14 h 19"/>
                                <a:gd name="T86" fmla="*/ 71 w 82"/>
                                <a:gd name="T87" fmla="*/ 14 h 19"/>
                                <a:gd name="T88" fmla="*/ 72 w 82"/>
                                <a:gd name="T89" fmla="*/ 14 h 19"/>
                                <a:gd name="T90" fmla="*/ 73 w 82"/>
                                <a:gd name="T91" fmla="*/ 13 h 19"/>
                                <a:gd name="T92" fmla="*/ 74 w 82"/>
                                <a:gd name="T93" fmla="*/ 13 h 19"/>
                                <a:gd name="T94" fmla="*/ 75 w 82"/>
                                <a:gd name="T95" fmla="*/ 12 h 19"/>
                                <a:gd name="T96" fmla="*/ 75 w 82"/>
                                <a:gd name="T97" fmla="*/ 12 h 19"/>
                                <a:gd name="T98" fmla="*/ 76 w 82"/>
                                <a:gd name="T99" fmla="*/ 11 h 19"/>
                                <a:gd name="T100" fmla="*/ 77 w 82"/>
                                <a:gd name="T101" fmla="*/ 10 h 19"/>
                                <a:gd name="T102" fmla="*/ 78 w 82"/>
                                <a:gd name="T103" fmla="*/ 9 h 19"/>
                                <a:gd name="T104" fmla="*/ 78 w 82"/>
                                <a:gd name="T105" fmla="*/ 8 h 19"/>
                                <a:gd name="T106" fmla="*/ 79 w 82"/>
                                <a:gd name="T107" fmla="*/ 6 h 19"/>
                                <a:gd name="T108" fmla="*/ 80 w 82"/>
                                <a:gd name="T109" fmla="*/ 5 h 19"/>
                                <a:gd name="T110" fmla="*/ 80 w 82"/>
                                <a:gd name="T111" fmla="*/ 3 h 19"/>
                                <a:gd name="T112" fmla="*/ 81 w 82"/>
                                <a:gd name="T113" fmla="*/ 2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2" h="19">
                                  <a:moveTo>
                                    <a:pt x="82" y="6"/>
                                  </a:moveTo>
                                  <a:lnTo>
                                    <a:pt x="82" y="6"/>
                                  </a:lnTo>
                                  <a:lnTo>
                                    <a:pt x="82" y="7"/>
                                  </a:lnTo>
                                  <a:lnTo>
                                    <a:pt x="82" y="7"/>
                                  </a:lnTo>
                                  <a:lnTo>
                                    <a:pt x="82" y="7"/>
                                  </a:lnTo>
                                  <a:lnTo>
                                    <a:pt x="82" y="7"/>
                                  </a:lnTo>
                                  <a:lnTo>
                                    <a:pt x="81" y="8"/>
                                  </a:lnTo>
                                  <a:lnTo>
                                    <a:pt x="81" y="8"/>
                                  </a:lnTo>
                                  <a:lnTo>
                                    <a:pt x="81" y="8"/>
                                  </a:lnTo>
                                  <a:lnTo>
                                    <a:pt x="81" y="8"/>
                                  </a:lnTo>
                                  <a:lnTo>
                                    <a:pt x="81" y="8"/>
                                  </a:lnTo>
                                  <a:lnTo>
                                    <a:pt x="81" y="9"/>
                                  </a:lnTo>
                                  <a:lnTo>
                                    <a:pt x="81" y="9"/>
                                  </a:lnTo>
                                  <a:lnTo>
                                    <a:pt x="81" y="9"/>
                                  </a:lnTo>
                                  <a:lnTo>
                                    <a:pt x="81" y="9"/>
                                  </a:lnTo>
                                  <a:lnTo>
                                    <a:pt x="81" y="10"/>
                                  </a:lnTo>
                                  <a:lnTo>
                                    <a:pt x="81" y="10"/>
                                  </a:lnTo>
                                  <a:lnTo>
                                    <a:pt x="81" y="10"/>
                                  </a:lnTo>
                                  <a:lnTo>
                                    <a:pt x="81" y="10"/>
                                  </a:lnTo>
                                  <a:lnTo>
                                    <a:pt x="80" y="10"/>
                                  </a:lnTo>
                                  <a:lnTo>
                                    <a:pt x="80" y="11"/>
                                  </a:lnTo>
                                  <a:lnTo>
                                    <a:pt x="80" y="11"/>
                                  </a:lnTo>
                                  <a:lnTo>
                                    <a:pt x="80" y="11"/>
                                  </a:lnTo>
                                  <a:lnTo>
                                    <a:pt x="80" y="11"/>
                                  </a:lnTo>
                                  <a:lnTo>
                                    <a:pt x="80" y="11"/>
                                  </a:lnTo>
                                  <a:lnTo>
                                    <a:pt x="80" y="12"/>
                                  </a:lnTo>
                                  <a:lnTo>
                                    <a:pt x="80" y="12"/>
                                  </a:lnTo>
                                  <a:lnTo>
                                    <a:pt x="80" y="12"/>
                                  </a:lnTo>
                                  <a:lnTo>
                                    <a:pt x="80" y="12"/>
                                  </a:lnTo>
                                  <a:lnTo>
                                    <a:pt x="79" y="12"/>
                                  </a:lnTo>
                                  <a:lnTo>
                                    <a:pt x="79" y="12"/>
                                  </a:lnTo>
                                  <a:lnTo>
                                    <a:pt x="79" y="13"/>
                                  </a:lnTo>
                                  <a:lnTo>
                                    <a:pt x="79" y="13"/>
                                  </a:lnTo>
                                  <a:lnTo>
                                    <a:pt x="79" y="13"/>
                                  </a:lnTo>
                                  <a:lnTo>
                                    <a:pt x="79" y="13"/>
                                  </a:lnTo>
                                  <a:lnTo>
                                    <a:pt x="79" y="13"/>
                                  </a:lnTo>
                                  <a:lnTo>
                                    <a:pt x="79" y="13"/>
                                  </a:lnTo>
                                  <a:lnTo>
                                    <a:pt x="79" y="14"/>
                                  </a:lnTo>
                                  <a:lnTo>
                                    <a:pt x="79" y="14"/>
                                  </a:lnTo>
                                  <a:lnTo>
                                    <a:pt x="78" y="14"/>
                                  </a:lnTo>
                                  <a:lnTo>
                                    <a:pt x="78" y="14"/>
                                  </a:lnTo>
                                  <a:lnTo>
                                    <a:pt x="78" y="14"/>
                                  </a:lnTo>
                                  <a:lnTo>
                                    <a:pt x="78" y="14"/>
                                  </a:lnTo>
                                  <a:lnTo>
                                    <a:pt x="78" y="14"/>
                                  </a:lnTo>
                                  <a:lnTo>
                                    <a:pt x="78" y="15"/>
                                  </a:lnTo>
                                  <a:lnTo>
                                    <a:pt x="78" y="15"/>
                                  </a:lnTo>
                                  <a:lnTo>
                                    <a:pt x="78" y="15"/>
                                  </a:lnTo>
                                  <a:lnTo>
                                    <a:pt x="77" y="15"/>
                                  </a:lnTo>
                                  <a:lnTo>
                                    <a:pt x="77" y="15"/>
                                  </a:lnTo>
                                  <a:lnTo>
                                    <a:pt x="77" y="15"/>
                                  </a:lnTo>
                                  <a:lnTo>
                                    <a:pt x="77" y="15"/>
                                  </a:lnTo>
                                  <a:lnTo>
                                    <a:pt x="77" y="16"/>
                                  </a:lnTo>
                                  <a:lnTo>
                                    <a:pt x="77" y="16"/>
                                  </a:lnTo>
                                  <a:lnTo>
                                    <a:pt x="77" y="16"/>
                                  </a:lnTo>
                                  <a:lnTo>
                                    <a:pt x="77" y="16"/>
                                  </a:lnTo>
                                  <a:lnTo>
                                    <a:pt x="76" y="16"/>
                                  </a:lnTo>
                                  <a:lnTo>
                                    <a:pt x="76" y="16"/>
                                  </a:lnTo>
                                  <a:lnTo>
                                    <a:pt x="76" y="16"/>
                                  </a:lnTo>
                                  <a:lnTo>
                                    <a:pt x="76" y="16"/>
                                  </a:lnTo>
                                  <a:lnTo>
                                    <a:pt x="76" y="16"/>
                                  </a:lnTo>
                                  <a:lnTo>
                                    <a:pt x="76" y="17"/>
                                  </a:lnTo>
                                  <a:lnTo>
                                    <a:pt x="76" y="17"/>
                                  </a:lnTo>
                                  <a:lnTo>
                                    <a:pt x="75" y="17"/>
                                  </a:lnTo>
                                  <a:lnTo>
                                    <a:pt x="75" y="17"/>
                                  </a:lnTo>
                                  <a:lnTo>
                                    <a:pt x="75" y="17"/>
                                  </a:lnTo>
                                  <a:lnTo>
                                    <a:pt x="75" y="17"/>
                                  </a:lnTo>
                                  <a:lnTo>
                                    <a:pt x="75" y="17"/>
                                  </a:lnTo>
                                  <a:lnTo>
                                    <a:pt x="75" y="17"/>
                                  </a:lnTo>
                                  <a:lnTo>
                                    <a:pt x="75" y="17"/>
                                  </a:lnTo>
                                  <a:lnTo>
                                    <a:pt x="74" y="17"/>
                                  </a:lnTo>
                                  <a:lnTo>
                                    <a:pt x="74" y="18"/>
                                  </a:lnTo>
                                  <a:lnTo>
                                    <a:pt x="74" y="18"/>
                                  </a:lnTo>
                                  <a:lnTo>
                                    <a:pt x="74" y="18"/>
                                  </a:lnTo>
                                  <a:lnTo>
                                    <a:pt x="74" y="18"/>
                                  </a:lnTo>
                                  <a:lnTo>
                                    <a:pt x="74" y="18"/>
                                  </a:lnTo>
                                  <a:lnTo>
                                    <a:pt x="73" y="18"/>
                                  </a:lnTo>
                                  <a:lnTo>
                                    <a:pt x="73" y="18"/>
                                  </a:lnTo>
                                  <a:lnTo>
                                    <a:pt x="73" y="18"/>
                                  </a:lnTo>
                                  <a:lnTo>
                                    <a:pt x="73" y="18"/>
                                  </a:lnTo>
                                  <a:lnTo>
                                    <a:pt x="73" y="18"/>
                                  </a:lnTo>
                                  <a:lnTo>
                                    <a:pt x="73" y="18"/>
                                  </a:lnTo>
                                  <a:lnTo>
                                    <a:pt x="72" y="18"/>
                                  </a:lnTo>
                                  <a:lnTo>
                                    <a:pt x="72" y="18"/>
                                  </a:lnTo>
                                  <a:lnTo>
                                    <a:pt x="72" y="18"/>
                                  </a:lnTo>
                                  <a:lnTo>
                                    <a:pt x="72" y="18"/>
                                  </a:lnTo>
                                  <a:lnTo>
                                    <a:pt x="72" y="18"/>
                                  </a:lnTo>
                                  <a:lnTo>
                                    <a:pt x="72" y="18"/>
                                  </a:lnTo>
                                  <a:lnTo>
                                    <a:pt x="71" y="19"/>
                                  </a:lnTo>
                                  <a:lnTo>
                                    <a:pt x="71" y="19"/>
                                  </a:lnTo>
                                  <a:lnTo>
                                    <a:pt x="71" y="19"/>
                                  </a:lnTo>
                                  <a:lnTo>
                                    <a:pt x="71" y="19"/>
                                  </a:lnTo>
                                  <a:lnTo>
                                    <a:pt x="71" y="19"/>
                                  </a:lnTo>
                                  <a:lnTo>
                                    <a:pt x="71" y="19"/>
                                  </a:lnTo>
                                  <a:lnTo>
                                    <a:pt x="70" y="19"/>
                                  </a:lnTo>
                                  <a:lnTo>
                                    <a:pt x="70" y="19"/>
                                  </a:lnTo>
                                  <a:lnTo>
                                    <a:pt x="70" y="19"/>
                                  </a:lnTo>
                                  <a:lnTo>
                                    <a:pt x="70" y="19"/>
                                  </a:lnTo>
                                  <a:lnTo>
                                    <a:pt x="70" y="19"/>
                                  </a:lnTo>
                                  <a:lnTo>
                                    <a:pt x="69" y="19"/>
                                  </a:lnTo>
                                  <a:lnTo>
                                    <a:pt x="69" y="19"/>
                                  </a:lnTo>
                                  <a:lnTo>
                                    <a:pt x="13" y="19"/>
                                  </a:lnTo>
                                  <a:lnTo>
                                    <a:pt x="13" y="19"/>
                                  </a:lnTo>
                                  <a:lnTo>
                                    <a:pt x="13" y="19"/>
                                  </a:lnTo>
                                  <a:lnTo>
                                    <a:pt x="12" y="19"/>
                                  </a:lnTo>
                                  <a:lnTo>
                                    <a:pt x="12" y="19"/>
                                  </a:lnTo>
                                  <a:lnTo>
                                    <a:pt x="12" y="19"/>
                                  </a:lnTo>
                                  <a:lnTo>
                                    <a:pt x="12" y="19"/>
                                  </a:lnTo>
                                  <a:lnTo>
                                    <a:pt x="12" y="19"/>
                                  </a:lnTo>
                                  <a:lnTo>
                                    <a:pt x="12" y="19"/>
                                  </a:lnTo>
                                  <a:lnTo>
                                    <a:pt x="11" y="19"/>
                                  </a:lnTo>
                                  <a:lnTo>
                                    <a:pt x="11" y="19"/>
                                  </a:lnTo>
                                  <a:lnTo>
                                    <a:pt x="11" y="18"/>
                                  </a:lnTo>
                                  <a:lnTo>
                                    <a:pt x="11" y="18"/>
                                  </a:lnTo>
                                  <a:lnTo>
                                    <a:pt x="11" y="18"/>
                                  </a:lnTo>
                                  <a:lnTo>
                                    <a:pt x="11"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7"/>
                                  </a:lnTo>
                                  <a:lnTo>
                                    <a:pt x="8" y="17"/>
                                  </a:lnTo>
                                  <a:lnTo>
                                    <a:pt x="8" y="17"/>
                                  </a:lnTo>
                                  <a:lnTo>
                                    <a:pt x="8" y="17"/>
                                  </a:lnTo>
                                  <a:lnTo>
                                    <a:pt x="8" y="17"/>
                                  </a:lnTo>
                                  <a:lnTo>
                                    <a:pt x="8" y="17"/>
                                  </a:lnTo>
                                  <a:lnTo>
                                    <a:pt x="8" y="17"/>
                                  </a:lnTo>
                                  <a:lnTo>
                                    <a:pt x="7" y="17"/>
                                  </a:lnTo>
                                  <a:lnTo>
                                    <a:pt x="7" y="17"/>
                                  </a:lnTo>
                                  <a:lnTo>
                                    <a:pt x="7" y="17"/>
                                  </a:lnTo>
                                  <a:lnTo>
                                    <a:pt x="7" y="16"/>
                                  </a:lnTo>
                                  <a:lnTo>
                                    <a:pt x="7" y="16"/>
                                  </a:lnTo>
                                  <a:lnTo>
                                    <a:pt x="7" y="16"/>
                                  </a:lnTo>
                                  <a:lnTo>
                                    <a:pt x="7" y="16"/>
                                  </a:lnTo>
                                  <a:lnTo>
                                    <a:pt x="6" y="16"/>
                                  </a:lnTo>
                                  <a:lnTo>
                                    <a:pt x="6" y="16"/>
                                  </a:lnTo>
                                  <a:lnTo>
                                    <a:pt x="6" y="16"/>
                                  </a:lnTo>
                                  <a:lnTo>
                                    <a:pt x="6" y="16"/>
                                  </a:lnTo>
                                  <a:lnTo>
                                    <a:pt x="6" y="16"/>
                                  </a:lnTo>
                                  <a:lnTo>
                                    <a:pt x="6" y="16"/>
                                  </a:lnTo>
                                  <a:lnTo>
                                    <a:pt x="6" y="15"/>
                                  </a:lnTo>
                                  <a:lnTo>
                                    <a:pt x="5" y="15"/>
                                  </a:lnTo>
                                  <a:lnTo>
                                    <a:pt x="5" y="15"/>
                                  </a:lnTo>
                                  <a:lnTo>
                                    <a:pt x="5" y="15"/>
                                  </a:lnTo>
                                  <a:lnTo>
                                    <a:pt x="5" y="15"/>
                                  </a:lnTo>
                                  <a:lnTo>
                                    <a:pt x="5" y="15"/>
                                  </a:lnTo>
                                  <a:lnTo>
                                    <a:pt x="5" y="15"/>
                                  </a:lnTo>
                                  <a:lnTo>
                                    <a:pt x="5" y="14"/>
                                  </a:lnTo>
                                  <a:lnTo>
                                    <a:pt x="5" y="14"/>
                                  </a:lnTo>
                                  <a:lnTo>
                                    <a:pt x="4" y="14"/>
                                  </a:lnTo>
                                  <a:lnTo>
                                    <a:pt x="4" y="14"/>
                                  </a:lnTo>
                                  <a:lnTo>
                                    <a:pt x="4" y="14"/>
                                  </a:lnTo>
                                  <a:lnTo>
                                    <a:pt x="4" y="14"/>
                                  </a:lnTo>
                                  <a:lnTo>
                                    <a:pt x="4" y="13"/>
                                  </a:lnTo>
                                  <a:lnTo>
                                    <a:pt x="4" y="13"/>
                                  </a:lnTo>
                                  <a:lnTo>
                                    <a:pt x="4" y="13"/>
                                  </a:lnTo>
                                  <a:lnTo>
                                    <a:pt x="4" y="13"/>
                                  </a:lnTo>
                                  <a:lnTo>
                                    <a:pt x="3" y="13"/>
                                  </a:lnTo>
                                  <a:lnTo>
                                    <a:pt x="3" y="13"/>
                                  </a:lnTo>
                                  <a:lnTo>
                                    <a:pt x="3" y="12"/>
                                  </a:lnTo>
                                  <a:lnTo>
                                    <a:pt x="3" y="12"/>
                                  </a:lnTo>
                                  <a:lnTo>
                                    <a:pt x="3" y="12"/>
                                  </a:lnTo>
                                  <a:lnTo>
                                    <a:pt x="3" y="12"/>
                                  </a:lnTo>
                                  <a:lnTo>
                                    <a:pt x="3" y="12"/>
                                  </a:lnTo>
                                  <a:lnTo>
                                    <a:pt x="3" y="12"/>
                                  </a:lnTo>
                                  <a:lnTo>
                                    <a:pt x="3" y="11"/>
                                  </a:lnTo>
                                  <a:lnTo>
                                    <a:pt x="2" y="11"/>
                                  </a:lnTo>
                                  <a:lnTo>
                                    <a:pt x="2" y="11"/>
                                  </a:lnTo>
                                  <a:lnTo>
                                    <a:pt x="2" y="11"/>
                                  </a:lnTo>
                                  <a:lnTo>
                                    <a:pt x="2" y="11"/>
                                  </a:lnTo>
                                  <a:lnTo>
                                    <a:pt x="2" y="10"/>
                                  </a:lnTo>
                                  <a:lnTo>
                                    <a:pt x="2" y="10"/>
                                  </a:lnTo>
                                  <a:lnTo>
                                    <a:pt x="2" y="10"/>
                                  </a:lnTo>
                                  <a:lnTo>
                                    <a:pt x="2" y="10"/>
                                  </a:lnTo>
                                  <a:lnTo>
                                    <a:pt x="2" y="10"/>
                                  </a:lnTo>
                                  <a:lnTo>
                                    <a:pt x="2" y="9"/>
                                  </a:lnTo>
                                  <a:lnTo>
                                    <a:pt x="1" y="9"/>
                                  </a:lnTo>
                                  <a:lnTo>
                                    <a:pt x="1" y="9"/>
                                  </a:lnTo>
                                  <a:lnTo>
                                    <a:pt x="1" y="9"/>
                                  </a:lnTo>
                                  <a:lnTo>
                                    <a:pt x="1" y="9"/>
                                  </a:lnTo>
                                  <a:lnTo>
                                    <a:pt x="1" y="8"/>
                                  </a:lnTo>
                                  <a:lnTo>
                                    <a:pt x="1" y="8"/>
                                  </a:lnTo>
                                  <a:lnTo>
                                    <a:pt x="1" y="8"/>
                                  </a:lnTo>
                                  <a:lnTo>
                                    <a:pt x="1" y="8"/>
                                  </a:lnTo>
                                  <a:lnTo>
                                    <a:pt x="1" y="7"/>
                                  </a:lnTo>
                                  <a:lnTo>
                                    <a:pt x="1" y="7"/>
                                  </a:lnTo>
                                  <a:lnTo>
                                    <a:pt x="1" y="7"/>
                                  </a:lnTo>
                                  <a:lnTo>
                                    <a:pt x="1" y="7"/>
                                  </a:lnTo>
                                  <a:lnTo>
                                    <a:pt x="0" y="6"/>
                                  </a:lnTo>
                                  <a:lnTo>
                                    <a:pt x="0" y="6"/>
                                  </a:lnTo>
                                  <a:lnTo>
                                    <a:pt x="0" y="6"/>
                                  </a:lnTo>
                                  <a:lnTo>
                                    <a:pt x="0" y="6"/>
                                  </a:lnTo>
                                  <a:lnTo>
                                    <a:pt x="0" y="5"/>
                                  </a:lnTo>
                                  <a:lnTo>
                                    <a:pt x="0" y="5"/>
                                  </a:lnTo>
                                  <a:lnTo>
                                    <a:pt x="0" y="5"/>
                                  </a:lnTo>
                                  <a:lnTo>
                                    <a:pt x="2" y="0"/>
                                  </a:lnTo>
                                  <a:lnTo>
                                    <a:pt x="2" y="0"/>
                                  </a:lnTo>
                                  <a:lnTo>
                                    <a:pt x="2" y="0"/>
                                  </a:lnTo>
                                  <a:lnTo>
                                    <a:pt x="2" y="1"/>
                                  </a:lnTo>
                                  <a:lnTo>
                                    <a:pt x="2" y="1"/>
                                  </a:lnTo>
                                  <a:lnTo>
                                    <a:pt x="2" y="1"/>
                                  </a:lnTo>
                                  <a:lnTo>
                                    <a:pt x="2" y="1"/>
                                  </a:lnTo>
                                  <a:lnTo>
                                    <a:pt x="2" y="2"/>
                                  </a:lnTo>
                                  <a:lnTo>
                                    <a:pt x="2" y="2"/>
                                  </a:lnTo>
                                  <a:lnTo>
                                    <a:pt x="2" y="2"/>
                                  </a:lnTo>
                                  <a:lnTo>
                                    <a:pt x="2" y="2"/>
                                  </a:lnTo>
                                  <a:lnTo>
                                    <a:pt x="2" y="2"/>
                                  </a:lnTo>
                                  <a:lnTo>
                                    <a:pt x="2" y="3"/>
                                  </a:lnTo>
                                  <a:lnTo>
                                    <a:pt x="2" y="3"/>
                                  </a:lnTo>
                                  <a:lnTo>
                                    <a:pt x="2" y="3"/>
                                  </a:lnTo>
                                  <a:lnTo>
                                    <a:pt x="3" y="3"/>
                                  </a:lnTo>
                                  <a:lnTo>
                                    <a:pt x="3" y="4"/>
                                  </a:lnTo>
                                  <a:lnTo>
                                    <a:pt x="3" y="4"/>
                                  </a:lnTo>
                                  <a:lnTo>
                                    <a:pt x="3" y="4"/>
                                  </a:lnTo>
                                  <a:lnTo>
                                    <a:pt x="3" y="4"/>
                                  </a:lnTo>
                                  <a:lnTo>
                                    <a:pt x="3" y="4"/>
                                  </a:lnTo>
                                  <a:lnTo>
                                    <a:pt x="3" y="5"/>
                                  </a:lnTo>
                                  <a:lnTo>
                                    <a:pt x="3" y="5"/>
                                  </a:lnTo>
                                  <a:lnTo>
                                    <a:pt x="3" y="5"/>
                                  </a:lnTo>
                                  <a:lnTo>
                                    <a:pt x="3" y="5"/>
                                  </a:lnTo>
                                  <a:lnTo>
                                    <a:pt x="3" y="5"/>
                                  </a:lnTo>
                                  <a:lnTo>
                                    <a:pt x="3" y="6"/>
                                  </a:lnTo>
                                  <a:lnTo>
                                    <a:pt x="3" y="6"/>
                                  </a:lnTo>
                                  <a:lnTo>
                                    <a:pt x="3" y="6"/>
                                  </a:lnTo>
                                  <a:lnTo>
                                    <a:pt x="4" y="6"/>
                                  </a:lnTo>
                                  <a:lnTo>
                                    <a:pt x="4" y="6"/>
                                  </a:lnTo>
                                  <a:lnTo>
                                    <a:pt x="4" y="6"/>
                                  </a:lnTo>
                                  <a:lnTo>
                                    <a:pt x="4" y="7"/>
                                  </a:lnTo>
                                  <a:lnTo>
                                    <a:pt x="4" y="7"/>
                                  </a:lnTo>
                                  <a:lnTo>
                                    <a:pt x="4" y="7"/>
                                  </a:lnTo>
                                  <a:lnTo>
                                    <a:pt x="4" y="7"/>
                                  </a:lnTo>
                                  <a:lnTo>
                                    <a:pt x="4" y="7"/>
                                  </a:lnTo>
                                  <a:lnTo>
                                    <a:pt x="4" y="7"/>
                                  </a:lnTo>
                                  <a:lnTo>
                                    <a:pt x="4" y="8"/>
                                  </a:lnTo>
                                  <a:lnTo>
                                    <a:pt x="5" y="8"/>
                                  </a:lnTo>
                                  <a:lnTo>
                                    <a:pt x="5" y="8"/>
                                  </a:lnTo>
                                  <a:lnTo>
                                    <a:pt x="5" y="8"/>
                                  </a:lnTo>
                                  <a:lnTo>
                                    <a:pt x="5" y="8"/>
                                  </a:lnTo>
                                  <a:lnTo>
                                    <a:pt x="5" y="8"/>
                                  </a:lnTo>
                                  <a:lnTo>
                                    <a:pt x="5" y="9"/>
                                  </a:lnTo>
                                  <a:lnTo>
                                    <a:pt x="5" y="9"/>
                                  </a:lnTo>
                                  <a:lnTo>
                                    <a:pt x="5" y="9"/>
                                  </a:lnTo>
                                  <a:lnTo>
                                    <a:pt x="6" y="9"/>
                                  </a:lnTo>
                                  <a:lnTo>
                                    <a:pt x="6" y="9"/>
                                  </a:lnTo>
                                  <a:lnTo>
                                    <a:pt x="6" y="9"/>
                                  </a:lnTo>
                                  <a:lnTo>
                                    <a:pt x="6" y="9"/>
                                  </a:lnTo>
                                  <a:lnTo>
                                    <a:pt x="6" y="10"/>
                                  </a:lnTo>
                                  <a:lnTo>
                                    <a:pt x="6" y="10"/>
                                  </a:lnTo>
                                  <a:lnTo>
                                    <a:pt x="6" y="10"/>
                                  </a:lnTo>
                                  <a:lnTo>
                                    <a:pt x="6" y="10"/>
                                  </a:lnTo>
                                  <a:lnTo>
                                    <a:pt x="7" y="10"/>
                                  </a:lnTo>
                                  <a:lnTo>
                                    <a:pt x="7" y="10"/>
                                  </a:lnTo>
                                  <a:lnTo>
                                    <a:pt x="7" y="10"/>
                                  </a:lnTo>
                                  <a:lnTo>
                                    <a:pt x="7" y="10"/>
                                  </a:lnTo>
                                  <a:lnTo>
                                    <a:pt x="7" y="11"/>
                                  </a:lnTo>
                                  <a:lnTo>
                                    <a:pt x="7" y="11"/>
                                  </a:lnTo>
                                  <a:lnTo>
                                    <a:pt x="7" y="11"/>
                                  </a:lnTo>
                                  <a:lnTo>
                                    <a:pt x="8" y="11"/>
                                  </a:lnTo>
                                  <a:lnTo>
                                    <a:pt x="8" y="11"/>
                                  </a:lnTo>
                                  <a:lnTo>
                                    <a:pt x="8" y="11"/>
                                  </a:lnTo>
                                  <a:lnTo>
                                    <a:pt x="8" y="11"/>
                                  </a:lnTo>
                                  <a:lnTo>
                                    <a:pt x="8" y="11"/>
                                  </a:lnTo>
                                  <a:lnTo>
                                    <a:pt x="9" y="12"/>
                                  </a:lnTo>
                                  <a:lnTo>
                                    <a:pt x="9" y="12"/>
                                  </a:lnTo>
                                  <a:lnTo>
                                    <a:pt x="9" y="12"/>
                                  </a:lnTo>
                                  <a:lnTo>
                                    <a:pt x="9" y="12"/>
                                  </a:lnTo>
                                  <a:lnTo>
                                    <a:pt x="9" y="12"/>
                                  </a:lnTo>
                                  <a:lnTo>
                                    <a:pt x="9" y="12"/>
                                  </a:lnTo>
                                  <a:lnTo>
                                    <a:pt x="10" y="12"/>
                                  </a:lnTo>
                                  <a:lnTo>
                                    <a:pt x="10" y="12"/>
                                  </a:lnTo>
                                  <a:lnTo>
                                    <a:pt x="10" y="12"/>
                                  </a:lnTo>
                                  <a:lnTo>
                                    <a:pt x="10" y="12"/>
                                  </a:lnTo>
                                  <a:lnTo>
                                    <a:pt x="10" y="12"/>
                                  </a:lnTo>
                                  <a:lnTo>
                                    <a:pt x="10" y="13"/>
                                  </a:lnTo>
                                  <a:lnTo>
                                    <a:pt x="11" y="13"/>
                                  </a:lnTo>
                                  <a:lnTo>
                                    <a:pt x="11" y="13"/>
                                  </a:lnTo>
                                  <a:lnTo>
                                    <a:pt x="11" y="13"/>
                                  </a:lnTo>
                                  <a:lnTo>
                                    <a:pt x="11" y="13"/>
                                  </a:lnTo>
                                  <a:lnTo>
                                    <a:pt x="11" y="13"/>
                                  </a:lnTo>
                                  <a:lnTo>
                                    <a:pt x="12" y="13"/>
                                  </a:lnTo>
                                  <a:lnTo>
                                    <a:pt x="12" y="13"/>
                                  </a:lnTo>
                                  <a:lnTo>
                                    <a:pt x="12" y="13"/>
                                  </a:lnTo>
                                  <a:lnTo>
                                    <a:pt x="12" y="13"/>
                                  </a:lnTo>
                                  <a:lnTo>
                                    <a:pt x="12" y="13"/>
                                  </a:lnTo>
                                  <a:lnTo>
                                    <a:pt x="13" y="13"/>
                                  </a:lnTo>
                                  <a:lnTo>
                                    <a:pt x="13" y="13"/>
                                  </a:lnTo>
                                  <a:lnTo>
                                    <a:pt x="13" y="13"/>
                                  </a:lnTo>
                                  <a:lnTo>
                                    <a:pt x="13" y="13"/>
                                  </a:lnTo>
                                  <a:lnTo>
                                    <a:pt x="14" y="14"/>
                                  </a:lnTo>
                                  <a:lnTo>
                                    <a:pt x="14" y="14"/>
                                  </a:lnTo>
                                  <a:lnTo>
                                    <a:pt x="14" y="14"/>
                                  </a:lnTo>
                                  <a:lnTo>
                                    <a:pt x="14" y="14"/>
                                  </a:lnTo>
                                  <a:lnTo>
                                    <a:pt x="14" y="14"/>
                                  </a:lnTo>
                                  <a:lnTo>
                                    <a:pt x="15" y="14"/>
                                  </a:lnTo>
                                  <a:lnTo>
                                    <a:pt x="15" y="14"/>
                                  </a:lnTo>
                                  <a:lnTo>
                                    <a:pt x="15" y="14"/>
                                  </a:lnTo>
                                  <a:lnTo>
                                    <a:pt x="70" y="14"/>
                                  </a:lnTo>
                                  <a:lnTo>
                                    <a:pt x="70" y="14"/>
                                  </a:lnTo>
                                  <a:lnTo>
                                    <a:pt x="70" y="14"/>
                                  </a:lnTo>
                                  <a:lnTo>
                                    <a:pt x="70" y="14"/>
                                  </a:lnTo>
                                  <a:lnTo>
                                    <a:pt x="71" y="14"/>
                                  </a:lnTo>
                                  <a:lnTo>
                                    <a:pt x="71" y="14"/>
                                  </a:lnTo>
                                  <a:lnTo>
                                    <a:pt x="71" y="14"/>
                                  </a:lnTo>
                                  <a:lnTo>
                                    <a:pt x="71" y="14"/>
                                  </a:lnTo>
                                  <a:lnTo>
                                    <a:pt x="71" y="14"/>
                                  </a:lnTo>
                                  <a:lnTo>
                                    <a:pt x="71" y="14"/>
                                  </a:lnTo>
                                  <a:lnTo>
                                    <a:pt x="71" y="14"/>
                                  </a:lnTo>
                                  <a:lnTo>
                                    <a:pt x="72" y="14"/>
                                  </a:lnTo>
                                  <a:lnTo>
                                    <a:pt x="72" y="14"/>
                                  </a:lnTo>
                                  <a:lnTo>
                                    <a:pt x="72" y="14"/>
                                  </a:lnTo>
                                  <a:lnTo>
                                    <a:pt x="72" y="13"/>
                                  </a:lnTo>
                                  <a:lnTo>
                                    <a:pt x="72" y="13"/>
                                  </a:lnTo>
                                  <a:lnTo>
                                    <a:pt x="72" y="13"/>
                                  </a:lnTo>
                                  <a:lnTo>
                                    <a:pt x="73" y="13"/>
                                  </a:lnTo>
                                  <a:lnTo>
                                    <a:pt x="73" y="13"/>
                                  </a:lnTo>
                                  <a:lnTo>
                                    <a:pt x="73" y="13"/>
                                  </a:lnTo>
                                  <a:lnTo>
                                    <a:pt x="73" y="13"/>
                                  </a:lnTo>
                                  <a:lnTo>
                                    <a:pt x="73" y="13"/>
                                  </a:lnTo>
                                  <a:lnTo>
                                    <a:pt x="73" y="13"/>
                                  </a:lnTo>
                                  <a:lnTo>
                                    <a:pt x="73" y="13"/>
                                  </a:lnTo>
                                  <a:lnTo>
                                    <a:pt x="73" y="13"/>
                                  </a:lnTo>
                                  <a:lnTo>
                                    <a:pt x="74" y="13"/>
                                  </a:lnTo>
                                  <a:lnTo>
                                    <a:pt x="74" y="13"/>
                                  </a:lnTo>
                                  <a:lnTo>
                                    <a:pt x="74" y="13"/>
                                  </a:lnTo>
                                  <a:lnTo>
                                    <a:pt x="74" y="13"/>
                                  </a:lnTo>
                                  <a:lnTo>
                                    <a:pt x="74" y="13"/>
                                  </a:lnTo>
                                  <a:lnTo>
                                    <a:pt x="74" y="12"/>
                                  </a:lnTo>
                                  <a:lnTo>
                                    <a:pt x="74" y="12"/>
                                  </a:lnTo>
                                  <a:lnTo>
                                    <a:pt x="75" y="12"/>
                                  </a:lnTo>
                                  <a:lnTo>
                                    <a:pt x="75" y="12"/>
                                  </a:lnTo>
                                  <a:lnTo>
                                    <a:pt x="75" y="12"/>
                                  </a:lnTo>
                                  <a:lnTo>
                                    <a:pt x="75" y="12"/>
                                  </a:lnTo>
                                  <a:lnTo>
                                    <a:pt x="75" y="12"/>
                                  </a:lnTo>
                                  <a:lnTo>
                                    <a:pt x="75" y="12"/>
                                  </a:lnTo>
                                  <a:lnTo>
                                    <a:pt x="75" y="12"/>
                                  </a:lnTo>
                                  <a:lnTo>
                                    <a:pt x="75" y="12"/>
                                  </a:lnTo>
                                  <a:lnTo>
                                    <a:pt x="75" y="12"/>
                                  </a:lnTo>
                                  <a:lnTo>
                                    <a:pt x="76" y="11"/>
                                  </a:lnTo>
                                  <a:lnTo>
                                    <a:pt x="76" y="11"/>
                                  </a:lnTo>
                                  <a:lnTo>
                                    <a:pt x="76" y="11"/>
                                  </a:lnTo>
                                  <a:lnTo>
                                    <a:pt x="76" y="11"/>
                                  </a:lnTo>
                                  <a:lnTo>
                                    <a:pt x="76" y="11"/>
                                  </a:lnTo>
                                  <a:lnTo>
                                    <a:pt x="76" y="11"/>
                                  </a:lnTo>
                                  <a:lnTo>
                                    <a:pt x="76" y="11"/>
                                  </a:lnTo>
                                  <a:lnTo>
                                    <a:pt x="76" y="11"/>
                                  </a:lnTo>
                                  <a:lnTo>
                                    <a:pt x="77" y="10"/>
                                  </a:lnTo>
                                  <a:lnTo>
                                    <a:pt x="77" y="10"/>
                                  </a:lnTo>
                                  <a:lnTo>
                                    <a:pt x="77" y="10"/>
                                  </a:lnTo>
                                  <a:lnTo>
                                    <a:pt x="77" y="10"/>
                                  </a:lnTo>
                                  <a:lnTo>
                                    <a:pt x="77" y="10"/>
                                  </a:lnTo>
                                  <a:lnTo>
                                    <a:pt x="77" y="10"/>
                                  </a:lnTo>
                                  <a:lnTo>
                                    <a:pt x="77" y="10"/>
                                  </a:lnTo>
                                  <a:lnTo>
                                    <a:pt x="77" y="9"/>
                                  </a:lnTo>
                                  <a:lnTo>
                                    <a:pt x="77" y="9"/>
                                  </a:lnTo>
                                  <a:lnTo>
                                    <a:pt x="77" y="9"/>
                                  </a:lnTo>
                                  <a:lnTo>
                                    <a:pt x="78" y="9"/>
                                  </a:lnTo>
                                  <a:lnTo>
                                    <a:pt x="78" y="9"/>
                                  </a:lnTo>
                                  <a:lnTo>
                                    <a:pt x="78" y="9"/>
                                  </a:lnTo>
                                  <a:lnTo>
                                    <a:pt x="78" y="9"/>
                                  </a:lnTo>
                                  <a:lnTo>
                                    <a:pt x="78" y="8"/>
                                  </a:lnTo>
                                  <a:lnTo>
                                    <a:pt x="78" y="8"/>
                                  </a:lnTo>
                                  <a:lnTo>
                                    <a:pt x="78" y="8"/>
                                  </a:lnTo>
                                  <a:lnTo>
                                    <a:pt x="78" y="8"/>
                                  </a:lnTo>
                                  <a:lnTo>
                                    <a:pt x="78" y="8"/>
                                  </a:lnTo>
                                  <a:lnTo>
                                    <a:pt x="78" y="8"/>
                                  </a:lnTo>
                                  <a:lnTo>
                                    <a:pt x="79" y="7"/>
                                  </a:lnTo>
                                  <a:lnTo>
                                    <a:pt x="79" y="7"/>
                                  </a:lnTo>
                                  <a:lnTo>
                                    <a:pt x="79" y="7"/>
                                  </a:lnTo>
                                  <a:lnTo>
                                    <a:pt x="79" y="7"/>
                                  </a:lnTo>
                                  <a:lnTo>
                                    <a:pt x="79" y="7"/>
                                  </a:lnTo>
                                  <a:lnTo>
                                    <a:pt x="79" y="6"/>
                                  </a:lnTo>
                                  <a:lnTo>
                                    <a:pt x="79" y="6"/>
                                  </a:lnTo>
                                  <a:lnTo>
                                    <a:pt x="79" y="6"/>
                                  </a:lnTo>
                                  <a:lnTo>
                                    <a:pt x="79" y="6"/>
                                  </a:lnTo>
                                  <a:lnTo>
                                    <a:pt x="79" y="6"/>
                                  </a:lnTo>
                                  <a:lnTo>
                                    <a:pt x="79" y="6"/>
                                  </a:lnTo>
                                  <a:lnTo>
                                    <a:pt x="79" y="5"/>
                                  </a:lnTo>
                                  <a:lnTo>
                                    <a:pt x="80" y="5"/>
                                  </a:lnTo>
                                  <a:lnTo>
                                    <a:pt x="80" y="5"/>
                                  </a:lnTo>
                                  <a:lnTo>
                                    <a:pt x="80" y="5"/>
                                  </a:lnTo>
                                  <a:lnTo>
                                    <a:pt x="80" y="4"/>
                                  </a:lnTo>
                                  <a:lnTo>
                                    <a:pt x="80" y="4"/>
                                  </a:lnTo>
                                  <a:lnTo>
                                    <a:pt x="80" y="4"/>
                                  </a:lnTo>
                                  <a:lnTo>
                                    <a:pt x="80" y="4"/>
                                  </a:lnTo>
                                  <a:lnTo>
                                    <a:pt x="80" y="4"/>
                                  </a:lnTo>
                                  <a:lnTo>
                                    <a:pt x="80" y="3"/>
                                  </a:lnTo>
                                  <a:lnTo>
                                    <a:pt x="80" y="3"/>
                                  </a:lnTo>
                                  <a:lnTo>
                                    <a:pt x="80" y="3"/>
                                  </a:lnTo>
                                  <a:lnTo>
                                    <a:pt x="80" y="3"/>
                                  </a:lnTo>
                                  <a:lnTo>
                                    <a:pt x="81" y="2"/>
                                  </a:lnTo>
                                  <a:lnTo>
                                    <a:pt x="81" y="2"/>
                                  </a:lnTo>
                                  <a:lnTo>
                                    <a:pt x="81" y="2"/>
                                  </a:lnTo>
                                  <a:lnTo>
                                    <a:pt x="81" y="2"/>
                                  </a:lnTo>
                                  <a:lnTo>
                                    <a:pt x="81" y="1"/>
                                  </a:lnTo>
                                  <a:lnTo>
                                    <a:pt x="81" y="1"/>
                                  </a:lnTo>
                                  <a:lnTo>
                                    <a:pt x="81" y="1"/>
                                  </a:lnTo>
                                  <a:lnTo>
                                    <a:pt x="81" y="1"/>
                                  </a:lnTo>
                                  <a:lnTo>
                                    <a:pt x="81" y="1"/>
                                  </a:lnTo>
                                  <a:lnTo>
                                    <a:pt x="82" y="6"/>
                                  </a:lnTo>
                                  <a:close/>
                                </a:path>
                              </a:pathLst>
                            </a:custGeom>
                            <a:solidFill>
                              <a:srgbClr val="54545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541" name="Freeform 4541"/>
                          <wps:cNvSpPr>
                            <a:spLocks/>
                          </wps:cNvSpPr>
                          <wps:spPr bwMode="auto">
                            <a:xfrm>
                              <a:off x="453" y="1000"/>
                              <a:ext cx="82" cy="19"/>
                            </a:xfrm>
                            <a:custGeom>
                              <a:avLst/>
                              <a:gdLst>
                                <a:gd name="T0" fmla="*/ 81 w 82"/>
                                <a:gd name="T1" fmla="*/ 8 h 19"/>
                                <a:gd name="T2" fmla="*/ 81 w 82"/>
                                <a:gd name="T3" fmla="*/ 9 h 19"/>
                                <a:gd name="T4" fmla="*/ 80 w 82"/>
                                <a:gd name="T5" fmla="*/ 11 h 19"/>
                                <a:gd name="T6" fmla="*/ 80 w 82"/>
                                <a:gd name="T7" fmla="*/ 12 h 19"/>
                                <a:gd name="T8" fmla="*/ 79 w 82"/>
                                <a:gd name="T9" fmla="*/ 13 h 19"/>
                                <a:gd name="T10" fmla="*/ 78 w 82"/>
                                <a:gd name="T11" fmla="*/ 14 h 19"/>
                                <a:gd name="T12" fmla="*/ 77 w 82"/>
                                <a:gd name="T13" fmla="*/ 15 h 19"/>
                                <a:gd name="T14" fmla="*/ 76 w 82"/>
                                <a:gd name="T15" fmla="*/ 16 h 19"/>
                                <a:gd name="T16" fmla="*/ 75 w 82"/>
                                <a:gd name="T17" fmla="*/ 17 h 19"/>
                                <a:gd name="T18" fmla="*/ 74 w 82"/>
                                <a:gd name="T19" fmla="*/ 17 h 19"/>
                                <a:gd name="T20" fmla="*/ 73 w 82"/>
                                <a:gd name="T21" fmla="*/ 18 h 19"/>
                                <a:gd name="T22" fmla="*/ 72 w 82"/>
                                <a:gd name="T23" fmla="*/ 18 h 19"/>
                                <a:gd name="T24" fmla="*/ 71 w 82"/>
                                <a:gd name="T25" fmla="*/ 19 h 19"/>
                                <a:gd name="T26" fmla="*/ 70 w 82"/>
                                <a:gd name="T27" fmla="*/ 19 h 19"/>
                                <a:gd name="T28" fmla="*/ 12 w 82"/>
                                <a:gd name="T29" fmla="*/ 19 h 19"/>
                                <a:gd name="T30" fmla="*/ 11 w 82"/>
                                <a:gd name="T31" fmla="*/ 18 h 19"/>
                                <a:gd name="T32" fmla="*/ 10 w 82"/>
                                <a:gd name="T33" fmla="*/ 18 h 19"/>
                                <a:gd name="T34" fmla="*/ 9 w 82"/>
                                <a:gd name="T35" fmla="*/ 18 h 19"/>
                                <a:gd name="T36" fmla="*/ 8 w 82"/>
                                <a:gd name="T37" fmla="*/ 17 h 19"/>
                                <a:gd name="T38" fmla="*/ 7 w 82"/>
                                <a:gd name="T39" fmla="*/ 16 h 19"/>
                                <a:gd name="T40" fmla="*/ 6 w 82"/>
                                <a:gd name="T41" fmla="*/ 15 h 19"/>
                                <a:gd name="T42" fmla="*/ 5 w 82"/>
                                <a:gd name="T43" fmla="*/ 14 h 19"/>
                                <a:gd name="T44" fmla="*/ 4 w 82"/>
                                <a:gd name="T45" fmla="*/ 13 h 19"/>
                                <a:gd name="T46" fmla="*/ 3 w 82"/>
                                <a:gd name="T47" fmla="*/ 12 h 19"/>
                                <a:gd name="T48" fmla="*/ 2 w 82"/>
                                <a:gd name="T49" fmla="*/ 11 h 19"/>
                                <a:gd name="T50" fmla="*/ 2 w 82"/>
                                <a:gd name="T51" fmla="*/ 9 h 19"/>
                                <a:gd name="T52" fmla="*/ 1 w 82"/>
                                <a:gd name="T53" fmla="*/ 8 h 19"/>
                                <a:gd name="T54" fmla="*/ 0 w 82"/>
                                <a:gd name="T55" fmla="*/ 6 h 19"/>
                                <a:gd name="T56" fmla="*/ 2 w 82"/>
                                <a:gd name="T57" fmla="*/ 0 h 19"/>
                                <a:gd name="T58" fmla="*/ 2 w 82"/>
                                <a:gd name="T59" fmla="*/ 2 h 19"/>
                                <a:gd name="T60" fmla="*/ 3 w 82"/>
                                <a:gd name="T61" fmla="*/ 3 h 19"/>
                                <a:gd name="T62" fmla="*/ 3 w 82"/>
                                <a:gd name="T63" fmla="*/ 5 h 19"/>
                                <a:gd name="T64" fmla="*/ 4 w 82"/>
                                <a:gd name="T65" fmla="*/ 6 h 19"/>
                                <a:gd name="T66" fmla="*/ 4 w 82"/>
                                <a:gd name="T67" fmla="*/ 7 h 19"/>
                                <a:gd name="T68" fmla="*/ 5 w 82"/>
                                <a:gd name="T69" fmla="*/ 8 h 19"/>
                                <a:gd name="T70" fmla="*/ 6 w 82"/>
                                <a:gd name="T71" fmla="*/ 9 h 19"/>
                                <a:gd name="T72" fmla="*/ 7 w 82"/>
                                <a:gd name="T73" fmla="*/ 10 h 19"/>
                                <a:gd name="T74" fmla="*/ 8 w 82"/>
                                <a:gd name="T75" fmla="*/ 11 h 19"/>
                                <a:gd name="T76" fmla="*/ 9 w 82"/>
                                <a:gd name="T77" fmla="*/ 12 h 19"/>
                                <a:gd name="T78" fmla="*/ 10 w 82"/>
                                <a:gd name="T79" fmla="*/ 13 h 19"/>
                                <a:gd name="T80" fmla="*/ 12 w 82"/>
                                <a:gd name="T81" fmla="*/ 13 h 19"/>
                                <a:gd name="T82" fmla="*/ 13 w 82"/>
                                <a:gd name="T83" fmla="*/ 13 h 19"/>
                                <a:gd name="T84" fmla="*/ 15 w 82"/>
                                <a:gd name="T85" fmla="*/ 14 h 19"/>
                                <a:gd name="T86" fmla="*/ 71 w 82"/>
                                <a:gd name="T87" fmla="*/ 14 h 19"/>
                                <a:gd name="T88" fmla="*/ 72 w 82"/>
                                <a:gd name="T89" fmla="*/ 14 h 19"/>
                                <a:gd name="T90" fmla="*/ 73 w 82"/>
                                <a:gd name="T91" fmla="*/ 13 h 19"/>
                                <a:gd name="T92" fmla="*/ 74 w 82"/>
                                <a:gd name="T93" fmla="*/ 13 h 19"/>
                                <a:gd name="T94" fmla="*/ 75 w 82"/>
                                <a:gd name="T95" fmla="*/ 12 h 19"/>
                                <a:gd name="T96" fmla="*/ 75 w 82"/>
                                <a:gd name="T97" fmla="*/ 12 h 19"/>
                                <a:gd name="T98" fmla="*/ 76 w 82"/>
                                <a:gd name="T99" fmla="*/ 11 h 19"/>
                                <a:gd name="T100" fmla="*/ 77 w 82"/>
                                <a:gd name="T101" fmla="*/ 10 h 19"/>
                                <a:gd name="T102" fmla="*/ 78 w 82"/>
                                <a:gd name="T103" fmla="*/ 9 h 19"/>
                                <a:gd name="T104" fmla="*/ 78 w 82"/>
                                <a:gd name="T105" fmla="*/ 8 h 19"/>
                                <a:gd name="T106" fmla="*/ 79 w 82"/>
                                <a:gd name="T107" fmla="*/ 6 h 19"/>
                                <a:gd name="T108" fmla="*/ 80 w 82"/>
                                <a:gd name="T109" fmla="*/ 5 h 19"/>
                                <a:gd name="T110" fmla="*/ 80 w 82"/>
                                <a:gd name="T111" fmla="*/ 3 h 19"/>
                                <a:gd name="T112" fmla="*/ 81 w 82"/>
                                <a:gd name="T113" fmla="*/ 2 h 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2" h="19">
                                  <a:moveTo>
                                    <a:pt x="82" y="6"/>
                                  </a:moveTo>
                                  <a:lnTo>
                                    <a:pt x="82" y="6"/>
                                  </a:lnTo>
                                  <a:lnTo>
                                    <a:pt x="82" y="7"/>
                                  </a:lnTo>
                                  <a:lnTo>
                                    <a:pt x="82" y="7"/>
                                  </a:lnTo>
                                  <a:lnTo>
                                    <a:pt x="82" y="7"/>
                                  </a:lnTo>
                                  <a:lnTo>
                                    <a:pt x="82" y="7"/>
                                  </a:lnTo>
                                  <a:lnTo>
                                    <a:pt x="81" y="8"/>
                                  </a:lnTo>
                                  <a:lnTo>
                                    <a:pt x="81" y="8"/>
                                  </a:lnTo>
                                  <a:lnTo>
                                    <a:pt x="81" y="8"/>
                                  </a:lnTo>
                                  <a:lnTo>
                                    <a:pt x="81" y="8"/>
                                  </a:lnTo>
                                  <a:lnTo>
                                    <a:pt x="81" y="8"/>
                                  </a:lnTo>
                                  <a:lnTo>
                                    <a:pt x="81" y="9"/>
                                  </a:lnTo>
                                  <a:lnTo>
                                    <a:pt x="81" y="9"/>
                                  </a:lnTo>
                                  <a:lnTo>
                                    <a:pt x="81" y="9"/>
                                  </a:lnTo>
                                  <a:lnTo>
                                    <a:pt x="81" y="9"/>
                                  </a:lnTo>
                                  <a:lnTo>
                                    <a:pt x="81" y="10"/>
                                  </a:lnTo>
                                  <a:lnTo>
                                    <a:pt x="81" y="10"/>
                                  </a:lnTo>
                                  <a:lnTo>
                                    <a:pt x="81" y="10"/>
                                  </a:lnTo>
                                  <a:lnTo>
                                    <a:pt x="81" y="10"/>
                                  </a:lnTo>
                                  <a:lnTo>
                                    <a:pt x="80" y="10"/>
                                  </a:lnTo>
                                  <a:lnTo>
                                    <a:pt x="80" y="11"/>
                                  </a:lnTo>
                                  <a:lnTo>
                                    <a:pt x="80" y="11"/>
                                  </a:lnTo>
                                  <a:lnTo>
                                    <a:pt x="80" y="11"/>
                                  </a:lnTo>
                                  <a:lnTo>
                                    <a:pt x="80" y="11"/>
                                  </a:lnTo>
                                  <a:lnTo>
                                    <a:pt x="80" y="11"/>
                                  </a:lnTo>
                                  <a:lnTo>
                                    <a:pt x="80" y="12"/>
                                  </a:lnTo>
                                  <a:lnTo>
                                    <a:pt x="80" y="12"/>
                                  </a:lnTo>
                                  <a:lnTo>
                                    <a:pt x="80" y="12"/>
                                  </a:lnTo>
                                  <a:lnTo>
                                    <a:pt x="80" y="12"/>
                                  </a:lnTo>
                                  <a:lnTo>
                                    <a:pt x="79" y="12"/>
                                  </a:lnTo>
                                  <a:lnTo>
                                    <a:pt x="79" y="12"/>
                                  </a:lnTo>
                                  <a:lnTo>
                                    <a:pt x="79" y="13"/>
                                  </a:lnTo>
                                  <a:lnTo>
                                    <a:pt x="79" y="13"/>
                                  </a:lnTo>
                                  <a:lnTo>
                                    <a:pt x="79" y="13"/>
                                  </a:lnTo>
                                  <a:lnTo>
                                    <a:pt x="79" y="13"/>
                                  </a:lnTo>
                                  <a:lnTo>
                                    <a:pt x="79" y="13"/>
                                  </a:lnTo>
                                  <a:lnTo>
                                    <a:pt x="79" y="13"/>
                                  </a:lnTo>
                                  <a:lnTo>
                                    <a:pt x="79" y="14"/>
                                  </a:lnTo>
                                  <a:lnTo>
                                    <a:pt x="79" y="14"/>
                                  </a:lnTo>
                                  <a:lnTo>
                                    <a:pt x="78" y="14"/>
                                  </a:lnTo>
                                  <a:lnTo>
                                    <a:pt x="78" y="14"/>
                                  </a:lnTo>
                                  <a:lnTo>
                                    <a:pt x="78" y="14"/>
                                  </a:lnTo>
                                  <a:lnTo>
                                    <a:pt x="78" y="14"/>
                                  </a:lnTo>
                                  <a:lnTo>
                                    <a:pt x="78" y="14"/>
                                  </a:lnTo>
                                  <a:lnTo>
                                    <a:pt x="78" y="15"/>
                                  </a:lnTo>
                                  <a:lnTo>
                                    <a:pt x="78" y="15"/>
                                  </a:lnTo>
                                  <a:lnTo>
                                    <a:pt x="78" y="15"/>
                                  </a:lnTo>
                                  <a:lnTo>
                                    <a:pt x="77" y="15"/>
                                  </a:lnTo>
                                  <a:lnTo>
                                    <a:pt x="77" y="15"/>
                                  </a:lnTo>
                                  <a:lnTo>
                                    <a:pt x="77" y="15"/>
                                  </a:lnTo>
                                  <a:lnTo>
                                    <a:pt x="77" y="15"/>
                                  </a:lnTo>
                                  <a:lnTo>
                                    <a:pt x="77" y="16"/>
                                  </a:lnTo>
                                  <a:lnTo>
                                    <a:pt x="77" y="16"/>
                                  </a:lnTo>
                                  <a:lnTo>
                                    <a:pt x="77" y="16"/>
                                  </a:lnTo>
                                  <a:lnTo>
                                    <a:pt x="77" y="16"/>
                                  </a:lnTo>
                                  <a:lnTo>
                                    <a:pt x="76" y="16"/>
                                  </a:lnTo>
                                  <a:lnTo>
                                    <a:pt x="76" y="16"/>
                                  </a:lnTo>
                                  <a:lnTo>
                                    <a:pt x="76" y="16"/>
                                  </a:lnTo>
                                  <a:lnTo>
                                    <a:pt x="76" y="16"/>
                                  </a:lnTo>
                                  <a:lnTo>
                                    <a:pt x="76" y="16"/>
                                  </a:lnTo>
                                  <a:lnTo>
                                    <a:pt x="76" y="17"/>
                                  </a:lnTo>
                                  <a:lnTo>
                                    <a:pt x="76" y="17"/>
                                  </a:lnTo>
                                  <a:lnTo>
                                    <a:pt x="75" y="17"/>
                                  </a:lnTo>
                                  <a:lnTo>
                                    <a:pt x="75" y="17"/>
                                  </a:lnTo>
                                  <a:lnTo>
                                    <a:pt x="75" y="17"/>
                                  </a:lnTo>
                                  <a:lnTo>
                                    <a:pt x="75" y="17"/>
                                  </a:lnTo>
                                  <a:lnTo>
                                    <a:pt x="75" y="17"/>
                                  </a:lnTo>
                                  <a:lnTo>
                                    <a:pt x="75" y="17"/>
                                  </a:lnTo>
                                  <a:lnTo>
                                    <a:pt x="75" y="17"/>
                                  </a:lnTo>
                                  <a:lnTo>
                                    <a:pt x="74" y="17"/>
                                  </a:lnTo>
                                  <a:lnTo>
                                    <a:pt x="74" y="18"/>
                                  </a:lnTo>
                                  <a:lnTo>
                                    <a:pt x="74" y="18"/>
                                  </a:lnTo>
                                  <a:lnTo>
                                    <a:pt x="74" y="18"/>
                                  </a:lnTo>
                                  <a:lnTo>
                                    <a:pt x="74" y="18"/>
                                  </a:lnTo>
                                  <a:lnTo>
                                    <a:pt x="74" y="18"/>
                                  </a:lnTo>
                                  <a:lnTo>
                                    <a:pt x="73" y="18"/>
                                  </a:lnTo>
                                  <a:lnTo>
                                    <a:pt x="73" y="18"/>
                                  </a:lnTo>
                                  <a:lnTo>
                                    <a:pt x="73" y="18"/>
                                  </a:lnTo>
                                  <a:lnTo>
                                    <a:pt x="73" y="18"/>
                                  </a:lnTo>
                                  <a:lnTo>
                                    <a:pt x="73" y="18"/>
                                  </a:lnTo>
                                  <a:lnTo>
                                    <a:pt x="73" y="18"/>
                                  </a:lnTo>
                                  <a:lnTo>
                                    <a:pt x="72" y="18"/>
                                  </a:lnTo>
                                  <a:lnTo>
                                    <a:pt x="72" y="18"/>
                                  </a:lnTo>
                                  <a:lnTo>
                                    <a:pt x="72" y="18"/>
                                  </a:lnTo>
                                  <a:lnTo>
                                    <a:pt x="72" y="18"/>
                                  </a:lnTo>
                                  <a:lnTo>
                                    <a:pt x="72" y="18"/>
                                  </a:lnTo>
                                  <a:lnTo>
                                    <a:pt x="72" y="18"/>
                                  </a:lnTo>
                                  <a:lnTo>
                                    <a:pt x="71" y="19"/>
                                  </a:lnTo>
                                  <a:lnTo>
                                    <a:pt x="71" y="19"/>
                                  </a:lnTo>
                                  <a:lnTo>
                                    <a:pt x="71" y="19"/>
                                  </a:lnTo>
                                  <a:lnTo>
                                    <a:pt x="71" y="19"/>
                                  </a:lnTo>
                                  <a:lnTo>
                                    <a:pt x="71" y="19"/>
                                  </a:lnTo>
                                  <a:lnTo>
                                    <a:pt x="71" y="19"/>
                                  </a:lnTo>
                                  <a:lnTo>
                                    <a:pt x="70" y="19"/>
                                  </a:lnTo>
                                  <a:lnTo>
                                    <a:pt x="70" y="19"/>
                                  </a:lnTo>
                                  <a:lnTo>
                                    <a:pt x="70" y="19"/>
                                  </a:lnTo>
                                  <a:lnTo>
                                    <a:pt x="70" y="19"/>
                                  </a:lnTo>
                                  <a:lnTo>
                                    <a:pt x="70" y="19"/>
                                  </a:lnTo>
                                  <a:lnTo>
                                    <a:pt x="69" y="19"/>
                                  </a:lnTo>
                                  <a:lnTo>
                                    <a:pt x="69" y="19"/>
                                  </a:lnTo>
                                  <a:lnTo>
                                    <a:pt x="13" y="19"/>
                                  </a:lnTo>
                                  <a:lnTo>
                                    <a:pt x="13" y="19"/>
                                  </a:lnTo>
                                  <a:lnTo>
                                    <a:pt x="13" y="19"/>
                                  </a:lnTo>
                                  <a:lnTo>
                                    <a:pt x="12" y="19"/>
                                  </a:lnTo>
                                  <a:lnTo>
                                    <a:pt x="12" y="19"/>
                                  </a:lnTo>
                                  <a:lnTo>
                                    <a:pt x="12" y="19"/>
                                  </a:lnTo>
                                  <a:lnTo>
                                    <a:pt x="12" y="19"/>
                                  </a:lnTo>
                                  <a:lnTo>
                                    <a:pt x="12" y="19"/>
                                  </a:lnTo>
                                  <a:lnTo>
                                    <a:pt x="12" y="19"/>
                                  </a:lnTo>
                                  <a:lnTo>
                                    <a:pt x="11" y="19"/>
                                  </a:lnTo>
                                  <a:lnTo>
                                    <a:pt x="11" y="19"/>
                                  </a:lnTo>
                                  <a:lnTo>
                                    <a:pt x="11" y="18"/>
                                  </a:lnTo>
                                  <a:lnTo>
                                    <a:pt x="11" y="18"/>
                                  </a:lnTo>
                                  <a:lnTo>
                                    <a:pt x="11" y="18"/>
                                  </a:lnTo>
                                  <a:lnTo>
                                    <a:pt x="11" y="18"/>
                                  </a:lnTo>
                                  <a:lnTo>
                                    <a:pt x="10" y="18"/>
                                  </a:lnTo>
                                  <a:lnTo>
                                    <a:pt x="10" y="18"/>
                                  </a:lnTo>
                                  <a:lnTo>
                                    <a:pt x="10" y="18"/>
                                  </a:lnTo>
                                  <a:lnTo>
                                    <a:pt x="10" y="18"/>
                                  </a:lnTo>
                                  <a:lnTo>
                                    <a:pt x="10" y="18"/>
                                  </a:lnTo>
                                  <a:lnTo>
                                    <a:pt x="9" y="18"/>
                                  </a:lnTo>
                                  <a:lnTo>
                                    <a:pt x="9" y="18"/>
                                  </a:lnTo>
                                  <a:lnTo>
                                    <a:pt x="9" y="18"/>
                                  </a:lnTo>
                                  <a:lnTo>
                                    <a:pt x="9" y="18"/>
                                  </a:lnTo>
                                  <a:lnTo>
                                    <a:pt x="9" y="18"/>
                                  </a:lnTo>
                                  <a:lnTo>
                                    <a:pt x="9" y="18"/>
                                  </a:lnTo>
                                  <a:lnTo>
                                    <a:pt x="9" y="17"/>
                                  </a:lnTo>
                                  <a:lnTo>
                                    <a:pt x="8" y="17"/>
                                  </a:lnTo>
                                  <a:lnTo>
                                    <a:pt x="8" y="17"/>
                                  </a:lnTo>
                                  <a:lnTo>
                                    <a:pt x="8" y="17"/>
                                  </a:lnTo>
                                  <a:lnTo>
                                    <a:pt x="8" y="17"/>
                                  </a:lnTo>
                                  <a:lnTo>
                                    <a:pt x="8" y="17"/>
                                  </a:lnTo>
                                  <a:lnTo>
                                    <a:pt x="8" y="17"/>
                                  </a:lnTo>
                                  <a:lnTo>
                                    <a:pt x="7" y="17"/>
                                  </a:lnTo>
                                  <a:lnTo>
                                    <a:pt x="7" y="17"/>
                                  </a:lnTo>
                                  <a:lnTo>
                                    <a:pt x="7" y="17"/>
                                  </a:lnTo>
                                  <a:lnTo>
                                    <a:pt x="7" y="16"/>
                                  </a:lnTo>
                                  <a:lnTo>
                                    <a:pt x="7" y="16"/>
                                  </a:lnTo>
                                  <a:lnTo>
                                    <a:pt x="7" y="16"/>
                                  </a:lnTo>
                                  <a:lnTo>
                                    <a:pt x="7" y="16"/>
                                  </a:lnTo>
                                  <a:lnTo>
                                    <a:pt x="6" y="16"/>
                                  </a:lnTo>
                                  <a:lnTo>
                                    <a:pt x="6" y="16"/>
                                  </a:lnTo>
                                  <a:lnTo>
                                    <a:pt x="6" y="16"/>
                                  </a:lnTo>
                                  <a:lnTo>
                                    <a:pt x="6" y="16"/>
                                  </a:lnTo>
                                  <a:lnTo>
                                    <a:pt x="6" y="16"/>
                                  </a:lnTo>
                                  <a:lnTo>
                                    <a:pt x="6" y="16"/>
                                  </a:lnTo>
                                  <a:lnTo>
                                    <a:pt x="6" y="15"/>
                                  </a:lnTo>
                                  <a:lnTo>
                                    <a:pt x="5" y="15"/>
                                  </a:lnTo>
                                  <a:lnTo>
                                    <a:pt x="5" y="15"/>
                                  </a:lnTo>
                                  <a:lnTo>
                                    <a:pt x="5" y="15"/>
                                  </a:lnTo>
                                  <a:lnTo>
                                    <a:pt x="5" y="15"/>
                                  </a:lnTo>
                                  <a:lnTo>
                                    <a:pt x="5" y="15"/>
                                  </a:lnTo>
                                  <a:lnTo>
                                    <a:pt x="5" y="15"/>
                                  </a:lnTo>
                                  <a:lnTo>
                                    <a:pt x="5" y="14"/>
                                  </a:lnTo>
                                  <a:lnTo>
                                    <a:pt x="5" y="14"/>
                                  </a:lnTo>
                                  <a:lnTo>
                                    <a:pt x="4" y="14"/>
                                  </a:lnTo>
                                  <a:lnTo>
                                    <a:pt x="4" y="14"/>
                                  </a:lnTo>
                                  <a:lnTo>
                                    <a:pt x="4" y="14"/>
                                  </a:lnTo>
                                  <a:lnTo>
                                    <a:pt x="4" y="14"/>
                                  </a:lnTo>
                                  <a:lnTo>
                                    <a:pt x="4" y="13"/>
                                  </a:lnTo>
                                  <a:lnTo>
                                    <a:pt x="4" y="13"/>
                                  </a:lnTo>
                                  <a:lnTo>
                                    <a:pt x="4" y="13"/>
                                  </a:lnTo>
                                  <a:lnTo>
                                    <a:pt x="4" y="13"/>
                                  </a:lnTo>
                                  <a:lnTo>
                                    <a:pt x="3" y="13"/>
                                  </a:lnTo>
                                  <a:lnTo>
                                    <a:pt x="3" y="13"/>
                                  </a:lnTo>
                                  <a:lnTo>
                                    <a:pt x="3" y="12"/>
                                  </a:lnTo>
                                  <a:lnTo>
                                    <a:pt x="3" y="12"/>
                                  </a:lnTo>
                                  <a:lnTo>
                                    <a:pt x="3" y="12"/>
                                  </a:lnTo>
                                  <a:lnTo>
                                    <a:pt x="3" y="12"/>
                                  </a:lnTo>
                                  <a:lnTo>
                                    <a:pt x="3" y="12"/>
                                  </a:lnTo>
                                  <a:lnTo>
                                    <a:pt x="3" y="12"/>
                                  </a:lnTo>
                                  <a:lnTo>
                                    <a:pt x="3" y="11"/>
                                  </a:lnTo>
                                  <a:lnTo>
                                    <a:pt x="2" y="11"/>
                                  </a:lnTo>
                                  <a:lnTo>
                                    <a:pt x="2" y="11"/>
                                  </a:lnTo>
                                  <a:lnTo>
                                    <a:pt x="2" y="11"/>
                                  </a:lnTo>
                                  <a:lnTo>
                                    <a:pt x="2" y="11"/>
                                  </a:lnTo>
                                  <a:lnTo>
                                    <a:pt x="2" y="10"/>
                                  </a:lnTo>
                                  <a:lnTo>
                                    <a:pt x="2" y="10"/>
                                  </a:lnTo>
                                  <a:lnTo>
                                    <a:pt x="2" y="10"/>
                                  </a:lnTo>
                                  <a:lnTo>
                                    <a:pt x="2" y="10"/>
                                  </a:lnTo>
                                  <a:lnTo>
                                    <a:pt x="2" y="10"/>
                                  </a:lnTo>
                                  <a:lnTo>
                                    <a:pt x="2" y="9"/>
                                  </a:lnTo>
                                  <a:lnTo>
                                    <a:pt x="1" y="9"/>
                                  </a:lnTo>
                                  <a:lnTo>
                                    <a:pt x="1" y="9"/>
                                  </a:lnTo>
                                  <a:lnTo>
                                    <a:pt x="1" y="9"/>
                                  </a:lnTo>
                                  <a:lnTo>
                                    <a:pt x="1" y="9"/>
                                  </a:lnTo>
                                  <a:lnTo>
                                    <a:pt x="1" y="8"/>
                                  </a:lnTo>
                                  <a:lnTo>
                                    <a:pt x="1" y="8"/>
                                  </a:lnTo>
                                  <a:lnTo>
                                    <a:pt x="1" y="8"/>
                                  </a:lnTo>
                                  <a:lnTo>
                                    <a:pt x="1" y="8"/>
                                  </a:lnTo>
                                  <a:lnTo>
                                    <a:pt x="1" y="7"/>
                                  </a:lnTo>
                                  <a:lnTo>
                                    <a:pt x="1" y="7"/>
                                  </a:lnTo>
                                  <a:lnTo>
                                    <a:pt x="1" y="7"/>
                                  </a:lnTo>
                                  <a:lnTo>
                                    <a:pt x="1" y="7"/>
                                  </a:lnTo>
                                  <a:lnTo>
                                    <a:pt x="0" y="6"/>
                                  </a:lnTo>
                                  <a:lnTo>
                                    <a:pt x="0" y="6"/>
                                  </a:lnTo>
                                  <a:lnTo>
                                    <a:pt x="0" y="6"/>
                                  </a:lnTo>
                                  <a:lnTo>
                                    <a:pt x="0" y="6"/>
                                  </a:lnTo>
                                  <a:lnTo>
                                    <a:pt x="0" y="5"/>
                                  </a:lnTo>
                                  <a:lnTo>
                                    <a:pt x="0" y="5"/>
                                  </a:lnTo>
                                  <a:lnTo>
                                    <a:pt x="0" y="5"/>
                                  </a:lnTo>
                                  <a:lnTo>
                                    <a:pt x="2" y="0"/>
                                  </a:lnTo>
                                  <a:lnTo>
                                    <a:pt x="2" y="0"/>
                                  </a:lnTo>
                                  <a:lnTo>
                                    <a:pt x="2" y="0"/>
                                  </a:lnTo>
                                  <a:lnTo>
                                    <a:pt x="2" y="1"/>
                                  </a:lnTo>
                                  <a:lnTo>
                                    <a:pt x="2" y="1"/>
                                  </a:lnTo>
                                  <a:lnTo>
                                    <a:pt x="2" y="1"/>
                                  </a:lnTo>
                                  <a:lnTo>
                                    <a:pt x="2" y="1"/>
                                  </a:lnTo>
                                  <a:lnTo>
                                    <a:pt x="2" y="2"/>
                                  </a:lnTo>
                                  <a:lnTo>
                                    <a:pt x="2" y="2"/>
                                  </a:lnTo>
                                  <a:lnTo>
                                    <a:pt x="2" y="2"/>
                                  </a:lnTo>
                                  <a:lnTo>
                                    <a:pt x="2" y="2"/>
                                  </a:lnTo>
                                  <a:lnTo>
                                    <a:pt x="2" y="2"/>
                                  </a:lnTo>
                                  <a:lnTo>
                                    <a:pt x="2" y="3"/>
                                  </a:lnTo>
                                  <a:lnTo>
                                    <a:pt x="2" y="3"/>
                                  </a:lnTo>
                                  <a:lnTo>
                                    <a:pt x="2" y="3"/>
                                  </a:lnTo>
                                  <a:lnTo>
                                    <a:pt x="3" y="3"/>
                                  </a:lnTo>
                                  <a:lnTo>
                                    <a:pt x="3" y="4"/>
                                  </a:lnTo>
                                  <a:lnTo>
                                    <a:pt x="3" y="4"/>
                                  </a:lnTo>
                                  <a:lnTo>
                                    <a:pt x="3" y="4"/>
                                  </a:lnTo>
                                  <a:lnTo>
                                    <a:pt x="3" y="4"/>
                                  </a:lnTo>
                                  <a:lnTo>
                                    <a:pt x="3" y="4"/>
                                  </a:lnTo>
                                  <a:lnTo>
                                    <a:pt x="3" y="5"/>
                                  </a:lnTo>
                                  <a:lnTo>
                                    <a:pt x="3" y="5"/>
                                  </a:lnTo>
                                  <a:lnTo>
                                    <a:pt x="3" y="5"/>
                                  </a:lnTo>
                                  <a:lnTo>
                                    <a:pt x="3" y="5"/>
                                  </a:lnTo>
                                  <a:lnTo>
                                    <a:pt x="3" y="5"/>
                                  </a:lnTo>
                                  <a:lnTo>
                                    <a:pt x="3" y="6"/>
                                  </a:lnTo>
                                  <a:lnTo>
                                    <a:pt x="3" y="6"/>
                                  </a:lnTo>
                                  <a:lnTo>
                                    <a:pt x="3" y="6"/>
                                  </a:lnTo>
                                  <a:lnTo>
                                    <a:pt x="4" y="6"/>
                                  </a:lnTo>
                                  <a:lnTo>
                                    <a:pt x="4" y="6"/>
                                  </a:lnTo>
                                  <a:lnTo>
                                    <a:pt x="4" y="6"/>
                                  </a:lnTo>
                                  <a:lnTo>
                                    <a:pt x="4" y="7"/>
                                  </a:lnTo>
                                  <a:lnTo>
                                    <a:pt x="4" y="7"/>
                                  </a:lnTo>
                                  <a:lnTo>
                                    <a:pt x="4" y="7"/>
                                  </a:lnTo>
                                  <a:lnTo>
                                    <a:pt x="4" y="7"/>
                                  </a:lnTo>
                                  <a:lnTo>
                                    <a:pt x="4" y="7"/>
                                  </a:lnTo>
                                  <a:lnTo>
                                    <a:pt x="4" y="7"/>
                                  </a:lnTo>
                                  <a:lnTo>
                                    <a:pt x="4" y="8"/>
                                  </a:lnTo>
                                  <a:lnTo>
                                    <a:pt x="5" y="8"/>
                                  </a:lnTo>
                                  <a:lnTo>
                                    <a:pt x="5" y="8"/>
                                  </a:lnTo>
                                  <a:lnTo>
                                    <a:pt x="5" y="8"/>
                                  </a:lnTo>
                                  <a:lnTo>
                                    <a:pt x="5" y="8"/>
                                  </a:lnTo>
                                  <a:lnTo>
                                    <a:pt x="5" y="8"/>
                                  </a:lnTo>
                                  <a:lnTo>
                                    <a:pt x="5" y="9"/>
                                  </a:lnTo>
                                  <a:lnTo>
                                    <a:pt x="5" y="9"/>
                                  </a:lnTo>
                                  <a:lnTo>
                                    <a:pt x="5" y="9"/>
                                  </a:lnTo>
                                  <a:lnTo>
                                    <a:pt x="6" y="9"/>
                                  </a:lnTo>
                                  <a:lnTo>
                                    <a:pt x="6" y="9"/>
                                  </a:lnTo>
                                  <a:lnTo>
                                    <a:pt x="6" y="9"/>
                                  </a:lnTo>
                                  <a:lnTo>
                                    <a:pt x="6" y="9"/>
                                  </a:lnTo>
                                  <a:lnTo>
                                    <a:pt x="6" y="10"/>
                                  </a:lnTo>
                                  <a:lnTo>
                                    <a:pt x="6" y="10"/>
                                  </a:lnTo>
                                  <a:lnTo>
                                    <a:pt x="6" y="10"/>
                                  </a:lnTo>
                                  <a:lnTo>
                                    <a:pt x="6" y="10"/>
                                  </a:lnTo>
                                  <a:lnTo>
                                    <a:pt x="7" y="10"/>
                                  </a:lnTo>
                                  <a:lnTo>
                                    <a:pt x="7" y="10"/>
                                  </a:lnTo>
                                  <a:lnTo>
                                    <a:pt x="7" y="10"/>
                                  </a:lnTo>
                                  <a:lnTo>
                                    <a:pt x="7" y="10"/>
                                  </a:lnTo>
                                  <a:lnTo>
                                    <a:pt x="7" y="11"/>
                                  </a:lnTo>
                                  <a:lnTo>
                                    <a:pt x="7" y="11"/>
                                  </a:lnTo>
                                  <a:lnTo>
                                    <a:pt x="7" y="11"/>
                                  </a:lnTo>
                                  <a:lnTo>
                                    <a:pt x="8" y="11"/>
                                  </a:lnTo>
                                  <a:lnTo>
                                    <a:pt x="8" y="11"/>
                                  </a:lnTo>
                                  <a:lnTo>
                                    <a:pt x="8" y="11"/>
                                  </a:lnTo>
                                  <a:lnTo>
                                    <a:pt x="8" y="11"/>
                                  </a:lnTo>
                                  <a:lnTo>
                                    <a:pt x="8" y="11"/>
                                  </a:lnTo>
                                  <a:lnTo>
                                    <a:pt x="9" y="12"/>
                                  </a:lnTo>
                                  <a:lnTo>
                                    <a:pt x="9" y="12"/>
                                  </a:lnTo>
                                  <a:lnTo>
                                    <a:pt x="9" y="12"/>
                                  </a:lnTo>
                                  <a:lnTo>
                                    <a:pt x="9" y="12"/>
                                  </a:lnTo>
                                  <a:lnTo>
                                    <a:pt x="9" y="12"/>
                                  </a:lnTo>
                                  <a:lnTo>
                                    <a:pt x="9" y="12"/>
                                  </a:lnTo>
                                  <a:lnTo>
                                    <a:pt x="10" y="12"/>
                                  </a:lnTo>
                                  <a:lnTo>
                                    <a:pt x="10" y="12"/>
                                  </a:lnTo>
                                  <a:lnTo>
                                    <a:pt x="10" y="12"/>
                                  </a:lnTo>
                                  <a:lnTo>
                                    <a:pt x="10" y="12"/>
                                  </a:lnTo>
                                  <a:lnTo>
                                    <a:pt x="10" y="12"/>
                                  </a:lnTo>
                                  <a:lnTo>
                                    <a:pt x="10" y="13"/>
                                  </a:lnTo>
                                  <a:lnTo>
                                    <a:pt x="11" y="13"/>
                                  </a:lnTo>
                                  <a:lnTo>
                                    <a:pt x="11" y="13"/>
                                  </a:lnTo>
                                  <a:lnTo>
                                    <a:pt x="11" y="13"/>
                                  </a:lnTo>
                                  <a:lnTo>
                                    <a:pt x="11" y="13"/>
                                  </a:lnTo>
                                  <a:lnTo>
                                    <a:pt x="11" y="13"/>
                                  </a:lnTo>
                                  <a:lnTo>
                                    <a:pt x="12" y="13"/>
                                  </a:lnTo>
                                  <a:lnTo>
                                    <a:pt x="12" y="13"/>
                                  </a:lnTo>
                                  <a:lnTo>
                                    <a:pt x="12" y="13"/>
                                  </a:lnTo>
                                  <a:lnTo>
                                    <a:pt x="12" y="13"/>
                                  </a:lnTo>
                                  <a:lnTo>
                                    <a:pt x="12" y="13"/>
                                  </a:lnTo>
                                  <a:lnTo>
                                    <a:pt x="13" y="13"/>
                                  </a:lnTo>
                                  <a:lnTo>
                                    <a:pt x="13" y="13"/>
                                  </a:lnTo>
                                  <a:lnTo>
                                    <a:pt x="13" y="13"/>
                                  </a:lnTo>
                                  <a:lnTo>
                                    <a:pt x="13" y="13"/>
                                  </a:lnTo>
                                  <a:lnTo>
                                    <a:pt x="14" y="14"/>
                                  </a:lnTo>
                                  <a:lnTo>
                                    <a:pt x="14" y="14"/>
                                  </a:lnTo>
                                  <a:lnTo>
                                    <a:pt x="14" y="14"/>
                                  </a:lnTo>
                                  <a:lnTo>
                                    <a:pt x="14" y="14"/>
                                  </a:lnTo>
                                  <a:lnTo>
                                    <a:pt x="14" y="14"/>
                                  </a:lnTo>
                                  <a:lnTo>
                                    <a:pt x="15" y="14"/>
                                  </a:lnTo>
                                  <a:lnTo>
                                    <a:pt x="15" y="14"/>
                                  </a:lnTo>
                                  <a:lnTo>
                                    <a:pt x="15" y="14"/>
                                  </a:lnTo>
                                  <a:lnTo>
                                    <a:pt x="70" y="14"/>
                                  </a:lnTo>
                                  <a:lnTo>
                                    <a:pt x="70" y="14"/>
                                  </a:lnTo>
                                  <a:lnTo>
                                    <a:pt x="70" y="14"/>
                                  </a:lnTo>
                                  <a:lnTo>
                                    <a:pt x="70" y="14"/>
                                  </a:lnTo>
                                  <a:lnTo>
                                    <a:pt x="71" y="14"/>
                                  </a:lnTo>
                                  <a:lnTo>
                                    <a:pt x="71" y="14"/>
                                  </a:lnTo>
                                  <a:lnTo>
                                    <a:pt x="71" y="14"/>
                                  </a:lnTo>
                                  <a:lnTo>
                                    <a:pt x="71" y="14"/>
                                  </a:lnTo>
                                  <a:lnTo>
                                    <a:pt x="71" y="14"/>
                                  </a:lnTo>
                                  <a:lnTo>
                                    <a:pt x="71" y="14"/>
                                  </a:lnTo>
                                  <a:lnTo>
                                    <a:pt x="71" y="14"/>
                                  </a:lnTo>
                                  <a:lnTo>
                                    <a:pt x="72" y="14"/>
                                  </a:lnTo>
                                  <a:lnTo>
                                    <a:pt x="72" y="14"/>
                                  </a:lnTo>
                                  <a:lnTo>
                                    <a:pt x="72" y="14"/>
                                  </a:lnTo>
                                  <a:lnTo>
                                    <a:pt x="72" y="13"/>
                                  </a:lnTo>
                                  <a:lnTo>
                                    <a:pt x="72" y="13"/>
                                  </a:lnTo>
                                  <a:lnTo>
                                    <a:pt x="72" y="13"/>
                                  </a:lnTo>
                                  <a:lnTo>
                                    <a:pt x="73" y="13"/>
                                  </a:lnTo>
                                  <a:lnTo>
                                    <a:pt x="73" y="13"/>
                                  </a:lnTo>
                                  <a:lnTo>
                                    <a:pt x="73" y="13"/>
                                  </a:lnTo>
                                  <a:lnTo>
                                    <a:pt x="73" y="13"/>
                                  </a:lnTo>
                                  <a:lnTo>
                                    <a:pt x="73" y="13"/>
                                  </a:lnTo>
                                  <a:lnTo>
                                    <a:pt x="73" y="13"/>
                                  </a:lnTo>
                                  <a:lnTo>
                                    <a:pt x="73" y="13"/>
                                  </a:lnTo>
                                  <a:lnTo>
                                    <a:pt x="73" y="13"/>
                                  </a:lnTo>
                                  <a:lnTo>
                                    <a:pt x="74" y="13"/>
                                  </a:lnTo>
                                  <a:lnTo>
                                    <a:pt x="74" y="13"/>
                                  </a:lnTo>
                                  <a:lnTo>
                                    <a:pt x="74" y="13"/>
                                  </a:lnTo>
                                  <a:lnTo>
                                    <a:pt x="74" y="13"/>
                                  </a:lnTo>
                                  <a:lnTo>
                                    <a:pt x="74" y="13"/>
                                  </a:lnTo>
                                  <a:lnTo>
                                    <a:pt x="74" y="12"/>
                                  </a:lnTo>
                                  <a:lnTo>
                                    <a:pt x="74" y="12"/>
                                  </a:lnTo>
                                  <a:lnTo>
                                    <a:pt x="75" y="12"/>
                                  </a:lnTo>
                                  <a:lnTo>
                                    <a:pt x="75" y="12"/>
                                  </a:lnTo>
                                  <a:lnTo>
                                    <a:pt x="75" y="12"/>
                                  </a:lnTo>
                                  <a:lnTo>
                                    <a:pt x="75" y="12"/>
                                  </a:lnTo>
                                  <a:lnTo>
                                    <a:pt x="75" y="12"/>
                                  </a:lnTo>
                                  <a:lnTo>
                                    <a:pt x="75" y="12"/>
                                  </a:lnTo>
                                  <a:lnTo>
                                    <a:pt x="75" y="12"/>
                                  </a:lnTo>
                                  <a:lnTo>
                                    <a:pt x="75" y="12"/>
                                  </a:lnTo>
                                  <a:lnTo>
                                    <a:pt x="75" y="12"/>
                                  </a:lnTo>
                                  <a:lnTo>
                                    <a:pt x="76" y="11"/>
                                  </a:lnTo>
                                  <a:lnTo>
                                    <a:pt x="76" y="11"/>
                                  </a:lnTo>
                                  <a:lnTo>
                                    <a:pt x="76" y="11"/>
                                  </a:lnTo>
                                  <a:lnTo>
                                    <a:pt x="76" y="11"/>
                                  </a:lnTo>
                                  <a:lnTo>
                                    <a:pt x="76" y="11"/>
                                  </a:lnTo>
                                  <a:lnTo>
                                    <a:pt x="76" y="11"/>
                                  </a:lnTo>
                                  <a:lnTo>
                                    <a:pt x="76" y="11"/>
                                  </a:lnTo>
                                  <a:lnTo>
                                    <a:pt x="76" y="11"/>
                                  </a:lnTo>
                                  <a:lnTo>
                                    <a:pt x="77" y="10"/>
                                  </a:lnTo>
                                  <a:lnTo>
                                    <a:pt x="77" y="10"/>
                                  </a:lnTo>
                                  <a:lnTo>
                                    <a:pt x="77" y="10"/>
                                  </a:lnTo>
                                  <a:lnTo>
                                    <a:pt x="77" y="10"/>
                                  </a:lnTo>
                                  <a:lnTo>
                                    <a:pt x="77" y="10"/>
                                  </a:lnTo>
                                  <a:lnTo>
                                    <a:pt x="77" y="10"/>
                                  </a:lnTo>
                                  <a:lnTo>
                                    <a:pt x="77" y="10"/>
                                  </a:lnTo>
                                  <a:lnTo>
                                    <a:pt x="77" y="9"/>
                                  </a:lnTo>
                                  <a:lnTo>
                                    <a:pt x="77" y="9"/>
                                  </a:lnTo>
                                  <a:lnTo>
                                    <a:pt x="77" y="9"/>
                                  </a:lnTo>
                                  <a:lnTo>
                                    <a:pt x="78" y="9"/>
                                  </a:lnTo>
                                  <a:lnTo>
                                    <a:pt x="78" y="9"/>
                                  </a:lnTo>
                                  <a:lnTo>
                                    <a:pt x="78" y="9"/>
                                  </a:lnTo>
                                  <a:lnTo>
                                    <a:pt x="78" y="9"/>
                                  </a:lnTo>
                                  <a:lnTo>
                                    <a:pt x="78" y="8"/>
                                  </a:lnTo>
                                  <a:lnTo>
                                    <a:pt x="78" y="8"/>
                                  </a:lnTo>
                                  <a:lnTo>
                                    <a:pt x="78" y="8"/>
                                  </a:lnTo>
                                  <a:lnTo>
                                    <a:pt x="78" y="8"/>
                                  </a:lnTo>
                                  <a:lnTo>
                                    <a:pt x="78" y="8"/>
                                  </a:lnTo>
                                  <a:lnTo>
                                    <a:pt x="78" y="8"/>
                                  </a:lnTo>
                                  <a:lnTo>
                                    <a:pt x="79" y="7"/>
                                  </a:lnTo>
                                  <a:lnTo>
                                    <a:pt x="79" y="7"/>
                                  </a:lnTo>
                                  <a:lnTo>
                                    <a:pt x="79" y="7"/>
                                  </a:lnTo>
                                  <a:lnTo>
                                    <a:pt x="79" y="7"/>
                                  </a:lnTo>
                                  <a:lnTo>
                                    <a:pt x="79" y="7"/>
                                  </a:lnTo>
                                  <a:lnTo>
                                    <a:pt x="79" y="6"/>
                                  </a:lnTo>
                                  <a:lnTo>
                                    <a:pt x="79" y="6"/>
                                  </a:lnTo>
                                  <a:lnTo>
                                    <a:pt x="79" y="6"/>
                                  </a:lnTo>
                                  <a:lnTo>
                                    <a:pt x="79" y="6"/>
                                  </a:lnTo>
                                  <a:lnTo>
                                    <a:pt x="79" y="6"/>
                                  </a:lnTo>
                                  <a:lnTo>
                                    <a:pt x="79" y="6"/>
                                  </a:lnTo>
                                  <a:lnTo>
                                    <a:pt x="79" y="5"/>
                                  </a:lnTo>
                                  <a:lnTo>
                                    <a:pt x="80" y="5"/>
                                  </a:lnTo>
                                  <a:lnTo>
                                    <a:pt x="80" y="5"/>
                                  </a:lnTo>
                                  <a:lnTo>
                                    <a:pt x="80" y="5"/>
                                  </a:lnTo>
                                  <a:lnTo>
                                    <a:pt x="80" y="4"/>
                                  </a:lnTo>
                                  <a:lnTo>
                                    <a:pt x="80" y="4"/>
                                  </a:lnTo>
                                  <a:lnTo>
                                    <a:pt x="80" y="4"/>
                                  </a:lnTo>
                                  <a:lnTo>
                                    <a:pt x="80" y="4"/>
                                  </a:lnTo>
                                  <a:lnTo>
                                    <a:pt x="80" y="4"/>
                                  </a:lnTo>
                                  <a:lnTo>
                                    <a:pt x="80" y="3"/>
                                  </a:lnTo>
                                  <a:lnTo>
                                    <a:pt x="80" y="3"/>
                                  </a:lnTo>
                                  <a:lnTo>
                                    <a:pt x="80" y="3"/>
                                  </a:lnTo>
                                  <a:lnTo>
                                    <a:pt x="80" y="3"/>
                                  </a:lnTo>
                                  <a:lnTo>
                                    <a:pt x="81" y="2"/>
                                  </a:lnTo>
                                  <a:lnTo>
                                    <a:pt x="81" y="2"/>
                                  </a:lnTo>
                                  <a:lnTo>
                                    <a:pt x="81" y="2"/>
                                  </a:lnTo>
                                  <a:lnTo>
                                    <a:pt x="81" y="2"/>
                                  </a:lnTo>
                                  <a:lnTo>
                                    <a:pt x="81" y="1"/>
                                  </a:lnTo>
                                  <a:lnTo>
                                    <a:pt x="81" y="1"/>
                                  </a:lnTo>
                                  <a:lnTo>
                                    <a:pt x="81" y="1"/>
                                  </a:lnTo>
                                  <a:lnTo>
                                    <a:pt x="81" y="1"/>
                                  </a:lnTo>
                                  <a:lnTo>
                                    <a:pt x="81" y="1"/>
                                  </a:lnTo>
                                  <a:lnTo>
                                    <a:pt x="82" y="6"/>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42" name="Freeform 4542"/>
                          <wps:cNvSpPr>
                            <a:spLocks/>
                          </wps:cNvSpPr>
                          <wps:spPr bwMode="auto">
                            <a:xfrm>
                              <a:off x="495" y="996"/>
                              <a:ext cx="2" cy="12"/>
                            </a:xfrm>
                            <a:custGeom>
                              <a:avLst/>
                              <a:gdLst>
                                <a:gd name="T0" fmla="*/ 2 w 2"/>
                                <a:gd name="T1" fmla="*/ 9 h 12"/>
                                <a:gd name="T2" fmla="*/ 2 w 2"/>
                                <a:gd name="T3" fmla="*/ 9 h 12"/>
                                <a:gd name="T4" fmla="*/ 2 w 2"/>
                                <a:gd name="T5" fmla="*/ 9 h 12"/>
                                <a:gd name="T6" fmla="*/ 2 w 2"/>
                                <a:gd name="T7" fmla="*/ 9 h 12"/>
                                <a:gd name="T8" fmla="*/ 2 w 2"/>
                                <a:gd name="T9" fmla="*/ 9 h 12"/>
                                <a:gd name="T10" fmla="*/ 2 w 2"/>
                                <a:gd name="T11" fmla="*/ 10 h 12"/>
                                <a:gd name="T12" fmla="*/ 2 w 2"/>
                                <a:gd name="T13" fmla="*/ 10 h 12"/>
                                <a:gd name="T14" fmla="*/ 2 w 2"/>
                                <a:gd name="T15" fmla="*/ 10 h 12"/>
                                <a:gd name="T16" fmla="*/ 2 w 2"/>
                                <a:gd name="T17" fmla="*/ 10 h 12"/>
                                <a:gd name="T18" fmla="*/ 2 w 2"/>
                                <a:gd name="T19" fmla="*/ 10 h 12"/>
                                <a:gd name="T20" fmla="*/ 2 w 2"/>
                                <a:gd name="T21" fmla="*/ 10 h 12"/>
                                <a:gd name="T22" fmla="*/ 2 w 2"/>
                                <a:gd name="T23" fmla="*/ 10 h 12"/>
                                <a:gd name="T24" fmla="*/ 2 w 2"/>
                                <a:gd name="T25" fmla="*/ 11 h 12"/>
                                <a:gd name="T26" fmla="*/ 2 w 2"/>
                                <a:gd name="T27" fmla="*/ 11 h 12"/>
                                <a:gd name="T28" fmla="*/ 2 w 2"/>
                                <a:gd name="T29" fmla="*/ 11 h 12"/>
                                <a:gd name="T30" fmla="*/ 2 w 2"/>
                                <a:gd name="T31" fmla="*/ 11 h 12"/>
                                <a:gd name="T32" fmla="*/ 2 w 2"/>
                                <a:gd name="T33" fmla="*/ 11 h 12"/>
                                <a:gd name="T34" fmla="*/ 2 w 2"/>
                                <a:gd name="T35" fmla="*/ 11 h 12"/>
                                <a:gd name="T36" fmla="*/ 2 w 2"/>
                                <a:gd name="T37" fmla="*/ 11 h 12"/>
                                <a:gd name="T38" fmla="*/ 2 w 2"/>
                                <a:gd name="T39" fmla="*/ 11 h 12"/>
                                <a:gd name="T40" fmla="*/ 1 w 2"/>
                                <a:gd name="T41" fmla="*/ 12 h 12"/>
                                <a:gd name="T42" fmla="*/ 1 w 2"/>
                                <a:gd name="T43" fmla="*/ 12 h 12"/>
                                <a:gd name="T44" fmla="*/ 1 w 2"/>
                                <a:gd name="T45" fmla="*/ 12 h 12"/>
                                <a:gd name="T46" fmla="*/ 1 w 2"/>
                                <a:gd name="T47" fmla="*/ 12 h 12"/>
                                <a:gd name="T48" fmla="*/ 1 w 2"/>
                                <a:gd name="T49" fmla="*/ 12 h 12"/>
                                <a:gd name="T50" fmla="*/ 1 w 2"/>
                                <a:gd name="T51" fmla="*/ 12 h 12"/>
                                <a:gd name="T52" fmla="*/ 0 w 2"/>
                                <a:gd name="T53" fmla="*/ 12 h 12"/>
                                <a:gd name="T54" fmla="*/ 0 w 2"/>
                                <a:gd name="T55" fmla="*/ 12 h 12"/>
                                <a:gd name="T56" fmla="*/ 0 w 2"/>
                                <a:gd name="T57" fmla="*/ 12 h 12"/>
                                <a:gd name="T58" fmla="*/ 0 w 2"/>
                                <a:gd name="T59" fmla="*/ 11 h 12"/>
                                <a:gd name="T60" fmla="*/ 0 w 2"/>
                                <a:gd name="T61" fmla="*/ 11 h 12"/>
                                <a:gd name="T62" fmla="*/ 0 w 2"/>
                                <a:gd name="T63" fmla="*/ 11 h 12"/>
                                <a:gd name="T64" fmla="*/ 0 w 2"/>
                                <a:gd name="T65" fmla="*/ 11 h 12"/>
                                <a:gd name="T66" fmla="*/ 0 w 2"/>
                                <a:gd name="T67" fmla="*/ 11 h 12"/>
                                <a:gd name="T68" fmla="*/ 0 w 2"/>
                                <a:gd name="T69" fmla="*/ 11 h 12"/>
                                <a:gd name="T70" fmla="*/ 0 w 2"/>
                                <a:gd name="T71" fmla="*/ 11 h 12"/>
                                <a:gd name="T72" fmla="*/ 0 w 2"/>
                                <a:gd name="T73" fmla="*/ 11 h 12"/>
                                <a:gd name="T74" fmla="*/ 0 w 2"/>
                                <a:gd name="T75" fmla="*/ 10 h 12"/>
                                <a:gd name="T76" fmla="*/ 0 w 2"/>
                                <a:gd name="T77" fmla="*/ 10 h 12"/>
                                <a:gd name="T78" fmla="*/ 0 w 2"/>
                                <a:gd name="T79" fmla="*/ 10 h 12"/>
                                <a:gd name="T80" fmla="*/ 0 w 2"/>
                                <a:gd name="T81" fmla="*/ 10 h 12"/>
                                <a:gd name="T82" fmla="*/ 0 w 2"/>
                                <a:gd name="T83" fmla="*/ 10 h 12"/>
                                <a:gd name="T84" fmla="*/ 0 w 2"/>
                                <a:gd name="T85" fmla="*/ 10 h 12"/>
                                <a:gd name="T86" fmla="*/ 0 w 2"/>
                                <a:gd name="T87" fmla="*/ 9 h 12"/>
                                <a:gd name="T88" fmla="*/ 0 w 2"/>
                                <a:gd name="T89" fmla="*/ 9 h 12"/>
                                <a:gd name="T90" fmla="*/ 0 w 2"/>
                                <a:gd name="T91" fmla="*/ 9 h 12"/>
                                <a:gd name="T92" fmla="*/ 0 w 2"/>
                                <a:gd name="T93" fmla="*/ 9 h 12"/>
                                <a:gd name="T94" fmla="*/ 0 w 2"/>
                                <a:gd name="T95" fmla="*/ 9 h 12"/>
                                <a:gd name="T96" fmla="*/ 1 w 2"/>
                                <a:gd name="T97" fmla="*/ 0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2">
                                  <a:moveTo>
                                    <a:pt x="1" y="0"/>
                                  </a:moveTo>
                                  <a:lnTo>
                                    <a:pt x="2" y="9"/>
                                  </a:lnTo>
                                  <a:lnTo>
                                    <a:pt x="2" y="9"/>
                                  </a:lnTo>
                                  <a:lnTo>
                                    <a:pt x="2" y="9"/>
                                  </a:lnTo>
                                  <a:lnTo>
                                    <a:pt x="2" y="9"/>
                                  </a:lnTo>
                                  <a:lnTo>
                                    <a:pt x="2" y="9"/>
                                  </a:lnTo>
                                  <a:lnTo>
                                    <a:pt x="2" y="9"/>
                                  </a:lnTo>
                                  <a:lnTo>
                                    <a:pt x="2" y="9"/>
                                  </a:lnTo>
                                  <a:lnTo>
                                    <a:pt x="2" y="9"/>
                                  </a:lnTo>
                                  <a:lnTo>
                                    <a:pt x="2" y="9"/>
                                  </a:lnTo>
                                  <a:lnTo>
                                    <a:pt x="2" y="9"/>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1"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543" name="Freeform 4543"/>
                          <wps:cNvSpPr>
                            <a:spLocks/>
                          </wps:cNvSpPr>
                          <wps:spPr bwMode="auto">
                            <a:xfrm>
                              <a:off x="495" y="996"/>
                              <a:ext cx="2" cy="12"/>
                            </a:xfrm>
                            <a:custGeom>
                              <a:avLst/>
                              <a:gdLst>
                                <a:gd name="T0" fmla="*/ 2 w 2"/>
                                <a:gd name="T1" fmla="*/ 9 h 12"/>
                                <a:gd name="T2" fmla="*/ 2 w 2"/>
                                <a:gd name="T3" fmla="*/ 9 h 12"/>
                                <a:gd name="T4" fmla="*/ 2 w 2"/>
                                <a:gd name="T5" fmla="*/ 9 h 12"/>
                                <a:gd name="T6" fmla="*/ 2 w 2"/>
                                <a:gd name="T7" fmla="*/ 9 h 12"/>
                                <a:gd name="T8" fmla="*/ 2 w 2"/>
                                <a:gd name="T9" fmla="*/ 9 h 12"/>
                                <a:gd name="T10" fmla="*/ 2 w 2"/>
                                <a:gd name="T11" fmla="*/ 10 h 12"/>
                                <a:gd name="T12" fmla="*/ 2 w 2"/>
                                <a:gd name="T13" fmla="*/ 10 h 12"/>
                                <a:gd name="T14" fmla="*/ 2 w 2"/>
                                <a:gd name="T15" fmla="*/ 10 h 12"/>
                                <a:gd name="T16" fmla="*/ 2 w 2"/>
                                <a:gd name="T17" fmla="*/ 10 h 12"/>
                                <a:gd name="T18" fmla="*/ 2 w 2"/>
                                <a:gd name="T19" fmla="*/ 10 h 12"/>
                                <a:gd name="T20" fmla="*/ 2 w 2"/>
                                <a:gd name="T21" fmla="*/ 10 h 12"/>
                                <a:gd name="T22" fmla="*/ 2 w 2"/>
                                <a:gd name="T23" fmla="*/ 10 h 12"/>
                                <a:gd name="T24" fmla="*/ 2 w 2"/>
                                <a:gd name="T25" fmla="*/ 11 h 12"/>
                                <a:gd name="T26" fmla="*/ 2 w 2"/>
                                <a:gd name="T27" fmla="*/ 11 h 12"/>
                                <a:gd name="T28" fmla="*/ 2 w 2"/>
                                <a:gd name="T29" fmla="*/ 11 h 12"/>
                                <a:gd name="T30" fmla="*/ 2 w 2"/>
                                <a:gd name="T31" fmla="*/ 11 h 12"/>
                                <a:gd name="T32" fmla="*/ 2 w 2"/>
                                <a:gd name="T33" fmla="*/ 11 h 12"/>
                                <a:gd name="T34" fmla="*/ 2 w 2"/>
                                <a:gd name="T35" fmla="*/ 11 h 12"/>
                                <a:gd name="T36" fmla="*/ 2 w 2"/>
                                <a:gd name="T37" fmla="*/ 11 h 12"/>
                                <a:gd name="T38" fmla="*/ 2 w 2"/>
                                <a:gd name="T39" fmla="*/ 11 h 12"/>
                                <a:gd name="T40" fmla="*/ 1 w 2"/>
                                <a:gd name="T41" fmla="*/ 12 h 12"/>
                                <a:gd name="T42" fmla="*/ 1 w 2"/>
                                <a:gd name="T43" fmla="*/ 12 h 12"/>
                                <a:gd name="T44" fmla="*/ 1 w 2"/>
                                <a:gd name="T45" fmla="*/ 12 h 12"/>
                                <a:gd name="T46" fmla="*/ 1 w 2"/>
                                <a:gd name="T47" fmla="*/ 12 h 12"/>
                                <a:gd name="T48" fmla="*/ 1 w 2"/>
                                <a:gd name="T49" fmla="*/ 12 h 12"/>
                                <a:gd name="T50" fmla="*/ 1 w 2"/>
                                <a:gd name="T51" fmla="*/ 12 h 12"/>
                                <a:gd name="T52" fmla="*/ 0 w 2"/>
                                <a:gd name="T53" fmla="*/ 12 h 12"/>
                                <a:gd name="T54" fmla="*/ 0 w 2"/>
                                <a:gd name="T55" fmla="*/ 12 h 12"/>
                                <a:gd name="T56" fmla="*/ 0 w 2"/>
                                <a:gd name="T57" fmla="*/ 12 h 12"/>
                                <a:gd name="T58" fmla="*/ 0 w 2"/>
                                <a:gd name="T59" fmla="*/ 11 h 12"/>
                                <a:gd name="T60" fmla="*/ 0 w 2"/>
                                <a:gd name="T61" fmla="*/ 11 h 12"/>
                                <a:gd name="T62" fmla="*/ 0 w 2"/>
                                <a:gd name="T63" fmla="*/ 11 h 12"/>
                                <a:gd name="T64" fmla="*/ 0 w 2"/>
                                <a:gd name="T65" fmla="*/ 11 h 12"/>
                                <a:gd name="T66" fmla="*/ 0 w 2"/>
                                <a:gd name="T67" fmla="*/ 11 h 12"/>
                                <a:gd name="T68" fmla="*/ 0 w 2"/>
                                <a:gd name="T69" fmla="*/ 11 h 12"/>
                                <a:gd name="T70" fmla="*/ 0 w 2"/>
                                <a:gd name="T71" fmla="*/ 11 h 12"/>
                                <a:gd name="T72" fmla="*/ 0 w 2"/>
                                <a:gd name="T73" fmla="*/ 11 h 12"/>
                                <a:gd name="T74" fmla="*/ 0 w 2"/>
                                <a:gd name="T75" fmla="*/ 10 h 12"/>
                                <a:gd name="T76" fmla="*/ 0 w 2"/>
                                <a:gd name="T77" fmla="*/ 10 h 12"/>
                                <a:gd name="T78" fmla="*/ 0 w 2"/>
                                <a:gd name="T79" fmla="*/ 10 h 12"/>
                                <a:gd name="T80" fmla="*/ 0 w 2"/>
                                <a:gd name="T81" fmla="*/ 10 h 12"/>
                                <a:gd name="T82" fmla="*/ 0 w 2"/>
                                <a:gd name="T83" fmla="*/ 10 h 12"/>
                                <a:gd name="T84" fmla="*/ 0 w 2"/>
                                <a:gd name="T85" fmla="*/ 10 h 12"/>
                                <a:gd name="T86" fmla="*/ 0 w 2"/>
                                <a:gd name="T87" fmla="*/ 9 h 12"/>
                                <a:gd name="T88" fmla="*/ 0 w 2"/>
                                <a:gd name="T89" fmla="*/ 9 h 12"/>
                                <a:gd name="T90" fmla="*/ 0 w 2"/>
                                <a:gd name="T91" fmla="*/ 9 h 12"/>
                                <a:gd name="T92" fmla="*/ 0 w 2"/>
                                <a:gd name="T93" fmla="*/ 9 h 12"/>
                                <a:gd name="T94" fmla="*/ 0 w 2"/>
                                <a:gd name="T95" fmla="*/ 9 h 12"/>
                                <a:gd name="T96" fmla="*/ 1 w 2"/>
                                <a:gd name="T97" fmla="*/ 0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2">
                                  <a:moveTo>
                                    <a:pt x="1" y="0"/>
                                  </a:moveTo>
                                  <a:lnTo>
                                    <a:pt x="2" y="9"/>
                                  </a:lnTo>
                                  <a:lnTo>
                                    <a:pt x="2" y="9"/>
                                  </a:lnTo>
                                  <a:lnTo>
                                    <a:pt x="2" y="9"/>
                                  </a:lnTo>
                                  <a:lnTo>
                                    <a:pt x="2" y="9"/>
                                  </a:lnTo>
                                  <a:lnTo>
                                    <a:pt x="2" y="9"/>
                                  </a:lnTo>
                                  <a:lnTo>
                                    <a:pt x="2" y="9"/>
                                  </a:lnTo>
                                  <a:lnTo>
                                    <a:pt x="2" y="9"/>
                                  </a:lnTo>
                                  <a:lnTo>
                                    <a:pt x="2" y="9"/>
                                  </a:lnTo>
                                  <a:lnTo>
                                    <a:pt x="2" y="9"/>
                                  </a:lnTo>
                                  <a:lnTo>
                                    <a:pt x="2" y="9"/>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44" name="Freeform 4544"/>
                          <wps:cNvSpPr>
                            <a:spLocks/>
                          </wps:cNvSpPr>
                          <wps:spPr bwMode="auto">
                            <a:xfrm>
                              <a:off x="458" y="976"/>
                              <a:ext cx="76" cy="34"/>
                            </a:xfrm>
                            <a:custGeom>
                              <a:avLst/>
                              <a:gdLst>
                                <a:gd name="T0" fmla="*/ 2 w 76"/>
                                <a:gd name="T1" fmla="*/ 0 h 34"/>
                                <a:gd name="T2" fmla="*/ 2 w 76"/>
                                <a:gd name="T3" fmla="*/ 0 h 34"/>
                                <a:gd name="T4" fmla="*/ 2 w 76"/>
                                <a:gd name="T5" fmla="*/ 0 h 34"/>
                                <a:gd name="T6" fmla="*/ 2 w 76"/>
                                <a:gd name="T7" fmla="*/ 0 h 34"/>
                                <a:gd name="T8" fmla="*/ 2 w 76"/>
                                <a:gd name="T9" fmla="*/ 0 h 34"/>
                                <a:gd name="T10" fmla="*/ 1 w 76"/>
                                <a:gd name="T11" fmla="*/ 0 h 34"/>
                                <a:gd name="T12" fmla="*/ 1 w 76"/>
                                <a:gd name="T13" fmla="*/ 0 h 34"/>
                                <a:gd name="T14" fmla="*/ 1 w 76"/>
                                <a:gd name="T15" fmla="*/ 0 h 34"/>
                                <a:gd name="T16" fmla="*/ 0 w 76"/>
                                <a:gd name="T17" fmla="*/ 0 h 34"/>
                                <a:gd name="T18" fmla="*/ 0 w 76"/>
                                <a:gd name="T19" fmla="*/ 0 h 34"/>
                                <a:gd name="T20" fmla="*/ 0 w 76"/>
                                <a:gd name="T21" fmla="*/ 0 h 34"/>
                                <a:gd name="T22" fmla="*/ 0 w 76"/>
                                <a:gd name="T23" fmla="*/ 0 h 34"/>
                                <a:gd name="T24" fmla="*/ 0 w 76"/>
                                <a:gd name="T25" fmla="*/ 0 h 34"/>
                                <a:gd name="T26" fmla="*/ 0 w 76"/>
                                <a:gd name="T27" fmla="*/ 1 h 34"/>
                                <a:gd name="T28" fmla="*/ 0 w 76"/>
                                <a:gd name="T29" fmla="*/ 1 h 34"/>
                                <a:gd name="T30" fmla="*/ 0 w 76"/>
                                <a:gd name="T31" fmla="*/ 1 h 34"/>
                                <a:gd name="T32" fmla="*/ 0 w 76"/>
                                <a:gd name="T33" fmla="*/ 1 h 34"/>
                                <a:gd name="T34" fmla="*/ 0 w 76"/>
                                <a:gd name="T35" fmla="*/ 2 h 34"/>
                                <a:gd name="T36" fmla="*/ 0 w 76"/>
                                <a:gd name="T37" fmla="*/ 2 h 34"/>
                                <a:gd name="T38" fmla="*/ 0 w 76"/>
                                <a:gd name="T39" fmla="*/ 2 h 34"/>
                                <a:gd name="T40" fmla="*/ 0 w 76"/>
                                <a:gd name="T41" fmla="*/ 2 h 34"/>
                                <a:gd name="T42" fmla="*/ 0 w 76"/>
                                <a:gd name="T43" fmla="*/ 3 h 34"/>
                                <a:gd name="T44" fmla="*/ 1 w 76"/>
                                <a:gd name="T45" fmla="*/ 3 h 34"/>
                                <a:gd name="T46" fmla="*/ 1 w 76"/>
                                <a:gd name="T47" fmla="*/ 3 h 34"/>
                                <a:gd name="T48" fmla="*/ 1 w 76"/>
                                <a:gd name="T49" fmla="*/ 3 h 34"/>
                                <a:gd name="T50" fmla="*/ 75 w 76"/>
                                <a:gd name="T51" fmla="*/ 5 h 34"/>
                                <a:gd name="T52" fmla="*/ 75 w 76"/>
                                <a:gd name="T53" fmla="*/ 4 h 34"/>
                                <a:gd name="T54" fmla="*/ 75 w 76"/>
                                <a:gd name="T55" fmla="*/ 4 h 34"/>
                                <a:gd name="T56" fmla="*/ 75 w 76"/>
                                <a:gd name="T57" fmla="*/ 4 h 34"/>
                                <a:gd name="T58" fmla="*/ 75 w 76"/>
                                <a:gd name="T59" fmla="*/ 4 h 34"/>
                                <a:gd name="T60" fmla="*/ 76 w 76"/>
                                <a:gd name="T61" fmla="*/ 3 h 34"/>
                                <a:gd name="T62" fmla="*/ 76 w 76"/>
                                <a:gd name="T63" fmla="*/ 3 h 34"/>
                                <a:gd name="T64" fmla="*/ 76 w 76"/>
                                <a:gd name="T65" fmla="*/ 3 h 34"/>
                                <a:gd name="T66" fmla="*/ 76 w 76"/>
                                <a:gd name="T67" fmla="*/ 3 h 34"/>
                                <a:gd name="T68" fmla="*/ 76 w 76"/>
                                <a:gd name="T69" fmla="*/ 2 h 34"/>
                                <a:gd name="T70" fmla="*/ 76 w 76"/>
                                <a:gd name="T71" fmla="*/ 2 h 34"/>
                                <a:gd name="T72" fmla="*/ 76 w 76"/>
                                <a:gd name="T73" fmla="*/ 2 h 34"/>
                                <a:gd name="T74" fmla="*/ 76 w 76"/>
                                <a:gd name="T75" fmla="*/ 1 h 34"/>
                                <a:gd name="T76" fmla="*/ 76 w 76"/>
                                <a:gd name="T77" fmla="*/ 1 h 34"/>
                                <a:gd name="T78" fmla="*/ 76 w 76"/>
                                <a:gd name="T79" fmla="*/ 1 h 34"/>
                                <a:gd name="T80" fmla="*/ 76 w 76"/>
                                <a:gd name="T81" fmla="*/ 1 h 34"/>
                                <a:gd name="T82" fmla="*/ 76 w 76"/>
                                <a:gd name="T83" fmla="*/ 1 h 34"/>
                                <a:gd name="T84" fmla="*/ 76 w 76"/>
                                <a:gd name="T85" fmla="*/ 0 h 34"/>
                                <a:gd name="T86" fmla="*/ 75 w 76"/>
                                <a:gd name="T87" fmla="*/ 0 h 34"/>
                                <a:gd name="T88" fmla="*/ 75 w 76"/>
                                <a:gd name="T89" fmla="*/ 0 h 34"/>
                                <a:gd name="T90" fmla="*/ 75 w 76"/>
                                <a:gd name="T91" fmla="*/ 0 h 34"/>
                                <a:gd name="T92" fmla="*/ 75 w 76"/>
                                <a:gd name="T93" fmla="*/ 0 h 34"/>
                                <a:gd name="T94" fmla="*/ 75 w 76"/>
                                <a:gd name="T95" fmla="*/ 0 h 34"/>
                                <a:gd name="T96" fmla="*/ 74 w 76"/>
                                <a:gd name="T97" fmla="*/ 0 h 34"/>
                                <a:gd name="T98" fmla="*/ 74 w 76"/>
                                <a:gd name="T99" fmla="*/ 0 h 34"/>
                                <a:gd name="T100" fmla="*/ 74 w 76"/>
                                <a:gd name="T101" fmla="*/ 0 h 34"/>
                                <a:gd name="T102" fmla="*/ 74 w 76"/>
                                <a:gd name="T103" fmla="*/ 0 h 34"/>
                                <a:gd name="T104" fmla="*/ 73 w 76"/>
                                <a:gd name="T105" fmla="*/ 0 h 34"/>
                                <a:gd name="T106" fmla="*/ 73 w 76"/>
                                <a:gd name="T107" fmla="*/ 0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76" h="34">
                                  <a:moveTo>
                                    <a:pt x="73" y="0"/>
                                  </a:move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1" y="0"/>
                                  </a:lnTo>
                                  <a:lnTo>
                                    <a:pt x="1" y="0"/>
                                  </a:lnTo>
                                  <a:lnTo>
                                    <a:pt x="1" y="0"/>
                                  </a:lnTo>
                                  <a:lnTo>
                                    <a:pt x="1" y="0"/>
                                  </a:lnTo>
                                  <a:lnTo>
                                    <a:pt x="1" y="0"/>
                                  </a:lnTo>
                                  <a:lnTo>
                                    <a:pt x="1" y="0"/>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1" y="3"/>
                                  </a:lnTo>
                                  <a:lnTo>
                                    <a:pt x="1" y="3"/>
                                  </a:lnTo>
                                  <a:lnTo>
                                    <a:pt x="1" y="3"/>
                                  </a:lnTo>
                                  <a:lnTo>
                                    <a:pt x="1" y="3"/>
                                  </a:lnTo>
                                  <a:lnTo>
                                    <a:pt x="1" y="3"/>
                                  </a:lnTo>
                                  <a:lnTo>
                                    <a:pt x="1" y="3"/>
                                  </a:lnTo>
                                  <a:lnTo>
                                    <a:pt x="1" y="3"/>
                                  </a:lnTo>
                                  <a:lnTo>
                                    <a:pt x="1" y="3"/>
                                  </a:lnTo>
                                  <a:lnTo>
                                    <a:pt x="19" y="34"/>
                                  </a:lnTo>
                                  <a:lnTo>
                                    <a:pt x="52" y="34"/>
                                  </a:lnTo>
                                  <a:lnTo>
                                    <a:pt x="75" y="5"/>
                                  </a:lnTo>
                                  <a:lnTo>
                                    <a:pt x="75" y="5"/>
                                  </a:lnTo>
                                  <a:lnTo>
                                    <a:pt x="75" y="5"/>
                                  </a:lnTo>
                                  <a:lnTo>
                                    <a:pt x="75" y="4"/>
                                  </a:lnTo>
                                  <a:lnTo>
                                    <a:pt x="75" y="4"/>
                                  </a:lnTo>
                                  <a:lnTo>
                                    <a:pt x="75" y="4"/>
                                  </a:lnTo>
                                  <a:lnTo>
                                    <a:pt x="75" y="4"/>
                                  </a:lnTo>
                                  <a:lnTo>
                                    <a:pt x="75" y="4"/>
                                  </a:lnTo>
                                  <a:lnTo>
                                    <a:pt x="75" y="4"/>
                                  </a:lnTo>
                                  <a:lnTo>
                                    <a:pt x="75" y="4"/>
                                  </a:lnTo>
                                  <a:lnTo>
                                    <a:pt x="75" y="4"/>
                                  </a:lnTo>
                                  <a:lnTo>
                                    <a:pt x="75" y="4"/>
                                  </a:lnTo>
                                  <a:lnTo>
                                    <a:pt x="75" y="4"/>
                                  </a:lnTo>
                                  <a:lnTo>
                                    <a:pt x="75" y="3"/>
                                  </a:lnTo>
                                  <a:lnTo>
                                    <a:pt x="76" y="3"/>
                                  </a:lnTo>
                                  <a:lnTo>
                                    <a:pt x="76" y="3"/>
                                  </a:lnTo>
                                  <a:lnTo>
                                    <a:pt x="76" y="3"/>
                                  </a:lnTo>
                                  <a:lnTo>
                                    <a:pt x="76" y="3"/>
                                  </a:lnTo>
                                  <a:lnTo>
                                    <a:pt x="76" y="3"/>
                                  </a:lnTo>
                                  <a:lnTo>
                                    <a:pt x="76" y="3"/>
                                  </a:lnTo>
                                  <a:lnTo>
                                    <a:pt x="76" y="3"/>
                                  </a:lnTo>
                                  <a:lnTo>
                                    <a:pt x="76" y="3"/>
                                  </a:lnTo>
                                  <a:lnTo>
                                    <a:pt x="76" y="3"/>
                                  </a:lnTo>
                                  <a:lnTo>
                                    <a:pt x="76" y="3"/>
                                  </a:lnTo>
                                  <a:lnTo>
                                    <a:pt x="76" y="3"/>
                                  </a:lnTo>
                                  <a:lnTo>
                                    <a:pt x="76" y="2"/>
                                  </a:lnTo>
                                  <a:lnTo>
                                    <a:pt x="76" y="2"/>
                                  </a:lnTo>
                                  <a:lnTo>
                                    <a:pt x="76" y="2"/>
                                  </a:lnTo>
                                  <a:lnTo>
                                    <a:pt x="76" y="2"/>
                                  </a:lnTo>
                                  <a:lnTo>
                                    <a:pt x="76" y="2"/>
                                  </a:lnTo>
                                  <a:lnTo>
                                    <a:pt x="76" y="2"/>
                                  </a:lnTo>
                                  <a:lnTo>
                                    <a:pt x="76" y="2"/>
                                  </a:lnTo>
                                  <a:lnTo>
                                    <a:pt x="76" y="2"/>
                                  </a:lnTo>
                                  <a:lnTo>
                                    <a:pt x="76" y="2"/>
                                  </a:lnTo>
                                  <a:lnTo>
                                    <a:pt x="76" y="2"/>
                                  </a:lnTo>
                                  <a:lnTo>
                                    <a:pt x="76" y="2"/>
                                  </a:lnTo>
                                  <a:lnTo>
                                    <a:pt x="76" y="1"/>
                                  </a:lnTo>
                                  <a:lnTo>
                                    <a:pt x="76" y="1"/>
                                  </a:lnTo>
                                  <a:lnTo>
                                    <a:pt x="76" y="1"/>
                                  </a:lnTo>
                                  <a:lnTo>
                                    <a:pt x="76" y="1"/>
                                  </a:lnTo>
                                  <a:lnTo>
                                    <a:pt x="76" y="1"/>
                                  </a:lnTo>
                                  <a:lnTo>
                                    <a:pt x="76" y="1"/>
                                  </a:lnTo>
                                  <a:lnTo>
                                    <a:pt x="76" y="1"/>
                                  </a:lnTo>
                                  <a:lnTo>
                                    <a:pt x="76" y="1"/>
                                  </a:lnTo>
                                  <a:lnTo>
                                    <a:pt x="76" y="1"/>
                                  </a:lnTo>
                                  <a:lnTo>
                                    <a:pt x="76" y="1"/>
                                  </a:lnTo>
                                  <a:lnTo>
                                    <a:pt x="76" y="1"/>
                                  </a:lnTo>
                                  <a:lnTo>
                                    <a:pt x="76" y="1"/>
                                  </a:lnTo>
                                  <a:lnTo>
                                    <a:pt x="76" y="1"/>
                                  </a:lnTo>
                                  <a:lnTo>
                                    <a:pt x="76" y="0"/>
                                  </a:lnTo>
                                  <a:lnTo>
                                    <a:pt x="76" y="0"/>
                                  </a:lnTo>
                                  <a:lnTo>
                                    <a:pt x="76" y="0"/>
                                  </a:lnTo>
                                  <a:lnTo>
                                    <a:pt x="76"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5" y="0"/>
                                  </a:lnTo>
                                  <a:lnTo>
                                    <a:pt x="74" y="0"/>
                                  </a:lnTo>
                                  <a:lnTo>
                                    <a:pt x="74" y="0"/>
                                  </a:lnTo>
                                  <a:lnTo>
                                    <a:pt x="74" y="0"/>
                                  </a:lnTo>
                                  <a:lnTo>
                                    <a:pt x="74" y="0"/>
                                  </a:lnTo>
                                  <a:lnTo>
                                    <a:pt x="74" y="0"/>
                                  </a:lnTo>
                                  <a:lnTo>
                                    <a:pt x="74" y="0"/>
                                  </a:lnTo>
                                  <a:lnTo>
                                    <a:pt x="74" y="0"/>
                                  </a:lnTo>
                                  <a:lnTo>
                                    <a:pt x="74" y="0"/>
                                  </a:lnTo>
                                  <a:lnTo>
                                    <a:pt x="74" y="0"/>
                                  </a:lnTo>
                                  <a:lnTo>
                                    <a:pt x="74" y="0"/>
                                  </a:lnTo>
                                  <a:lnTo>
                                    <a:pt x="74" y="0"/>
                                  </a:lnTo>
                                  <a:lnTo>
                                    <a:pt x="74" y="0"/>
                                  </a:lnTo>
                                  <a:lnTo>
                                    <a:pt x="73" y="0"/>
                                  </a:lnTo>
                                  <a:lnTo>
                                    <a:pt x="73" y="0"/>
                                  </a:lnTo>
                                  <a:lnTo>
                                    <a:pt x="73" y="0"/>
                                  </a:lnTo>
                                  <a:lnTo>
                                    <a:pt x="73" y="0"/>
                                  </a:lnTo>
                                  <a:lnTo>
                                    <a:pt x="73" y="0"/>
                                  </a:lnTo>
                                  <a:lnTo>
                                    <a:pt x="73" y="0"/>
                                  </a:lnTo>
                                  <a:lnTo>
                                    <a:pt x="73" y="0"/>
                                  </a:lnTo>
                                  <a:lnTo>
                                    <a:pt x="7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545" name="Rectangle 4545"/>
                          <wps:cNvSpPr>
                            <a:spLocks noChangeArrowheads="1"/>
                          </wps:cNvSpPr>
                          <wps:spPr bwMode="auto">
                            <a:xfrm>
                              <a:off x="459" y="1000"/>
                              <a:ext cx="14" cy="1"/>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46" name="Rectangle 4546"/>
                          <wps:cNvSpPr>
                            <a:spLocks noChangeArrowheads="1"/>
                          </wps:cNvSpPr>
                          <wps:spPr bwMode="auto">
                            <a:xfrm>
                              <a:off x="459" y="1000"/>
                              <a:ext cx="14" cy="1"/>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47" name="Rectangle 4547"/>
                          <wps:cNvSpPr>
                            <a:spLocks noChangeArrowheads="1"/>
                          </wps:cNvSpPr>
                          <wps:spPr bwMode="auto">
                            <a:xfrm>
                              <a:off x="459" y="1001"/>
                              <a:ext cx="14" cy="1"/>
                            </a:xfrm>
                            <a:prstGeom prst="rect">
                              <a:avLst/>
                            </a:prstGeom>
                            <a:solidFill>
                              <a:srgbClr val="A2A2A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48" name="Rectangle 4548"/>
                          <wps:cNvSpPr>
                            <a:spLocks noChangeArrowheads="1"/>
                          </wps:cNvSpPr>
                          <wps:spPr bwMode="auto">
                            <a:xfrm>
                              <a:off x="459" y="1001"/>
                              <a:ext cx="14" cy="1"/>
                            </a:xfrm>
                            <a:prstGeom prst="rect">
                              <a:avLst/>
                            </a:prstGeom>
                            <a:solidFill>
                              <a:srgbClr val="A4A4A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49" name="Rectangle 4549"/>
                          <wps:cNvSpPr>
                            <a:spLocks noChangeArrowheads="1"/>
                          </wps:cNvSpPr>
                          <wps:spPr bwMode="auto">
                            <a:xfrm>
                              <a:off x="459" y="1001"/>
                              <a:ext cx="14" cy="1"/>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0" name="Rectangle 4550"/>
                          <wps:cNvSpPr>
                            <a:spLocks noChangeArrowheads="1"/>
                          </wps:cNvSpPr>
                          <wps:spPr bwMode="auto">
                            <a:xfrm>
                              <a:off x="459" y="1001"/>
                              <a:ext cx="14" cy="1"/>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1" name="Rectangle 4551"/>
                          <wps:cNvSpPr>
                            <a:spLocks noChangeArrowheads="1"/>
                          </wps:cNvSpPr>
                          <wps:spPr bwMode="auto">
                            <a:xfrm>
                              <a:off x="459" y="1001"/>
                              <a:ext cx="14" cy="1"/>
                            </a:xfrm>
                            <a:prstGeom prst="rect">
                              <a:avLst/>
                            </a:prstGeom>
                            <a:solidFill>
                              <a:srgbClr val="A8A8A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2" name="Rectangle 4552"/>
                          <wps:cNvSpPr>
                            <a:spLocks noChangeArrowheads="1"/>
                          </wps:cNvSpPr>
                          <wps:spPr bwMode="auto">
                            <a:xfrm>
                              <a:off x="459" y="1001"/>
                              <a:ext cx="14" cy="1"/>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3" name="Rectangle 4553"/>
                          <wps:cNvSpPr>
                            <a:spLocks noChangeArrowheads="1"/>
                          </wps:cNvSpPr>
                          <wps:spPr bwMode="auto">
                            <a:xfrm>
                              <a:off x="459" y="1002"/>
                              <a:ext cx="14" cy="1"/>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4" name="Rectangle 4554"/>
                          <wps:cNvSpPr>
                            <a:spLocks noChangeArrowheads="1"/>
                          </wps:cNvSpPr>
                          <wps:spPr bwMode="auto">
                            <a:xfrm>
                              <a:off x="459" y="1002"/>
                              <a:ext cx="14" cy="1"/>
                            </a:xfrm>
                            <a:prstGeom prst="rect">
                              <a:avLst/>
                            </a:prstGeom>
                            <a:solidFill>
                              <a:srgbClr val="ACACA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5" name="Rectangle 4555"/>
                          <wps:cNvSpPr>
                            <a:spLocks noChangeArrowheads="1"/>
                          </wps:cNvSpPr>
                          <wps:spPr bwMode="auto">
                            <a:xfrm>
                              <a:off x="459" y="1002"/>
                              <a:ext cx="14" cy="1"/>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6" name="Rectangle 4556"/>
                          <wps:cNvSpPr>
                            <a:spLocks noChangeArrowheads="1"/>
                          </wps:cNvSpPr>
                          <wps:spPr bwMode="auto">
                            <a:xfrm>
                              <a:off x="459" y="1002"/>
                              <a:ext cx="14" cy="1"/>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7" name="Rectangle 4557"/>
                          <wps:cNvSpPr>
                            <a:spLocks noChangeArrowheads="1"/>
                          </wps:cNvSpPr>
                          <wps:spPr bwMode="auto">
                            <a:xfrm>
                              <a:off x="459" y="1002"/>
                              <a:ext cx="14" cy="1"/>
                            </a:xfrm>
                            <a:prstGeom prst="rect">
                              <a:avLst/>
                            </a:prstGeom>
                            <a:solidFill>
                              <a:srgbClr val="B0B0B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8" name="Rectangle 4558"/>
                          <wps:cNvSpPr>
                            <a:spLocks noChangeArrowheads="1"/>
                          </wps:cNvSpPr>
                          <wps:spPr bwMode="auto">
                            <a:xfrm>
                              <a:off x="459" y="1002"/>
                              <a:ext cx="14" cy="1"/>
                            </a:xfrm>
                            <a:prstGeom prst="rect">
                              <a:avLst/>
                            </a:prstGeom>
                            <a:solidFill>
                              <a:srgbClr val="B2B2B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59" name="Rectangle 4559"/>
                          <wps:cNvSpPr>
                            <a:spLocks noChangeArrowheads="1"/>
                          </wps:cNvSpPr>
                          <wps:spPr bwMode="auto">
                            <a:xfrm>
                              <a:off x="459" y="1003"/>
                              <a:ext cx="14" cy="1"/>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0" name="Rectangle 4560"/>
                          <wps:cNvSpPr>
                            <a:spLocks noChangeArrowheads="1"/>
                          </wps:cNvSpPr>
                          <wps:spPr bwMode="auto">
                            <a:xfrm>
                              <a:off x="459" y="1003"/>
                              <a:ext cx="14" cy="1"/>
                            </a:xfrm>
                            <a:prstGeom prst="rect">
                              <a:avLst/>
                            </a:prstGeom>
                            <a:solidFill>
                              <a:srgbClr val="B4B4B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1" name="Rectangle 4561"/>
                          <wps:cNvSpPr>
                            <a:spLocks noChangeArrowheads="1"/>
                          </wps:cNvSpPr>
                          <wps:spPr bwMode="auto">
                            <a:xfrm>
                              <a:off x="459" y="1003"/>
                              <a:ext cx="14" cy="1"/>
                            </a:xfrm>
                            <a:prstGeom prst="rect">
                              <a:avLst/>
                            </a:prstGeom>
                            <a:solidFill>
                              <a:srgbClr val="B6B6B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2" name="Rectangle 4562"/>
                          <wps:cNvSpPr>
                            <a:spLocks noChangeArrowheads="1"/>
                          </wps:cNvSpPr>
                          <wps:spPr bwMode="auto">
                            <a:xfrm>
                              <a:off x="459" y="1003"/>
                              <a:ext cx="14" cy="1"/>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3" name="Rectangle 4563"/>
                          <wps:cNvSpPr>
                            <a:spLocks noChangeArrowheads="1"/>
                          </wps:cNvSpPr>
                          <wps:spPr bwMode="auto">
                            <a:xfrm>
                              <a:off x="459" y="1003"/>
                              <a:ext cx="14" cy="1"/>
                            </a:xfrm>
                            <a:prstGeom prst="rect">
                              <a:avLst/>
                            </a:prstGeom>
                            <a:solidFill>
                              <a:srgbClr val="B8B8B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4" name="Rectangle 4564"/>
                          <wps:cNvSpPr>
                            <a:spLocks noChangeArrowheads="1"/>
                          </wps:cNvSpPr>
                          <wps:spPr bwMode="auto">
                            <a:xfrm>
                              <a:off x="459" y="1003"/>
                              <a:ext cx="14" cy="1"/>
                            </a:xfrm>
                            <a:prstGeom prst="rect">
                              <a:avLst/>
                            </a:prstGeom>
                            <a:solidFill>
                              <a:srgbClr val="BABAB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g:grpSp>
                        <wpg:cNvPr id="4565" name="Group 4565"/>
                        <wpg:cNvGrpSpPr>
                          <a:grpSpLocks/>
                        </wpg:cNvGrpSpPr>
                        <wpg:grpSpPr bwMode="auto">
                          <a:xfrm>
                            <a:off x="450" y="767"/>
                            <a:ext cx="92" cy="246"/>
                            <a:chOff x="450" y="767"/>
                            <a:chExt cx="92" cy="246"/>
                          </a:xfrm>
                        </wpg:grpSpPr>
                        <wps:wsp>
                          <wps:cNvPr id="4566" name="Rectangle 4566"/>
                          <wps:cNvSpPr>
                            <a:spLocks noChangeArrowheads="1"/>
                          </wps:cNvSpPr>
                          <wps:spPr bwMode="auto">
                            <a:xfrm>
                              <a:off x="459" y="1004"/>
                              <a:ext cx="14" cy="1"/>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7" name="Rectangle 4567"/>
                          <wps:cNvSpPr>
                            <a:spLocks noChangeArrowheads="1"/>
                          </wps:cNvSpPr>
                          <wps:spPr bwMode="auto">
                            <a:xfrm>
                              <a:off x="459" y="1004"/>
                              <a:ext cx="14" cy="1"/>
                            </a:xfrm>
                            <a:prstGeom prst="rect">
                              <a:avLst/>
                            </a:prstGeom>
                            <a:solidFill>
                              <a:srgbClr val="BCBCB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8" name="Rectangle 4568"/>
                          <wps:cNvSpPr>
                            <a:spLocks noChangeArrowheads="1"/>
                          </wps:cNvSpPr>
                          <wps:spPr bwMode="auto">
                            <a:xfrm>
                              <a:off x="459" y="1004"/>
                              <a:ext cx="14" cy="1"/>
                            </a:xfrm>
                            <a:prstGeom prst="rect">
                              <a:avLst/>
                            </a:prstGeom>
                            <a:solidFill>
                              <a:srgbClr val="BEBEB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69" name="Rectangle 4569"/>
                          <wps:cNvSpPr>
                            <a:spLocks noChangeArrowheads="1"/>
                          </wps:cNvSpPr>
                          <wps:spPr bwMode="auto">
                            <a:xfrm>
                              <a:off x="459" y="1004"/>
                              <a:ext cx="14" cy="1"/>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0" name="Rectangle 4570"/>
                          <wps:cNvSpPr>
                            <a:spLocks noChangeArrowheads="1"/>
                          </wps:cNvSpPr>
                          <wps:spPr bwMode="auto">
                            <a:xfrm>
                              <a:off x="459" y="1004"/>
                              <a:ext cx="14" cy="1"/>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1" name="Rectangle 4571"/>
                          <wps:cNvSpPr>
                            <a:spLocks noChangeArrowheads="1"/>
                          </wps:cNvSpPr>
                          <wps:spPr bwMode="auto">
                            <a:xfrm>
                              <a:off x="459" y="1004"/>
                              <a:ext cx="14" cy="1"/>
                            </a:xfrm>
                            <a:prstGeom prst="rect">
                              <a:avLst/>
                            </a:prstGeom>
                            <a:solidFill>
                              <a:srgbClr val="C2C2C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2" name="Rectangle 4572"/>
                          <wps:cNvSpPr>
                            <a:spLocks noChangeArrowheads="1"/>
                          </wps:cNvSpPr>
                          <wps:spPr bwMode="auto">
                            <a:xfrm>
                              <a:off x="459" y="1004"/>
                              <a:ext cx="14" cy="1"/>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3" name="Rectangle 4573"/>
                          <wps:cNvSpPr>
                            <a:spLocks noChangeArrowheads="1"/>
                          </wps:cNvSpPr>
                          <wps:spPr bwMode="auto">
                            <a:xfrm>
                              <a:off x="459" y="1005"/>
                              <a:ext cx="14" cy="1"/>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4" name="Rectangle 4574"/>
                          <wps:cNvSpPr>
                            <a:spLocks noChangeArrowheads="1"/>
                          </wps:cNvSpPr>
                          <wps:spPr bwMode="auto">
                            <a:xfrm>
                              <a:off x="459" y="1005"/>
                              <a:ext cx="14" cy="1"/>
                            </a:xfrm>
                            <a:prstGeom prst="rect">
                              <a:avLst/>
                            </a:prstGeom>
                            <a:solidFill>
                              <a:srgbClr val="C6C6C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5" name="Rectangle 4575"/>
                          <wps:cNvSpPr>
                            <a:spLocks noChangeArrowheads="1"/>
                          </wps:cNvSpPr>
                          <wps:spPr bwMode="auto">
                            <a:xfrm>
                              <a:off x="459" y="1005"/>
                              <a:ext cx="14" cy="1"/>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6" name="Rectangle 4576"/>
                          <wps:cNvSpPr>
                            <a:spLocks noChangeArrowheads="1"/>
                          </wps:cNvSpPr>
                          <wps:spPr bwMode="auto">
                            <a:xfrm>
                              <a:off x="459" y="1005"/>
                              <a:ext cx="14" cy="1"/>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7" name="Rectangle 4577"/>
                          <wps:cNvSpPr>
                            <a:spLocks noChangeArrowheads="1"/>
                          </wps:cNvSpPr>
                          <wps:spPr bwMode="auto">
                            <a:xfrm>
                              <a:off x="459" y="1005"/>
                              <a:ext cx="14" cy="1"/>
                            </a:xfrm>
                            <a:prstGeom prst="rect">
                              <a:avLst/>
                            </a:prstGeom>
                            <a:solidFill>
                              <a:srgbClr val="CACAC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8" name="Rectangle 4578"/>
                          <wps:cNvSpPr>
                            <a:spLocks noChangeArrowheads="1"/>
                          </wps:cNvSpPr>
                          <wps:spPr bwMode="auto">
                            <a:xfrm>
                              <a:off x="459" y="1005"/>
                              <a:ext cx="14" cy="1"/>
                            </a:xfrm>
                            <a:prstGeom prst="rect">
                              <a:avLst/>
                            </a:prstGeom>
                            <a:solidFill>
                              <a:srgbClr val="CCCCC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79" name="Rectangle 4579"/>
                          <wps:cNvSpPr>
                            <a:spLocks noChangeArrowheads="1"/>
                          </wps:cNvSpPr>
                          <wps:spPr bwMode="auto">
                            <a:xfrm>
                              <a:off x="459" y="1006"/>
                              <a:ext cx="14" cy="1"/>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0" name="Rectangle 4580"/>
                          <wps:cNvSpPr>
                            <a:spLocks noChangeArrowheads="1"/>
                          </wps:cNvSpPr>
                          <wps:spPr bwMode="auto">
                            <a:xfrm>
                              <a:off x="459" y="1006"/>
                              <a:ext cx="14" cy="1"/>
                            </a:xfrm>
                            <a:prstGeom prst="rect">
                              <a:avLst/>
                            </a:prstGeom>
                            <a:solidFill>
                              <a:srgbClr val="CECEC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1" name="Rectangle 4581"/>
                          <wps:cNvSpPr>
                            <a:spLocks noChangeArrowheads="1"/>
                          </wps:cNvSpPr>
                          <wps:spPr bwMode="auto">
                            <a:xfrm>
                              <a:off x="459" y="1006"/>
                              <a:ext cx="14" cy="1"/>
                            </a:xfrm>
                            <a:prstGeom prst="rect">
                              <a:avLst/>
                            </a:prstGeom>
                            <a:solidFill>
                              <a:srgbClr val="D0D0D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2" name="Rectangle 4582"/>
                          <wps:cNvSpPr>
                            <a:spLocks noChangeArrowheads="1"/>
                          </wps:cNvSpPr>
                          <wps:spPr bwMode="auto">
                            <a:xfrm>
                              <a:off x="459" y="1006"/>
                              <a:ext cx="14" cy="1"/>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3" name="Rectangle 4583"/>
                          <wps:cNvSpPr>
                            <a:spLocks noChangeArrowheads="1"/>
                          </wps:cNvSpPr>
                          <wps:spPr bwMode="auto">
                            <a:xfrm>
                              <a:off x="459" y="1006"/>
                              <a:ext cx="14" cy="1"/>
                            </a:xfrm>
                            <a:prstGeom prst="rect">
                              <a:avLst/>
                            </a:prstGeom>
                            <a:solidFill>
                              <a:srgbClr val="D2D2D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4" name="Rectangle 4584"/>
                          <wps:cNvSpPr>
                            <a:spLocks noChangeArrowheads="1"/>
                          </wps:cNvSpPr>
                          <wps:spPr bwMode="auto">
                            <a:xfrm>
                              <a:off x="459" y="1006"/>
                              <a:ext cx="14" cy="1"/>
                            </a:xfrm>
                            <a:prstGeom prst="rect">
                              <a:avLst/>
                            </a:prstGeom>
                            <a:solidFill>
                              <a:srgbClr val="D3D3D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5" name="Rectangle 4585"/>
                          <wps:cNvSpPr>
                            <a:spLocks noChangeArrowheads="1"/>
                          </wps:cNvSpPr>
                          <wps:spPr bwMode="auto">
                            <a:xfrm>
                              <a:off x="459" y="1007"/>
                              <a:ext cx="14" cy="1"/>
                            </a:xfrm>
                            <a:prstGeom prst="rect">
                              <a:avLst/>
                            </a:prstGeom>
                            <a:solidFill>
                              <a:srgbClr val="D4D4D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6" name="Rectangle 4586"/>
                          <wps:cNvSpPr>
                            <a:spLocks noChangeArrowheads="1"/>
                          </wps:cNvSpPr>
                          <wps:spPr bwMode="auto">
                            <a:xfrm>
                              <a:off x="459" y="1007"/>
                              <a:ext cx="14" cy="1"/>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7" name="Rectangle 4587"/>
                          <wps:cNvSpPr>
                            <a:spLocks noChangeArrowheads="1"/>
                          </wps:cNvSpPr>
                          <wps:spPr bwMode="auto">
                            <a:xfrm>
                              <a:off x="459" y="1007"/>
                              <a:ext cx="14" cy="1"/>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8" name="Rectangle 4588"/>
                          <wps:cNvSpPr>
                            <a:spLocks noChangeArrowheads="1"/>
                          </wps:cNvSpPr>
                          <wps:spPr bwMode="auto">
                            <a:xfrm>
                              <a:off x="459" y="1007"/>
                              <a:ext cx="14"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89" name="Rectangle 4589"/>
                          <wps:cNvSpPr>
                            <a:spLocks noChangeArrowheads="1"/>
                          </wps:cNvSpPr>
                          <wps:spPr bwMode="auto">
                            <a:xfrm>
                              <a:off x="459" y="1007"/>
                              <a:ext cx="14" cy="1"/>
                            </a:xfrm>
                            <a:prstGeom prst="rect">
                              <a:avLst/>
                            </a:prstGeom>
                            <a:solidFill>
                              <a:srgbClr val="DADAD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0" name="Rectangle 4590"/>
                          <wps:cNvSpPr>
                            <a:spLocks noChangeArrowheads="1"/>
                          </wps:cNvSpPr>
                          <wps:spPr bwMode="auto">
                            <a:xfrm>
                              <a:off x="459" y="1007"/>
                              <a:ext cx="14" cy="1"/>
                            </a:xfrm>
                            <a:prstGeom prst="rect">
                              <a:avLst/>
                            </a:prstGeom>
                            <a:solidFill>
                              <a:srgbClr val="DBDBD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1" name="Rectangle 4591"/>
                          <wps:cNvSpPr>
                            <a:spLocks noChangeArrowheads="1"/>
                          </wps:cNvSpPr>
                          <wps:spPr bwMode="auto">
                            <a:xfrm>
                              <a:off x="459" y="1008"/>
                              <a:ext cx="14" cy="1"/>
                            </a:xfrm>
                            <a:prstGeom prst="rect">
                              <a:avLst/>
                            </a:prstGeom>
                            <a:solidFill>
                              <a:srgbClr val="DCDCD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2" name="Rectangle 4592"/>
                          <wps:cNvSpPr>
                            <a:spLocks noChangeArrowheads="1"/>
                          </wps:cNvSpPr>
                          <wps:spPr bwMode="auto">
                            <a:xfrm>
                              <a:off x="459" y="1008"/>
                              <a:ext cx="14" cy="1"/>
                            </a:xfrm>
                            <a:prstGeom prst="rect">
                              <a:avLst/>
                            </a:prstGeom>
                            <a:solidFill>
                              <a:srgbClr val="DEDED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3" name="Rectangle 4593"/>
                          <wps:cNvSpPr>
                            <a:spLocks noChangeArrowheads="1"/>
                          </wps:cNvSpPr>
                          <wps:spPr bwMode="auto">
                            <a:xfrm>
                              <a:off x="459" y="1008"/>
                              <a:ext cx="14" cy="1"/>
                            </a:xfrm>
                            <a:prstGeom prst="rect">
                              <a:avLst/>
                            </a:prstGeom>
                            <a:solidFill>
                              <a:srgbClr val="DFDFD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4" name="Rectangle 4594"/>
                          <wps:cNvSpPr>
                            <a:spLocks noChangeArrowheads="1"/>
                          </wps:cNvSpPr>
                          <wps:spPr bwMode="auto">
                            <a:xfrm>
                              <a:off x="459" y="1008"/>
                              <a:ext cx="14" cy="1"/>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5" name="Rectangle 4595"/>
                          <wps:cNvSpPr>
                            <a:spLocks noChangeArrowheads="1"/>
                          </wps:cNvSpPr>
                          <wps:spPr bwMode="auto">
                            <a:xfrm>
                              <a:off x="459" y="1008"/>
                              <a:ext cx="14" cy="1"/>
                            </a:xfrm>
                            <a:prstGeom prst="rect">
                              <a:avLst/>
                            </a:prstGeom>
                            <a:solidFill>
                              <a:srgbClr val="E2E2E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6" name="Rectangle 4596"/>
                          <wps:cNvSpPr>
                            <a:spLocks noChangeArrowheads="1"/>
                          </wps:cNvSpPr>
                          <wps:spPr bwMode="auto">
                            <a:xfrm>
                              <a:off x="459" y="1008"/>
                              <a:ext cx="14" cy="1"/>
                            </a:xfrm>
                            <a:prstGeom prst="rect">
                              <a:avLst/>
                            </a:prstGeom>
                            <a:solidFill>
                              <a:srgbClr val="E3E3E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7" name="Rectangle 4597"/>
                          <wps:cNvSpPr>
                            <a:spLocks noChangeArrowheads="1"/>
                          </wps:cNvSpPr>
                          <wps:spPr bwMode="auto">
                            <a:xfrm>
                              <a:off x="459" y="1008"/>
                              <a:ext cx="14" cy="1"/>
                            </a:xfrm>
                            <a:prstGeom prst="rect">
                              <a:avLst/>
                            </a:prstGeom>
                            <a:solidFill>
                              <a:srgbClr val="E4E4E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8" name="Rectangle 4598"/>
                          <wps:cNvSpPr>
                            <a:spLocks noChangeArrowheads="1"/>
                          </wps:cNvSpPr>
                          <wps:spPr bwMode="auto">
                            <a:xfrm>
                              <a:off x="459" y="1009"/>
                              <a:ext cx="14" cy="1"/>
                            </a:xfrm>
                            <a:prstGeom prst="rect">
                              <a:avLst/>
                            </a:prstGeom>
                            <a:solidFill>
                              <a:srgbClr val="E6E6E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599" name="Rectangle 4599"/>
                          <wps:cNvSpPr>
                            <a:spLocks noChangeArrowheads="1"/>
                          </wps:cNvSpPr>
                          <wps:spPr bwMode="auto">
                            <a:xfrm>
                              <a:off x="459" y="1009"/>
                              <a:ext cx="14" cy="1"/>
                            </a:xfrm>
                            <a:prstGeom prst="rect">
                              <a:avLst/>
                            </a:prstGeom>
                            <a:solidFill>
                              <a:srgbClr val="E7E7E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0" name="Rectangle 4600"/>
                          <wps:cNvSpPr>
                            <a:spLocks noChangeArrowheads="1"/>
                          </wps:cNvSpPr>
                          <wps:spPr bwMode="auto">
                            <a:xfrm>
                              <a:off x="459" y="1009"/>
                              <a:ext cx="14" cy="1"/>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1" name="Rectangle 4601"/>
                          <wps:cNvSpPr>
                            <a:spLocks noChangeArrowheads="1"/>
                          </wps:cNvSpPr>
                          <wps:spPr bwMode="auto">
                            <a:xfrm>
                              <a:off x="459" y="1009"/>
                              <a:ext cx="14" cy="1"/>
                            </a:xfrm>
                            <a:prstGeom prst="rect">
                              <a:avLst/>
                            </a:prstGeom>
                            <a:solidFill>
                              <a:srgbClr val="EAEAE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2" name="Rectangle 4602"/>
                          <wps:cNvSpPr>
                            <a:spLocks noChangeArrowheads="1"/>
                          </wps:cNvSpPr>
                          <wps:spPr bwMode="auto">
                            <a:xfrm>
                              <a:off x="459" y="1009"/>
                              <a:ext cx="14" cy="1"/>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3" name="Rectangle 4603"/>
                          <wps:cNvSpPr>
                            <a:spLocks noChangeArrowheads="1"/>
                          </wps:cNvSpPr>
                          <wps:spPr bwMode="auto">
                            <a:xfrm>
                              <a:off x="459" y="1009"/>
                              <a:ext cx="14" cy="1"/>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4" name="Rectangle 4604"/>
                          <wps:cNvSpPr>
                            <a:spLocks noChangeArrowheads="1"/>
                          </wps:cNvSpPr>
                          <wps:spPr bwMode="auto">
                            <a:xfrm>
                              <a:off x="459" y="1010"/>
                              <a:ext cx="14" cy="1"/>
                            </a:xfrm>
                            <a:prstGeom prst="rect">
                              <a:avLst/>
                            </a:prstGeom>
                            <a:solidFill>
                              <a:srgbClr val="EEEEE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5" name="Rectangle 4605"/>
                          <wps:cNvSpPr>
                            <a:spLocks noChangeArrowheads="1"/>
                          </wps:cNvSpPr>
                          <wps:spPr bwMode="auto">
                            <a:xfrm>
                              <a:off x="459" y="1010"/>
                              <a:ext cx="14" cy="1"/>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6" name="Rectangle 4606"/>
                          <wps:cNvSpPr>
                            <a:spLocks noChangeArrowheads="1"/>
                          </wps:cNvSpPr>
                          <wps:spPr bwMode="auto">
                            <a:xfrm>
                              <a:off x="459" y="1010"/>
                              <a:ext cx="14" cy="1"/>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7" name="Rectangle 4607"/>
                          <wps:cNvSpPr>
                            <a:spLocks noChangeArrowheads="1"/>
                          </wps:cNvSpPr>
                          <wps:spPr bwMode="auto">
                            <a:xfrm>
                              <a:off x="459" y="1010"/>
                              <a:ext cx="14" cy="1"/>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8" name="Rectangle 4608"/>
                          <wps:cNvSpPr>
                            <a:spLocks noChangeArrowheads="1"/>
                          </wps:cNvSpPr>
                          <wps:spPr bwMode="auto">
                            <a:xfrm>
                              <a:off x="459" y="1010"/>
                              <a:ext cx="14" cy="1"/>
                            </a:xfrm>
                            <a:prstGeom prst="rect">
                              <a:avLst/>
                            </a:prstGeom>
                            <a:solidFill>
                              <a:srgbClr val="F4F4F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09" name="Rectangle 4609"/>
                          <wps:cNvSpPr>
                            <a:spLocks noChangeArrowheads="1"/>
                          </wps:cNvSpPr>
                          <wps:spPr bwMode="auto">
                            <a:xfrm>
                              <a:off x="459" y="1010"/>
                              <a:ext cx="14" cy="1"/>
                            </a:xfrm>
                            <a:prstGeom prst="rect">
                              <a:avLst/>
                            </a:prstGeom>
                            <a:solidFill>
                              <a:srgbClr val="F5F5F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0" name="Rectangle 4610"/>
                          <wps:cNvSpPr>
                            <a:spLocks noChangeArrowheads="1"/>
                          </wps:cNvSpPr>
                          <wps:spPr bwMode="auto">
                            <a:xfrm>
                              <a:off x="459" y="1011"/>
                              <a:ext cx="14" cy="1"/>
                            </a:xfrm>
                            <a:prstGeom prst="rect">
                              <a:avLst/>
                            </a:prstGeom>
                            <a:solidFill>
                              <a:srgbClr val="F6F6F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1" name="Rectangle 4611"/>
                          <wps:cNvSpPr>
                            <a:spLocks noChangeArrowheads="1"/>
                          </wps:cNvSpPr>
                          <wps:spPr bwMode="auto">
                            <a:xfrm>
                              <a:off x="459" y="1011"/>
                              <a:ext cx="14" cy="1"/>
                            </a:xfrm>
                            <a:prstGeom prst="rect">
                              <a:avLst/>
                            </a:prstGeom>
                            <a:solidFill>
                              <a:srgbClr val="F8F8F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2" name="Rectangle 4612"/>
                          <wps:cNvSpPr>
                            <a:spLocks noChangeArrowheads="1"/>
                          </wps:cNvSpPr>
                          <wps:spPr bwMode="auto">
                            <a:xfrm>
                              <a:off x="459" y="1011"/>
                              <a:ext cx="14" cy="1"/>
                            </a:xfrm>
                            <a:prstGeom prst="rect">
                              <a:avLst/>
                            </a:prstGeom>
                            <a:solidFill>
                              <a:srgbClr val="F9F9F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3" name="Rectangle 4613"/>
                          <wps:cNvSpPr>
                            <a:spLocks noChangeArrowheads="1"/>
                          </wps:cNvSpPr>
                          <wps:spPr bwMode="auto">
                            <a:xfrm>
                              <a:off x="459" y="1011"/>
                              <a:ext cx="14" cy="1"/>
                            </a:xfrm>
                            <a:prstGeom prst="rect">
                              <a:avLst/>
                            </a:prstGeom>
                            <a:solidFill>
                              <a:srgbClr val="FAFAF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4" name="Rectangle 4614"/>
                          <wps:cNvSpPr>
                            <a:spLocks noChangeArrowheads="1"/>
                          </wps:cNvSpPr>
                          <wps:spPr bwMode="auto">
                            <a:xfrm>
                              <a:off x="459" y="1011"/>
                              <a:ext cx="14" cy="1"/>
                            </a:xfrm>
                            <a:prstGeom prst="rect">
                              <a:avLst/>
                            </a:prstGeom>
                            <a:solidFill>
                              <a:srgbClr val="FCFCF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5" name="Rectangle 4615"/>
                          <wps:cNvSpPr>
                            <a:spLocks noChangeArrowheads="1"/>
                          </wps:cNvSpPr>
                          <wps:spPr bwMode="auto">
                            <a:xfrm>
                              <a:off x="459" y="1011"/>
                              <a:ext cx="14" cy="1"/>
                            </a:xfrm>
                            <a:prstGeom prst="rect">
                              <a:avLst/>
                            </a:prstGeom>
                            <a:solidFill>
                              <a:srgbClr val="FDFDF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6" name="Rectangle 4616"/>
                          <wps:cNvSpPr>
                            <a:spLocks noChangeArrowheads="1"/>
                          </wps:cNvSpPr>
                          <wps:spPr bwMode="auto">
                            <a:xfrm>
                              <a:off x="459" y="1012"/>
                              <a:ext cx="14" cy="1"/>
                            </a:xfrm>
                            <a:prstGeom prst="rect">
                              <a:avLst/>
                            </a:prstGeom>
                            <a:solidFill>
                              <a:srgbClr val="FEFEF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7" name="Rectangle 4617"/>
                          <wps:cNvSpPr>
                            <a:spLocks noChangeArrowheads="1"/>
                          </wps:cNvSpPr>
                          <wps:spPr bwMode="auto">
                            <a:xfrm>
                              <a:off x="459" y="1012"/>
                              <a:ext cx="14" cy="1"/>
                            </a:xfrm>
                            <a:prstGeom prst="rect">
                              <a:avLst/>
                            </a:prstGeom>
                            <a:solidFill>
                              <a:srgbClr val="A1A1A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18" name="Freeform 4618"/>
                          <wps:cNvSpPr>
                            <a:spLocks/>
                          </wps:cNvSpPr>
                          <wps:spPr bwMode="auto">
                            <a:xfrm>
                              <a:off x="459" y="1000"/>
                              <a:ext cx="14" cy="12"/>
                            </a:xfrm>
                            <a:custGeom>
                              <a:avLst/>
                              <a:gdLst>
                                <a:gd name="T0" fmla="*/ 13 w 14"/>
                                <a:gd name="T1" fmla="*/ 12 h 12"/>
                                <a:gd name="T2" fmla="*/ 12 w 14"/>
                                <a:gd name="T3" fmla="*/ 12 h 12"/>
                                <a:gd name="T4" fmla="*/ 11 w 14"/>
                                <a:gd name="T5" fmla="*/ 12 h 12"/>
                                <a:gd name="T6" fmla="*/ 10 w 14"/>
                                <a:gd name="T7" fmla="*/ 12 h 12"/>
                                <a:gd name="T8" fmla="*/ 9 w 14"/>
                                <a:gd name="T9" fmla="*/ 12 h 12"/>
                                <a:gd name="T10" fmla="*/ 8 w 14"/>
                                <a:gd name="T11" fmla="*/ 11 h 12"/>
                                <a:gd name="T12" fmla="*/ 7 w 14"/>
                                <a:gd name="T13" fmla="*/ 11 h 12"/>
                                <a:gd name="T14" fmla="*/ 7 w 14"/>
                                <a:gd name="T15" fmla="*/ 11 h 12"/>
                                <a:gd name="T16" fmla="*/ 6 w 14"/>
                                <a:gd name="T17" fmla="*/ 11 h 12"/>
                                <a:gd name="T18" fmla="*/ 5 w 14"/>
                                <a:gd name="T19" fmla="*/ 10 h 12"/>
                                <a:gd name="T20" fmla="*/ 4 w 14"/>
                                <a:gd name="T21" fmla="*/ 10 h 12"/>
                                <a:gd name="T22" fmla="*/ 4 w 14"/>
                                <a:gd name="T23" fmla="*/ 9 h 12"/>
                                <a:gd name="T24" fmla="*/ 3 w 14"/>
                                <a:gd name="T25" fmla="*/ 9 h 12"/>
                                <a:gd name="T26" fmla="*/ 2 w 14"/>
                                <a:gd name="T27" fmla="*/ 8 h 12"/>
                                <a:gd name="T28" fmla="*/ 2 w 14"/>
                                <a:gd name="T29" fmla="*/ 8 h 12"/>
                                <a:gd name="T30" fmla="*/ 1 w 14"/>
                                <a:gd name="T31" fmla="*/ 7 h 12"/>
                                <a:gd name="T32" fmla="*/ 1 w 14"/>
                                <a:gd name="T33" fmla="*/ 6 h 12"/>
                                <a:gd name="T34" fmla="*/ 1 w 14"/>
                                <a:gd name="T35" fmla="*/ 6 h 12"/>
                                <a:gd name="T36" fmla="*/ 1 w 14"/>
                                <a:gd name="T37" fmla="*/ 5 h 12"/>
                                <a:gd name="T38" fmla="*/ 0 w 14"/>
                                <a:gd name="T39" fmla="*/ 5 h 12"/>
                                <a:gd name="T40" fmla="*/ 0 w 14"/>
                                <a:gd name="T41" fmla="*/ 4 h 12"/>
                                <a:gd name="T42" fmla="*/ 0 w 14"/>
                                <a:gd name="T43" fmla="*/ 4 h 12"/>
                                <a:gd name="T44" fmla="*/ 0 w 14"/>
                                <a:gd name="T45" fmla="*/ 3 h 12"/>
                                <a:gd name="T46" fmla="*/ 0 w 14"/>
                                <a:gd name="T47" fmla="*/ 3 h 12"/>
                                <a:gd name="T48" fmla="*/ 0 w 14"/>
                                <a:gd name="T49" fmla="*/ 2 h 12"/>
                                <a:gd name="T50" fmla="*/ 0 w 14"/>
                                <a:gd name="T51" fmla="*/ 2 h 12"/>
                                <a:gd name="T52" fmla="*/ 0 w 14"/>
                                <a:gd name="T53" fmla="*/ 1 h 12"/>
                                <a:gd name="T54" fmla="*/ 0 w 14"/>
                                <a:gd name="T55" fmla="*/ 1 h 12"/>
                                <a:gd name="T56" fmla="*/ 0 w 14"/>
                                <a:gd name="T57" fmla="*/ 1 h 12"/>
                                <a:gd name="T58" fmla="*/ 1 w 14"/>
                                <a:gd name="T59" fmla="*/ 1 h 12"/>
                                <a:gd name="T60" fmla="*/ 1 w 14"/>
                                <a:gd name="T61" fmla="*/ 2 h 12"/>
                                <a:gd name="T62" fmla="*/ 2 w 14"/>
                                <a:gd name="T63" fmla="*/ 3 h 12"/>
                                <a:gd name="T64" fmla="*/ 2 w 14"/>
                                <a:gd name="T65" fmla="*/ 3 h 12"/>
                                <a:gd name="T66" fmla="*/ 3 w 14"/>
                                <a:gd name="T67" fmla="*/ 4 h 12"/>
                                <a:gd name="T68" fmla="*/ 3 w 14"/>
                                <a:gd name="T69" fmla="*/ 4 h 12"/>
                                <a:gd name="T70" fmla="*/ 4 w 14"/>
                                <a:gd name="T71" fmla="*/ 5 h 12"/>
                                <a:gd name="T72" fmla="*/ 4 w 14"/>
                                <a:gd name="T73" fmla="*/ 5 h 12"/>
                                <a:gd name="T74" fmla="*/ 5 w 14"/>
                                <a:gd name="T75" fmla="*/ 6 h 12"/>
                                <a:gd name="T76" fmla="*/ 5 w 14"/>
                                <a:gd name="T77" fmla="*/ 6 h 12"/>
                                <a:gd name="T78" fmla="*/ 6 w 14"/>
                                <a:gd name="T79" fmla="*/ 6 h 12"/>
                                <a:gd name="T80" fmla="*/ 7 w 14"/>
                                <a:gd name="T81" fmla="*/ 7 h 12"/>
                                <a:gd name="T82" fmla="*/ 7 w 14"/>
                                <a:gd name="T83" fmla="*/ 7 h 12"/>
                                <a:gd name="T84" fmla="*/ 8 w 14"/>
                                <a:gd name="T85" fmla="*/ 7 h 12"/>
                                <a:gd name="T86" fmla="*/ 9 w 14"/>
                                <a:gd name="T87" fmla="*/ 7 h 12"/>
                                <a:gd name="T88" fmla="*/ 9 w 14"/>
                                <a:gd name="T89" fmla="*/ 7 h 12"/>
                                <a:gd name="T90" fmla="*/ 10 w 14"/>
                                <a:gd name="T91" fmla="*/ 8 h 12"/>
                                <a:gd name="T92" fmla="*/ 10 w 14"/>
                                <a:gd name="T93" fmla="*/ 8 h 12"/>
                                <a:gd name="T94" fmla="*/ 11 w 14"/>
                                <a:gd name="T95" fmla="*/ 8 h 12"/>
                                <a:gd name="T96" fmla="*/ 11 w 14"/>
                                <a:gd name="T97" fmla="*/ 8 h 12"/>
                                <a:gd name="T98" fmla="*/ 12 w 14"/>
                                <a:gd name="T99" fmla="*/ 9 h 12"/>
                                <a:gd name="T100" fmla="*/ 12 w 14"/>
                                <a:gd name="T101" fmla="*/ 9 h 12"/>
                                <a:gd name="T102" fmla="*/ 13 w 14"/>
                                <a:gd name="T103" fmla="*/ 9 h 12"/>
                                <a:gd name="T104" fmla="*/ 13 w 14"/>
                                <a:gd name="T105" fmla="*/ 10 h 12"/>
                                <a:gd name="T106" fmla="*/ 13 w 14"/>
                                <a:gd name="T107" fmla="*/ 10 h 12"/>
                                <a:gd name="T108" fmla="*/ 14 w 14"/>
                                <a:gd name="T109" fmla="*/ 11 h 12"/>
                                <a:gd name="T110" fmla="*/ 14 w 14"/>
                                <a:gd name="T111" fmla="*/ 11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4" h="12">
                                  <a:moveTo>
                                    <a:pt x="14" y="12"/>
                                  </a:moveTo>
                                  <a:lnTo>
                                    <a:pt x="14" y="12"/>
                                  </a:lnTo>
                                  <a:lnTo>
                                    <a:pt x="13" y="12"/>
                                  </a:lnTo>
                                  <a:lnTo>
                                    <a:pt x="13" y="12"/>
                                  </a:lnTo>
                                  <a:lnTo>
                                    <a:pt x="13" y="12"/>
                                  </a:lnTo>
                                  <a:lnTo>
                                    <a:pt x="13" y="12"/>
                                  </a:lnTo>
                                  <a:lnTo>
                                    <a:pt x="13" y="12"/>
                                  </a:lnTo>
                                  <a:lnTo>
                                    <a:pt x="13" y="12"/>
                                  </a:lnTo>
                                  <a:lnTo>
                                    <a:pt x="12" y="12"/>
                                  </a:lnTo>
                                  <a:lnTo>
                                    <a:pt x="12" y="12"/>
                                  </a:lnTo>
                                  <a:lnTo>
                                    <a:pt x="12" y="12"/>
                                  </a:lnTo>
                                  <a:lnTo>
                                    <a:pt x="12" y="12"/>
                                  </a:lnTo>
                                  <a:lnTo>
                                    <a:pt x="12" y="12"/>
                                  </a:lnTo>
                                  <a:lnTo>
                                    <a:pt x="12" y="12"/>
                                  </a:lnTo>
                                  <a:lnTo>
                                    <a:pt x="11" y="12"/>
                                  </a:lnTo>
                                  <a:lnTo>
                                    <a:pt x="11" y="12"/>
                                  </a:lnTo>
                                  <a:lnTo>
                                    <a:pt x="11" y="12"/>
                                  </a:lnTo>
                                  <a:lnTo>
                                    <a:pt x="11" y="12"/>
                                  </a:lnTo>
                                  <a:lnTo>
                                    <a:pt x="11" y="12"/>
                                  </a:lnTo>
                                  <a:lnTo>
                                    <a:pt x="11" y="12"/>
                                  </a:lnTo>
                                  <a:lnTo>
                                    <a:pt x="10" y="12"/>
                                  </a:lnTo>
                                  <a:lnTo>
                                    <a:pt x="10" y="12"/>
                                  </a:lnTo>
                                  <a:lnTo>
                                    <a:pt x="10" y="12"/>
                                  </a:lnTo>
                                  <a:lnTo>
                                    <a:pt x="10" y="12"/>
                                  </a:lnTo>
                                  <a:lnTo>
                                    <a:pt x="10" y="12"/>
                                  </a:lnTo>
                                  <a:lnTo>
                                    <a:pt x="10" y="12"/>
                                  </a:lnTo>
                                  <a:lnTo>
                                    <a:pt x="10" y="12"/>
                                  </a:lnTo>
                                  <a:lnTo>
                                    <a:pt x="9" y="12"/>
                                  </a:lnTo>
                                  <a:lnTo>
                                    <a:pt x="9" y="12"/>
                                  </a:lnTo>
                                  <a:lnTo>
                                    <a:pt x="9" y="12"/>
                                  </a:lnTo>
                                  <a:lnTo>
                                    <a:pt x="9" y="12"/>
                                  </a:lnTo>
                                  <a:lnTo>
                                    <a:pt x="9" y="12"/>
                                  </a:lnTo>
                                  <a:lnTo>
                                    <a:pt x="9" y="12"/>
                                  </a:lnTo>
                                  <a:lnTo>
                                    <a:pt x="8" y="12"/>
                                  </a:lnTo>
                                  <a:lnTo>
                                    <a:pt x="8" y="12"/>
                                  </a:lnTo>
                                  <a:lnTo>
                                    <a:pt x="8" y="11"/>
                                  </a:lnTo>
                                  <a:lnTo>
                                    <a:pt x="8" y="11"/>
                                  </a:lnTo>
                                  <a:lnTo>
                                    <a:pt x="8" y="11"/>
                                  </a:lnTo>
                                  <a:lnTo>
                                    <a:pt x="8" y="11"/>
                                  </a:lnTo>
                                  <a:lnTo>
                                    <a:pt x="8" y="11"/>
                                  </a:lnTo>
                                  <a:lnTo>
                                    <a:pt x="8" y="11"/>
                                  </a:lnTo>
                                  <a:lnTo>
                                    <a:pt x="7" y="11"/>
                                  </a:lnTo>
                                  <a:lnTo>
                                    <a:pt x="7" y="11"/>
                                  </a:lnTo>
                                  <a:lnTo>
                                    <a:pt x="7" y="11"/>
                                  </a:lnTo>
                                  <a:lnTo>
                                    <a:pt x="7" y="11"/>
                                  </a:lnTo>
                                  <a:lnTo>
                                    <a:pt x="7" y="11"/>
                                  </a:lnTo>
                                  <a:lnTo>
                                    <a:pt x="7" y="11"/>
                                  </a:lnTo>
                                  <a:lnTo>
                                    <a:pt x="7" y="11"/>
                                  </a:lnTo>
                                  <a:lnTo>
                                    <a:pt x="6" y="11"/>
                                  </a:lnTo>
                                  <a:lnTo>
                                    <a:pt x="6" y="11"/>
                                  </a:lnTo>
                                  <a:lnTo>
                                    <a:pt x="6" y="11"/>
                                  </a:lnTo>
                                  <a:lnTo>
                                    <a:pt x="6" y="11"/>
                                  </a:lnTo>
                                  <a:lnTo>
                                    <a:pt x="6" y="11"/>
                                  </a:lnTo>
                                  <a:lnTo>
                                    <a:pt x="6" y="11"/>
                                  </a:lnTo>
                                  <a:lnTo>
                                    <a:pt x="6" y="11"/>
                                  </a:lnTo>
                                  <a:lnTo>
                                    <a:pt x="6" y="11"/>
                                  </a:lnTo>
                                  <a:lnTo>
                                    <a:pt x="5" y="10"/>
                                  </a:lnTo>
                                  <a:lnTo>
                                    <a:pt x="5" y="10"/>
                                  </a:lnTo>
                                  <a:lnTo>
                                    <a:pt x="5" y="10"/>
                                  </a:lnTo>
                                  <a:lnTo>
                                    <a:pt x="5" y="10"/>
                                  </a:lnTo>
                                  <a:lnTo>
                                    <a:pt x="5" y="10"/>
                                  </a:lnTo>
                                  <a:lnTo>
                                    <a:pt x="5" y="10"/>
                                  </a:lnTo>
                                  <a:lnTo>
                                    <a:pt x="5" y="10"/>
                                  </a:lnTo>
                                  <a:lnTo>
                                    <a:pt x="5" y="10"/>
                                  </a:lnTo>
                                  <a:lnTo>
                                    <a:pt x="5" y="10"/>
                                  </a:lnTo>
                                  <a:lnTo>
                                    <a:pt x="4" y="10"/>
                                  </a:lnTo>
                                  <a:lnTo>
                                    <a:pt x="4" y="10"/>
                                  </a:lnTo>
                                  <a:lnTo>
                                    <a:pt x="4" y="10"/>
                                  </a:lnTo>
                                  <a:lnTo>
                                    <a:pt x="4" y="10"/>
                                  </a:lnTo>
                                  <a:lnTo>
                                    <a:pt x="4" y="10"/>
                                  </a:lnTo>
                                  <a:lnTo>
                                    <a:pt x="4" y="9"/>
                                  </a:lnTo>
                                  <a:lnTo>
                                    <a:pt x="4" y="9"/>
                                  </a:lnTo>
                                  <a:lnTo>
                                    <a:pt x="4" y="9"/>
                                  </a:lnTo>
                                  <a:lnTo>
                                    <a:pt x="3" y="9"/>
                                  </a:lnTo>
                                  <a:lnTo>
                                    <a:pt x="3" y="9"/>
                                  </a:lnTo>
                                  <a:lnTo>
                                    <a:pt x="3" y="9"/>
                                  </a:lnTo>
                                  <a:lnTo>
                                    <a:pt x="3" y="9"/>
                                  </a:lnTo>
                                  <a:lnTo>
                                    <a:pt x="3" y="9"/>
                                  </a:lnTo>
                                  <a:lnTo>
                                    <a:pt x="3" y="9"/>
                                  </a:lnTo>
                                  <a:lnTo>
                                    <a:pt x="3" y="9"/>
                                  </a:lnTo>
                                  <a:lnTo>
                                    <a:pt x="3" y="9"/>
                                  </a:lnTo>
                                  <a:lnTo>
                                    <a:pt x="3" y="9"/>
                                  </a:lnTo>
                                  <a:lnTo>
                                    <a:pt x="3" y="8"/>
                                  </a:lnTo>
                                  <a:lnTo>
                                    <a:pt x="2" y="8"/>
                                  </a:lnTo>
                                  <a:lnTo>
                                    <a:pt x="2" y="8"/>
                                  </a:lnTo>
                                  <a:lnTo>
                                    <a:pt x="2" y="8"/>
                                  </a:lnTo>
                                  <a:lnTo>
                                    <a:pt x="2" y="8"/>
                                  </a:lnTo>
                                  <a:lnTo>
                                    <a:pt x="2" y="8"/>
                                  </a:lnTo>
                                  <a:lnTo>
                                    <a:pt x="2" y="8"/>
                                  </a:lnTo>
                                  <a:lnTo>
                                    <a:pt x="2" y="8"/>
                                  </a:lnTo>
                                  <a:lnTo>
                                    <a:pt x="2" y="8"/>
                                  </a:lnTo>
                                  <a:lnTo>
                                    <a:pt x="2" y="7"/>
                                  </a:lnTo>
                                  <a:lnTo>
                                    <a:pt x="2" y="7"/>
                                  </a:lnTo>
                                  <a:lnTo>
                                    <a:pt x="1" y="7"/>
                                  </a:lnTo>
                                  <a:lnTo>
                                    <a:pt x="1" y="7"/>
                                  </a:lnTo>
                                  <a:lnTo>
                                    <a:pt x="1" y="7"/>
                                  </a:lnTo>
                                  <a:lnTo>
                                    <a:pt x="1" y="7"/>
                                  </a:lnTo>
                                  <a:lnTo>
                                    <a:pt x="1" y="7"/>
                                  </a:lnTo>
                                  <a:lnTo>
                                    <a:pt x="1" y="7"/>
                                  </a:lnTo>
                                  <a:lnTo>
                                    <a:pt x="1" y="7"/>
                                  </a:lnTo>
                                  <a:lnTo>
                                    <a:pt x="1" y="6"/>
                                  </a:lnTo>
                                  <a:lnTo>
                                    <a:pt x="1" y="6"/>
                                  </a:lnTo>
                                  <a:lnTo>
                                    <a:pt x="1" y="6"/>
                                  </a:lnTo>
                                  <a:lnTo>
                                    <a:pt x="1" y="6"/>
                                  </a:lnTo>
                                  <a:lnTo>
                                    <a:pt x="1" y="6"/>
                                  </a:lnTo>
                                  <a:lnTo>
                                    <a:pt x="1" y="6"/>
                                  </a:lnTo>
                                  <a:lnTo>
                                    <a:pt x="1" y="6"/>
                                  </a:lnTo>
                                  <a:lnTo>
                                    <a:pt x="1" y="6"/>
                                  </a:lnTo>
                                  <a:lnTo>
                                    <a:pt x="1" y="6"/>
                                  </a:lnTo>
                                  <a:lnTo>
                                    <a:pt x="1" y="6"/>
                                  </a:lnTo>
                                  <a:lnTo>
                                    <a:pt x="1" y="6"/>
                                  </a:lnTo>
                                  <a:lnTo>
                                    <a:pt x="1" y="6"/>
                                  </a:lnTo>
                                  <a:lnTo>
                                    <a:pt x="1" y="6"/>
                                  </a:lnTo>
                                  <a:lnTo>
                                    <a:pt x="1" y="5"/>
                                  </a:lnTo>
                                  <a:lnTo>
                                    <a:pt x="1" y="5"/>
                                  </a:lnTo>
                                  <a:lnTo>
                                    <a:pt x="0" y="5"/>
                                  </a:lnTo>
                                  <a:lnTo>
                                    <a:pt x="0" y="5"/>
                                  </a:lnTo>
                                  <a:lnTo>
                                    <a:pt x="0" y="5"/>
                                  </a:lnTo>
                                  <a:lnTo>
                                    <a:pt x="0" y="5"/>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1"/>
                                  </a:lnTo>
                                  <a:lnTo>
                                    <a:pt x="0" y="1"/>
                                  </a:lnTo>
                                  <a:lnTo>
                                    <a:pt x="0" y="1"/>
                                  </a:lnTo>
                                  <a:lnTo>
                                    <a:pt x="1" y="1"/>
                                  </a:lnTo>
                                  <a:lnTo>
                                    <a:pt x="1" y="1"/>
                                  </a:lnTo>
                                  <a:lnTo>
                                    <a:pt x="1" y="1"/>
                                  </a:lnTo>
                                  <a:lnTo>
                                    <a:pt x="1" y="1"/>
                                  </a:lnTo>
                                  <a:lnTo>
                                    <a:pt x="1" y="1"/>
                                  </a:lnTo>
                                  <a:lnTo>
                                    <a:pt x="1" y="2"/>
                                  </a:lnTo>
                                  <a:lnTo>
                                    <a:pt x="1" y="2"/>
                                  </a:lnTo>
                                  <a:lnTo>
                                    <a:pt x="1" y="2"/>
                                  </a:lnTo>
                                  <a:lnTo>
                                    <a:pt x="1" y="2"/>
                                  </a:lnTo>
                                  <a:lnTo>
                                    <a:pt x="1" y="2"/>
                                  </a:lnTo>
                                  <a:lnTo>
                                    <a:pt x="1" y="2"/>
                                  </a:lnTo>
                                  <a:lnTo>
                                    <a:pt x="1" y="2"/>
                                  </a:lnTo>
                                  <a:lnTo>
                                    <a:pt x="1" y="2"/>
                                  </a:lnTo>
                                  <a:lnTo>
                                    <a:pt x="1" y="2"/>
                                  </a:lnTo>
                                  <a:lnTo>
                                    <a:pt x="2" y="3"/>
                                  </a:lnTo>
                                  <a:lnTo>
                                    <a:pt x="2" y="3"/>
                                  </a:lnTo>
                                  <a:lnTo>
                                    <a:pt x="2" y="3"/>
                                  </a:lnTo>
                                  <a:lnTo>
                                    <a:pt x="2" y="3"/>
                                  </a:lnTo>
                                  <a:lnTo>
                                    <a:pt x="2" y="3"/>
                                  </a:lnTo>
                                  <a:lnTo>
                                    <a:pt x="2" y="3"/>
                                  </a:lnTo>
                                  <a:lnTo>
                                    <a:pt x="2" y="3"/>
                                  </a:lnTo>
                                  <a:lnTo>
                                    <a:pt x="2" y="3"/>
                                  </a:lnTo>
                                  <a:lnTo>
                                    <a:pt x="2" y="3"/>
                                  </a:lnTo>
                                  <a:lnTo>
                                    <a:pt x="2" y="3"/>
                                  </a:lnTo>
                                  <a:lnTo>
                                    <a:pt x="2" y="3"/>
                                  </a:lnTo>
                                  <a:lnTo>
                                    <a:pt x="3" y="4"/>
                                  </a:lnTo>
                                  <a:lnTo>
                                    <a:pt x="3" y="4"/>
                                  </a:lnTo>
                                  <a:lnTo>
                                    <a:pt x="3" y="4"/>
                                  </a:lnTo>
                                  <a:lnTo>
                                    <a:pt x="3" y="4"/>
                                  </a:lnTo>
                                  <a:lnTo>
                                    <a:pt x="3" y="4"/>
                                  </a:lnTo>
                                  <a:lnTo>
                                    <a:pt x="3" y="4"/>
                                  </a:lnTo>
                                  <a:lnTo>
                                    <a:pt x="3" y="4"/>
                                  </a:lnTo>
                                  <a:lnTo>
                                    <a:pt x="3" y="4"/>
                                  </a:lnTo>
                                  <a:lnTo>
                                    <a:pt x="3" y="4"/>
                                  </a:lnTo>
                                  <a:lnTo>
                                    <a:pt x="3" y="4"/>
                                  </a:lnTo>
                                  <a:lnTo>
                                    <a:pt x="3" y="4"/>
                                  </a:lnTo>
                                  <a:lnTo>
                                    <a:pt x="3" y="5"/>
                                  </a:lnTo>
                                  <a:lnTo>
                                    <a:pt x="4" y="5"/>
                                  </a:lnTo>
                                  <a:lnTo>
                                    <a:pt x="4" y="5"/>
                                  </a:lnTo>
                                  <a:lnTo>
                                    <a:pt x="4" y="5"/>
                                  </a:lnTo>
                                  <a:lnTo>
                                    <a:pt x="4" y="5"/>
                                  </a:lnTo>
                                  <a:lnTo>
                                    <a:pt x="4" y="5"/>
                                  </a:lnTo>
                                  <a:lnTo>
                                    <a:pt x="4" y="5"/>
                                  </a:lnTo>
                                  <a:lnTo>
                                    <a:pt x="4" y="5"/>
                                  </a:lnTo>
                                  <a:lnTo>
                                    <a:pt x="4" y="5"/>
                                  </a:lnTo>
                                  <a:lnTo>
                                    <a:pt x="4" y="5"/>
                                  </a:lnTo>
                                  <a:lnTo>
                                    <a:pt x="4" y="5"/>
                                  </a:lnTo>
                                  <a:lnTo>
                                    <a:pt x="5" y="5"/>
                                  </a:lnTo>
                                  <a:lnTo>
                                    <a:pt x="5" y="5"/>
                                  </a:lnTo>
                                  <a:lnTo>
                                    <a:pt x="5" y="5"/>
                                  </a:lnTo>
                                  <a:lnTo>
                                    <a:pt x="5" y="6"/>
                                  </a:lnTo>
                                  <a:lnTo>
                                    <a:pt x="5" y="6"/>
                                  </a:lnTo>
                                  <a:lnTo>
                                    <a:pt x="5" y="6"/>
                                  </a:lnTo>
                                  <a:lnTo>
                                    <a:pt x="5" y="6"/>
                                  </a:lnTo>
                                  <a:lnTo>
                                    <a:pt x="5" y="6"/>
                                  </a:lnTo>
                                  <a:lnTo>
                                    <a:pt x="5" y="6"/>
                                  </a:lnTo>
                                  <a:lnTo>
                                    <a:pt x="5" y="6"/>
                                  </a:lnTo>
                                  <a:lnTo>
                                    <a:pt x="5" y="6"/>
                                  </a:lnTo>
                                  <a:lnTo>
                                    <a:pt x="6" y="6"/>
                                  </a:lnTo>
                                  <a:lnTo>
                                    <a:pt x="6" y="6"/>
                                  </a:lnTo>
                                  <a:lnTo>
                                    <a:pt x="6" y="6"/>
                                  </a:lnTo>
                                  <a:lnTo>
                                    <a:pt x="6" y="6"/>
                                  </a:lnTo>
                                  <a:lnTo>
                                    <a:pt x="6" y="6"/>
                                  </a:lnTo>
                                  <a:lnTo>
                                    <a:pt x="6" y="6"/>
                                  </a:lnTo>
                                  <a:lnTo>
                                    <a:pt x="6" y="6"/>
                                  </a:lnTo>
                                  <a:lnTo>
                                    <a:pt x="6" y="6"/>
                                  </a:lnTo>
                                  <a:lnTo>
                                    <a:pt x="6" y="6"/>
                                  </a:lnTo>
                                  <a:lnTo>
                                    <a:pt x="6" y="7"/>
                                  </a:lnTo>
                                  <a:lnTo>
                                    <a:pt x="7" y="7"/>
                                  </a:lnTo>
                                  <a:lnTo>
                                    <a:pt x="7" y="7"/>
                                  </a:lnTo>
                                  <a:lnTo>
                                    <a:pt x="7" y="7"/>
                                  </a:lnTo>
                                  <a:lnTo>
                                    <a:pt x="7" y="7"/>
                                  </a:lnTo>
                                  <a:lnTo>
                                    <a:pt x="7" y="7"/>
                                  </a:lnTo>
                                  <a:lnTo>
                                    <a:pt x="7" y="7"/>
                                  </a:lnTo>
                                  <a:lnTo>
                                    <a:pt x="7" y="7"/>
                                  </a:lnTo>
                                  <a:lnTo>
                                    <a:pt x="7" y="7"/>
                                  </a:lnTo>
                                  <a:lnTo>
                                    <a:pt x="7" y="7"/>
                                  </a:lnTo>
                                  <a:lnTo>
                                    <a:pt x="8" y="7"/>
                                  </a:lnTo>
                                  <a:lnTo>
                                    <a:pt x="8" y="7"/>
                                  </a:lnTo>
                                  <a:lnTo>
                                    <a:pt x="8" y="7"/>
                                  </a:lnTo>
                                  <a:lnTo>
                                    <a:pt x="8" y="7"/>
                                  </a:lnTo>
                                  <a:lnTo>
                                    <a:pt x="8" y="7"/>
                                  </a:lnTo>
                                  <a:lnTo>
                                    <a:pt x="8" y="7"/>
                                  </a:lnTo>
                                  <a:lnTo>
                                    <a:pt x="8" y="7"/>
                                  </a:lnTo>
                                  <a:lnTo>
                                    <a:pt x="8" y="7"/>
                                  </a:lnTo>
                                  <a:lnTo>
                                    <a:pt x="8" y="7"/>
                                  </a:lnTo>
                                  <a:lnTo>
                                    <a:pt x="9" y="7"/>
                                  </a:lnTo>
                                  <a:lnTo>
                                    <a:pt x="9" y="7"/>
                                  </a:lnTo>
                                  <a:lnTo>
                                    <a:pt x="9" y="7"/>
                                  </a:lnTo>
                                  <a:lnTo>
                                    <a:pt x="9" y="7"/>
                                  </a:lnTo>
                                  <a:lnTo>
                                    <a:pt x="9" y="7"/>
                                  </a:lnTo>
                                  <a:lnTo>
                                    <a:pt x="9" y="7"/>
                                  </a:lnTo>
                                  <a:lnTo>
                                    <a:pt x="9" y="7"/>
                                  </a:lnTo>
                                  <a:lnTo>
                                    <a:pt x="9" y="7"/>
                                  </a:lnTo>
                                  <a:lnTo>
                                    <a:pt x="10" y="7"/>
                                  </a:lnTo>
                                  <a:lnTo>
                                    <a:pt x="10" y="7"/>
                                  </a:lnTo>
                                  <a:lnTo>
                                    <a:pt x="10" y="8"/>
                                  </a:lnTo>
                                  <a:lnTo>
                                    <a:pt x="10" y="8"/>
                                  </a:lnTo>
                                  <a:lnTo>
                                    <a:pt x="10" y="8"/>
                                  </a:lnTo>
                                  <a:lnTo>
                                    <a:pt x="10" y="8"/>
                                  </a:lnTo>
                                  <a:lnTo>
                                    <a:pt x="10" y="8"/>
                                  </a:lnTo>
                                  <a:lnTo>
                                    <a:pt x="10" y="8"/>
                                  </a:lnTo>
                                  <a:lnTo>
                                    <a:pt x="10" y="8"/>
                                  </a:lnTo>
                                  <a:lnTo>
                                    <a:pt x="10" y="8"/>
                                  </a:lnTo>
                                  <a:lnTo>
                                    <a:pt x="10" y="8"/>
                                  </a:lnTo>
                                  <a:lnTo>
                                    <a:pt x="10" y="8"/>
                                  </a:lnTo>
                                  <a:lnTo>
                                    <a:pt x="11" y="8"/>
                                  </a:lnTo>
                                  <a:lnTo>
                                    <a:pt x="11" y="8"/>
                                  </a:lnTo>
                                  <a:lnTo>
                                    <a:pt x="11" y="8"/>
                                  </a:lnTo>
                                  <a:lnTo>
                                    <a:pt x="11" y="8"/>
                                  </a:lnTo>
                                  <a:lnTo>
                                    <a:pt x="11" y="8"/>
                                  </a:lnTo>
                                  <a:lnTo>
                                    <a:pt x="11" y="8"/>
                                  </a:lnTo>
                                  <a:lnTo>
                                    <a:pt x="11" y="8"/>
                                  </a:lnTo>
                                  <a:lnTo>
                                    <a:pt x="11" y="8"/>
                                  </a:lnTo>
                                  <a:lnTo>
                                    <a:pt x="11" y="8"/>
                                  </a:lnTo>
                                  <a:lnTo>
                                    <a:pt x="11" y="8"/>
                                  </a:lnTo>
                                  <a:lnTo>
                                    <a:pt x="11" y="8"/>
                                  </a:lnTo>
                                  <a:lnTo>
                                    <a:pt x="11" y="8"/>
                                  </a:lnTo>
                                  <a:lnTo>
                                    <a:pt x="12" y="8"/>
                                  </a:lnTo>
                                  <a:lnTo>
                                    <a:pt x="12" y="8"/>
                                  </a:lnTo>
                                  <a:lnTo>
                                    <a:pt x="12"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3" y="9"/>
                                  </a:lnTo>
                                  <a:lnTo>
                                    <a:pt x="13" y="9"/>
                                  </a:lnTo>
                                  <a:lnTo>
                                    <a:pt x="13" y="9"/>
                                  </a:lnTo>
                                  <a:lnTo>
                                    <a:pt x="13" y="9"/>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3" y="10"/>
                                  </a:lnTo>
                                  <a:lnTo>
                                    <a:pt x="14" y="11"/>
                                  </a:lnTo>
                                  <a:lnTo>
                                    <a:pt x="14" y="11"/>
                                  </a:lnTo>
                                  <a:lnTo>
                                    <a:pt x="14" y="11"/>
                                  </a:lnTo>
                                  <a:lnTo>
                                    <a:pt x="14" y="11"/>
                                  </a:lnTo>
                                  <a:lnTo>
                                    <a:pt x="14" y="11"/>
                                  </a:lnTo>
                                  <a:lnTo>
                                    <a:pt x="14" y="11"/>
                                  </a:lnTo>
                                  <a:lnTo>
                                    <a:pt x="14" y="11"/>
                                  </a:lnTo>
                                  <a:lnTo>
                                    <a:pt x="14" y="11"/>
                                  </a:lnTo>
                                  <a:lnTo>
                                    <a:pt x="14" y="11"/>
                                  </a:lnTo>
                                  <a:lnTo>
                                    <a:pt x="14" y="11"/>
                                  </a:lnTo>
                                  <a:lnTo>
                                    <a:pt x="14" y="11"/>
                                  </a:lnTo>
                                  <a:lnTo>
                                    <a:pt x="14"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619" name="Rectangle 4619"/>
                          <wps:cNvSpPr>
                            <a:spLocks noChangeArrowheads="1"/>
                          </wps:cNvSpPr>
                          <wps:spPr bwMode="auto">
                            <a:xfrm>
                              <a:off x="516" y="1000"/>
                              <a:ext cx="13" cy="1"/>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0" name="Rectangle 4620"/>
                          <wps:cNvSpPr>
                            <a:spLocks noChangeArrowheads="1"/>
                          </wps:cNvSpPr>
                          <wps:spPr bwMode="auto">
                            <a:xfrm>
                              <a:off x="516" y="1000"/>
                              <a:ext cx="13" cy="1"/>
                            </a:xfrm>
                            <a:prstGeom prst="rect">
                              <a:avLst/>
                            </a:prstGeom>
                            <a:solidFill>
                              <a:srgbClr val="A2A2A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1" name="Rectangle 4621"/>
                          <wps:cNvSpPr>
                            <a:spLocks noChangeArrowheads="1"/>
                          </wps:cNvSpPr>
                          <wps:spPr bwMode="auto">
                            <a:xfrm>
                              <a:off x="516" y="1000"/>
                              <a:ext cx="13" cy="1"/>
                            </a:xfrm>
                            <a:prstGeom prst="rect">
                              <a:avLst/>
                            </a:prstGeom>
                            <a:solidFill>
                              <a:srgbClr val="A3A3A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2" name="Rectangle 4622"/>
                          <wps:cNvSpPr>
                            <a:spLocks noChangeArrowheads="1"/>
                          </wps:cNvSpPr>
                          <wps:spPr bwMode="auto">
                            <a:xfrm>
                              <a:off x="516" y="1000"/>
                              <a:ext cx="13" cy="1"/>
                            </a:xfrm>
                            <a:prstGeom prst="rect">
                              <a:avLst/>
                            </a:prstGeom>
                            <a:solidFill>
                              <a:srgbClr val="A4A4A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3" name="Rectangle 4623"/>
                          <wps:cNvSpPr>
                            <a:spLocks noChangeArrowheads="1"/>
                          </wps:cNvSpPr>
                          <wps:spPr bwMode="auto">
                            <a:xfrm>
                              <a:off x="516" y="1000"/>
                              <a:ext cx="13" cy="1"/>
                            </a:xfrm>
                            <a:prstGeom prst="rect">
                              <a:avLst/>
                            </a:prstGeom>
                            <a:solidFill>
                              <a:srgbClr val="A6A6A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4" name="Rectangle 4624"/>
                          <wps:cNvSpPr>
                            <a:spLocks noChangeArrowheads="1"/>
                          </wps:cNvSpPr>
                          <wps:spPr bwMode="auto">
                            <a:xfrm>
                              <a:off x="516" y="1000"/>
                              <a:ext cx="13" cy="1"/>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5" name="Rectangle 4625"/>
                          <wps:cNvSpPr>
                            <a:spLocks noChangeArrowheads="1"/>
                          </wps:cNvSpPr>
                          <wps:spPr bwMode="auto">
                            <a:xfrm>
                              <a:off x="516" y="1000"/>
                              <a:ext cx="13" cy="1"/>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6" name="Rectangle 4626"/>
                          <wps:cNvSpPr>
                            <a:spLocks noChangeArrowheads="1"/>
                          </wps:cNvSpPr>
                          <wps:spPr bwMode="auto">
                            <a:xfrm>
                              <a:off x="516" y="1001"/>
                              <a:ext cx="13" cy="1"/>
                            </a:xfrm>
                            <a:prstGeom prst="rect">
                              <a:avLst/>
                            </a:prstGeom>
                            <a:solidFill>
                              <a:srgbClr val="AAAAA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7" name="Rectangle 4627"/>
                          <wps:cNvSpPr>
                            <a:spLocks noChangeArrowheads="1"/>
                          </wps:cNvSpPr>
                          <wps:spPr bwMode="auto">
                            <a:xfrm>
                              <a:off x="516" y="1001"/>
                              <a:ext cx="13" cy="1"/>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8" name="Rectangle 4628"/>
                          <wps:cNvSpPr>
                            <a:spLocks noChangeArrowheads="1"/>
                          </wps:cNvSpPr>
                          <wps:spPr bwMode="auto">
                            <a:xfrm>
                              <a:off x="516" y="1001"/>
                              <a:ext cx="13" cy="1"/>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29" name="Rectangle 4629"/>
                          <wps:cNvSpPr>
                            <a:spLocks noChangeArrowheads="1"/>
                          </wps:cNvSpPr>
                          <wps:spPr bwMode="auto">
                            <a:xfrm>
                              <a:off x="516" y="1001"/>
                              <a:ext cx="13" cy="1"/>
                            </a:xfrm>
                            <a:prstGeom prst="rect">
                              <a:avLst/>
                            </a:prstGeom>
                            <a:solidFill>
                              <a:srgbClr val="AEAEA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0" name="Rectangle 4630"/>
                          <wps:cNvSpPr>
                            <a:spLocks noChangeArrowheads="1"/>
                          </wps:cNvSpPr>
                          <wps:spPr bwMode="auto">
                            <a:xfrm>
                              <a:off x="516" y="1001"/>
                              <a:ext cx="13" cy="1"/>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1" name="Rectangle 4631"/>
                          <wps:cNvSpPr>
                            <a:spLocks noChangeArrowheads="1"/>
                          </wps:cNvSpPr>
                          <wps:spPr bwMode="auto">
                            <a:xfrm>
                              <a:off x="516" y="1001"/>
                              <a:ext cx="13" cy="1"/>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2" name="Rectangle 4632"/>
                          <wps:cNvSpPr>
                            <a:spLocks noChangeArrowheads="1"/>
                          </wps:cNvSpPr>
                          <wps:spPr bwMode="auto">
                            <a:xfrm>
                              <a:off x="516" y="1002"/>
                              <a:ext cx="13" cy="1"/>
                            </a:xfrm>
                            <a:prstGeom prst="rect">
                              <a:avLst/>
                            </a:prstGeom>
                            <a:solidFill>
                              <a:srgbClr val="B2B2B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3" name="Rectangle 4633"/>
                          <wps:cNvSpPr>
                            <a:spLocks noChangeArrowheads="1"/>
                          </wps:cNvSpPr>
                          <wps:spPr bwMode="auto">
                            <a:xfrm>
                              <a:off x="516" y="1002"/>
                              <a:ext cx="13" cy="1"/>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4" name="Rectangle 4634"/>
                          <wps:cNvSpPr>
                            <a:spLocks noChangeArrowheads="1"/>
                          </wps:cNvSpPr>
                          <wps:spPr bwMode="auto">
                            <a:xfrm>
                              <a:off x="516" y="1002"/>
                              <a:ext cx="13" cy="1"/>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5" name="Rectangle 4635"/>
                          <wps:cNvSpPr>
                            <a:spLocks noChangeArrowheads="1"/>
                          </wps:cNvSpPr>
                          <wps:spPr bwMode="auto">
                            <a:xfrm>
                              <a:off x="516" y="1002"/>
                              <a:ext cx="13" cy="1"/>
                            </a:xfrm>
                            <a:prstGeom prst="rect">
                              <a:avLst/>
                            </a:prstGeom>
                            <a:solidFill>
                              <a:srgbClr val="B6B6B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6" name="Rectangle 4636"/>
                          <wps:cNvSpPr>
                            <a:spLocks noChangeArrowheads="1"/>
                          </wps:cNvSpPr>
                          <wps:spPr bwMode="auto">
                            <a:xfrm>
                              <a:off x="516" y="1002"/>
                              <a:ext cx="13" cy="1"/>
                            </a:xfrm>
                            <a:prstGeom prst="rect">
                              <a:avLst/>
                            </a:prstGeom>
                            <a:solidFill>
                              <a:srgbClr val="B8B8B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7" name="Rectangle 4637"/>
                          <wps:cNvSpPr>
                            <a:spLocks noChangeArrowheads="1"/>
                          </wps:cNvSpPr>
                          <wps:spPr bwMode="auto">
                            <a:xfrm>
                              <a:off x="516" y="1002"/>
                              <a:ext cx="13" cy="1"/>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8" name="Rectangle 4638"/>
                          <wps:cNvSpPr>
                            <a:spLocks noChangeArrowheads="1"/>
                          </wps:cNvSpPr>
                          <wps:spPr bwMode="auto">
                            <a:xfrm>
                              <a:off x="516" y="1003"/>
                              <a:ext cx="13" cy="1"/>
                            </a:xfrm>
                            <a:prstGeom prst="rect">
                              <a:avLst/>
                            </a:prstGeom>
                            <a:solidFill>
                              <a:srgbClr val="BABAB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39" name="Rectangle 4639"/>
                          <wps:cNvSpPr>
                            <a:spLocks noChangeArrowheads="1"/>
                          </wps:cNvSpPr>
                          <wps:spPr bwMode="auto">
                            <a:xfrm>
                              <a:off x="516" y="1003"/>
                              <a:ext cx="13" cy="1"/>
                            </a:xfrm>
                            <a:prstGeom prst="rect">
                              <a:avLst/>
                            </a:prstGeom>
                            <a:solidFill>
                              <a:srgbClr val="BCBCB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0" name="Rectangle 4640"/>
                          <wps:cNvSpPr>
                            <a:spLocks noChangeArrowheads="1"/>
                          </wps:cNvSpPr>
                          <wps:spPr bwMode="auto">
                            <a:xfrm>
                              <a:off x="516" y="1003"/>
                              <a:ext cx="13" cy="1"/>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1" name="Rectangle 4641"/>
                          <wps:cNvSpPr>
                            <a:spLocks noChangeArrowheads="1"/>
                          </wps:cNvSpPr>
                          <wps:spPr bwMode="auto">
                            <a:xfrm>
                              <a:off x="516" y="1003"/>
                              <a:ext cx="13" cy="1"/>
                            </a:xfrm>
                            <a:prstGeom prst="rect">
                              <a:avLst/>
                            </a:prstGeom>
                            <a:solidFill>
                              <a:srgbClr val="BEBEB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2" name="Rectangle 4642"/>
                          <wps:cNvSpPr>
                            <a:spLocks noChangeArrowheads="1"/>
                          </wps:cNvSpPr>
                          <wps:spPr bwMode="auto">
                            <a:xfrm>
                              <a:off x="516" y="1003"/>
                              <a:ext cx="13" cy="1"/>
                            </a:xfrm>
                            <a:prstGeom prst="rect">
                              <a:avLst/>
                            </a:prstGeom>
                            <a:solidFill>
                              <a:srgbClr val="C0C0C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3" name="Rectangle 4643"/>
                          <wps:cNvSpPr>
                            <a:spLocks noChangeArrowheads="1"/>
                          </wps:cNvSpPr>
                          <wps:spPr bwMode="auto">
                            <a:xfrm>
                              <a:off x="516" y="1003"/>
                              <a:ext cx="13" cy="1"/>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4" name="Rectangle 4644"/>
                          <wps:cNvSpPr>
                            <a:spLocks noChangeArrowheads="1"/>
                          </wps:cNvSpPr>
                          <wps:spPr bwMode="auto">
                            <a:xfrm>
                              <a:off x="516" y="1004"/>
                              <a:ext cx="13" cy="1"/>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5" name="Rectangle 4645"/>
                          <wps:cNvSpPr>
                            <a:spLocks noChangeArrowheads="1"/>
                          </wps:cNvSpPr>
                          <wps:spPr bwMode="auto">
                            <a:xfrm>
                              <a:off x="516" y="1004"/>
                              <a:ext cx="13" cy="1"/>
                            </a:xfrm>
                            <a:prstGeom prst="rect">
                              <a:avLst/>
                            </a:prstGeom>
                            <a:solidFill>
                              <a:srgbClr val="C4C4C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6" name="Rectangle 4646"/>
                          <wps:cNvSpPr>
                            <a:spLocks noChangeArrowheads="1"/>
                          </wps:cNvSpPr>
                          <wps:spPr bwMode="auto">
                            <a:xfrm>
                              <a:off x="516" y="1004"/>
                              <a:ext cx="13" cy="1"/>
                            </a:xfrm>
                            <a:prstGeom prst="rect">
                              <a:avLst/>
                            </a:prstGeom>
                            <a:solidFill>
                              <a:srgbClr val="C5C5C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7" name="Rectangle 4647"/>
                          <wps:cNvSpPr>
                            <a:spLocks noChangeArrowheads="1"/>
                          </wps:cNvSpPr>
                          <wps:spPr bwMode="auto">
                            <a:xfrm>
                              <a:off x="516" y="1004"/>
                              <a:ext cx="13" cy="1"/>
                            </a:xfrm>
                            <a:prstGeom prst="rect">
                              <a:avLst/>
                            </a:prstGeom>
                            <a:solidFill>
                              <a:srgbClr val="C7C7C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8" name="Rectangle 4648"/>
                          <wps:cNvSpPr>
                            <a:spLocks noChangeArrowheads="1"/>
                          </wps:cNvSpPr>
                          <wps:spPr bwMode="auto">
                            <a:xfrm>
                              <a:off x="516" y="1004"/>
                              <a:ext cx="13" cy="1"/>
                            </a:xfrm>
                            <a:prstGeom prst="rect">
                              <a:avLst/>
                            </a:prstGeom>
                            <a:solidFill>
                              <a:srgbClr val="C8C8C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49" name="Rectangle 4649"/>
                          <wps:cNvSpPr>
                            <a:spLocks noChangeArrowheads="1"/>
                          </wps:cNvSpPr>
                          <wps:spPr bwMode="auto">
                            <a:xfrm>
                              <a:off x="516" y="1004"/>
                              <a:ext cx="13" cy="1"/>
                            </a:xfrm>
                            <a:prstGeom prst="rect">
                              <a:avLst/>
                            </a:prstGeom>
                            <a:solidFill>
                              <a:srgbClr val="C9C9C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0" name="Rectangle 4650"/>
                          <wps:cNvSpPr>
                            <a:spLocks noChangeArrowheads="1"/>
                          </wps:cNvSpPr>
                          <wps:spPr bwMode="auto">
                            <a:xfrm>
                              <a:off x="516" y="1004"/>
                              <a:ext cx="13" cy="1"/>
                            </a:xfrm>
                            <a:prstGeom prst="rect">
                              <a:avLst/>
                            </a:prstGeom>
                            <a:solidFill>
                              <a:srgbClr val="CBCBC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1" name="Rectangle 4651"/>
                          <wps:cNvSpPr>
                            <a:spLocks noChangeArrowheads="1"/>
                          </wps:cNvSpPr>
                          <wps:spPr bwMode="auto">
                            <a:xfrm>
                              <a:off x="516" y="1005"/>
                              <a:ext cx="13" cy="1"/>
                            </a:xfrm>
                            <a:prstGeom prst="rect">
                              <a:avLst/>
                            </a:prstGeom>
                            <a:solidFill>
                              <a:srgbClr val="CCCCC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2" name="Rectangle 4652"/>
                          <wps:cNvSpPr>
                            <a:spLocks noChangeArrowheads="1"/>
                          </wps:cNvSpPr>
                          <wps:spPr bwMode="auto">
                            <a:xfrm>
                              <a:off x="516" y="1005"/>
                              <a:ext cx="13" cy="1"/>
                            </a:xfrm>
                            <a:prstGeom prst="rect">
                              <a:avLst/>
                            </a:prstGeom>
                            <a:solidFill>
                              <a:srgbClr val="CDCDC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3" name="Rectangle 4653"/>
                          <wps:cNvSpPr>
                            <a:spLocks noChangeArrowheads="1"/>
                          </wps:cNvSpPr>
                          <wps:spPr bwMode="auto">
                            <a:xfrm>
                              <a:off x="516" y="1005"/>
                              <a:ext cx="13" cy="1"/>
                            </a:xfrm>
                            <a:prstGeom prst="rect">
                              <a:avLst/>
                            </a:prstGeom>
                            <a:solidFill>
                              <a:srgbClr val="CFCFC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4" name="Rectangle 4654"/>
                          <wps:cNvSpPr>
                            <a:spLocks noChangeArrowheads="1"/>
                          </wps:cNvSpPr>
                          <wps:spPr bwMode="auto">
                            <a:xfrm>
                              <a:off x="516" y="1005"/>
                              <a:ext cx="13" cy="1"/>
                            </a:xfrm>
                            <a:prstGeom prst="rect">
                              <a:avLst/>
                            </a:prstGeom>
                            <a:solidFill>
                              <a:srgbClr val="D0D0D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5" name="Rectangle 4655"/>
                          <wps:cNvSpPr>
                            <a:spLocks noChangeArrowheads="1"/>
                          </wps:cNvSpPr>
                          <wps:spPr bwMode="auto">
                            <a:xfrm>
                              <a:off x="516" y="1005"/>
                              <a:ext cx="13" cy="1"/>
                            </a:xfrm>
                            <a:prstGeom prst="rect">
                              <a:avLst/>
                            </a:prstGeom>
                            <a:solidFill>
                              <a:srgbClr val="D1D1D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6" name="Rectangle 4656"/>
                          <wps:cNvSpPr>
                            <a:spLocks noChangeArrowheads="1"/>
                          </wps:cNvSpPr>
                          <wps:spPr bwMode="auto">
                            <a:xfrm>
                              <a:off x="516" y="1005"/>
                              <a:ext cx="13" cy="1"/>
                            </a:xfrm>
                            <a:prstGeom prst="rect">
                              <a:avLst/>
                            </a:prstGeom>
                            <a:solidFill>
                              <a:srgbClr val="D2D2D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7" name="Rectangle 4657"/>
                          <wps:cNvSpPr>
                            <a:spLocks noChangeArrowheads="1"/>
                          </wps:cNvSpPr>
                          <wps:spPr bwMode="auto">
                            <a:xfrm>
                              <a:off x="516" y="1006"/>
                              <a:ext cx="13" cy="1"/>
                            </a:xfrm>
                            <a:prstGeom prst="rect">
                              <a:avLst/>
                            </a:prstGeom>
                            <a:solidFill>
                              <a:srgbClr val="D4D4D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8" name="Rectangle 4658"/>
                          <wps:cNvSpPr>
                            <a:spLocks noChangeArrowheads="1"/>
                          </wps:cNvSpPr>
                          <wps:spPr bwMode="auto">
                            <a:xfrm>
                              <a:off x="516" y="1006"/>
                              <a:ext cx="13" cy="1"/>
                            </a:xfrm>
                            <a:prstGeom prst="rect">
                              <a:avLst/>
                            </a:prstGeom>
                            <a:solidFill>
                              <a:srgbClr val="D5D5D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59" name="Rectangle 4659"/>
                          <wps:cNvSpPr>
                            <a:spLocks noChangeArrowheads="1"/>
                          </wps:cNvSpPr>
                          <wps:spPr bwMode="auto">
                            <a:xfrm>
                              <a:off x="516" y="1006"/>
                              <a:ext cx="13" cy="1"/>
                            </a:xfrm>
                            <a:prstGeom prst="rect">
                              <a:avLst/>
                            </a:prstGeom>
                            <a:solidFill>
                              <a:srgbClr val="D6D6D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0" name="Rectangle 4660"/>
                          <wps:cNvSpPr>
                            <a:spLocks noChangeArrowheads="1"/>
                          </wps:cNvSpPr>
                          <wps:spPr bwMode="auto">
                            <a:xfrm>
                              <a:off x="516" y="1006"/>
                              <a:ext cx="13" cy="1"/>
                            </a:xfrm>
                            <a:prstGeom prst="rect">
                              <a:avLst/>
                            </a:prstGeom>
                            <a:solidFill>
                              <a:srgbClr val="D7D7D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1" name="Rectangle 4661"/>
                          <wps:cNvSpPr>
                            <a:spLocks noChangeArrowheads="1"/>
                          </wps:cNvSpPr>
                          <wps:spPr bwMode="auto">
                            <a:xfrm>
                              <a:off x="516" y="1006"/>
                              <a:ext cx="13" cy="1"/>
                            </a:xfrm>
                            <a:prstGeom prst="rect">
                              <a:avLst/>
                            </a:prstGeom>
                            <a:solidFill>
                              <a:srgbClr val="D9D9D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2" name="Rectangle 4662"/>
                          <wps:cNvSpPr>
                            <a:spLocks noChangeArrowheads="1"/>
                          </wps:cNvSpPr>
                          <wps:spPr bwMode="auto">
                            <a:xfrm>
                              <a:off x="516" y="1006"/>
                              <a:ext cx="13" cy="1"/>
                            </a:xfrm>
                            <a:prstGeom prst="rect">
                              <a:avLst/>
                            </a:prstGeom>
                            <a:solidFill>
                              <a:srgbClr val="DADAD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3" name="Rectangle 4663"/>
                          <wps:cNvSpPr>
                            <a:spLocks noChangeArrowheads="1"/>
                          </wps:cNvSpPr>
                          <wps:spPr bwMode="auto">
                            <a:xfrm>
                              <a:off x="516" y="1007"/>
                              <a:ext cx="13" cy="1"/>
                            </a:xfrm>
                            <a:prstGeom prst="rect">
                              <a:avLst/>
                            </a:prstGeom>
                            <a:solidFill>
                              <a:srgbClr val="DCDCD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4" name="Rectangle 4664"/>
                          <wps:cNvSpPr>
                            <a:spLocks noChangeArrowheads="1"/>
                          </wps:cNvSpPr>
                          <wps:spPr bwMode="auto">
                            <a:xfrm>
                              <a:off x="516" y="1007"/>
                              <a:ext cx="13" cy="1"/>
                            </a:xfrm>
                            <a:prstGeom prst="rect">
                              <a:avLst/>
                            </a:prstGeom>
                            <a:solidFill>
                              <a:srgbClr val="DDDDD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5" name="Rectangle 4665"/>
                          <wps:cNvSpPr>
                            <a:spLocks noChangeArrowheads="1"/>
                          </wps:cNvSpPr>
                          <wps:spPr bwMode="auto">
                            <a:xfrm>
                              <a:off x="516" y="1007"/>
                              <a:ext cx="13" cy="1"/>
                            </a:xfrm>
                            <a:prstGeom prst="rect">
                              <a:avLst/>
                            </a:prstGeom>
                            <a:solidFill>
                              <a:srgbClr val="DEDED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6" name="Rectangle 4666"/>
                          <wps:cNvSpPr>
                            <a:spLocks noChangeArrowheads="1"/>
                          </wps:cNvSpPr>
                          <wps:spPr bwMode="auto">
                            <a:xfrm>
                              <a:off x="516" y="1007"/>
                              <a:ext cx="13" cy="1"/>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7" name="Rectangle 4667"/>
                          <wps:cNvSpPr>
                            <a:spLocks noChangeArrowheads="1"/>
                          </wps:cNvSpPr>
                          <wps:spPr bwMode="auto">
                            <a:xfrm>
                              <a:off x="516" y="1007"/>
                              <a:ext cx="13" cy="1"/>
                            </a:xfrm>
                            <a:prstGeom prst="rect">
                              <a:avLst/>
                            </a:prstGeom>
                            <a:solidFill>
                              <a:srgbClr val="E1E1E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8" name="Rectangle 4668"/>
                          <wps:cNvSpPr>
                            <a:spLocks noChangeArrowheads="1"/>
                          </wps:cNvSpPr>
                          <wps:spPr bwMode="auto">
                            <a:xfrm>
                              <a:off x="516" y="1007"/>
                              <a:ext cx="13" cy="1"/>
                            </a:xfrm>
                            <a:prstGeom prst="rect">
                              <a:avLst/>
                            </a:prstGeom>
                            <a:solidFill>
                              <a:srgbClr val="E2E2E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69" name="Rectangle 4669"/>
                          <wps:cNvSpPr>
                            <a:spLocks noChangeArrowheads="1"/>
                          </wps:cNvSpPr>
                          <wps:spPr bwMode="auto">
                            <a:xfrm>
                              <a:off x="516" y="1008"/>
                              <a:ext cx="13" cy="1"/>
                            </a:xfrm>
                            <a:prstGeom prst="rect">
                              <a:avLst/>
                            </a:prstGeom>
                            <a:solidFill>
                              <a:srgbClr val="E4E4E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0" name="Rectangle 4670"/>
                          <wps:cNvSpPr>
                            <a:spLocks noChangeArrowheads="1"/>
                          </wps:cNvSpPr>
                          <wps:spPr bwMode="auto">
                            <a:xfrm>
                              <a:off x="516" y="1008"/>
                              <a:ext cx="13" cy="1"/>
                            </a:xfrm>
                            <a:prstGeom prst="rect">
                              <a:avLst/>
                            </a:prstGeom>
                            <a:solidFill>
                              <a:srgbClr val="E5E5E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1" name="Rectangle 4671"/>
                          <wps:cNvSpPr>
                            <a:spLocks noChangeArrowheads="1"/>
                          </wps:cNvSpPr>
                          <wps:spPr bwMode="auto">
                            <a:xfrm>
                              <a:off x="516" y="1008"/>
                              <a:ext cx="13" cy="1"/>
                            </a:xfrm>
                            <a:prstGeom prst="rect">
                              <a:avLst/>
                            </a:prstGeom>
                            <a:solidFill>
                              <a:srgbClr val="E6E6E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2" name="Rectangle 4672"/>
                          <wps:cNvSpPr>
                            <a:spLocks noChangeArrowheads="1"/>
                          </wps:cNvSpPr>
                          <wps:spPr bwMode="auto">
                            <a:xfrm>
                              <a:off x="516" y="1008"/>
                              <a:ext cx="13" cy="1"/>
                            </a:xfrm>
                            <a:prstGeom prst="rect">
                              <a:avLst/>
                            </a:prstGeom>
                            <a:solidFill>
                              <a:srgbClr val="E8E8E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3" name="Rectangle 4673"/>
                          <wps:cNvSpPr>
                            <a:spLocks noChangeArrowheads="1"/>
                          </wps:cNvSpPr>
                          <wps:spPr bwMode="auto">
                            <a:xfrm>
                              <a:off x="516" y="1008"/>
                              <a:ext cx="13" cy="1"/>
                            </a:xfrm>
                            <a:prstGeom prst="rect">
                              <a:avLst/>
                            </a:prstGeom>
                            <a:solidFill>
                              <a:srgbClr val="E9E9E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4" name="Rectangle 4674"/>
                          <wps:cNvSpPr>
                            <a:spLocks noChangeArrowheads="1"/>
                          </wps:cNvSpPr>
                          <wps:spPr bwMode="auto">
                            <a:xfrm>
                              <a:off x="516" y="1008"/>
                              <a:ext cx="13" cy="1"/>
                            </a:xfrm>
                            <a:prstGeom prst="rect">
                              <a:avLst/>
                            </a:prstGeom>
                            <a:solidFill>
                              <a:srgbClr val="EBEBE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5" name="Rectangle 4675"/>
                          <wps:cNvSpPr>
                            <a:spLocks noChangeArrowheads="1"/>
                          </wps:cNvSpPr>
                          <wps:spPr bwMode="auto">
                            <a:xfrm>
                              <a:off x="516" y="1008"/>
                              <a:ext cx="13" cy="1"/>
                            </a:xfrm>
                            <a:prstGeom prst="rect">
                              <a:avLst/>
                            </a:prstGeom>
                            <a:solidFill>
                              <a:srgbClr val="ECECE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6" name="Rectangle 4676"/>
                          <wps:cNvSpPr>
                            <a:spLocks noChangeArrowheads="1"/>
                          </wps:cNvSpPr>
                          <wps:spPr bwMode="auto">
                            <a:xfrm>
                              <a:off x="516" y="1009"/>
                              <a:ext cx="13" cy="1"/>
                            </a:xfrm>
                            <a:prstGeom prst="rect">
                              <a:avLst/>
                            </a:prstGeom>
                            <a:solidFill>
                              <a:srgbClr val="EDEDE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7" name="Rectangle 4677"/>
                          <wps:cNvSpPr>
                            <a:spLocks noChangeArrowheads="1"/>
                          </wps:cNvSpPr>
                          <wps:spPr bwMode="auto">
                            <a:xfrm>
                              <a:off x="516" y="1009"/>
                              <a:ext cx="13" cy="1"/>
                            </a:xfrm>
                            <a:prstGeom prst="rect">
                              <a:avLst/>
                            </a:prstGeom>
                            <a:solidFill>
                              <a:srgbClr val="EFEFE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8" name="Rectangle 4678"/>
                          <wps:cNvSpPr>
                            <a:spLocks noChangeArrowheads="1"/>
                          </wps:cNvSpPr>
                          <wps:spPr bwMode="auto">
                            <a:xfrm>
                              <a:off x="516" y="1009"/>
                              <a:ext cx="13" cy="1"/>
                            </a:xfrm>
                            <a:prstGeom prst="rect">
                              <a:avLst/>
                            </a:prstGeom>
                            <a:solidFill>
                              <a:srgbClr val="F0F0F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79" name="Rectangle 4679"/>
                          <wps:cNvSpPr>
                            <a:spLocks noChangeArrowheads="1"/>
                          </wps:cNvSpPr>
                          <wps:spPr bwMode="auto">
                            <a:xfrm>
                              <a:off x="516" y="1009"/>
                              <a:ext cx="13" cy="1"/>
                            </a:xfrm>
                            <a:prstGeom prst="rect">
                              <a:avLst/>
                            </a:prstGeom>
                            <a:solidFill>
                              <a:srgbClr val="F1F1F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0" name="Rectangle 4680"/>
                          <wps:cNvSpPr>
                            <a:spLocks noChangeArrowheads="1"/>
                          </wps:cNvSpPr>
                          <wps:spPr bwMode="auto">
                            <a:xfrm>
                              <a:off x="516" y="1009"/>
                              <a:ext cx="13" cy="1"/>
                            </a:xfrm>
                            <a:prstGeom prst="rect">
                              <a:avLst/>
                            </a:prstGeom>
                            <a:solidFill>
                              <a:srgbClr val="F3F3F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1" name="Rectangle 4681"/>
                          <wps:cNvSpPr>
                            <a:spLocks noChangeArrowheads="1"/>
                          </wps:cNvSpPr>
                          <wps:spPr bwMode="auto">
                            <a:xfrm>
                              <a:off x="516" y="1009"/>
                              <a:ext cx="13" cy="1"/>
                            </a:xfrm>
                            <a:prstGeom prst="rect">
                              <a:avLst/>
                            </a:prstGeom>
                            <a:solidFill>
                              <a:srgbClr val="F4F4F4"/>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2" name="Rectangle 4682"/>
                          <wps:cNvSpPr>
                            <a:spLocks noChangeArrowheads="1"/>
                          </wps:cNvSpPr>
                          <wps:spPr bwMode="auto">
                            <a:xfrm>
                              <a:off x="516" y="1010"/>
                              <a:ext cx="13" cy="1"/>
                            </a:xfrm>
                            <a:prstGeom prst="rect">
                              <a:avLst/>
                            </a:prstGeom>
                            <a:solidFill>
                              <a:srgbClr val="F6F6F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3" name="Rectangle 4683"/>
                          <wps:cNvSpPr>
                            <a:spLocks noChangeArrowheads="1"/>
                          </wps:cNvSpPr>
                          <wps:spPr bwMode="auto">
                            <a:xfrm>
                              <a:off x="516" y="1010"/>
                              <a:ext cx="13" cy="1"/>
                            </a:xfrm>
                            <a:prstGeom prst="rect">
                              <a:avLst/>
                            </a:prstGeom>
                            <a:solidFill>
                              <a:srgbClr val="F7F7F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4" name="Rectangle 4684"/>
                          <wps:cNvSpPr>
                            <a:spLocks noChangeArrowheads="1"/>
                          </wps:cNvSpPr>
                          <wps:spPr bwMode="auto">
                            <a:xfrm>
                              <a:off x="516" y="1010"/>
                              <a:ext cx="13" cy="1"/>
                            </a:xfrm>
                            <a:prstGeom prst="rect">
                              <a:avLst/>
                            </a:prstGeom>
                            <a:solidFill>
                              <a:srgbClr val="F8F8F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5" name="Rectangle 4685"/>
                          <wps:cNvSpPr>
                            <a:spLocks noChangeArrowheads="1"/>
                          </wps:cNvSpPr>
                          <wps:spPr bwMode="auto">
                            <a:xfrm>
                              <a:off x="516" y="1010"/>
                              <a:ext cx="13" cy="1"/>
                            </a:xfrm>
                            <a:prstGeom prst="rect">
                              <a:avLst/>
                            </a:prstGeom>
                            <a:solidFill>
                              <a:srgbClr val="FAFAF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6" name="Rectangle 4686"/>
                          <wps:cNvSpPr>
                            <a:spLocks noChangeArrowheads="1"/>
                          </wps:cNvSpPr>
                          <wps:spPr bwMode="auto">
                            <a:xfrm>
                              <a:off x="516" y="1010"/>
                              <a:ext cx="13" cy="1"/>
                            </a:xfrm>
                            <a:prstGeom prst="rect">
                              <a:avLst/>
                            </a:prstGeom>
                            <a:solidFill>
                              <a:srgbClr val="FBFBF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7" name="Rectangle 4687"/>
                          <wps:cNvSpPr>
                            <a:spLocks noChangeArrowheads="1"/>
                          </wps:cNvSpPr>
                          <wps:spPr bwMode="auto">
                            <a:xfrm>
                              <a:off x="516" y="1010"/>
                              <a:ext cx="13" cy="1"/>
                            </a:xfrm>
                            <a:prstGeom prst="rect">
                              <a:avLst/>
                            </a:prstGeom>
                            <a:solidFill>
                              <a:srgbClr val="FCFCF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8" name="Rectangle 4688"/>
                          <wps:cNvSpPr>
                            <a:spLocks noChangeArrowheads="1"/>
                          </wps:cNvSpPr>
                          <wps:spPr bwMode="auto">
                            <a:xfrm>
                              <a:off x="516" y="1011"/>
                              <a:ext cx="13" cy="1"/>
                            </a:xfrm>
                            <a:prstGeom prst="rect">
                              <a:avLst/>
                            </a:prstGeom>
                            <a:solidFill>
                              <a:srgbClr val="FEFEFE"/>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89" name="Rectangle 4689"/>
                          <wps:cNvSpPr>
                            <a:spLocks noChangeArrowheads="1"/>
                          </wps:cNvSpPr>
                          <wps:spPr bwMode="auto">
                            <a:xfrm>
                              <a:off x="516" y="1011"/>
                              <a:ext cx="13" cy="1"/>
                            </a:xfrm>
                            <a:prstGeom prst="rect">
                              <a:avLst/>
                            </a:prstGeom>
                            <a:solidFill>
                              <a:srgbClr val="A0A0A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0" name="Freeform 4690"/>
                          <wps:cNvSpPr>
                            <a:spLocks/>
                          </wps:cNvSpPr>
                          <wps:spPr bwMode="auto">
                            <a:xfrm>
                              <a:off x="516" y="1000"/>
                              <a:ext cx="13" cy="11"/>
                            </a:xfrm>
                            <a:custGeom>
                              <a:avLst/>
                              <a:gdLst>
                                <a:gd name="T0" fmla="*/ 1 w 13"/>
                                <a:gd name="T1" fmla="*/ 11 h 11"/>
                                <a:gd name="T2" fmla="*/ 2 w 13"/>
                                <a:gd name="T3" fmla="*/ 11 h 11"/>
                                <a:gd name="T4" fmla="*/ 3 w 13"/>
                                <a:gd name="T5" fmla="*/ 11 h 11"/>
                                <a:gd name="T6" fmla="*/ 4 w 13"/>
                                <a:gd name="T7" fmla="*/ 11 h 11"/>
                                <a:gd name="T8" fmla="*/ 5 w 13"/>
                                <a:gd name="T9" fmla="*/ 11 h 11"/>
                                <a:gd name="T10" fmla="*/ 5 w 13"/>
                                <a:gd name="T11" fmla="*/ 11 h 11"/>
                                <a:gd name="T12" fmla="*/ 6 w 13"/>
                                <a:gd name="T13" fmla="*/ 10 h 11"/>
                                <a:gd name="T14" fmla="*/ 7 w 13"/>
                                <a:gd name="T15" fmla="*/ 10 h 11"/>
                                <a:gd name="T16" fmla="*/ 8 w 13"/>
                                <a:gd name="T17" fmla="*/ 10 h 11"/>
                                <a:gd name="T18" fmla="*/ 8 w 13"/>
                                <a:gd name="T19" fmla="*/ 10 h 11"/>
                                <a:gd name="T20" fmla="*/ 9 w 13"/>
                                <a:gd name="T21" fmla="*/ 9 h 11"/>
                                <a:gd name="T22" fmla="*/ 10 w 13"/>
                                <a:gd name="T23" fmla="*/ 9 h 11"/>
                                <a:gd name="T24" fmla="*/ 10 w 13"/>
                                <a:gd name="T25" fmla="*/ 8 h 11"/>
                                <a:gd name="T26" fmla="*/ 11 w 13"/>
                                <a:gd name="T27" fmla="*/ 8 h 11"/>
                                <a:gd name="T28" fmla="*/ 12 w 13"/>
                                <a:gd name="T29" fmla="*/ 7 h 11"/>
                                <a:gd name="T30" fmla="*/ 12 w 13"/>
                                <a:gd name="T31" fmla="*/ 6 h 11"/>
                                <a:gd name="T32" fmla="*/ 12 w 13"/>
                                <a:gd name="T33" fmla="*/ 6 h 11"/>
                                <a:gd name="T34" fmla="*/ 13 w 13"/>
                                <a:gd name="T35" fmla="*/ 5 h 11"/>
                                <a:gd name="T36" fmla="*/ 13 w 13"/>
                                <a:gd name="T37" fmla="*/ 5 h 11"/>
                                <a:gd name="T38" fmla="*/ 13 w 13"/>
                                <a:gd name="T39" fmla="*/ 4 h 11"/>
                                <a:gd name="T40" fmla="*/ 13 w 13"/>
                                <a:gd name="T41" fmla="*/ 4 h 11"/>
                                <a:gd name="T42" fmla="*/ 13 w 13"/>
                                <a:gd name="T43" fmla="*/ 3 h 11"/>
                                <a:gd name="T44" fmla="*/ 13 w 13"/>
                                <a:gd name="T45" fmla="*/ 3 h 11"/>
                                <a:gd name="T46" fmla="*/ 13 w 13"/>
                                <a:gd name="T47" fmla="*/ 2 h 11"/>
                                <a:gd name="T48" fmla="*/ 13 w 13"/>
                                <a:gd name="T49" fmla="*/ 2 h 11"/>
                                <a:gd name="T50" fmla="*/ 13 w 13"/>
                                <a:gd name="T51" fmla="*/ 1 h 11"/>
                                <a:gd name="T52" fmla="*/ 13 w 13"/>
                                <a:gd name="T53" fmla="*/ 1 h 11"/>
                                <a:gd name="T54" fmla="*/ 13 w 13"/>
                                <a:gd name="T55" fmla="*/ 0 h 11"/>
                                <a:gd name="T56" fmla="*/ 13 w 13"/>
                                <a:gd name="T57" fmla="*/ 0 h 11"/>
                                <a:gd name="T58" fmla="*/ 13 w 13"/>
                                <a:gd name="T59" fmla="*/ 0 h 11"/>
                                <a:gd name="T60" fmla="*/ 13 w 13"/>
                                <a:gd name="T61" fmla="*/ 1 h 11"/>
                                <a:gd name="T62" fmla="*/ 12 w 13"/>
                                <a:gd name="T63" fmla="*/ 1 h 11"/>
                                <a:gd name="T64" fmla="*/ 12 w 13"/>
                                <a:gd name="T65" fmla="*/ 2 h 11"/>
                                <a:gd name="T66" fmla="*/ 11 w 13"/>
                                <a:gd name="T67" fmla="*/ 3 h 11"/>
                                <a:gd name="T68" fmla="*/ 11 w 13"/>
                                <a:gd name="T69" fmla="*/ 3 h 11"/>
                                <a:gd name="T70" fmla="*/ 10 w 13"/>
                                <a:gd name="T71" fmla="*/ 4 h 11"/>
                                <a:gd name="T72" fmla="*/ 10 w 13"/>
                                <a:gd name="T73" fmla="*/ 4 h 11"/>
                                <a:gd name="T74" fmla="*/ 9 w 13"/>
                                <a:gd name="T75" fmla="*/ 5 h 11"/>
                                <a:gd name="T76" fmla="*/ 9 w 13"/>
                                <a:gd name="T77" fmla="*/ 5 h 11"/>
                                <a:gd name="T78" fmla="*/ 8 w 13"/>
                                <a:gd name="T79" fmla="*/ 5 h 11"/>
                                <a:gd name="T80" fmla="*/ 7 w 13"/>
                                <a:gd name="T81" fmla="*/ 6 h 11"/>
                                <a:gd name="T82" fmla="*/ 7 w 13"/>
                                <a:gd name="T83" fmla="*/ 6 h 11"/>
                                <a:gd name="T84" fmla="*/ 6 w 13"/>
                                <a:gd name="T85" fmla="*/ 6 h 11"/>
                                <a:gd name="T86" fmla="*/ 5 w 13"/>
                                <a:gd name="T87" fmla="*/ 6 h 11"/>
                                <a:gd name="T88" fmla="*/ 5 w 13"/>
                                <a:gd name="T89" fmla="*/ 6 h 11"/>
                                <a:gd name="T90" fmla="*/ 4 w 13"/>
                                <a:gd name="T91" fmla="*/ 7 h 11"/>
                                <a:gd name="T92" fmla="*/ 3 w 13"/>
                                <a:gd name="T93" fmla="*/ 7 h 11"/>
                                <a:gd name="T94" fmla="*/ 3 w 13"/>
                                <a:gd name="T95" fmla="*/ 7 h 11"/>
                                <a:gd name="T96" fmla="*/ 3 w 13"/>
                                <a:gd name="T97" fmla="*/ 7 h 11"/>
                                <a:gd name="T98" fmla="*/ 2 w 13"/>
                                <a:gd name="T99" fmla="*/ 8 h 11"/>
                                <a:gd name="T100" fmla="*/ 2 w 13"/>
                                <a:gd name="T101" fmla="*/ 8 h 11"/>
                                <a:gd name="T102" fmla="*/ 1 w 13"/>
                                <a:gd name="T103" fmla="*/ 8 h 11"/>
                                <a:gd name="T104" fmla="*/ 1 w 13"/>
                                <a:gd name="T105" fmla="*/ 9 h 11"/>
                                <a:gd name="T106" fmla="*/ 1 w 13"/>
                                <a:gd name="T107" fmla="*/ 9 h 11"/>
                                <a:gd name="T108" fmla="*/ 0 w 13"/>
                                <a:gd name="T109" fmla="*/ 9 h 11"/>
                                <a:gd name="T110" fmla="*/ 0 w 13"/>
                                <a:gd name="T111" fmla="*/ 10 h 11"/>
                                <a:gd name="T112" fmla="*/ 0 w 13"/>
                                <a:gd name="T113" fmla="*/ 10 h 11"/>
                                <a:gd name="T114" fmla="*/ 0 w 13"/>
                                <a:gd name="T115"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3" h="11">
                                  <a:moveTo>
                                    <a:pt x="0" y="11"/>
                                  </a:moveTo>
                                  <a:lnTo>
                                    <a:pt x="0" y="11"/>
                                  </a:lnTo>
                                  <a:lnTo>
                                    <a:pt x="0" y="11"/>
                                  </a:lnTo>
                                  <a:lnTo>
                                    <a:pt x="0" y="11"/>
                                  </a:lnTo>
                                  <a:lnTo>
                                    <a:pt x="1" y="11"/>
                                  </a:lnTo>
                                  <a:lnTo>
                                    <a:pt x="1" y="11"/>
                                  </a:lnTo>
                                  <a:lnTo>
                                    <a:pt x="1" y="11"/>
                                  </a:lnTo>
                                  <a:lnTo>
                                    <a:pt x="1" y="11"/>
                                  </a:lnTo>
                                  <a:lnTo>
                                    <a:pt x="1" y="11"/>
                                  </a:lnTo>
                                  <a:lnTo>
                                    <a:pt x="1" y="11"/>
                                  </a:lnTo>
                                  <a:lnTo>
                                    <a:pt x="2" y="11"/>
                                  </a:lnTo>
                                  <a:lnTo>
                                    <a:pt x="2" y="11"/>
                                  </a:lnTo>
                                  <a:lnTo>
                                    <a:pt x="2" y="11"/>
                                  </a:lnTo>
                                  <a:lnTo>
                                    <a:pt x="2" y="11"/>
                                  </a:lnTo>
                                  <a:lnTo>
                                    <a:pt x="2" y="11"/>
                                  </a:lnTo>
                                  <a:lnTo>
                                    <a:pt x="2" y="11"/>
                                  </a:lnTo>
                                  <a:lnTo>
                                    <a:pt x="3" y="11"/>
                                  </a:lnTo>
                                  <a:lnTo>
                                    <a:pt x="3" y="11"/>
                                  </a:lnTo>
                                  <a:lnTo>
                                    <a:pt x="3" y="11"/>
                                  </a:lnTo>
                                  <a:lnTo>
                                    <a:pt x="3" y="11"/>
                                  </a:lnTo>
                                  <a:lnTo>
                                    <a:pt x="3" y="11"/>
                                  </a:lnTo>
                                  <a:lnTo>
                                    <a:pt x="3" y="11"/>
                                  </a:lnTo>
                                  <a:lnTo>
                                    <a:pt x="3" y="11"/>
                                  </a:lnTo>
                                  <a:lnTo>
                                    <a:pt x="4" y="11"/>
                                  </a:lnTo>
                                  <a:lnTo>
                                    <a:pt x="4" y="11"/>
                                  </a:lnTo>
                                  <a:lnTo>
                                    <a:pt x="4" y="11"/>
                                  </a:lnTo>
                                  <a:lnTo>
                                    <a:pt x="4" y="11"/>
                                  </a:lnTo>
                                  <a:lnTo>
                                    <a:pt x="4" y="11"/>
                                  </a:lnTo>
                                  <a:lnTo>
                                    <a:pt x="4" y="11"/>
                                  </a:lnTo>
                                  <a:lnTo>
                                    <a:pt x="5" y="11"/>
                                  </a:lnTo>
                                  <a:lnTo>
                                    <a:pt x="5" y="11"/>
                                  </a:lnTo>
                                  <a:lnTo>
                                    <a:pt x="5" y="11"/>
                                  </a:lnTo>
                                  <a:lnTo>
                                    <a:pt x="5" y="11"/>
                                  </a:lnTo>
                                  <a:lnTo>
                                    <a:pt x="5" y="11"/>
                                  </a:lnTo>
                                  <a:lnTo>
                                    <a:pt x="5" y="11"/>
                                  </a:lnTo>
                                  <a:lnTo>
                                    <a:pt x="5" y="11"/>
                                  </a:lnTo>
                                  <a:lnTo>
                                    <a:pt x="5" y="11"/>
                                  </a:lnTo>
                                  <a:lnTo>
                                    <a:pt x="6" y="11"/>
                                  </a:lnTo>
                                  <a:lnTo>
                                    <a:pt x="6" y="11"/>
                                  </a:lnTo>
                                  <a:lnTo>
                                    <a:pt x="6" y="11"/>
                                  </a:lnTo>
                                  <a:lnTo>
                                    <a:pt x="6" y="10"/>
                                  </a:lnTo>
                                  <a:lnTo>
                                    <a:pt x="6" y="10"/>
                                  </a:lnTo>
                                  <a:lnTo>
                                    <a:pt x="6" y="10"/>
                                  </a:lnTo>
                                  <a:lnTo>
                                    <a:pt x="6" y="10"/>
                                  </a:lnTo>
                                  <a:lnTo>
                                    <a:pt x="7" y="10"/>
                                  </a:lnTo>
                                  <a:lnTo>
                                    <a:pt x="7" y="10"/>
                                  </a:lnTo>
                                  <a:lnTo>
                                    <a:pt x="7" y="10"/>
                                  </a:lnTo>
                                  <a:lnTo>
                                    <a:pt x="7" y="10"/>
                                  </a:lnTo>
                                  <a:lnTo>
                                    <a:pt x="7" y="10"/>
                                  </a:lnTo>
                                  <a:lnTo>
                                    <a:pt x="7" y="10"/>
                                  </a:lnTo>
                                  <a:lnTo>
                                    <a:pt x="7" y="10"/>
                                  </a:lnTo>
                                  <a:lnTo>
                                    <a:pt x="7" y="10"/>
                                  </a:lnTo>
                                  <a:lnTo>
                                    <a:pt x="8" y="10"/>
                                  </a:lnTo>
                                  <a:lnTo>
                                    <a:pt x="8" y="10"/>
                                  </a:lnTo>
                                  <a:lnTo>
                                    <a:pt x="8" y="10"/>
                                  </a:lnTo>
                                  <a:lnTo>
                                    <a:pt x="8" y="10"/>
                                  </a:lnTo>
                                  <a:lnTo>
                                    <a:pt x="8" y="10"/>
                                  </a:lnTo>
                                  <a:lnTo>
                                    <a:pt x="8" y="10"/>
                                  </a:lnTo>
                                  <a:lnTo>
                                    <a:pt x="8" y="10"/>
                                  </a:lnTo>
                                  <a:lnTo>
                                    <a:pt x="8" y="10"/>
                                  </a:lnTo>
                                  <a:lnTo>
                                    <a:pt x="9" y="10"/>
                                  </a:lnTo>
                                  <a:lnTo>
                                    <a:pt x="9" y="9"/>
                                  </a:lnTo>
                                  <a:lnTo>
                                    <a:pt x="9" y="9"/>
                                  </a:lnTo>
                                  <a:lnTo>
                                    <a:pt x="9" y="9"/>
                                  </a:lnTo>
                                  <a:lnTo>
                                    <a:pt x="9" y="9"/>
                                  </a:lnTo>
                                  <a:lnTo>
                                    <a:pt x="9" y="9"/>
                                  </a:lnTo>
                                  <a:lnTo>
                                    <a:pt x="9" y="9"/>
                                  </a:lnTo>
                                  <a:lnTo>
                                    <a:pt x="9" y="9"/>
                                  </a:lnTo>
                                  <a:lnTo>
                                    <a:pt x="9" y="9"/>
                                  </a:lnTo>
                                  <a:lnTo>
                                    <a:pt x="10" y="9"/>
                                  </a:lnTo>
                                  <a:lnTo>
                                    <a:pt x="10" y="9"/>
                                  </a:lnTo>
                                  <a:lnTo>
                                    <a:pt x="10" y="9"/>
                                  </a:lnTo>
                                  <a:lnTo>
                                    <a:pt x="10" y="9"/>
                                  </a:lnTo>
                                  <a:lnTo>
                                    <a:pt x="10" y="9"/>
                                  </a:lnTo>
                                  <a:lnTo>
                                    <a:pt x="10" y="8"/>
                                  </a:lnTo>
                                  <a:lnTo>
                                    <a:pt x="10" y="8"/>
                                  </a:lnTo>
                                  <a:lnTo>
                                    <a:pt x="10" y="8"/>
                                  </a:lnTo>
                                  <a:lnTo>
                                    <a:pt x="10" y="8"/>
                                  </a:lnTo>
                                  <a:lnTo>
                                    <a:pt x="10" y="8"/>
                                  </a:lnTo>
                                  <a:lnTo>
                                    <a:pt x="11" y="8"/>
                                  </a:lnTo>
                                  <a:lnTo>
                                    <a:pt x="11" y="8"/>
                                  </a:lnTo>
                                  <a:lnTo>
                                    <a:pt x="11" y="8"/>
                                  </a:lnTo>
                                  <a:lnTo>
                                    <a:pt x="11" y="8"/>
                                  </a:lnTo>
                                  <a:lnTo>
                                    <a:pt x="11" y="8"/>
                                  </a:lnTo>
                                  <a:lnTo>
                                    <a:pt x="11" y="8"/>
                                  </a:lnTo>
                                  <a:lnTo>
                                    <a:pt x="11" y="7"/>
                                  </a:lnTo>
                                  <a:lnTo>
                                    <a:pt x="11" y="7"/>
                                  </a:lnTo>
                                  <a:lnTo>
                                    <a:pt x="11" y="7"/>
                                  </a:lnTo>
                                  <a:lnTo>
                                    <a:pt x="11" y="7"/>
                                  </a:lnTo>
                                  <a:lnTo>
                                    <a:pt x="12" y="7"/>
                                  </a:lnTo>
                                  <a:lnTo>
                                    <a:pt x="12" y="7"/>
                                  </a:lnTo>
                                  <a:lnTo>
                                    <a:pt x="12" y="7"/>
                                  </a:lnTo>
                                  <a:lnTo>
                                    <a:pt x="12" y="7"/>
                                  </a:lnTo>
                                  <a:lnTo>
                                    <a:pt x="12" y="6"/>
                                  </a:lnTo>
                                  <a:lnTo>
                                    <a:pt x="12" y="6"/>
                                  </a:lnTo>
                                  <a:lnTo>
                                    <a:pt x="12" y="6"/>
                                  </a:lnTo>
                                  <a:lnTo>
                                    <a:pt x="12" y="6"/>
                                  </a:lnTo>
                                  <a:lnTo>
                                    <a:pt x="12" y="6"/>
                                  </a:lnTo>
                                  <a:lnTo>
                                    <a:pt x="12" y="6"/>
                                  </a:lnTo>
                                  <a:lnTo>
                                    <a:pt x="12" y="6"/>
                                  </a:lnTo>
                                  <a:lnTo>
                                    <a:pt x="12" y="6"/>
                                  </a:lnTo>
                                  <a:lnTo>
                                    <a:pt x="12" y="6"/>
                                  </a:lnTo>
                                  <a:lnTo>
                                    <a:pt x="12" y="6"/>
                                  </a:lnTo>
                                  <a:lnTo>
                                    <a:pt x="13" y="6"/>
                                  </a:lnTo>
                                  <a:lnTo>
                                    <a:pt x="13" y="6"/>
                                  </a:lnTo>
                                  <a:lnTo>
                                    <a:pt x="13" y="5"/>
                                  </a:lnTo>
                                  <a:lnTo>
                                    <a:pt x="13" y="5"/>
                                  </a:lnTo>
                                  <a:lnTo>
                                    <a:pt x="13" y="5"/>
                                  </a:lnTo>
                                  <a:lnTo>
                                    <a:pt x="13" y="5"/>
                                  </a:lnTo>
                                  <a:lnTo>
                                    <a:pt x="13" y="5"/>
                                  </a:lnTo>
                                  <a:lnTo>
                                    <a:pt x="13" y="5"/>
                                  </a:lnTo>
                                  <a:lnTo>
                                    <a:pt x="13" y="5"/>
                                  </a:lnTo>
                                  <a:lnTo>
                                    <a:pt x="13" y="5"/>
                                  </a:lnTo>
                                  <a:lnTo>
                                    <a:pt x="13" y="5"/>
                                  </a:lnTo>
                                  <a:lnTo>
                                    <a:pt x="13" y="5"/>
                                  </a:lnTo>
                                  <a:lnTo>
                                    <a:pt x="13" y="5"/>
                                  </a:lnTo>
                                  <a:lnTo>
                                    <a:pt x="13" y="5"/>
                                  </a:lnTo>
                                  <a:lnTo>
                                    <a:pt x="13" y="4"/>
                                  </a:lnTo>
                                  <a:lnTo>
                                    <a:pt x="13" y="4"/>
                                  </a:lnTo>
                                  <a:lnTo>
                                    <a:pt x="13" y="4"/>
                                  </a:lnTo>
                                  <a:lnTo>
                                    <a:pt x="13" y="4"/>
                                  </a:lnTo>
                                  <a:lnTo>
                                    <a:pt x="13" y="4"/>
                                  </a:lnTo>
                                  <a:lnTo>
                                    <a:pt x="13" y="4"/>
                                  </a:lnTo>
                                  <a:lnTo>
                                    <a:pt x="13" y="4"/>
                                  </a:lnTo>
                                  <a:lnTo>
                                    <a:pt x="13" y="4"/>
                                  </a:lnTo>
                                  <a:lnTo>
                                    <a:pt x="13" y="4"/>
                                  </a:lnTo>
                                  <a:lnTo>
                                    <a:pt x="13" y="4"/>
                                  </a:lnTo>
                                  <a:lnTo>
                                    <a:pt x="13" y="4"/>
                                  </a:lnTo>
                                  <a:lnTo>
                                    <a:pt x="13" y="4"/>
                                  </a:lnTo>
                                  <a:lnTo>
                                    <a:pt x="13" y="4"/>
                                  </a:lnTo>
                                  <a:lnTo>
                                    <a:pt x="13" y="3"/>
                                  </a:lnTo>
                                  <a:lnTo>
                                    <a:pt x="13" y="3"/>
                                  </a:lnTo>
                                  <a:lnTo>
                                    <a:pt x="13" y="3"/>
                                  </a:lnTo>
                                  <a:lnTo>
                                    <a:pt x="13" y="3"/>
                                  </a:lnTo>
                                  <a:lnTo>
                                    <a:pt x="13" y="3"/>
                                  </a:lnTo>
                                  <a:lnTo>
                                    <a:pt x="13" y="3"/>
                                  </a:lnTo>
                                  <a:lnTo>
                                    <a:pt x="13" y="3"/>
                                  </a:lnTo>
                                  <a:lnTo>
                                    <a:pt x="13" y="3"/>
                                  </a:lnTo>
                                  <a:lnTo>
                                    <a:pt x="13" y="3"/>
                                  </a:lnTo>
                                  <a:lnTo>
                                    <a:pt x="13" y="3"/>
                                  </a:lnTo>
                                  <a:lnTo>
                                    <a:pt x="13" y="3"/>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1"/>
                                  </a:lnTo>
                                  <a:lnTo>
                                    <a:pt x="13" y="1"/>
                                  </a:lnTo>
                                  <a:lnTo>
                                    <a:pt x="13" y="1"/>
                                  </a:lnTo>
                                  <a:lnTo>
                                    <a:pt x="13" y="1"/>
                                  </a:lnTo>
                                  <a:lnTo>
                                    <a:pt x="13" y="1"/>
                                  </a:lnTo>
                                  <a:lnTo>
                                    <a:pt x="13" y="1"/>
                                  </a:lnTo>
                                  <a:lnTo>
                                    <a:pt x="13" y="1"/>
                                  </a:lnTo>
                                  <a:lnTo>
                                    <a:pt x="13" y="1"/>
                                  </a:lnTo>
                                  <a:lnTo>
                                    <a:pt x="13" y="1"/>
                                  </a:lnTo>
                                  <a:lnTo>
                                    <a:pt x="13" y="1"/>
                                  </a:lnTo>
                                  <a:lnTo>
                                    <a:pt x="13" y="1"/>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0"/>
                                  </a:lnTo>
                                  <a:lnTo>
                                    <a:pt x="13" y="1"/>
                                  </a:lnTo>
                                  <a:lnTo>
                                    <a:pt x="13" y="1"/>
                                  </a:lnTo>
                                  <a:lnTo>
                                    <a:pt x="13" y="1"/>
                                  </a:lnTo>
                                  <a:lnTo>
                                    <a:pt x="13"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2" y="2"/>
                                  </a:lnTo>
                                  <a:lnTo>
                                    <a:pt x="11" y="2"/>
                                  </a:lnTo>
                                  <a:lnTo>
                                    <a:pt x="11" y="2"/>
                                  </a:lnTo>
                                  <a:lnTo>
                                    <a:pt x="11" y="3"/>
                                  </a:lnTo>
                                  <a:lnTo>
                                    <a:pt x="11" y="3"/>
                                  </a:lnTo>
                                  <a:lnTo>
                                    <a:pt x="11" y="3"/>
                                  </a:lnTo>
                                  <a:lnTo>
                                    <a:pt x="11" y="3"/>
                                  </a:lnTo>
                                  <a:lnTo>
                                    <a:pt x="11" y="3"/>
                                  </a:lnTo>
                                  <a:lnTo>
                                    <a:pt x="11" y="3"/>
                                  </a:lnTo>
                                  <a:lnTo>
                                    <a:pt x="11" y="3"/>
                                  </a:lnTo>
                                  <a:lnTo>
                                    <a:pt x="11" y="3"/>
                                  </a:lnTo>
                                  <a:lnTo>
                                    <a:pt x="11" y="3"/>
                                  </a:lnTo>
                                  <a:lnTo>
                                    <a:pt x="10" y="3"/>
                                  </a:lnTo>
                                  <a:lnTo>
                                    <a:pt x="10" y="4"/>
                                  </a:lnTo>
                                  <a:lnTo>
                                    <a:pt x="10" y="4"/>
                                  </a:lnTo>
                                  <a:lnTo>
                                    <a:pt x="10" y="4"/>
                                  </a:lnTo>
                                  <a:lnTo>
                                    <a:pt x="10" y="4"/>
                                  </a:lnTo>
                                  <a:lnTo>
                                    <a:pt x="10" y="4"/>
                                  </a:lnTo>
                                  <a:lnTo>
                                    <a:pt x="10" y="4"/>
                                  </a:lnTo>
                                  <a:lnTo>
                                    <a:pt x="10" y="4"/>
                                  </a:lnTo>
                                  <a:lnTo>
                                    <a:pt x="10" y="4"/>
                                  </a:lnTo>
                                  <a:lnTo>
                                    <a:pt x="10" y="4"/>
                                  </a:lnTo>
                                  <a:lnTo>
                                    <a:pt x="10" y="4"/>
                                  </a:lnTo>
                                  <a:lnTo>
                                    <a:pt x="10" y="4"/>
                                  </a:lnTo>
                                  <a:lnTo>
                                    <a:pt x="9" y="4"/>
                                  </a:lnTo>
                                  <a:lnTo>
                                    <a:pt x="9" y="4"/>
                                  </a:lnTo>
                                  <a:lnTo>
                                    <a:pt x="9" y="4"/>
                                  </a:lnTo>
                                  <a:lnTo>
                                    <a:pt x="9" y="5"/>
                                  </a:lnTo>
                                  <a:lnTo>
                                    <a:pt x="9" y="5"/>
                                  </a:lnTo>
                                  <a:lnTo>
                                    <a:pt x="9" y="5"/>
                                  </a:lnTo>
                                  <a:lnTo>
                                    <a:pt x="9" y="5"/>
                                  </a:lnTo>
                                  <a:lnTo>
                                    <a:pt x="9" y="5"/>
                                  </a:lnTo>
                                  <a:lnTo>
                                    <a:pt x="9" y="5"/>
                                  </a:lnTo>
                                  <a:lnTo>
                                    <a:pt x="9" y="5"/>
                                  </a:lnTo>
                                  <a:lnTo>
                                    <a:pt x="8" y="5"/>
                                  </a:lnTo>
                                  <a:lnTo>
                                    <a:pt x="8" y="5"/>
                                  </a:lnTo>
                                  <a:lnTo>
                                    <a:pt x="8" y="5"/>
                                  </a:lnTo>
                                  <a:lnTo>
                                    <a:pt x="8" y="5"/>
                                  </a:lnTo>
                                  <a:lnTo>
                                    <a:pt x="8" y="5"/>
                                  </a:lnTo>
                                  <a:lnTo>
                                    <a:pt x="8" y="5"/>
                                  </a:lnTo>
                                  <a:lnTo>
                                    <a:pt x="8" y="5"/>
                                  </a:lnTo>
                                  <a:lnTo>
                                    <a:pt x="8" y="5"/>
                                  </a:lnTo>
                                  <a:lnTo>
                                    <a:pt x="8" y="6"/>
                                  </a:lnTo>
                                  <a:lnTo>
                                    <a:pt x="8" y="6"/>
                                  </a:lnTo>
                                  <a:lnTo>
                                    <a:pt x="7" y="6"/>
                                  </a:lnTo>
                                  <a:lnTo>
                                    <a:pt x="7" y="6"/>
                                  </a:lnTo>
                                  <a:lnTo>
                                    <a:pt x="7" y="6"/>
                                  </a:lnTo>
                                  <a:lnTo>
                                    <a:pt x="7" y="6"/>
                                  </a:lnTo>
                                  <a:lnTo>
                                    <a:pt x="7" y="6"/>
                                  </a:lnTo>
                                  <a:lnTo>
                                    <a:pt x="7" y="6"/>
                                  </a:lnTo>
                                  <a:lnTo>
                                    <a:pt x="7" y="6"/>
                                  </a:lnTo>
                                  <a:lnTo>
                                    <a:pt x="7" y="6"/>
                                  </a:lnTo>
                                  <a:lnTo>
                                    <a:pt x="7" y="6"/>
                                  </a:lnTo>
                                  <a:lnTo>
                                    <a:pt x="6" y="6"/>
                                  </a:lnTo>
                                  <a:lnTo>
                                    <a:pt x="6" y="6"/>
                                  </a:lnTo>
                                  <a:lnTo>
                                    <a:pt x="6" y="6"/>
                                  </a:lnTo>
                                  <a:lnTo>
                                    <a:pt x="6" y="6"/>
                                  </a:lnTo>
                                  <a:lnTo>
                                    <a:pt x="6" y="6"/>
                                  </a:lnTo>
                                  <a:lnTo>
                                    <a:pt x="6" y="6"/>
                                  </a:lnTo>
                                  <a:lnTo>
                                    <a:pt x="6" y="6"/>
                                  </a:lnTo>
                                  <a:lnTo>
                                    <a:pt x="6" y="6"/>
                                  </a:lnTo>
                                  <a:lnTo>
                                    <a:pt x="6" y="6"/>
                                  </a:lnTo>
                                  <a:lnTo>
                                    <a:pt x="5" y="6"/>
                                  </a:lnTo>
                                  <a:lnTo>
                                    <a:pt x="5" y="6"/>
                                  </a:lnTo>
                                  <a:lnTo>
                                    <a:pt x="5" y="6"/>
                                  </a:lnTo>
                                  <a:lnTo>
                                    <a:pt x="5" y="6"/>
                                  </a:lnTo>
                                  <a:lnTo>
                                    <a:pt x="5" y="6"/>
                                  </a:lnTo>
                                  <a:lnTo>
                                    <a:pt x="5" y="6"/>
                                  </a:lnTo>
                                  <a:lnTo>
                                    <a:pt x="5" y="6"/>
                                  </a:lnTo>
                                  <a:lnTo>
                                    <a:pt x="5" y="6"/>
                                  </a:lnTo>
                                  <a:lnTo>
                                    <a:pt x="4" y="7"/>
                                  </a:lnTo>
                                  <a:lnTo>
                                    <a:pt x="4" y="7"/>
                                  </a:lnTo>
                                  <a:lnTo>
                                    <a:pt x="4" y="7"/>
                                  </a:lnTo>
                                  <a:lnTo>
                                    <a:pt x="4" y="7"/>
                                  </a:lnTo>
                                  <a:lnTo>
                                    <a:pt x="4" y="7"/>
                                  </a:lnTo>
                                  <a:lnTo>
                                    <a:pt x="4" y="7"/>
                                  </a:lnTo>
                                  <a:lnTo>
                                    <a:pt x="4" y="7"/>
                                  </a:lnTo>
                                  <a:lnTo>
                                    <a:pt x="4" y="7"/>
                                  </a:lnTo>
                                  <a:lnTo>
                                    <a:pt x="4" y="7"/>
                                  </a:lnTo>
                                  <a:lnTo>
                                    <a:pt x="4"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3" y="7"/>
                                  </a:lnTo>
                                  <a:lnTo>
                                    <a:pt x="2" y="7"/>
                                  </a:lnTo>
                                  <a:lnTo>
                                    <a:pt x="2" y="8"/>
                                  </a:lnTo>
                                  <a:lnTo>
                                    <a:pt x="2" y="8"/>
                                  </a:lnTo>
                                  <a:lnTo>
                                    <a:pt x="2" y="8"/>
                                  </a:lnTo>
                                  <a:lnTo>
                                    <a:pt x="2" y="8"/>
                                  </a:lnTo>
                                  <a:lnTo>
                                    <a:pt x="2" y="8"/>
                                  </a:lnTo>
                                  <a:lnTo>
                                    <a:pt x="2" y="8"/>
                                  </a:lnTo>
                                  <a:lnTo>
                                    <a:pt x="2" y="8"/>
                                  </a:lnTo>
                                  <a:lnTo>
                                    <a:pt x="2" y="8"/>
                                  </a:lnTo>
                                  <a:lnTo>
                                    <a:pt x="2" y="8"/>
                                  </a:lnTo>
                                  <a:lnTo>
                                    <a:pt x="2" y="8"/>
                                  </a:lnTo>
                                  <a:lnTo>
                                    <a:pt x="2" y="8"/>
                                  </a:lnTo>
                                  <a:lnTo>
                                    <a:pt x="2" y="8"/>
                                  </a:lnTo>
                                  <a:lnTo>
                                    <a:pt x="2" y="8"/>
                                  </a:lnTo>
                                  <a:lnTo>
                                    <a:pt x="1" y="8"/>
                                  </a:lnTo>
                                  <a:lnTo>
                                    <a:pt x="1" y="8"/>
                                  </a:lnTo>
                                  <a:lnTo>
                                    <a:pt x="1" y="8"/>
                                  </a:lnTo>
                                  <a:lnTo>
                                    <a:pt x="1" y="8"/>
                                  </a:lnTo>
                                  <a:lnTo>
                                    <a:pt x="1" y="9"/>
                                  </a:lnTo>
                                  <a:lnTo>
                                    <a:pt x="1" y="9"/>
                                  </a:lnTo>
                                  <a:lnTo>
                                    <a:pt x="1" y="9"/>
                                  </a:lnTo>
                                  <a:lnTo>
                                    <a:pt x="1" y="9"/>
                                  </a:lnTo>
                                  <a:lnTo>
                                    <a:pt x="1" y="9"/>
                                  </a:lnTo>
                                  <a:lnTo>
                                    <a:pt x="1" y="9"/>
                                  </a:lnTo>
                                  <a:lnTo>
                                    <a:pt x="1" y="9"/>
                                  </a:lnTo>
                                  <a:lnTo>
                                    <a:pt x="1" y="9"/>
                                  </a:lnTo>
                                  <a:lnTo>
                                    <a:pt x="1" y="9"/>
                                  </a:lnTo>
                                  <a:lnTo>
                                    <a:pt x="1" y="9"/>
                                  </a:lnTo>
                                  <a:lnTo>
                                    <a:pt x="1" y="9"/>
                                  </a:lnTo>
                                  <a:lnTo>
                                    <a:pt x="1" y="9"/>
                                  </a:lnTo>
                                  <a:lnTo>
                                    <a:pt x="1" y="9"/>
                                  </a:lnTo>
                                  <a:lnTo>
                                    <a:pt x="1" y="9"/>
                                  </a:lnTo>
                                  <a:lnTo>
                                    <a:pt x="0" y="9"/>
                                  </a:lnTo>
                                  <a:lnTo>
                                    <a:pt x="0" y="9"/>
                                  </a:lnTo>
                                  <a:lnTo>
                                    <a:pt x="0" y="9"/>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1"/>
                                  </a:lnTo>
                                  <a:lnTo>
                                    <a:pt x="0" y="11"/>
                                  </a:lnTo>
                                  <a:lnTo>
                                    <a:pt x="0"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691" name="Line 809"/>
                          <wps:cNvCnPr/>
                          <wps:spPr bwMode="auto">
                            <a:xfrm flipH="1">
                              <a:off x="454" y="973"/>
                              <a:ext cx="84" cy="0"/>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92" name="Rectangle 4692"/>
                          <wps:cNvSpPr>
                            <a:spLocks noChangeArrowheads="1"/>
                          </wps:cNvSpPr>
                          <wps:spPr bwMode="auto">
                            <a:xfrm>
                              <a:off x="497"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3" name="Rectangle 4693"/>
                          <wps:cNvSpPr>
                            <a:spLocks noChangeArrowheads="1"/>
                          </wps:cNvSpPr>
                          <wps:spPr bwMode="auto">
                            <a:xfrm>
                              <a:off x="498" y="962"/>
                              <a:ext cx="2"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4" name="Rectangle 4694"/>
                          <wps:cNvSpPr>
                            <a:spLocks noChangeArrowheads="1"/>
                          </wps:cNvSpPr>
                          <wps:spPr bwMode="auto">
                            <a:xfrm>
                              <a:off x="500"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5" name="Rectangle 4695"/>
                          <wps:cNvSpPr>
                            <a:spLocks noChangeArrowheads="1"/>
                          </wps:cNvSpPr>
                          <wps:spPr bwMode="auto">
                            <a:xfrm>
                              <a:off x="501"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6" name="Rectangle 4696"/>
                          <wps:cNvSpPr>
                            <a:spLocks noChangeArrowheads="1"/>
                          </wps:cNvSpPr>
                          <wps:spPr bwMode="auto">
                            <a:xfrm>
                              <a:off x="502"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7" name="Rectangle 4697"/>
                          <wps:cNvSpPr>
                            <a:spLocks noChangeArrowheads="1"/>
                          </wps:cNvSpPr>
                          <wps:spPr bwMode="auto">
                            <a:xfrm>
                              <a:off x="503" y="962"/>
                              <a:ext cx="2"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8" name="Rectangle 4698"/>
                          <wps:cNvSpPr>
                            <a:spLocks noChangeArrowheads="1"/>
                          </wps:cNvSpPr>
                          <wps:spPr bwMode="auto">
                            <a:xfrm>
                              <a:off x="505"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699" name="Rectangle 4699"/>
                          <wps:cNvSpPr>
                            <a:spLocks noChangeArrowheads="1"/>
                          </wps:cNvSpPr>
                          <wps:spPr bwMode="auto">
                            <a:xfrm>
                              <a:off x="506"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0" name="Rectangle 4700"/>
                          <wps:cNvSpPr>
                            <a:spLocks noChangeArrowheads="1"/>
                          </wps:cNvSpPr>
                          <wps:spPr bwMode="auto">
                            <a:xfrm>
                              <a:off x="507"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1" name="Rectangle 4701"/>
                          <wps:cNvSpPr>
                            <a:spLocks noChangeArrowheads="1"/>
                          </wps:cNvSpPr>
                          <wps:spPr bwMode="auto">
                            <a:xfrm>
                              <a:off x="508"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2" name="Rectangle 4702"/>
                          <wps:cNvSpPr>
                            <a:spLocks noChangeArrowheads="1"/>
                          </wps:cNvSpPr>
                          <wps:spPr bwMode="auto">
                            <a:xfrm>
                              <a:off x="509"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3" name="Rectangle 4703"/>
                          <wps:cNvSpPr>
                            <a:spLocks noChangeArrowheads="1"/>
                          </wps:cNvSpPr>
                          <wps:spPr bwMode="auto">
                            <a:xfrm>
                              <a:off x="510" y="962"/>
                              <a:ext cx="2"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4" name="Rectangle 4704"/>
                          <wps:cNvSpPr>
                            <a:spLocks noChangeArrowheads="1"/>
                          </wps:cNvSpPr>
                          <wps:spPr bwMode="auto">
                            <a:xfrm>
                              <a:off x="512" y="962"/>
                              <a:ext cx="1"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5" name="Rectangle 4705"/>
                          <wps:cNvSpPr>
                            <a:spLocks noChangeArrowheads="1"/>
                          </wps:cNvSpPr>
                          <wps:spPr bwMode="auto">
                            <a:xfrm>
                              <a:off x="513"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6" name="Rectangle 4706"/>
                          <wps:cNvSpPr>
                            <a:spLocks noChangeArrowheads="1"/>
                          </wps:cNvSpPr>
                          <wps:spPr bwMode="auto">
                            <a:xfrm>
                              <a:off x="514" y="962"/>
                              <a:ext cx="2"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7" name="Rectangle 4707"/>
                          <wps:cNvSpPr>
                            <a:spLocks noChangeArrowheads="1"/>
                          </wps:cNvSpPr>
                          <wps:spPr bwMode="auto">
                            <a:xfrm>
                              <a:off x="516" y="962"/>
                              <a:ext cx="1" cy="9"/>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8" name="Rectangle 4708"/>
                          <wps:cNvSpPr>
                            <a:spLocks noChangeArrowheads="1"/>
                          </wps:cNvSpPr>
                          <wps:spPr bwMode="auto">
                            <a:xfrm>
                              <a:off x="517"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09" name="Rectangle 4709"/>
                          <wps:cNvSpPr>
                            <a:spLocks noChangeArrowheads="1"/>
                          </wps:cNvSpPr>
                          <wps:spPr bwMode="auto">
                            <a:xfrm>
                              <a:off x="518"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0" name="Rectangle 4710"/>
                          <wps:cNvSpPr>
                            <a:spLocks noChangeArrowheads="1"/>
                          </wps:cNvSpPr>
                          <wps:spPr bwMode="auto">
                            <a:xfrm>
                              <a:off x="519" y="962"/>
                              <a:ext cx="2"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1" name="Rectangle 4711"/>
                          <wps:cNvSpPr>
                            <a:spLocks noChangeArrowheads="1"/>
                          </wps:cNvSpPr>
                          <wps:spPr bwMode="auto">
                            <a:xfrm>
                              <a:off x="521"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2" name="Rectangle 4712"/>
                          <wps:cNvSpPr>
                            <a:spLocks noChangeArrowheads="1"/>
                          </wps:cNvSpPr>
                          <wps:spPr bwMode="auto">
                            <a:xfrm>
                              <a:off x="522"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3" name="Rectangle 4713"/>
                          <wps:cNvSpPr>
                            <a:spLocks noChangeArrowheads="1"/>
                          </wps:cNvSpPr>
                          <wps:spPr bwMode="auto">
                            <a:xfrm>
                              <a:off x="523"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4" name="Rectangle 4714"/>
                          <wps:cNvSpPr>
                            <a:spLocks noChangeArrowheads="1"/>
                          </wps:cNvSpPr>
                          <wps:spPr bwMode="auto">
                            <a:xfrm>
                              <a:off x="524"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5" name="Rectangle 4715"/>
                          <wps:cNvSpPr>
                            <a:spLocks noChangeArrowheads="1"/>
                          </wps:cNvSpPr>
                          <wps:spPr bwMode="auto">
                            <a:xfrm>
                              <a:off x="525"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6" name="Rectangle 4716"/>
                          <wps:cNvSpPr>
                            <a:spLocks noChangeArrowheads="1"/>
                          </wps:cNvSpPr>
                          <wps:spPr bwMode="auto">
                            <a:xfrm>
                              <a:off x="526" y="962"/>
                              <a:ext cx="2"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7" name="Rectangle 4717"/>
                          <wps:cNvSpPr>
                            <a:spLocks noChangeArrowheads="1"/>
                          </wps:cNvSpPr>
                          <wps:spPr bwMode="auto">
                            <a:xfrm>
                              <a:off x="528" y="962"/>
                              <a:ext cx="1"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8" name="Rectangle 4718"/>
                          <wps:cNvSpPr>
                            <a:spLocks noChangeArrowheads="1"/>
                          </wps:cNvSpPr>
                          <wps:spPr bwMode="auto">
                            <a:xfrm>
                              <a:off x="529"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19" name="Rectangle 4719"/>
                          <wps:cNvSpPr>
                            <a:spLocks noChangeArrowheads="1"/>
                          </wps:cNvSpPr>
                          <wps:spPr bwMode="auto">
                            <a:xfrm>
                              <a:off x="530"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0" name="Rectangle 4720"/>
                          <wps:cNvSpPr>
                            <a:spLocks noChangeArrowheads="1"/>
                          </wps:cNvSpPr>
                          <wps:spPr bwMode="auto">
                            <a:xfrm>
                              <a:off x="531" y="962"/>
                              <a:ext cx="2"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1" name="Rectangle 4721"/>
                          <wps:cNvSpPr>
                            <a:spLocks noChangeArrowheads="1"/>
                          </wps:cNvSpPr>
                          <wps:spPr bwMode="auto">
                            <a:xfrm>
                              <a:off x="533"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2" name="Rectangle 4722"/>
                          <wps:cNvSpPr>
                            <a:spLocks noChangeArrowheads="1"/>
                          </wps:cNvSpPr>
                          <wps:spPr bwMode="auto">
                            <a:xfrm>
                              <a:off x="534"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3" name="Rectangle 4723"/>
                          <wps:cNvSpPr>
                            <a:spLocks noChangeArrowheads="1"/>
                          </wps:cNvSpPr>
                          <wps:spPr bwMode="auto">
                            <a:xfrm>
                              <a:off x="498" y="963"/>
                              <a:ext cx="36" cy="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24" name="Rectangle 4724"/>
                          <wps:cNvSpPr>
                            <a:spLocks noChangeArrowheads="1"/>
                          </wps:cNvSpPr>
                          <wps:spPr bwMode="auto">
                            <a:xfrm>
                              <a:off x="457"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5" name="Rectangle 4725"/>
                          <wps:cNvSpPr>
                            <a:spLocks noChangeArrowheads="1"/>
                          </wps:cNvSpPr>
                          <wps:spPr bwMode="auto">
                            <a:xfrm>
                              <a:off x="458"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6" name="Rectangle 4726"/>
                          <wps:cNvSpPr>
                            <a:spLocks noChangeArrowheads="1"/>
                          </wps:cNvSpPr>
                          <wps:spPr bwMode="auto">
                            <a:xfrm>
                              <a:off x="459"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7" name="Rectangle 4727"/>
                          <wps:cNvSpPr>
                            <a:spLocks noChangeArrowheads="1"/>
                          </wps:cNvSpPr>
                          <wps:spPr bwMode="auto">
                            <a:xfrm>
                              <a:off x="460" y="962"/>
                              <a:ext cx="2"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8" name="Rectangle 4728"/>
                          <wps:cNvSpPr>
                            <a:spLocks noChangeArrowheads="1"/>
                          </wps:cNvSpPr>
                          <wps:spPr bwMode="auto">
                            <a:xfrm>
                              <a:off x="462"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29" name="Rectangle 4729"/>
                          <wps:cNvSpPr>
                            <a:spLocks noChangeArrowheads="1"/>
                          </wps:cNvSpPr>
                          <wps:spPr bwMode="auto">
                            <a:xfrm>
                              <a:off x="463" y="962"/>
                              <a:ext cx="1"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0" name="Rectangle 4730"/>
                          <wps:cNvSpPr>
                            <a:spLocks noChangeArrowheads="1"/>
                          </wps:cNvSpPr>
                          <wps:spPr bwMode="auto">
                            <a:xfrm>
                              <a:off x="464" y="962"/>
                              <a:ext cx="2"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1" name="Rectangle 4731"/>
                          <wps:cNvSpPr>
                            <a:spLocks noChangeArrowheads="1"/>
                          </wps:cNvSpPr>
                          <wps:spPr bwMode="auto">
                            <a:xfrm>
                              <a:off x="466"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2" name="Rectangle 4732"/>
                          <wps:cNvSpPr>
                            <a:spLocks noChangeArrowheads="1"/>
                          </wps:cNvSpPr>
                          <wps:spPr bwMode="auto">
                            <a:xfrm>
                              <a:off x="467"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3" name="Rectangle 4733"/>
                          <wps:cNvSpPr>
                            <a:spLocks noChangeArrowheads="1"/>
                          </wps:cNvSpPr>
                          <wps:spPr bwMode="auto">
                            <a:xfrm>
                              <a:off x="468"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4" name="Rectangle 4734"/>
                          <wps:cNvSpPr>
                            <a:spLocks noChangeArrowheads="1"/>
                          </wps:cNvSpPr>
                          <wps:spPr bwMode="auto">
                            <a:xfrm>
                              <a:off x="469" y="962"/>
                              <a:ext cx="1"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5" name="Rectangle 4735"/>
                          <wps:cNvSpPr>
                            <a:spLocks noChangeArrowheads="1"/>
                          </wps:cNvSpPr>
                          <wps:spPr bwMode="auto">
                            <a:xfrm>
                              <a:off x="470"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6" name="Rectangle 4736"/>
                          <wps:cNvSpPr>
                            <a:spLocks noChangeArrowheads="1"/>
                          </wps:cNvSpPr>
                          <wps:spPr bwMode="auto">
                            <a:xfrm>
                              <a:off x="471" y="962"/>
                              <a:ext cx="2"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7" name="Rectangle 4737"/>
                          <wps:cNvSpPr>
                            <a:spLocks noChangeArrowheads="1"/>
                          </wps:cNvSpPr>
                          <wps:spPr bwMode="auto">
                            <a:xfrm>
                              <a:off x="473" y="962"/>
                              <a:ext cx="1"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8" name="Rectangle 4738"/>
                          <wps:cNvSpPr>
                            <a:spLocks noChangeArrowheads="1"/>
                          </wps:cNvSpPr>
                          <wps:spPr bwMode="auto">
                            <a:xfrm>
                              <a:off x="474"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39" name="Rectangle 4739"/>
                          <wps:cNvSpPr>
                            <a:spLocks noChangeArrowheads="1"/>
                          </wps:cNvSpPr>
                          <wps:spPr bwMode="auto">
                            <a:xfrm>
                              <a:off x="475" y="962"/>
                              <a:ext cx="1" cy="9"/>
                            </a:xfrm>
                            <a:prstGeom prst="rect">
                              <a:avLst/>
                            </a:prstGeom>
                            <a:solidFill>
                              <a:srgbClr val="C3C3C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0" name="Rectangle 4740"/>
                          <wps:cNvSpPr>
                            <a:spLocks noChangeArrowheads="1"/>
                          </wps:cNvSpPr>
                          <wps:spPr bwMode="auto">
                            <a:xfrm>
                              <a:off x="476" y="962"/>
                              <a:ext cx="1" cy="9"/>
                            </a:xfrm>
                            <a:prstGeom prst="rect">
                              <a:avLst/>
                            </a:prstGeom>
                            <a:solidFill>
                              <a:srgbClr val="C1C1C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1" name="Rectangle 4741"/>
                          <wps:cNvSpPr>
                            <a:spLocks noChangeArrowheads="1"/>
                          </wps:cNvSpPr>
                          <wps:spPr bwMode="auto">
                            <a:xfrm>
                              <a:off x="477" y="962"/>
                              <a:ext cx="2" cy="9"/>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2" name="Rectangle 4742"/>
                          <wps:cNvSpPr>
                            <a:spLocks noChangeArrowheads="1"/>
                          </wps:cNvSpPr>
                          <wps:spPr bwMode="auto">
                            <a:xfrm>
                              <a:off x="479" y="962"/>
                              <a:ext cx="1" cy="9"/>
                            </a:xfrm>
                            <a:prstGeom prst="rect">
                              <a:avLst/>
                            </a:prstGeom>
                            <a:solidFill>
                              <a:srgbClr val="BDBDB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3" name="Rectangle 4743"/>
                          <wps:cNvSpPr>
                            <a:spLocks noChangeArrowheads="1"/>
                          </wps:cNvSpPr>
                          <wps:spPr bwMode="auto">
                            <a:xfrm>
                              <a:off x="480" y="962"/>
                              <a:ext cx="1" cy="9"/>
                            </a:xfrm>
                            <a:prstGeom prst="rect">
                              <a:avLst/>
                            </a:prstGeom>
                            <a:solidFill>
                              <a:srgbClr val="BBBBB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4" name="Rectangle 4744"/>
                          <wps:cNvSpPr>
                            <a:spLocks noChangeArrowheads="1"/>
                          </wps:cNvSpPr>
                          <wps:spPr bwMode="auto">
                            <a:xfrm>
                              <a:off x="481" y="962"/>
                              <a:ext cx="2" cy="9"/>
                            </a:xfrm>
                            <a:prstGeom prst="rect">
                              <a:avLst/>
                            </a:prstGeom>
                            <a:solidFill>
                              <a:srgbClr val="B9B9B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5" name="Rectangle 4745"/>
                          <wps:cNvSpPr>
                            <a:spLocks noChangeArrowheads="1"/>
                          </wps:cNvSpPr>
                          <wps:spPr bwMode="auto">
                            <a:xfrm>
                              <a:off x="483" y="962"/>
                              <a:ext cx="1" cy="9"/>
                            </a:xfrm>
                            <a:prstGeom prst="rect">
                              <a:avLst/>
                            </a:prstGeom>
                            <a:solidFill>
                              <a:srgbClr val="B7B7B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6" name="Rectangle 4746"/>
                          <wps:cNvSpPr>
                            <a:spLocks noChangeArrowheads="1"/>
                          </wps:cNvSpPr>
                          <wps:spPr bwMode="auto">
                            <a:xfrm>
                              <a:off x="484" y="962"/>
                              <a:ext cx="1" cy="9"/>
                            </a:xfrm>
                            <a:prstGeom prst="rect">
                              <a:avLst/>
                            </a:prstGeom>
                            <a:solidFill>
                              <a:srgbClr val="B5B5B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7" name="Rectangle 4747"/>
                          <wps:cNvSpPr>
                            <a:spLocks noChangeArrowheads="1"/>
                          </wps:cNvSpPr>
                          <wps:spPr bwMode="auto">
                            <a:xfrm>
                              <a:off x="485" y="962"/>
                              <a:ext cx="1" cy="9"/>
                            </a:xfrm>
                            <a:prstGeom prst="rect">
                              <a:avLst/>
                            </a:prstGeom>
                            <a:solidFill>
                              <a:srgbClr val="B3B3B3"/>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8" name="Rectangle 4748"/>
                          <wps:cNvSpPr>
                            <a:spLocks noChangeArrowheads="1"/>
                          </wps:cNvSpPr>
                          <wps:spPr bwMode="auto">
                            <a:xfrm>
                              <a:off x="486" y="962"/>
                              <a:ext cx="1" cy="9"/>
                            </a:xfrm>
                            <a:prstGeom prst="rect">
                              <a:avLst/>
                            </a:prstGeom>
                            <a:solidFill>
                              <a:srgbClr val="B1B1B1"/>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49" name="Rectangle 4749"/>
                          <wps:cNvSpPr>
                            <a:spLocks noChangeArrowheads="1"/>
                          </wps:cNvSpPr>
                          <wps:spPr bwMode="auto">
                            <a:xfrm>
                              <a:off x="487" y="962"/>
                              <a:ext cx="2" cy="9"/>
                            </a:xfrm>
                            <a:prstGeom prst="rect">
                              <a:avLst/>
                            </a:prstGeom>
                            <a:solidFill>
                              <a:srgbClr val="AFAFA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0" name="Rectangle 4750"/>
                          <wps:cNvSpPr>
                            <a:spLocks noChangeArrowheads="1"/>
                          </wps:cNvSpPr>
                          <wps:spPr bwMode="auto">
                            <a:xfrm>
                              <a:off x="489" y="962"/>
                              <a:ext cx="1" cy="9"/>
                            </a:xfrm>
                            <a:prstGeom prst="rect">
                              <a:avLst/>
                            </a:prstGeom>
                            <a:solidFill>
                              <a:srgbClr val="ADADAD"/>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1" name="Rectangle 4751"/>
                          <wps:cNvSpPr>
                            <a:spLocks noChangeArrowheads="1"/>
                          </wps:cNvSpPr>
                          <wps:spPr bwMode="auto">
                            <a:xfrm>
                              <a:off x="490" y="962"/>
                              <a:ext cx="1" cy="9"/>
                            </a:xfrm>
                            <a:prstGeom prst="rect">
                              <a:avLst/>
                            </a:prstGeom>
                            <a:solidFill>
                              <a:srgbClr val="ABABAB"/>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2" name="Rectangle 4752"/>
                          <wps:cNvSpPr>
                            <a:spLocks noChangeArrowheads="1"/>
                          </wps:cNvSpPr>
                          <wps:spPr bwMode="auto">
                            <a:xfrm>
                              <a:off x="491" y="962"/>
                              <a:ext cx="1" cy="9"/>
                            </a:xfrm>
                            <a:prstGeom prst="rect">
                              <a:avLst/>
                            </a:prstGeom>
                            <a:solidFill>
                              <a:srgbClr val="A9A9A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3" name="Rectangle 4753"/>
                          <wps:cNvSpPr>
                            <a:spLocks noChangeArrowheads="1"/>
                          </wps:cNvSpPr>
                          <wps:spPr bwMode="auto">
                            <a:xfrm>
                              <a:off x="492" y="962"/>
                              <a:ext cx="1" cy="9"/>
                            </a:xfrm>
                            <a:prstGeom prst="rect">
                              <a:avLst/>
                            </a:prstGeom>
                            <a:solidFill>
                              <a:srgbClr val="A7A7A7"/>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4" name="Rectangle 4754"/>
                          <wps:cNvSpPr>
                            <a:spLocks noChangeArrowheads="1"/>
                          </wps:cNvSpPr>
                          <wps:spPr bwMode="auto">
                            <a:xfrm>
                              <a:off x="493" y="962"/>
                              <a:ext cx="1" cy="9"/>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5" name="Rectangle 4755"/>
                          <wps:cNvSpPr>
                            <a:spLocks noChangeArrowheads="1"/>
                          </wps:cNvSpPr>
                          <wps:spPr bwMode="auto">
                            <a:xfrm>
                              <a:off x="457" y="963"/>
                              <a:ext cx="37" cy="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56" name="Rectangle 4756"/>
                          <wps:cNvSpPr>
                            <a:spLocks noChangeArrowheads="1"/>
                          </wps:cNvSpPr>
                          <wps:spPr bwMode="auto">
                            <a:xfrm>
                              <a:off x="499" y="965"/>
                              <a:ext cx="2" cy="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7" name="Rectangle 4757"/>
                          <wps:cNvSpPr>
                            <a:spLocks noChangeArrowheads="1"/>
                          </wps:cNvSpPr>
                          <wps:spPr bwMode="auto">
                            <a:xfrm>
                              <a:off x="499" y="965"/>
                              <a:ext cx="2" cy="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58" name="Rectangle 4758"/>
                          <wps:cNvSpPr>
                            <a:spLocks noChangeArrowheads="1"/>
                          </wps:cNvSpPr>
                          <wps:spPr bwMode="auto">
                            <a:xfrm>
                              <a:off x="459" y="965"/>
                              <a:ext cx="2" cy="7"/>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59" name="Rectangle 4759"/>
                          <wps:cNvSpPr>
                            <a:spLocks noChangeArrowheads="1"/>
                          </wps:cNvSpPr>
                          <wps:spPr bwMode="auto">
                            <a:xfrm>
                              <a:off x="459" y="965"/>
                              <a:ext cx="2" cy="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60" name="Line 878"/>
                          <wps:cNvCnPr/>
                          <wps:spPr bwMode="auto">
                            <a:xfrm flipH="1" flipV="1">
                              <a:off x="500" y="968"/>
                              <a:ext cx="14" cy="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1" name="Line 879"/>
                          <wps:cNvCnPr/>
                          <wps:spPr bwMode="auto">
                            <a:xfrm flipH="1" flipV="1">
                              <a:off x="461" y="968"/>
                              <a:ext cx="14" cy="6"/>
                            </a:xfrm>
                            <a:prstGeom prst="lin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2" name="Line 880"/>
                          <wps:cNvCnPr/>
                          <wps:spPr bwMode="auto">
                            <a:xfrm flipH="1">
                              <a:off x="530" y="983"/>
                              <a:ext cx="4" cy="14"/>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3" name="Line 881"/>
                          <wps:cNvCnPr/>
                          <wps:spPr bwMode="auto">
                            <a:xfrm flipH="1" flipV="1">
                              <a:off x="457" y="982"/>
                              <a:ext cx="3" cy="16"/>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4" name="Line 882"/>
                          <wps:cNvCnPr/>
                          <wps:spPr bwMode="auto">
                            <a:xfrm flipV="1">
                              <a:off x="496" y="978"/>
                              <a:ext cx="0" cy="18"/>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5" name="Rectangle 4765"/>
                          <wps:cNvSpPr>
                            <a:spLocks noChangeArrowheads="1"/>
                          </wps:cNvSpPr>
                          <wps:spPr bwMode="auto">
                            <a:xfrm>
                              <a:off x="450" y="767"/>
                              <a:ext cx="92" cy="19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grpSp>
                      <wps:wsp>
                        <wps:cNvPr id="4766" name="Line 885"/>
                        <wps:cNvCnPr/>
                        <wps:spPr bwMode="auto">
                          <a:xfrm flipV="1">
                            <a:off x="496" y="862"/>
                            <a:ext cx="0" cy="71"/>
                          </a:xfrm>
                          <a:prstGeom prst="lin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7" name="Freeform 4767"/>
                        <wps:cNvSpPr>
                          <a:spLocks/>
                        </wps:cNvSpPr>
                        <wps:spPr bwMode="auto">
                          <a:xfrm>
                            <a:off x="493" y="932"/>
                            <a:ext cx="6" cy="23"/>
                          </a:xfrm>
                          <a:custGeom>
                            <a:avLst/>
                            <a:gdLst>
                              <a:gd name="T0" fmla="*/ 6 w 6"/>
                              <a:gd name="T1" fmla="*/ 17 h 23"/>
                              <a:gd name="T2" fmla="*/ 6 w 6"/>
                              <a:gd name="T3" fmla="*/ 18 h 23"/>
                              <a:gd name="T4" fmla="*/ 6 w 6"/>
                              <a:gd name="T5" fmla="*/ 18 h 23"/>
                              <a:gd name="T6" fmla="*/ 6 w 6"/>
                              <a:gd name="T7" fmla="*/ 18 h 23"/>
                              <a:gd name="T8" fmla="*/ 6 w 6"/>
                              <a:gd name="T9" fmla="*/ 18 h 23"/>
                              <a:gd name="T10" fmla="*/ 6 w 6"/>
                              <a:gd name="T11" fmla="*/ 19 h 23"/>
                              <a:gd name="T12" fmla="*/ 6 w 6"/>
                              <a:gd name="T13" fmla="*/ 19 h 23"/>
                              <a:gd name="T14" fmla="*/ 6 w 6"/>
                              <a:gd name="T15" fmla="*/ 19 h 23"/>
                              <a:gd name="T16" fmla="*/ 6 w 6"/>
                              <a:gd name="T17" fmla="*/ 19 h 23"/>
                              <a:gd name="T18" fmla="*/ 6 w 6"/>
                              <a:gd name="T19" fmla="*/ 20 h 23"/>
                              <a:gd name="T20" fmla="*/ 6 w 6"/>
                              <a:gd name="T21" fmla="*/ 20 h 23"/>
                              <a:gd name="T22" fmla="*/ 6 w 6"/>
                              <a:gd name="T23" fmla="*/ 20 h 23"/>
                              <a:gd name="T24" fmla="*/ 6 w 6"/>
                              <a:gd name="T25" fmla="*/ 21 h 23"/>
                              <a:gd name="T26" fmla="*/ 6 w 6"/>
                              <a:gd name="T27" fmla="*/ 21 h 23"/>
                              <a:gd name="T28" fmla="*/ 6 w 6"/>
                              <a:gd name="T29" fmla="*/ 21 h 23"/>
                              <a:gd name="T30" fmla="*/ 6 w 6"/>
                              <a:gd name="T31" fmla="*/ 21 h 23"/>
                              <a:gd name="T32" fmla="*/ 5 w 6"/>
                              <a:gd name="T33" fmla="*/ 21 h 23"/>
                              <a:gd name="T34" fmla="*/ 5 w 6"/>
                              <a:gd name="T35" fmla="*/ 22 h 23"/>
                              <a:gd name="T36" fmla="*/ 5 w 6"/>
                              <a:gd name="T37" fmla="*/ 22 h 23"/>
                              <a:gd name="T38" fmla="*/ 5 w 6"/>
                              <a:gd name="T39" fmla="*/ 22 h 23"/>
                              <a:gd name="T40" fmla="*/ 5 w 6"/>
                              <a:gd name="T41" fmla="*/ 22 h 23"/>
                              <a:gd name="T42" fmla="*/ 4 w 6"/>
                              <a:gd name="T43" fmla="*/ 22 h 23"/>
                              <a:gd name="T44" fmla="*/ 4 w 6"/>
                              <a:gd name="T45" fmla="*/ 23 h 23"/>
                              <a:gd name="T46" fmla="*/ 4 w 6"/>
                              <a:gd name="T47" fmla="*/ 23 h 23"/>
                              <a:gd name="T48" fmla="*/ 4 w 6"/>
                              <a:gd name="T49" fmla="*/ 23 h 23"/>
                              <a:gd name="T50" fmla="*/ 4 w 6"/>
                              <a:gd name="T51" fmla="*/ 23 h 23"/>
                              <a:gd name="T52" fmla="*/ 3 w 6"/>
                              <a:gd name="T53" fmla="*/ 23 h 23"/>
                              <a:gd name="T54" fmla="*/ 3 w 6"/>
                              <a:gd name="T55" fmla="*/ 23 h 23"/>
                              <a:gd name="T56" fmla="*/ 3 w 6"/>
                              <a:gd name="T57" fmla="*/ 23 h 23"/>
                              <a:gd name="T58" fmla="*/ 2 w 6"/>
                              <a:gd name="T59" fmla="*/ 23 h 23"/>
                              <a:gd name="T60" fmla="*/ 2 w 6"/>
                              <a:gd name="T61" fmla="*/ 23 h 23"/>
                              <a:gd name="T62" fmla="*/ 2 w 6"/>
                              <a:gd name="T63" fmla="*/ 23 h 23"/>
                              <a:gd name="T64" fmla="*/ 2 w 6"/>
                              <a:gd name="T65" fmla="*/ 23 h 23"/>
                              <a:gd name="T66" fmla="*/ 2 w 6"/>
                              <a:gd name="T67" fmla="*/ 23 h 23"/>
                              <a:gd name="T68" fmla="*/ 1 w 6"/>
                              <a:gd name="T69" fmla="*/ 22 h 23"/>
                              <a:gd name="T70" fmla="*/ 1 w 6"/>
                              <a:gd name="T71" fmla="*/ 22 h 23"/>
                              <a:gd name="T72" fmla="*/ 1 w 6"/>
                              <a:gd name="T73" fmla="*/ 22 h 23"/>
                              <a:gd name="T74" fmla="*/ 1 w 6"/>
                              <a:gd name="T75" fmla="*/ 22 h 23"/>
                              <a:gd name="T76" fmla="*/ 1 w 6"/>
                              <a:gd name="T77" fmla="*/ 22 h 23"/>
                              <a:gd name="T78" fmla="*/ 1 w 6"/>
                              <a:gd name="T79" fmla="*/ 21 h 23"/>
                              <a:gd name="T80" fmla="*/ 1 w 6"/>
                              <a:gd name="T81" fmla="*/ 21 h 23"/>
                              <a:gd name="T82" fmla="*/ 0 w 6"/>
                              <a:gd name="T83" fmla="*/ 21 h 23"/>
                              <a:gd name="T84" fmla="*/ 0 w 6"/>
                              <a:gd name="T85" fmla="*/ 21 h 23"/>
                              <a:gd name="T86" fmla="*/ 0 w 6"/>
                              <a:gd name="T87" fmla="*/ 21 h 23"/>
                              <a:gd name="T88" fmla="*/ 0 w 6"/>
                              <a:gd name="T89" fmla="*/ 20 h 23"/>
                              <a:gd name="T90" fmla="*/ 0 w 6"/>
                              <a:gd name="T91" fmla="*/ 20 h 23"/>
                              <a:gd name="T92" fmla="*/ 0 w 6"/>
                              <a:gd name="T93" fmla="*/ 20 h 23"/>
                              <a:gd name="T94" fmla="*/ 0 w 6"/>
                              <a:gd name="T95" fmla="*/ 20 h 23"/>
                              <a:gd name="T96" fmla="*/ 0 w 6"/>
                              <a:gd name="T97" fmla="*/ 19 h 23"/>
                              <a:gd name="T98" fmla="*/ 0 w 6"/>
                              <a:gd name="T99" fmla="*/ 19 h 23"/>
                              <a:gd name="T100" fmla="*/ 0 w 6"/>
                              <a:gd name="T101" fmla="*/ 19 h 23"/>
                              <a:gd name="T102" fmla="*/ 0 w 6"/>
                              <a:gd name="T103" fmla="*/ 19 h 23"/>
                              <a:gd name="T104" fmla="*/ 0 w 6"/>
                              <a:gd name="T105" fmla="*/ 18 h 23"/>
                              <a:gd name="T106" fmla="*/ 0 w 6"/>
                              <a:gd name="T107" fmla="*/ 18 h 23"/>
                              <a:gd name="T108" fmla="*/ 0 w 6"/>
                              <a:gd name="T109" fmla="*/ 18 h 23"/>
                              <a:gd name="T110" fmla="*/ 0 w 6"/>
                              <a:gd name="T111" fmla="*/ 17 h 23"/>
                              <a:gd name="T112" fmla="*/ 3 w 6"/>
                              <a:gd name="T113" fmla="*/ 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6" h="23">
                                <a:moveTo>
                                  <a:pt x="3" y="0"/>
                                </a:moveTo>
                                <a:lnTo>
                                  <a:pt x="6" y="17"/>
                                </a:lnTo>
                                <a:lnTo>
                                  <a:pt x="6" y="17"/>
                                </a:lnTo>
                                <a:lnTo>
                                  <a:pt x="6" y="17"/>
                                </a:lnTo>
                                <a:lnTo>
                                  <a:pt x="6" y="18"/>
                                </a:lnTo>
                                <a:lnTo>
                                  <a:pt x="6" y="18"/>
                                </a:lnTo>
                                <a:lnTo>
                                  <a:pt x="6" y="18"/>
                                </a:lnTo>
                                <a:lnTo>
                                  <a:pt x="6" y="18"/>
                                </a:lnTo>
                                <a:lnTo>
                                  <a:pt x="6" y="18"/>
                                </a:lnTo>
                                <a:lnTo>
                                  <a:pt x="6" y="18"/>
                                </a:lnTo>
                                <a:lnTo>
                                  <a:pt x="6" y="18"/>
                                </a:lnTo>
                                <a:lnTo>
                                  <a:pt x="6" y="18"/>
                                </a:lnTo>
                                <a:lnTo>
                                  <a:pt x="6" y="18"/>
                                </a:lnTo>
                                <a:lnTo>
                                  <a:pt x="6" y="18"/>
                                </a:lnTo>
                                <a:lnTo>
                                  <a:pt x="6" y="18"/>
                                </a:lnTo>
                                <a:lnTo>
                                  <a:pt x="6" y="19"/>
                                </a:lnTo>
                                <a:lnTo>
                                  <a:pt x="6" y="19"/>
                                </a:lnTo>
                                <a:lnTo>
                                  <a:pt x="6" y="19"/>
                                </a:lnTo>
                                <a:lnTo>
                                  <a:pt x="6" y="19"/>
                                </a:lnTo>
                                <a:lnTo>
                                  <a:pt x="6" y="19"/>
                                </a:lnTo>
                                <a:lnTo>
                                  <a:pt x="6" y="19"/>
                                </a:lnTo>
                                <a:lnTo>
                                  <a:pt x="6" y="19"/>
                                </a:lnTo>
                                <a:lnTo>
                                  <a:pt x="6" y="19"/>
                                </a:lnTo>
                                <a:lnTo>
                                  <a:pt x="6" y="19"/>
                                </a:lnTo>
                                <a:lnTo>
                                  <a:pt x="6" y="19"/>
                                </a:lnTo>
                                <a:lnTo>
                                  <a:pt x="6" y="19"/>
                                </a:lnTo>
                                <a:lnTo>
                                  <a:pt x="6" y="19"/>
                                </a:lnTo>
                                <a:lnTo>
                                  <a:pt x="6" y="20"/>
                                </a:lnTo>
                                <a:lnTo>
                                  <a:pt x="6" y="20"/>
                                </a:lnTo>
                                <a:lnTo>
                                  <a:pt x="6" y="20"/>
                                </a:lnTo>
                                <a:lnTo>
                                  <a:pt x="6" y="20"/>
                                </a:lnTo>
                                <a:lnTo>
                                  <a:pt x="6" y="20"/>
                                </a:lnTo>
                                <a:lnTo>
                                  <a:pt x="6" y="20"/>
                                </a:lnTo>
                                <a:lnTo>
                                  <a:pt x="6" y="20"/>
                                </a:lnTo>
                                <a:lnTo>
                                  <a:pt x="6" y="20"/>
                                </a:lnTo>
                                <a:lnTo>
                                  <a:pt x="6" y="20"/>
                                </a:lnTo>
                                <a:lnTo>
                                  <a:pt x="6" y="20"/>
                                </a:lnTo>
                                <a:lnTo>
                                  <a:pt x="6" y="20"/>
                                </a:lnTo>
                                <a:lnTo>
                                  <a:pt x="6" y="21"/>
                                </a:lnTo>
                                <a:lnTo>
                                  <a:pt x="6" y="21"/>
                                </a:lnTo>
                                <a:lnTo>
                                  <a:pt x="6" y="21"/>
                                </a:lnTo>
                                <a:lnTo>
                                  <a:pt x="6" y="21"/>
                                </a:lnTo>
                                <a:lnTo>
                                  <a:pt x="6" y="21"/>
                                </a:lnTo>
                                <a:lnTo>
                                  <a:pt x="6" y="21"/>
                                </a:lnTo>
                                <a:lnTo>
                                  <a:pt x="6" y="21"/>
                                </a:lnTo>
                                <a:lnTo>
                                  <a:pt x="6" y="21"/>
                                </a:lnTo>
                                <a:lnTo>
                                  <a:pt x="6" y="21"/>
                                </a:lnTo>
                                <a:lnTo>
                                  <a:pt x="6" y="21"/>
                                </a:lnTo>
                                <a:lnTo>
                                  <a:pt x="5" y="21"/>
                                </a:lnTo>
                                <a:lnTo>
                                  <a:pt x="5" y="21"/>
                                </a:lnTo>
                                <a:lnTo>
                                  <a:pt x="5" y="21"/>
                                </a:lnTo>
                                <a:lnTo>
                                  <a:pt x="5" y="21"/>
                                </a:lnTo>
                                <a:lnTo>
                                  <a:pt x="5" y="22"/>
                                </a:lnTo>
                                <a:lnTo>
                                  <a:pt x="5" y="22"/>
                                </a:lnTo>
                                <a:lnTo>
                                  <a:pt x="5" y="22"/>
                                </a:lnTo>
                                <a:lnTo>
                                  <a:pt x="5" y="22"/>
                                </a:lnTo>
                                <a:lnTo>
                                  <a:pt x="5" y="22"/>
                                </a:lnTo>
                                <a:lnTo>
                                  <a:pt x="5" y="22"/>
                                </a:lnTo>
                                <a:lnTo>
                                  <a:pt x="5" y="22"/>
                                </a:lnTo>
                                <a:lnTo>
                                  <a:pt x="5" y="22"/>
                                </a:lnTo>
                                <a:lnTo>
                                  <a:pt x="5" y="22"/>
                                </a:lnTo>
                                <a:lnTo>
                                  <a:pt x="5" y="22"/>
                                </a:lnTo>
                                <a:lnTo>
                                  <a:pt x="5" y="22"/>
                                </a:lnTo>
                                <a:lnTo>
                                  <a:pt x="5" y="22"/>
                                </a:lnTo>
                                <a:lnTo>
                                  <a:pt x="5" y="22"/>
                                </a:lnTo>
                                <a:lnTo>
                                  <a:pt x="4" y="22"/>
                                </a:lnTo>
                                <a:lnTo>
                                  <a:pt x="4" y="22"/>
                                </a:lnTo>
                                <a:lnTo>
                                  <a:pt x="4" y="23"/>
                                </a:lnTo>
                                <a:lnTo>
                                  <a:pt x="4" y="23"/>
                                </a:lnTo>
                                <a:lnTo>
                                  <a:pt x="4" y="23"/>
                                </a:lnTo>
                                <a:lnTo>
                                  <a:pt x="4" y="23"/>
                                </a:lnTo>
                                <a:lnTo>
                                  <a:pt x="4" y="23"/>
                                </a:lnTo>
                                <a:lnTo>
                                  <a:pt x="4" y="23"/>
                                </a:lnTo>
                                <a:lnTo>
                                  <a:pt x="4" y="23"/>
                                </a:lnTo>
                                <a:lnTo>
                                  <a:pt x="4" y="23"/>
                                </a:lnTo>
                                <a:lnTo>
                                  <a:pt x="4" y="23"/>
                                </a:lnTo>
                                <a:lnTo>
                                  <a:pt x="4" y="23"/>
                                </a:lnTo>
                                <a:lnTo>
                                  <a:pt x="4" y="23"/>
                                </a:lnTo>
                                <a:lnTo>
                                  <a:pt x="3" y="23"/>
                                </a:lnTo>
                                <a:lnTo>
                                  <a:pt x="3" y="23"/>
                                </a:lnTo>
                                <a:lnTo>
                                  <a:pt x="3" y="23"/>
                                </a:lnTo>
                                <a:lnTo>
                                  <a:pt x="3" y="23"/>
                                </a:lnTo>
                                <a:lnTo>
                                  <a:pt x="3" y="23"/>
                                </a:lnTo>
                                <a:lnTo>
                                  <a:pt x="3" y="23"/>
                                </a:lnTo>
                                <a:lnTo>
                                  <a:pt x="3" y="23"/>
                                </a:lnTo>
                                <a:lnTo>
                                  <a:pt x="3" y="23"/>
                                </a:lnTo>
                                <a:lnTo>
                                  <a:pt x="3" y="23"/>
                                </a:lnTo>
                                <a:lnTo>
                                  <a:pt x="3" y="23"/>
                                </a:lnTo>
                                <a:lnTo>
                                  <a:pt x="3"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1"/>
                                </a:lnTo>
                                <a:lnTo>
                                  <a:pt x="1" y="21"/>
                                </a:lnTo>
                                <a:lnTo>
                                  <a:pt x="1" y="21"/>
                                </a:lnTo>
                                <a:lnTo>
                                  <a:pt x="1" y="21"/>
                                </a:lnTo>
                                <a:lnTo>
                                  <a:pt x="1" y="21"/>
                                </a:lnTo>
                                <a:lnTo>
                                  <a:pt x="0" y="21"/>
                                </a:lnTo>
                                <a:lnTo>
                                  <a:pt x="0" y="21"/>
                                </a:lnTo>
                                <a:lnTo>
                                  <a:pt x="0" y="21"/>
                                </a:lnTo>
                                <a:lnTo>
                                  <a:pt x="0" y="21"/>
                                </a:lnTo>
                                <a:lnTo>
                                  <a:pt x="0" y="21"/>
                                </a:lnTo>
                                <a:lnTo>
                                  <a:pt x="0" y="21"/>
                                </a:lnTo>
                                <a:lnTo>
                                  <a:pt x="0" y="21"/>
                                </a:lnTo>
                                <a:lnTo>
                                  <a:pt x="0" y="21"/>
                                </a:lnTo>
                                <a:lnTo>
                                  <a:pt x="0" y="21"/>
                                </a:lnTo>
                                <a:lnTo>
                                  <a:pt x="0" y="21"/>
                                </a:lnTo>
                                <a:lnTo>
                                  <a:pt x="0" y="20"/>
                                </a:lnTo>
                                <a:lnTo>
                                  <a:pt x="0" y="20"/>
                                </a:lnTo>
                                <a:lnTo>
                                  <a:pt x="0" y="20"/>
                                </a:lnTo>
                                <a:lnTo>
                                  <a:pt x="0" y="20"/>
                                </a:lnTo>
                                <a:lnTo>
                                  <a:pt x="0" y="20"/>
                                </a:lnTo>
                                <a:lnTo>
                                  <a:pt x="0" y="20"/>
                                </a:lnTo>
                                <a:lnTo>
                                  <a:pt x="0" y="20"/>
                                </a:lnTo>
                                <a:lnTo>
                                  <a:pt x="0" y="20"/>
                                </a:lnTo>
                                <a:lnTo>
                                  <a:pt x="0" y="20"/>
                                </a:lnTo>
                                <a:lnTo>
                                  <a:pt x="0" y="20"/>
                                </a:lnTo>
                                <a:lnTo>
                                  <a:pt x="0" y="20"/>
                                </a:lnTo>
                                <a:lnTo>
                                  <a:pt x="0" y="19"/>
                                </a:lnTo>
                                <a:lnTo>
                                  <a:pt x="0" y="19"/>
                                </a:lnTo>
                                <a:lnTo>
                                  <a:pt x="0" y="19"/>
                                </a:lnTo>
                                <a:lnTo>
                                  <a:pt x="0" y="19"/>
                                </a:lnTo>
                                <a:lnTo>
                                  <a:pt x="0" y="19"/>
                                </a:lnTo>
                                <a:lnTo>
                                  <a:pt x="0" y="19"/>
                                </a:lnTo>
                                <a:lnTo>
                                  <a:pt x="0" y="19"/>
                                </a:lnTo>
                                <a:lnTo>
                                  <a:pt x="0" y="19"/>
                                </a:lnTo>
                                <a:lnTo>
                                  <a:pt x="0" y="19"/>
                                </a:lnTo>
                                <a:lnTo>
                                  <a:pt x="0"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3"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768" name="Freeform 4768"/>
                        <wps:cNvSpPr>
                          <a:spLocks/>
                        </wps:cNvSpPr>
                        <wps:spPr bwMode="auto">
                          <a:xfrm>
                            <a:off x="493" y="932"/>
                            <a:ext cx="6" cy="23"/>
                          </a:xfrm>
                          <a:custGeom>
                            <a:avLst/>
                            <a:gdLst>
                              <a:gd name="T0" fmla="*/ 6 w 6"/>
                              <a:gd name="T1" fmla="*/ 17 h 23"/>
                              <a:gd name="T2" fmla="*/ 6 w 6"/>
                              <a:gd name="T3" fmla="*/ 18 h 23"/>
                              <a:gd name="T4" fmla="*/ 6 w 6"/>
                              <a:gd name="T5" fmla="*/ 18 h 23"/>
                              <a:gd name="T6" fmla="*/ 6 w 6"/>
                              <a:gd name="T7" fmla="*/ 18 h 23"/>
                              <a:gd name="T8" fmla="*/ 6 w 6"/>
                              <a:gd name="T9" fmla="*/ 18 h 23"/>
                              <a:gd name="T10" fmla="*/ 6 w 6"/>
                              <a:gd name="T11" fmla="*/ 19 h 23"/>
                              <a:gd name="T12" fmla="*/ 6 w 6"/>
                              <a:gd name="T13" fmla="*/ 19 h 23"/>
                              <a:gd name="T14" fmla="*/ 6 w 6"/>
                              <a:gd name="T15" fmla="*/ 19 h 23"/>
                              <a:gd name="T16" fmla="*/ 6 w 6"/>
                              <a:gd name="T17" fmla="*/ 19 h 23"/>
                              <a:gd name="T18" fmla="*/ 6 w 6"/>
                              <a:gd name="T19" fmla="*/ 20 h 23"/>
                              <a:gd name="T20" fmla="*/ 6 w 6"/>
                              <a:gd name="T21" fmla="*/ 20 h 23"/>
                              <a:gd name="T22" fmla="*/ 6 w 6"/>
                              <a:gd name="T23" fmla="*/ 20 h 23"/>
                              <a:gd name="T24" fmla="*/ 6 w 6"/>
                              <a:gd name="T25" fmla="*/ 21 h 23"/>
                              <a:gd name="T26" fmla="*/ 6 w 6"/>
                              <a:gd name="T27" fmla="*/ 21 h 23"/>
                              <a:gd name="T28" fmla="*/ 6 w 6"/>
                              <a:gd name="T29" fmla="*/ 21 h 23"/>
                              <a:gd name="T30" fmla="*/ 6 w 6"/>
                              <a:gd name="T31" fmla="*/ 21 h 23"/>
                              <a:gd name="T32" fmla="*/ 5 w 6"/>
                              <a:gd name="T33" fmla="*/ 21 h 23"/>
                              <a:gd name="T34" fmla="*/ 5 w 6"/>
                              <a:gd name="T35" fmla="*/ 22 h 23"/>
                              <a:gd name="T36" fmla="*/ 5 w 6"/>
                              <a:gd name="T37" fmla="*/ 22 h 23"/>
                              <a:gd name="T38" fmla="*/ 5 w 6"/>
                              <a:gd name="T39" fmla="*/ 22 h 23"/>
                              <a:gd name="T40" fmla="*/ 5 w 6"/>
                              <a:gd name="T41" fmla="*/ 22 h 23"/>
                              <a:gd name="T42" fmla="*/ 4 w 6"/>
                              <a:gd name="T43" fmla="*/ 22 h 23"/>
                              <a:gd name="T44" fmla="*/ 4 w 6"/>
                              <a:gd name="T45" fmla="*/ 23 h 23"/>
                              <a:gd name="T46" fmla="*/ 4 w 6"/>
                              <a:gd name="T47" fmla="*/ 23 h 23"/>
                              <a:gd name="T48" fmla="*/ 4 w 6"/>
                              <a:gd name="T49" fmla="*/ 23 h 23"/>
                              <a:gd name="T50" fmla="*/ 4 w 6"/>
                              <a:gd name="T51" fmla="*/ 23 h 23"/>
                              <a:gd name="T52" fmla="*/ 3 w 6"/>
                              <a:gd name="T53" fmla="*/ 23 h 23"/>
                              <a:gd name="T54" fmla="*/ 3 w 6"/>
                              <a:gd name="T55" fmla="*/ 23 h 23"/>
                              <a:gd name="T56" fmla="*/ 3 w 6"/>
                              <a:gd name="T57" fmla="*/ 23 h 23"/>
                              <a:gd name="T58" fmla="*/ 2 w 6"/>
                              <a:gd name="T59" fmla="*/ 23 h 23"/>
                              <a:gd name="T60" fmla="*/ 2 w 6"/>
                              <a:gd name="T61" fmla="*/ 23 h 23"/>
                              <a:gd name="T62" fmla="*/ 2 w 6"/>
                              <a:gd name="T63" fmla="*/ 23 h 23"/>
                              <a:gd name="T64" fmla="*/ 2 w 6"/>
                              <a:gd name="T65" fmla="*/ 23 h 23"/>
                              <a:gd name="T66" fmla="*/ 2 w 6"/>
                              <a:gd name="T67" fmla="*/ 23 h 23"/>
                              <a:gd name="T68" fmla="*/ 1 w 6"/>
                              <a:gd name="T69" fmla="*/ 22 h 23"/>
                              <a:gd name="T70" fmla="*/ 1 w 6"/>
                              <a:gd name="T71" fmla="*/ 22 h 23"/>
                              <a:gd name="T72" fmla="*/ 1 w 6"/>
                              <a:gd name="T73" fmla="*/ 22 h 23"/>
                              <a:gd name="T74" fmla="*/ 1 w 6"/>
                              <a:gd name="T75" fmla="*/ 22 h 23"/>
                              <a:gd name="T76" fmla="*/ 1 w 6"/>
                              <a:gd name="T77" fmla="*/ 22 h 23"/>
                              <a:gd name="T78" fmla="*/ 1 w 6"/>
                              <a:gd name="T79" fmla="*/ 21 h 23"/>
                              <a:gd name="T80" fmla="*/ 1 w 6"/>
                              <a:gd name="T81" fmla="*/ 21 h 23"/>
                              <a:gd name="T82" fmla="*/ 0 w 6"/>
                              <a:gd name="T83" fmla="*/ 21 h 23"/>
                              <a:gd name="T84" fmla="*/ 0 w 6"/>
                              <a:gd name="T85" fmla="*/ 21 h 23"/>
                              <a:gd name="T86" fmla="*/ 0 w 6"/>
                              <a:gd name="T87" fmla="*/ 21 h 23"/>
                              <a:gd name="T88" fmla="*/ 0 w 6"/>
                              <a:gd name="T89" fmla="*/ 20 h 23"/>
                              <a:gd name="T90" fmla="*/ 0 w 6"/>
                              <a:gd name="T91" fmla="*/ 20 h 23"/>
                              <a:gd name="T92" fmla="*/ 0 w 6"/>
                              <a:gd name="T93" fmla="*/ 20 h 23"/>
                              <a:gd name="T94" fmla="*/ 0 w 6"/>
                              <a:gd name="T95" fmla="*/ 20 h 23"/>
                              <a:gd name="T96" fmla="*/ 0 w 6"/>
                              <a:gd name="T97" fmla="*/ 19 h 23"/>
                              <a:gd name="T98" fmla="*/ 0 w 6"/>
                              <a:gd name="T99" fmla="*/ 19 h 23"/>
                              <a:gd name="T100" fmla="*/ 0 w 6"/>
                              <a:gd name="T101" fmla="*/ 19 h 23"/>
                              <a:gd name="T102" fmla="*/ 0 w 6"/>
                              <a:gd name="T103" fmla="*/ 19 h 23"/>
                              <a:gd name="T104" fmla="*/ 0 w 6"/>
                              <a:gd name="T105" fmla="*/ 18 h 23"/>
                              <a:gd name="T106" fmla="*/ 0 w 6"/>
                              <a:gd name="T107" fmla="*/ 18 h 23"/>
                              <a:gd name="T108" fmla="*/ 0 w 6"/>
                              <a:gd name="T109" fmla="*/ 18 h 23"/>
                              <a:gd name="T110" fmla="*/ 0 w 6"/>
                              <a:gd name="T111" fmla="*/ 17 h 23"/>
                              <a:gd name="T112" fmla="*/ 3 w 6"/>
                              <a:gd name="T113" fmla="*/ 0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6" h="23">
                                <a:moveTo>
                                  <a:pt x="3" y="0"/>
                                </a:moveTo>
                                <a:lnTo>
                                  <a:pt x="6" y="17"/>
                                </a:lnTo>
                                <a:lnTo>
                                  <a:pt x="6" y="17"/>
                                </a:lnTo>
                                <a:lnTo>
                                  <a:pt x="6" y="17"/>
                                </a:lnTo>
                                <a:lnTo>
                                  <a:pt x="6" y="18"/>
                                </a:lnTo>
                                <a:lnTo>
                                  <a:pt x="6" y="18"/>
                                </a:lnTo>
                                <a:lnTo>
                                  <a:pt x="6" y="18"/>
                                </a:lnTo>
                                <a:lnTo>
                                  <a:pt x="6" y="18"/>
                                </a:lnTo>
                                <a:lnTo>
                                  <a:pt x="6" y="18"/>
                                </a:lnTo>
                                <a:lnTo>
                                  <a:pt x="6" y="18"/>
                                </a:lnTo>
                                <a:lnTo>
                                  <a:pt x="6" y="18"/>
                                </a:lnTo>
                                <a:lnTo>
                                  <a:pt x="6" y="18"/>
                                </a:lnTo>
                                <a:lnTo>
                                  <a:pt x="6" y="18"/>
                                </a:lnTo>
                                <a:lnTo>
                                  <a:pt x="6" y="18"/>
                                </a:lnTo>
                                <a:lnTo>
                                  <a:pt x="6" y="18"/>
                                </a:lnTo>
                                <a:lnTo>
                                  <a:pt x="6" y="19"/>
                                </a:lnTo>
                                <a:lnTo>
                                  <a:pt x="6" y="19"/>
                                </a:lnTo>
                                <a:lnTo>
                                  <a:pt x="6" y="19"/>
                                </a:lnTo>
                                <a:lnTo>
                                  <a:pt x="6" y="19"/>
                                </a:lnTo>
                                <a:lnTo>
                                  <a:pt x="6" y="19"/>
                                </a:lnTo>
                                <a:lnTo>
                                  <a:pt x="6" y="19"/>
                                </a:lnTo>
                                <a:lnTo>
                                  <a:pt x="6" y="19"/>
                                </a:lnTo>
                                <a:lnTo>
                                  <a:pt x="6" y="19"/>
                                </a:lnTo>
                                <a:lnTo>
                                  <a:pt x="6" y="19"/>
                                </a:lnTo>
                                <a:lnTo>
                                  <a:pt x="6" y="19"/>
                                </a:lnTo>
                                <a:lnTo>
                                  <a:pt x="6" y="19"/>
                                </a:lnTo>
                                <a:lnTo>
                                  <a:pt x="6" y="19"/>
                                </a:lnTo>
                                <a:lnTo>
                                  <a:pt x="6" y="20"/>
                                </a:lnTo>
                                <a:lnTo>
                                  <a:pt x="6" y="20"/>
                                </a:lnTo>
                                <a:lnTo>
                                  <a:pt x="6" y="20"/>
                                </a:lnTo>
                                <a:lnTo>
                                  <a:pt x="6" y="20"/>
                                </a:lnTo>
                                <a:lnTo>
                                  <a:pt x="6" y="20"/>
                                </a:lnTo>
                                <a:lnTo>
                                  <a:pt x="6" y="20"/>
                                </a:lnTo>
                                <a:lnTo>
                                  <a:pt x="6" y="20"/>
                                </a:lnTo>
                                <a:lnTo>
                                  <a:pt x="6" y="20"/>
                                </a:lnTo>
                                <a:lnTo>
                                  <a:pt x="6" y="20"/>
                                </a:lnTo>
                                <a:lnTo>
                                  <a:pt x="6" y="20"/>
                                </a:lnTo>
                                <a:lnTo>
                                  <a:pt x="6" y="20"/>
                                </a:lnTo>
                                <a:lnTo>
                                  <a:pt x="6" y="21"/>
                                </a:lnTo>
                                <a:lnTo>
                                  <a:pt x="6" y="21"/>
                                </a:lnTo>
                                <a:lnTo>
                                  <a:pt x="6" y="21"/>
                                </a:lnTo>
                                <a:lnTo>
                                  <a:pt x="6" y="21"/>
                                </a:lnTo>
                                <a:lnTo>
                                  <a:pt x="6" y="21"/>
                                </a:lnTo>
                                <a:lnTo>
                                  <a:pt x="6" y="21"/>
                                </a:lnTo>
                                <a:lnTo>
                                  <a:pt x="6" y="21"/>
                                </a:lnTo>
                                <a:lnTo>
                                  <a:pt x="6" y="21"/>
                                </a:lnTo>
                                <a:lnTo>
                                  <a:pt x="6" y="21"/>
                                </a:lnTo>
                                <a:lnTo>
                                  <a:pt x="6" y="21"/>
                                </a:lnTo>
                                <a:lnTo>
                                  <a:pt x="5" y="21"/>
                                </a:lnTo>
                                <a:lnTo>
                                  <a:pt x="5" y="21"/>
                                </a:lnTo>
                                <a:lnTo>
                                  <a:pt x="5" y="21"/>
                                </a:lnTo>
                                <a:lnTo>
                                  <a:pt x="5" y="21"/>
                                </a:lnTo>
                                <a:lnTo>
                                  <a:pt x="5" y="22"/>
                                </a:lnTo>
                                <a:lnTo>
                                  <a:pt x="5" y="22"/>
                                </a:lnTo>
                                <a:lnTo>
                                  <a:pt x="5" y="22"/>
                                </a:lnTo>
                                <a:lnTo>
                                  <a:pt x="5" y="22"/>
                                </a:lnTo>
                                <a:lnTo>
                                  <a:pt x="5" y="22"/>
                                </a:lnTo>
                                <a:lnTo>
                                  <a:pt x="5" y="22"/>
                                </a:lnTo>
                                <a:lnTo>
                                  <a:pt x="5" y="22"/>
                                </a:lnTo>
                                <a:lnTo>
                                  <a:pt x="5" y="22"/>
                                </a:lnTo>
                                <a:lnTo>
                                  <a:pt x="5" y="22"/>
                                </a:lnTo>
                                <a:lnTo>
                                  <a:pt x="5" y="22"/>
                                </a:lnTo>
                                <a:lnTo>
                                  <a:pt x="5" y="22"/>
                                </a:lnTo>
                                <a:lnTo>
                                  <a:pt x="5" y="22"/>
                                </a:lnTo>
                                <a:lnTo>
                                  <a:pt x="5" y="22"/>
                                </a:lnTo>
                                <a:lnTo>
                                  <a:pt x="4" y="22"/>
                                </a:lnTo>
                                <a:lnTo>
                                  <a:pt x="4" y="22"/>
                                </a:lnTo>
                                <a:lnTo>
                                  <a:pt x="4" y="23"/>
                                </a:lnTo>
                                <a:lnTo>
                                  <a:pt x="4" y="23"/>
                                </a:lnTo>
                                <a:lnTo>
                                  <a:pt x="4" y="23"/>
                                </a:lnTo>
                                <a:lnTo>
                                  <a:pt x="4" y="23"/>
                                </a:lnTo>
                                <a:lnTo>
                                  <a:pt x="4" y="23"/>
                                </a:lnTo>
                                <a:lnTo>
                                  <a:pt x="4" y="23"/>
                                </a:lnTo>
                                <a:lnTo>
                                  <a:pt x="4" y="23"/>
                                </a:lnTo>
                                <a:lnTo>
                                  <a:pt x="4" y="23"/>
                                </a:lnTo>
                                <a:lnTo>
                                  <a:pt x="4" y="23"/>
                                </a:lnTo>
                                <a:lnTo>
                                  <a:pt x="4" y="23"/>
                                </a:lnTo>
                                <a:lnTo>
                                  <a:pt x="4" y="23"/>
                                </a:lnTo>
                                <a:lnTo>
                                  <a:pt x="3" y="23"/>
                                </a:lnTo>
                                <a:lnTo>
                                  <a:pt x="3" y="23"/>
                                </a:lnTo>
                                <a:lnTo>
                                  <a:pt x="3" y="23"/>
                                </a:lnTo>
                                <a:lnTo>
                                  <a:pt x="3" y="23"/>
                                </a:lnTo>
                                <a:lnTo>
                                  <a:pt x="3" y="23"/>
                                </a:lnTo>
                                <a:lnTo>
                                  <a:pt x="3" y="23"/>
                                </a:lnTo>
                                <a:lnTo>
                                  <a:pt x="3" y="23"/>
                                </a:lnTo>
                                <a:lnTo>
                                  <a:pt x="3" y="23"/>
                                </a:lnTo>
                                <a:lnTo>
                                  <a:pt x="3" y="23"/>
                                </a:lnTo>
                                <a:lnTo>
                                  <a:pt x="3" y="23"/>
                                </a:lnTo>
                                <a:lnTo>
                                  <a:pt x="3"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3"/>
                                </a:lnTo>
                                <a:lnTo>
                                  <a:pt x="2"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2"/>
                                </a:lnTo>
                                <a:lnTo>
                                  <a:pt x="1" y="21"/>
                                </a:lnTo>
                                <a:lnTo>
                                  <a:pt x="1" y="21"/>
                                </a:lnTo>
                                <a:lnTo>
                                  <a:pt x="1" y="21"/>
                                </a:lnTo>
                                <a:lnTo>
                                  <a:pt x="1" y="21"/>
                                </a:lnTo>
                                <a:lnTo>
                                  <a:pt x="1" y="21"/>
                                </a:lnTo>
                                <a:lnTo>
                                  <a:pt x="0" y="21"/>
                                </a:lnTo>
                                <a:lnTo>
                                  <a:pt x="0" y="21"/>
                                </a:lnTo>
                                <a:lnTo>
                                  <a:pt x="0" y="21"/>
                                </a:lnTo>
                                <a:lnTo>
                                  <a:pt x="0" y="21"/>
                                </a:lnTo>
                                <a:lnTo>
                                  <a:pt x="0" y="21"/>
                                </a:lnTo>
                                <a:lnTo>
                                  <a:pt x="0" y="21"/>
                                </a:lnTo>
                                <a:lnTo>
                                  <a:pt x="0" y="21"/>
                                </a:lnTo>
                                <a:lnTo>
                                  <a:pt x="0" y="21"/>
                                </a:lnTo>
                                <a:lnTo>
                                  <a:pt x="0" y="21"/>
                                </a:lnTo>
                                <a:lnTo>
                                  <a:pt x="0" y="21"/>
                                </a:lnTo>
                                <a:lnTo>
                                  <a:pt x="0" y="20"/>
                                </a:lnTo>
                                <a:lnTo>
                                  <a:pt x="0" y="20"/>
                                </a:lnTo>
                                <a:lnTo>
                                  <a:pt x="0" y="20"/>
                                </a:lnTo>
                                <a:lnTo>
                                  <a:pt x="0" y="20"/>
                                </a:lnTo>
                                <a:lnTo>
                                  <a:pt x="0" y="20"/>
                                </a:lnTo>
                                <a:lnTo>
                                  <a:pt x="0" y="20"/>
                                </a:lnTo>
                                <a:lnTo>
                                  <a:pt x="0" y="20"/>
                                </a:lnTo>
                                <a:lnTo>
                                  <a:pt x="0" y="20"/>
                                </a:lnTo>
                                <a:lnTo>
                                  <a:pt x="0" y="20"/>
                                </a:lnTo>
                                <a:lnTo>
                                  <a:pt x="0" y="20"/>
                                </a:lnTo>
                                <a:lnTo>
                                  <a:pt x="0" y="20"/>
                                </a:lnTo>
                                <a:lnTo>
                                  <a:pt x="0" y="19"/>
                                </a:lnTo>
                                <a:lnTo>
                                  <a:pt x="0" y="19"/>
                                </a:lnTo>
                                <a:lnTo>
                                  <a:pt x="0" y="19"/>
                                </a:lnTo>
                                <a:lnTo>
                                  <a:pt x="0" y="19"/>
                                </a:lnTo>
                                <a:lnTo>
                                  <a:pt x="0" y="19"/>
                                </a:lnTo>
                                <a:lnTo>
                                  <a:pt x="0" y="19"/>
                                </a:lnTo>
                                <a:lnTo>
                                  <a:pt x="0" y="19"/>
                                </a:lnTo>
                                <a:lnTo>
                                  <a:pt x="0" y="19"/>
                                </a:lnTo>
                                <a:lnTo>
                                  <a:pt x="0" y="19"/>
                                </a:lnTo>
                                <a:lnTo>
                                  <a:pt x="0" y="19"/>
                                </a:lnTo>
                                <a:lnTo>
                                  <a:pt x="0" y="19"/>
                                </a:lnTo>
                                <a:lnTo>
                                  <a:pt x="0" y="18"/>
                                </a:lnTo>
                                <a:lnTo>
                                  <a:pt x="0" y="18"/>
                                </a:lnTo>
                                <a:lnTo>
                                  <a:pt x="0" y="18"/>
                                </a:lnTo>
                                <a:lnTo>
                                  <a:pt x="0" y="18"/>
                                </a:lnTo>
                                <a:lnTo>
                                  <a:pt x="0" y="18"/>
                                </a:lnTo>
                                <a:lnTo>
                                  <a:pt x="0" y="18"/>
                                </a:lnTo>
                                <a:lnTo>
                                  <a:pt x="0" y="18"/>
                                </a:lnTo>
                                <a:lnTo>
                                  <a:pt x="0" y="18"/>
                                </a:lnTo>
                                <a:lnTo>
                                  <a:pt x="0" y="18"/>
                                </a:lnTo>
                                <a:lnTo>
                                  <a:pt x="0" y="18"/>
                                </a:lnTo>
                                <a:lnTo>
                                  <a:pt x="0" y="18"/>
                                </a:lnTo>
                                <a:lnTo>
                                  <a:pt x="0" y="17"/>
                                </a:lnTo>
                                <a:lnTo>
                                  <a:pt x="0" y="17"/>
                                </a:lnTo>
                                <a:lnTo>
                                  <a:pt x="0" y="17"/>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69" name="Rectangle 4769"/>
                        <wps:cNvSpPr>
                          <a:spLocks noChangeArrowheads="1"/>
                        </wps:cNvSpPr>
                        <wps:spPr bwMode="auto">
                          <a:xfrm>
                            <a:off x="542" y="767"/>
                            <a:ext cx="3" cy="16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70" name="Rectangle 4770"/>
                        <wps:cNvSpPr>
                          <a:spLocks noChangeArrowheads="1"/>
                        </wps:cNvSpPr>
                        <wps:spPr bwMode="auto">
                          <a:xfrm>
                            <a:off x="542" y="767"/>
                            <a:ext cx="3" cy="16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4771" name="Picture 477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452" y="985"/>
                            <a:ext cx="3" cy="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4772" name="Freeform 4772"/>
                        <wps:cNvSpPr>
                          <a:spLocks/>
                        </wps:cNvSpPr>
                        <wps:spPr bwMode="auto">
                          <a:xfrm>
                            <a:off x="452" y="985"/>
                            <a:ext cx="3" cy="10"/>
                          </a:xfrm>
                          <a:custGeom>
                            <a:avLst/>
                            <a:gdLst>
                              <a:gd name="T0" fmla="*/ 1 w 3"/>
                              <a:gd name="T1" fmla="*/ 7 h 10"/>
                              <a:gd name="T2" fmla="*/ 0 w 3"/>
                              <a:gd name="T3" fmla="*/ 4 h 10"/>
                              <a:gd name="T4" fmla="*/ 2 w 3"/>
                              <a:gd name="T5" fmla="*/ 0 h 10"/>
                              <a:gd name="T6" fmla="*/ 3 w 3"/>
                              <a:gd name="T7" fmla="*/ 10 h 10"/>
                              <a:gd name="T8" fmla="*/ 1 w 3"/>
                              <a:gd name="T9" fmla="*/ 7 h 10"/>
                            </a:gdLst>
                            <a:ahLst/>
                            <a:cxnLst>
                              <a:cxn ang="0">
                                <a:pos x="T0" y="T1"/>
                              </a:cxn>
                              <a:cxn ang="0">
                                <a:pos x="T2" y="T3"/>
                              </a:cxn>
                              <a:cxn ang="0">
                                <a:pos x="T4" y="T5"/>
                              </a:cxn>
                              <a:cxn ang="0">
                                <a:pos x="T6" y="T7"/>
                              </a:cxn>
                              <a:cxn ang="0">
                                <a:pos x="T8" y="T9"/>
                              </a:cxn>
                            </a:cxnLst>
                            <a:rect l="0" t="0" r="r" b="b"/>
                            <a:pathLst>
                              <a:path w="3" h="10">
                                <a:moveTo>
                                  <a:pt x="1" y="7"/>
                                </a:moveTo>
                                <a:lnTo>
                                  <a:pt x="0" y="4"/>
                                </a:lnTo>
                                <a:lnTo>
                                  <a:pt x="2" y="0"/>
                                </a:lnTo>
                                <a:lnTo>
                                  <a:pt x="3" y="10"/>
                                </a:lnTo>
                                <a:lnTo>
                                  <a:pt x="1" y="7"/>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pic:pic xmlns:pic="http://schemas.openxmlformats.org/drawingml/2006/picture">
                        <pic:nvPicPr>
                          <pic:cNvPr id="4773" name="Picture 477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534" y="985"/>
                            <a:ext cx="3" cy="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4774" name="Freeform 4774"/>
                        <wps:cNvSpPr>
                          <a:spLocks/>
                        </wps:cNvSpPr>
                        <wps:spPr bwMode="auto">
                          <a:xfrm>
                            <a:off x="534" y="985"/>
                            <a:ext cx="3" cy="10"/>
                          </a:xfrm>
                          <a:custGeom>
                            <a:avLst/>
                            <a:gdLst>
                              <a:gd name="T0" fmla="*/ 3 w 3"/>
                              <a:gd name="T1" fmla="*/ 4 h 10"/>
                              <a:gd name="T2" fmla="*/ 2 w 3"/>
                              <a:gd name="T3" fmla="*/ 7 h 10"/>
                              <a:gd name="T4" fmla="*/ 0 w 3"/>
                              <a:gd name="T5" fmla="*/ 10 h 10"/>
                              <a:gd name="T6" fmla="*/ 1 w 3"/>
                              <a:gd name="T7" fmla="*/ 0 h 10"/>
                              <a:gd name="T8" fmla="*/ 3 w 3"/>
                              <a:gd name="T9" fmla="*/ 4 h 10"/>
                            </a:gdLst>
                            <a:ahLst/>
                            <a:cxnLst>
                              <a:cxn ang="0">
                                <a:pos x="T0" y="T1"/>
                              </a:cxn>
                              <a:cxn ang="0">
                                <a:pos x="T2" y="T3"/>
                              </a:cxn>
                              <a:cxn ang="0">
                                <a:pos x="T4" y="T5"/>
                              </a:cxn>
                              <a:cxn ang="0">
                                <a:pos x="T6" y="T7"/>
                              </a:cxn>
                              <a:cxn ang="0">
                                <a:pos x="T8" y="T9"/>
                              </a:cxn>
                            </a:cxnLst>
                            <a:rect l="0" t="0" r="r" b="b"/>
                            <a:pathLst>
                              <a:path w="3" h="10">
                                <a:moveTo>
                                  <a:pt x="3" y="4"/>
                                </a:moveTo>
                                <a:lnTo>
                                  <a:pt x="2" y="7"/>
                                </a:lnTo>
                                <a:lnTo>
                                  <a:pt x="0" y="10"/>
                                </a:lnTo>
                                <a:lnTo>
                                  <a:pt x="1" y="0"/>
                                </a:lnTo>
                                <a:lnTo>
                                  <a:pt x="3"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75" name="Rectangle 4775"/>
                        <wps:cNvSpPr>
                          <a:spLocks noChangeArrowheads="1"/>
                        </wps:cNvSpPr>
                        <wps:spPr bwMode="auto">
                          <a:xfrm>
                            <a:off x="453" y="770"/>
                            <a:ext cx="86" cy="19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76" name="Rectangle 4776"/>
                        <wps:cNvSpPr>
                          <a:spLocks noChangeArrowheads="1"/>
                        </wps:cNvSpPr>
                        <wps:spPr bwMode="auto">
                          <a:xfrm>
                            <a:off x="65" y="672"/>
                            <a:ext cx="39" cy="39"/>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77" name="Rectangle 4777"/>
                        <wps:cNvSpPr>
                          <a:spLocks noChangeArrowheads="1"/>
                        </wps:cNvSpPr>
                        <wps:spPr bwMode="auto">
                          <a:xfrm>
                            <a:off x="65" y="672"/>
                            <a:ext cx="39" cy="39"/>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78" name="Rectangle 4778"/>
                        <wps:cNvSpPr>
                          <a:spLocks noChangeArrowheads="1"/>
                        </wps:cNvSpPr>
                        <wps:spPr bwMode="auto">
                          <a:xfrm>
                            <a:off x="65" y="698"/>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79" name="Rectangle 4779"/>
                        <wps:cNvSpPr>
                          <a:spLocks noChangeArrowheads="1"/>
                        </wps:cNvSpPr>
                        <wps:spPr bwMode="auto">
                          <a:xfrm>
                            <a:off x="65" y="698"/>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80" name="Rectangle 4780"/>
                        <wps:cNvSpPr>
                          <a:spLocks noChangeArrowheads="1"/>
                        </wps:cNvSpPr>
                        <wps:spPr bwMode="auto">
                          <a:xfrm>
                            <a:off x="71" y="698"/>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1" name="Rectangle 4781"/>
                        <wps:cNvSpPr>
                          <a:spLocks noChangeArrowheads="1"/>
                        </wps:cNvSpPr>
                        <wps:spPr bwMode="auto">
                          <a:xfrm>
                            <a:off x="65" y="685"/>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2" name="Rectangle 4782"/>
                        <wps:cNvSpPr>
                          <a:spLocks noChangeArrowheads="1"/>
                        </wps:cNvSpPr>
                        <wps:spPr bwMode="auto">
                          <a:xfrm>
                            <a:off x="65" y="685"/>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83" name="Rectangle 4783"/>
                        <wps:cNvSpPr>
                          <a:spLocks noChangeArrowheads="1"/>
                        </wps:cNvSpPr>
                        <wps:spPr bwMode="auto">
                          <a:xfrm>
                            <a:off x="71" y="685"/>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4" name="Rectangle 4784"/>
                        <wps:cNvSpPr>
                          <a:spLocks noChangeArrowheads="1"/>
                        </wps:cNvSpPr>
                        <wps:spPr bwMode="auto">
                          <a:xfrm>
                            <a:off x="65" y="672"/>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5" name="Rectangle 4785"/>
                        <wps:cNvSpPr>
                          <a:spLocks noChangeArrowheads="1"/>
                        </wps:cNvSpPr>
                        <wps:spPr bwMode="auto">
                          <a:xfrm>
                            <a:off x="65" y="672"/>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86" name="Rectangle 4786"/>
                        <wps:cNvSpPr>
                          <a:spLocks noChangeArrowheads="1"/>
                        </wps:cNvSpPr>
                        <wps:spPr bwMode="auto">
                          <a:xfrm>
                            <a:off x="71" y="672"/>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7" name="Rectangle 4787"/>
                        <wps:cNvSpPr>
                          <a:spLocks noChangeArrowheads="1"/>
                        </wps:cNvSpPr>
                        <wps:spPr bwMode="auto">
                          <a:xfrm>
                            <a:off x="78" y="698"/>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88" name="Rectangle 4788"/>
                        <wps:cNvSpPr>
                          <a:spLocks noChangeArrowheads="1"/>
                        </wps:cNvSpPr>
                        <wps:spPr bwMode="auto">
                          <a:xfrm>
                            <a:off x="78" y="698"/>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89" name="Rectangle 4789"/>
                        <wps:cNvSpPr>
                          <a:spLocks noChangeArrowheads="1"/>
                        </wps:cNvSpPr>
                        <wps:spPr bwMode="auto">
                          <a:xfrm>
                            <a:off x="83" y="698"/>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0" name="Rectangle 4790"/>
                        <wps:cNvSpPr>
                          <a:spLocks noChangeArrowheads="1"/>
                        </wps:cNvSpPr>
                        <wps:spPr bwMode="auto">
                          <a:xfrm>
                            <a:off x="78" y="685"/>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1" name="Rectangle 4791"/>
                        <wps:cNvSpPr>
                          <a:spLocks noChangeArrowheads="1"/>
                        </wps:cNvSpPr>
                        <wps:spPr bwMode="auto">
                          <a:xfrm>
                            <a:off x="78" y="685"/>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92" name="Rectangle 4792"/>
                        <wps:cNvSpPr>
                          <a:spLocks noChangeArrowheads="1"/>
                        </wps:cNvSpPr>
                        <wps:spPr bwMode="auto">
                          <a:xfrm>
                            <a:off x="83" y="685"/>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3" name="Rectangle 4793"/>
                        <wps:cNvSpPr>
                          <a:spLocks noChangeArrowheads="1"/>
                        </wps:cNvSpPr>
                        <wps:spPr bwMode="auto">
                          <a:xfrm>
                            <a:off x="78" y="672"/>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4" name="Rectangle 4794"/>
                        <wps:cNvSpPr>
                          <a:spLocks noChangeArrowheads="1"/>
                        </wps:cNvSpPr>
                        <wps:spPr bwMode="auto">
                          <a:xfrm>
                            <a:off x="78" y="672"/>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95" name="Rectangle 4795"/>
                        <wps:cNvSpPr>
                          <a:spLocks noChangeArrowheads="1"/>
                        </wps:cNvSpPr>
                        <wps:spPr bwMode="auto">
                          <a:xfrm>
                            <a:off x="83" y="672"/>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6" name="Rectangle 4796"/>
                        <wps:cNvSpPr>
                          <a:spLocks noChangeArrowheads="1"/>
                        </wps:cNvSpPr>
                        <wps:spPr bwMode="auto">
                          <a:xfrm>
                            <a:off x="91" y="698"/>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7" name="Rectangle 4797"/>
                        <wps:cNvSpPr>
                          <a:spLocks noChangeArrowheads="1"/>
                        </wps:cNvSpPr>
                        <wps:spPr bwMode="auto">
                          <a:xfrm>
                            <a:off x="91" y="698"/>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798" name="Rectangle 4798"/>
                        <wps:cNvSpPr>
                          <a:spLocks noChangeArrowheads="1"/>
                        </wps:cNvSpPr>
                        <wps:spPr bwMode="auto">
                          <a:xfrm>
                            <a:off x="96" y="698"/>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799" name="Rectangle 4799"/>
                        <wps:cNvSpPr>
                          <a:spLocks noChangeArrowheads="1"/>
                        </wps:cNvSpPr>
                        <wps:spPr bwMode="auto">
                          <a:xfrm>
                            <a:off x="91" y="685"/>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0" name="Rectangle 4800"/>
                        <wps:cNvSpPr>
                          <a:spLocks noChangeArrowheads="1"/>
                        </wps:cNvSpPr>
                        <wps:spPr bwMode="auto">
                          <a:xfrm>
                            <a:off x="91" y="685"/>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01" name="Rectangle 4801"/>
                        <wps:cNvSpPr>
                          <a:spLocks noChangeArrowheads="1"/>
                        </wps:cNvSpPr>
                        <wps:spPr bwMode="auto">
                          <a:xfrm>
                            <a:off x="96" y="685"/>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2" name="Rectangle 4802"/>
                        <wps:cNvSpPr>
                          <a:spLocks noChangeArrowheads="1"/>
                        </wps:cNvSpPr>
                        <wps:spPr bwMode="auto">
                          <a:xfrm>
                            <a:off x="91" y="672"/>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3" name="Rectangle 4803"/>
                        <wps:cNvSpPr>
                          <a:spLocks noChangeArrowheads="1"/>
                        </wps:cNvSpPr>
                        <wps:spPr bwMode="auto">
                          <a:xfrm>
                            <a:off x="91" y="672"/>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04" name="Rectangle 4804"/>
                        <wps:cNvSpPr>
                          <a:spLocks noChangeArrowheads="1"/>
                        </wps:cNvSpPr>
                        <wps:spPr bwMode="auto">
                          <a:xfrm>
                            <a:off x="96" y="672"/>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5" name="Rectangle 4805"/>
                        <wps:cNvSpPr>
                          <a:spLocks noChangeArrowheads="1"/>
                        </wps:cNvSpPr>
                        <wps:spPr bwMode="auto">
                          <a:xfrm>
                            <a:off x="65" y="624"/>
                            <a:ext cx="39" cy="39"/>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6" name="Rectangle 4806"/>
                        <wps:cNvSpPr>
                          <a:spLocks noChangeArrowheads="1"/>
                        </wps:cNvSpPr>
                        <wps:spPr bwMode="auto">
                          <a:xfrm>
                            <a:off x="65" y="624"/>
                            <a:ext cx="39" cy="39"/>
                          </a:xfrm>
                          <a:prstGeom prst="rect">
                            <a:avLst/>
                          </a:prstGeom>
                          <a:noFill/>
                          <a:ln w="0" cap="flat">
                            <a:solidFill>
                              <a:srgbClr val="7F7F7F"/>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07" name="Rectangle 4807"/>
                        <wps:cNvSpPr>
                          <a:spLocks noChangeArrowheads="1"/>
                        </wps:cNvSpPr>
                        <wps:spPr bwMode="auto">
                          <a:xfrm>
                            <a:off x="65" y="650"/>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08" name="Rectangle 4808"/>
                        <wps:cNvSpPr>
                          <a:spLocks noChangeArrowheads="1"/>
                        </wps:cNvSpPr>
                        <wps:spPr bwMode="auto">
                          <a:xfrm>
                            <a:off x="65" y="650"/>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09" name="Rectangle 4809"/>
                        <wps:cNvSpPr>
                          <a:spLocks noChangeArrowheads="1"/>
                        </wps:cNvSpPr>
                        <wps:spPr bwMode="auto">
                          <a:xfrm>
                            <a:off x="71" y="650"/>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0" name="Rectangle 4810"/>
                        <wps:cNvSpPr>
                          <a:spLocks noChangeArrowheads="1"/>
                        </wps:cNvSpPr>
                        <wps:spPr bwMode="auto">
                          <a:xfrm>
                            <a:off x="65" y="637"/>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1" name="Rectangle 4811"/>
                        <wps:cNvSpPr>
                          <a:spLocks noChangeArrowheads="1"/>
                        </wps:cNvSpPr>
                        <wps:spPr bwMode="auto">
                          <a:xfrm>
                            <a:off x="65" y="637"/>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12" name="Rectangle 4812"/>
                        <wps:cNvSpPr>
                          <a:spLocks noChangeArrowheads="1"/>
                        </wps:cNvSpPr>
                        <wps:spPr bwMode="auto">
                          <a:xfrm>
                            <a:off x="71" y="637"/>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3" name="Rectangle 4813"/>
                        <wps:cNvSpPr>
                          <a:spLocks noChangeArrowheads="1"/>
                        </wps:cNvSpPr>
                        <wps:spPr bwMode="auto">
                          <a:xfrm>
                            <a:off x="65" y="624"/>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4" name="Rectangle 4814"/>
                        <wps:cNvSpPr>
                          <a:spLocks noChangeArrowheads="1"/>
                        </wps:cNvSpPr>
                        <wps:spPr bwMode="auto">
                          <a:xfrm>
                            <a:off x="65" y="624"/>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15" name="Rectangle 4815"/>
                        <wps:cNvSpPr>
                          <a:spLocks noChangeArrowheads="1"/>
                        </wps:cNvSpPr>
                        <wps:spPr bwMode="auto">
                          <a:xfrm>
                            <a:off x="71" y="624"/>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6" name="Rectangle 4816"/>
                        <wps:cNvSpPr>
                          <a:spLocks noChangeArrowheads="1"/>
                        </wps:cNvSpPr>
                        <wps:spPr bwMode="auto">
                          <a:xfrm>
                            <a:off x="78" y="650"/>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7" name="Rectangle 4817"/>
                        <wps:cNvSpPr>
                          <a:spLocks noChangeArrowheads="1"/>
                        </wps:cNvSpPr>
                        <wps:spPr bwMode="auto">
                          <a:xfrm>
                            <a:off x="78" y="650"/>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18" name="Rectangle 4818"/>
                        <wps:cNvSpPr>
                          <a:spLocks noChangeArrowheads="1"/>
                        </wps:cNvSpPr>
                        <wps:spPr bwMode="auto">
                          <a:xfrm>
                            <a:off x="83" y="650"/>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19" name="Rectangle 4819"/>
                        <wps:cNvSpPr>
                          <a:spLocks noChangeArrowheads="1"/>
                        </wps:cNvSpPr>
                        <wps:spPr bwMode="auto">
                          <a:xfrm>
                            <a:off x="78" y="637"/>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0" name="Rectangle 4820"/>
                        <wps:cNvSpPr>
                          <a:spLocks noChangeArrowheads="1"/>
                        </wps:cNvSpPr>
                        <wps:spPr bwMode="auto">
                          <a:xfrm>
                            <a:off x="78" y="637"/>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21" name="Rectangle 4821"/>
                        <wps:cNvSpPr>
                          <a:spLocks noChangeArrowheads="1"/>
                        </wps:cNvSpPr>
                        <wps:spPr bwMode="auto">
                          <a:xfrm>
                            <a:off x="83" y="637"/>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2" name="Rectangle 4822"/>
                        <wps:cNvSpPr>
                          <a:spLocks noChangeArrowheads="1"/>
                        </wps:cNvSpPr>
                        <wps:spPr bwMode="auto">
                          <a:xfrm>
                            <a:off x="78" y="624"/>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3" name="Rectangle 4823"/>
                        <wps:cNvSpPr>
                          <a:spLocks noChangeArrowheads="1"/>
                        </wps:cNvSpPr>
                        <wps:spPr bwMode="auto">
                          <a:xfrm>
                            <a:off x="78" y="624"/>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24" name="Rectangle 4824"/>
                        <wps:cNvSpPr>
                          <a:spLocks noChangeArrowheads="1"/>
                        </wps:cNvSpPr>
                        <wps:spPr bwMode="auto">
                          <a:xfrm>
                            <a:off x="83" y="624"/>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5" name="Rectangle 4825"/>
                        <wps:cNvSpPr>
                          <a:spLocks noChangeArrowheads="1"/>
                        </wps:cNvSpPr>
                        <wps:spPr bwMode="auto">
                          <a:xfrm>
                            <a:off x="91" y="650"/>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6" name="Rectangle 4826"/>
                        <wps:cNvSpPr>
                          <a:spLocks noChangeArrowheads="1"/>
                        </wps:cNvSpPr>
                        <wps:spPr bwMode="auto">
                          <a:xfrm>
                            <a:off x="91" y="650"/>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27" name="Rectangle 4827"/>
                        <wps:cNvSpPr>
                          <a:spLocks noChangeArrowheads="1"/>
                        </wps:cNvSpPr>
                        <wps:spPr bwMode="auto">
                          <a:xfrm>
                            <a:off x="96" y="650"/>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8" name="Rectangle 4828"/>
                        <wps:cNvSpPr>
                          <a:spLocks noChangeArrowheads="1"/>
                        </wps:cNvSpPr>
                        <wps:spPr bwMode="auto">
                          <a:xfrm>
                            <a:off x="91" y="637"/>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29" name="Rectangle 4829"/>
                        <wps:cNvSpPr>
                          <a:spLocks noChangeArrowheads="1"/>
                        </wps:cNvSpPr>
                        <wps:spPr bwMode="auto">
                          <a:xfrm>
                            <a:off x="91" y="637"/>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30" name="Rectangle 4830"/>
                        <wps:cNvSpPr>
                          <a:spLocks noChangeArrowheads="1"/>
                        </wps:cNvSpPr>
                        <wps:spPr bwMode="auto">
                          <a:xfrm>
                            <a:off x="96" y="637"/>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31" name="Rectangle 4831"/>
                        <wps:cNvSpPr>
                          <a:spLocks noChangeArrowheads="1"/>
                        </wps:cNvSpPr>
                        <wps:spPr bwMode="auto">
                          <a:xfrm>
                            <a:off x="91" y="624"/>
                            <a:ext cx="13" cy="12"/>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32" name="Rectangle 4832"/>
                        <wps:cNvSpPr>
                          <a:spLocks noChangeArrowheads="1"/>
                        </wps:cNvSpPr>
                        <wps:spPr bwMode="auto">
                          <a:xfrm>
                            <a:off x="91" y="624"/>
                            <a:ext cx="13" cy="12"/>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33" name="Rectangle 4833"/>
                        <wps:cNvSpPr>
                          <a:spLocks noChangeArrowheads="1"/>
                        </wps:cNvSpPr>
                        <wps:spPr bwMode="auto">
                          <a:xfrm>
                            <a:off x="96" y="624"/>
                            <a:ext cx="2" cy="12"/>
                          </a:xfrm>
                          <a:prstGeom prst="rect">
                            <a:avLst/>
                          </a:prstGeom>
                          <a:solidFill>
                            <a:srgbClr val="A5A5A5"/>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g:wgp>
                  </a:graphicData>
                </a:graphic>
                <wp14:sizeRelH relativeFrom="margin">
                  <wp14:pctWidth>0</wp14:pctWidth>
                </wp14:sizeRelH>
                <wp14:sizeRelV relativeFrom="margin">
                  <wp14:pctHeight>0</wp14:pctHeight>
                </wp14:sizeRelV>
              </wp:anchor>
            </w:drawing>
          </mc:Choice>
          <mc:Fallback>
            <w:pict>
              <v:group w14:anchorId="45321783" id="Group 4" o:spid="_x0000_s1026" style="position:absolute;margin-left:0;margin-top:0;width:330pt;height:540pt;z-index:-251633664;mso-position-horizontal:center;mso-position-horizontal-relative:margin;mso-position-vertical:top;mso-position-vertical-relative:margin;mso-width-relative:margin;mso-height-relative:margin" coordsize="552,1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">
                <o:lock v:ext="edit" aspectratio="t"/>
                <v:shape id="Freeform 3886" o:spid="_x0000_s1027" style="position:absolute;left:56;width:496;height:744;visibility:visible;mso-wrap-style:square;v-text-anchor:top" coordsize="496,7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lnesUA&#10;AADdAAAADwAAAGRycy9kb3ducmV2LnhtbESPQWsCMRSE74X+h/CE3mpWy9p1NUoRLMVb1Utvj81z&#10;s7h5WZOou/++KQg9DjPzDbNc97YVN/KhcaxgMs5AEFdON1wrOB62rwWIEJE1to5JwUAB1qvnpyWW&#10;2t35m277WIsE4VCiAhNjV0oZKkMWw9h1xMk7OW8xJulrqT3eE9y2cpplM2mx4bRgsKONoeq8v1oF&#10;c5P/DJv3PP+copfHS3Hp7bBT6mXUfyxAROrjf/jR/tIK3opiBn9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Wd6xQAAAN0AAAAPAAAAAAAAAAAAAAAAAJgCAABkcnMv&#10;ZG93bnJldi54bWxQSwUGAAAAAAQABAD1AAAAigMAAAAA&#10;" path="m,744l,,496,r,744l,744xm8,736r480,l488,8,8,8r,728xe" fillcolor="black" stroked="f">
                  <v:path arrowok="t" o:connecttype="custom" o:connectlocs="0,744;0,0;496,0;496,744;0,744;8,736;488,736;488,8;8,8;8,736" o:connectangles="0,0,0,0,0,0,0,0,0,0"/>
                  <o:lock v:ext="edit" verticies="t"/>
                </v:shape>
                <v:rect id="Rectangle 3887" o:spid="_x0000_s1028" style="position:absolute;left:232;top:732;width:145;height: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1D/sYA&#10;AADdAAAADwAAAGRycy9kb3ducmV2LnhtbESPT2vCQBTE70K/w/IEb7prrTGmrlIEoVA9+Ae8PrLP&#10;JDT7Ns2umn77bkHwOMzMb5jFqrO1uFHrK8caxiMFgjh3puJCw+m4GaYgfEA2WDsmDb/kYbV86S0w&#10;M+7Oe7odQiEihH2GGsoQmkxKn5dk0Y9cQxy9i2sthijbQpoW7xFua/mqVCItVhwXSmxoXVL+fbha&#10;DZi8mZ/dZbI9fl0TnBed2kzPSutBv/t4BxGoC8/wo/1pNEzSdAb/b+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I1D/sYAAADdAAAADwAAAAAAAAAAAAAAAACYAgAAZHJz&#10;L2Rvd25yZXYueG1sUEsFBgAAAAAEAAQA9QAAAIsDAAAAAA==&#10;" stroked="f"/>
                <v:rect id="Rectangle 3888" o:spid="_x0000_s1029" style="position:absolute;left:53;top:72;width:12;height: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LXjMEA&#10;AADdAAAADwAAAGRycy9kb3ducmV2LnhtbERPTYvCMBC9L/gfwgje1sTVLbUaZREEQfewuuB1aMa2&#10;2ExqE7X+e3MQPD7e93zZ2VrcqPWVYw2joQJBnDtTcaHh/7D+TEH4gGywdkwaHuRhueh9zDEz7s5/&#10;dNuHQsQQ9hlqKENoMil9XpJFP3QNceROrrUYImwLaVq8x3Bbyy+lEmmx4thQYkOrkvLz/mo1YDIx&#10;l9/TeHfYXhOcFp1afx+V1oN+9zMDEagLb/HLvTEaxmka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S14zBAAAA3QAAAA8AAAAAAAAAAAAAAAAAmAIAAGRycy9kb3du&#10;cmV2LnhtbFBLBQYAAAAABAAEAPUAAACGAwAAAAA=&#10;" stroked="f"/>
                <v:shape id="Freeform 3889" o:spid="_x0000_s1030" style="position:absolute;left:53;top:65;width:12;height:7;visibility:visible;mso-wrap-style:square;v-text-anchor:top" coordsize="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7u0scA&#10;AADdAAAADwAAAGRycy9kb3ducmV2LnhtbESPQWvCQBSE74X+h+UVvNVNKoQ0ugZpqXrRUvXi7ZF9&#10;JtHs25BdTdpf3y0IPQ4z8w0zywfTiBt1rrasIB5HIIgLq2suFRz2H88pCOeRNTaWScE3Ocjnjw8z&#10;zLTt+YtuO1+KAGGXoYLK+zaT0hUVGXRj2xIH72Q7gz7IrpS6wz7ATSNfoiiRBmsOCxW29FZRcdld&#10;jYJLGm/pfSPP+2P9+ZPIfrnaJEap0dOwmILwNPj/8L291gomafoKf2/C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O7tLHAAAA3QAAAA8AAAAAAAAAAAAAAAAAmAIAAGRy&#10;cy9kb3ducmV2LnhtbFBLBQYAAAAABAAEAPUAAACMAwAAAAA=&#10;" path="m12,r,7l,7,,e" filled="f">
                  <v:stroke joinstyle="miter"/>
                  <v:path arrowok="t" o:connecttype="custom" o:connectlocs="12,0;12,7;0,7;0,0" o:connectangles="0,0,0,0"/>
                </v:shape>
                <v:shape id="Freeform 3890" o:spid="_x0000_s1031" style="position:absolute;left:53;top:162;width:12;height:8;visibility:visible;mso-wrap-style:square;v-text-anchor:top" coordsize="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yhd8MA&#10;AADdAAAADwAAAGRycy9kb3ducmV2LnhtbERPTWvCQBC9C/6HZQRvukmFmkZX0YK0IAraQq9jdkyi&#10;2dmQXTX217sHwePjfU/nranElRpXWlYQDyMQxJnVJecKfn9WgwSE88gaK8uk4E4O5rNuZ4qptjfe&#10;0XXvcxFC2KWooPC+TqV0WUEG3dDWxIE72sagD7DJpW7wFsJNJd+i6F0aLDk0FFjTZ0HZeX8xCs7R&#10;vV6v/w+x3yyT09a4v3H8xUr1e+1iAsJT61/ip/tbKxglH2F/eBOegJ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yhd8MAAADdAAAADwAAAAAAAAAAAAAAAACYAgAAZHJzL2Rv&#10;d25yZXYueG1sUEsFBgAAAAAEAAQA9QAAAIgDAAAAAA==&#10;" path="m12,8l12,,,,,8e" filled="f">
                  <v:stroke joinstyle="miter"/>
                  <v:path arrowok="t" o:connecttype="custom" o:connectlocs="12,8;12,0;0,0;0,8" o:connectangles="0,0,0,0"/>
                </v:shape>
                <v:rect id="Rectangle 3891" o:spid="_x0000_s1032" style="position:absolute;left:53;top:480;width:12;height: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HozMYA&#10;AADdAAAADwAAAGRycy9kb3ducmV2LnhtbESPS2vDMBCE74X8B7GF3GopTWtsN0oogUCg7SEP6HWx&#10;1g9qrRxLSZx/XxUKOQ4z8w2zWI22ExcafOtYwyxRIIhLZ1quNRwPm6cMhA/IBjvHpOFGHlbLycMC&#10;C+OuvKPLPtQiQtgXqKEJoS+k9GVDFn3ieuLoVW6wGKIcamkGvEa47eSzUqm02HJcaLCndUPlz/5s&#10;NWD6Yk5f1fzz8HFOMa9HtXn9VlpPH8f3NxCBxnAP/7e3RsM8y2fw9yY+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HozMYAAADdAAAADwAAAAAAAAAAAAAAAACYAgAAZHJz&#10;L2Rvd25yZXYueG1sUEsFBgAAAAAEAAQA9QAAAIsDAAAAAA==&#10;" stroked="f"/>
                <v:shape id="Freeform 3892" o:spid="_x0000_s1033" style="position:absolute;left:53;top:472;width:12;height:8;visibility:visible;mso-wrap-style:square;v-text-anchor:top" coordsize="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Kam8cA&#10;AADdAAAADwAAAGRycy9kb3ducmV2LnhtbESPQWvCQBSE70L/w/IKvekmFmyMrtIWSgVRqApen9nX&#10;JDX7NmS3JvHXu0Khx2FmvmHmy85U4kKNKy0riEcRCOLM6pJzBYf9xzAB4TyyxsoyKejJwXLxMJhj&#10;qm3LX3TZ+VwECLsUFRTe16mULivIoBvZmjh437Yx6INscqkbbAPcVHIcRRNpsOSwUGBN7wVl592v&#10;UXCO+nq9vp5iv3lLfrbGHV/iT1bq6bF7nYHw1Pn/8F97pRU8J9Mx3N+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pympvHAAAA3QAAAA8AAAAAAAAAAAAAAAAAmAIAAGRy&#10;cy9kb3ducmV2LnhtbFBLBQYAAAAABAAEAPUAAACMAwAAAAA=&#10;" path="m12,r,8l,8,,e" filled="f">
                  <v:stroke joinstyle="miter"/>
                  <v:path arrowok="t" o:connecttype="custom" o:connectlocs="12,0;12,8;0,8;0,0" o:connectangles="0,0,0,0"/>
                </v:shape>
                <v:shape id="Freeform 3893" o:spid="_x0000_s1034" style="position:absolute;left:53;top:585;width:12;height:9;visibility:visible;mso-wrap-style:square;v-text-anchor:top" coordsize="1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Ozo8cA&#10;AADdAAAADwAAAGRycy9kb3ducmV2LnhtbESPQWvCQBSE74L/YXlCb7qpUkmjq0hpaSMEUuvB4zP7&#10;mgSzb0N2a9J/7xaEHoeZ+YZZbwfTiCt1rras4HEWgSAurK65VHD8epvGIJxH1thYJgW/5GC7GY/W&#10;mGjb8yddD74UAcIuQQWV920ipSsqMuhmtiUO3rftDPogu1LqDvsAN42cR9FSGqw5LFTY0ktFxeXw&#10;YxS8zvM0es9y3cdxsdyf6emUcarUw2TYrUB4Gvx/+N7+0AoW8fMC/t6EJyA3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qTs6PHAAAA3QAAAA8AAAAAAAAAAAAAAAAAmAIAAGRy&#10;cy9kb3ducmV2LnhtbFBLBQYAAAAABAAEAPUAAACMAwAAAAA=&#10;" path="m12,9l12,,,,,9e" filled="f">
                  <v:stroke joinstyle="miter"/>
                  <v:path arrowok="t" o:connecttype="custom" o:connectlocs="12,9;12,0;0,0;0,9" o:connectangles="0,0,0,0"/>
                </v:shape>
                <v:rect id="Rectangle 3894" o:spid="_x0000_s1035" style="position:absolute;left:481;top:411;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y0McA&#10;AADdAAAADwAAAGRycy9kb3ducmV2LnhtbESPT2vCQBTE7wW/w/KEXoJu2kjR6CptUfRm/YPnR/aZ&#10;BLNvQ3Y10U/fLQg9DjPzG2a26EwlbtS40rKCt2EMgjizuuRcwfGwGoxBOI+ssbJMCu7kYDHvvcww&#10;1bblHd32PhcBwi5FBYX3dSqlywoy6Ia2Jg7e2TYGfZBNLnWDbYCbSr7H8Yc0WHJYKLCm74Kyy/5q&#10;FER1cvpqHz+baLuK78v1aTfJo06p1373OQXhqfP/4Wd7oxUk48kI/t6EJ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AMtDHAAAA3QAAAA8AAAAAAAAAAAAAAAAAmAIAAGRy&#10;cy9kb3ducmV2LnhtbFBLBQYAAAAABAAEAPUAAACMAwAAAAA=&#10;" fillcolor="#bfbfbf" stroked="f"/>
                <v:rect id="Rectangle 3895" o:spid="_x0000_s1036" style="position:absolute;left:481;top:411;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DF8UA&#10;AADdAAAADwAAAGRycy9kb3ducmV2LnhtbESPQWvCQBSE7wX/w/IK3upGRY2pq4ggeLLVSvH4mn1N&#10;Qnbfhuyq8d93C4LHYWa+YRarzhpxpdZXjhUMBwkI4tzpigsFp6/tWwrCB2SNxjEpuJOH1bL3ssBM&#10;uxsf6HoMhYgQ9hkqKENoMil9XpJFP3ANcfR+XWsxRNkWUrd4i3Br5ChJptJixXGhxIY2JeX18WIV&#10;pJMfU59m4/N+9jH8rsmsye8/leq/dut3EIG68Aw/2jutYJzOJ/D/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0MXxQAAAN0AAAAPAAAAAAAAAAAAAAAAAJgCAABkcnMv&#10;ZG93bnJldi54bWxQSwUGAAAAAAQABAD1AAAAigMAAAAA&#10;" filled="f" strokeweight="0"/>
                <v:rect id="Rectangle 3896" o:spid="_x0000_s1037" style="position:absolute;left:512;top:315;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JPMYA&#10;AADdAAAADwAAAGRycy9kb3ducmV2LnhtbESPT4vCMBTE7wt+h/AEL2VNV0G0axRXFL2tfxbPj+Zt&#10;W2xeShNt9dMbQfA4zMxvmOm8NaW4Uu0Kywq++jEI4tTqgjMFf8f15xiE88gaS8uk4EYO5rPOxxQT&#10;bRve0/XgMxEg7BJUkHtfJVK6NCeDrm8r4uD929qgD7LOpK6xCXBTykEcj6TBgsNCjhUtc0rPh4tR&#10;EFXD009z322j33V8W21O+0kWtUr1uu3iG4Sn1r/Dr/ZWKxiOJyN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JPMYAAADdAAAADwAAAAAAAAAAAAAAAACYAgAAZHJz&#10;L2Rvd25yZXYueG1sUEsFBgAAAAAEAAQA9QAAAIsDAAAAAA==&#10;" fillcolor="#bfbfbf" stroked="f"/>
                <v:rect id="Rectangle 3897" o:spid="_x0000_s1038" style="position:absolute;left:512;top:315;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F4+8YA&#10;AADdAAAADwAAAGRycy9kb3ducmV2LnhtbESPT2vCQBTE74LfYXmCN91YsUlTV5GC0JPWP5QeX7Ov&#10;Scju25Ddavz2bqHgcZiZ3zDLdW+NuFDna8cKZtMEBHHhdM2lgvNpO8lA+ICs0TgmBTfysF4NB0vM&#10;tbvygS7HUIoIYZ+jgiqENpfSFxVZ9FPXEkfvx3UWQ5RdKXWH1wi3Rj4lybO0WHNcqLClt4qK5vhr&#10;FWSLb9Oc0/nXLt3PPhsyG/K7D6XGo37zCiJQHx7h//a7VjDPXlL4ex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F4+8YAAADdAAAADwAAAAAAAAAAAAAAAACYAgAAZHJz&#10;L2Rvd25yZXYueG1sUEsFBgAAAAAEAAQA9QAAAIsDAAAAAA==&#10;" filled="f" strokeweight="0"/>
                <v:rect id="Rectangle 3898" o:spid="_x0000_s1039" style="position:absolute;left:513;top:303;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041cIA&#10;AADdAAAADwAAAGRycy9kb3ducmV2LnhtbERPy4rCMBTdD/gP4QpuiqajMGg1iiOK7nzi+tJc22Jz&#10;U5po63z9ZCG4PJz3bNGaUjypdoVlBd+DGARxanXBmYLLedMfg3AeWWNpmRS8yMFi3vmaYaJtw0d6&#10;nnwmQgi7BBXk3leJlC7NyaAb2Io4cDdbG/QB1pnUNTYh3JRyGMc/0mDBoSHHilY5pffTwyiIqtH1&#10;t/k77KL9Jn6tt9fjJItapXrddjkF4an1H/HbvdMKRuNJmBvehCcg5/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TjVwgAAAN0AAAAPAAAAAAAAAAAAAAAAAJgCAABkcnMvZG93&#10;bnJldi54bWxQSwUGAAAAAAQABAD1AAAAhwMAAAAA&#10;" fillcolor="#bfbfbf" stroked="f"/>
                <v:rect id="Rectangle 3899" o:spid="_x0000_s1040" style="position:absolute;left:513;top:303;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JJEsUA&#10;AADdAAAADwAAAGRycy9kb3ducmV2LnhtbESPQWvCQBSE7wX/w/KE3upGpRqjq4hQ6ElbFfH4zD6T&#10;kN23IbvV9N+7BaHHYWa+YRarzhpxo9ZXjhUMBwkI4tzpigsFx8PHWwrCB2SNxjEp+CUPq2XvZYGZ&#10;dnf+pts+FCJC2GeooAyhyaT0eUkW/cA1xNG7utZiiLItpG7xHuHWyFGSTKTFiuNCiQ1tSsrr/Y9V&#10;kL5fTH2cjs/b6W54qsmsyW+/lHrtd+s5iEBd+A8/259awTidzeD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kkSxQAAAN0AAAAPAAAAAAAAAAAAAAAAAJgCAABkcnMv&#10;ZG93bnJldi54bWxQSwUGAAAAAAQABAD1AAAAigMAAAAA&#10;" filled="f" strokeweight="0"/>
                <v:shape id="Freeform 3900" o:spid="_x0000_s1041" style="position:absolute;left:514;top:296;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2RW8UA&#10;AADdAAAADwAAAGRycy9kb3ducmV2LnhtbERPS2sCMRC+F/ofwhR6KZq1haKrUUqLWGgPvsDruBl3&#10;FzeTNZnqtr++OQgeP773ZNa5Rp0pxNqzgUE/A0VceFtzaWC7mfeGoKIgW2w8k4FfijCb3t9NMLf+&#10;wis6r6VUKYRjjgYqkTbXOhYVOYx93xIn7uCDQ0kwlNoGvKRw1+jnLHvVDmtODRW29F5RcVz/OAN/&#10;291m/7V7otM8LFcf8r2Q4XJhzOND9zYGJdTJTXx1f1oDL6Ms7U9v0hPQ0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3ZFbxQAAAN0AAAAPAAAAAAAAAAAAAAAAAJgCAABkcnMv&#10;ZG93bnJldi54bWxQSwUGAAAAAAQABAD1AAAAigMAAAAA&#10;" path="m30,1r,164l30,165r,1l30,166r,1l1,167r,-1l1,166,,165r,l,1r,l1,r,l1,,30,r,l30,r,1l30,1xe" fillcolor="#bfbfbf" stroked="f">
                  <v:path arrowok="t" o:connecttype="custom" o:connectlocs="30,1;30,165;30,165;30,166;30,166;30,167;1,167;1,166;1,166;0,165;0,165;0,1;0,1;1,0;1,0;1,0;30,0;30,0;30,0;30,1;30,1" o:connectangles="0,0,0,0,0,0,0,0,0,0,0,0,0,0,0,0,0,0,0,0,0"/>
                </v:shape>
                <v:shape id="Freeform 3901" o:spid="_x0000_s1042" style="position:absolute;left:514;top:296;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x4XMUA&#10;AADdAAAADwAAAGRycy9kb3ducmV2LnhtbESPQWvCQBSE74X+h+UVvNWNikWjm1AD0l5rPOjtmX1m&#10;Y7NvQ3bV9N93CwWPw8x8w6zzwbbiRr1vHCuYjBMQxJXTDdcK9uX2dQHCB2SNrWNS8EMe8uz5aY2p&#10;dnf+otsu1CJC2KeowITQpVL6ypBFP3YdcfTOrrcYouxrqXu8R7ht5TRJ3qTFhuOCwY4KQ9X37moV&#10;XCo6NsVyU8w/TqfC1PNyYQ+lUqOX4X0FItAQHuH/9qdWMFsmE/h7E5+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HhcxQAAAN0AAAAPAAAAAAAAAAAAAAAAAJgCAABkcnMv&#10;ZG93bnJldi54bWxQSwUGAAAAAAQABAD1AAAAigMAAAAA&#10;" path="m30,1r,164l30,165r,1l30,166r,1l1,167r,-1l1,166,,165r,l,1r,l1,r,l1,,30,r,l30,r,1l30,1xe" filled="f" strokeweight="0">
                  <v:stroke joinstyle="miter"/>
                  <v:path arrowok="t" o:connecttype="custom" o:connectlocs="30,1;30,165;30,165;30,166;30,166;30,167;1,167;1,166;1,166;0,165;0,165;0,1;0,1;1,0;1,0;1,0;30,0;30,0;30,0;30,1;30,1" o:connectangles="0,0,0,0,0,0,0,0,0,0,0,0,0,0,0,0,0,0,0,0,0"/>
                </v:shape>
                <v:rect id="Rectangle 3902" o:spid="_x0000_s1043" style="position:absolute;left:481;top:243;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6VJcYA&#10;AADdAAAADwAAAGRycy9kb3ducmV2LnhtbESPQWvCQBSE70L/w/IKvYS6q4Jo6ioqSr1VbfH8yL4m&#10;odm3Ibua6K93C4LHYWa+YWaLzlbiQo0vHWsY9BUI4syZknMNP9/b9wkIH5ANVo5Jw5U8LOYvvRmm&#10;xrV8oMsx5CJC2KeooQihTqX0WUEWfd/VxNH7dY3FEGWTS9NgG+G2kkOlxtJiyXGhwJrWBWV/x7PV&#10;kNSj06q97XfJ11ZdN5+nwzRPOq3fXrvlB4hAXXiGH+2d0TCaqiH8v4lPQM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6VJcYAAADdAAAADwAAAAAAAAAAAAAAAACYAgAAZHJz&#10;L2Rvd25yZXYueG1sUEsFBgAAAAAEAAQA9QAAAIsDAAAAAA==&#10;" fillcolor="#bfbfbf" stroked="f"/>
                <v:rect id="Rectangle 3903" o:spid="_x0000_s1044" style="position:absolute;left:481;top:243;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Hk4sYA&#10;AADdAAAADwAAAGRycy9kb3ducmV2LnhtbESPQWvCQBSE70L/w/IKvelGQ6um2YgIBU/aWik9PrOv&#10;Scju25BdNf33bqHgcZiZb5h8NVgjLtT7xrGC6SQBQVw63XCl4Pj5Nl6A8AFZo3FMCn7Jw6p4GOWY&#10;aXflD7ocQiUihH2GCuoQukxKX9Zk0U9cRxy9H9dbDFH2ldQ9XiPcGjlLkhdpseG4UGNHm5rK9nC2&#10;ChbPJ9Me5+n3br6ffrVk1uR370o9PQ7rVxCBhnAP/7e3WkG6TFL4exOfgCx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Hk4sYAAADdAAAADwAAAAAAAAAAAAAAAACYAgAAZHJz&#10;L2Rvd25yZXYueG1sUEsFBgAAAAAEAAQA9QAAAIsDAAAAAA==&#10;" filled="f" strokeweight="0"/>
                <v:rect id="Rectangle 3904" o:spid="_x0000_s1045" style="position:absolute;left:512;top:147;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ysYA&#10;AADdAAAADwAAAGRycy9kb3ducmV2LnhtbESPT2vCQBTE7wW/w/KEXoLuthbR6CptqejNv3h+ZJ9J&#10;MPs2ZLcm+um7hUKPw8z8hpkvO1uJGzW+dKzhZahAEGfOlJxrOB1XgwkIH5ANVo5Jw508LBe9pzmm&#10;xrW8p9sh5CJC2KeooQihTqX0WUEW/dDVxNG7uMZiiLLJpWmwjXBbyVelxtJiyXGhwJo+C8quh2+r&#10;IalH54/2sdsk25W6f63P+2medFo/97v3GYhAXfgP/7U3RsNoqt7g901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oysYAAADdAAAADwAAAAAAAAAAAAAAAACYAgAAZHJz&#10;L2Rvd25yZXYueG1sUEsFBgAAAAAEAAQA9QAAAIsDAAAAAA==&#10;" fillcolor="#bfbfbf" stroked="f"/>
                <v:rect id="Rectangle 3905" o:spid="_x0000_s1046" style="position:absolute;left:512;top:147;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TZDcYA&#10;AADdAAAADwAAAGRycy9kb3ducmV2LnhtbESPQWvCQBSE74X+h+UJ3pqNlVRNXUUKBU/WplI8vmaf&#10;Scju25BdNf77rlDocZiZb5jlerBGXKj3jWMFkyQFQVw63XCl4PD1/jQH4QOyRuOYFNzIw3r1+LDE&#10;XLsrf9KlCJWIEPY5KqhD6HIpfVmTRZ+4jjh6J9dbDFH2ldQ9XiPcGvmcpi/SYsNxocaO3moq2+Js&#10;FcyzH9MeZtPjbvYx+W7JbMjv9kqNR8PmFUSgIfyH/9pbrWC6SDO4v4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TZDcYAAADdAAAADwAAAAAAAAAAAAAAAACYAgAAZHJz&#10;L2Rvd25yZXYueG1sUEsFBgAAAAAEAAQA9QAAAIsDAAAAAA==&#10;" filled="f" strokeweight="0"/>
                <v:rect id="Rectangle 3906" o:spid="_x0000_s1047" style="position:absolute;left:513;top:135;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WTJscA&#10;AADdAAAADwAAAGRycy9kb3ducmV2LnhtbESPQWvCQBSE7wX/w/KEXkKz2wpSo6toqdSb1YrnR/Y1&#10;Cc2+DdltEvvrXUHocZiZb5jFarC16Kj1lWMNz6kCQZw7U3Gh4fS1fXoF4QOywdoxabiQh9Vy9LDA&#10;zLieD9QdQyEihH2GGsoQmkxKn5dk0aeuIY7et2sthijbQpoW+wi3tXxRaiotVhwXSmzoraT85/hr&#10;NSTN5Lzp/z53yX6rLu8f58OsSAatH8fDeg4i0BD+w/f2zmiYzNQUbm/iE5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Q1kybHAAAA3QAAAA8AAAAAAAAAAAAAAAAAmAIAAGRy&#10;cy9kb3ducmV2LnhtbFBLBQYAAAAABAAEAPUAAACMAwAAAAA=&#10;" fillcolor="#bfbfbf" stroked="f"/>
                <v:rect id="Rectangle 3907" o:spid="_x0000_s1048" style="position:absolute;left:513;top:135;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ri4cUA&#10;AADdAAAADwAAAGRycy9kb3ducmV2LnhtbESPQWvCQBSE7wX/w/IEb3WjYqOpq4ggeNLWSunxmX1N&#10;Qnbfhuyq8d+7hYLHYWa+YRarzhpxpdZXjhWMhgkI4tzpigsFp6/t6wyED8gajWNScCcPq2XvZYGZ&#10;djf+pOsxFCJC2GeooAyhyaT0eUkW/dA1xNH7da3FEGVbSN3iLcKtkeMkeZMWK44LJTa0KSmvjxer&#10;YDY9m/qUTn726WH0XZNZk99/KDXod+t3EIG68Az/t3dawWSepPD3Jj4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iuLhxQAAAN0AAAAPAAAAAAAAAAAAAAAAAJgCAABkcnMv&#10;ZG93bnJldi54bWxQSwUGAAAAAAQABAD1AAAAigMAAAAA&#10;" filled="f" strokeweight="0"/>
                <v:shape id="Freeform 3908" o:spid="_x0000_s1049" style="position:absolute;left:514;top:128;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udXcUA&#10;AADdAAAADwAAAGRycy9kb3ducmV2LnhtbERPS2sCMRC+F/ofwhR6KZq1haKrUUqLWGgPvsDruBl3&#10;FzeTNZnqtr++OQgeP773ZNa5Rp0pxNqzgUE/A0VceFtzaWC7mfeGoKIgW2w8k4FfijCb3t9NMLf+&#10;wis6r6VUKYRjjgYqkTbXOhYVOYx93xIn7uCDQ0kwlNoGvKRw1+jnLHvVDmtODRW29F5RcVz/OAN/&#10;291m/7V7otM8LFcf8r2Q4XJhzOND9zYGJdTJTXx1f1oDL6MszU1v0hPQ0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q51dxQAAAN0AAAAPAAAAAAAAAAAAAAAAAJgCAABkcnMv&#10;ZG93bnJldi54bWxQSwUGAAAAAAQABAD1AAAAigMAAAAA&#10;" path="m30,1r,164l30,165r,1l30,166r,1l1,167r,-1l1,166,,165r,l,1r,l1,r,l1,,30,r,l30,r,1l30,1xe" fillcolor="#bfbfbf" stroked="f">
                  <v:path arrowok="t" o:connecttype="custom" o:connectlocs="30,1;30,165;30,165;30,166;30,166;30,167;1,167;1,166;1,166;0,165;0,165;0,1;0,1;1,0;1,0;1,0;30,0;30,0;30,0;30,1;30,1" o:connectangles="0,0,0,0,0,0,0,0,0,0,0,0,0,0,0,0,0,0,0,0,0"/>
                </v:shape>
                <v:shape id="Freeform 3909" o:spid="_x0000_s1050" style="position:absolute;left:514;top:128;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p0WsQA&#10;AADdAAAADwAAAGRycy9kb3ducmV2LnhtbESPQWvCQBSE70L/w/IK3nTTisVEV2kDYq8aD+3tmX1m&#10;o9m3Ibtq/PddoeBxmJlvmMWqt424UudrxwrexgkI4tLpmisF+2I9moHwAVlj45gU3MnDavkyWGCm&#10;3Y23dN2FSkQI+wwVmBDaTEpfGrLox64ljt7RdRZDlF0ldYe3CLeNfE+SD2mx5rhgsKXcUHneXayC&#10;U0m/dZ5+5dPN4ZCbalrM7E+h1PC1/5yDCNSHZ/i//a0VTNIkhceb+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adFrEAAAA3QAAAA8AAAAAAAAAAAAAAAAAmAIAAGRycy9k&#10;b3ducmV2LnhtbFBLBQYAAAAABAAEAPUAAACJAwAAAAA=&#10;" path="m30,1r,164l30,165r,1l30,166r,1l1,167r,-1l1,166,,165r,l,1r,l1,r,l1,,30,r,l30,r,1l30,1xe" filled="f" strokeweight="0">
                  <v:stroke joinstyle="miter"/>
                  <v:path arrowok="t" o:connecttype="custom" o:connectlocs="30,1;30,165;30,165;30,166;30,166;30,167;1,167;1,166;1,166;0,165;0,165;0,1;0,1;1,0;1,0;1,0;30,0;30,0;30,0;30,1;30,1" o:connectangles="0,0,0,0,0,0,0,0,0,0,0,0,0,0,0,0,0,0,0,0,0"/>
                </v:shape>
                <v:group id="Group 3910" o:spid="_x0000_s1051" style="position:absolute;left:64;top:432;width:143;height:46" coordorigin="64,432" coordsize="14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0vuMQAAADdAAAADwAAAGRycy9kb3ducmV2LnhtbERPy2rCQBTdF/yH4Qru&#10;6iSGlhodRUItXYRCVRB3l8w1CWbuhMw0j7/vLApdHs57ux9NI3rqXG1ZQbyMQBAXVtdcKricj89v&#10;IJxH1thYJgUTOdjvZk9bTLUd+Jv6ky9FCGGXooLK+zaV0hUVGXRL2xIH7m47gz7ArpS6wyGEm0au&#10;ouhVGqw5NFTYUlZR8Tj9GAUfAw6HJH7v88c9m27nl69rHpNSi/l42IDwNPp/8Z/7UytI1nH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w0vuMQAAADdAAAA&#10;DwAAAAAAAAAAAAAAAACqAgAAZHJzL2Rvd25yZXYueG1sUEsFBgAAAAAEAAQA+gAAAJsDAAAAAA==&#10;">
                  <v:rect id="Rectangle 3911" o:spid="_x0000_s1052" style="position:absolute;left:64;top:432;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Wdj8cA&#10;AADdAAAADwAAAGRycy9kb3ducmV2LnhtbESPQWvCQBSE74X+h+UVegl1kwpSY1ZppVJvbax4fmSf&#10;STD7NmTXJPrr3YLQ4zAz3zDZajSN6KlztWUFySQGQVxYXXOpYP+7eXkD4TyyxsYyKbiQg9Xy8SHD&#10;VNuBc+p3vhQBwi5FBZX3bSqlKyoy6Ca2JQ7e0XYGfZBdKXWHQ4CbRr7G8UwarDksVNjSuqLitDsb&#10;BVE7PXwM159t9L2JL59fh3xeRqNSz0/j+wKEp9H/h+/trVYwnScJ/L0JT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4FnY/HAAAA3QAAAA8AAAAAAAAAAAAAAAAAmAIAAGRy&#10;cy9kb3ducmV2LnhtbFBLBQYAAAAABAAEAPUAAACMAwAAAAA=&#10;" fillcolor="#bfbfbf" stroked="f"/>
                  <v:rect id="Rectangle 3912" o:spid="_x0000_s1053" style="position:absolute;left:64;top:432;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TXpMUA&#10;AADdAAAADwAAAGRycy9kb3ducmV2LnhtbESPQWvCQBSE74L/YXkFb7qJYtXoKiIIPVlrpXh8Zl+T&#10;kN23IbvV+O+7QqHHYWa+YVabzhpxo9ZXjhWkowQEce50xYWC8+d+OAfhA7JG45gUPMjDZt3vrTDT&#10;7s4fdDuFQkQI+wwVlCE0mZQ+L8miH7mGOHrfrrUYomwLqVu8R7g1cpwkr9JixXGhxIZ2JeX16ccq&#10;mE+vpj7PJpfD7D39qslsyR+OSg1euu0SRKAu/If/2m9awWSRjuH5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JNekxQAAAN0AAAAPAAAAAAAAAAAAAAAAAJgCAABkcnMv&#10;ZG93bnJldi54bWxQSwUGAAAAAAQABAD1AAAAigMAAAAA&#10;" filled="f" strokeweight="0"/>
                  <v:rect id="Rectangle 3913" o:spid="_x0000_s1054" style="position:absolute;left:65;top:433;width:30;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umY8YA&#10;AADdAAAADwAAAGRycy9kb3ducmV2LnhtbESPT2vCQBTE70K/w/IKXkLd2EDR6CqtVPTmn4rnR/aZ&#10;BLNvQ3Y10U/vCgWPw8z8hpnOO1OJKzWutKxgOIhBEGdWl5wrOPwtP0YgnEfWWFkmBTdyMJ+99aaY&#10;atvyjq57n4sAYZeigsL7OpXSZQUZdANbEwfvZBuDPsgml7rBNsBNJT/j+EsaLDksFFjToqDsvL8Y&#10;BVGdHH/a+3YdbZbx7Xd13I3zqFOq/959T0B46vwr/N9eawXJeJjA8014AnL2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ZumY8YAAADdAAAADwAAAAAAAAAAAAAAAACYAgAAZHJz&#10;L2Rvd25yZXYueG1sUEsFBgAAAAAEAAQA9QAAAIsDAAAAAA==&#10;" fillcolor="#bfbfbf" stroked="f"/>
                  <v:shape id="Freeform 3914" o:spid="_x0000_s1055" style="position:absolute;left:65;top:433;width:30;height:35;visibility:visible;mso-wrap-style:square;v-text-anchor:top" coordsize="30,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6LLccA&#10;AADdAAAADwAAAGRycy9kb3ducmV2LnhtbESPQWsCMRSE70L/Q3iFXkQTq0hdjVIKQj0oqAXx9ti8&#10;7m7dvKybVFd/vREEj8PMfMNMZo0txYlqXzjW0OsqEMSpMwVnGn62884HCB+QDZaOScOFPMymL60J&#10;JsadeU2nTchEhLBPUEMeQpVI6dOcLPquq4ij9+tqiyHKOpOmxnOE21K+KzWUFguOCzlW9JVTetj8&#10;Ww1qodZ/7d28dLhfrhbmejzst0et316bzzGIQE14hh/tb6OhP+oN4P4mPg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iy3HAAAA3QAAAA8AAAAAAAAAAAAAAAAAmAIAAGRy&#10;cy9kb3ducmV2LnhtbFBLBQYAAAAABAAEAPUAAACMAwAAAAA=&#10;" path="m30,r,l30,r,l30,xm30,l29,r,l30,r,xm29,r,l29,r,l29,xm29,r,l29,r,l29,xm29,l28,r,l29,r,xm28,r,l28,r,l28,xm28,r,l28,r,l28,xm28,r,l28,r,l28,xm27,r,l27,r,l27,xm27,r,l27,r,l27,xm27,r,l27,r,l27,xm26,r,l26,r,l26,xm26,r,l26,r,l26,xm26,r,l26,r,l26,xm25,r,l25,r,l25,xm25,r,l25,r,l25,xm25,r,l25,r,l25,xm24,r,l24,r,l24,xm24,r,l24,r,l24,xm24,r,l24,r,l24,xm24,l23,r,l24,r,xm23,r,l23,r,l23,xm23,r,l23,r,l23,xm23,l22,r,l23,r,xm22,r,l22,r,l22,xm22,r,l22,r,l22,xm22,l21,r,l22,r,xm21,r,l21,r,l21,xm21,r,l21,r,l21,xm21,r,l21,r,l21,xm20,r,l20,r,l20,xm20,r,l20,r,l20,xm20,r,l20,r,l20,xm19,r,l19,r,l19,xm19,r,l19,r,l19,xm19,r,l19,r,l19,xm18,r,l18,r,l18,xm18,r,l18,r,l18,xm18,r,l18,r,l18,xm17,r,l17,r,l17,xm17,r,l17,r,l17,xm17,r,l17,r,l17,xm17,l16,r,l17,r,xm16,r,l16,r,l16,xm16,r,l16,r,l16,xm16,l15,r,l16,r,xm15,r,l15,r,l15,xm15,r,l15,r,l15,xm15,l14,r,l15,r,xm14,r,l14,r,l14,xm14,r,l14,r,l14,xm14,r,l14,r,l14,xm13,r,l13,r,l13,xm13,r,l13,r,l13,xm13,r,l13,r,l13,xm12,r,l12,r,l12,xm12,r,l12,r,l12,xm12,r,l12,r,l12,xm11,r,l11,r,l11,xm11,r,l11,r,l11,xm11,r,l11,r,l11,xm10,r,l10,r,l10,xm10,r,l10,r,l10,xm10,r,l10,r,l10,xm10,l9,r,l10,r,xm9,r,l9,r,l9,xm9,r,l9,r,l9,xm9,l8,r,l9,r,xm8,r,l8,r,l8,xm8,r,l8,r,l8,xm8,l7,r,l8,r,xm7,r,l7,r,l7,xm7,r,l7,r,l7,xm7,r,l7,r,l7,xm6,r,l6,r,l6,xm6,r,l6,r,l6,xm6,r,l6,r,l6,xm5,r,l5,r,l5,xm5,r,l5,r,l5,xm5,r,l5,r,l5,xm4,r,l4,r,l4,xm4,r,l4,r,l4,xm4,r,l4,r,l4,xm3,r,l3,r,l3,xm3,r,l3,r,l3,xm3,r,l3,r,l3,xm3,l2,r,l3,r,xm2,r,l2,r,l2,xm2,r,l2,r,l2,xm2,l1,r,l2,r,xm1,r,l1,r,l1,xm1,r,l1,r,l1,xm1,l,,,,1,r,xm,l,,,,,,,xm,l,,,,,,,xm,l,,,,,,,xm,l,1r,l,,,xm,1r,l,1r,l,1xm,1r,l,1r,l,1xm,1l,2r,l,1r,xm,2r,l,2r,l,2xm,2r,l,2r,l,2xm,2l,3r,l,2r,xm,3r,l,3r,l,3xm,3r,l,3r,l,3xm,3r,l,3r,l,3xm,4r,l,4r,l,4xm,4r,l,4r,l,4xm,4r,l,4r,l,4xm,5r,l,5r,l,5xm,5r,l,5r,l,5xm,5r,l,5r,l,5xm,5l,6r,l,5r,xm,6r,l,6r,l,6xm,6r,l,6r,l,6xm,6l,7r,l,6r,xm,7r,l,7r,l,7xm,7r,l,7r,l,7xm,7l,8r,l,7r,xm,8r,l,8r,l,8xm,8r,l,8r,l,8xm,8r,l,8r,l,8xm,9r,l,9r,l,9xm,9r,l,9r,l,9xm,9r,l,9r,l,9xm,10r,l,10r,l,10xm,10r,l,10r,l,10xm,10r,l,10r,l,10xm,10r,1l,11,,10r,xm,11r,l,11r,l,11xm,11r,l,11r,l,11xm,11r,1l,12,,11r,xm,12r,l,12r,l,12xm,12r,l,12r,l,12xm,12r,l,12r,l,12xm,13r,l,13r,l,13xm,13r,l,13r,l,13xm,13r,l,13r,l,13xm,14r,l,14r,l,14xm,14r,l,14r,l,14xm,14r,l,14r,l,14xm,15r,l,15r,l,15xm,15r,l,15r,l,15xm,15r,l,15r,l,15xm,15r,1l,16,,15r,xm,16r,l,16r,l,16xm,16r,l,16r,l,16xm,16r,1l,17,,16r,xm,17r,l,17r,l,17xm,17r,l,17r,l,17xm,17r,l,17r,l,17xm,18r,l,18r,l,18xm,18r,l,18r,l,18xm,18r,l,18r,l,18xm,19r,l,19r,l,19xm,19r,l,19r,l,19xm,19r,l,19r,l,19xm,20r,l,20r,l,20xm,20r,l,20r,l,20xm,20r,l,20r,l,20xm,20r,1l,21,,20r,xm,21r,l,21r,l,21xm,21r,l,21r,l,21xm,21r,1l,22,,21r,xm,22r,l,22r,l,22xm,22r,l,22r,l,22xm,22r,l,22r,l,22xm,23r,l,23r,l,23xm,23r,l,23r,l,23xm,23r,l,23r,l,23xm,24r,l,24r,l,24xm,24r,l,24r,l,24xm,24r,l,24r,l,24xm,24r,1l,25,,24r,xm,25r,l,25r,l,25xm,25r,l,25r,l,25xm,25r,1l,26,,25r,xm,26r,l,26r,l,26xm,26r,l,26r,l,26xm,26r,1l,27,,26r,xm,27r,l,27r,l,27xm,27r,l,27r,l,27xm,27r,l,27r,l,27xm,28r,l,28r,l,28xm,28r,l,28r,l,28xm,28r,l,28r,l,28xm,29r,l,29r,l,29xm,29r,l,29r,l,29xm,29r,l,29r,l,29xm,29r,1l,30,,29r,xm,30r,l,30r,l,30xm,30r,l,30r,l,30xm,30r,1l,31,,30r,xm,31r,l,31r,l,31xm,31r,l,31r,l,31xm,31r,l,31r,l,31xm,32r,l,32r,l,32xm,32r,l,32r,l,32xm,32r,l,32r,l,32xm,33r,l,33r,l,33xm,33r,l,33r,l,33xm,33r,l,33r,l,33xm,34r,l,34r,l,34xm,34r,l,34r,l,34xm,34r,l,34r,l,34xm,34r,1l,35,,34r,xm,35r,l,35r,l,35xm,35r,l,35r,l,35xm,35r,l,35r,l,35xm,35r,l,35r,l,35xm1,35r,l1,35r,l1,35xm1,35r,l1,35r,l1,35xm1,35r,l1,35r,l1,35xm2,35r,l2,35r,l2,35xm2,35r,l2,35r,l2,35xm2,35r,l2,35r,l2,35xm3,35r,l3,35r,l3,35xm3,35r,l3,35r,l3,35xm3,35r,l3,35r,l3,35xm3,35r1,l4,35r-1,l3,35xm4,35r,l4,35r,l4,35xm4,35r,l4,35r,l4,35xm4,35r1,l5,35r-1,l4,35xm5,35r,l5,35r,l5,35xm5,35r,l5,35r,l5,35xm5,35r1,l6,35r-1,l5,35xm6,35r,l6,35r,l6,35xm6,35r,l6,35r,l6,35xm6,35r1,l7,35r-1,l6,35xm7,35r,l7,35r,l7,35xm7,35r,l7,35r,l7,35xm7,35r,l7,35r,l7,35xm8,35r,l8,35r,l8,35xm8,35r,l8,35r,l8,35xm8,35r,l8,35r,l8,35xm9,35r,l9,35r,l9,35xm9,35r,l9,35r,l9,35xm9,35r,l9,35r,l9,35xm10,35r,l10,35r,l10,35xm10,35r,l10,35r,l10,35xm10,35r,l10,35r,l10,35xm10,35r1,l11,35r-1,l10,35xm11,35r,l11,35r,l11,35xm11,35r,l11,35r,l11,35xm11,35r1,l12,35r-1,l11,35xm12,35r,l12,35r,l12,35xm12,35r,l12,35r,l12,35xm12,35r1,l13,35r-1,l12,35xm13,35r,l13,35r,l13,35xm13,35r,l13,35r,l13,35xm13,35r1,l14,35r-1,l13,35xm14,35r,l14,35r,l14,35xm14,35r,l14,35r,l14,35xm14,35r,l14,35r,l14,35xm15,35r,l15,35r,l15,35xm15,35r,l15,35r,l15,35xm15,35r,l15,35r,l15,35xm16,35r,l16,35r,l16,35xm16,35r,l16,35r,l16,35xm16,35r,l16,35r,l16,35xm17,35r,l17,35r,l17,35xm17,35r,l17,35r,l17,35xm17,35r,l17,35r,l17,35xm17,35r1,l18,35r-1,l17,35xm18,35r,l18,35r,l18,35xm18,35r,l18,35r,l18,35xm18,35r1,l19,35r-1,l18,35xm19,35r,l19,35r,l19,35xm19,35r,l19,35r,l19,35xm19,35r1,l20,35r-1,l19,35xm20,35r,l20,35r,l20,35xm20,35r,l20,35r,l20,35xm20,35r1,l21,35r-1,l20,35xm21,35r,l21,35r,l21,35xm21,35r,l21,35r,l21,35xm21,35r,l21,35r,l21,35xm22,35r,l22,35r,l22,35xm22,35r,l22,35r,l22,35xm22,35r,l22,35r,l22,35xm23,35r,l23,35r,l23,35xm23,35r,l23,35r,l23,35xm23,35r,l23,35r,l23,35xm24,35r,l24,35r,l24,35xm24,35r,l24,35r,l24,35xm24,35r,l24,35r,l24,35xm24,35r1,l25,35r-1,l24,35xm25,35r,l25,35r,l25,35xm25,35r,l25,35r,l25,35xm25,35r1,l26,35r-1,l25,35xm26,35r,l26,35r,l26,35xm26,35r,l26,35r,l26,35xm26,35r1,l27,35r-1,l26,35xm27,35r,l27,35r,l27,35xm27,35r,l27,35r,l27,35xm27,35r1,l28,35r-1,l27,35xm28,35r,l28,35r,l28,35xm28,35r,l28,35r,l28,35xm28,35r,l28,35r,l28,35xm29,35r,l29,35r,l29,35xm29,35r,l29,35r,l29,35xm29,35r,l29,35r,l29,35xm30,35r,l30,35r,l30,35xm30,35r,l30,35r,l30,35xm30,35r,l30,35r,l30,35xm30,35r,l30,35r,l30,35xm30,34r,l30,34r,l30,34xm30,34r,l30,34r,l30,34xm30,34r,l30,34r,l30,34xm30,34r,-1l30,33r,1l30,34xm30,33r,l30,33r,l30,33xm30,33r,l30,33r,l30,33xm30,33r,-1l30,32r,1l30,33xm30,32r,l30,32r,l30,32xm30,32r,l30,32r,l30,32xm30,32r,-1l30,31r,1l30,32xm30,31r,l30,31r,l30,31xm30,31r,l30,31r,l30,31xm30,31r,l30,31r,l30,31xm30,30r,l30,30r,l30,30xm30,30r,l30,30r,l30,30xm30,30r,l30,30r,l30,30xm30,29r,l30,29r,l30,29xm30,29r,l30,29r,l30,29xm30,29r,l30,29r,l30,29xm30,29r,-1l30,28r,1l30,29xm30,28r,l30,28r,l30,28xm30,28r,l30,28r,l30,28xm30,28r,-1l30,27r,1l30,28xm30,27r,l30,27r,l30,27xm30,27r,l30,27r,l30,27xm30,27r,l30,27r,l30,27xm30,26r,l30,26r,l30,26xm30,26r,l30,26r,l30,26xm30,26r,l30,26r,l30,26xm30,25r,l30,25r,l30,25xm30,25r,l30,25r,l30,25xm30,25r,l30,25r,l30,25xm30,24r,l30,24r,l30,24xm30,24r,l30,24r,l30,24xm30,24r,l30,24r,l30,24xm30,24r,-1l30,23r,1l30,24xm30,23r,l30,23r,l30,23xm30,23r,l30,23r,l30,23xm30,23r,-1l30,22r,1l30,23xm30,22r,l30,22r,l30,22xm30,22r,l30,22r,l30,22xm30,22r,l30,22r,l30,22xm30,21r,l30,21r,l30,21xm30,21r,l30,21r,l30,21xm30,21r,l30,21r,l30,21xm30,20r,l30,20r,l30,20xm30,20r,l30,20r,l30,20xm30,20r,l30,20r,l30,20xm30,20r,-1l30,19r,1l30,20xm30,19r,l30,19r,l30,19xm30,19r,l30,19r,l30,19xm30,19r,-1l30,18r,1l30,19xm30,18r,l30,18r,l30,18xm30,18r,l30,18r,l30,18xm30,18r,-1l30,17r,1l30,18xm30,17r,l30,17r,l30,17xm30,17r,l30,17r,l30,17xm30,17r,l30,17r,l30,17xm30,16r,l30,16r,l30,16xm30,16r,l30,16r,l30,16xm30,16r,l30,16r,l30,16xm30,15r,l30,15r,l30,15xm30,15r,l30,15r,l30,15xm30,15r,l30,15r,l30,15xm30,15r,-1l30,14r,1l30,15xm30,14r,l30,14r,l30,14xm30,14r,l30,14r,l30,14xm30,14r,-1l30,13r,1l30,14xm30,13r,l30,13r,l30,13xm30,13r,l30,13r,l30,13xm30,13r,-1l30,12r,1l30,13xm30,12r,l30,12r,l30,12xm30,12r,l30,12r,l30,12xm30,12r,l30,12r,l30,12xm30,11r,l30,11r,l30,11xm30,11r,l30,11r,l30,11xm30,11r,l30,11r,l30,11xm30,10r,l30,10r,l30,10xm30,10r,l30,10r,l30,10xm30,10r,l30,10r,l30,10xm30,10r,-1l30,9r,1l30,10xm30,9r,l30,9r,l30,9xm30,9r,l30,9r,l30,9xm30,9r,-1l30,8r,1l30,9xm30,8r,l30,8r,l30,8xm30,8r,l30,8r,l30,8xm30,8r,l30,8r,l30,8xm30,7r,l30,7r,l30,7xm30,7r,l30,7r,l30,7xm30,7r,l30,7r,l30,7xm30,6r,l30,6r,l30,6xm30,6r,l30,6r,l30,6xm30,6r,l30,6r,l30,6xm30,5r,l30,5r,l30,5xm30,5r,l30,5r,l30,5xm30,5r,l30,5r,l30,5xm30,5r,-1l30,4r,1l30,5xm30,4r,l30,4r,l30,4xm30,4r,l30,4r,l30,4xm30,4r,-1l30,3r,1l30,4xm30,3r,l30,3r,l30,3xm30,3r,l30,3r,l30,3xm30,3r,l30,3r,l30,3xm30,2r,l30,2r,l30,2xm30,2r,l30,2r,l30,2xm30,2r,l30,2r,l30,2xm30,1r,l30,1r,l30,1xm30,1r,l30,1r,l30,1xm30,1r,l30,1r,l30,1xm30,r,l30,r,l30,xm30,r,l30,r,l30,xe" fillcolor="black" strokeweight="0">
                    <v:stroke joinstyle="bevel"/>
                    <v:path arrowok="t" o:connecttype="custom" o:connectlocs="28,0;26,0;24,0;21,0;20,0;17,0;15,0;13,0;11,0;9,0;7,0;5,0;3,0;0,0;0,1;0,3;0,5;0,7;0,10;0,11;0,14;0,16;0,18;0,20;0,22;0,24;0,26;0,28;0,30;0,32;0,34;1,35;3,35;5,35;7,35;9,35;11,35;13,35;16,35;17,35;20,35;22,35;24,35;26,35;28,35;30,35;30,33;30,31;30,29;30,27;30,25;30,23;30,21;30,18;30,17;30,14;30,12;30,10;30,8;30,6;30,4;30,2;30,0" o:connectangles="0,0,0,0,0,0,0,0,0,0,0,0,0,0,0,0,0,0,0,0,0,0,0,0,0,0,0,0,0,0,0,0,0,0,0,0,0,0,0,0,0,0,0,0,0,0,0,0,0,0,0,0,0,0,0,0,0,0,0,0,0,0,0"/>
                    <o:lock v:ext="edit" verticies="t"/>
                  </v:shape>
                  <v:line id="Line 33" o:spid="_x0000_s1056" style="position:absolute;visibility:visible;mso-wrap-style:square" from="69,474" to="91,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NfqccAAADdAAAADwAAAGRycy9kb3ducmV2LnhtbESPT2vCQBTE74LfYXmCt7qxomh0lVhb&#10;6kHBfwePz+wzCWbfhuxW02/fFQoeh5n5DTNbNKYUd6pdYVlBvxeBIE6tLjhTcDp+vY1BOI+ssbRM&#10;Cn7JwWLebs0w1vbBe7offCYChF2MCnLvq1hKl+Zk0PVsRRy8q60N+iDrTOoaHwFuSvkeRSNpsOCw&#10;kGNFHzmlt8OPUbBq1svN6br53A73u+N5dPlObslAqW6nSaYgPDX+Ff5vr7WCwaQ/hOeb8ATk/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M1+pxwAAAN0AAAAPAAAAAAAA&#10;AAAAAAAAAKECAABkcnMvZG93bnJldi54bWxQSwUGAAAAAAQABAD5AAAAlQMAAAAA&#10;">
                    <v:stroke joinstyle="miter"/>
                  </v:line>
                  <v:line id="Line 34" o:spid="_x0000_s1057" style="position:absolute;visibility:visible;mso-wrap-style:square" from="69,478" to="91,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HB3sgAAADdAAAADwAAAGRycy9kb3ducmV2LnhtbESPzWvCQBTE74X+D8sreKsblYY2ukr8&#10;oh4U6sehx2f2mQSzb0N21fjfu0Khx2FmfsOMJq2pxJUaV1pW0OtGIIgzq0vOFRz2y/dPEM4ja6ws&#10;k4I7OZiMX19GmGh74y1ddz4XAcIuQQWF93UipcsKMui6tiYO3sk2Bn2QTS51g7cAN5XsR1EsDZYc&#10;FgqsaVZQdt5djIJ5u5quD6f1YvOx/dn/xsfv9JwOlOq8tekQhKfW/4f/2iutYPDVi+H5JjwBOX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eHB3sgAAADdAAAADwAAAAAA&#10;AAAAAAAAAAChAgAAZHJzL2Rvd25yZXYueG1sUEsFBgAAAAAEAAQA+QAAAJYDAAAAAA==&#10;">
                    <v:stroke joinstyle="miter"/>
                  </v:line>
                  <v:rect id="Rectangle 3917" o:spid="_x0000_s1058" style="position:absolute;left:176;top:433;width:29;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CgYMYA&#10;AADdAAAADwAAAGRycy9kb3ducmV2LnhtbESPT2vCQBTE7wW/w/IKvQTd2EDV6CoqlXrzL54f2WcS&#10;mn0bslsT++ldodDjMDO/YWaLzlTiRo0rLSsYDmIQxJnVJecKzqdNfwzCeWSNlWVScCcHi3nvZYap&#10;ti0f6Hb0uQgQdikqKLyvUyldVpBBN7A1cfCutjHog2xyqRtsA9xU8j2OP6TBksNCgTWtC8q+jz9G&#10;QVQnl1X7u99Gu018//y6HCZ51Cn19totpyA8df4//NfeagXJZDiC55v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CgYMYAAADdAAAADwAAAAAAAAAAAAAAAACYAgAAZHJz&#10;L2Rvd25yZXYueG1sUEsFBgAAAAAEAAQA9QAAAIsDAAAAAA==&#10;" fillcolor="#bfbfbf" stroked="f"/>
                  <v:shape id="Freeform 3918" o:spid="_x0000_s1059" style="position:absolute;left:176;top:433;width:29;height:35;visibility:visible;mso-wrap-style:square;v-text-anchor:top" coordsize="29,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TGsMA&#10;AADdAAAADwAAAGRycy9kb3ducmV2LnhtbERPy2rCQBTdF/yH4Qru6kSFElNHEVEs6KY+6PaSuU1S&#10;M3fCzJik/XpnUXB5OO/Fqje1aMn5yrKCyTgBQZxbXXGh4HLevaYgfEDWWFsmBb/kYbUcvCww07bj&#10;T2pPoRAxhH2GCsoQmkxKn5dk0I9tQxy5b+sMhghdIbXDLoabWk6T5E0arDg2lNjQpqT8drobBe36&#10;zx9seq9/rvtt/9UdcpeGo1KjYb9+BxGoD0/xv/tDK5jNJ3FufBOf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GTGsMAAADdAAAADwAAAAAAAAAAAAAAAACYAgAAZHJzL2Rv&#10;d25yZXYueG1sUEsFBgAAAAAEAAQA9QAAAIgDAAAAAA==&#10;" path="m29,r,l29,r,l29,xm28,r,l28,r,l28,xm28,r,l28,r,l28,xm28,r,l28,r,l28,xm28,l27,r,l28,r,xm27,r,l27,r,l27,xm27,r,l27,r,l27,xm27,l26,r,l27,r,xm26,r,l26,r,l26,xm26,r,l26,r,l26,xm26,l25,r,l26,r,xm25,r,l25,r,l25,xm25,r,l25,r,l25,xm25,r,l25,r,l25,xm24,r,l24,r,l24,xm24,r,l24,r,l24,xm24,r,l24,r,l24,xm23,r,l23,r,l23,xm23,r,l23,r,l23,xm23,r,l23,r,l23,xm22,r,l22,r,l22,xm22,r,l22,r,l22,xm22,r,l22,r,l22,xm21,r,l21,r,l21,xm21,r,l21,r,l21,xm21,r,l21,r,l21,xm21,l20,r,l21,r,xm20,r,l20,r,l20,xm20,r,l20,r,l20,xm20,l19,r,l20,r,xm19,r,l19,r,l19,xm19,r,l19,r,l19,xm19,l18,r,l19,r,xm18,r,l18,r,l18,xm18,r,l18,r,l18,xm18,r,l18,r,l18,xm17,r,l17,r,l17,xm17,r,l17,r,l17,xm17,r,l17,r,l17,xm16,r,l16,r,l16,xm16,r,l16,r,l16,xm16,r,l16,r,l16,xm15,r,l15,r,l15,xm15,r,l15,r,l15,xm15,r,l15,r,l15,xm14,r,l14,r,l14,xm14,r,l14,r,l14,xm14,r,l14,r,l14,xm14,l13,r,l14,r,xm13,r,l13,r,l13,xm13,r,l13,r,l13,xm13,l12,r,l13,r,xm12,r,l12,r,l12,xm12,r,l12,r,l12,xm12,l11,r,l12,r,xm11,r,l11,r,l11,xm11,r,l11,r,l11,xm11,r,l11,r,l11,xm10,r,l10,r,l10,xm10,r,l10,r,l10,xm10,r,l10,r,l10,xm9,r,l9,r,l9,xm9,r,l9,r,l9,xm9,r,l9,r,l9,xm8,r,l8,r,l8,xm8,r,l8,r,l8,xm8,r,l8,r,l8,xm7,r,l7,r,l7,xm7,r,l7,r,l7,xm7,r,l7,r,l7,xm7,l6,r,l7,r,xm6,r,l6,r,l6,xm6,r,l6,r,l6,xm6,l5,r,l6,r,xm5,r,l5,r,l5,xm5,r,l5,r,l5,xm5,l4,r,l5,r,xm4,r,l4,r,l4,xm4,r,l4,r,l4,xm4,r,l4,r,l4,xm3,r,l3,r,l3,xm3,r,l3,r,l3,xm3,r,l3,r,l3,xm2,r,l2,r,l2,xm2,r,l2,r,l2,xm2,r,l2,r,l2,xm1,r,l1,r,l1,xm1,r,l1,r,l1,xm1,r,l1,r,l1,xm,l,,,,,,,xm,l,,,,,,,xm,l,,,,,,,xm,l,,,,,,,xm,l,,,,,,,xm,l,1r,l,,,xm,1r,l,1r,l,1xm,1r,l,1r,l,1xm,1l,2r,l,1r,xm,2r,l,2r,l,2xm,2r,l,2r,l,2xm,2l,3r,l,2r,xm,3r,l,3r,l,3xm,3r,l,3r,l,3xm,3r,l,3r,l,3xm,4r,l,4r,l,4xm,4r,l,4r,l,4xm,4r,l,4r,l,4xm,5r,l,5r,l,5xm,5r,l,5r,l,5xm,5r,l,5r,l,5xm,5l,6r,l,5r,xm,6r,l,6r,l,6xm,6r,l,6r,l,6xm,6l,7r,l,6r,xm,7r,l,7r,l,7xm,7r,l,7r,l,7xm,7l,8r,l,7r,xm,8r,l,8r,l,8xm,8r,l,8r,l,8xm,8r,l,8r,l,8xm,9r,l,9r,l,9xm,9r,l,9r,l,9xm,9r,l,9r,l,9xm,10r,l,10r,l,10xm,10r,l,10r,l,10xm,10r,l,10r,l,10xm,10r,1l,11,,10r,xm,11r,l,11r,l,11xm,11r,l,11r,l,11xm,11r,1l,12,,11r,xm,12r,l,12r,l,12xm,12r,l,12r,l,12xm,12r,l,12r,l,12xm,13r,l,13r,l,13xm,13r,l,13r,l,13xm,13r,l,13r,l,13xm,14r,l,14r,l,14xm,14r,l,14r,l,14xm,14r,l,14r,l,14xm,15r,l,15r,l,15xm,15r,l,15r,l,15xm,15r,l,15r,l,15xm,15r,1l,16,,15r,xm,16r,l,16r,l,16xm,16r,l,16r,l,16xm,16r,1l,17,,16r,xm,17r,l,17r,l,17xm,17r,l,17r,l,17xm,17r,l,17r,l,17xm,18r,l,18r,l,18xm,18r,l,18r,l,18xm,18r,l,18r,l,18xm,19r,l,19r,l,19xm,19r,l,19r,l,19xm,19r,l,19r,l,19xm,20r,l,20r,l,20xm,20r,l,20r,l,20xm,20r,l,20r,l,20xm,20r,1l,21,,20r,xm,21r,l,21r,l,21xm,21r,l,21r,l,21xm,21r,1l,22,,21r,xm,22r,l,22r,l,22xm,22r,l,22r,l,22xm,22r,l,22r,l,22xm,23r,l,23r,l,23xm,23r,l,23r,l,23xm,23r,l,23r,l,23xm,24r,l,24r,l,24xm,24r,l,24r,l,24xm,24r,l,24r,l,24xm,24r,1l,25,,24r,xm,25r,l,25r,l,25xm,25r,l,25r,l,25xm,25r,1l,26,,25r,xm,26r,l,26r,l,26xm,26r,l,26r,l,26xm,26r,1l,27,,26r,xm,27r,l,27r,l,27xm,27r,l,27r,l,27xm,27r,l,27r,l,27xm,28r,l,28r,l,28xm,28r,l,28r,l,28xm,28r,l,28r,l,28xm,29r,l,29r,l,29xm,29r,l,29r,l,29xm,29r,l,29r,l,29xm,29r,1l,30,,29r,xm,30r,l,30r,l,30xm,30r,l,30r,l,30xm,30r,1l,31,,30r,xm,31r,l,31r,l,31xm,31r,l,31r,l,31xm,31r,l,31r,l,31xm,32r,l,32r,l,32xm,32r,l,32r,l,32xm,32r,l,32r,l,32xm,33r,l,33r,l,33xm,33r,l,33r,l,33xm,33r,l,33r,l,33xm,34r,l,34r,l,34xm,34r,l,34r,l,34xm,34r,l,34r,l,34xm,34r,1l,35,,34r,xm,35r,l,35r,l,35xm,35r,l,35r,l,35xm,35r,l,35r,l,35xm,35r,l,35r,l,35xm,35r,l,35r,l,35xm1,35r,l1,35r,l1,35xm1,35r,l1,35r,l1,35xm1,35r,l1,35r,l1,35xm2,35r,l2,35r,l2,35xm2,35r,l2,35r,l2,35xm2,35r,l2,35r,l2,35xm3,35r,l3,35r,l3,35xm3,35r,l3,35r,l3,35xm3,35r,l3,35r,l3,35xm4,35r,l4,35r,l4,35xm4,35r,l4,35r,l4,35xm4,35r,l4,35r,l4,35xm4,35r1,l5,35r-1,l4,35xm5,35r,l5,35r,l5,35xm5,35r,l5,35r,l5,35xm5,35r1,l6,35r-1,l5,35xm6,35r,l6,35r,l6,35xm6,35r,l6,35r,l6,35xm6,35r1,l7,35r-1,l6,35xm7,35r,l7,35r,l7,35xm7,35r,l7,35r,l7,35xm7,35r,l7,35r,l7,35xm8,35r,l8,35r,l8,35xm8,35r,l8,35r,l8,35xm8,35r,l8,35r,l8,35xm9,35r,l9,35r,l9,35xm9,35r,l9,35r,l9,35xm9,35r,l9,35r,l9,35xm10,35r,l10,35r,l10,35xm10,35r,l10,35r,l10,35xm10,35r,l10,35r,l10,35xm11,35r,l11,35r,l11,35xm11,35r,l11,35r,l11,35xm11,35r,l11,35r,l11,35xm11,35r1,l12,35r-1,l11,35xm12,35r,l12,35r,l12,35xm12,35r,l12,35r,l12,35xm12,35r1,l13,35r-1,l12,35xm13,35r,l13,35r,l13,35xm13,35r,l13,35r,l13,35xm13,35r1,l14,35r-1,l13,35xm14,35r,l14,35r,l14,35xm14,35r,l14,35r,l14,35xm14,35r,l14,35r,l14,35xm15,35r,l15,35r,l15,35xm15,35r,l15,35r,l15,35xm15,35r,l15,35r,l15,35xm16,35r,l16,35r,l16,35xm16,35r,l16,35r,l16,35xm16,35r,l16,35r,l16,35xm17,35r,l17,35r,l17,35xm17,35r,l17,35r,l17,35xm17,35r,l17,35r,l17,35xm18,35r,l18,35r,l18,35xm18,35r,l18,35r,l18,35xm18,35r,l18,35r,l18,35xm18,35r1,l19,35r-1,l18,35xm19,35r,l19,35r,l19,35xm19,35r,l19,35r,l19,35xm19,35r1,l20,35r-1,l19,35xm20,35r,l20,35r,l20,35xm20,35r,l20,35r,l20,35xm20,35r1,l21,35r-1,l20,35xm21,35r,l21,35r,l21,35xm21,35r,l21,35r,l21,35xm21,35r,l21,35r,l21,35xm22,35r,l22,35r,l22,35xm22,35r,l22,35r,l22,35xm22,35r,l22,35r,l22,35xm23,35r,l23,35r,l23,35xm23,35r,l23,35r,l23,35xm23,35r,l23,35r,l23,35xm24,35r,l24,35r,l24,35xm24,35r,l24,35r,l24,35xm24,35r,l24,35r,l24,35xm25,35r,l25,35r,l25,35xm25,35r,l25,35r,l25,35xm25,35r,l25,35r,l25,35xm25,35r1,l26,35r-1,l25,35xm26,35r,l26,35r,l26,35xm26,35r,l26,35r,l26,35xm26,35r1,l27,35r-1,l26,35xm27,35r,l27,35r,l27,35xm27,35r,l27,35r,l27,35xm27,35r1,l28,35r-1,l27,35xm28,35r,l28,35r,l28,35xm28,35r,l28,35r,l28,35xm28,35r,l28,35r,l28,35xm29,35r,l29,35r,l29,35xm29,35r,l29,35r,l29,35xm29,35r,l29,35r,l29,35xm29,35r,-1l29,34r,1l29,35xm29,34r,l29,34r,l29,34xm29,34r,l29,34r,l29,34xm29,34r,l29,34r,l29,34xm29,33r,l29,33r,l29,33xm29,33r,l29,33r,l29,33xm29,33r,l29,33r,l29,33xm29,32r,l29,32r,l29,32xm29,32r,l29,32r,l29,32xm29,32r,l29,32r,l29,32xm29,31r,l29,31r,l29,31xm29,31r,l29,31r,l29,31xm29,31r,l29,31r,l29,31xm29,31r,-1l29,30r,1l29,31xm29,30r,l29,30r,l29,30xm29,30r,l29,30r,l29,30xm29,30r,-1l29,29r,1l29,30xm29,29r,l29,29r,l29,29xm29,29r,l29,29r,l29,29xm29,29r,l29,29r,l29,29xm29,28r,l29,28r,l29,28xm29,28r,l29,28r,l29,28xm29,28r,l29,28r,l29,28xm29,27r,l29,27r,l29,27xm29,27r,l29,27r,l29,27xm29,27r,l29,27r,l29,27xm29,27r,-1l29,26r,1l29,27xm29,26r,l29,26r,l29,26xm29,26r,l29,26r,l29,26xm29,26r,-1l29,25r,1l29,26xm29,25r,l29,25r,l29,25xm29,25r,l29,25r,l29,25xm29,25r,-1l29,24r,1l29,25xm29,24r,l29,24r,l29,24xm29,24r,l29,24r,l29,24xm29,24r,l29,24r,l29,24xm29,23r,l29,23r,l29,23xm29,23r,l29,23r,l29,23xm29,23r,l29,23r,l29,23xm29,22r,l29,22r,l29,22xm29,22r,l29,22r,l29,22xm29,22r,l29,22r,l29,22xm29,22r,-1l29,21r,1l29,22xm29,21r,l29,21r,l29,21xm29,21r,l29,21r,l29,21xm29,21r,-1l29,20r,1l29,21xm29,20r,l29,20r,l29,20xm29,20r,l29,20r,l29,20xm29,20r,l29,20r,l29,20xm29,19r,l29,19r,l29,19xm29,19r,l29,19r,l29,19xm29,19r,l29,19r,l29,19xm29,18r,l29,18r,l29,18xm29,18r,l29,18r,l29,18xm29,18r,l29,18r,l29,18xm29,17r,l29,17r,l29,17xm29,17r,l29,17r,l29,17xm29,17r,l29,17r,l29,17xm29,17r,-1l29,16r,1l29,17xm29,16r,l29,16r,l29,16xm29,16r,l29,16r,l29,16xm29,16r,-1l29,15r,1l29,16xm29,15r,l29,15r,l29,15xm29,15r,l29,15r,l29,15xm29,15r,l29,15r,l29,15xm29,14r,l29,14r,l29,14xm29,14r,l29,14r,l29,14xm29,14r,l29,14r,l29,14xm29,13r,l29,13r,l29,13xm29,13r,l29,13r,l29,13xm29,13r,l29,13r,l29,13xm29,12r,l29,12r,l29,12xm29,12r,l29,12r,l29,12xm29,12r,l29,12r,l29,12xm29,12r,-1l29,11r,1l29,12xm29,11r,l29,11r,l29,11xm29,11r,l29,11r,l29,11xm29,11r,-1l29,10r,1l29,11xm29,10r,l29,10r,l29,10xm29,10r,l29,10r,l29,10xm29,10r,l29,10r,l29,10xm29,9r,l29,9r,l29,9xm29,9r,l29,9r,l29,9xm29,9r,l29,9r,l29,9xm29,8r,l29,8r,l29,8xm29,8r,l29,8r,l29,8xm29,8r,l29,8r,l29,8xm29,8r,-1l29,7r,1l29,8xm29,7r,l29,7r,l29,7xm29,7r,l29,7r,l29,7xm29,7r,-1l29,6r,1l29,7xm29,6r,l29,6r,l29,6xm29,6r,l29,6r,l29,6xm29,6r,-1l29,5r,1l29,6xm29,5r,l29,5r,l29,5xm29,5r,l29,5r,l29,5xm29,5r,l29,5r,l29,5xm29,4r,l29,4r,l29,4xm29,4r,l29,4r,l29,4xm29,4r,l29,4r,l29,4xm29,3r,l29,3r,l29,3xm29,3r,l29,3r,l29,3xm29,3r,l29,3r,l29,3xm29,3r,-1l29,2r,1l29,3xm29,2r,l29,2r,l29,2xm29,2r,l29,2r,l29,2xm29,2r,-1l29,1r,1l29,2xm29,1r,l29,1r,l29,1xm29,1r,l29,1r,l29,1xm29,1l29,r,l29,1r,xm29,r,l29,r,l29,xm29,r,l29,r,l29,xe" fillcolor="black" strokeweight="0">
                    <v:stroke joinstyle="bevel"/>
                    <v:path arrowok="t" o:connecttype="custom" o:connectlocs="27,0;25,0;23,0;20,0;19,0;16,0;14,0;12,0;10,0;8,0;6,0;4,0;2,0;0,0;0,2;0,4;0,6;0,8;0,10;0,12;0,14;0,16;0,18;0,21;0,22;0,25;0,27;0,29;0,31;0,33;0,35;1,35;3,35;6,35;7,35;10,35;12,35;14,35;16,35;18,35;20,35;22,35;24,35;27,35;28,35;29,34;29,31;29,30;29,27;29,26;29,23;29,21;29,19;29,17;29,15;29,13;29,11;29,9;29,7;29,5;29,3;29,1" o:connectangles="0,0,0,0,0,0,0,0,0,0,0,0,0,0,0,0,0,0,0,0,0,0,0,0,0,0,0,0,0,0,0,0,0,0,0,0,0,0,0,0,0,0,0,0,0,0,0,0,0,0,0,0,0,0,0,0,0,0,0,0,0,0"/>
                    <o:lock v:ext="edit" verticies="t"/>
                  </v:shape>
                  <v:line id="Line 37" o:spid="_x0000_s1060" style="position:absolute;visibility:visible;mso-wrap-style:square" from="179,474" to="202,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5VrMgAAADdAAAADwAAAGRycy9kb3ducmV2LnhtbESPzWvCQBTE70L/h+UVvNWNlYpGV0n9&#10;oB4U6sehx2f2mQSzb0N21fjfu0LB4zAzv2HG08aU4kq1Kywr6HYiEMSp1QVnCg775ccAhPPIGkvL&#10;pOBODqaTt9YYY21vvKXrzmciQNjFqCD3voqldGlOBl3HVsTBO9naoA+yzqSu8RbgppSfUdSXBgsO&#10;CzlWNMspPe8uRsG8WX2vD6f1YvO1/d3/9Y8/yTnpKdV+b5IRCE+Nf4X/2yutoDfsDuH5JjwBOXk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H5VrMgAAADdAAAADwAAAAAA&#10;AAAAAAAAAAChAgAAZHJzL2Rvd25yZXYueG1sUEsFBgAAAAAEAAQA+QAAAJYDAAAAAA==&#10;">
                    <v:stroke joinstyle="miter"/>
                  </v:line>
                  <v:line id="Line 38" o:spid="_x0000_s1061" style="position:absolute;visibility:visible;mso-wrap-style:square" from="179,478" to="202,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g2jMQAAADdAAAADwAAAGRycy9kb3ducmV2LnhtbERPy4rCMBTdC/MP4Q6403QUZaxG6YyK&#10;LhzwtXB5p7m2xeamNFHr35uF4PJw3pNZY0pxo9oVlhV8dSMQxKnVBWcKjodl5xuE88gaS8uk4EEO&#10;ZtOP1gRjbe+8o9veZyKEsItRQe59FUvp0pwMuq6tiAN3trVBH2CdSV3jPYSbUvaiaCgNFhwacqzo&#10;N6f0sr8aBfNm/bM5njeLv8FuezgN/1fJJekr1f5skjEIT41/i1/utVbQH/XC/vAmPAE5f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KDaMxAAAAN0AAAAPAAAAAAAAAAAA&#10;AAAAAKECAABkcnMvZG93bnJldi54bWxQSwUGAAAAAAQABAD5AAAAkgMAAAAA&#10;">
                    <v:stroke joinstyle="miter"/>
                  </v:line>
                </v:group>
                <v:rect id="Rectangle 3921" o:spid="_x0000_s1062" style="position:absolute;left:160;top:281;width:39;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XMsYA&#10;AADdAAAADwAAAGRycy9kb3ducmV2LnhtbESPT4vCMBTE74LfIbyFvZQ1VUG0GkVlZb35b/H8aJ5t&#10;2ealNFlb/fRGEDwOM/MbZrZoTSmuVLvCsoJ+LwZBnFpdcKbg97T5GoNwHlljaZkU3MjBYt7tzDDR&#10;tuEDXY8+EwHCLkEFufdVIqVLczLoerYiDt7F1gZ9kHUmdY1NgJtSDuJ4JA0WHBZyrGidU/p3/DcK&#10;omp4XjX3/TbabeLb98/5MMmiVqnPj3Y5BeGp9e/wq73VCoaTQR+eb8ITkP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lXMsYAAADdAAAADwAAAAAAAAAAAAAAAACYAgAAZHJz&#10;L2Rvd25yZXYueG1sUEsFBgAAAAAEAAQA9QAAAIsDAAAAAA==&#10;" fillcolor="#bfbfbf" stroked="f"/>
                <v:rect id="Rectangle 3922" o:spid="_x0000_s1063" style="position:absolute;left:160;top:281;width:39;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gdGcUA&#10;AADdAAAADwAAAGRycy9kb3ducmV2LnhtbESPQWvCQBSE74L/YXkFb7oxYtXoKiIIPVlrpXh8Zl+T&#10;kN23IbvV+O+7QqHHYWa+YVabzhpxo9ZXjhWMRwkI4tzpigsF58/9cA7CB2SNxjEpeJCHzbrfW2Gm&#10;3Z0/6HYKhYgQ9hkqKENoMil9XpJFP3INcfS+XWsxRNkWUrd4j3BrZJokr9JixXGhxIZ2JeX16ccq&#10;mE+vpj7PJpfD7H38VZPZkj8clRq8dNsliEBd+A//td+0gskiTeH5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SB0ZxQAAAN0AAAAPAAAAAAAAAAAAAAAAAJgCAABkcnMv&#10;ZG93bnJldi54bWxQSwUGAAAAAAQABAD1AAAAigMAAAAA&#10;" filled="f" strokeweight="0"/>
                <v:rect id="Rectangle 3923" o:spid="_x0000_s1064" style="position:absolute;left:161;top:393;width:36;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s3sYA&#10;AADdAAAADwAAAGRycy9kb3ducmV2LnhtbESPT2vCQBTE74LfYXlCL0E3NVBqdBUtlXqz/sHzI/tM&#10;gtm3Ibs10U/vCgWPw8z8hpktOlOJKzWutKzgfRSDIM6sLjlXcDysh58gnEfWWFkmBTdysJj3ezNM&#10;tW15R9e9z0WAsEtRQeF9nUrpsoIMupGtiYN3to1BH2STS91gG+CmkuM4/pAGSw4LBdb0VVB22f8Z&#10;BVGdnFbt/XcTbdfx7fvntJvkUafU26BbTkF46vwr/N/eaAXJZJzA8014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s3sYAAADdAAAADwAAAAAAAAAAAAAAAACYAgAAZHJz&#10;L2Rvd25yZXYueG1sUEsFBgAAAAAEAAQA9QAAAIsDAAAAAA==&#10;" fillcolor="#bfbfbf" stroked="f"/>
                <v:shape id="Freeform 3924" o:spid="_x0000_s1065" style="position:absolute;left:161;top:393;width:36;height:30;visibility:visible;mso-wrap-style:square;v-text-anchor:top" coordsize="3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k8B8cA&#10;AADdAAAADwAAAGRycy9kb3ducmV2LnhtbESPQUvDQBSE7wX/w/IEb+3GKqVNuy0iCmoOtU3o+Zl9&#10;JsHs25h9beO/d4WCx2FmvmFWm8G16kR9aDwbuJ0koIhLbxuuDBT583gOKgiyxdYzGfihAJv11WiF&#10;qfVn3tFpL5WKEA4pGqhFulTrUNbkMEx8Rxy9T987lCj7StsezxHuWj1Nkpl22HBcqLGjx5rKr/3R&#10;Gfh4z44yz16zfFt8S66zJ394K4y5uR4elqCEBvkPX9ov1sDdYnoPf2/iE9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ZPAfHAAAA3QAAAA8AAAAAAAAAAAAAAAAAmAIAAGRy&#10;cy9kb3ducmV2LnhtbFBLBQYAAAAABAAEAPUAAACMAwAAAAA=&#10;" path="m,l,,,,,,,xm,l,,,,,,,xm,l,,,,,,,xm,1r,l,1r,l,1xm,1r,l,1r,l,1xm,1r,l,1r,l,1xm,2r,l,2r,l,2xm,2r,l,2r,l,2xm,2r,l,2r,l,2xm,3r,l,3r,l,3xm,3r,l,3r,l,3xm,3r,l,3r,l,3xm,4r,l,4r,l,4xm,4r,l,4r,l,4xm,4r,l,4r,l,4xm,4l,5r,l,4r,xm,5r,l,5r,l,5xm,5r,l,5r,l,5xm,5l,6r,l,5r,xm,6r,l,6r,l,6xm,6r,l,6r,l,6xm,6l,7r,l,6r,xm,7r,l,7r,l,7xm,7r,l,7r,l,7xm,7l,8r,l,7r,xm,8r,l,8r,l,8xm,8r,l,8r,l,8xm,8r,l,8r,l,8xm,9r,l,9r,l,9xm,9r,l,9r,l,9xm,9r,l,9r,l,9xm,10r,l,10r,l,10xm,10r,l,10r,l,10xm,10r,l,10r,l,10xm,11r,l,11r,l,11xm,11r,l,11r,l,11xm,11r,l,11r,l,11xm,12r,l,12r,l,12xm,12r,l,12r,l,12xm,12r,l,12r,l,12xm,12r,1l,13,,12r,xm,13r,l,13r,l,13xm,13r,l,13r,l,13xm,13r,1l,14,,13r,xm,14r,l,14r,l,14xm,14r,l,14r,l,14xm,14r,1l,15,,14r,xm,15r,l,15r,l,15xm,15r,l,15r,l,15xm,15r,1l,16,,15r,xm,16r,l,16r,l,16xm,16r,l,16r,l,16xm,16r,l,16r,l,16xm,17r,l,17r,l,17xm,17r,l,17r,l,17xm,17r,l,17r,l,17xm,18r,l,18r,l,18xm,18r,l,18r,l,18xm,18r,l,18r,l,18xm,19r,l,19r,l,19xm,19r,l,19r,l,19xm,19r,l,19r,l,19xm,20r,l,20r,l,20xm,20r,l,20r,l,20xm,20r,l,20r,l,20xm,20r,1l,21,,20r,xm,21r,l,21r,l,21xm,21r,l,21r,l,21xm,21r,1l,22,,21r,xm,22r,l,22r,l,22xm,22r,l,22r,l,22xm,22r,1l,23,,22r,xm,23r,l,23r,l,23xm,23r,l,23r,l,23xm,23r,1l,24,,23r,xm,24r,l,24r,l,24xm,24r,l,24r,l,24xm,24r,l,24r,l,24xm,25r,l,25r,l,25xm,25r,l,25r,l,25xm,25r,l,25r,l,25xm,26r,l,26r,l,26xm,26r,l,26r,l,26xm,26r,l,26r,l,26xm,27r,l,27r,l,27xm,27r,l,27r,l,27xm,27r,l,27r,l,27xm,28r,l,28r,l,28xm,28r,l,28r,l,28xm,28r,l,28r,l,28xm,28r,1l,29,,28r,xm,29r,l,29r,l,29xm,29r,l,29r,l,29xm,29r,1l,29r,l,30r,l,29r,xm,29r1,l1,30,,30,,29xm1,29r,l1,30r,l1,29xm1,29r,l1,30r,l1,29xm1,29r,l1,30r,l1,29xm2,29r,l2,30r,l2,29xm2,29r,l2,30r,l2,29xm2,29r,l2,30r,l2,29xm3,29r,l3,30r,l3,29xm3,29r,l3,30r,l3,29xm3,29r,l3,30r,l3,29xm4,29r,l4,30r,l4,29xm4,29r,l4,30r,l4,29xm4,29r,l4,30r,l4,29xm4,29r1,l5,30r-1,l4,29xm5,29r,l5,30r,l5,29xm5,29r,l5,30r,l5,29xm5,29r1,l6,30r-1,l5,29xm6,29r,l6,30r,l6,29xm6,29r,l6,30r,l6,29xm6,29r,l6,30r,l6,29xm7,29r,l7,30r,l7,29xm7,29r,l7,30r,l7,29xm7,29r,l7,30r,l7,29xm8,29r,l8,30r,l8,29xm8,29r,l8,30r,l8,29xm8,29r,l8,30r,l8,29xm9,29r,l9,30r,l9,29xm9,29r,l9,30r,l9,29xm9,29r,l9,30r,l9,29xm9,29r1,l10,30r-1,l9,29xm10,29r,l10,30r,l10,29xm10,29r,l10,30r,l10,29xm10,29r1,l11,30r-1,l10,29xm11,29r,l11,30r,l11,29xm11,29r,l11,30r,l11,29xm11,29r1,l12,30r-1,l11,29xm12,29r,l12,30r,l12,29xm12,29r,l12,30r,l12,29xm12,29r,l12,30r,l12,29xm13,29r,l13,30r,l13,29xm13,29r,l13,30r,l13,29xm13,29r,l13,30r,l13,29xm14,29r,l14,30r,l14,29xm14,29r,l14,30r,l14,29xm14,29r,l14,30r,l14,29xm14,29r1,l15,30r-1,l14,29xm15,29r,l15,30r,l15,29xm15,29r,l15,30r,l15,29xm15,29r1,l16,30r-1,l15,29xm16,29r,l16,30r,l16,29xm16,29r,l16,30r,l16,29xm16,29r1,l17,30r-1,l16,29xm17,29r,l17,30r,l17,29xm17,29r,l17,30r,l17,29xm17,29r,l17,30r,l17,29xm18,29r,l18,30r,l18,29xm18,29r,l18,30r,l18,29xm18,29r,l18,30r,l18,29xm19,29r,l19,30r,l19,29xm19,29r,l19,30r,l19,29xm19,29r,l19,30r,l19,29xm20,29r,l20,30r,l20,29xm20,29r,l20,30r,l20,29xm20,29r,l20,30r,l20,29xm20,29r1,l21,30r-1,l20,29xm21,29r,l21,30r,l21,29xm21,29r,l21,30r,l21,29xm21,29r1,l22,30r-1,l21,29xm22,29r,l22,30r,l22,29xm22,29r,l22,30r,l22,29xm22,29r1,l23,30r-1,l22,29xm23,29r,l23,30r,l23,29xm23,29r,l23,30r,l23,29xm23,29r,l23,30r,l23,29xm24,29r,l24,30r,l24,29xm24,29r,l24,30r,l24,29xm24,29r,l24,30r,l24,29xm25,29r,l25,30r,l25,29xm25,29r,l25,30r,l25,29xm25,29r,l25,30r,l25,29xm26,29r,l26,30r,l26,29xm26,29r,l26,30r,l26,29xm26,29r,l26,30r,l26,29xm26,29r1,l27,30r-1,l26,29xm27,29r,l27,30r,l27,29xm27,29r,l27,30r,l27,29xm27,29r1,l28,30r-1,l27,29xm28,29r,l28,30r,l28,29xm28,29r,l28,30r,l28,29xm28,29r,l28,30r,l28,29xm29,29r,l29,30r,l29,29xm29,29r,l29,30r,l29,29xm29,29r,l29,30r,l29,29xm30,29r,l30,30r,l30,29xm30,29r,l30,30r,l30,29xm30,29r,l30,30r,l30,29xm31,29r,l31,30r,l31,29xm31,29r,l31,30r,l31,29xm31,29r,l31,30r,l31,29xm31,29r1,l32,30r-1,l31,29xm32,29r,l32,30r,l32,29xm32,29r,l32,30r,l32,29xm32,29r1,l33,30r-1,l32,29xm33,29r,l33,30r,l33,29xm33,29r,l33,30r,l33,29xm33,29r1,l34,30r-1,l33,29xm34,29r,l34,30r,l34,29xm34,29r,l34,30r,l34,29xm34,29r,l34,30r,l34,29xm35,29r,l35,30r,l35,29xm35,29r,l35,30r,l35,29xm35,29r,l35,30r,l35,29xm36,29r,l36,30r,l36,29xm36,29r,l36,29r,l36,29xm36,29r,l36,29r,l36,29xm36,29r,l36,29r,l36,29xm36,28r,l36,28r,l36,28xm36,28r,l36,28r,l36,28xm36,28r,l36,28r,l36,28xm36,28r,-1l36,27r,1l36,28xm36,27r,l36,27r,l36,27xm36,27r,l36,27r,l36,27xm36,27r,-1l36,26r,1l36,27xm36,26r,l36,26r,l36,26xm36,26r,l36,26r,l36,26xm36,26r,-1l36,25r,1l36,26xm36,25r,l36,25r,l36,25xm36,25r,l36,25r,l36,25xm36,25r,-1l36,24r,1l36,25xm36,24r,l36,24r,l36,24xm36,24r,l36,24r,l36,24xm36,24r,l36,24r,l36,24xm36,23r,l36,23r,l36,23xm36,23r,l36,23r,l36,23xm36,23r,l36,23r,l36,23xm36,22r,l36,22r,l36,22xm36,22r,l36,22r,l36,22xm36,22r,l36,22r,l36,22xm36,21r,l36,21r,l36,21xm36,21r,l36,21r,l36,21xm36,21r,l36,21r,l36,21xm36,20r,l36,20r,l36,20xm36,20r,l36,20r,l36,20xm36,20r,l36,20r,l36,20xm36,20r,-1l36,19r,1l36,20xm36,19r,l36,19r,l36,19xm36,19r,l36,19r,l36,19xm36,19r,-1l36,18r,1l36,19xm36,18r,l36,18r,l36,18xm36,18r,l36,18r,l36,18xm36,18r,-1l36,17r,1l36,18xm36,17r,l36,17r,l36,17xm36,17r,l36,17r,l36,17xm36,17r,-1l36,16r,1l36,17xm36,16r,l36,16r,l36,16xm36,16r,l36,16r,l36,16xm36,16r,l36,16r,l36,16xm36,15r,l36,15r,l36,15xm36,15r,l36,15r,l36,15xm36,15r,l36,15r,l36,15xm36,14r,l36,14r,l36,14xm36,14r,l36,14r,l36,14xm36,14r,l36,14r,l36,14xm36,13r,l36,13r,l36,13xm36,13r,l36,13r,l36,13xm36,13r,l36,13r,l36,13xm36,12r,l36,12r,l36,12xm36,12r,l36,12r,l36,12xm36,12r,l36,12r,l36,12xm36,12r,-1l36,11r,1l36,12xm36,11r,l36,11r,l36,11xm36,11r,l36,11r,l36,11xm36,11r,-1l36,10r,1l36,11xm36,10r,l36,10r,l36,10xm36,10r,l36,10r,l36,10xm36,10r,-1l36,9r,1l36,10xm36,9r,l36,9r,l36,9xm36,9r,l36,9r,l36,9xm36,9r,-1l36,8r,1l36,9xm36,8r,l36,8r,l36,8xm36,8r,l36,8r,l36,8xm36,8r,l36,8r,l36,8xm36,7r,l36,7r,l36,7xm36,7r,l36,7r,l36,7xm36,7r,l36,7r,l36,7xm36,6r,l36,6r,l36,6xm36,6r,l36,6r,l36,6xm36,6r,l36,6r,l36,6xm36,5r,l36,5r,l36,5xm36,5r,l36,5r,l36,5xm36,5r,l36,5r,l36,5xm36,4r,l36,4r,l36,4xm36,4r,l36,4r,l36,4xm36,4r,l36,4r,l36,4xm36,4r,-1l36,3r,1l36,4xm36,3r,l36,3r,l36,3xm36,3r,l36,3r,l36,3xm36,3r,-1l36,2r,1l36,3xm36,2r,l36,2r,l36,2xm36,2r,l36,2r,l36,2xm36,2r,-1l36,1r,1l36,2xm36,1r,l36,1r,l36,1xm36,1r,l36,1r,l36,1xm36,1l36,r,l36,1r,xm36,r,l36,r,l36,xm36,r,l36,r,l36,xm36,r,l36,r,l36,xm35,r,l35,r,l35,xm35,r,l35,r,l35,xm35,r,l35,r,l35,xm34,r,l34,r,l34,xm34,r,l34,r,l34,xm34,r,l34,r,l34,xm34,l33,r,l34,r,xm33,r,l33,r,l33,xm33,r,l33,r,l33,xm33,l32,r,l33,r,xm32,r,l32,r,l32,xm32,r,l32,r,l32,xm32,l31,r,l32,r,xm31,r,l31,r,l31,xm31,r,l31,r,l31,xm31,r,l31,r,l31,xm30,r,l30,r,l30,xm30,r,l30,r,l30,xm30,r,l30,r,l30,xm29,r,l29,r,l29,xm29,r,l29,r,l29,xm29,r,l29,r,l29,xm29,l28,r,l29,r,xm28,r,l28,r,l28,xm28,r,l28,r,l28,xm28,l27,r,l28,r,xm27,r,l27,r,l27,xm27,r,l27,r,l27,xm27,l26,r,l27,r,xm26,r,l26,r,l26,xm26,r,l26,r,l26,xm26,r,l26,r,l26,xm25,r,l25,r,l25,xm25,r,l25,r,l25,xm25,r,l25,r,l25,xm24,r,l24,r,l24,xm24,r,l24,r,l24,xm24,r,l24,r,l24,xm23,r,l23,r,l23,xm23,r,l23,r,l23,xm23,r,l23,r,l23,xm23,l22,r,l23,r,xm22,r,l22,r,l22,xm22,r,l22,r,l22,xm22,l21,r,l22,r,xm21,r,l21,r,l21,xm21,r,l21,r,l21,xm21,l20,r,l21,r,xm20,r,l20,r,l20,xm20,r,l20,r,l20,xm20,r,l20,r,l20,xm19,r,l19,r,l19,xm19,r,l19,r,l19,xm19,r,l19,r,l19,xm18,r,l18,r,l18,xm18,r,l18,r,l18,xm18,r,l18,r,l18,xm18,l17,r,l18,r,xm17,r,l17,r,l17,xm17,r,l17,r,l17,xm17,l16,r,l17,r,xm16,r,l16,r,l16,xm16,r,l16,r,l16,xm16,l15,r,l16,r,xm15,r,l15,r,l15,xm15,r,l15,r,l15,xm15,r,l15,r,l15,xm14,r,l14,r,l14,xm14,r,l14,r,l14,xm14,r,l14,r,l14,xm13,r,l13,r,l13,xm13,r,l13,r,l13,xm13,r,l13,r,l13,xm12,r,l12,r,l12,xm12,r,l12,r,l12,xm12,r,l12,r,l12,xm12,l11,r,l12,r,xm11,r,l11,r,l11,xm11,r,l11,r,l11,xm11,l10,r,l11,r,xm10,r,l10,r,l10,xm10,r,l10,r,l10,xm10,r,l10,r,l10,xm9,r,l9,r,l9,xm9,r,l9,r,l9,xm9,r,l9,r,l9,xm8,r,l8,r,l8,xm8,r,l8,r,l8,xm8,r,l8,r,l8,xm7,r,l7,r,l7,xm7,r,l7,r,l7,xm7,r,l7,r,l7,xm7,l6,r,l7,r,xm6,r,l6,r,l6,xm6,r,l6,r,l6,xm6,l5,r,l6,r,xm5,r,l5,r,l5,xm5,r,l5,r,l5,xm5,l4,r,l5,r,xm4,r,l4,r,l4,xm4,r,l4,r,l4,xm4,r,l4,r,l4,xm3,r,l3,r,l3,xm3,r,l3,r,l3,xm3,r,l3,r,l3,xm2,r,l2,r,l2,xm2,r,l2,r,l2,xm2,r,l2,r,l2,xm2,l1,r,l2,r,xm1,r,l1,r,l1,xm1,r,l1,r,l1,xm1,l,,,,1,r,xm,l,,,,,,,xe" fillcolor="black" strokeweight="0">
                  <v:stroke joinstyle="bevel"/>
                  <v:path arrowok="t" o:connecttype="custom" o:connectlocs="0,2;0,4;0,6;0,8;0,10;0,12;0,14;0,16;0,19;0,20;0,23;0,25;0,27;0,29;2,29;4,29;6,30;8,29;10,30;12,29;14,29;16,30;18,29;20,30;23,29;24,29;27,30;29,29;31,30;33,29;35,29;36,28;36,26;36,24;36,22;36,20;36,18;36,16;36,14;36,11;36,10;36,7;36,5;36,3;36,1;35,0;33,0;31,0;29,0;26,0;25,0;22,0;20,0;18,0;16,0;14,0;12,0;10,0;8,0;6,0;4,0;2,0" o:connectangles="0,0,0,0,0,0,0,0,0,0,0,0,0,0,0,0,0,0,0,0,0,0,0,0,0,0,0,0,0,0,0,0,0,0,0,0,0,0,0,0,0,0,0,0,0,0,0,0,0,0,0,0,0,0,0,0,0,0,0,0,0,0"/>
                  <o:lock v:ext="edit" verticies="t"/>
                </v:shape>
                <v:line id="Line 44" o:spid="_x0000_s1066" style="position:absolute;flip:y;visibility:visible;mso-wrap-style:square" from="203,396" to="203,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Sn7sUAAADdAAAADwAAAGRycy9kb3ducmV2LnhtbESPQYvCMBSE7wv+h/AEb5qq6GrXKKII&#10;Iiisiue3zdu2bPNSm6jVX28EYY/DzHzDTGa1KcSVKpdbVtDtRCCIE6tzThUcD6v2CITzyBoLy6Tg&#10;Tg5m08bHBGNtb/xN171PRYCwi1FB5n0ZS+mSjAy6ji2Jg/drK4M+yCqVusJbgJtC9qJoKA3mHBYy&#10;LGmRUfK3vxgFp+3PcpOUdrl97NKjzQfn4fzzrFSrWc+/QHiq/X/43V5rBf1xbwCvN+EJyO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Sn7sUAAADdAAAADwAAAAAAAAAA&#10;AAAAAAChAgAAZHJzL2Rvd25yZXYueG1sUEsFBgAAAAAEAAQA+QAAAJMDAAAAAA==&#10;">
                  <v:stroke joinstyle="miter"/>
                </v:line>
                <v:line id="Line 45" o:spid="_x0000_s1067" style="position:absolute;flip:y;visibility:visible;mso-wrap-style:square" from="206,396" to="206,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Y5mcYAAADdAAAADwAAAGRycy9kb3ducmV2LnhtbESPQWvCQBSE7wX/w/KE3nSjYtqmriKK&#10;IIKCqfT8mn1Ngtm3MbvV6K93BaHHYWa+YSaz1lTiTI0rLSsY9CMQxJnVJecKDl+r3jsI55E1VpZJ&#10;wZUczKadlwkm2l54T+fU5yJA2CWooPC+TqR0WUEGXd/WxMH7tY1BH2STS93gJcBNJYdRFEuDJYeF&#10;AmtaFJQd0z+j4Hv7s9xktV1ub7v8YMvxKZ6/nZR67bbzTxCeWv8ffrbXWsHoYxjD4014AnJ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2OZnGAAAA3QAAAA8AAAAAAAAA&#10;AAAAAAAAoQIAAGRycy9kb3ducmV2LnhtbFBLBQYAAAAABAAEAPkAAACUAwAAAAA=&#10;">
                  <v:stroke joinstyle="miter"/>
                </v:line>
                <v:rect id="Rectangle 3927" o:spid="_x0000_s1068" style="position:absolute;left:161;top:283;width:36;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xq3cgA&#10;AADdAAAADwAAAGRycy9kb3ducmV2LnhtbESPT2vCQBTE7wW/w/IKvYS60UCt0VW0NNSbf1o8P7LP&#10;JDT7NmS3Jumnd4VCj8PM/IZZrntTiyu1rrKsYDKOQRDnVldcKPj6zJ5fQTiPrLG2TAoGcrBejR6W&#10;mGrb8ZGuJ1+IAGGXooLS+yaV0uUlGXRj2xAH72Jbgz7ItpC6xS7ATS2ncfwiDVYcFkps6K2k/Pv0&#10;YxRETXLedr+HXbTP4uH943ycF1Gv1NNjv1mA8NT7//Bfe6cVJPPpDO5vwhO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zGrdyAAAAN0AAAAPAAAAAAAAAAAAAAAAAJgCAABk&#10;cnMvZG93bnJldi54bWxQSwUGAAAAAAQABAD1AAAAjQMAAAAA&#10;" fillcolor="#bfbfbf" stroked="f"/>
                <v:shape id="Freeform 3928" o:spid="_x0000_s1069" style="position:absolute;left:161;top:283;width:36;height:29;visibility:visible;mso-wrap-style:square;v-text-anchor:top" coordsize="3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hnVMQA&#10;AADdAAAADwAAAGRycy9kb3ducmV2LnhtbERPy2rCQBTdC/7DcIXu6oy2VptmIiIEChXqa9PdJXOb&#10;BDN3QmZqYr++syi4PJx3uh5sI67U+dqxhtlUgSAunKm51HA+5Y8rED4gG2wck4YbeVhn41GKiXE9&#10;H+h6DKWIIewT1FCF0CZS+qIii37qWuLIfbvOYoiwK6XpsI/htpFzpV6kxZpjQ4UtbSsqLscfq2Gv&#10;3K//6nPc55/h+eO2WC0HtdP6YTJs3kAEGsJd/O9+NxqeXudxbnwTn4D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4Z1TEAAAA3QAAAA8AAAAAAAAAAAAAAAAAmAIAAGRycy9k&#10;b3ducmV2LnhtbFBLBQYAAAAABAAEAPUAAACJAwAAAAA=&#10;" path="m,l,,,,,,,xm,l,,,,,,,xm,l,1r,l,,,xm,1r,l,1r,l,1xm,1r,l,1r,l,1xm,1l,2r,l,1r,xm,2r,l,2r,l,2xm,2r,l,2r,l,2xm,2l,3r,l,2r,xm,3r,l,3r,l,3xm,3r,l,3r,l,3xm,3l,4r,l,3r,xm,4r,l,4r,l,4xm,4r,l,4r,l,4xm,4r,l,4r,l,4xm,5r,l,5r,l,5xm,5r,l,5r,l,5xm,5r,l,5r,l,5xm,6r,l,6r,l,6xm,6r,l,6r,l,6xm,6r,l,6r,l,6xm,7r,l,7r,l,7xm,7r,l,7r,l,7xm,7r,l,7r,l,7xm,8r,l,8r,l,8xm,8r,l,8r,l,8xm,8r,l,8r,l,8xm,8l,9r,l,8r,xm,9r,l,9r,l,9xm,9r,l,9r,l,9xm,9r,1l,10,,9r,xm,10r,l,10r,l,10xm,10r,l,10r,l,10xm,10r,1l,11,,10r,xm,11r,l,11r,l,11xm,11r,l,11r,l,11xm,11r,1l,12,,11r,xm,12r,l,12r,l,12xm,12r,l,12r,l,12xm,12r,l,12r,l,12xm,13r,l,13r,l,13xm,13r,l,13r,l,13xm,13r,l,13r,l,13xm,14r,l,14r,l,14xm,14r,l,14r,l,14xm,14r,l,14r,l,14xm,15r,l,15r,l,15xm,15r,l,15r,l,15xm,15r,l,15r,l,15xm,16r,l,16r,l,16xm,16r,l,16r,l,16xm,16r,l,16r,l,16xm,16r,1l,17,,16r,xm,17r,l,17r,l,17xm,17r,l,17r,l,17xm,17r,1l,18,,17r,xm,18r,l,18r,l,18xm,18r,l,18r,l,18xm,18r,1l,19,,18r,xm,19r,l,19r,l,19xm,19r,l,19r,l,19xm,19r,1l,20,,19r,xm,20r,l,20r,l,20xm,20r,l,20r,l,20xm,20r,l,20r,l,20xm,21r,l,21r,l,21xm,21r,l,21r,l,21xm,21r,l,21r,l,21xm,22r,l,22r,l,22xm,22r,l,22r,l,22xm,22r,l,22r,l,22xm,23r,l,23r,l,23xm,23r,l,23r,l,23xm,23r,l,23r,l,23xm,24r,l,24r,l,24xm,24r,l,24r,l,24xm,24r,l,24r,l,24xm,24r,1l,25,,24r,xm,25r,l,25r,l,25xm,25r,l,25r,l,25xm,25r,1l,26,,25r,xm,26r,l,26r,l,26xm,26r,l,26r,l,26xm,26r,1l,27,,26r,xm,27r,l,27r,l,27xm,27r,l,27r,l,27xm,27r,1l,28,,27r,xm,28r,l,28r,l,28xm,28r,l,28r,l,28xm,28r,l,28r,l,28xm,29r,l,29r,l,29xm,29r,l,29r,l,29xm,29r1,l1,29,,29r,xm1,29r,l1,29r,l1,29xm1,29r,l1,29r,l1,29xm1,29r,l1,29r,l1,29xm2,29r,l2,29r,l2,29xm2,29r,l2,29r,l2,29xm2,29r,l2,29r,l2,29xm3,29r,l3,29r,l3,29xm3,29r,l3,29r,l3,29xm3,29r,l3,29r,l3,29xm4,29r,l4,29r,l4,29xm4,29r,l4,29r,l4,29xm4,29r,l4,29r,l4,29xm4,29r1,l5,29r-1,l4,29xm5,29r,l5,29r,l5,29xm5,29r,l5,29r,l5,29xm5,29r1,l6,29r-1,l5,29xm6,29r,l6,29r,l6,29xm6,29r,l6,29r,l6,29xm6,29r,l6,29r,l6,29xm7,29r,l7,29r,l7,29xm7,29r,l7,29r,l7,29xm7,29r,l7,29r,l7,29xm8,29r,l8,29r,l8,29xm8,29r,l8,29r,l8,29xm8,29r,l8,29r,l8,29xm9,29r,l9,29r,l9,29xm9,29r,l9,29r,l9,29xm9,29r,l9,29r,l9,29xm9,29r1,l10,29r-1,l9,29xm10,29r,l10,29r,l10,29xm10,29r,l10,29r,l10,29xm10,29r1,l11,29r-1,l10,29xm11,29r,l11,29r,l11,29xm11,29r,l11,29r,l11,29xm11,29r1,l12,29r-1,l11,29xm12,29r,l12,29r,l12,29xm12,29r,l12,29r,l12,29xm12,29r,l12,29r,l12,29xm13,29r,l13,29r,l13,29xm13,29r,l13,29r,l13,29xm13,29r,l13,29r,l13,29xm14,29r,l14,29r,l14,29xm14,29r,l14,29r,l14,29xm14,29r,l14,29r,l14,29xm14,29r1,l15,29r-1,l14,29xm15,29r,l15,29r,l15,29xm15,29r,l15,29r,l15,29xm15,29r1,l16,29r-1,l15,29xm16,29r,l16,29r,l16,29xm16,29r,l16,29r,l16,29xm16,29r1,l17,29r-1,l16,29xm17,29r,l17,29r,l17,29xm17,29r,l17,29r,l17,29xm17,29r,l17,29r,l17,29xm18,29r,l18,29r,l18,29xm18,29r,l18,29r,l18,29xm18,29r,l18,29r,l18,29xm19,29r,l19,29r,l19,29xm19,29r,l19,29r,l19,29xm19,29r,l19,29r,l19,29xm20,29r,l20,29r,l20,29xm20,29r,l20,29r,l20,29xm20,29r,l20,29r,l20,29xm20,29r1,l21,29r-1,l20,29xm21,29r,l21,29r,l21,29xm21,29r,l21,29r,l21,29xm21,29r1,l22,29r-1,l21,29xm22,29r,l22,29r,l22,29xm22,29r,l22,29r,l22,29xm22,29r1,l23,29r-1,l22,29xm23,29r,l23,29r,l23,29xm23,29r,l23,29r,l23,29xm23,29r,l23,29r,l23,29xm24,29r,l24,29r,l24,29xm24,29r,l24,29r,l24,29xm24,29r,l24,29r,l24,29xm25,29r,l25,29r,l25,29xm25,29r,l25,29r,l25,29xm25,29r,l25,29r,l25,29xm25,29r1,l26,29r-1,l25,29xm26,29r,l26,29r,l26,29xm26,29r,l26,29r,l26,29xm26,29r1,l27,29r-1,l26,29xm27,29r,l27,29r,l27,29xm27,29r,l27,29r,l27,29xm27,29r1,l28,29r-1,l27,29xm28,29r,l28,29r,l28,29xm28,29r,l28,29r,l28,29xm28,29r,l28,29r,l28,29xm29,29r,l29,29r,l29,29xm29,29r,l29,29r,l29,29xm29,29r,l29,29r,l29,29xm30,29r,l30,29r,l30,29xm30,29r,l30,29r,l30,29xm30,29r,l30,29r,l30,29xm31,29r,l31,29r,l31,29xm31,29r,l31,29r,l31,29xm31,29r,l31,29r,l31,29xm31,29r1,l32,29r-1,l31,29xm32,29r,l32,29r,l32,29xm32,29r,l32,29r,l32,29xm32,29r1,l33,29r-1,l32,29xm33,29r,l33,29r,l33,29xm33,29r,l33,29r,l33,29xm33,29r,l33,29r,l33,29xm34,29r,l34,29r,l34,29xm34,29r,l34,29r,l34,29xm34,29r,l34,29r,l34,29xm35,29r,l35,29r,l35,29xm35,29r,l35,29r,l35,29xm35,29r,l35,29r,l35,29xm36,29r,l36,29r,l36,29xm36,29r,l36,29r,l36,29xm36,28r,l36,28r,l36,28xm36,28r,l36,28r,l36,28xm36,28r,l36,28r,l36,28xm36,28r,-1l36,27r,1l36,28xm36,27r,l36,27r,l36,27xm36,27r,l36,27r,l36,27xm36,27r,-1l36,26r,1l36,27xm36,26r,l36,26r,l36,26xm36,26r,l36,26r,l36,26xm36,26r,-1l36,25r,1l36,26xm36,25r,l36,25r,l36,25xm36,25r,l36,25r,l36,25xm36,25r,-1l36,24r,1l36,25xm36,24r,l36,24r,l36,24xm36,24r,l36,24r,l36,24xm36,24r,l36,24r,l36,24xm36,23r,l36,23r,l36,23xm36,23r,l36,23r,l36,23xm36,23r,l36,23r,l36,23xm36,22r,l36,22r,l36,22xm36,22r,l36,22r,l36,22xm36,22r,l36,22r,l36,22xm36,21r,l36,21r,l36,21xm36,21r,l36,21r,l36,21xm36,21r,l36,21r,l36,21xm36,20r,l36,20r,l36,20xm36,20r,l36,20r,l36,20xm36,20r,l36,20r,l36,20xm36,20r,-1l36,19r,1l36,20xm36,19r,l36,19r,l36,19xm36,19r,l36,19r,l36,19xm36,19r,-1l36,18r,1l36,19xm36,18r,l36,18r,l36,18xm36,18r,l36,18r,l36,18xm36,18r,-1l36,17r,1l36,18xm36,17r,l36,17r,l36,17xm36,17r,l36,17r,l36,17xm36,17r,-1l36,16r,1l36,17xm36,16r,l36,16r,l36,16xm36,16r,l36,16r,l36,16xm36,16r,l36,16r,l36,16xm36,15r,l36,15r,l36,15xm36,15r,l36,15r,l36,15xm36,15r,l36,15r,l36,15xm36,14r,l36,14r,l36,14xm36,14r,l36,14r,l36,14xm36,14r,l36,14r,l36,14xm36,13r,l36,13r,l36,13xm36,13r,l36,13r,l36,13xm36,13r,l36,13r,l36,13xm36,12r,l36,12r,l36,12xm36,12r,l36,12r,l36,12xm36,12r,l36,12r,l36,12xm36,12r,-1l36,11r,1l36,12xm36,11r,l36,11r,l36,11xm36,11r,l36,11r,l36,11xm36,11r,-1l36,10r,1l36,11xm36,10r,l36,10r,l36,10xm36,10r,l36,10r,l36,10xm36,10r,-1l36,9r,1l36,10xm36,9r,l36,9r,l36,9xm36,9r,l36,9r,l36,9xm36,9r,-1l36,8r,1l36,9xm36,8r,l36,8r,l36,8xm36,8r,l36,8r,l36,8xm36,8r,l36,8r,l36,8xm36,7r,l36,7r,l36,7xm36,7r,l36,7r,l36,7xm36,7r,l36,7r,l36,7xm36,6r,l36,6r,l36,6xm36,6r,l36,6r,l36,6xm36,6r,l36,6r,l36,6xm36,5r,l36,5r,l36,5xm36,5r,l36,5r,l36,5xm36,5r,l36,5r,l36,5xm36,4r,l36,4r,l36,4xm36,4r,l36,4r,l36,4xm36,4r,l36,4r,l36,4xm36,4r,-1l36,3r,1l36,4xm36,3r,l36,3r,l36,3xm36,3r,l36,3r,l36,3xm36,3r,-1l36,2r,1l36,3xm36,2r,l36,2r,l36,2xm36,2r,l36,2r,l36,2xm36,2r,-1l36,1r,1l36,2xm36,1r,l36,1r,l36,1xm36,1r,l36,1r,l36,1xm36,1l36,r,l36,1r,xm36,r,l36,r,l36,xm36,r,l36,r,l36,xm36,l35,r,l36,r,xm35,r,l35,r,l35,xm35,r,l35,r,l35,xm35,l34,r,l35,r,xm34,r,l34,r,l34,xm34,r,l34,r,l34,xm34,r,l34,r,l34,xm33,r,l33,r,l33,xm33,r,l33,r,l33,xm33,r,l33,r,l33,xm32,r,l32,r,l32,xm32,r,l32,r,l32,xm32,r,l32,r,l32,xm31,r,l31,r,l31,xm31,r,l31,r,l31,xm31,r,l31,r,l31,xm31,l30,r,l31,r,xm30,r,l30,r,l30,xm30,r,l30,r,l30,xm30,l29,r,l30,r,xm29,r,l29,r,l29,xm29,r,l29,r,l29,xm29,r,l29,r,l29,xm28,r,l28,r,l28,xm28,r,l28,r,l28,xm28,r,l28,r,l28,xm27,r,l27,r,l27,xm27,r,l27,r,l27,xm27,r,l27,r,l27,xm26,r,l26,r,l26,xm26,r,l26,r,l26,xm26,r,l26,r,l26,xm26,l25,r,l26,r,xm25,r,l25,r,l25,xm25,r,l25,r,l25,xm25,l24,r,l25,r,xm24,r,l24,r,l24,xm24,r,l24,r,l24,xm24,l23,r,l24,r,xm23,r,l23,r,l23,xm23,r,l23,r,l23,xm23,r,l23,r,l23,xm22,r,l22,r,l22,xm22,r,l22,r,l22,xm22,r,l22,r,l22,xm21,r,l21,r,l21,xm21,r,l21,r,l21,xm21,r,l21,r,l21,xm21,l20,r,l21,r,xm20,r,l20,r,l20,xm20,r,l20,r,l20,xm20,l19,r,l20,r,xm19,r,l19,r,l19,xm19,r,l19,r,l19,xm19,l18,r,l19,r,xm18,r,l18,r,l18,xm18,r,l18,r,l18,xm18,r,l18,r,l18,xm17,r,l17,r,l17,xm17,r,l17,r,l17,xm17,r,l17,r,l17,xm16,r,l16,r,l16,xm16,r,l16,r,l16,xm16,r,l16,r,l16,xm15,r,l15,r,l15,xm15,r,l15,r,l15,xm15,r,l15,r,l15,xm15,l14,r,l15,r,xm14,r,l14,r,l14,xm14,r,l14,r,l14,xm14,l13,r,l14,r,xm13,r,l13,r,l13,xm13,r,l13,r,l13,xm13,r,l13,r,l13,xm12,r,l12,r,l12,xm12,r,l12,r,l12,xm12,r,l12,r,l12,xm11,r,l11,r,l11,xm11,r,l11,r,l11,xm11,r,l11,r,l11,xm10,r,l10,r,l10,xm10,r,l10,r,l10,xm10,r,l10,r,l10,xm10,l9,r,l10,r,xm9,r,l9,r,l9,xm9,r,l9,r,l9,xm9,l8,r,l9,r,xm8,r,l8,r,l8,xm8,r,l8,r,l8,xm8,l7,r,l8,r,xm7,r,l7,r,l7,xm7,r,l7,r,l7,xm7,r,l7,r,l7,xm6,r,l6,r,l6,xm6,r,l6,r,l6,xm6,r,l6,r,l6,xm5,r,l5,r,l5,xm5,r,l5,r,l5,xm5,r,l5,r,l5,xm4,r,l4,r,l4,xm4,r,l4,r,l4,xm4,r,l4,r,l4,xm4,l3,r,l4,r,xm3,r,l3,r,l3,xm3,r,l3,r,l3,xm3,l2,r,l3,r,xm2,r,l2,r,l2,xm2,r,l2,r,l2,xm2,r,l2,r,l2,xm1,r,l1,r,l1,xm1,r,l1,r,l1,xm1,r,l1,r,l1,xm,l,,,,,,,xm,l,,,,,,,xe" fillcolor="black" strokeweight="0">
                  <v:stroke joinstyle="bevel"/>
                  <v:path arrowok="t" o:connecttype="custom" o:connectlocs="0,2;0,4;0,6;0,8;0,10;0,12;0,15;0,16;0,19;0,21;0,23;0,25;0,27;1,29;2,29;5,29;7,29;9,29;11,29;13,29;15,29;17,29;19,29;21,29;23,29;25,29;27,29;29,29;32,29;33,29;36,29;36,27;36,25;36,23;36,21;36,18;36,16;36,14;36,12;36,10;36,8;36,6;36,4;36,1;36,0;33,0;31,0;29,0;27,0;25,0;23,0;21,0;19,0;17,0;15,0;13,0;10,0;9,0;6,0;4,0;2,0;0,0" o:connectangles="0,0,0,0,0,0,0,0,0,0,0,0,0,0,0,0,0,0,0,0,0,0,0,0,0,0,0,0,0,0,0,0,0,0,0,0,0,0,0,0,0,0,0,0,0,0,0,0,0,0,0,0,0,0,0,0,0,0,0,0,0,0"/>
                  <o:lock v:ext="edit" verticies="t"/>
                </v:shape>
                <v:line id="Line 48" o:spid="_x0000_s1070" style="position:absolute;flip:y;visibility:visible;mso-wrap-style:square" from="203,286" to="203,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mt68UAAADdAAAADwAAAGRycy9kb3ducmV2LnhtbESPQYvCMBSE74L/ITzB25qqqGs1iiiC&#10;CAq6sue3zbMtNi+1iVr99ZuFBY/DzHzDTOe1KcSdKpdbVtDtRCCIE6tzThWcvtYfnyCcR9ZYWCYF&#10;T3IwnzUbU4y1ffCB7kefigBhF6OCzPsyltIlGRl0HVsSB+9sK4M+yCqVusJHgJtC9qJoKA3mHBYy&#10;LGmZUXI53oyC793PapuUdrV77dOTzQfX4WJ0VardqhcTEJ5q/w7/tzdaQX/cG8Pfm/AE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mt68UAAADdAAAADwAAAAAAAAAA&#10;AAAAAAChAgAAZHJzL2Rvd25yZXYueG1sUEsFBgAAAAAEAAQA+QAAAJMDAAAAAA==&#10;">
                  <v:stroke joinstyle="miter"/>
                </v:line>
                <v:line id="Line 49" o:spid="_x0000_s1071" style="position:absolute;flip:y;visibility:visible;mso-wrap-style:square" from="206,286" to="206,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Sq8QAAADdAAAADwAAAGRycy9kb3ducmV2LnhtbERPy2rCQBTdF/oPwxW6qxMb6iM6ijQU&#10;SkHBB66vmWsSzNxJMtOY+vXOotDl4bwXq95UoqPWlZYVjIYRCOLM6pJzBcfD5+sUhPPIGivLpOCX&#10;HKyWz08LTLS98Y66vc9FCGGXoILC+zqR0mUFGXRDWxMH7mJbgz7ANpe6xVsIN5V8i6KxNFhyaCiw&#10;po+Csuv+xyg4bc7pd1bbdHPf5kdbvjfj9aRR6mXQr+cgPPX+X/zn/tIK4lkc9oc34QnI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CpKrxAAAAN0AAAAPAAAAAAAAAAAA&#10;AAAAAKECAABkcnMvZG93bnJldi54bWxQSwUGAAAAAAQABAD5AAAAkgMAAAAA&#10;">
                  <v:stroke joinstyle="miter"/>
                </v:line>
                <v:rect id="Rectangle 3931" o:spid="_x0000_s1072" style="position:absolute;left:80;top:281;width:39;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B78YA&#10;AADdAAAADwAAAGRycy9kb3ducmV2LnhtbESPT2vCQBTE70K/w/IKXkLd2EDR6CqtVPTmn4rnR/aZ&#10;BLNvQ3Y10U/vCgWPw8z8hpnOO1OJKzWutKxgOIhBEGdWl5wrOPwtP0YgnEfWWFkmBTdyMJ+99aaY&#10;atvyjq57n4sAYZeigsL7OpXSZQUZdANbEwfvZBuDPsgml7rBNsBNJT/j+EsaLDksFFjToqDsvL8Y&#10;BVGdHH/a+3YdbZbx7Xd13I3zqFOq/959T0B46vwr/N9eawXJOBnC8014AnL2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DB78YAAADdAAAADwAAAAAAAAAAAAAAAACYAgAAZHJz&#10;L2Rvd25yZXYueG1sUEsFBgAAAAAEAAQA9QAAAIsDAAAAAA==&#10;" fillcolor="#bfbfbf" stroked="f"/>
                <v:rect id="Rectangle 3932" o:spid="_x0000_s1073" style="position:absolute;left:80;top:281;width:39;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GLxMUA&#10;AADdAAAADwAAAGRycy9kb3ducmV2LnhtbESPQWvCQBSE74L/YXkFb7rRYNXoKiIIPVlrpXh8Zl+T&#10;kN23IbvV+O+7QqHHYWa+YVabzhpxo9ZXjhWMRwkI4tzpigsF58/9cA7CB2SNxjEpeJCHzbrfW2Gm&#10;3Z0/6HYKhYgQ9hkqKENoMil9XpJFP3INcfS+XWsxRNkWUrd4j3Br5CRJXqXFiuNCiQ3tSsrr049V&#10;MJ9eTX2epZfD7H38VZPZkj8clRq8dNsliEBd+A//td+0gnSRTuD5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kYvExQAAAN0AAAAPAAAAAAAAAAAAAAAAAJgCAABkcnMv&#10;ZG93bnJldi54bWxQSwUGAAAAAAQABAD1AAAAigMAAAAA&#10;" filled="f" strokeweight="0"/>
                <v:rect id="Rectangle 3933" o:spid="_x0000_s1074" style="position:absolute;left:81;top:393;width:36;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76A8cA&#10;AADdAAAADwAAAGRycy9kb3ducmV2LnhtbESPT2vCQBTE70K/w/IKvQTd1ECpMRtpRak3/1Q8P7LP&#10;JDT7NmRXE/vpu0LB4zAzv2GyxWAacaXO1ZYVvE5iEMSF1TWXCo7f6/E7COeRNTaWScGNHCzyp1GG&#10;qbY97+l68KUIEHYpKqi8b1MpXVGRQTexLXHwzrYz6IPsSqk77APcNHIax2/SYM1hocKWlhUVP4eL&#10;URC1yemz/91tou06vq2+TvtZGQ1KvTwPH3MQngb/CP+3N1pBMksSuL8JT0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u+gPHAAAA3QAAAA8AAAAAAAAAAAAAAAAAmAIAAGRy&#10;cy9kb3ducmV2LnhtbFBLBQYAAAAABAAEAPUAAACMAwAAAAA=&#10;" fillcolor="#bfbfbf" stroked="f"/>
                <v:shape id="Freeform 3934" o:spid="_x0000_s1075" style="position:absolute;left:81;top:393;width:36;height:30;visibility:visible;mso-wrap-style:square;v-text-anchor:top" coordsize="3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Cq2scA&#10;AADdAAAADwAAAGRycy9kb3ducmV2LnhtbESPQUvDQBSE70L/w/IEb3ZjK1Jjt0WkBTWH1iZ4fmaf&#10;SWj2bZp9beO/dwWhx2FmvmHmy8G16kR9aDwbuBsnoIhLbxuuDBT5+nYGKgiyxdYzGfihAMvF6GqO&#10;qfVn/qDTTioVIRxSNFCLdKnWoazJYRj7jjh63753KFH2lbY9niPctXqSJA/aYcNxocaOXmoq97uj&#10;M/C1zY4yy96yfFMcJNfZyn++F8bcXA/PT6CEBrmE/9uv1sD0cXoPf2/iE9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AqtrHAAAA3QAAAA8AAAAAAAAAAAAAAAAAmAIAAGRy&#10;cy9kb3ducmV2LnhtbFBLBQYAAAAABAAEAPUAAACMAwAAAAA=&#10;" path="m,l,,,,,,,xm,l,,,,,,,xm,l,,,,,,,xm,1r,l,1r,l,1xm,1r,l,1r,l,1xm,1r,l,1r,l,1xm,2r,l,2r,l,2xm,2r,l,2r,l,2xm,2r,l,2r,l,2xm,3r,l,3r,l,3xm,3r,l,3r,l,3xm,3r,l,3r,l,3xm,4r,l,4r,l,4xm,4r,l,4r,l,4xm,4r,l,4r,l,4xm,4l,5r,l,4r,xm,5r,l,5r,l,5xm,5r,l,5r,l,5xm,5l,6r,l,5r,xm,6r,l,6r,l,6xm,6r,l,6r,l,6xm,6l,7r,l,6r,xm,7r,l,7r,l,7xm,7r,l,7r,l,7xm,7l,8r,l,7r,xm,8r,l,8r,l,8xm,8r,l,8r,l,8xm,8r,l,8r,l,8xm,9r,l,9r,l,9xm,9r,l,9r,l,9xm,9r,l,9r,l,9xm,10r,l,10r,l,10xm,10r,l,10r,l,10xm,10r,l,10r,l,10xm,11r,l,11r,l,11xm,11r,l,11r,l,11xm,11r,l,11r,l,11xm,12r,l,12r,l,12xm,12r,l,12r,l,12xm,12r,l,12r,l,12xm,12r,1l,13,,12r,xm,13r,l,13r,l,13xm,13r,l,13r,l,13xm,13r,1l,14,,13r,xm,14r,l,14r,l,14xm,14r,l,14r,l,14xm,14r,1l,15,,14r,xm,15r,l,15r,l,15xm,15r,l,15r,l,15xm,15r,1l,16,,15r,xm,16r,l,16r,l,16xm,16r,l,16r,l,16xm,16r,l,16r,l,16xm,17r,l,17r,l,17xm,17r,l,17r,l,17xm,17r,l,17r,l,17xm,18r,l,18r,l,18xm,18r,l,18r,l,18xm,18r,l,18r,l,18xm,19r,l,19r,l,19xm,19r,l,19r,l,19xm,19r,l,19r,l,19xm,20r,l,20r,l,20xm,20r,l,20r,l,20xm,20r,l,20r,l,20xm,20r,1l,21,,20r,xm,21r,l,21r,l,21xm,21r,l,21r,l,21xm,21r,1l,22,,21r,xm,22r,l,22r,l,22xm,22r,l,22r,l,22xm,22r,1l,23,,22r,xm,23r,l,23r,l,23xm,23r,l,23r,l,23xm,23r,1l,24,,23r,xm,24r,l,24r,l,24xm,24r,l,24r,l,24xm,24r,l,24r,l,24xm,25r,l,25r,l,25xm,25r,l,25r,l,25xm,25r,l,25r,l,25xm,26r,l,26r,l,26xm,26r,l,26r,l,26xm,26r,l,26r,l,26xm,27r,l,27r,l,27xm,27r,l,27r,l,27xm,27r,l,27r,l,27xm,28r,l,28r,l,28xm,28r,l,28r,l,28xm,28r,l,28r,l,28xm,28r,1l,29,,28r,xm,29r,l,29r,l,29xm,29r,l,29r,l,29xm,29r,1l,29r,l,30r,l,29r,xm,29r,l,30r,l,29xm1,29r,l1,30r,l1,29xm1,29r,l1,30r,l1,29xm1,29r,l1,30r,l1,29xm2,29r,l2,30r,l2,29xm2,29r,l2,30r,l2,29xm2,29r,l2,30r,l2,29xm3,29r,l3,30r,l3,29xm3,29r,l3,30r,l3,29xm3,29r,l3,30r,l3,29xm3,29r1,l4,30r-1,l3,29xm4,29r,l4,30r,l4,29xm4,29r,l4,30r,l4,29xm4,29r1,l5,30r-1,l4,29xm5,29r,l5,30r,l5,29xm5,29r,l5,30r,l5,29xm5,29r,l5,30r,l5,29xm6,29r,l6,30r,l6,29xm6,29r,l6,30r,l6,29xm6,29r,l6,30r,l6,29xm7,29r,l7,30r,l7,29xm7,29r,l7,30r,l7,29xm7,29r,l7,30r,l7,29xm8,29r,l8,30r,l8,29xm8,29r,l8,30r,l8,29xm8,29r,l8,30r,l8,29xm8,29r1,l9,30r-1,l8,29xm9,29r,l9,30r,l9,29xm9,29r,l9,30r,l9,29xm9,29r1,l10,30r-1,l9,29xm10,29r,l10,30r,l10,29xm10,29r,l10,30r,l10,29xm10,29r1,l11,30r-1,l10,29xm11,29r,l11,30r,l11,29xm11,29r,l11,30r,l11,29xm11,29r,l11,30r,l11,29xm12,29r,l12,30r,l12,29xm12,29r,l12,30r,l12,29xm12,29r,l12,30r,l12,29xm13,29r,l13,30r,l13,29xm13,29r,l13,30r,l13,29xm13,29r,l13,30r,l13,29xm13,29r1,l14,30r-1,l13,29xm14,29r,l14,30r,l14,29xm14,29r,l14,30r,l14,29xm14,29r1,l15,30r-1,l14,29xm15,29r,l15,30r,l15,29xm15,29r,l15,30r,l15,29xm15,29r1,l16,30r-1,l15,29xm16,29r,l16,30r,l16,29xm16,29r,l16,30r,l16,29xm16,29r,l16,30r,l16,29xm17,29r,l17,30r,l17,29xm17,29r,l17,30r,l17,29xm17,29r,l17,30r,l17,29xm18,29r,l18,30r,l18,29xm18,29r,l18,30r,l18,29xm18,29r,l18,30r,l18,29xm19,29r,l19,30r,l19,29xm19,29r,l19,30r,l19,29xm19,29r,l19,30r,l19,29xm19,29r1,l20,30r-1,l19,29xm20,29r,l20,30r,l20,29xm20,29r,l20,30r,l20,29xm20,29r1,l21,30r-1,l20,29xm21,29r,l21,30r,l21,29xm21,29r,l21,30r,l21,29xm21,29r1,l22,30r-1,l21,29xm22,29r,l22,30r,l22,29xm22,29r,l22,30r,l22,29xm22,29r,l22,30r,l22,29xm23,29r,l23,30r,l23,29xm23,29r,l23,30r,l23,29xm23,29r,l23,30r,l23,29xm24,29r,l24,30r,l24,29xm24,29r,l24,30r,l24,29xm24,29r,l24,30r,l24,29xm24,29r1,l25,30r-1,l24,29xm25,29r,l25,30r,l25,29xm25,29r,l25,30r,l25,29xm25,29r1,l26,30r-1,l25,29xm26,29r,l26,30r,l26,29xm26,29r,l26,30r,l26,29xm26,29r1,l27,30r-1,l26,29xm27,29r,l27,30r,l27,29xm27,29r,l27,30r,l27,29xm27,29r,l27,30r,l27,29xm28,29r,l28,30r,l28,29xm28,29r,l28,30r,l28,29xm28,29r,l28,30r,l28,29xm29,29r,l29,30r,l29,29xm29,29r,l29,30r,l29,29xm29,29r,l29,30r,l29,29xm30,29r,l30,30r,l30,29xm30,29r,l30,30r,l30,29xm30,29r,l30,30r,l30,29xm30,29r1,l31,30r-1,l30,29xm31,29r,l31,30r,l31,29xm31,29r,l31,30r,l31,29xm31,29r1,l32,30r-1,l31,29xm32,29r,l32,30r,l32,29xm32,29r,l32,30r,l32,29xm32,29r1,l33,30r-1,l32,29xm33,29r,l33,30r,l33,29xm33,29r,l33,30r,l33,29xm33,29r,l33,30r,l33,29xm34,29r,l34,30r,l34,29xm34,29r,l34,30r,l34,29xm34,29r,l34,30r,l34,29xm35,29r,l35,30r,l35,29xm35,29r,l35,30r,l35,29xm35,29r,l35,30r,l35,29xm35,29r1,l36,30r-1,l35,29xm36,29r,l36,29r,l36,29xm36,29r,l36,29r,l36,29xm36,29r,l36,29r,l36,29xm36,28r,l36,28r,l36,28xm36,28r,l36,28r,l36,28xm36,28r,l36,28r,l36,28xm36,28r,-1l36,27r,1l36,28xm36,27r,l36,27r,l36,27xm36,27r,l36,27r,l36,27xm36,27r,-1l36,26r,1l36,27xm36,26r,l36,26r,l36,26xm36,26r,l36,26r,l36,26xm36,26r,-1l36,25r,1l36,26xm36,25r,l36,25r,l36,25xm36,25r,l36,25r,l36,25xm36,25r,-1l36,24r,1l36,25xm36,24r,l36,24r,l36,24xm36,24r,l36,24r,l36,24xm36,24r,l36,24r,l36,24xm36,23r,l36,23r,l36,23xm36,23r,l36,23r,l36,23xm36,23r,l36,23r,l36,23xm36,22r,l36,22r,l36,22xm36,22r,l36,22r,l36,22xm36,22r,l36,22r,l36,22xm36,21r,l36,21r,l36,21xm36,21r,l36,21r,l36,21xm36,21r,l36,21r,l36,21xm36,20r,l36,20r,l36,20xm36,20r,l36,20r,l36,20xm36,20r,l36,20r,l36,20xm36,20r,-1l36,19r,1l36,20xm36,19r,l36,19r,l36,19xm36,19r,l36,19r,l36,19xm36,19r,-1l36,18r,1l36,19xm36,18r,l36,18r,l36,18xm36,18r,l36,18r,l36,18xm36,18r,-1l36,17r,1l36,18xm36,17r,l36,17r,l36,17xm36,17r,l36,17r,l36,17xm36,17r,-1l36,16r,1l36,17xm36,16r,l36,16r,l36,16xm36,16r,l36,16r,l36,16xm36,16r,l36,16r,l36,16xm36,15r,l36,15r,l36,15xm36,15r,l36,15r,l36,15xm36,15r,l36,15r,l36,15xm36,14r,l36,14r,l36,14xm36,14r,l36,14r,l36,14xm36,14r,l36,14r,l36,14xm36,13r,l36,13r,l36,13xm36,13r,l36,13r,l36,13xm36,13r,l36,13r,l36,13xm36,12r,l36,12r,l36,12xm36,12r,l36,12r,l36,12xm36,12r,l36,12r,l36,12xm36,12r,-1l36,11r,1l36,12xm36,11r,l36,11r,l36,11xm36,11r,l36,11r,l36,11xm36,11r,-1l36,10r,1l36,11xm36,10r,l36,10r,l36,10xm36,10r,l36,10r,l36,10xm36,10r,-1l36,9r,1l36,10xm36,9r,l36,9r,l36,9xm36,9r,l36,9r,l36,9xm36,9r,-1l36,8r,1l36,9xm36,8r,l36,8r,l36,8xm36,8r,l36,8r,l36,8xm36,8r,l36,8r,l36,8xm36,7r,l36,7r,l36,7xm36,7r,l36,7r,l36,7xm36,7r,l36,7r,l36,7xm36,6r,l36,6r,l36,6xm36,6r,l36,6r,l36,6xm36,6r,l36,6r,l36,6xm36,5r,l36,5r,l36,5xm36,5r,l36,5r,l36,5xm36,5r,l36,5r,l36,5xm36,4r,l36,4r,l36,4xm36,4r,l36,4r,l36,4xm36,4r,l36,4r,l36,4xm36,4r,-1l36,3r,1l36,4xm36,3r,l36,3r,l36,3xm36,3r,l36,3r,l36,3xm36,3r,-1l36,2r,1l36,3xm36,2r,l36,2r,l36,2xm36,2r,l36,2r,l36,2xm36,2r,-1l36,1r,1l36,2xm36,1r,l36,1r,l36,1xm36,1r,l36,1r,l36,1xm36,1l36,r,l36,1r,xm36,r,l36,r,l36,xm36,r,l36,r,l36,xm36,r,l36,r,l36,xm35,r,l35,r,l35,xm35,r,l35,r,l35,xm35,r,l35,r,l35,xm34,r,l34,r,l34,xm34,r,l34,r,l34,xm34,r,l34,r,l34,xm33,r,l33,r,l33,xm33,r,l33,r,l33,xm33,r,l33,r,l33,xm33,l32,r,l33,r,xm32,r,l32,r,l32,xm32,r,l32,r,l32,xm32,l31,r,l32,r,xm31,r,l31,r,l31,xm31,r,l31,r,l31,xm31,l30,r,l31,r,xm30,r,l30,r,l30,xm30,r,l30,r,l30,xm30,r,l30,r,l30,xm29,r,l29,r,l29,xm29,r,l29,r,l29,xm29,r,l29,r,l29,xm28,r,l28,r,l28,xm28,r,l28,r,l28,xm28,r,l28,r,l28,xm28,l27,r,l28,r,xm27,r,l27,r,l27,xm27,r,l27,r,l27,xm27,l26,r,l27,r,xm26,r,l26,r,l26,xm26,r,l26,r,l26,xm26,l25,r,l26,r,xm25,r,l25,r,l25,xm25,r,l25,r,l25,xm25,r,l25,r,l25,xm24,r,l24,r,l24,xm24,r,l24,r,l24,xm24,r,l24,r,l24,xm23,r,l23,r,l23,xm23,r,l23,r,l23,xm23,r,l23,r,l23,xm22,r,l22,r,l22,xm22,r,l22,r,l22,xm22,r,l22,r,l22,xm22,l21,r,l22,r,xm21,r,l21,r,l21,xm21,r,l21,r,l21,xm21,l20,r,l21,r,xm20,r,l20,r,l20,xm20,r,l20,r,l20,xm20,l19,r,l20,r,xm19,r,l19,r,l19,xm19,r,l19,r,l19,xm19,r,l19,r,l19,xm18,r,l18,r,l18,xm18,r,l18,r,l18,xm18,r,l18,r,l18,xm17,r,l17,r,l17,xm17,r,l17,r,l17,xm17,r,l17,r,l17,xm17,l16,r,l17,r,xm16,r,l16,r,l16,xm16,r,l16,r,l16,xm16,l15,r,l16,r,xm15,r,l15,r,l15,xm15,r,l15,r,l15,xm15,l14,r,l15,r,xm14,r,l14,r,l14,xm14,r,l14,r,l14,xm14,r,l14,r,l14,xm13,r,l13,r,l13,xm13,r,l13,r,l13,xm13,r,l13,r,l13,xm12,r,l12,r,l12,xm12,r,l12,r,l12,xm12,r,l12,r,l12,xm11,r,l11,r,l11,xm11,r,l11,r,l11,xm11,r,l11,r,l11,xm11,l10,r,l11,r,xm10,r,l10,r,l10,xm10,r,l10,r,l10,xm10,l9,r,l10,r,xm9,r,l9,r,l9,xm9,r,l9,r,l9,xm9,r,l9,r,l9,xm8,r,l8,r,l8,xm8,r,l8,r,l8,xm8,r,l8,r,l8,xm7,r,l7,r,l7,xm7,r,l7,r,l7,xm7,r,l7,r,l7,xm6,r,l6,r,l6,xm6,r,l6,r,l6,xm6,r,l6,r,l6,xm6,l5,r,l6,r,xm5,r,l5,r,l5,xm5,r,l5,r,l5,xm5,l4,r,l5,r,xm4,r,l4,r,l4,xm4,r,l4,r,l4,xm4,l3,r,l4,r,xm3,r,l3,r,l3,xm3,r,l3,r,l3,xm3,r,l3,r,l3,xm2,r,l2,r,l2,xm2,r,l2,r,l2,xm2,r,l2,r,l2,xm1,r,l1,r,l1,xm1,r,l1,r,l1,xm1,r,l1,r,l1,xm1,l,,,,1,r,xm,l,,,,,,,xe" fillcolor="black" strokeweight="0">
                  <v:stroke joinstyle="bevel"/>
                  <v:path arrowok="t" o:connecttype="custom" o:connectlocs="0,2;0,4;0,6;0,8;0,10;0,12;0,14;0,16;0,19;0,20;0,23;0,25;0,27;0,29;2,29;3,29;6,30;8,29;10,30;12,29;14,29;16,30;18,29;20,30;22,29;24,29;27,30;29,29;30,30;33,29;35,29;36,28;36,26;36,24;36,22;36,20;36,18;36,16;36,14;36,11;36,10;36,7;36,5;36,3;36,1;35,0;33,0;31,0;29,0;26,0;25,0;22,0;20,0;18,0;16,0;14,0;12,0;10,0;8,0;6,0;4,0;2,0" o:connectangles="0,0,0,0,0,0,0,0,0,0,0,0,0,0,0,0,0,0,0,0,0,0,0,0,0,0,0,0,0,0,0,0,0,0,0,0,0,0,0,0,0,0,0,0,0,0,0,0,0,0,0,0,0,0,0,0,0,0,0,0,0,0"/>
                  <o:lock v:ext="edit" verticies="t"/>
                </v:shape>
                <v:line id="Line 54" o:spid="_x0000_s1076" style="position:absolute;flip:y;visibility:visible;mso-wrap-style:square" from="123,396" to="123,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0xM8cAAADdAAAADwAAAGRycy9kb3ducmV2LnhtbESPQWvCQBSE7wX/w/KE3upGRW1j1hAq&#10;QikoaEPPz+wzCWbfxuyqaX99t1DocZiZb5gk7U0jbtS52rKC8SgCQVxYXXOpIP/YPD2DcB5ZY2OZ&#10;FHyRg3Q1eEgw1vbOe7odfCkChF2MCirv21hKV1Rk0I1sSxy8k+0M+iC7UuoO7wFuGjmJork0WHNY&#10;qLCl14qK8+FqFHxuj+v3orXr7feuzG09u8yzxUWpx2GfLUF46v1/+K/9phVMX6Yz+H0TnoBc/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fTEzxwAAAN0AAAAPAAAAAAAA&#10;AAAAAAAAAKECAABkcnMvZG93bnJldi54bWxQSwUGAAAAAAQABAD5AAAAlQMAAAAA&#10;">
                  <v:stroke joinstyle="miter"/>
                </v:line>
                <v:line id="Line 55" o:spid="_x0000_s1077" style="position:absolute;flip:y;visibility:visible;mso-wrap-style:square" from="126,396" to="126,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vRMcAAADdAAAADwAAAGRycy9kb3ducmV2LnhtbESPQWvCQBSE74L/YXmCt7pppVFjNiIV&#10;QQoWquL5mX0modm3Mbtq2l/fLRQ8DjPzDZMuOlOLG7WusqzgeRSBIM6trrhQcNivn6YgnEfWWFsm&#10;Bd/kYJH1eykm2t75k247X4gAYZeggtL7JpHS5SUZdCPbEAfvbFuDPsi2kLrFe4CbWr5EUSwNVhwW&#10;SmzoraT8a3c1Co7b0+o9b+xq+/NRHGz1eomXk4tSw0G3nIPw1PlH+L+90QrGs3EMf2/CE5DZ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r69ExwAAAN0AAAAPAAAAAAAA&#10;AAAAAAAAAKECAABkcnMvZG93bnJldi54bWxQSwUGAAAAAAQABAD5AAAAlQMAAAAA&#10;">
                  <v:stroke joinstyle="miter"/>
                </v:line>
                <v:rect id="Rectangle 3937" o:spid="_x0000_s1078" style="position:absolute;left:81;top:283;width:36;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8AMYA&#10;AADdAAAADwAAAGRycy9kb3ducmV2LnhtbESPT2vCQBTE7wW/w/KEXoJubKBqdBVblHrzL54f2WcS&#10;zL4N2dXEfvpuodDjMDO/YebLzlTiQY0rLSsYDWMQxJnVJecKzqfNYALCeWSNlWVS8CQHy0XvZY6p&#10;ti0f6HH0uQgQdikqKLyvUyldVpBBN7Q1cfCutjHog2xyqRtsA9xU8i2O36XBksNCgTV9FpTdjnej&#10;IKqTy0f7vd9Gu038XH9dDtM86pR67XerGQhPnf8P/7W3WkEyTcb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X8AMYAAADdAAAADwAAAAAAAAAAAAAAAACYAgAAZHJz&#10;L2Rvd25yZXYueG1sUEsFBgAAAAAEAAQA9QAAAIsDAAAAAA==&#10;" fillcolor="#bfbfbf" stroked="f"/>
                <v:shape id="Freeform 3938" o:spid="_x0000_s1079" style="position:absolute;left:81;top:283;width:36;height:29;visibility:visible;mso-wrap-style:square;v-text-anchor:top" coordsize="3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HxicQA&#10;AADdAAAADwAAAGRycy9kb3ducmV2LnhtbERPz2vCMBS+C/sfwht4m8nm3LQ2lSEUhAlz6sXbo3m2&#10;Zc1LaaKt++uXw8Djx/c7XQ22EVfqfO1Yw/NEgSAunKm51HA85E9zED4gG2wck4YbeVhlD6MUE+N6&#10;/qbrPpQihrBPUEMVQptI6YuKLPqJa4kjd3adxRBhV0rTYR/DbSNflHqTFmuODRW2tK6o+NlfrIad&#10;cr/+1Oe4y7/C6+dtNn8f1Fbr8ePwsQQRaAh38b97YzRMF9M4N76JT0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h8YnEAAAA3QAAAA8AAAAAAAAAAAAAAAAAmAIAAGRycy9k&#10;b3ducmV2LnhtbFBLBQYAAAAABAAEAPUAAACJAwAAAAA=&#10;" path="m,l,,,,,,,xm,l,,,,,,,xm,l,1r,l,,,xm,1r,l,1r,l,1xm,1r,l,1r,l,1xm,1l,2r,l,1r,xm,2r,l,2r,l,2xm,2r,l,2r,l,2xm,2l,3r,l,2r,xm,3r,l,3r,l,3xm,3r,l,3r,l,3xm,3l,4r,l,3r,xm,4r,l,4r,l,4xm,4r,l,4r,l,4xm,4r,l,4r,l,4xm,5r,l,5r,l,5xm,5r,l,5r,l,5xm,5r,l,5r,l,5xm,6r,l,6r,l,6xm,6r,l,6r,l,6xm,6r,l,6r,l,6xm,7r,l,7r,l,7xm,7r,l,7r,l,7xm,7r,l,7r,l,7xm,8r,l,8r,l,8xm,8r,l,8r,l,8xm,8r,l,8r,l,8xm,8l,9r,l,8r,xm,9r,l,9r,l,9xm,9r,l,9r,l,9xm,9r,1l,10,,9r,xm,10r,l,10r,l,10xm,10r,l,10r,l,10xm,10r,1l,11,,10r,xm,11r,l,11r,l,11xm,11r,l,11r,l,11xm,11r,1l,12,,11r,xm,12r,l,12r,l,12xm,12r,l,12r,l,12xm,12r,l,12r,l,12xm,13r,l,13r,l,13xm,13r,l,13r,l,13xm,13r,l,13r,l,13xm,14r,l,14r,l,14xm,14r,l,14r,l,14xm,14r,l,14r,l,14xm,15r,l,15r,l,15xm,15r,l,15r,l,15xm,15r,l,15r,l,15xm,16r,l,16r,l,16xm,16r,l,16r,l,16xm,16r,l,16r,l,16xm,16r,1l,17,,16r,xm,17r,l,17r,l,17xm,17r,l,17r,l,17xm,17r,1l,18,,17r,xm,18r,l,18r,l,18xm,18r,l,18r,l,18xm,18r,1l,19,,18r,xm,19r,l,19r,l,19xm,19r,l,19r,l,19xm,19r,1l,20,,19r,xm,20r,l,20r,l,20xm,20r,l,20r,l,20xm,20r,l,20r,l,20xm,21r,l,21r,l,21xm,21r,l,21r,l,21xm,21r,l,21r,l,21xm,22r,l,22r,l,22xm,22r,l,22r,l,22xm,22r,l,22r,l,22xm,23r,l,23r,l,23xm,23r,l,23r,l,23xm,23r,l,23r,l,23xm,24r,l,24r,l,24xm,24r,l,24r,l,24xm,24r,l,24r,l,24xm,24r,1l,25,,24r,xm,25r,l,25r,l,25xm,25r,l,25r,l,25xm,25r,1l,26,,25r,xm,26r,l,26r,l,26xm,26r,l,26r,l,26xm,26r,1l,27,,26r,xm,27r,l,27r,l,27xm,27r,l,27r,l,27xm,27r,1l,28,,27r,xm,28r,l,28r,l,28xm,28r,l,28r,l,28xm,28r,l,28r,l,28xm,29r,l,29r,l,29xm,29r,l,29r,l,29xm,29r,l,29r,l,29xm1,29r,l1,29r,l1,29xm1,29r,l1,29r,l1,29xm1,29r,l1,29r,l1,29xm2,29r,l2,29r,l2,29xm2,29r,l2,29r,l2,29xm2,29r,l2,29r,l2,29xm3,29r,l3,29r,l3,29xm3,29r,l3,29r,l3,29xm3,29r,l3,29r,l3,29xm3,29r1,l4,29r-1,l3,29xm4,29r,l4,29r,l4,29xm4,29r,l4,29r,l4,29xm4,29r1,l5,29r-1,l4,29xm5,29r,l5,29r,l5,29xm5,29r,l5,29r,l5,29xm5,29r,l5,29r,l5,29xm6,29r,l6,29r,l6,29xm6,29r,l6,29r,l6,29xm6,29r,l6,29r,l6,29xm7,29r,l7,29r,l7,29xm7,29r,l7,29r,l7,29xm7,29r,l7,29r,l7,29xm8,29r,l8,29r,l8,29xm8,29r,l8,29r,l8,29xm8,29r,l8,29r,l8,29xm8,29r1,l9,29r-1,l8,29xm9,29r,l9,29r,l9,29xm9,29r,l9,29r,l9,29xm9,29r1,l10,29r-1,l9,29xm10,29r,l10,29r,l10,29xm10,29r,l10,29r,l10,29xm10,29r1,l11,29r-1,l10,29xm11,29r,l11,29r,l11,29xm11,29r,l11,29r,l11,29xm11,29r,l11,29r,l11,29xm12,29r,l12,29r,l12,29xm12,29r,l12,29r,l12,29xm12,29r,l12,29r,l12,29xm13,29r,l13,29r,l13,29xm13,29r,l13,29r,l13,29xm13,29r,l13,29r,l13,29xm13,29r1,l14,29r-1,l13,29xm14,29r,l14,29r,l14,29xm14,29r,l14,29r,l14,29xm14,29r1,l15,29r-1,l14,29xm15,29r,l15,29r,l15,29xm15,29r,l15,29r,l15,29xm15,29r1,l16,29r-1,l15,29xm16,29r,l16,29r,l16,29xm16,29r,l16,29r,l16,29xm16,29r,l16,29r,l16,29xm17,29r,l17,29r,l17,29xm17,29r,l17,29r,l17,29xm17,29r,l17,29r,l17,29xm18,29r,l18,29r,l18,29xm18,29r,l18,29r,l18,29xm18,29r,l18,29r,l18,29xm19,29r,l19,29r,l19,29xm19,29r,l19,29r,l19,29xm19,29r,l19,29r,l19,29xm19,29r1,l20,29r-1,l19,29xm20,29r,l20,29r,l20,29xm20,29r,l20,29r,l20,29xm20,29r1,l21,29r-1,l20,29xm21,29r,l21,29r,l21,29xm21,29r,l21,29r,l21,29xm21,29r1,l22,29r-1,l21,29xm22,29r,l22,29r,l22,29xm22,29r,l22,29r,l22,29xm22,29r,l22,29r,l22,29xm23,29r,l23,29r,l23,29xm23,29r,l23,29r,l23,29xm23,29r,l23,29r,l23,29xm24,29r,l24,29r,l24,29xm24,29r,l24,29r,l24,29xm24,29r,l24,29r,l24,29xm24,29r1,l25,29r-1,l24,29xm25,29r,l25,29r,l25,29xm25,29r,l25,29r,l25,29xm25,29r1,l26,29r-1,l25,29xm26,29r,l26,29r,l26,29xm26,29r,l26,29r,l26,29xm26,29r1,l27,29r-1,l26,29xm27,29r,l27,29r,l27,29xm27,29r,l27,29r,l27,29xm27,29r,l27,29r,l27,29xm28,29r,l28,29r,l28,29xm28,29r,l28,29r,l28,29xm28,29r,l28,29r,l28,29xm29,29r,l29,29r,l29,29xm29,29r,l29,29r,l29,29xm29,29r,l29,29r,l29,29xm30,29r,l30,29r,l30,29xm30,29r,l30,29r,l30,29xm30,29r,l30,29r,l30,29xm30,29r1,l31,29r-1,l30,29xm31,29r,l31,29r,l31,29xm31,29r,l31,29r,l31,29xm31,29r1,l32,29r-1,l31,29xm32,29r,l32,29r,l32,29xm32,29r,l32,29r,l32,29xm32,29r,l32,29r,l32,29xm33,29r,l33,29r,l33,29xm33,29r,l33,29r,l33,29xm33,29r,l33,29r,l33,29xm34,29r,l34,29r,l34,29xm34,29r,l34,29r,l34,29xm34,29r,l34,29r,l34,29xm35,29r,l35,29r,l35,29xm35,29r,l35,29r,l35,29xm35,29r,l35,29r,l35,29xm35,29r1,l36,29r-1,l35,29xm36,29r,l36,29r,l36,29xm36,28r,l36,28r,l36,28xm36,28r,l36,28r,l36,28xm36,28r,l36,28r,l36,28xm36,28r,-1l36,27r,1l36,28xm36,27r,l36,27r,l36,27xm36,27r,l36,27r,l36,27xm36,27r,-1l36,26r,1l36,27xm36,26r,l36,26r,l36,26xm36,26r,l36,26r,l36,26xm36,26r,-1l36,25r,1l36,26xm36,25r,l36,25r,l36,25xm36,25r,l36,25r,l36,25xm36,25r,-1l36,24r,1l36,25xm36,24r,l36,24r,l36,24xm36,24r,l36,24r,l36,24xm36,24r,l36,24r,l36,24xm36,23r,l36,23r,l36,23xm36,23r,l36,23r,l36,23xm36,23r,l36,23r,l36,23xm36,22r,l36,22r,l36,22xm36,22r,l36,22r,l36,22xm36,22r,l36,22r,l36,22xm36,21r,l36,21r,l36,21xm36,21r,l36,21r,l36,21xm36,21r,l36,21r,l36,21xm36,20r,l36,20r,l36,20xm36,20r,l36,20r,l36,20xm36,20r,l36,20r,l36,20xm36,20r,-1l36,19r,1l36,20xm36,19r,l36,19r,l36,19xm36,19r,l36,19r,l36,19xm36,19r,-1l36,18r,1l36,19xm36,18r,l36,18r,l36,18xm36,18r,l36,18r,l36,18xm36,18r,-1l36,17r,1l36,18xm36,17r,l36,17r,l36,17xm36,17r,l36,17r,l36,17xm36,17r,-1l36,16r,1l36,17xm36,16r,l36,16r,l36,16xm36,16r,l36,16r,l36,16xm36,16r,l36,16r,l36,16xm36,15r,l36,15r,l36,15xm36,15r,l36,15r,l36,15xm36,15r,l36,15r,l36,15xm36,14r,l36,14r,l36,14xm36,14r,l36,14r,l36,14xm36,14r,l36,14r,l36,14xm36,13r,l36,13r,l36,13xm36,13r,l36,13r,l36,13xm36,13r,l36,13r,l36,13xm36,12r,l36,12r,l36,12xm36,12r,l36,12r,l36,12xm36,12r,l36,12r,l36,12xm36,12r,-1l36,11r,1l36,12xm36,11r,l36,11r,l36,11xm36,11r,l36,11r,l36,11xm36,11r,-1l36,10r,1l36,11xm36,10r,l36,10r,l36,10xm36,10r,l36,10r,l36,10xm36,10r,-1l36,9r,1l36,10xm36,9r,l36,9r,l36,9xm36,9r,l36,9r,l36,9xm36,9r,-1l36,8r,1l36,9xm36,8r,l36,8r,l36,8xm36,8r,l36,8r,l36,8xm36,8r,l36,8r,l36,8xm36,7r,l36,7r,l36,7xm36,7r,l36,7r,l36,7xm36,7r,l36,7r,l36,7xm36,6r,l36,6r,l36,6xm36,6r,l36,6r,l36,6xm36,6r,l36,6r,l36,6xm36,5r,l36,5r,l36,5xm36,5r,l36,5r,l36,5xm36,5r,l36,5r,l36,5xm36,4r,l36,4r,l36,4xm36,4r,l36,4r,l36,4xm36,4r,l36,4r,l36,4xm36,4r,-1l36,3r,1l36,4xm36,3r,l36,3r,l36,3xm36,3r,l36,3r,l36,3xm36,3r,-1l36,2r,1l36,3xm36,2r,l36,2r,l36,2xm36,2r,l36,2r,l36,2xm36,2r,-1l36,1r,1l36,2xm36,1r,l36,1r,l36,1xm36,1r,l36,1r,l36,1xm36,1l36,r,l36,1r,xm36,r,l36,r,l36,xm36,r,l36,r,l36,xm36,l35,r,l36,r,xm35,r,l35,r,l35,xm35,r,l35,r,l35,xm35,l34,r,l35,r,xm34,r,l34,r,l34,xm34,r,l34,r,l34,xm34,l33,r,l34,r,xm33,r,l33,r,l33,xm33,r,l33,r,l33,xm33,r,l33,r,l33,xm32,r,l32,r,l32,xm32,r,l32,r,l32,xm32,r,l32,r,l32,xm31,r,l31,r,l31,xm31,r,l31,r,l31,xm31,r,l31,r,l31,xm30,r,l30,r,l30,xm30,r,l30,r,l30,xm30,r,l30,r,l30,xm30,l29,r,l30,r,xm29,r,l29,r,l29,xm29,r,l29,r,l29,xm29,l28,r,l29,r,xm28,r,l28,r,l28,xm28,r,l28,r,l28,xm28,r,l28,r,l28,xm27,r,l27,r,l27,xm27,r,l27,r,l27,xm27,r,l27,r,l27,xm26,r,l26,r,l26,xm26,r,l26,r,l26,xm26,r,l26,r,l26,xm25,r,l25,r,l25,xm25,r,l25,r,l25,xm25,r,l25,r,l25,xm25,l24,r,l25,r,xm24,r,l24,r,l24,xm24,r,l24,r,l24,xm24,l23,r,l24,r,xm23,r,l23,r,l23,xm23,r,l23,r,l23,xm23,l22,r,l23,r,xm22,r,l22,r,l22,xm22,r,l22,r,l22,xm22,r,l22,r,l22,xm21,r,l21,r,l21,xm21,r,l21,r,l21,xm21,r,l21,r,l21,xm20,r,l20,r,l20,xm20,r,l20,r,l20,xm20,r,l20,r,l20,xm20,l19,r,l20,r,xm19,r,l19,r,l19,xm19,r,l19,r,l19,xm19,l18,r,l19,r,xm18,r,l18,r,l18,xm18,r,l18,r,l18,xm18,l17,r,l18,r,xm17,r,l17,r,l17,xm17,r,l17,r,l17,xm17,r,l17,r,l17,xm16,r,l16,r,l16,xm16,r,l16,r,l16,xm16,r,l16,r,l16,xm15,r,l15,r,l15,xm15,r,l15,r,l15,xm15,r,l15,r,l15,xm14,r,l14,r,l14,xm14,r,l14,r,l14,xm14,r,l14,r,l14,xm14,l13,r,l14,r,xm13,r,l13,r,l13,xm13,r,l13,r,l13,xm13,l12,r,l13,r,xm12,r,l12,r,l12,xm12,r,l12,r,l12,xm12,r,l12,r,l12,xm11,r,l11,r,l11,xm11,r,l11,r,l11,xm11,r,l11,r,l11,xm10,r,l10,r,l10,xm10,r,l10,r,l10,xm10,r,l10,r,l10,xm9,r,l9,r,l9,xm9,r,l9,r,l9,xm9,r,l9,r,l9,xm9,l8,r,l9,r,xm8,r,l8,r,l8,xm8,r,l8,r,l8,xm8,l7,r,l8,r,xm7,r,l7,r,l7,xm7,r,l7,r,l7,xm7,l6,r,l7,r,xm6,r,l6,r,l6,xm6,r,l6,r,l6,xm6,r,l6,r,l6,xm5,r,l5,r,l5,xm5,r,l5,r,l5,xm5,r,l5,r,l5,xm4,r,l4,r,l4,xm4,r,l4,r,l4,xm4,r,l4,r,l4,xm3,r,l3,r,l3,xm3,r,l3,r,l3,xm3,r,l3,r,l3,xm3,l2,r,l3,r,xm2,r,l2,r,l2,xm2,r,l2,r,l2,xm2,l1,r,l2,r,xm1,r,l1,r,l1,xm1,r,l1,r,l1,xm1,r,l1,r,l1,xm,l,,,,,,,xm,l,,,,,,,xe" fillcolor="black" strokeweight="0">
                  <v:stroke joinstyle="bevel"/>
                  <v:path arrowok="t" o:connecttype="custom" o:connectlocs="0,2;0,4;0,6;0,8;0,10;0,12;0,15;0,16;0,19;0,21;0,23;0,25;0,27;0,29;2,29;5,29;7,29;8,29;11,29;13,29;15,29;17,29;19,29;21,29;23,29;25,29;27,29;29,29;32,29;33,29;36,29;36,27;36,25;36,23;36,21;36,18;36,16;36,14;36,12;36,10;36,8;36,6;36,4;36,1;36,0;33,0;31,0;29,0;27,0;25,0;23,0;21,0;19,0;17,0;15,0;12,0;10,0;9,0;6,0;4,0;2,0;0,0" o:connectangles="0,0,0,0,0,0,0,0,0,0,0,0,0,0,0,0,0,0,0,0,0,0,0,0,0,0,0,0,0,0,0,0,0,0,0,0,0,0,0,0,0,0,0,0,0,0,0,0,0,0,0,0,0,0,0,0,0,0,0,0,0,0"/>
                  <o:lock v:ext="edit" verticies="t"/>
                </v:shape>
                <v:line id="Line 58" o:spid="_x0000_s1080" style="position:absolute;flip:y;visibility:visible;mso-wrap-style:square" from="123,286" to="123,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A7NscAAADdAAAADwAAAGRycy9kb3ducmV2LnhtbESPQWvCQBSE7wX/w/KE3upGg7FGVxGl&#10;UAoKWun5NftMgtm3SXZrYn99t1DocZiZb5jlujeVuFHrSssKxqMIBHFmdcm5gvP7y9MzCOeRNVaW&#10;ScGdHKxXg4clptp2fKTbyeciQNilqKDwvk6ldFlBBt3I1sTBu9jWoA+yzaVusQtwU8lJFCXSYMlh&#10;ocCatgVl19OXUfCx/9y9ZbXd7b8P+dmW0ybZzBqlHof9ZgHCU+//w3/tV60gnsdz+H0TnoBc/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MDs2xwAAAN0AAAAPAAAAAAAA&#10;AAAAAAAAAKECAABkcnMvZG93bnJldi54bWxQSwUGAAAAAAQABAD5AAAAlQMAAAAA&#10;">
                  <v:stroke joinstyle="miter"/>
                </v:line>
                <v:line id="Line 59" o:spid="_x0000_s1081" style="position:absolute;flip:y;visibility:visible;mso-wrap-style:square" from="126,286" to="126,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zh1sMAAADdAAAADwAAAGRycy9kb3ducmV2LnhtbERPy4rCMBTdD/gP4QruxtTR8VGNIoog&#10;Awo+cH1trm2Z5qY2Uet8vVkMuDyc92RWm0LcqXK5ZQWddgSCOLE651TB8bD6HIJwHlljYZkUPMnB&#10;bNr4mGCs7YN3dN/7VIQQdjEqyLwvYyldkpFB17YlceAutjLoA6xSqSt8hHBTyK8o6kuDOYeGDEta&#10;ZJT87m9GwWlzXv4kpV1u/rbp0ebf1/58cFWq1aznYxCeav8W/7vXWkF31Av7w5vwBOT0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M4dbDAAAA3QAAAA8AAAAAAAAAAAAA&#10;AAAAoQIAAGRycy9kb3ducmV2LnhtbFBLBQYAAAAABAAEAPkAAACRAwAAAAA=&#10;">
                  <v:stroke joinstyle="miter"/>
                </v:line>
                <v:group id="Group 3941" o:spid="_x0000_s1082" style="position:absolute;left:64;top:224;width:143;height:46" coordorigin="64,224" coordsize="14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lPsYAAADdAAAADwAAAGRycy9kb3ducmV2LnhtbESPQWvCQBSE7wX/w/IE&#10;b7qJWrHRVURUPEihWii9PbLPJJh9G7JrEv+9WxB6HGbmG2a57kwpGqpdYVlBPIpAEKdWF5wp+L7s&#10;h3MQziNrLC2Tggc5WK96b0tMtG35i5qzz0SAsEtQQe59lUjp0pwMupGtiIN3tbVBH2SdSV1jG+Cm&#10;lOMomkmDBYeFHCva5pTeznej4NBiu5nEu+Z0u24fv5f3z59TTEoN+t1mAcJT5//Dr/ZRK5h8TG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8qU+xgAAAN0A&#10;AAAPAAAAAAAAAAAAAAAAAKoCAABkcnMvZG93bnJldi54bWxQSwUGAAAAAAQABAD6AAAAnQMAAAAA&#10;">
                  <v:rect id="Rectangle 3942" o:spid="_x0000_s1083" style="position:absolute;left:64;top:224;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Qs5cgA&#10;AADdAAAADwAAAGRycy9kb3ducmV2LnhtbESPT2vCQBTE7wW/w/IKvYS60RSp0VW0NNSbf1o8P7LP&#10;JDT7NmS3Jumnd4VCj8PM/IZZrntTiyu1rrKsYDKOQRDnVldcKPj6zJ5fQTiPrLG2TAoGcrBejR6W&#10;mGrb8ZGuJ1+IAGGXooLS+yaV0uUlGXRj2xAH72Jbgz7ItpC6xS7ATS2ncTyTBisOCyU29FZS/n36&#10;MQqiJjlvu9/DLtpn8fD+cT7Oi6hX6umx3yxAeOr9f/ivvdMKkvnLFO5vwhOQq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ZCzlyAAAAN0AAAAPAAAAAAAAAAAAAAAAAJgCAABk&#10;cnMvZG93bnJldi54bWxQSwUGAAAAAAQABAD1AAAAjQMAAAAA&#10;" fillcolor="#bfbfbf" stroked="f"/>
                  <v:rect id="Rectangle 3943" o:spid="_x0000_s1084" style="position:absolute;left:64;top:224;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tdIsYA&#10;AADdAAAADwAAAGRycy9kb3ducmV2LnhtbESPT2vCQBTE7wW/w/KE3upG0/onuooIgifbqojHZ/aZ&#10;hOy+Ddmtpt++Wyj0OMzMb5jFqrNG3Kn1lWMFw0ECgjh3uuJCwem4fZmC8AFZo3FMCr7Jw2rZe1pg&#10;pt2DP+l+CIWIEPYZKihDaDIpfV6SRT9wDXH0bq61GKJsC6lbfES4NXKUJGNpseK4UGJDm5Ly+vBl&#10;FUzfrqY+TdLLfvI+PNdk1uT3H0o997v1HESgLvyH/9o7rSCdvab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9tdIsYAAADdAAAADwAAAAAAAAAAAAAAAACYAgAAZHJz&#10;L2Rvd25yZXYueG1sUEsFBgAAAAAEAAQA9QAAAIsDAAAAAA==&#10;" filled="f" strokeweight="0"/>
                  <v:rect id="Rectangle 3944" o:spid="_x0000_s1085" style="position:absolute;left:65;top:225;width:30;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ERCsYA&#10;AADdAAAADwAAAGRycy9kb3ducmV2LnhtbESPT2vCQBTE7wW/w/IEL6FuqiI1uooVpd780+L5kX0m&#10;wezbkF1N9NO7BaHHYWZ+w8wWrSnFjWpXWFbw0Y9BEKdWF5wp+P3ZvH+CcB5ZY2mZFNzJwWLeeZth&#10;om3DB7odfSYChF2CCnLvq0RKl+Zk0PVtRRy8s60N+iDrTOoamwA3pRzE8VgaLDgs5FjRKqf0crwa&#10;BVE1PH01j/022m3i+/r7dJhkUatUr9supyA8tf4//GpvtYLhZDSCvzfhCcj5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ERCsYAAADdAAAADwAAAAAAAAAAAAAAAACYAgAAZHJz&#10;L2Rvd25yZXYueG1sUEsFBgAAAAAEAAQA9QAAAIsDAAAAAA==&#10;" fillcolor="#bfbfbf" stroked="f"/>
                  <v:shape id="Freeform 3945" o:spid="_x0000_s1086" style="position:absolute;left:65;top:225;width:30;height:36;visibility:visible;mso-wrap-style:square;v-text-anchor:top" coordsize="3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MxsYA&#10;AADdAAAADwAAAGRycy9kb3ducmV2LnhtbESPQWsCMRSE74L/IbyCN822tlJXo4gi3UtBrVh6e2ye&#10;m7Wbl3WT6vbfNwXB4zAz3zDTeWsrcaHGl44VPA4SEMS50yUXCvYf6/4rCB+QNVaOScEveZjPup0p&#10;ptpdeUuXXShEhLBPUYEJoU6l9Lkhi37gauLoHV1jMUTZFFI3eI1wW8mnJBlJiyXHBYM1LQ3l37sf&#10;qyA5rbKzK8bksi9emG359r45fCrVe2gXExCB2nAP39qZVjAcP7/A/5v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XMxsYAAADdAAAADwAAAAAAAAAAAAAAAACYAgAAZHJz&#10;L2Rvd25yZXYueG1sUEsFBgAAAAAEAAQA9QAAAIsDAAAAAA==&#10;" path="m30,r,l30,r,l30,xm30,l29,r,l30,r,xm29,r,l29,r,l29,xm29,r,l29,r,l29,xm29,l28,r,l29,r,xm28,r,l28,r,l28,xm28,r,l28,r,l28,xm28,r,l28,r,l28,xm27,r,l27,r,l27,xm27,r,l27,r,l27,xm27,r,l27,r,l27,xm26,r,l26,r,l26,xm26,r,l26,r,l26,xm26,r,l26,r,l26,xm25,r,l25,r,l25,xm25,r,l25,r,l25,xm25,r,l25,r,l25,xm24,r,l24,r,l24,xm24,r,l24,r,l24,xm24,r,l24,r,l24,xm24,l23,r,l24,r,xm23,r,l23,r,l23,xm23,r,l23,r,l23,xm23,l22,r,l23,r,xm22,r,l22,r,l22,xm22,r,l22,r,l22,xm22,l21,r,l22,r,xm21,r,l21,r,l21,xm21,r,l21,r,l21,xm21,r,l21,r,l21,xm20,r,l20,r,l20,xm20,r,l20,r,l20,xm20,r,l20,r,l20,xm19,r,l19,r,l19,xm19,r,l19,r,l19,xm19,r,l19,r,l19,xm18,r,l18,r,l18,xm18,r,l18,r,l18,xm18,r,l18,r,l18,xm17,r,l17,r,l17,xm17,r,l17,r,l17,xm17,r,l17,r,l17,xm17,l16,r,l17,r,xm16,r,l16,r,l16,xm16,r,l16,r,l16,xm16,l15,r,l16,r,xm15,r,l15,r,l15,xm15,r,l15,r,l15,xm15,l14,r,l15,r,xm14,r,l14,r,l14,xm14,r,l14,r,l14,xm14,r,l14,r,l14,xm13,r,l13,r,l13,xm13,r,l13,r,l13,xm13,r,l13,r,l13,xm12,r,l12,r,l12,xm12,r,l12,r,l12,xm12,r,l12,r,l12,xm11,r,l11,r,l11,xm11,r,l11,r,l11,xm11,r,l11,r,l11,xm10,r,l10,r,l10,xm10,r,l10,r,l10,xm10,r,l10,r,l10,xm10,l9,r,l10,r,xm9,r,l9,r,l9,xm9,r,l9,r,l9,xm9,l8,r,l9,r,xm8,r,l8,r,l8,xm8,r,l8,r,l8,xm8,l7,r,l8,r,xm7,r,l7,r,l7,xm7,r,l7,r,l7,xm7,r,l7,r,l7,xm6,r,l6,r,l6,xm6,r,l6,r,l6,xm6,r,l6,r,l6,xm5,r,l5,r,l5,xm5,r,l5,r,l5,xm5,r,l5,r,l5,xm4,r,l4,r,l4,xm4,r,l4,r,l4,xm4,r,l4,r,l4,xm3,r,l3,r,l3,xm3,r,l3,r,l3,xm3,r,l3,r,l3,xm3,l2,r,l3,r,xm2,r,l2,r,l2,xm2,r,l2,r,l2,xm2,l1,r,l2,r,xm1,r,l1,r,l1,xm1,r,l1,r,l1,xm1,l,,,,1,r,xm,l,,,,,,,xm,l,,,,,,,xm,l,,,,,,,xm,1r,l,1r,l,1xm,1r,l,1r,l,1xm,1r,l,1r,l,1xm,1l,2r,l,1r,xm,2r,l,2r,l,2xm,2r,l,2r,l,2xm,2l,3r,l,2r,xm,3r,l,3r,l,3xm,3r,l,3r,l,3xm,3l,4r,l,3r,xm,4r,l,4r,l,4xm,4r,l,4r,l,4xm,4r,l,4r,l,4xm,5r,l,5r,l,5xm,5r,l,5r,l,5xm,5r,l,5r,l,5xm,6r,l,6r,l,6xm,6r,l,6r,l,6xm,6r,l,6r,l,6xm,6l,7r,l,6r,xm,7r,l,7r,l,7xm,7r,l,7r,l,7xm,7l,8r,l,7r,xm,8r,l,8r,l,8xm,8r,l,8r,l,8xm,8l,9r,l,8r,xm,9r,l,9r,l,9xm,9r,l,9r,l,9xm,9r,l,9r,l,9xm,10r,l,10r,l,10xm,10r,l,10r,l,10xm,10r,l,10r,l,10xm,11r,l,11r,l,11xm,11r,l,11r,l,11xm,11r,l,11r,l,11xm,11r,1l,12,,11r,xm,12r,l,12r,l,12xm,12r,l,12r,l,12xm,12r,1l,13,,12r,xm,13r,l,13r,l,13xm,13r,l,13r,l,13xm,13r,l,13r,l,13xm,14r,l,14r,l,14xm,14r,l,14r,l,14xm,14r,l,14r,l,14xm,15r,l,15r,l,15xm,15r,l,15r,l,15xm,15r,l,15r,l,15xm,16r,l,16r,l,16xm,16r,l,16r,l,16xm,16r,l,16r,l,16xm,16r,1l,17,,16r,xm,17r,l,17r,l,17xm,17r,l,17r,l,17xm,17r,1l,18,,17r,xm,18r,l,18r,l,18xm,18r,l,18r,l,18xm,18r,l,18r,l,18xm,19r,l,19r,l,19xm,19r,l,19r,l,19xm,19r,l,19r,l,19xm,20r,l,20r,l,20xm,20r,l,20r,l,20xm,20r,l,20r,l,20xm,20r,1l,21,,20r,xm,21r,l,21r,l,21xm,21r,l,21r,l,21xm,21r,1l,22,,21r,xm,22r,l,22r,l,22xm,22r,l,22r,l,22xm,22r,1l,23,,22r,xm,23r,l,23r,l,23xm,23r,l,23r,l,23xm,23r,l,23r,l,23xm,24r,l,24r,l,24xm,24r,l,24r,l,24xm,24r,l,24r,l,24xm,25r,l,25r,l,25xm,25r,l,25r,l,25xm,25r,l,25r,l,25xm,25r,1l,26,,25r,xm,26r,l,26r,l,26xm,26r,l,26r,l,26xm,26r,1l,27,,26r,xm,27r,l,27r,l,27xm,27r,l,27r,l,27xm,27r,1l,28,,27r,xm,28r,l,28r,l,28xm,28r,l,28r,l,28xm,28r,l,28r,l,28xm,29r,l,29r,l,29xm,29r,l,29r,l,29xm,29r,l,29r,l,29xm,30r,l,30r,l,30xm,30r,l,30r,l,30xm,30r,l,30r,l,30xm,30r,1l,31,,30r,xm,31r,l,31r,l,31xm,31r,l,31r,l,31xm,31r,1l,32,,31r,xm,32r,l,32r,l,32xm,32r,l,32r,l,32xm,32r,l,32r,l,32xm,33r,l,33r,l,33xm,33r,l,33r,l,33xm,33r,l,33r,l,33xm,34r,l,34r,l,34xm,34r,l,34r,l,34xm,34r,l,34r,l,34xm,35r,l,35r,l,35xm,35r,l,35r,l,35xm,35r,l,35r,l,35xm,35r,l,36r,l,35xm,35r,l,36r,l,35xm1,35r,l1,36r,l1,35xm1,35r,l1,36r,l1,35xm1,35r,l1,36r,l1,35xm2,35r,l2,36r,l2,35xm2,35r,l2,36r,l2,35xm2,35r,l2,36r,l2,35xm3,35r,l3,36r,l3,35xm3,35r,l3,36r,l3,35xm3,35r,l3,36r,l3,35xm3,35r1,l4,36r-1,l3,35xm4,35r,l4,36r,l4,35xm4,35r,l4,36r,l4,35xm4,35r1,l5,36r-1,l4,35xm5,35r,l5,36r,l5,35xm5,35r,l5,36r,l5,35xm5,35r1,l6,36r-1,l5,35xm6,35r,l6,36r,l6,35xm6,35r,l6,36r,l6,35xm6,35r1,l7,36r-1,l6,35xm7,35r,l7,36r,l7,35xm7,35r,l7,36r,l7,35xm7,35r,l7,36r,l7,35xm8,35r,l8,36r,l8,35xm8,35r,l8,36r,l8,35xm8,35r,l8,36r,l8,35xm9,35r,l9,36r,l9,35xm9,35r,l9,36r,l9,35xm9,35r,l9,36r,l9,35xm10,35r,l10,36r,l10,35xm10,35r,l10,36r,l10,35xm10,35r,l10,36r,l10,35xm10,35r1,l11,36r-1,l10,35xm11,35r,l11,36r,l11,35xm11,35r,l11,36r,l11,35xm11,35r1,l12,36r-1,l11,35xm12,35r,l12,36r,l12,35xm12,35r,l12,36r,l12,35xm12,35r1,l13,36r-1,l12,35xm13,35r,l13,36r,l13,35xm13,35r,l13,36r,l13,35xm13,35r1,l14,36r-1,l13,35xm14,35r,l14,36r,l14,35xm14,35r,l14,36r,l14,35xm14,35r,l14,36r,l14,35xm15,35r,l15,36r,l15,35xm15,35r,l15,36r,l15,35xm15,35r,l15,36r,l15,35xm16,35r,l16,36r,l16,35xm16,35r,l16,36r,l16,35xm16,35r,l16,36r,l16,35xm17,35r,l17,36r,l17,35xm17,35r,l17,36r,l17,35xm17,35r,l17,36r,l17,35xm17,35r1,l18,36r-1,l17,35xm18,35r,l18,36r,l18,35xm18,35r,l18,36r,l18,35xm18,35r1,l19,36r-1,l18,35xm19,35r,l19,36r,l19,35xm19,35r,l19,36r,l19,35xm19,35r1,l20,36r-1,l19,35xm20,35r,l20,36r,l20,35xm20,35r,l20,36r,l20,35xm20,35r1,l21,36r-1,l20,35xm21,35r,l21,36r,l21,35xm21,35r,l21,36r,l21,35xm21,35r,l21,36r,l21,35xm22,35r,l22,36r,l22,35xm22,35r,l22,36r,l22,35xm22,35r,l22,36r,l22,35xm23,35r,l23,36r,l23,35xm23,35r,l23,36r,l23,35xm23,35r,l23,36r,l23,35xm24,35r,l24,36r,l24,35xm24,35r,l24,36r,l24,35xm24,35r,l24,36r,l24,35xm24,35r1,l25,36r-1,l24,35xm25,35r,l25,36r,l25,35xm25,35r,l25,36r,l25,35xm25,35r1,l26,36r-1,l25,35xm26,35r,l26,36r,l26,35xm26,35r,l26,36r,l26,35xm26,35r1,l27,36r-1,l26,35xm27,35r,l27,36r,l27,35xm27,35r,l27,36r,l27,35xm27,35r1,l28,36r-1,l27,35xm28,35r,l28,36r,l28,35xm28,35r,l28,36r,l28,35xm28,35r,l28,36r,l28,35xm29,35r,l29,36r,l29,35xm29,35r,l29,36r,l29,35xm29,35r,l29,36r,l29,35xm30,35r,l30,36r,l30,35xm30,35r,l30,35r,l30,35xm30,35r,l30,35r,l30,35xm30,35r,l30,35r,l30,35xm30,35r,-1l30,34r,1l30,35xm30,34r,l30,34r,l30,34xm30,34r,l30,34r,l30,34xm30,34r,-1l30,33r,1l30,34xm30,33r,l30,33r,l30,33xm30,33r,l30,33r,l30,33xm30,33r,-1l30,32r,1l30,33xm30,32r,l30,32r,l30,32xm30,32r,l30,32r,l30,32xm30,32r,l30,32r,l30,32xm30,31r,l30,31r,l30,31xm30,31r,l30,31r,l30,31xm30,31r,l30,31r,l30,31xm30,30r,l30,30r,l30,30xm30,30r,l30,30r,l30,30xm30,30r,l30,30r,l30,30xm30,30r,-1l30,29r,1l30,30xm30,29r,l30,29r,l30,29xm30,29r,l30,29r,l30,29xm30,29r,-1l30,28r,1l30,29xm30,28r,l30,28r,l30,28xm30,28r,l30,28r,l30,28xm30,28r,l30,28r,l30,28xm30,27r,l30,27r,l30,27xm30,27r,l30,27r,l30,27xm30,27r,l30,27r,l30,27xm30,26r,l30,26r,l30,26xm30,26r,l30,26r,l30,26xm30,26r,l30,26r,l30,26xm30,25r,l30,25r,l30,25xm30,25r,l30,25r,l30,25xm30,25r,l30,25r,l30,25xm30,25r,-1l30,24r,1l30,25xm30,24r,l30,24r,l30,24xm30,24r,l30,24r,l30,24xm30,24r,-1l30,23r,1l30,24xm30,23r,l30,23r,l30,23xm30,23r,l30,23r,l30,23xm30,23r,l30,23r,l30,23xm30,22r,l30,22r,l30,22xm30,22r,l30,22r,l30,22xm30,22r,l30,22r,l30,22xm30,21r,l30,21r,l30,21xm30,21r,l30,21r,l30,21xm30,21r,l30,21r,l30,21xm30,20r,l30,20r,l30,20xm30,20r,l30,20r,l30,20xm30,20r,l30,20r,l30,20xm30,20r,-1l30,19r,1l30,20xm30,19r,l30,19r,l30,19xm30,19r,l30,19r,l30,19xm30,19r,-1l30,18r,1l30,19xm30,18r,l30,18r,l30,18xm30,18r,l30,18r,l30,18xm30,18r,l30,18r,l30,18xm30,17r,l30,17r,l30,17xm30,17r,l30,17r,l30,17xm30,17r,l30,17r,l30,17xm30,16r,l30,16r,l30,16xm30,16r,l30,16r,l30,16xm30,16r,l30,16r,l30,16xm30,16r,-1l30,15r,1l30,16xm30,15r,l30,15r,l30,15xm30,15r,l30,15r,l30,15xm30,15r,-1l30,14r,1l30,15xm30,14r,l30,14r,l30,14xm30,14r,l30,14r,l30,14xm30,14r,-1l30,13r,1l30,14xm30,13r,l30,13r,l30,13xm30,13r,l30,13r,l30,13xm30,13r,l30,13r,l30,13xm30,12r,l30,12r,l30,12xm30,12r,l30,12r,l30,12xm30,12r,l30,12r,l30,12xm30,11r,l30,11r,l30,11xm30,11r,l30,11r,l30,11xm30,11r,l30,11r,l30,11xm30,11r,-1l30,10r,1l30,11xm30,10r,l30,10r,l30,10xm30,10r,l30,10r,l30,10xm30,10r,-1l30,9r,1l30,10xm30,9r,l30,9r,l30,9xm30,9r,l30,9r,l30,9xm30,9r,l30,9r,l30,9xm30,8r,l30,8r,l30,8xm30,8r,l30,8r,l30,8xm30,8r,l30,8r,l30,8xm30,7r,l30,7r,l30,7xm30,7r,l30,7r,l30,7xm30,7r,l30,7r,l30,7xm30,6r,l30,6r,l30,6xm30,6r,l30,6r,l30,6xm30,6r,l30,6r,l30,6xm30,6r,-1l30,5r,1l30,6xm30,5r,l30,5r,l30,5xm30,5r,l30,5r,l30,5xm30,5r,-1l30,4r,1l30,5xm30,4r,l30,4r,l30,4xm30,4r,l30,4r,l30,4xm30,4r,l30,4r,l30,4xm30,3r,l30,3r,l30,3xm30,3r,l30,3r,l30,3xm30,3r,l30,3r,l30,3xm30,2r,l30,2r,l30,2xm30,2r,l30,2r,l30,2xm30,2r,l30,2r,l30,2xm30,1r,l30,1r,l30,1xm30,1r,l30,1r,l30,1xm30,1r,l30,1r,l30,1xm30,1l30,r,l30,1r,xm30,r,l30,r,l30,xe" fillcolor="black" strokeweight="0">
                    <v:stroke joinstyle="bevel"/>
                    <v:path arrowok="t" o:connecttype="custom" o:connectlocs="28,0;26,0;24,0;21,0;20,0;17,0;15,0;13,0;11,0;9,0;7,0;5,0;3,0;0,0;0,1;0,4;0,6;0,7;0,10;0,11;0,14;0,16;0,18;0,20;0,22;0,24;0,26;0,28;0,30;0,32;0,34;1,35;3,36;5,35;7,35;9,36;11,35;13,36;16,35;17,35;20,36;22,35;24,36;26,35;28,35;30,35;30,33;30,31;30,29;30,27;30,25;30,23;30,21;30,18;30,17;30,14;30,12;30,11;30,8;30,6;30,4;30,2;30,0" o:connectangles="0,0,0,0,0,0,0,0,0,0,0,0,0,0,0,0,0,0,0,0,0,0,0,0,0,0,0,0,0,0,0,0,0,0,0,0,0,0,0,0,0,0,0,0,0,0,0,0,0,0,0,0,0,0,0,0,0,0,0,0,0,0,0"/>
                    <o:lock v:ext="edit" verticies="t"/>
                  </v:shape>
                  <v:line id="Line 64" o:spid="_x0000_s1087" style="position:absolute;visibility:visible;mso-wrap-style:square" from="69,267" to="91,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Luw8gAAADdAAAADwAAAGRycy9kb3ducmV2LnhtbESPT2vCQBTE74V+h+UVvOmmVUNNXSWt&#10;ih4s1D8Hj6/ZZxLMvg3ZVeO3d4VCj8PM/IYZT1tTiQs1rrSs4LUXgSDOrC45V7DfLbrvIJxH1lhZ&#10;JgU3cjCdPD+NMdH2yhu6bH0uAoRdggoK7+tESpcVZND1bE0cvKNtDPogm1zqBq8Bbir5FkWxNFhy&#10;WCiwpq+CstP2bBTM2tXnen9cz7+Hm5/dIf5dpqe0r1TnpU0/QHhq/X/4r73SCvqjQQyPN+EJyMk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lLuw8gAAADdAAAADwAAAAAA&#10;AAAAAAAAAAChAgAAZHJzL2Rvd25yZXYueG1sUEsFBgAAAAAEAAQA+QAAAJYDAAAAAA==&#10;">
                    <v:stroke joinstyle="miter"/>
                  </v:line>
                  <v:line id="Line 65" o:spid="_x0000_s1088" style="position:absolute;visibility:visible;mso-wrap-style:square" from="69,270" to="91,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5LWMgAAADdAAAADwAAAGRycy9kb3ducmV2LnhtbESPzW7CMBCE70h9B2sr9QZOC6U0YFAK&#10;reBAJf4OPS7xkkTE6yg2EN4eI1XiOJqZbzSjSWNKcabaFZYVvHYiEMSp1QVnCnbbn/YAhPPIGkvL&#10;pOBKDibjp9YIY20vvKbzxmciQNjFqCD3voqldGlOBl3HVsTBO9jaoA+yzqSu8RLgppRvUdSXBgsO&#10;CzlWNM0pPW5ORsGsWXwtd4fl9+/7erX96+/nyTHpKvXy3CRDEJ4a/wj/txdaQfez9wH3N+EJyPEN&#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R5LWMgAAADdAAAADwAAAAAA&#10;AAAAAAAAAAChAgAAZHJzL2Rvd25yZXYueG1sUEsFBgAAAAAEAAQA+QAAAJYDAAAAAA==&#10;">
                    <v:stroke joinstyle="miter"/>
                  </v:line>
                  <v:rect id="Rectangle 3948" o:spid="_x0000_s1089" style="position:absolute;left:176;top:225;width:29;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wbD8QA&#10;AADdAAAADwAAAGRycy9kb3ducmV2LnhtbERPTWvCQBC9C/0PyxS8hLppLaWmrtIWg95songestMk&#10;NDsbsqtJ/PXuoeDx8b6X68E04kKdqy0reJ7FIIgLq2suFRwP6dM7COeRNTaWScFIDtarh8kSE217&#10;zuiS+1KEEHYJKqi8bxMpXVGRQTezLXHgfm1n0AfYlVJ32Idw08iXOH6TBmsODRW29F1R8ZefjYKo&#10;nZ+++uvPLtqn8bjZnrJFGQ1KTR+Hzw8QngZ/F/+7d1rBfPEa5oY34Qn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MGw/EAAAA3QAAAA8AAAAAAAAAAAAAAAAAmAIAAGRycy9k&#10;b3ducmV2LnhtbFBLBQYAAAAABAAEAPUAAACJAwAAAAA=&#10;" fillcolor="#bfbfbf" stroked="f"/>
                  <v:shape id="Freeform 3949" o:spid="_x0000_s1090" style="position:absolute;left:176;top:225;width:29;height:36;visibility:visible;mso-wrap-style:square;v-text-anchor:top" coordsize="2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0pp8UA&#10;AADdAAAADwAAAGRycy9kb3ducmV2LnhtbESPT2vCQBTE7wW/w/KE3nTjH2pMXUWUQvFQUEvPj+xr&#10;Es2+jbsbTb+9Kwg9DjPzG2ax6kwtruR8ZVnBaJiAIM6trrhQ8H38GKQgfEDWWFsmBX/kYbXsvSww&#10;0/bGe7oeQiEihH2GCsoQmkxKn5dk0A9tQxy9X+sMhihdIbXDW4SbWo6T5E0arDgulNjQpqT8fGiN&#10;gu0x3c3ar+5nN21PF04xHbPLlXrtd+t3EIG68B9+tj+1gsl8OofH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LSmnxQAAAN0AAAAPAAAAAAAAAAAAAAAAAJgCAABkcnMv&#10;ZG93bnJldi54bWxQSwUGAAAAAAQABAD1AAAAigMAAAAA&#10;" path="m29,r,l29,r,l29,xm28,r,l28,r,l28,xm28,r,l28,r,l28,xm28,r,l28,r,l28,xm28,l27,r,l28,r,xm27,r,l27,r,l27,xm27,r,l27,r,l27,xm27,l26,r,l27,r,xm26,r,l26,r,l26,xm26,r,l26,r,l26,xm26,l25,r,l26,r,xm25,r,l25,r,l25,xm25,r,l25,r,l25,xm25,r,l25,r,l25,xm24,r,l24,r,l24,xm24,r,l24,r,l24,xm24,r,l24,r,l24,xm23,r,l23,r,l23,xm23,r,l23,r,l23,xm23,r,l23,r,l23,xm22,r,l22,r,l22,xm22,r,l22,r,l22,xm22,r,l22,r,l22,xm21,r,l21,r,l21,xm21,r,l21,r,l21,xm21,r,l21,r,l21,xm21,l20,r,l21,r,xm20,r,l20,r,l20,xm20,r,l20,r,l20,xm20,l19,r,l20,r,xm19,r,l19,r,l19,xm19,r,l19,r,l19,xm19,l18,r,l19,r,xm18,r,l18,r,l18,xm18,r,l18,r,l18,xm18,r,l18,r,l18,xm17,r,l17,r,l17,xm17,r,l17,r,l17,xm17,r,l17,r,l17,xm16,r,l16,r,l16,xm16,r,l16,r,l16,xm16,r,l16,r,l16,xm15,r,l15,r,l15,xm15,r,l15,r,l15,xm15,r,l15,r,l15,xm14,r,l14,r,l14,xm14,r,l14,r,l14,xm14,r,l14,r,l14,xm14,l13,r,l14,r,xm13,r,l13,r,l13,xm13,r,l13,r,l13,xm13,l12,r,l13,r,xm12,r,l12,r,l12,xm12,r,l12,r,l12,xm12,l11,r,l12,r,xm11,r,l11,r,l11,xm11,r,l11,r,l11,xm11,r,l11,r,l11,xm10,r,l10,r,l10,xm10,r,l10,r,l10,xm10,r,l10,r,l10,xm9,r,l9,r,l9,xm9,r,l9,r,l9,xm9,r,l9,r,l9,xm8,r,l8,r,l8,xm8,r,l8,r,l8,xm8,r,l8,r,l8,xm7,r,l7,r,l7,xm7,r,l7,r,l7,xm7,r,l7,r,l7,xm7,l6,r,l7,r,xm6,r,l6,r,l6,xm6,r,l6,r,l6,xm6,l5,r,l6,r,xm5,r,l5,r,l5,xm5,r,l5,r,l5,xm5,l4,r,l5,r,xm4,r,l4,r,l4,xm4,r,l4,r,l4,xm4,r,l4,r,l4,xm3,r,l3,r,l3,xm3,r,l3,r,l3,xm3,r,l3,r,l3,xm2,r,l2,r,l2,xm2,r,l2,r,l2,xm2,r,l2,r,l2,xm1,r,l1,r,l1,xm1,r,l1,r,l1,xm1,r,l1,r,l1,xm,l,,,,,,,xm,l,,,,,,,xm,l,,,,,,,xm,l,,,,,,,xm,l,,,,,,,xm,1r,l,1r,l,1xm,1r,l,1r,l,1xm,1r,l,1r,l,1xm,1l,2r,l,1r,xm,2r,l,2r,l,2xm,2r,l,2r,l,2xm,2l,3r,l,2r,xm,3r,l,3r,l,3xm,3r,l,3r,l,3xm,3l,4r,l,3r,xm,4r,l,4r,l,4xm,4r,l,4r,l,4xm,4r,l,4r,l,4xm,5r,l,5r,l,5xm,5r,l,5r,l,5xm,5r,l,5r,l,5xm,6r,l,6r,l,6xm,6r,l,6r,l,6xm,6r,l,6r,l,6xm,6l,7r,l,6r,xm,7r,l,7r,l,7xm,7r,l,7r,l,7xm,7l,8r,l,7r,xm,8r,l,8r,l,8xm,8r,l,8r,l,8xm,8l,9r,l,8r,xm,9r,l,9r,l,9xm,9r,l,9r,l,9xm,9r,l,9r,l,9xm,10r,l,10r,l,10xm,10r,l,10r,l,10xm,10r,l,10r,l,10xm,11r,l,11r,l,11xm,11r,l,11r,l,11xm,11r,l,11r,l,11xm,11r,1l,12,,11r,xm,12r,l,12r,l,12xm,12r,l,12r,l,12xm,12r,1l,13,,12r,xm,13r,l,13r,l,13xm,13r,l,13r,l,13xm,13r,l,13r,l,13xm,14r,l,14r,l,14xm,14r,l,14r,l,14xm,14r,l,14r,l,14xm,15r,l,15r,l,15xm,15r,l,15r,l,15xm,15r,l,15r,l,15xm,16r,l,16r,l,16xm,16r,l,16r,l,16xm,16r,l,16r,l,16xm,16r,1l,17,,16r,xm,17r,l,17r,l,17xm,17r,l,17r,l,17xm,17r,1l,18,,17r,xm,18r,l,18r,l,18xm,18r,l,18r,l,18xm,18r,l,18r,l,18xm,19r,l,19r,l,19xm,19r,l,19r,l,19xm,19r,l,19r,l,19xm,20r,l,20r,l,20xm,20r,l,20r,l,20xm,20r,l,20r,l,20xm,20r,1l,21,,20r,xm,21r,l,21r,l,21xm,21r,l,21r,l,21xm,21r,1l,22,,21r,xm,22r,l,22r,l,22xm,22r,l,22r,l,22xm,22r,1l,23,,22r,xm,23r,l,23r,l,23xm,23r,l,23r,l,23xm,23r,l,23r,l,23xm,24r,l,24r,l,24xm,24r,l,24r,l,24xm,24r,l,24r,l,24xm,25r,l,25r,l,25xm,25r,l,25r,l,25xm,25r,l,25r,l,25xm,25r,1l,26,,25r,xm,26r,l,26r,l,26xm,26r,l,26r,l,26xm,26r,1l,27,,26r,xm,27r,l,27r,l,27xm,27r,l,27r,l,27xm,27r,1l,28,,27r,xm,28r,l,28r,l,28xm,28r,l,28r,l,28xm,28r,l,28r,l,28xm,29r,l,29r,l,29xm,29r,l,29r,l,29xm,29r,l,29r,l,29xm,30r,l,30r,l,30xm,30r,l,30r,l,30xm,30r,l,30r,l,30xm,30r,1l,31,,30r,xm,31r,l,31r,l,31xm,31r,l,31r,l,31xm,31r,1l,32,,31r,xm,32r,l,32r,l,32xm,32r,l,32r,l,32xm,32r,l,32r,l,32xm,33r,l,33r,l,33xm,33r,l,33r,l,33xm,33r,l,33r,l,33xm,34r,l,34r,l,34xm,34r,l,34r,l,34xm,34r,l,34r,l,34xm,35r,l,35r,l,35xm,35r,l,35r,l,35xm,35r,l,35r,l,35xm,35r,l,36r,l,35xm,35r,l,36r,l,35xm,35r,l,36r,l,35xm1,35r,l1,36r,l1,35xm1,35r,l1,36r,l1,35xm1,35r,l1,36r,l1,35xm2,35r,l2,36r,l2,35xm2,35r,l2,36r,l2,35xm2,35r,l2,36r,l2,35xm3,35r,l3,36r,l3,35xm3,35r,l3,36r,l3,35xm3,35r,l3,36r,l3,35xm4,35r,l4,36r,l4,35xm4,35r,l4,36r,l4,35xm4,35r,l4,36r,l4,35xm4,35r1,l5,36r-1,l4,35xm5,35r,l5,36r,l5,35xm5,35r,l5,36r,l5,35xm5,35r1,l6,36r-1,l5,35xm6,35r,l6,36r,l6,35xm6,35r,l6,36r,l6,35xm6,35r1,l7,36r-1,l6,35xm7,35r,l7,36r,l7,35xm7,35r,l7,36r,l7,35xm7,35r,l7,36r,l7,35xm8,35r,l8,36r,l8,35xm8,35r,l8,36r,l8,35xm8,35r,l8,36r,l8,35xm9,35r,l9,36r,l9,35xm9,35r,l9,36r,l9,35xm9,35r,l9,36r,l9,35xm10,35r,l10,36r,l10,35xm10,35r,l10,36r,l10,35xm10,35r,l10,36r,l10,35xm11,35r,l11,36r,l11,35xm11,35r,l11,36r,l11,35xm11,35r,l11,36r,l11,35xm11,35r1,l12,36r-1,l11,35xm12,35r,l12,36r,l12,35xm12,35r,l12,36r,l12,35xm12,35r1,l13,36r-1,l12,35xm13,35r,l13,36r,l13,35xm13,35r,l13,36r,l13,35xm13,35r1,l14,36r-1,l13,35xm14,35r,l14,36r,l14,35xm14,35r,l14,36r,l14,35xm14,35r,l14,36r,l14,35xm15,35r,l15,36r,l15,35xm15,35r,l15,36r,l15,35xm15,35r,l15,36r,l15,35xm16,35r,l16,36r,l16,35xm16,35r,l16,36r,l16,35xm16,35r,l16,36r,l16,35xm17,35r,l17,36r,l17,35xm17,35r,l17,36r,l17,35xm17,35r,l17,36r,l17,35xm18,35r,l18,36r,l18,35xm18,35r,l18,36r,l18,35xm18,35r,l18,36r,l18,35xm18,35r1,l19,36r-1,l18,35xm19,35r,l19,36r,l19,35xm19,35r,l19,36r,l19,35xm19,35r1,l20,36r-1,l19,35xm20,35r,l20,36r,l20,35xm20,35r,l20,36r,l20,35xm20,35r1,l21,36r-1,l20,35xm21,35r,l21,36r,l21,35xm21,35r,l21,36r,l21,35xm21,35r,l21,36r,l21,35xm22,35r,l22,36r,l22,35xm22,35r,l22,36r,l22,35xm22,35r,l22,36r,l22,35xm23,35r,l23,36r,l23,35xm23,35r,l23,36r,l23,35xm23,35r,l23,36r,l23,35xm24,35r,l24,36r,l24,35xm24,35r,l24,36r,l24,35xm24,35r,l24,36r,l24,35xm25,35r,l25,36r,l25,35xm25,35r,l25,36r,l25,35xm25,35r,l25,36r,l25,35xm25,35r1,l26,36r-1,l25,35xm26,35r,l26,36r,l26,35xm26,35r,l26,36r,l26,35xm26,35r1,l27,36r-1,l26,35xm27,35r,l27,36r,l27,35xm27,35r,l27,36r,l27,35xm27,35r1,l28,36r-1,l27,35xm28,35r,l28,36r,l28,35xm28,35r,l28,36r,l28,35xm28,35r,l28,36r,l28,35xm29,35r,l29,36r,l29,35xm29,35r,l29,35r,l29,35xm29,35r,l29,35r,l29,35xm29,35r,l29,35r,l29,35xm29,34r,l29,34r,l29,34xm29,34r,l29,34r,l29,34xm29,34r,l29,34r,l29,34xm29,33r,l29,33r,l29,33xm29,33r,l29,33r,l29,33xm29,33r,l29,33r,l29,33xm29,32r,l29,32r,l29,32xm29,32r,l29,32r,l29,32xm29,32r,l29,32r,l29,32xm29,32r,-1l29,31r,1l29,32xm29,31r,l29,31r,l29,31xm29,31r,l29,31r,l29,31xm29,31r,-1l29,30r,1l29,31xm29,30r,l29,30r,l29,30xm29,30r,l29,30r,l29,30xm29,30r,l29,30r,l29,30xm29,29r,l29,29r,l29,29xm29,29r,l29,29r,l29,29xm29,29r,l29,29r,l29,29xm29,28r,l29,28r,l29,28xm29,28r,l29,28r,l29,28xm29,28r,l29,28r,l29,28xm29,28r,-1l29,27r,1l29,28xm29,27r,l29,27r,l29,27xm29,27r,l29,27r,l29,27xm29,27r,-1l29,26r,1l29,27xm29,26r,l29,26r,l29,26xm29,26r,l29,26r,l29,26xm29,26r,-1l29,25r,1l29,26xm29,25r,l29,25r,l29,25xm29,25r,l29,25r,l29,25xm29,25r,l29,25r,l29,25xm29,24r,l29,24r,l29,24xm29,24r,l29,24r,l29,24xm29,24r,l29,24r,l29,24xm29,23r,l29,23r,l29,23xm29,23r,l29,23r,l29,23xm29,23r,l29,23r,l29,23xm29,23r,-1l29,22r,1l29,23xm29,22r,l29,22r,l29,22xm29,22r,l29,22r,l29,22xm29,22r,-1l29,21r,1l29,22xm29,21r,l29,21r,l29,21xm29,21r,l29,21r,l29,21xm29,21r,-1l29,20r,1l29,21xm29,20r,l29,20r,l29,20xm29,20r,l29,20r,l29,20xm29,20r,l29,20r,l29,20xm29,19r,l29,19r,l29,19xm29,19r,l29,19r,l29,19xm29,19r,l29,19r,l29,19xm29,18r,l29,18r,l29,18xm29,18r,l29,18r,l29,18xm29,18r,l29,18r,l29,18xm29,18r,-1l29,17r,1l29,18xm29,17r,l29,17r,l29,17xm29,17r,l29,17r,l29,17xm29,17r,-1l29,16r,1l29,17xm29,16r,l29,16r,l29,16xm29,16r,l29,16r,l29,16xm29,16r,l29,16r,l29,16xm29,15r,l29,15r,l29,15xm29,15r,l29,15r,l29,15xm29,15r,l29,15r,l29,15xm29,14r,l29,14r,l29,14xm29,14r,l29,14r,l29,14xm29,14r,l29,14r,l29,14xm29,13r,l29,13r,l29,13xm29,13r,l29,13r,l29,13xm29,13r,l29,13r,l29,13xm29,13r,-1l29,12r,1l29,13xm29,12r,l29,12r,l29,12xm29,12r,l29,12r,l29,12xm29,12r,-1l29,11r,1l29,12xm29,11r,l29,11r,l29,11xm29,11r,l29,11r,l29,11xm29,11r,l29,11r,l29,11xm29,10r,l29,10r,l29,10xm29,10r,l29,10r,l29,10xm29,10r,l29,10r,l29,10xm29,9r,l29,9r,l29,9xm29,9r,l29,9r,l29,9xm29,9r,l29,9r,l29,9xm29,9r,-1l29,8r,1l29,9xm29,8r,l29,8r,l29,8xm29,8r,l29,8r,l29,8xm29,8r,-1l29,7r,1l29,8xm29,7r,l29,7r,l29,7xm29,7r,l29,7r,l29,7xm29,7r,-1l29,6r,1l29,7xm29,6r,l29,6r,l29,6xm29,6r,l29,6r,l29,6xm29,6r,l29,6r,l29,6xm29,5r,l29,5r,l29,5xm29,5r,l29,5r,l29,5xm29,5r,l29,5r,l29,5xm29,4r,l29,4r,l29,4xm29,4r,l29,4r,l29,4xm29,4r,l29,4r,l29,4xm29,4r,-1l29,3r,1l29,4xm29,3r,l29,3r,l29,3xm29,3r,l29,3r,l29,3xm29,3r,-1l29,2r,1l29,3xm29,2r,l29,2r,l29,2xm29,2r,l29,2r,l29,2xm29,2r,-1l29,1r,1l29,2xm29,1r,l29,1r,l29,1xm29,1r,l29,1r,l29,1xm29,1r,l29,1r,l29,1xm29,r,l29,r,l29,xm29,r,l29,r,l29,xe" fillcolor="black" strokeweight="0">
                    <v:stroke joinstyle="bevel"/>
                    <v:path arrowok="t" o:connecttype="custom" o:connectlocs="27,0;25,0;23,0;20,0;19,0;16,0;14,0;12,0;10,0;8,0;6,0;4,0;2,0;0,0;0,2;0,4;0,6;0,8;0,10;0,12;0,14;0,16;0,18;0,21;0,22;0,25;0,27;0,29;0,31;0,33;0,35;1,35;3,36;6,35;7,35;10,36;12,35;14,36;16,35;18,35;20,36;22,35;24,36;27,35;28,35;29,34;29,32;29,30;29,27;29,26;29,23;29,21;29,19;29,17;29,15;29,13;29,11;29,9;29,7;29,5;29,3;29,1" o:connectangles="0,0,0,0,0,0,0,0,0,0,0,0,0,0,0,0,0,0,0,0,0,0,0,0,0,0,0,0,0,0,0,0,0,0,0,0,0,0,0,0,0,0,0,0,0,0,0,0,0,0,0,0,0,0,0,0,0,0,0,0,0,0"/>
                    <o:lock v:ext="edit" verticies="t"/>
                  </v:shape>
                  <v:line id="Line 68" o:spid="_x0000_s1091" style="position:absolute;visibility:visible;mso-wrap-style:square" from="179,267" to="202,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5F8cQAAADdAAAADwAAAGRycy9kb3ducmV2LnhtbERPy4rCMBTdC/MP4Q64G1NHlLEapeMD&#10;XTjga+Hy2lzbYnNTmqj17ycLweXhvMfTxpTiTrUrLCvodiIQxKnVBWcKjofl1w8I55E1lpZJwZMc&#10;TCcfrTHG2j54R/e9z0QIYRejgtz7KpbSpTkZdB1bEQfuYmuDPsA6k7rGRwg3pfyOooE0WHBoyLGi&#10;WU7pdX8zCubN+ndzvGwWf/3d9nAanFfJNekp1f5skhEIT41/i1/utVbQG/bD/vAmPAE5+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LkXxxAAAAN0AAAAPAAAAAAAAAAAA&#10;AAAAAKECAABkcnMvZG93bnJldi54bWxQSwUGAAAAAAQABAD5AAAAkgMAAAAA&#10;">
                    <v:stroke joinstyle="miter"/>
                  </v:line>
                  <v:line id="Line 69" o:spid="_x0000_s1092" style="position:absolute;visibility:visible;mso-wrap-style:square" from="179,270" to="202,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LgascAAADdAAAADwAAAGRycy9kb3ducmV2LnhtbESPT2vCQBTE74LfYXmCt7qxomh0lVhb&#10;6kHBfwePz+wzCWbfhuxW02/fFQoeh5n5DTNbNKYUd6pdYVlBvxeBIE6tLjhTcDp+vY1BOI+ssbRM&#10;Cn7JwWLebs0w1vbBe7offCYChF2MCnLvq1hKl+Zk0PVsRRy8q60N+iDrTOoaHwFuSvkeRSNpsOCw&#10;kGNFHzmlt8OPUbBq1svN6br53A73u+N5dPlObslAqW6nSaYgPDX+Ff5vr7WCwWTYh+eb8ATk/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YuBqxwAAAN0AAAAPAAAAAAAA&#10;AAAAAAAAAKECAABkcnMvZG93bnJldi54bWxQSwUGAAAAAAQABAD5AAAAlQMAAAAA&#10;">
                    <v:stroke joinstyle="miter"/>
                  </v:line>
                </v:group>
                <v:group id="Group 3952" o:spid="_x0000_s1093" style="position:absolute;left:64;top:168;width:143;height:46" coordorigin="64,168" coordsize="14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mtlMYAAADdAAAADwAAAGRycy9kb3ducmV2LnhtbESPT4vCMBTE78J+h/AW&#10;9qZpFcWtRhFxlz2I4B9YvD2aZ1tsXkoT2/rtjSB4HGbmN8x82ZlSNFS7wrKCeBCBIE6tLjhTcDr+&#10;9KcgnEfWWFomBXdysFx89OaYaNvynpqDz0SAsEtQQe59lUjp0pwMuoGtiIN3sbVBH2SdSV1jG+Cm&#10;lMMomkiDBYeFHCta55ReDzej4LfFdjWKN832elnfz8fx7n8bk1Jfn91qBsJT59/hV/tPKxh9j4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a2UxgAAAN0A&#10;AAAPAAAAAAAAAAAAAAAAAKoCAABkcnMvZG93bnJldi54bWxQSwUGAAAAAAQABAD6AAAAnQMAAAAA&#10;">
                  <v:rect id="Rectangle 3953" o:spid="_x0000_s1094" style="position:absolute;left:64;top:168;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fo8YA&#10;AADdAAAADwAAAGRycy9kb3ducmV2LnhtbESPT2vCQBTE7wW/w/KEXoJubKhodBVblHrzL54f2WcS&#10;zL4N2dXEfvpuodDjMDO/YebLzlTiQY0rLSsYDWMQxJnVJecKzqfNYALCeWSNlWVS8CQHy0XvZY6p&#10;ti0f6HH0uQgQdikqKLyvUyldVpBBN7Q1cfCutjHog2xyqRtsA9xU8i2Ox9JgyWGhwJo+C8pux7tR&#10;ENXJ5aP93m+j3SZ+rr8uh2kedUq99rvVDISnzv+H/9pbrSCZvif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fo8YAAADdAAAADwAAAAAAAAAAAAAAAACYAgAAZHJz&#10;L2Rvd25yZXYueG1sUEsFBgAAAAAEAAQA9QAAAIsDAAAAAA==&#10;" fillcolor="#bfbfbf" stroked="f"/>
                  <v:rect id="Rectangle 3954" o:spid="_x0000_s1095" style="position:absolute;left:64;top:168;width:143;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tTi8YA&#10;AADdAAAADwAAAGRycy9kb3ducmV2LnhtbESPT2sCMRTE7wW/Q3iF3mrWf1VXo0ih4Emtinh8bl53&#10;l01elk2q67c3QqHHYWZ+w8yXrTXiSo0vHSvodRMQxJnTJecKjoev9wkIH5A1Gsek4E4elovOyxxT&#10;7W78Tdd9yEWEsE9RQRFCnUrps4Is+q6riaP34xqLIcoml7rBW4RbI/tJ8iEtlhwXCqzps6Cs2v9a&#10;BZPRxVTH8eC8GW97p4rMivxmp9Tba7uagQjUhv/wX3utFQymoyE838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tTi8YAAADdAAAADwAAAAAAAAAAAAAAAACYAgAAZHJz&#10;L2Rvd25yZXYueG1sUEsFBgAAAAAEAAQA9QAAAIsDAAAAAA==&#10;" filled="f" strokeweight="0"/>
                  <v:rect id="Rectangle 3955" o:spid="_x0000_s1096" style="position:absolute;left:65;top:169;width:30;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QiTMYA&#10;AADdAAAADwAAAGRycy9kb3ducmV2LnhtbESPT2vCQBTE7wW/w/IEL6Fuqig1uooVpd780+L5kX0m&#10;wezbkF1N9NO7BaHHYWZ+w8wWrSnFjWpXWFbw0Y9BEKdWF5wp+P3ZvH+CcB5ZY2mZFNzJwWLeeZth&#10;om3DB7odfSYChF2CCnLvq0RKl+Zk0PVtRRy8s60N+iDrTOoamwA3pRzE8VgaLDgs5FjRKqf0crwa&#10;BVE1PH01j/022m3i+/r7dJhkUatUr9supyA8tf4//GpvtYLhZDSCvzfhCcj5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1QiTMYAAADdAAAADwAAAAAAAAAAAAAAAACYAgAAZHJz&#10;L2Rvd25yZXYueG1sUEsFBgAAAAAEAAQA9QAAAIsDAAAAAA==&#10;" fillcolor="#bfbfbf" stroked="f"/>
                  <v:shape id="Freeform 3956" o:spid="_x0000_s1097" style="position:absolute;left:65;top:169;width:30;height:36;visibility:visible;mso-wrap-style:square;v-text-anchor:top" coordsize="3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7EbMcA&#10;AADdAAAADwAAAGRycy9kb3ducmV2LnhtbESPT2vCQBTE74LfYXlCb2ajpaLRVaRSmkvBP6Wlt0f2&#10;mY3Nvk2zW02/fVcQPA4z8xtmsepsLc7U+sqxglGSgiAunK64VPB+eBlOQfiArLF2TAr+yMNq2e8t&#10;MNPuwjs670MpIoR9hgpMCE0mpS8MWfSJa4ijd3StxRBlW0rd4iXCbS3HaTqRFiuOCwYbejZUfO9/&#10;rYL0tMl/XDkjl3/x2uyq17ftx6dSD4NuPQcRqAv38K2dawWPs6cJXN/EJy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xGzHAAAA3QAAAA8AAAAAAAAAAAAAAAAAmAIAAGRy&#10;cy9kb3ducmV2LnhtbFBLBQYAAAAABAAEAPUAAACMAwAAAAA=&#10;" path="m30,r,l30,r,l30,xm30,l29,r,l30,r,xm29,r,l29,r,l29,xm29,r,l29,r,l29,xm29,l28,r,l29,r,xm28,r,l28,r,l28,xm28,r,l28,r,l28,xm28,r,l28,r,l28,xm27,r,l27,r,l27,xm27,r,l27,r,l27,xm27,r,l27,r,l27,xm26,r,l26,r,l26,xm26,r,l26,r,l26,xm26,r,l26,r,l26,xm25,r,l25,r,l25,xm25,r,l25,r,l25,xm25,r,l25,r,l25,xm24,r,l24,r,l24,xm24,r,l24,r,l24,xm24,r,l24,r,l24,xm24,l23,r,l24,r,xm23,r,l23,r,l23,xm23,r,l23,r,l23,xm23,l22,r,l23,r,xm22,r,l22,r,l22,xm22,r,l22,r,l22,xm22,l21,r,l22,r,xm21,r,l21,r,l21,xm21,r,l21,r,l21,xm21,r,l21,r,l21,xm20,r,l20,r,l20,xm20,r,l20,r,l20,xm20,r,l20,r,l20,xm19,r,l19,r,l19,xm19,r,l19,r,l19,xm19,r,l19,r,l19,xm18,r,l18,r,l18,xm18,r,l18,r,l18,xm18,r,l18,r,l18,xm17,r,l17,r,l17,xm17,r,l17,r,l17,xm17,r,l17,r,l17,xm17,l16,r,l17,r,xm16,r,l16,r,l16,xm16,r,l16,r,l16,xm16,l15,r,l16,r,xm15,r,l15,r,l15,xm15,r,l15,r,l15,xm15,l14,r,l15,r,xm14,r,l14,r,l14,xm14,r,l14,r,l14,xm14,r,l14,r,l14,xm13,r,l13,r,l13,xm13,r,l13,r,l13,xm13,r,l13,r,l13,xm12,r,l12,r,l12,xm12,r,l12,r,l12,xm12,r,l12,r,l12,xm11,r,l11,r,l11,xm11,r,l11,r,l11,xm11,r,l11,r,l11,xm10,r,l10,r,l10,xm10,r,l10,r,l10,xm10,r,l10,r,l10,xm10,l9,r,l10,r,xm9,r,l9,r,l9,xm9,r,l9,r,l9,xm9,l8,r,l9,r,xm8,r,l8,r,l8,xm8,r,l8,r,l8,xm8,l7,r,l8,r,xm7,r,l7,r,l7,xm7,r,l7,r,l7,xm7,r,l7,r,l7,xm6,r,l6,r,l6,xm6,r,l6,r,l6,xm6,r,l6,r,l6,xm5,r,l5,r,l5,xm5,r,l5,r,l5,xm5,r,l5,r,l5,xm4,r,l4,r,l4,xm4,r,l4,r,l4,xm4,r,l4,r,l4,xm3,r,l3,r,l3,xm3,r,l3,r,l3,xm3,r,l3,r,l3,xm3,l2,r,l3,r,xm2,r,l2,r,l2,xm2,r,l2,r,l2,xm2,l1,r,l2,r,xm1,r,l1,r,l1,xm1,r,l1,r,l1,xm1,l,,,,1,r,xm,l,,,,,,,xm,l,,,,,,,xm,l,,,,,,,xm,1r,l,1r,l,1xm,1r,l,1r,l,1xm,1r,l,1r,l,1xm,1l,2r,l,1r,xm,2r,l,2r,l,2xm,2r,l,2r,l,2xm,2l,3r,l,2r,xm,3r,l,3r,l,3xm,3r,l,3r,l,3xm,3l,4r,l,3r,xm,4r,l,4r,l,4xm,4r,l,4r,l,4xm,4r,l,4r,l,4xm,5r,l,5r,l,5xm,5r,l,5r,l,5xm,5r,l,5r,l,5xm,6r,l,6r,l,6xm,6r,l,6r,l,6xm,6r,l,6r,l,6xm,6l,7r,l,6r,xm,7r,l,7r,l,7xm,7r,l,7r,l,7xm,7l,8r,l,7r,xm,8r,l,8r,l,8xm,8r,l,8r,l,8xm,8l,9r,l,8r,xm,9r,l,9r,l,9xm,9r,l,9r,l,9xm,9r,l,9r,l,9xm,10r,l,10r,l,10xm,10r,l,10r,l,10xm,10r,l,10r,l,10xm,11r,l,11r,l,11xm,11r,l,11r,l,11xm,11r,l,11r,l,11xm,11r,1l,12,,11r,xm,12r,l,12r,l,12xm,12r,l,12r,l,12xm,12r,1l,13,,12r,xm,13r,l,13r,l,13xm,13r,l,13r,l,13xm,13r,l,13r,l,13xm,14r,l,14r,l,14xm,14r,l,14r,l,14xm,14r,l,14r,l,14xm,15r,l,15r,l,15xm,15r,l,15r,l,15xm,15r,l,15r,l,15xm,16r,l,16r,l,16xm,16r,l,16r,l,16xm,16r,l,16r,l,16xm,16r,1l,17,,16r,xm,17r,l,17r,l,17xm,17r,l,17r,l,17xm,17r,1l,18,,17r,xm,18r,l,18r,l,18xm,18r,l,18r,l,18xm,18r,l,18r,l,18xm,19r,l,19r,l,19xm,19r,l,19r,l,19xm,19r,l,19r,l,19xm,20r,l,20r,l,20xm,20r,l,20r,l,20xm,20r,l,20r,l,20xm,20r,1l,21,,20r,xm,21r,l,21r,l,21xm,21r,l,21r,l,21xm,21r,1l,22,,21r,xm,22r,l,22r,l,22xm,22r,l,22r,l,22xm,22r,1l,23,,22r,xm,23r,l,23r,l,23xm,23r,l,23r,l,23xm,23r,l,23r,l,23xm,24r,l,24r,l,24xm,24r,l,24r,l,24xm,24r,l,24r,l,24xm,25r,l,25r,l,25xm,25r,l,25r,l,25xm,25r,l,25r,l,25xm,25r,1l,26,,25r,xm,26r,l,26r,l,26xm,26r,l,26r,l,26xm,26r,1l,27,,26r,xm,27r,l,27r,l,27xm,27r,l,27r,l,27xm,27r,1l,28,,27r,xm,28r,l,28r,l,28xm,28r,l,28r,l,28xm,28r,l,28r,l,28xm,29r,l,29r,l,29xm,29r,l,29r,l,29xm,29r,l,29r,l,29xm,30r,l,30r,l,30xm,30r,l,30r,l,30xm,30r,l,30r,l,30xm,30r,1l,31,,30r,xm,31r,l,31r,l,31xm,31r,l,31r,l,31xm,31r,1l,32,,31r,xm,32r,l,32r,l,32xm,32r,l,32r,l,32xm,32r,l,32r,l,32xm,33r,l,33r,l,33xm,33r,l,33r,l,33xm,33r,l,33r,l,33xm,34r,l,34r,l,34xm,34r,l,34r,l,34xm,34r,l,34r,l,34xm,35r,l,35r,l,35xm,35r,l,35r,l,35xm,35r,l,35r,l,35xm,35r,l,36r,l,35xm,35r,l,36r,l,35xm1,35r,l1,36r,l1,35xm1,35r,l1,36r,l1,35xm1,35r,l1,36r,l1,35xm2,35r,l2,36r,l2,35xm2,35r,l2,36r,l2,35xm2,35r,l2,36r,l2,35xm3,35r,l3,36r,l3,35xm3,35r,l3,36r,l3,35xm3,35r,l3,36r,l3,35xm3,35r1,l4,36r-1,l3,35xm4,35r,l4,36r,l4,35xm4,35r,l4,36r,l4,35xm4,35r1,l5,36r-1,l4,35xm5,35r,l5,36r,l5,35xm5,35r,l5,36r,l5,35xm5,35r1,l6,36r-1,l5,35xm6,35r,l6,36r,l6,35xm6,35r,l6,36r,l6,35xm6,35r1,l7,36r-1,l6,35xm7,35r,l7,36r,l7,35xm7,35r,l7,36r,l7,35xm7,35r,l7,36r,l7,35xm8,35r,l8,36r,l8,35xm8,35r,l8,36r,l8,35xm8,35r,l8,36r,l8,35xm9,35r,l9,36r,l9,35xm9,35r,l9,36r,l9,35xm9,35r,l9,36r,l9,35xm10,35r,l10,36r,l10,35xm10,35r,l10,36r,l10,35xm10,35r,l10,36r,l10,35xm10,35r1,l11,36r-1,l10,35xm11,35r,l11,36r,l11,35xm11,35r,l11,36r,l11,35xm11,35r1,l12,36r-1,l11,35xm12,35r,l12,36r,l12,35xm12,35r,l12,36r,l12,35xm12,35r1,l13,36r-1,l12,35xm13,35r,l13,36r,l13,35xm13,35r,l13,36r,l13,35xm13,35r1,l14,36r-1,l13,35xm14,35r,l14,36r,l14,35xm14,35r,l14,36r,l14,35xm14,35r,l14,36r,l14,35xm15,35r,l15,36r,l15,35xm15,35r,l15,36r,l15,35xm15,35r,l15,36r,l15,35xm16,35r,l16,36r,l16,35xm16,35r,l16,36r,l16,35xm16,35r,l16,36r,l16,35xm17,35r,l17,36r,l17,35xm17,35r,l17,36r,l17,35xm17,35r,l17,36r,l17,35xm17,35r1,l18,36r-1,l17,35xm18,35r,l18,36r,l18,35xm18,35r,l18,36r,l18,35xm18,35r1,l19,36r-1,l18,35xm19,35r,l19,36r,l19,35xm19,35r,l19,36r,l19,35xm19,35r1,l20,36r-1,l19,35xm20,35r,l20,36r,l20,35xm20,35r,l20,36r,l20,35xm20,35r1,l21,36r-1,l20,35xm21,35r,l21,36r,l21,35xm21,35r,l21,36r,l21,35xm21,35r,l21,36r,l21,35xm22,35r,l22,36r,l22,35xm22,35r,l22,36r,l22,35xm22,35r,l22,36r,l22,35xm23,35r,l23,36r,l23,35xm23,35r,l23,36r,l23,35xm23,35r,l23,36r,l23,35xm24,35r,l24,36r,l24,35xm24,35r,l24,36r,l24,35xm24,35r,l24,36r,l24,35xm24,35r1,l25,36r-1,l24,35xm25,35r,l25,36r,l25,35xm25,35r,l25,36r,l25,35xm25,35r1,l26,36r-1,l25,35xm26,35r,l26,36r,l26,35xm26,35r,l26,36r,l26,35xm26,35r1,l27,36r-1,l26,35xm27,35r,l27,36r,l27,35xm27,35r,l27,36r,l27,35xm27,35r1,l28,36r-1,l27,35xm28,35r,l28,36r,l28,35xm28,35r,l28,36r,l28,35xm28,35r,l28,36r,l28,35xm29,35r,l29,36r,l29,35xm29,35r,l29,36r,l29,35xm29,35r,l29,36r,l29,35xm30,35r,l30,36r,l30,35xm30,35r,l30,35r,l30,35xm30,35r,l30,35r,l30,35xm30,35r,l30,35r,l30,35xm30,35r,-1l30,34r,1l30,35xm30,34r,l30,34r,l30,34xm30,34r,l30,34r,l30,34xm30,34r,-1l30,33r,1l30,34xm30,33r,l30,33r,l30,33xm30,33r,l30,33r,l30,33xm30,33r,-1l30,32r,1l30,33xm30,32r,l30,32r,l30,32xm30,32r,l30,32r,l30,32xm30,32r,l30,32r,l30,32xm30,31r,l30,31r,l30,31xm30,31r,l30,31r,l30,31xm30,31r,l30,31r,l30,31xm30,30r,l30,30r,l30,30xm30,30r,l30,30r,l30,30xm30,30r,l30,30r,l30,30xm30,30r,-1l30,29r,1l30,30xm30,29r,l30,29r,l30,29xm30,29r,l30,29r,l30,29xm30,29r,-1l30,28r,1l30,29xm30,28r,l30,28r,l30,28xm30,28r,l30,28r,l30,28xm30,28r,l30,28r,l30,28xm30,27r,l30,27r,l30,27xm30,27r,l30,27r,l30,27xm30,27r,l30,27r,l30,27xm30,26r,l30,26r,l30,26xm30,26r,l30,26r,l30,26xm30,26r,l30,26r,l30,26xm30,25r,l30,25r,l30,25xm30,25r,l30,25r,l30,25xm30,25r,l30,25r,l30,25xm30,25r,-1l30,24r,1l30,25xm30,24r,l30,24r,l30,24xm30,24r,l30,24r,l30,24xm30,24r,-1l30,23r,1l30,24xm30,23r,l30,23r,l30,23xm30,23r,l30,23r,l30,23xm30,23r,l30,23r,l30,23xm30,22r,l30,22r,l30,22xm30,22r,l30,22r,l30,22xm30,22r,l30,22r,l30,22xm30,21r,l30,21r,l30,21xm30,21r,l30,21r,l30,21xm30,21r,l30,21r,l30,21xm30,20r,l30,20r,l30,20xm30,20r,l30,20r,l30,20xm30,20r,l30,20r,l30,20xm30,20r,-1l30,19r,1l30,20xm30,19r,l30,19r,l30,19xm30,19r,l30,19r,l30,19xm30,19r,-1l30,18r,1l30,19xm30,18r,l30,18r,l30,18xm30,18r,l30,18r,l30,18xm30,18r,l30,18r,l30,18xm30,17r,l30,17r,l30,17xm30,17r,l30,17r,l30,17xm30,17r,l30,17r,l30,17xm30,16r,l30,16r,l30,16xm30,16r,l30,16r,l30,16xm30,16r,l30,16r,l30,16xm30,16r,-1l30,15r,1l30,16xm30,15r,l30,15r,l30,15xm30,15r,l30,15r,l30,15xm30,15r,-1l30,14r,1l30,15xm30,14r,l30,14r,l30,14xm30,14r,l30,14r,l30,14xm30,14r,-1l30,13r,1l30,14xm30,13r,l30,13r,l30,13xm30,13r,l30,13r,l30,13xm30,13r,l30,13r,l30,13xm30,12r,l30,12r,l30,12xm30,12r,l30,12r,l30,12xm30,12r,l30,12r,l30,12xm30,11r,l30,11r,l30,11xm30,11r,l30,11r,l30,11xm30,11r,l30,11r,l30,11xm30,11r,-1l30,10r,1l30,11xm30,10r,l30,10r,l30,10xm30,10r,l30,10r,l30,10xm30,10r,-1l30,9r,1l30,10xm30,9r,l30,9r,l30,9xm30,9r,l30,9r,l30,9xm30,9r,l30,9r,l30,9xm30,8r,l30,8r,l30,8xm30,8r,l30,8r,l30,8xm30,8r,l30,8r,l30,8xm30,7r,l30,7r,l30,7xm30,7r,l30,7r,l30,7xm30,7r,l30,7r,l30,7xm30,6r,l30,6r,l30,6xm30,6r,l30,6r,l30,6xm30,6r,l30,6r,l30,6xm30,6r,-1l30,5r,1l30,6xm30,5r,l30,5r,l30,5xm30,5r,l30,5r,l30,5xm30,5r,-1l30,4r,1l30,5xm30,4r,l30,4r,l30,4xm30,4r,l30,4r,l30,4xm30,4r,l30,4r,l30,4xm30,3r,l30,3r,l30,3xm30,3r,l30,3r,l30,3xm30,3r,l30,3r,l30,3xm30,2r,l30,2r,l30,2xm30,2r,l30,2r,l30,2xm30,2r,l30,2r,l30,2xm30,1r,l30,1r,l30,1xm30,1r,l30,1r,l30,1xm30,1r,l30,1r,l30,1xm30,1l30,r,l30,1r,xm30,r,l30,r,l30,xe" fillcolor="black" strokeweight="0">
                    <v:stroke joinstyle="bevel"/>
                    <v:path arrowok="t" o:connecttype="custom" o:connectlocs="28,0;26,0;24,0;21,0;20,0;17,0;15,0;13,0;11,0;9,0;7,0;5,0;3,0;0,0;0,1;0,4;0,6;0,7;0,10;0,11;0,14;0,16;0,18;0,20;0,22;0,24;0,26;0,28;0,30;0,32;0,34;1,35;3,36;5,35;7,35;9,36;11,35;13,36;16,35;17,35;20,36;22,35;24,36;26,35;28,35;30,35;30,33;30,31;30,29;30,27;30,25;30,23;30,21;30,18;30,17;30,14;30,12;30,11;30,8;30,6;30,4;30,2;30,0" o:connectangles="0,0,0,0,0,0,0,0,0,0,0,0,0,0,0,0,0,0,0,0,0,0,0,0,0,0,0,0,0,0,0,0,0,0,0,0,0,0,0,0,0,0,0,0,0,0,0,0,0,0,0,0,0,0,0,0,0,0,0,0,0,0,0"/>
                    <o:lock v:ext="edit" verticies="t"/>
                  </v:shape>
                  <v:line id="Line 75" o:spid="_x0000_s1098" style="position:absolute;visibility:visible;mso-wrap-style:square" from="69,211" to="91,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fdhcgAAADdAAAADwAAAGRycy9kb3ducmV2LnhtbESPQWvCQBSE74L/YXlCb3XTilZTV0lr&#10;Sz1YqImHHl+zzySYfRuyq8Z/7woFj8PMfMPMl52pxYlaV1lW8DSMQBDnVldcKNhln49TEM4ja6wt&#10;k4ILOVgu+r05xtqeeUun1BciQNjFqKD0vomldHlJBt3QNsTB29vWoA+yLaRu8RzgppbPUTSRBisO&#10;CyU29F5SfkiPRsGqW79tdvvNx/d4+5P9Tv6+kkMyUuph0CWvIDx1/h7+b6+1gtFs/AK3N+EJyMU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MfdhcgAAADdAAAADwAAAAAA&#10;AAAAAAAAAAChAgAAZHJzL2Rvd25yZXYueG1sUEsFBgAAAAAEAAQA+QAAAJYDAAAAAA==&#10;">
                    <v:stroke joinstyle="miter"/>
                  </v:line>
                  <v:line id="Line 76" o:spid="_x0000_s1099" style="position:absolute;visibility:visible;mso-wrap-style:square" from="69,214" to="91,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hJ98QAAADdAAAADwAAAGRycy9kb3ducmV2LnhtbERPy4rCMBTdC/MP4Q64G1NHlLEapeMD&#10;XTjga+Hy2lzbYnNTmqj17ycLweXhvMfTxpTiTrUrLCvodiIQxKnVBWcKjofl1w8I55E1lpZJwZMc&#10;TCcfrTHG2j54R/e9z0QIYRejgtz7KpbSpTkZdB1bEQfuYmuDPsA6k7rGRwg3pfyOooE0WHBoyLGi&#10;WU7pdX8zCubN+ndzvGwWf/3d9nAanFfJNekp1f5skhEIT41/i1/utVbQG/bD3PAmPAE5+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WEn3xAAAAN0AAAAPAAAAAAAAAAAA&#10;AAAAAKECAABkcnMvZG93bnJldi54bWxQSwUGAAAAAAQABAD5AAAAkgMAAAAA&#10;">
                    <v:stroke joinstyle="miter"/>
                  </v:line>
                  <v:rect id="Rectangle 3959" o:spid="_x0000_s1100" style="position:absolute;left:176;top:169;width:29;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koScYA&#10;AADdAAAADwAAAGRycy9kb3ducmV2LnhtbESPQWvCQBSE74L/YXlCL6FurCgmdRVbKnprtcXzI/tM&#10;gtm3Ibs10V/vCoLHYWa+YebLzlTiTI0rLSsYDWMQxJnVJecK/n7XrzMQziNrrCyTggs5WC76vTmm&#10;2ra8o/Pe5yJA2KWooPC+TqV0WUEG3dDWxME72sagD7LJpW6wDXBTybc4nkqDJYeFAmv6LCg77f+N&#10;gqgeHz7a6882+l7Hl6/NYZfkUafUy6BbvYPw1Pln+NHeagXjZJLA/U14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koScYAAADdAAAADwAAAAAAAAAAAAAAAACYAgAAZHJz&#10;L2Rvd25yZXYueG1sUEsFBgAAAAAEAAQA9QAAAIsDAAAAAA==&#10;" fillcolor="#bfbfbf" stroked="f"/>
                  <v:shape id="Freeform 3960" o:spid="_x0000_s1101" style="position:absolute;left:176;top:169;width:29;height:36;visibility:visible;mso-wrap-style:square;v-text-anchor:top" coordsize="2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cWsMA&#10;AADdAAAADwAAAGRycy9kb3ducmV2LnhtbERPy2rCQBTdC/2H4Rbc1Ulj0RgdQ2kRxEXBB64vmWsS&#10;m7mTzkw0/fvOouDycN6rYjCtuJHzjWUFr5MEBHFpdcOVgtNx85KB8AFZY2uZFPySh2L9NFphru2d&#10;93Q7hErEEPY5KqhD6HIpfVmTQT+xHXHkLtYZDBG6SmqH9xhuWpkmyUwabDg21NjRR03l96E3Cj6P&#10;2W7efw3n3Vt//eEMs5RdqdT4eXhfggg0hIf4373VCqaLWdwf38Qn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LcWsMAAADdAAAADwAAAAAAAAAAAAAAAACYAgAAZHJzL2Rv&#10;d25yZXYueG1sUEsFBgAAAAAEAAQA9QAAAIgDAAAAAA==&#10;" path="m29,r,l29,r,l29,xm28,r,l28,r,l28,xm28,r,l28,r,l28,xm28,r,l28,r,l28,xm28,l27,r,l28,r,xm27,r,l27,r,l27,xm27,r,l27,r,l27,xm27,l26,r,l27,r,xm26,r,l26,r,l26,xm26,r,l26,r,l26,xm26,l25,r,l26,r,xm25,r,l25,r,l25,xm25,r,l25,r,l25,xm25,r,l25,r,l25,xm24,r,l24,r,l24,xm24,r,l24,r,l24,xm24,r,l24,r,l24,xm23,r,l23,r,l23,xm23,r,l23,r,l23,xm23,r,l23,r,l23,xm22,r,l22,r,l22,xm22,r,l22,r,l22,xm22,r,l22,r,l22,xm21,r,l21,r,l21,xm21,r,l21,r,l21,xm21,r,l21,r,l21,xm21,l20,r,l21,r,xm20,r,l20,r,l20,xm20,r,l20,r,l20,xm20,l19,r,l20,r,xm19,r,l19,r,l19,xm19,r,l19,r,l19,xm19,l18,r,l19,r,xm18,r,l18,r,l18,xm18,r,l18,r,l18,xm18,r,l18,r,l18,xm17,r,l17,r,l17,xm17,r,l17,r,l17,xm17,r,l17,r,l17,xm16,r,l16,r,l16,xm16,r,l16,r,l16,xm16,r,l16,r,l16,xm15,r,l15,r,l15,xm15,r,l15,r,l15,xm15,r,l15,r,l15,xm14,r,l14,r,l14,xm14,r,l14,r,l14,xm14,r,l14,r,l14,xm14,l13,r,l14,r,xm13,r,l13,r,l13,xm13,r,l13,r,l13,xm13,l12,r,l13,r,xm12,r,l12,r,l12,xm12,r,l12,r,l12,xm12,l11,r,l12,r,xm11,r,l11,r,l11,xm11,r,l11,r,l11,xm11,r,l11,r,l11,xm10,r,l10,r,l10,xm10,r,l10,r,l10,xm10,r,l10,r,l10,xm9,r,l9,r,l9,xm9,r,l9,r,l9,xm9,r,l9,r,l9,xm8,r,l8,r,l8,xm8,r,l8,r,l8,xm8,r,l8,r,l8,xm7,r,l7,r,l7,xm7,r,l7,r,l7,xm7,r,l7,r,l7,xm7,l6,r,l7,r,xm6,r,l6,r,l6,xm6,r,l6,r,l6,xm6,l5,r,l6,r,xm5,r,l5,r,l5,xm5,r,l5,r,l5,xm5,l4,r,l5,r,xm4,r,l4,r,l4,xm4,r,l4,r,l4,xm4,r,l4,r,l4,xm3,r,l3,r,l3,xm3,r,l3,r,l3,xm3,r,l3,r,l3,xm2,r,l2,r,l2,xm2,r,l2,r,l2,xm2,r,l2,r,l2,xm1,r,l1,r,l1,xm1,r,l1,r,l1,xm1,r,l1,r,l1,xm,l,,,,,,,xm,l,,,,,,,xm,l,,,,,,,xm,l,,,,,,,xm,l,,,,,,,xm,1r,l,1r,l,1xm,1r,l,1r,l,1xm,1r,l,1r,l,1xm,1l,2r,l,1r,xm,2r,l,2r,l,2xm,2r,l,2r,l,2xm,2l,3r,l,2r,xm,3r,l,3r,l,3xm,3r,l,3r,l,3xm,3l,4r,l,3r,xm,4r,l,4r,l,4xm,4r,l,4r,l,4xm,4r,l,4r,l,4xm,5r,l,5r,l,5xm,5r,l,5r,l,5xm,5r,l,5r,l,5xm,6r,l,6r,l,6xm,6r,l,6r,l,6xm,6r,l,6r,l,6xm,6l,7r,l,6r,xm,7r,l,7r,l,7xm,7r,l,7r,l,7xm,7l,8r,l,7r,xm,8r,l,8r,l,8xm,8r,l,8r,l,8xm,8l,9r,l,8r,xm,9r,l,9r,l,9xm,9r,l,9r,l,9xm,9r,l,9r,l,9xm,10r,l,10r,l,10xm,10r,l,10r,l,10xm,10r,l,10r,l,10xm,11r,l,11r,l,11xm,11r,l,11r,l,11xm,11r,l,11r,l,11xm,11r,1l,12,,11r,xm,12r,l,12r,l,12xm,12r,l,12r,l,12xm,12r,1l,13,,12r,xm,13r,l,13r,l,13xm,13r,l,13r,l,13xm,13r,l,13r,l,13xm,14r,l,14r,l,14xm,14r,l,14r,l,14xm,14r,l,14r,l,14xm,15r,l,15r,l,15xm,15r,l,15r,l,15xm,15r,l,15r,l,15xm,16r,l,16r,l,16xm,16r,l,16r,l,16xm,16r,l,16r,l,16xm,16r,1l,17,,16r,xm,17r,l,17r,l,17xm,17r,l,17r,l,17xm,17r,1l,18,,17r,xm,18r,l,18r,l,18xm,18r,l,18r,l,18xm,18r,l,18r,l,18xm,19r,l,19r,l,19xm,19r,l,19r,l,19xm,19r,l,19r,l,19xm,20r,l,20r,l,20xm,20r,l,20r,l,20xm,20r,l,20r,l,20xm,20r,1l,21,,20r,xm,21r,l,21r,l,21xm,21r,l,21r,l,21xm,21r,1l,22,,21r,xm,22r,l,22r,l,22xm,22r,l,22r,l,22xm,22r,1l,23,,22r,xm,23r,l,23r,l,23xm,23r,l,23r,l,23xm,23r,l,23r,l,23xm,24r,l,24r,l,24xm,24r,l,24r,l,24xm,24r,l,24r,l,24xm,25r,l,25r,l,25xm,25r,l,25r,l,25xm,25r,l,25r,l,25xm,25r,1l,26,,25r,xm,26r,l,26r,l,26xm,26r,l,26r,l,26xm,26r,1l,27,,26r,xm,27r,l,27r,l,27xm,27r,l,27r,l,27xm,27r,1l,28,,27r,xm,28r,l,28r,l,28xm,28r,l,28r,l,28xm,28r,l,28r,l,28xm,29r,l,29r,l,29xm,29r,l,29r,l,29xm,29r,l,29r,l,29xm,30r,l,30r,l,30xm,30r,l,30r,l,30xm,30r,l,30r,l,30xm,30r,1l,31,,30r,xm,31r,l,31r,l,31xm,31r,l,31r,l,31xm,31r,1l,32,,31r,xm,32r,l,32r,l,32xm,32r,l,32r,l,32xm,32r,l,32r,l,32xm,33r,l,33r,l,33xm,33r,l,33r,l,33xm,33r,l,33r,l,33xm,34r,l,34r,l,34xm,34r,l,34r,l,34xm,34r,l,34r,l,34xm,35r,l,35r,l,35xm,35r,l,35r,l,35xm,35r,l,35r,l,35xm,35r,l,36r,l,35xm,35r,l,36r,l,35xm,35r,l,36r,l,35xm1,35r,l1,36r,l1,35xm1,35r,l1,36r,l1,35xm1,35r,l1,36r,l1,35xm2,35r,l2,36r,l2,35xm2,35r,l2,36r,l2,35xm2,35r,l2,36r,l2,35xm3,35r,l3,36r,l3,35xm3,35r,l3,36r,l3,35xm3,35r,l3,36r,l3,35xm4,35r,l4,36r,l4,35xm4,35r,l4,36r,l4,35xm4,35r,l4,36r,l4,35xm4,35r1,l5,36r-1,l4,35xm5,35r,l5,36r,l5,35xm5,35r,l5,36r,l5,35xm5,35r1,l6,36r-1,l5,35xm6,35r,l6,36r,l6,35xm6,35r,l6,36r,l6,35xm6,35r1,l7,36r-1,l6,35xm7,35r,l7,36r,l7,35xm7,35r,l7,36r,l7,35xm7,35r,l7,36r,l7,35xm8,35r,l8,36r,l8,35xm8,35r,l8,36r,l8,35xm8,35r,l8,36r,l8,35xm9,35r,l9,36r,l9,35xm9,35r,l9,36r,l9,35xm9,35r,l9,36r,l9,35xm10,35r,l10,36r,l10,35xm10,35r,l10,36r,l10,35xm10,35r,l10,36r,l10,35xm11,35r,l11,36r,l11,35xm11,35r,l11,36r,l11,35xm11,35r,l11,36r,l11,35xm11,35r1,l12,36r-1,l11,35xm12,35r,l12,36r,l12,35xm12,35r,l12,36r,l12,35xm12,35r1,l13,36r-1,l12,35xm13,35r,l13,36r,l13,35xm13,35r,l13,36r,l13,35xm13,35r1,l14,36r-1,l13,35xm14,35r,l14,36r,l14,35xm14,35r,l14,36r,l14,35xm14,35r,l14,36r,l14,35xm15,35r,l15,36r,l15,35xm15,35r,l15,36r,l15,35xm15,35r,l15,36r,l15,35xm16,35r,l16,36r,l16,35xm16,35r,l16,36r,l16,35xm16,35r,l16,36r,l16,35xm17,35r,l17,36r,l17,35xm17,35r,l17,36r,l17,35xm17,35r,l17,36r,l17,35xm18,35r,l18,36r,l18,35xm18,35r,l18,36r,l18,35xm18,35r,l18,36r,l18,35xm18,35r1,l19,36r-1,l18,35xm19,35r,l19,36r,l19,35xm19,35r,l19,36r,l19,35xm19,35r1,l20,36r-1,l19,35xm20,35r,l20,36r,l20,35xm20,35r,l20,36r,l20,35xm20,35r1,l21,36r-1,l20,35xm21,35r,l21,36r,l21,35xm21,35r,l21,36r,l21,35xm21,35r,l21,36r,l21,35xm22,35r,l22,36r,l22,35xm22,35r,l22,36r,l22,35xm22,35r,l22,36r,l22,35xm23,35r,l23,36r,l23,35xm23,35r,l23,36r,l23,35xm23,35r,l23,36r,l23,35xm24,35r,l24,36r,l24,35xm24,35r,l24,36r,l24,35xm24,35r,l24,36r,l24,35xm25,35r,l25,36r,l25,35xm25,35r,l25,36r,l25,35xm25,35r,l25,36r,l25,35xm25,35r1,l26,36r-1,l25,35xm26,35r,l26,36r,l26,35xm26,35r,l26,36r,l26,35xm26,35r1,l27,36r-1,l26,35xm27,35r,l27,36r,l27,35xm27,35r,l27,36r,l27,35xm27,35r1,l28,36r-1,l27,35xm28,35r,l28,36r,l28,35xm28,35r,l28,36r,l28,35xm28,35r,l28,36r,l28,35xm29,35r,l29,36r,l29,35xm29,35r,l29,35r,l29,35xm29,35r,l29,35r,l29,35xm29,35r,l29,35r,l29,35xm29,34r,l29,34r,l29,34xm29,34r,l29,34r,l29,34xm29,34r,l29,34r,l29,34xm29,33r,l29,33r,l29,33xm29,33r,l29,33r,l29,33xm29,33r,l29,33r,l29,33xm29,32r,l29,32r,l29,32xm29,32r,l29,32r,l29,32xm29,32r,l29,32r,l29,32xm29,32r,-1l29,31r,1l29,32xm29,31r,l29,31r,l29,31xm29,31r,l29,31r,l29,31xm29,31r,-1l29,30r,1l29,31xm29,30r,l29,30r,l29,30xm29,30r,l29,30r,l29,30xm29,30r,l29,30r,l29,30xm29,29r,l29,29r,l29,29xm29,29r,l29,29r,l29,29xm29,29r,l29,29r,l29,29xm29,28r,l29,28r,l29,28xm29,28r,l29,28r,l29,28xm29,28r,l29,28r,l29,28xm29,28r,-1l29,27r,1l29,28xm29,27r,l29,27r,l29,27xm29,27r,l29,27r,l29,27xm29,27r,-1l29,26r,1l29,27xm29,26r,l29,26r,l29,26xm29,26r,l29,26r,l29,26xm29,26r,-1l29,25r,1l29,26xm29,25r,l29,25r,l29,25xm29,25r,l29,25r,l29,25xm29,25r,l29,25r,l29,25xm29,24r,l29,24r,l29,24xm29,24r,l29,24r,l29,24xm29,24r,l29,24r,l29,24xm29,23r,l29,23r,l29,23xm29,23r,l29,23r,l29,23xm29,23r,l29,23r,l29,23xm29,23r,-1l29,22r,1l29,23xm29,22r,l29,22r,l29,22xm29,22r,l29,22r,l29,22xm29,22r,-1l29,21r,1l29,22xm29,21r,l29,21r,l29,21xm29,21r,l29,21r,l29,21xm29,21r,-1l29,20r,1l29,21xm29,20r,l29,20r,l29,20xm29,20r,l29,20r,l29,20xm29,20r,l29,20r,l29,20xm29,19r,l29,19r,l29,19xm29,19r,l29,19r,l29,19xm29,19r,l29,19r,l29,19xm29,18r,l29,18r,l29,18xm29,18r,l29,18r,l29,18xm29,18r,l29,18r,l29,18xm29,18r,-1l29,17r,1l29,18xm29,17r,l29,17r,l29,17xm29,17r,l29,17r,l29,17xm29,17r,-1l29,16r,1l29,17xm29,16r,l29,16r,l29,16xm29,16r,l29,16r,l29,16xm29,16r,l29,16r,l29,16xm29,15r,l29,15r,l29,15xm29,15r,l29,15r,l29,15xm29,15r,l29,15r,l29,15xm29,14r,l29,14r,l29,14xm29,14r,l29,14r,l29,14xm29,14r,l29,14r,l29,14xm29,13r,l29,13r,l29,13xm29,13r,l29,13r,l29,13xm29,13r,l29,13r,l29,13xm29,13r,-1l29,12r,1l29,13xm29,12r,l29,12r,l29,12xm29,12r,l29,12r,l29,12xm29,12r,-1l29,11r,1l29,12xm29,11r,l29,11r,l29,11xm29,11r,l29,11r,l29,11xm29,11r,l29,11r,l29,11xm29,10r,l29,10r,l29,10xm29,10r,l29,10r,l29,10xm29,10r,l29,10r,l29,10xm29,9r,l29,9r,l29,9xm29,9r,l29,9r,l29,9xm29,9r,l29,9r,l29,9xm29,9r,-1l29,8r,1l29,9xm29,8r,l29,8r,l29,8xm29,8r,l29,8r,l29,8xm29,8r,-1l29,7r,1l29,8xm29,7r,l29,7r,l29,7xm29,7r,l29,7r,l29,7xm29,7r,-1l29,6r,1l29,7xm29,6r,l29,6r,l29,6xm29,6r,l29,6r,l29,6xm29,6r,l29,6r,l29,6xm29,5r,l29,5r,l29,5xm29,5r,l29,5r,l29,5xm29,5r,l29,5r,l29,5xm29,4r,l29,4r,l29,4xm29,4r,l29,4r,l29,4xm29,4r,l29,4r,l29,4xm29,4r,-1l29,3r,1l29,4xm29,3r,l29,3r,l29,3xm29,3r,l29,3r,l29,3xm29,3r,-1l29,2r,1l29,3xm29,2r,l29,2r,l29,2xm29,2r,l29,2r,l29,2xm29,2r,-1l29,1r,1l29,2xm29,1r,l29,1r,l29,1xm29,1r,l29,1r,l29,1xm29,1r,l29,1r,l29,1xm29,r,l29,r,l29,xm29,r,l29,r,l29,xe" fillcolor="black" strokeweight="0">
                    <v:stroke joinstyle="bevel"/>
                    <v:path arrowok="t" o:connecttype="custom" o:connectlocs="27,0;25,0;23,0;20,0;19,0;16,0;14,0;12,0;10,0;8,0;6,0;4,0;2,0;0,0;0,2;0,4;0,6;0,8;0,10;0,12;0,14;0,16;0,18;0,21;0,22;0,25;0,27;0,29;0,31;0,33;0,35;1,35;3,36;6,35;7,35;10,36;12,35;14,36;16,35;18,35;20,36;22,35;24,36;27,35;28,35;29,34;29,32;29,30;29,27;29,26;29,23;29,21;29,19;29,17;29,15;29,13;29,11;29,9;29,7;29,5;29,3;29,1" o:connectangles="0,0,0,0,0,0,0,0,0,0,0,0,0,0,0,0,0,0,0,0,0,0,0,0,0,0,0,0,0,0,0,0,0,0,0,0,0,0,0,0,0,0,0,0,0,0,0,0,0,0,0,0,0,0,0,0,0,0,0,0,0,0"/>
                    <o:lock v:ext="edit" verticies="t"/>
                  </v:shape>
                  <v:line id="Line 79" o:spid="_x0000_s1102" style="position:absolute;visibility:visible;mso-wrap-style:square" from="179,211" to="202,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4q18gAAADdAAAADwAAAGRycy9kb3ducmV2LnhtbESPzWvCQBTE74X+D8sreKsblYY2ukr8&#10;oh4U6sehx2f2mQSzb0N21fjfu0Khx2FmfsOMJq2pxJUaV1pW0OtGIIgzq0vOFRz2y/dPEM4ja6ws&#10;k4I7OZiMX19GmGh74y1ddz4XAcIuQQWF93UipcsKMui6tiYO3sk2Bn2QTS51g7cAN5XsR1EsDZYc&#10;FgqsaVZQdt5djIJ5u5quD6f1YvOx/dn/xsfv9JwOlOq8tekQhKfW/4f/2iutYPAV9+D5JjwBOX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g4q18gAAADdAAAADwAAAAAA&#10;AAAAAAAAAAChAgAAZHJzL2Rvd25yZXYueG1sUEsFBgAAAAAEAAQA+QAAAJYDAAAAAA==&#10;">
                    <v:stroke joinstyle="miter"/>
                  </v:line>
                  <v:line id="Line 80" o:spid="_x0000_s1103" style="position:absolute;visibility:visible;mso-wrap-style:square" from="179,214" to="202,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y0oMgAAADdAAAADwAAAGRycy9kb3ducmV2LnhtbESPT2vCQBTE74LfYXkFb3VTpaGNrhJb&#10;pR4U6p9Dj8/sMwlm34bsqvHbu0LB4zAzv2HG09ZU4kKNKy0reOtHIIgzq0vOFex3i9cPEM4ja6ws&#10;k4IbOZhOup0xJtpeeUOXrc9FgLBLUEHhfZ1I6bKCDLq+rYmDd7SNQR9kk0vd4DXATSUHURRLgyWH&#10;hQJr+iooO23PRsF3u5yt9sfVfP2++d39xYef9JQOleq9tOkIhKfWP8P/7aVWMPyMB/B4E56AnN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ty0oMgAAADdAAAADwAAAAAA&#10;AAAAAAAAAAChAgAAZHJzL2Rvd25yZXYueG1sUEsFBgAAAAAEAAQA+QAAAJYDAAAAAA==&#10;">
                    <v:stroke joinstyle="miter"/>
                  </v:line>
                </v:group>
                <v:rect id="Rectangle 3963" o:spid="_x0000_s1104" style="position:absolute;left:481;top:579;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VHsYA&#10;AADdAAAADwAAAGRycy9kb3ducmV2LnhtbESPQWvCQBSE7wX/w/KEXoJu2oDU6CpalHqzUfH8yD6T&#10;YPZtyK4m9td3C0KPw8x8w8yXvanFnVpXWVbwNo5BEOdWV1woOB23ow8QziNrrC2Tggc5WC4GL3NM&#10;te04o/vBFyJA2KWooPS+SaV0eUkG3dg2xMG72NagD7ItpG6xC3BTy/c4nkiDFYeFEhv6LCm/Hm5G&#10;QdQk53X3872L9tv4sfk6Z9Mi6pV6HfarGQhPvf8PP9s7rSCZThL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Z3VHsYAAADdAAAADwAAAAAAAAAAAAAAAACYAgAAZHJz&#10;L2Rvd25yZXYueG1sUEsFBgAAAAAEAAQA9QAAAIsDAAAAAA==&#10;" fillcolor="#bfbfbf" stroked="f"/>
                <v:rect id="Rectangle 3964" o:spid="_x0000_s1105" style="position:absolute;left:481;top:579;width:4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eZNsYA&#10;AADdAAAADwAAAGRycy9kb3ducmV2LnhtbESPW2sCMRSE3wv+h3AKfatZL/WyGkUKBZ/UqoiPx83p&#10;7rLJybJJdf33Rij0cZiZb5j5srVGXKnxpWMFvW4CgjhzuuRcwfHw9T4B4QOyRuOYFNzJw3LReZlj&#10;qt2Nv+m6D7mIEPYpKihCqFMpfVaQRd91NXH0flxjMUTZ5FI3eItwa2Q/SUbSYslxocCaPgvKqv2v&#10;VTD5uJjqOB6cN+Nt71SRWZHf7JR6e21XMxCB2vAf/muvtYLBdDSE55v4BOTi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eZNsYAAADdAAAADwAAAAAAAAAAAAAAAACYAgAAZHJz&#10;L2Rvd25yZXYueG1sUEsFBgAAAAAEAAQA9QAAAIsDAAAAAA==&#10;" filled="f" strokeweight="0"/>
                <v:rect id="Rectangle 3965" o:spid="_x0000_s1106" style="position:absolute;left:512;top:483;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jo8cYA&#10;AADdAAAADwAAAGRycy9kb3ducmV2LnhtbESPT2vCQBTE7wW/w/KEXkLdqFRqdBWVit780+L5kX0m&#10;wezbkN2a2E/vCoLHYWZ+w0znrSnFlWpXWFbQ78UgiFOrC84U/P6sP75AOI+ssbRMCm7kYD7rvE0x&#10;0bbhA12PPhMBwi5BBbn3VSKlS3My6Hq2Ig7e2dYGfZB1JnWNTYCbUg7ieCQNFhwWcqxolVN6Of4Z&#10;BVE1PC2b//022q3j2/fmdBhnUavUe7ddTEB4av0r/GxvtYLhePQJjzfhCc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jo8cYAAADdAAAADwAAAAAAAAAAAAAAAACYAgAAZHJz&#10;L2Rvd25yZXYueG1sUEsFBgAAAAAEAAQA9QAAAIsDAAAAAA==&#10;" fillcolor="#bfbfbf" stroked="f"/>
                <v:rect id="Rectangle 3966" o:spid="_x0000_s1107" style="position:absolute;left:512;top:483;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i2sUA&#10;AADdAAAADwAAAGRycy9kb3ducmV2LnhtbESPQWvCQBSE7wX/w/KE3upGpVGjq0ih0JO2KuLxmX0m&#10;IbtvQ3ar8d+7QqHHYWa+YRarzhpxpdZXjhUMBwkI4tzpigsFh/3n2xSED8gajWNScCcPq2XvZYGZ&#10;djf+oesuFCJC2GeooAyhyaT0eUkW/cA1xNG7uNZiiLItpG7xFuHWyFGSpNJixXGhxIY+Ssrr3a9V&#10;MH0/m/owGZ82k+3wWJNZk998K/Xa79ZzEIG68B/+a39pBeNZmsLz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GaLaxQAAAN0AAAAPAAAAAAAAAAAAAAAAAJgCAABkcnMv&#10;ZG93bnJldi54bWxQSwUGAAAAAAQABAD1AAAAigMAAAAA&#10;" filled="f" strokeweight="0"/>
                <v:rect id="Rectangle 3967" o:spid="_x0000_s1108" style="position:absolute;left:513;top:471;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bTHcYA&#10;AADdAAAADwAAAGRycy9kb3ducmV2LnhtbESPT2vCQBTE7wW/w/IEL6FuqqA1uooVpd780+L5kX0m&#10;wezbkF1N9NO7BaHHYWZ+w8wWrSnFjWpXWFbw0Y9BEKdWF5wp+P3ZvH+CcB5ZY2mZFNzJwWLeeZth&#10;om3DB7odfSYChF2CCnLvq0RKl+Zk0PVtRRy8s60N+iDrTOoamwA3pRzE8UgaLDgs5FjRKqf0crwa&#10;BVE1PH01j/022m3i+/r7dJhkUatUr9supyA8tf4//GpvtYLhZDSGvzfhCcj5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qbTHcYAAADdAAAADwAAAAAAAAAAAAAAAACYAgAAZHJz&#10;L2Rvd25yZXYueG1sUEsFBgAAAAAEAAQA9QAAAIsDAAAAAA==&#10;" fillcolor="#bfbfbf" stroked="f"/>
                <v:rect id="Rectangle 3968" o:spid="_x0000_s1109" style="position:absolute;left:513;top:471;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qTM8IA&#10;AADdAAAADwAAAGRycy9kb3ducmV2LnhtbERPy4rCMBTdC/MP4Q6409QRXx2jyIDgyvGFuLw2d9rS&#10;5KY0UevfTxaCy8N5z5etNeJOjS8dKxj0ExDEmdMl5wpOx3VvCsIHZI3GMSl4kofl4qMzx1S7B+/p&#10;fgi5iCHsU1RQhFCnUvqsIIu+72riyP25xmKIsMmlbvARw62RX0kylhZLjg0F1vRTUFYdblbBdHQ1&#10;1WkyvGwnv4NzRWZFfrtTqvvZrr5BBGrDW/xyb7SC4Wwc58Y38Qn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ypMzwgAAAN0AAAAPAAAAAAAAAAAAAAAAAJgCAABkcnMvZG93&#10;bnJldi54bWxQSwUGAAAAAAQABAD1AAAAhwMAAAAA&#10;" filled="f" strokeweight="0"/>
                <v:shape id="Freeform 3969" o:spid="_x0000_s1110" style="position:absolute;left:514;top:464;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dZsgA&#10;AADdAAAADwAAAGRycy9kb3ducmV2LnhtbESPzUoDQRCE7wHfYWjBSzCzKoRkk0kQJUTQQ/4g13an&#10;s7u407POtMnq0zuBQI5FVX1FTeeda9SRQqw9G3gYZKCIC29rLg3stov7EagoyBYbz2TglyLMZze9&#10;KebWn3hNx42UKkE45migEmlzrWNRkcM48C1x8g4+OJQkQ6ltwFOCu0Y/ZtlQO6w5LVTY0ktFxdfm&#10;xxn42+23n+/7Pn0vwmr9Kh9LGa2Wxtzdds8TUEKdXMOX9ps18DQejuH8Jj0BPfs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ON1myAAAAN0AAAAPAAAAAAAAAAAAAAAAAJgCAABk&#10;cnMvZG93bnJldi54bWxQSwUGAAAAAAQABAD1AAAAjQMAAAAA&#10;" path="m30,1r,164l30,165r,1l30,166r,1l1,167r,-1l1,166,,165r,l,1r,l1,r,l1,,30,r,l30,r,1l30,1xe" fillcolor="#bfbfbf" stroked="f">
                  <v:path arrowok="t" o:connecttype="custom" o:connectlocs="30,1;30,165;30,165;30,166;30,166;30,167;1,167;1,166;1,166;0,165;0,165;0,1;0,1;1,0;1,0;1,0;30,0;30,0;30,0;30,1;30,1" o:connectangles="0,0,0,0,0,0,0,0,0,0,0,0,0,0,0,0,0,0,0,0,0"/>
                </v:shape>
                <v:shape id="Freeform 3970" o:spid="_x0000_s1111" style="position:absolute;left:514;top:464;width:30;height:167;visibility:visible;mso-wrap-style:square;v-text-anchor:top" coordsize="30,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auusEA&#10;AADdAAAADwAAAGRycy9kb3ducmV2LnhtbERPPW/CMBDdkfofrKvEBk6LKBAwqERCdC1hgO2Ijzg0&#10;PkexgfDv8VCJ8el9L1adrcWNWl85VvAxTEAQF05XXCrY55vBFIQPyBprx6TgQR5Wy7feAlPt7vxL&#10;t10oRQxhn6ICE0KTSukLQxb90DXEkTu71mKIsC2lbvEew20tP5PkS1qsODYYbCgzVPztrlbBpaBj&#10;lc3W2Xh7OmWmHOdTe8iV6r9333MQgbrwEv+7f7SC0WwS98c38Qn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mrrrBAAAA3QAAAA8AAAAAAAAAAAAAAAAAmAIAAGRycy9kb3du&#10;cmV2LnhtbFBLBQYAAAAABAAEAPUAAACGAwAAAAA=&#10;" path="m30,1r,164l30,165r,1l30,166r,1l1,167r,-1l1,166,,165r,l,1r,l1,r,l1,,30,r,l30,r,1l30,1xe" filled="f" strokeweight="0">
                  <v:stroke joinstyle="miter"/>
                  <v:path arrowok="t" o:connecttype="custom" o:connectlocs="30,1;30,165;30,165;30,166;30,166;30,167;1,167;1,166;1,166;0,165;0,165;0,1;0,1;1,0;1,0;1,0;30,0;30,0;30,0;30,1;30,1" o:connectangles="0,0,0,0,0,0,0,0,0,0,0,0,0,0,0,0,0,0,0,0,0"/>
                </v:shape>
                <v:rect id="Rectangle 3971" o:spid="_x0000_s1112" style="position:absolute;left:401;top:128;width:63;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p4L8YA&#10;AADdAAAADwAAAGRycy9kb3ducmV2LnhtbESPT2vCQBTE7wW/w/IKvQTd2EDV6CoqlXrzL54f2WcS&#10;mn0bslsT++ldodDjMDO/YWaLzlTiRo0rLSsYDmIQxJnVJecKzqdNfwzCeWSNlWVScCcHi3nvZYap&#10;ti0f6Hb0uQgQdikqKLyvUyldVpBBN7A1cfCutjHog2xyqRtsA9xU8j2OP6TBksNCgTWtC8q+jz9G&#10;QVQnl1X7u99Gu018//y6HCZ51Cn19totpyA8df4//NfeagXJZDSE55v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p4L8YAAADdAAAADwAAAAAAAAAAAAAAAACYAgAAZHJz&#10;L2Rvd25yZXYueG1sUEsFBgAAAAAEAAQA9QAAAIsDAAAAAA==&#10;" fillcolor="#bfbfbf" stroked="f"/>
                <v:rect id="Rectangle 3972" o:spid="_x0000_s1113" style="position:absolute;left:401;top:128;width:63;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syBMUA&#10;AADdAAAADwAAAGRycy9kb3ducmV2LnhtbESPQWvCQBSE74L/YXmF3nSjYqPRVUQo9GTVSvH4zL4m&#10;IbtvQ3ar8d93hYLHYWa+YZbrzhpxpdZXjhWMhgkI4tzpigsFp6/3wQyED8gajWNScCcP61W/t8RM&#10;uxsf6HoMhYgQ9hkqKENoMil9XpJFP3QNcfR+XGsxRNkWUrd4i3Br5DhJ3qTFiuNCiQ1tS8rr469V&#10;MJteTH1KJ+dd+jn6rslsyO/2Sr2+dJsFiEBdeIb/2x9awWSejuHxJj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IExQAAAN0AAAAPAAAAAAAAAAAAAAAAAJgCAABkcnMv&#10;ZG93bnJldi54bWxQSwUGAAAAAAQABAD1AAAAigMAAAAA&#10;" filled="f" strokeweight="0"/>
                <v:rect id="Rectangle 3973" o:spid="_x0000_s1114" style="position:absolute;left:439;top:263;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RDw8YA&#10;AADdAAAADwAAAGRycy9kb3ducmV2LnhtbESPT2vCQBTE7wW/w/KEXoJubKBqdBVblHrzL54f2WcS&#10;zL4N2dXEfvpuodDjMDO/YebLzlTiQY0rLSsYDWMQxJnVJecKzqfNYALCeWSNlWVS8CQHy0XvZY6p&#10;ti0f6HH0uQgQdikqKLyvUyldVpBBN7Q1cfCutjHog2xyqRtsA9xU8i2O36XBksNCgTV9FpTdjnej&#10;IKqTy0f7vd9Gu038XH9dDtM86pR67XerGQhPnf8P/7W3WkEyHSf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RDw8YAAADdAAAADwAAAAAAAAAAAAAAAACYAgAAZHJz&#10;L2Rvd25yZXYueG1sUEsFBgAAAAAEAAQA9QAAAIsDAAAAAA==&#10;" fillcolor="#bfbfbf" stroked="f"/>
                <v:rect id="Rectangle 3974" o:spid="_x0000_s1115" style="position:absolute;left:439;top:263;width:2;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P68YA&#10;AADdAAAADwAAAGRycy9kb3ducmV2LnhtbESPW2vCQBSE3wX/w3KEvtWN9RJNXUUKhT5Zb5Q+HrOn&#10;Scju2ZDdavz3XaHg4zAz3zDLdWeNuFDrK8cKRsMEBHHudMWFgtPx/XkOwgdkjcYxKbiRh/Wq31ti&#10;pt2V93Q5hEJECPsMFZQhNJmUPi/Joh+6hjh6P661GKJsC6lbvEa4NfIlSWbSYsVxocSG3krK68Ov&#10;VTCfnk19Ssff2/Rz9FWT2ZDf7pR6GnSbVxCBuvAI/7c/tILxIp3A/U18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4P68YAAADdAAAADwAAAAAAAAAAAAAAAACYAgAAZHJz&#10;L2Rvd25yZXYueG1sUEsFBgAAAAAEAAQA9QAAAIsDAAAAAA==&#10;" filled="f" strokeweight="0"/>
                <v:rect id="Rectangle 3975" o:spid="_x0000_s1116" style="position:absolute;left:440;top:250;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F+LMcA&#10;AADdAAAADwAAAGRycy9kb3ducmV2LnhtbESPS2vDMBCE74X+B7GFXkwst6F5uFZCUhqSW57kvFhb&#10;29RaGUuNnf76KFDocZiZb5hs3ptaXKh1lWUFL3ECgji3uuJCwem4GkxAOI+ssbZMCq7kYD57fMgw&#10;1bbjPV0OvhABwi5FBaX3TSqly0sy6GLbEAfvy7YGfZBtIXWLXYCbWr4myUgarDgslNjQR0n59+HH&#10;KIia4XnZ/e420XaVXD/X5/20iHqlnp/6xTsIT73/D/+1N1rBcDp+g/ub8ATk7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zhfizHAAAA3QAAAA8AAAAAAAAAAAAAAAAAmAIAAGRy&#10;cy9kb3ducmV2LnhtbFBLBQYAAAAABAAEAPUAAACMAwAAAAA=&#10;" fillcolor="#bfbfbf" stroked="f"/>
                <v:rect id="Rectangle 3976" o:spid="_x0000_s1117" style="position:absolute;left:440;top:250;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A0B8UA&#10;AADdAAAADwAAAGRycy9kb3ducmV2LnhtbESPQWvCQBSE7wX/w/KE3upGpUajq0ih0JO2KuLxmX0m&#10;IbtvQ3ar8d+7QqHHYWa+YRarzhpxpdZXjhUMBwkI4tzpigsFh/3n2xSED8gajWNScCcPq2XvZYGZ&#10;djf+oesuFCJC2GeooAyhyaT0eUkW/cA1xNG7uNZiiLItpG7xFuHWyFGSTKTFiuNCiQ19lJTXu1+r&#10;YPp+NvUhHZ826XZ4rMmsyW++lXrtd+s5iEBd+A//tb+0gvEsncDz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wDQHxQAAAN0AAAAPAAAAAAAAAAAAAAAAAJgCAABkcnMv&#10;ZG93bnJldi54bWxQSwUGAAAAAAQABAD1AAAAigMAAAAA&#10;" filled="f" strokeweight="0"/>
                <v:shape id="Freeform 3977" o:spid="_x0000_s1118" style="position:absolute;left:441;top:128;width:39;height:167;visibility:visible;mso-wrap-style:square;v-text-anchor:top" coordsize="3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RRVccA&#10;AADdAAAADwAAAGRycy9kb3ducmV2LnhtbESPQWvCQBSE74X+h+UJvZS6sYGmTV2lCg0eeknUQ2+P&#10;7Gs2mH0bsqum/94VBI/DzHzDzJej7cSJBt86VjCbJiCIa6dbbhTstt8v7yB8QNbYOSYF/+RhuXh8&#10;mGOu3ZlLOlWhERHCPkcFJoQ+l9LXhiz6qeuJo/fnBoshyqGResBzhNtOvibJm7TYclww2NPaUH2o&#10;jlZBQXa132U/67Tsn4v972jKtFgp9TQZvz5BBBrDPXxrb7SC9CPL4PomPgG5u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EUVXHAAAA3QAAAA8AAAAAAAAAAAAAAAAAmAIAAGRy&#10;cy9kb3ducmV2LnhtbFBLBQYAAAAABAAEAPUAAACMAwAAAAA=&#10;" path="m39,2r,163l39,165r,1l39,166r,1l1,167r,-1l1,166,,165r,l,2,,1,1,r,l1,,39,r,l39,r,1l39,2xe" fillcolor="#bfbfbf" stroked="f">
                  <v:path arrowok="t" o:connecttype="custom" o:connectlocs="39,2;39,165;39,165;39,166;39,166;39,167;1,167;1,166;1,166;0,165;0,165;0,2;0,1;1,0;1,0;1,0;39,0;39,0;39,0;39,1;39,2" o:connectangles="0,0,0,0,0,0,0,0,0,0,0,0,0,0,0,0,0,0,0,0,0"/>
                </v:shape>
                <v:shape id="Freeform 3978" o:spid="_x0000_s1119" style="position:absolute;left:441;top:128;width:39;height:167;visibility:visible;mso-wrap-style:square;v-text-anchor:top" coordsize="3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GOQcMA&#10;AADdAAAADwAAAGRycy9kb3ducmV2LnhtbERPzWrCQBC+C77DMkJvdWOUtsZsRLQFKR6q9QGG7JhE&#10;s7Mxu43x7d1DwePH958ue1OLjlpXWVYwGUcgiHOrKy4UHH+/Xj9AOI+ssbZMCu7kYJkNBykm2t54&#10;T93BFyKEsEtQQel9k0jp8pIMurFtiAN3sq1BH2BbSN3iLYSbWsZR9CYNVhwaSmxoXVJ+OfwZBftz&#10;XMzy68+m3s23/ep++vxmOir1MupXCxCeev8U/7u3WsF0/h7mhjfhCcj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GOQcMAAADdAAAADwAAAAAAAAAAAAAAAACYAgAAZHJzL2Rv&#10;d25yZXYueG1sUEsFBgAAAAAEAAQA9QAAAIgDAAAAAA==&#10;" path="m39,2r,163l39,165r,1l39,166r,1l1,167r,-1l1,166,,165r,l,2,,1,1,r,l1,,39,r,l39,r,1l39,2xe" filled="f" strokeweight="0">
                  <v:stroke joinstyle="miter"/>
                  <v:path arrowok="t" o:connecttype="custom" o:connectlocs="39,2;39,165;39,165;39,166;39,166;39,167;1,167;1,166;1,166;0,165;0,165;0,2;0,1;1,0;1,0;1,0;39,0;39,0;39,0;39,1;39,2" o:connectangles="0,0,0,0,0,0,0,0,0,0,0,0,0,0,0,0,0,0,0,0,0"/>
                </v:shape>
                <v:rect id="Rectangle 3979" o:spid="_x0000_s1120" style="position:absolute;left:401;top:463;width:62;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x0KcYA&#10;AADdAAAADwAAAGRycy9kb3ducmV2LnhtbESPQWvCQBSE74L/YXlCL6FurKAmdRVbKnprtcXzI/tM&#10;gtm3Ibs10V/vCoLHYWa+YebLzlTiTI0rLSsYDWMQxJnVJecK/n7XrzMQziNrrCyTggs5WC76vTmm&#10;2ra8o/Pe5yJA2KWooPC+TqV0WUEG3dDWxME72sagD7LJpW6wDXBTybc4nkiDJYeFAmv6LCg77f+N&#10;gqgeHz7a6882+l7Hl6/NYZfkUafUy6BbvYPw1Pln+NHeagXjZJrA/U14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x0KcYAAADdAAAADwAAAAAAAAAAAAAAAACYAgAAZHJz&#10;L2Rvd25yZXYueG1sUEsFBgAAAAAEAAQA9QAAAIsDAAAAAA==&#10;" fillcolor="#bfbfbf" stroked="f"/>
                <v:rect id="Rectangle 3980" o:spid="_x0000_s1121" style="position:absolute;left:401;top:463;width:62;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B5z8MA&#10;AADdAAAADwAAAGRycy9kb3ducmV2LnhtbERPz2vCMBS+C/4P4Qm7aVpls1ZjkcFgJ7epiMdn82xL&#10;k5fSZNr998thsOPH93tTDNaIO/W+cawgnSUgiEunG64UnI5v0wyED8gajWNS8EMeiu14tMFcuwd/&#10;0f0QKhFD2OeooA6hy6X0ZU0W/cx1xJG7ud5iiLCvpO7xEcOtkfMkeZEWG44NNXb0WlPZHr6tguz5&#10;atrTcnHZLz/Sc0tmR37/qdTTZNitQQQawr/4z/2uFSxWWdwf38Qn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B5z8MAAADdAAAADwAAAAAAAAAAAAAAAACYAgAAZHJzL2Rv&#10;d25yZXYueG1sUEsFBgAAAAAEAAQA9QAAAIgDAAAAAA==&#10;" filled="f" strokeweight="0"/>
                <v:rect id="Rectangle 3981" o:spid="_x0000_s1122" style="position:absolute;left:438;top:598;width:3;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ICMcA&#10;AADdAAAADwAAAGRycy9kb3ducmV2LnhtbESPQWvCQBSE7wX/w/KEXoJubKDE6Cq2NNRbqxXPj+wz&#10;CWbfhuzWJP313ULB4zAz3zDr7WAacaPO1ZYVLOYxCOLC6ppLBaevfJaCcB5ZY2OZFIzkYLuZPKwx&#10;07bnA92OvhQBwi5DBZX3bSalKyoy6Oa2JQ7exXYGfZBdKXWHfYCbRj7F8bM0WHNYqLCl14qK6/Hb&#10;KIja5PzS/3zuo488Ht/ez4dlGQ1KPU6H3QqEp8Hfw//tvVaQLNMF/L0JT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PCAjHAAAA3QAAAA8AAAAAAAAAAAAAAAAAmAIAAGRy&#10;cy9kb3ducmV2LnhtbFBLBQYAAAAABAAEAPUAAACMAwAAAAA=&#10;" fillcolor="#bfbfbf" stroked="f"/>
                <v:rect id="Rectangle 3982" o:spid="_x0000_s1123" style="position:absolute;left:438;top:598;width:3;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5CI8UA&#10;AADdAAAADwAAAGRycy9kb3ducmV2LnhtbESPQWvCQBSE74L/YXkFb7pRscboKiIIPVlrpXh8Zl+T&#10;kN23IbvV+O+7QqHHYWa+YVabzhpxo9ZXjhWMRwkI4tzpigsF58/9MAXhA7JG45gUPMjDZt3vrTDT&#10;7s4fdDuFQkQI+wwVlCE0mZQ+L8miH7mGOHrfrrUYomwLqVu8R7g1cpIkr9JixXGhxIZ2JeX16ccq&#10;SGdXU5/n08th/j7+qslsyR+OSg1euu0SRKAu/If/2m9awXSRTuD5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LkIjxQAAAN0AAAAPAAAAAAAAAAAAAAAAAJgCAABkcnMv&#10;ZG93bnJldi54bWxQSwUGAAAAAAQABAD1AAAAigMAAAAA&#10;" filled="f" strokeweight="0"/>
                <v:rect id="Rectangle 3983" o:spid="_x0000_s1124" style="position:absolute;left:440;top:586;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Ez5MYA&#10;AADdAAAADwAAAGRycy9kb3ducmV2LnhtbESPT2vCQBTE74LfYXlCL0E3NiCauoqKUm/+K54f2dck&#10;NPs2ZFcT++m7BcHjMDO/YebLzlTiTo0rLSsYj2IQxJnVJecKvi674RSE88gaK8uk4EEOlot+b46p&#10;ti2f6H72uQgQdikqKLyvUyldVpBBN7I1cfC+bWPQB9nkUjfYBrip5HscT6TBksNCgTVtCsp+zjej&#10;IKqT67r9Pe6jwy5+bD+vp1kedUq9DbrVBwhPnX+Fn+29VpDMpgn8vw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ZEz5MYAAADdAAAADwAAAAAAAAAAAAAAAACYAgAAZHJz&#10;L2Rvd25yZXYueG1sUEsFBgAAAAAEAAQA9QAAAIsDAAAAAA==&#10;" fillcolor="#bfbfbf" stroked="f"/>
                <v:rect id="Rectangle 3984" o:spid="_x0000_s1125" style="position:absolute;left:440;top:586;width:2;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t/zMYA&#10;AADdAAAADwAAAGRycy9kb3ducmV2LnhtbESPS2vDMBCE74H8B7GB3ho5zctxo4RQKPSU5kXpcWNt&#10;bWNpZSw1cf59FSjkOMzMN8xy3VkjLtT6yrGC0TABQZw7XXGh4HR8f05B+ICs0TgmBTfysF71e0vM&#10;tLvyni6HUIgIYZ+hgjKEJpPS5yVZ9EPXEEfvx7UWQ5RtIXWL1wi3Rr4kyUxarDgulNjQW0l5ffi1&#10;CtLp2dSn+fh7O/8cfdVkNuS3O6WeBt3mFUSgLjzC/+0PrWC8SCdwfxOf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4t/zMYAAADdAAAADwAAAAAAAAAAAAAAAACYAgAAZHJz&#10;L2Rvd25yZXYueG1sUEsFBgAAAAAEAAQA9QAAAIsDAAAAAA==&#10;" filled="f" strokeweight="0"/>
                <v:shape id="Freeform 3985" o:spid="_x0000_s1126" style="position:absolute;left:441;top:464;width:39;height:167;visibility:visible;mso-wrap-style:square;v-text-anchor:top" coordsize="3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8anscA&#10;AADdAAAADwAAAGRycy9kb3ducmV2LnhtbESPT2vCQBTE7wW/w/IEL0U3NlRt6ipVMPTgJf459PbI&#10;vmaD2bchu2r89t1CocdhZn7DLNe9bcSNOl87VjCdJCCIS6drrhScjrvxAoQPyBobx6TgQR7Wq8HT&#10;EjPt7lzQ7RAqESHsM1RgQmgzKX1pyKKfuJY4et+usxii7CqpO7xHuG3kS5LMpMWa44LBlraGysvh&#10;ahXkZDfn03y/TYv2OT9/9aZI841So2H/8Q4iUB/+w3/tT60gfVu8wu+b+ATk6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5PGp7HAAAA3QAAAA8AAAAAAAAAAAAAAAAAmAIAAGRy&#10;cy9kb3ducmV2LnhtbFBLBQYAAAAABAAEAPUAAACMAwAAAAA=&#10;" path="m39,1r,163l39,165r,1l39,166r-1,1l1,167r,-1l,166r,-1l,164,,1r,l,,1,r,l38,r1,l39,r,1l39,1xe" fillcolor="#bfbfbf" stroked="f">
                  <v:path arrowok="t" o:connecttype="custom" o:connectlocs="39,1;39,164;39,165;39,166;39,166;38,167;1,167;1,166;0,166;0,165;0,164;0,1;0,1;0,0;1,0;1,0;38,0;39,0;39,0;39,1;39,1" o:connectangles="0,0,0,0,0,0,0,0,0,0,0,0,0,0,0,0,0,0,0,0,0"/>
                </v:shape>
                <v:shape id="Freeform 3986" o:spid="_x0000_s1127" style="position:absolute;left:441;top:464;width:39;height:167;visibility:visible;mso-wrap-style:square;v-text-anchor:top" coordsize="3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fPj8UA&#10;AADdAAAADwAAAGRycy9kb3ducmV2LnhtbESP3YrCMBSE7wXfIRzBO01XRbRrFFEXRPbCnz7AoTn9&#10;2W1OapPV+vZGWPBymJlvmMWqNZW4UeNKywo+hhEI4tTqknMFyeVrMAPhPLLGyjIpeJCD1bLbWWCs&#10;7Z1PdDv7XAQIuxgVFN7XsZQuLcigG9qaOHiZbQz6IJtc6gbvAW4qOYqiqTRYclgosKZNQenv+c8o&#10;OP2M8kl6PW6r7/m+XT+y3YEpUarfa9efIDy1/h3+b++1gvF8NoXXm/A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8+PxQAAAN0AAAAPAAAAAAAAAAAAAAAAAJgCAABkcnMv&#10;ZG93bnJldi54bWxQSwUGAAAAAAQABAD1AAAAigMAAAAA&#10;" path="m39,1r,163l39,165r,1l39,166r-1,1l1,167r,-1l,166r,-1l,164,,1r,l,,1,r,l38,r1,l39,r,1l39,1xe" filled="f" strokeweight="0">
                  <v:stroke joinstyle="miter"/>
                  <v:path arrowok="t" o:connecttype="custom" o:connectlocs="39,1;39,164;39,165;39,166;39,166;38,167;1,167;1,166;0,166;0,165;0,164;0,1;0,1;0,0;1,0;1,0;38,0;39,0;39,0;39,1;39,1" o:connectangles="0,0,0,0,0,0,0,0,0,0,0,0,0,0,0,0,0,0,0,0,0"/>
                </v:shape>
                <v:group id="Group 3987" o:spid="_x0000_s1128" style="position:absolute;left:392;top:296;width:48;height:50" coordorigin="392,296" coordsize="48,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4iS8cAAADdAAAADwAAAGRycy9kb3ducmV2LnhtbESPT2vCQBTE7wW/w/KE&#10;3nQTpVWjq4jU0oMI/gHx9sg+k2D2bciuSfz23YLQ4zAzv2EWq86UoqHaFZYVxMMIBHFqdcGZgvNp&#10;O5iCcB5ZY2mZFDzJwWrZe1tgom3LB2qOPhMBwi5BBbn3VSKlS3My6Ia2Ig7ezdYGfZB1JnWNbYCb&#10;Uo6i6FMaLDgs5FjRJqf0fnwYBd8ttutx/NXs7rfN83r62F92MSn13u/WcxCeOv8ffrV/tILxbDq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O4iS8cAAADd&#10;AAAADwAAAAAAAAAAAAAAAACqAgAAZHJzL2Rvd25yZXYueG1sUEsFBgAAAAAEAAQA+gAAAJ4DAAAA&#10;AA==&#10;">
                  <v:shape id="Freeform 3988" o:spid="_x0000_s1129" style="position:absolute;left:424;top:335;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eJ5sEA&#10;AADdAAAADwAAAGRycy9kb3ducmV2LnhtbERPy4rCMBTdC/5DuII7TX2i1SgiDoybER8Ll5fmmhab&#10;m9JErfP1k8WAy8N5L9eNLcWTal84VjDoJyCIM6cLNgou56/eDIQPyBpLx6TgTR7Wq3Zrial2Lz7S&#10;8xSMiCHsU1SQh1ClUvosJ4u+7yriyN1cbTFEWBupa3zFcFvKYZJMpcWCY0OOFW1zyu6nh1WAxsjx&#10;/rrPxhN/eP/sbu7ye3RKdTvNZgEiUBM+4n/3t1Ywms/i3PgmPgG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niebBAAAA3QAAAA8AAAAAAAAAAAAAAAAAmAIAAGRycy9kb3du&#10;cmV2LnhtbFBLBQYAAAAABAAEAPUAAACGAwAAAAA=&#10;" path="m,2l4,,8,7,9,8r,l9,8r,1l9,9r,l9,9r,l9,9r,l9,9r,1l9,10r,l9,10r,l9,10r,l9,10r,l8,10r,l8,10r,l8,10r,1l8,11r,l8,11r,l8,11r,l8,11r,l8,11r,l8,11r,l8,11r,l8,11r-1,l7,11r,l7,11r,l7,11r,l7,11r,l7,11r,l7,11r,l7,11r,l7,11r-1,l6,11r,l6,11r,l6,11r,l6,11r,l6,11r,l6,11r-1,l5,11r,l5,11r,l5,11r,l5,10r-1,l4,10,,2xe" fillcolor="#545454" stroked="f">
                    <v:path arrowok="t" o:connecttype="custom" o:connectlocs="4,0;9,8;9,8;9,9;9,9;9,9;9,9;9,10;9,10;9,10;9,10;8,10;8,10;8,10;8,11;8,11;8,11;8,11;8,11;8,11;8,11;8,11;7,11;7,11;7,11;7,11;7,11;7,11;7,11;7,11;6,11;6,11;6,11;6,11;6,11;6,11;5,11;5,11;5,11;5,10;4,10" o:connectangles="0,0,0,0,0,0,0,0,0,0,0,0,0,0,0,0,0,0,0,0,0,0,0,0,0,0,0,0,0,0,0,0,0,0,0,0,0,0,0,0,0"/>
                  </v:shape>
                  <v:shape id="Freeform 3989" o:spid="_x0000_s1130" style="position:absolute;left:424;top:335;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7TusYA&#10;AADdAAAADwAAAGRycy9kb3ducmV2LnhtbESP3WrCQBSE7wt9h+UIvZG6sYVioqsUtSAIxT96fcge&#10;k8Xs2ZhdTXx7VxB6OczMN8xk1tlKXKnxxrGC4SABQZw7bbhQcNj/vI9A+ICssXJMCm7kYTZ9fZlg&#10;pl3LW7ruQiEihH2GCsoQ6kxKn5dk0Q9cTRy9o2sshiibQuoG2wi3lfxIki9p0XBcKLGmeUn5aXex&#10;Cs7HvP07mFU//b2szXK4WczxtFDqrdd9j0EE6sJ/+NleaQWf6SiFx5v4BOT0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7TusYAAADdAAAADwAAAAAAAAAAAAAAAACYAgAAZHJz&#10;L2Rvd25yZXYueG1sUEsFBgAAAAAEAAQA9QAAAIsDAAAAAA==&#10;" path="m,2l4,,8,7,9,8r,l9,8r,1l9,9r,l9,9r,l9,9r,l9,9r,1l9,10r,l9,10r,l9,10r,l9,10r,l8,10r,l8,10r,l8,10r,1l8,11r,l8,11r,l8,11r,l8,11r,l8,11r,l8,11r,l8,11r,l8,11r-1,l7,11r,l7,11r,l7,11r,l7,11r,l7,11r,l7,11r,l7,11r,l7,11r-1,l6,11r,l6,11r,l6,11r,l6,11r,l6,11r,l6,11r-1,l5,11r,l5,11r,l5,11r,l5,10r-1,l4,10,,2xe" filled="f" strokeweight="0">
                    <v:stroke joinstyle="miter"/>
                    <v:path arrowok="t" o:connecttype="custom" o:connectlocs="4,0;9,8;9,8;9,9;9,9;9,9;9,9;9,10;9,10;9,10;9,10;8,10;8,10;8,10;8,11;8,11;8,11;8,11;8,11;8,11;8,11;8,11;7,11;7,11;7,11;7,11;7,11;7,11;7,11;7,11;6,11;6,11;6,11;6,11;6,11;6,11;5,11;5,11;5,11;5,10;4,10" o:connectangles="0,0,0,0,0,0,0,0,0,0,0,0,0,0,0,0,0,0,0,0,0,0,0,0,0,0,0,0,0,0,0,0,0,0,0,0,0,0,0,0,0"/>
                  </v:shape>
                  <v:shape id="Freeform 3990" o:spid="_x0000_s1131" style="position:absolute;left:400;top:335;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gTPcIA&#10;AADdAAAADwAAAGRycy9kb3ducmV2LnhtbERPy4rCMBTdD/gP4QruxtTHyNgxioiCbpSqi1lemmta&#10;prkpTdTq15uFMMvDec8Wra3EjRpfOlYw6CcgiHOnSzYKzqfN5zcIH5A1Vo5JwYM8LOadjxmm2t05&#10;o9sxGBFD2KeooAihTqX0eUEWfd/VxJG7uMZiiLAxUjd4j+G2ksMkmUiLJceGAmtaFZT/Ha9WARoj&#10;x7vfXT7+8ofHfn1x52fmlOp12+UPiEBt+Be/3VutYDSdxv3xTXwC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iBM9wgAAAN0AAAAPAAAAAAAAAAAAAAAAAJgCAABkcnMvZG93&#10;bnJldi54bWxQSwUGAAAAAAQABAD1AAAAhwMAAAAA&#10;" path="m6,l9,3,4,10r,l4,11r-1,l3,11r,l3,11r,l3,11r,l3,11r-1,l2,11r,l2,11r,l2,11r,l2,11r,l2,11r,l2,11r-1,l1,11r,l1,11r,l1,11r,l1,11r,l1,11r,l1,11r,l1,11r,l1,11,,11r,l,11r,l,11r,l,11,,10r,l,10r,l,10r,l,10r,l,10r,l,10r,l,10r,l,10,,9r,l,9r,l,9r,l,9r,l,9r,l,9,,8r,l,8r,l,8r,l,7r,l,7,6,xe" fillcolor="#545454" stroked="f">
                    <v:path arrowok="t" o:connecttype="custom" o:connectlocs="9,3;4,10;3,11;3,11;3,11;3,11;2,11;2,11;2,11;2,11;2,11;2,11;1,11;1,11;1,11;1,11;1,11;1,11;1,11;1,11;0,11;0,11;0,11;0,11;0,10;0,10;0,10;0,10;0,10;0,10;0,10;0,9;0,9;0,9;0,9;0,9;0,9;0,8;0,8;0,8;0,7;6,0" o:connectangles="0,0,0,0,0,0,0,0,0,0,0,0,0,0,0,0,0,0,0,0,0,0,0,0,0,0,0,0,0,0,0,0,0,0,0,0,0,0,0,0,0,0"/>
                  </v:shape>
                  <v:shape id="Freeform 3991" o:spid="_x0000_s1132" style="position:absolute;left:400;top:335;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FJYcYA&#10;AADdAAAADwAAAGRycy9kb3ducmV2LnhtbESPQWvCQBSE7wX/w/KEXkQ3aaE00VVELQhCaa14fmSf&#10;yWL2bcyuJv33XUHocZiZb5jZore1uFHrjWMF6SQBQVw4bbhUcPj5GL+D8AFZY+2YFPySh8V88DTD&#10;XLuOv+m2D6WIEPY5KqhCaHIpfVGRRT9xDXH0Tq61GKJsS6lb7CLc1vIlSd6kRcNxocKGVhUV5/3V&#10;Kriciu54MNtR9nndmU36tV7hea3U87BfTkEE6sN/+NHeagWvWZbC/U1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FJYcYAAADdAAAADwAAAAAAAAAAAAAAAACYAgAAZHJz&#10;L2Rvd25yZXYueG1sUEsFBgAAAAAEAAQA9QAAAIsDAAAAAA==&#10;" path="m6,l9,3,4,10r,l4,11r-1,l3,11r,l3,11r,l3,11r,l3,11r-1,l2,11r,l2,11r,l2,11r,l2,11r,l2,11r,l2,11r-1,l1,11r,l1,11r,l1,11r,l1,11r,l1,11r,l1,11r,l1,11r,l1,11,,11r,l,11r,l,11r,l,11,,10r,l,10r,l,10r,l,10r,l,10r,l,10r,l,10r,l,10,,9r,l,9r,l,9r,l,9r,l,9r,l,9,,8r,l,8r,l,8r,l,7r,l,7,6,xe" filled="f" strokeweight="0">
                    <v:stroke joinstyle="miter"/>
                    <v:path arrowok="t" o:connecttype="custom" o:connectlocs="9,3;4,10;3,11;3,11;3,11;3,11;2,11;2,11;2,11;2,11;2,11;2,11;1,11;1,11;1,11;1,11;1,11;1,11;1,11;1,11;0,11;0,11;0,11;0,11;0,10;0,10;0,10;0,10;0,10;0,10;0,10;0,9;0,9;0,9;0,9;0,9;0,9;0,8;0,8;0,8;0,7;6,0" o:connectangles="0,0,0,0,0,0,0,0,0,0,0,0,0,0,0,0,0,0,0,0,0,0,0,0,0,0,0,0,0,0,0,0,0,0,0,0,0,0,0,0,0,0"/>
                  </v:shape>
                  <v:oval id="Oval 3992" o:spid="_x0000_s1133" style="position:absolute;left:396;top:308;width:40;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h5aMQA&#10;AADdAAAADwAAAGRycy9kb3ducmV2LnhtbESPwWrDMBBE74X8g9hAbo0cB4rjRAmOoVBoL3b7ARtr&#10;Y5tYKyMpsfv3VaHQ4zAzb5jDaTaDeJDzvWUFm3UCgrixuudWwdfn63MGwgdkjYNlUvBNHk7HxdMB&#10;c20nruhRh1ZECPscFXQhjLmUvunIoF/bkTh6V+sMhihdK7XDKcLNINMkeZEGe44LHY5UdtTc6rtR&#10;0GbVpbTv5/qj1GOCxX0qnZ+UWi3nYg8i0Bz+w3/tN61gu9ul8PsmPgF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IeWjEAAAA3QAAAA8AAAAAAAAAAAAAAAAAmAIAAGRycy9k&#10;b3ducmV2LnhtbFBLBQYAAAAABAAEAPUAAACJAwAAAAA=&#10;" fillcolor="#bfbfbf" strokeweight="0"/>
                  <v:oval id="Oval 3993" o:spid="_x0000_s1134" style="position:absolute;left:396;top:308;width:40;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AuMUA&#10;AADdAAAADwAAAGRycy9kb3ducmV2LnhtbESPQWvCQBSE7wX/w/IEb3Vjo6LRVaQgSKWHaL0/ss8k&#10;mH0bs2sS/31XKPQ4zMw3zHrbm0q01LjSsoLJOAJBnFldcq7g57x/X4BwHlljZZkUPMnBdjN4W2Oi&#10;bccptSefiwBhl6CCwvs6kdJlBRl0Y1sTB+9qG4M+yCaXusEuwE0lP6JoLg2WHBYKrOmzoOx2ehgF&#10;08u0+7oe2sn8eJ7h992k9SxOlRoN+90KhKfe/4f/2getIF4uY3i9CU9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lIC4xQAAAN0AAAAPAAAAAAAAAAAAAAAAAJgCAABkcnMv&#10;ZG93bnJldi54bWxQSwUGAAAAAAQABAD1AAAAigMAAAAA&#10;" filled="f" strokeweight="0">
                    <v:stroke joinstyle="miter"/>
                  </v:oval>
                  <v:shape id="Freeform 3994" o:spid="_x0000_s1135" style="position:absolute;left:393;top:296;width:46;height:19;visibility:visible;mso-wrap-style:square;v-text-anchor:top" coordsize="4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yjY8YA&#10;AADdAAAADwAAAGRycy9kb3ducmV2LnhtbESPQWvCQBSE74L/YXlCL6IbtRaTuglSEEpvpkLx9sy+&#10;Jmmzb8PuVuO/7wqFHoeZ+YbZFoPpxIWcby0rWMwTEMSV1S3XCo7v+9kGhA/IGjvLpOBGHop8PNpi&#10;pu2VD3QpQy0ihH2GCpoQ+kxKXzVk0M9tTxy9T+sMhihdLbXDa4SbTi6T5EkabDkuNNjTS0PVd/lj&#10;FJTLLt3Tm3HT4eujPSdyXW3OJ6UeJsPuGUSgIfyH/9qvWsEqTR/h/iY+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yjY8YAAADdAAAADwAAAAAAAAAAAAAAAACYAgAAZHJz&#10;L2Rvd25yZXYueG1sUEsFBgAAAAAEAAQA9QAAAIsDAAAAAA==&#10;" path="m4,6l4,5r,l5,5r,l6,5,6,4r,l7,4r,l8,4,8,3r,l9,3r,l10,3r,l10,3,11,2r,l12,2r,l12,2r1,l13,2,14,1r,l14,1r1,l15,1r1,l16,1r,l17,1r,l18,1r,l18,r1,l19,r1,l20,r,l21,r,l22,r,l22,r1,l23,r,l24,r,l25,r,l25,r1,l26,r1,l27,r,l28,r,l29,1r,l29,1r1,l30,1r1,l31,1r,l32,1r,l32,1r1,l33,2r1,l34,2r,l35,2r,l36,2r,1l36,3r1,l37,3r1,l38,3r,l39,4r,l39,4r1,l40,4r1,1l41,5r,l42,5r,l42,6r,l43,6r,l43,6r,l43,6r,1l44,7r,l44,7r,l44,7r,l44,8r1,l45,8r,l45,8r,l45,8r,1l45,9r,l45,9r1,l46,9r,l46,10r,l46,10r,l46,10r,l46,10r,1l46,11r,l46,11r,l46,11r,l46,12r,l46,12r,l46,12r,l46,12r,l46,13r,l46,13r,l46,13r,l46,13r,1l46,14r,l46,14r-1,l45,14r,l45,14r,1l45,15r,l45,15r,l44,15r,l44,15r,l44,16r,l44,16r,l43,16r,l43,16r,l43,17r-1,l42,17r,l42,17r,l42,17r-1,l41,17r,1l41,18r-1,l40,18r,l40,18r,l39,18r,l39,19r,l39,18r,l39,18r-1,l38,18r,l38,18r,l38,18r,l38,18r,l38,18r,l38,18r-1,l37,18r,l37,18r,l37,18r,l37,18r,l37,18r,l37,18r,l36,18r,l36,18r,l36,18r,l36,18r,l36,18r,l36,18r,l36,18r-1,l35,18r,l35,18r,l35,18r,l35,18r,l35,18r,-1l35,17r,l34,17r,l34,17r,l34,17r,l34,17r,l34,17r,l34,17r,l34,17r,l33,17r,l33,17r,l33,17r,l33,17r,l33,16r,l33,16r,l33,16r,l33,16r-1,l32,16r,l32,16r,l32,16r,l32,16r,l32,16r,l32,16r,l32,15r,l32,15r-1,l31,15r,l31,15r,l31,15r-1,l30,15r,l30,15r,l30,15r-1,l29,14r,l29,14r,l29,14r-1,l28,14r,l28,14r,l28,14r-1,l27,14r,l27,14r,l27,14r-1,l26,14r,l26,14r,l26,14r-1,l25,14r,l25,14r,l24,14r,l24,14r,l24,14r,l23,14r,l23,14r,l23,14r,l23,14r-1,l22,14r,l22,14r,l21,14r,l21,14r,l21,14r,l20,14r,l20,14r,l20,14r,l19,14r,l19,14r,l19,14r,l18,14r,l18,14r,l18,15r,l17,15r,l17,15r,l17,15r,l16,15r,l16,15r,l16,15r,l15,15r,1l15,16r,l15,16r,l15,16r,l14,16r,l14,16r,l14,16r,l14,16r,l14,16r,l14,16r,l14,16r-1,1l13,17r,l13,17r,l13,17r,l13,17r,l13,17r,l13,17r,l12,17r,l12,17r,l12,17r,l12,17r,l12,17r,l12,17r-1,l11,17r,l11,17r,l11,17r,1l11,18r,l11,18r,l11,18r-1,l10,18r,l10,18r,l10,18r,l10,18r,l10,18r-1,l9,18r,l9,18r,l9,18r,l9,18r,l9,18r,l8,18r,l8,18r,l8,18r,l8,18r,l8,18r,l7,18r,l7,18r,l7,18r,l7,18r,l7,18r,l6,18r,l6,18r,l6,18r,l6,18r-1,l5,18r,-1l5,17r,l4,17r,l4,17r,l4,17r,l3,17r,l3,17r,-1l3,16r,l3,16r-1,l2,16r,l2,16r,l2,16r,-1l2,15r,l1,15r,l1,15r,l1,15r,l1,15r,-1l1,14r,l1,14r,l1,14,,14r,l,13r,l,13r,l,13r,l,13r,l,12r,l,12r,l,12r,l,12r,l,11r,l,11r,l,11r,l,11,,10r,l1,10r,l1,10r,l1,10,1,9r,l1,9r,l1,9r,l1,9,1,8r1,l2,8r,l2,8r,l2,7r,l2,7r,l3,7r,l3,6r,l3,6r,l3,6r1,l4,6xe" fillcolor="#bfbfbf" stroked="f">
                    <v:path arrowok="t" o:connecttype="custom" o:connectlocs="7,4;11,2;15,1;19,0;23,0;27,0;31,1;35,2;39,4;42,6;44,7;45,8;46,10;46,11;46,13;46,14;44,15;43,16;41,17;39,19;38,18;37,18;36,18;36,18;35,18;34,17;33,17;33,16;32,16;32,15;30,15;28,14;27,14;25,14;23,14;21,14;20,14;18,14;16,15;15,16;14,16;13,17;12,17;12,17;11,18;10,18;9,18;8,18;7,18;6,18;4,17;2,16;1,15;1,14;0,13;0,11;1,10;1,8;3,7" o:connectangles="0,0,0,0,0,0,0,0,0,0,0,0,0,0,0,0,0,0,0,0,0,0,0,0,0,0,0,0,0,0,0,0,0,0,0,0,0,0,0,0,0,0,0,0,0,0,0,0,0,0,0,0,0,0,0,0,0,0,0"/>
                  </v:shape>
                  <v:shape id="Freeform 3995" o:spid="_x0000_s1136" style="position:absolute;left:393;top:296;width:46;height:19;visibility:visible;mso-wrap-style:square;v-text-anchor:top" coordsize="4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MwyccA&#10;AADdAAAADwAAAGRycy9kb3ducmV2LnhtbESPQUvDQBSE74L/YXlCb3bTlhYbuy22YBF7Mip6fGSf&#10;yWr2bcw+27S/visIHoeZ+YZZrHrfqD110QU2MBpmoIjLYB1XBl6e769vQEVBttgEJgNHirBaXl4s&#10;MLfhwE+0L6RSCcIxRwO1SJtrHcuaPMZhaImT9xE6j5JkV2nb4SHBfaPHWTbTHh2nhRpb2tRUfhU/&#10;3sDu+1i8TfXno5PR+vVUvG9msnXGDK76u1tQQr38h//aD9bAZD6fwu+b9AT08gw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zMMnHAAAA3QAAAA8AAAAAAAAAAAAAAAAAmAIAAGRy&#10;cy9kb3ducmV2LnhtbFBLBQYAAAAABAAEAPUAAACMAwAAAAA=&#10;" path="m4,6l4,5r,l5,5r,l6,5,6,4r,l7,4r,l8,4,8,3r,l9,3r,l10,3r,l10,3,11,2r,l12,2r,l12,2r1,l13,2,14,1r,l14,1r1,l15,1r1,l16,1r,l17,1r,l18,1r,l18,r1,l19,r1,l20,r,l21,r,l22,r,l22,r1,l23,r,l24,r,l25,r,l25,r1,l26,r1,l27,r,l28,r,l29,1r,l29,1r1,l30,1r1,l31,1r,l32,1r,l32,1r1,l33,2r1,l34,2r,l35,2r,l36,2r,1l36,3r1,l37,3r1,l38,3r,l39,4r,l39,4r1,l40,4r1,1l41,5r,l42,5r,l42,6r,l43,6r,l43,6r,l43,6r,1l44,7r,l44,7r,l44,7r,l44,8r1,l45,8r,l45,8r,l45,8r,1l45,9r,l45,9r1,l46,9r,l46,10r,l46,10r,l46,10r,l46,10r,1l46,11r,l46,11r,l46,11r,l46,12r,l46,12r,l46,12r,l46,12r,l46,13r,l46,13r,l46,13r,l46,13r,1l46,14r,l46,14r-1,l45,14r,l45,14r,1l45,15r,l45,15r,l44,15r,l44,15r,l44,16r,l44,16r,l43,16r,l43,16r,l43,17r-1,l42,17r,l42,17r,l42,17r-1,l41,17r,1l41,18r-1,l40,18r,l40,18r,l39,18r,l39,19r,l39,18r,l39,18r-1,l38,18r,l38,18r,l38,18r,l38,18r,l38,18r,l38,18r-1,l37,18r,l37,18r,l37,18r,l37,18r,l37,18r,l37,18r,l36,18r,l36,18r,l36,18r,l36,18r,l36,18r,l36,18r,l36,18r-1,l35,18r,l35,18r,l35,18r,l35,18r,l35,18r,-1l35,17r,l34,17r,l34,17r,l34,17r,l34,17r,l34,17r,l34,17r,l34,17r,l33,17r,l33,17r,l33,17r,l33,17r,l33,16r,l33,16r,l33,16r,l33,16r-1,l32,16r,l32,16r,l32,16r,l32,16r,l32,16r,l32,16r,l32,15r,l32,15r-1,l31,15r,l31,15r,l31,15r-1,l30,15r,l30,15r,l30,15r-1,l29,14r,l29,14r,l29,14r-1,l28,14r,l28,14r,l28,14r-1,l27,14r,l27,14r,l27,14r-1,l26,14r,l26,14r,l26,14r-1,l25,14r,l25,14r,l24,14r,l24,14r,l24,14r,l23,14r,l23,14r,l23,14r,l23,14r-1,l22,14r,l22,14r,l21,14r,l21,14r,l21,14r,l20,14r,l20,14r,l20,14r,l19,14r,l19,14r,l19,14r,l18,14r,l18,14r,l18,15r,l17,15r,l17,15r,l17,15r,l16,15r,l16,15r,l16,15r,l15,15r,1l15,16r,l15,16r,l15,16r,l14,16r,l14,16r,l14,16r,l14,16r,l14,16r,l14,16r,l14,16r-1,1l13,17r,l13,17r,l13,17r,l13,17r,l13,17r,l13,17r,l12,17r,l12,17r,l12,17r,l12,17r,l12,17r,l12,17r-1,l11,17r,l11,17r,l11,17r,1l11,18r,l11,18r,l11,18r-1,l10,18r,l10,18r,l10,18r,l10,18r,l10,18r-1,l9,18r,l9,18r,l9,18r,l9,18r,l9,18r,l8,18r,l8,18r,l8,18r,l8,18r,l8,18r,l7,18r,l7,18r,l7,18r,l7,18r,l7,18r,l6,18r,l6,18r,l6,18r,l6,18r-1,l5,18r,-1l5,17r,l4,17r,l4,17r,l4,17r,l3,17r,l3,17r,-1l3,16r,l3,16r-1,l2,16r,l2,16r,l2,16r,-1l2,15r,l1,15r,l1,15r,l1,15r,l1,15r,-1l1,14r,l1,14r,l1,14,,14r,l,13r,l,13r,l,13r,l,13r,l,12r,l,12r,l,12r,l,12r,l,11r,l,11r,l,11r,l,11,,10r,l1,10r,l1,10r,l1,10,1,9r,l1,9r,l1,9r,l1,9,1,8r1,l2,8r,l2,8r,l2,7r,l2,7r,l3,7r,l3,6r,l3,6r,l3,6r1,l4,6xe" filled="f" strokeweight="0">
                    <v:stroke joinstyle="miter"/>
                    <v:path arrowok="t" o:connecttype="custom" o:connectlocs="7,4;11,2;15,1;19,0;23,0;27,0;31,1;35,2;39,4;42,6;44,7;45,8;46,10;46,11;46,13;46,14;44,15;43,16;41,17;39,19;38,18;37,18;36,18;36,18;35,18;34,17;33,17;33,16;32,16;32,15;30,15;28,14;27,14;25,14;23,14;21,14;20,14;18,14;16,15;15,16;14,16;13,17;12,17;12,17;11,18;10,18;9,18;8,18;7,18;6,18;4,17;2,16;1,15;1,14;0,13;0,11;1,10;1,8;3,7" o:connectangles="0,0,0,0,0,0,0,0,0,0,0,0,0,0,0,0,0,0,0,0,0,0,0,0,0,0,0,0,0,0,0,0,0,0,0,0,0,0,0,0,0,0,0,0,0,0,0,0,0,0,0,0,0,0,0,0,0,0,0"/>
                  </v:shape>
                  <v:shape id="Freeform 3996" o:spid="_x0000_s1137" style="position:absolute;left:434;top:314;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F9sYA&#10;AADdAAAADwAAAGRycy9kb3ducmV2LnhtbESPQYvCMBSE7wv+h/CEvYimKiu1GmVZFMSDuOrB47N5&#10;ttXmpTRZrf/eCMIeh5n5hpnOG1OKG9WusKyg34tAEKdWF5wpOOyX3RiE88gaS8uk4EEO5rPWxxQT&#10;be/8S7edz0SAsEtQQe59lUjp0pwMup6tiIN3trVBH2SdSV3jPcBNKQdRNJIGCw4LOVb0k1N63f0Z&#10;BUcXXzarxXYT94edTnb68sV1rZX6bDffExCeGv8ffrdXWsFwPB7B6014AnL2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7F9sYAAADdAAAADwAAAAAAAAAAAAAAAACYAgAAZHJz&#10;L2Rvd25yZXYueG1sUEsFBgAAAAAEAAQA9QAAAIsDAAAAAA==&#10;" path="m,l6,r,17l6,18r,l6,19r-1,l5,19r,l5,19r,l5,19r,l5,19r,1l5,20r,l5,20r,l5,20r-1,l4,20r,l4,20r,l4,20r,l4,20r,l4,20r,l4,20r,l3,20r,l3,20r,l3,20r,l3,20r,l3,20r,l3,20r,l3,20r,l2,20r,l2,20r,l2,20r,l2,20r,l2,20r,l2,20r,l2,20r-1,l1,20r,l1,20r,l1,20r,l1,20r,l1,20r,-1l1,19r,l1,19,,19r,l,19r,l,19,,18r,l,17,,xe" fillcolor="#545454" stroked="f">
                    <v:path arrowok="t" o:connecttype="custom" o:connectlocs="6,0;6,18;6,19;5,19;5,19;5,19;5,19;5,20;5,20;5,20;4,20;4,20;4,20;4,20;4,20;4,20;3,20;3,20;3,20;3,20;3,20;3,20;3,20;2,20;2,20;2,20;2,20;2,20;2,20;2,20;1,20;1,20;1,20;1,20;1,20;1,19;1,19;0,19;0,19;0,18;0,17" o:connectangles="0,0,0,0,0,0,0,0,0,0,0,0,0,0,0,0,0,0,0,0,0,0,0,0,0,0,0,0,0,0,0,0,0,0,0,0,0,0,0,0,0"/>
                  </v:shape>
                  <v:shape id="Freeform 3997" o:spid="_x0000_s1138" style="position:absolute;left:434;top:314;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D/BskA&#10;AADdAAAADwAAAGRycy9kb3ducmV2LnhtbESPQWvCQBSE7wX/w/IEL0U3tdDG1FWkIJbSQ6ti6e2Z&#10;fU2i2bdLdk3iv+8WCj0OM/MNM1/2phYtNb6yrOBukoAgzq2uuFCw363HKQgfkDXWlknBlTwsF4Ob&#10;OWbadvxB7TYUIkLYZ6igDMFlUvq8JIN+Yh1x9L5tYzBE2RRSN9hFuKnlNEkepMGK40KJjp5Lys/b&#10;i1GwubrD8fj6tprepu2JPqvuy6XvSo2G/eoJRKA+/If/2i9awf1s9gi/b+ITkI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OD/BskAAADdAAAADwAAAAAAAAAAAAAAAACYAgAA&#10;ZHJzL2Rvd25yZXYueG1sUEsFBgAAAAAEAAQA9QAAAI4DAAAAAA==&#10;" path="m,l6,r,17l6,18r,l6,19r-1,l5,19r,l5,19r,l5,19r,l5,19r,1l5,20r,l5,20r,l5,20r-1,l4,20r,l4,20r,l4,20r,l4,20r,l4,20r,l4,20r,l3,20r,l3,20r,l3,20r,l3,20r,l3,20r,l3,20r,l3,20r,l2,20r,l2,20r,l2,20r,l2,20r,l2,20r,l2,20r,l2,20r-1,l1,20r,l1,20r,l1,20r,l1,20r,l1,20r,-1l1,19r,l1,19,,19r,l,19r,l,19,,18r,l,17,,xe" filled="f" strokeweight="0">
                    <v:stroke joinstyle="miter"/>
                    <v:path arrowok="t" o:connecttype="custom" o:connectlocs="6,0;6,18;6,19;5,19;5,19;5,19;5,19;5,20;5,20;5,20;4,20;4,20;4,20;4,20;4,20;4,20;3,20;3,20;3,20;3,20;3,20;3,20;3,20;2,20;2,20;2,20;2,20;2,20;2,20;2,20;1,20;1,20;1,20;1,20;1,20;1,19;1,19;0,19;0,19;0,18;0,17" o:connectangles="0,0,0,0,0,0,0,0,0,0,0,0,0,0,0,0,0,0,0,0,0,0,0,0,0,0,0,0,0,0,0,0,0,0,0,0,0,0,0,0,0"/>
                  </v:shape>
                  <v:shape id="Freeform 3998" o:spid="_x0000_s1139" style="position:absolute;left:392;top:314;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30H8UA&#10;AADdAAAADwAAAGRycy9kb3ducmV2LnhtbERPTWvCQBC9F/wPywi9SLOxoZJEVymlBfEgmnrwOGan&#10;SWp2NmS3Jv337qHQ4+N9rzajacWNetdYVjCPYhDEpdUNVwpOnx9PKQjnkTW2lknBLznYrCcPK8y1&#10;HfhIt8JXIoSwy1FB7X2XS+nKmgy6yHbEgfuyvUEfYF9J3eMQwk0rn+N4IQ02HBpq7OitpvJa/BgF&#10;Z5d+77fvh306T2az6vLim+tOK/U4HV+XIDyN/l/8595qBUmWhbnhTX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fQfxQAAAN0AAAAPAAAAAAAAAAAAAAAAAJgCAABkcnMv&#10;ZG93bnJldi54bWxQSwUGAAAAAAQABAD1AAAAigMAAAAA&#10;" path="m,l6,r,17l6,18r,l6,19r,l6,19r-1,l5,19r,l5,19r,l5,19r,1l5,20r,l5,20r,l5,20r,l5,20r-1,l4,20r,l4,20r,l4,20r,l4,20r,l4,20r,l4,20r,l4,20r-1,l3,20r,l3,20r,l3,20r,l3,20r,l3,20r,l3,20r,l2,20r,l2,20r,l2,20r,l2,20r,l2,20r,l2,20r,l2,20r,l1,20r,l1,20r,l1,20r,l1,20r,-1l1,19r,l1,19r,l1,19,,19r,l,19,,18r,l,17,,xe" fillcolor="#545454" stroked="f">
                    <v:path arrowok="t" o:connecttype="custom" o:connectlocs="6,0;6,18;6,19;6,19;5,19;5,19;5,19;5,20;5,20;5,20;5,20;4,20;4,20;4,20;4,20;4,20;4,20;4,20;3,20;3,20;3,20;3,20;3,20;3,20;2,20;2,20;2,20;2,20;2,20;2,20;2,20;1,20;1,20;1,20;1,20;1,19;1,19;1,19;0,19;0,18;0,17" o:connectangles="0,0,0,0,0,0,0,0,0,0,0,0,0,0,0,0,0,0,0,0,0,0,0,0,0,0,0,0,0,0,0,0,0,0,0,0,0,0,0,0,0"/>
                  </v:shape>
                  <v:shape id="Freeform 3999" o:spid="_x0000_s1140" style="position:absolute;left:392;top:314;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PO78kA&#10;AADdAAAADwAAAGRycy9kb3ducmV2LnhtbESPT0vDQBTE74LfYXmCF2k3VpAkdluKUCriwf6hpbfX&#10;7DOJZt8u2TVJv70rFHocZuY3zHQ+mEZ01PrasoLHcQKCuLC65lLBbrscpSB8QNbYWCYFZ/Iwn93e&#10;TDHXtuc1dZtQighhn6OCKgSXS+mLigz6sXXE0fuyrcEQZVtK3WIf4aaRkyR5lgZrjgsVOnqtqPjZ&#10;/BoFq7Pbn07vH4vJQ9p906Hujy79VOr+bli8gAg0hGv40n7TCp6yLIP/N/EJyNk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jPO78kAAADdAAAADwAAAAAAAAAAAAAAAACYAgAA&#10;ZHJzL2Rvd25yZXYueG1sUEsFBgAAAAAEAAQA9QAAAI4DAAAAAA==&#10;" path="m,l6,r,17l6,18r,l6,19r,l6,19r-1,l5,19r,l5,19r,l5,19r,1l5,20r,l5,20r,l5,20r,l5,20r-1,l4,20r,l4,20r,l4,20r,l4,20r,l4,20r,l4,20r,l4,20r-1,l3,20r,l3,20r,l3,20r,l3,20r,l3,20r,l3,20r,l2,20r,l2,20r,l2,20r,l2,20r,l2,20r,l2,20r,l2,20r,l1,20r,l1,20r,l1,20r,l1,20r,-1l1,19r,l1,19r,l1,19,,19r,l,19,,18r,l,17,,xe" filled="f" strokeweight="0">
                    <v:stroke joinstyle="miter"/>
                    <v:path arrowok="t" o:connecttype="custom" o:connectlocs="6,0;6,18;6,19;6,19;5,19;5,19;5,19;5,20;5,20;5,20;5,20;4,20;4,20;4,20;4,20;4,20;4,20;4,20;3,20;3,20;3,20;3,20;3,20;3,20;2,20;2,20;2,20;2,20;2,20;2,20;2,20;1,20;1,20;1,20;1,20;1,19;1,19;1,19;0,19;0,18;0,17" o:connectangles="0,0,0,0,0,0,0,0,0,0,0,0,0,0,0,0,0,0,0,0,0,0,0,0,0,0,0,0,0,0,0,0,0,0,0,0,0,0,0,0,0"/>
                  </v:shape>
                  <v:shape id="Freeform 4000" o:spid="_x0000_s1141" style="position:absolute;left:393;top:296;width:46;height:12;visibility:visible;mso-wrap-style:square;v-text-anchor:top" coordsize="4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dcdsIA&#10;AADdAAAADwAAAGRycy9kb3ducmV2LnhtbERPy2oCMRTdC/2HcAvdadLSSjs1SltQZjEwVIVuL5M7&#10;D5zcDEnUmb83i4LLw3mvNqPtxYV86BxreF4oEMSVMx03Go6H7fwdRIjIBnvHpGGiAJv1w2yFmXFX&#10;/qXLPjYihXDIUEMb45BJGaqWLIaFG4gTVztvMSboG2k8XlO47eWLUktpsePU0OJAPy1Vp/3ZapC7&#10;ungrPg7fJ8L6+Feaqcx9p/XT4/j1CSLSGO/if3duNLwqlfanN+kJyP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t1x2wgAAAN0AAAAPAAAAAAAAAAAAAAAAAJgCAABkcnMvZG93&#10;bnJldi54bWxQSwUGAAAAAAQABAD1AAAAhwMAAAAA&#10;" path="m,12r,l,12r,l,12,,11r,l,11r,l,11r1,l1,11r,l1,11r,-1l1,10r,l1,10r,l1,10r,l1,10r,l2,10,2,9r,l2,9r,l2,9r,l2,9r,l2,9r,l3,8r,l3,8r,l3,8r,l3,8r,l3,8r,l4,8r,l4,7r,l4,7r,l4,7r,l4,7r,l5,7r,l5,7,5,6r,l5,6r,l5,6r,l6,6r,l6,6r,l6,6r,l6,6,6,5r1,l7,5r,l7,5r,l7,5r,l7,5r1,l8,5r,l8,5,8,4r,l8,4r,l9,4r,l9,4r,l9,4r,l9,4r1,l10,4r,l10,4r,l10,4r,l11,3r,l11,3r1,l12,3r,l12,3r1,l13,3r,l14,3r,l14,3r1,l15,3r,l15,3,16,2r,l16,2r,l17,2r,l17,2r1,l18,2r,l18,2r1,l19,2r,l19,2r1,l20,2r,l20,2r1,l21,2r,l21,2r1,l22,2r,l22,2r1,l23,2r,l23,2r1,l24,2r,l24,2r1,l25,2r,l25,2r1,l26,2r,l26,2r1,l27,2r,l27,2r,l28,2r,l28,2r,l29,2r,l29,2r,l29,2r1,l30,2r,l30,2r,l31,2r,l31,3r,l31,3r1,l32,3r,l32,3r,l33,3r,l33,3r,l33,3r,l34,3r,l34,3r,1l34,3r,1l35,4r,l35,4r,l35,4r,l35,4r1,l36,4r,l36,4r,l36,4r,l37,4r,l37,4r,l37,4r,l38,4r,l38,4r,l38,5r,l38,5r,l39,5r,l39,5r,l39,5r,l39,5r1,l40,5r,l40,5r,l40,6r,l40,6r1,l41,6r,l41,6r,l41,6r,l41,6r1,l42,6r,l42,6r,1l42,7r,l42,7r,l43,7r,l43,7r,l43,7r,l43,7r,1l43,8r1,l44,8r,l44,8r,l44,8r,l44,8r,l44,9r1,l45,9r,l45,9r,l45,9r,l45,9r,l45,10r1,l46,10r,l46,10r,l46,10r,l46,10r,l46,11r,-1l46,10r,l46,10r,l46,10r,l46,10r,l46,10r,l46,10r,l46,9r,l46,9r,l46,9r,l46,9r,l46,9r,l45,9r,l45,9r,-1l45,8r,l45,8r,l45,8r,l45,8r,l45,8r,l45,8r,l45,8r,l45,7r,l45,7r-1,l44,7r,l44,7r,l44,7r,l44,7r,l44,7r,l44,6r,l44,6r,l44,6r-1,l43,6r,l43,6r,l43,6r,l43,6r,l43,6r,l43,6r,-1l43,5r-1,l42,5r,l42,5r,l42,5r,l42,5r,l42,5r,l42,5r-1,l41,5r,-1l41,4r,l41,4r,l41,4r,l41,4r,l41,4r-1,l40,4r,l39,3r,l39,3r-1,l38,3r,l37,3r,l37,2r-1,l36,2r,l35,2r,l35,2r-1,l34,2r,-1l33,1r,l33,1r-1,l32,1r,l31,1r,l31,1r-1,l30,1,30,,29,r,l29,,28,r,l28,,27,r,l27,,26,r,l26,,25,r,l25,,24,r,l24,r,l23,r,l23,,22,r,l22,,21,r,l21,,20,r,l20,,19,r,l19,,18,r,l18,,17,r,l17,,16,r,l16,,15,1r,l15,1r,l14,1r,l14,1r-1,l13,1r,l12,1r,l12,1,11,2r,l11,2r-1,l10,2r,l9,2r,l9,2,8,3r,l8,3r,l8,3r,l7,3r,l7,3r,l7,3r,l7,3,6,3r,1l6,4r,l6,4r,l6,4,5,4r,l5,4r,l5,4r,l5,4r,l5,5,4,5r,l4,5r,l4,5r,l4,5r,l4,5,3,5r,l3,6r,l3,6r,l3,6r,l3,6r,l3,6,2,6r,l2,7r,l2,7r,l2,7r,l2,7r,l2,7r,l1,8r,l1,8r,l1,8r,l1,8r,l1,8r,l1,9r,l1,9r,l1,9r,l1,9r,l,9r,1l,10r,l,10r,l,10r,l,10r,1l,11r,l,11r,l,11r,l,11r,1l,12r,l,12r,xe" fillcolor="#545454" stroked="f">
                    <v:path arrowok="t" o:connecttype="custom" o:connectlocs="0,11;1,10;2,9;3,8;4,7;5,6;6,6;8,5;9,4;10,4;13,3;16,2;19,2;21,2;24,2;26,2;28,2;30,2;32,3;34,4;36,4;37,4;38,5;40,5;41,6;42,7;43,8;44,8;45,9;46,10;46,10;46,9;45,8;45,8;44,7;44,6;43,6;42,5;41,4;40,4;37,3;34,1;30,1;27,0;24,0;21,0;17,0;14,1;11,2;8,3;7,3;5,4;4,5;3,6;2,7;1,8;1,9;0,10;0,11" o:connectangles="0,0,0,0,0,0,0,0,0,0,0,0,0,0,0,0,0,0,0,0,0,0,0,0,0,0,0,0,0,0,0,0,0,0,0,0,0,0,0,0,0,0,0,0,0,0,0,0,0,0,0,0,0,0,0,0,0,0,0"/>
                  </v:shape>
                  <v:shape id="Freeform 4001" o:spid="_x0000_s1142" style="position:absolute;left:393;top:296;width:46;height:12;visibility:visible;mso-wrap-style:square;v-text-anchor:top" coordsize="4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PtT8UA&#10;AADdAAAADwAAAGRycy9kb3ducmV2LnhtbESPQWsCMRSE70L/Q3gFb25iES1bo5RCQXuytpfenpvn&#10;7trkZUniuv77Rih4HGbmG2a5HpwVPYXYetYwLRQI4sqblmsN31/vk2cQMSEbtJ5Jw5UirFcPoyWW&#10;xl/4k/p9qkWGcCxRQ5NSV0oZq4YcxsJ3xNk7+uAwZRlqaQJeMtxZ+aTUXDpsOS802NFbQ9Xv/uw0&#10;9DbKk9mZn3D9qLbH0+5wsNuF1uPH4fUFRKIh3cP/7Y3RMFNqCrc3+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w+1PxQAAAN0AAAAPAAAAAAAAAAAAAAAAAJgCAABkcnMv&#10;ZG93bnJldi54bWxQSwUGAAAAAAQABAD1AAAAigMAAAAA&#10;" path="m,12r,l,12r,l,12,,11r,l,11r,l,11r1,l1,11r,l1,11r,-1l1,10r,l1,10r,l1,10r,l1,10r,l2,10,2,9r,l2,9r,l2,9r,l2,9r,l2,9r,l3,8r,l3,8r,l3,8r,l3,8r,l3,8r,l4,8r,l4,7r,l4,7r,l4,7r,l4,7r,l5,7r,l5,7,5,6r,l5,6r,l5,6r,l6,6r,l6,6r,l6,6r,l6,6,6,5r1,l7,5r,l7,5r,l7,5r,l7,5r1,l8,5r,l8,5,8,4r,l8,4r,l9,4r,l9,4r,l9,4r,l9,4r1,l10,4r,l10,4r,l10,4r,l11,3r,l11,3r1,l12,3r,l12,3r1,l13,3r,l14,3r,l14,3r1,l15,3r,l15,3,16,2r,l16,2r,l17,2r,l17,2r1,l18,2r,l18,2r1,l19,2r,l19,2r1,l20,2r,l20,2r1,l21,2r,l21,2r1,l22,2r,l22,2r1,l23,2r,l23,2r1,l24,2r,l24,2r1,l25,2r,l25,2r1,l26,2r,l26,2r1,l27,2r,l27,2r,l28,2r,l28,2r,l29,2r,l29,2r,l29,2r1,l30,2r,l30,2r,l31,2r,l31,3r,l31,3r1,l32,3r,l32,3r,l33,3r,l33,3r,l33,3r,l34,3r,l34,3r,1l34,3r,1l35,4r,l35,4r,l35,4r,l35,4r1,l36,4r,l36,4r,l36,4r,l37,4r,l37,4r,l37,4r,l38,4r,l38,4r,l38,5r,l38,5r,l39,5r,l39,5r,l39,5r,l39,5r1,l40,5r,l40,5r,l40,6r,l40,6r1,l41,6r,l41,6r,l41,6r,l41,6r1,l42,6r,l42,6r,1l42,7r,l42,7r,l43,7r,l43,7r,l43,7r,l43,7r,1l43,8r1,l44,8r,l44,8r,l44,8r,l44,8r,l44,9r1,l45,9r,l45,9r,l45,9r,l45,9r,l45,10r1,l46,10r,l46,10r,l46,10r,l46,10r,l46,11r,-1l46,10r,l46,10r,l46,10r,l46,10r,l46,10r,l46,10r,l46,9r,l46,9r,l46,9r,l46,9r,l46,9r,l45,9r,l45,9r,-1l45,8r,l45,8r,l45,8r,l45,8r,l45,8r,l45,8r,l45,8r,l45,7r,l45,7r-1,l44,7r,l44,7r,l44,7r,l44,7r,l44,7r,l44,6r,l44,6r,l44,6r-1,l43,6r,l43,6r,l43,6r,l43,6r,l43,6r,l43,6r,-1l43,5r-1,l42,5r,l42,5r,l42,5r,l42,5r,l42,5r,l42,5r-1,l41,5r,-1l41,4r,l41,4r,l41,4r,l41,4r,l41,4r-1,l40,4r,l39,3r,l39,3r-1,l38,3r,l37,3r,l37,2r-1,l36,2r,l35,2r,l35,2r-1,l34,2r,-1l33,1r,l33,1r-1,l32,1r,l31,1r,l31,1r-1,l30,1,30,,29,r,l29,,28,r,l28,,27,r,l27,,26,r,l26,,25,r,l25,,24,r,l24,r,l23,r,l23,,22,r,l22,,21,r,l21,,20,r,l20,,19,r,l19,,18,r,l18,,17,r,l17,,16,r,l16,,15,1r,l15,1r,l14,1r,l14,1r-1,l13,1r,l12,1r,l12,1,11,2r,l11,2r-1,l10,2r,l9,2r,l9,2,8,3r,l8,3r,l8,3r,l7,3r,l7,3r,l7,3r,l7,3,6,3r,1l6,4r,l6,4r,l6,4,5,4r,l5,4r,l5,4r,l5,4r,l5,5,4,5r,l4,5r,l4,5r,l4,5r,l4,5,3,5r,l3,6r,l3,6r,l3,6r,l3,6r,l3,6,2,6r,l2,7r,l2,7r,l2,7r,l2,7r,l2,7r,l1,8r,l1,8r,l1,8r,l1,8r,l1,8r,l1,9r,l1,9r,l1,9r,l1,9r,l,9r,1l,10r,l,10r,l,10r,l,10r,1l,11r,l,11r,l,11r,l,11r,1l,12r,l,12r,xe" filled="f" strokeweight="0">
                    <v:stroke joinstyle="miter"/>
                    <v:path arrowok="t" o:connecttype="custom" o:connectlocs="0,11;1,10;2,9;3,8;4,7;5,6;6,6;8,5;9,4;10,4;13,3;16,2;19,2;21,2;24,2;26,2;28,2;30,2;32,3;34,4;36,4;37,4;38,5;40,5;41,6;42,7;43,8;44,8;45,9;46,10;46,10;46,9;45,8;45,8;44,7;44,6;43,6;42,5;41,4;40,4;37,3;34,1;30,1;27,0;24,0;21,0;17,0;14,1;11,2;8,3;7,3;5,4;4,5;3,6;2,7;1,8;1,9;0,10;0,11" o:connectangles="0,0,0,0,0,0,0,0,0,0,0,0,0,0,0,0,0,0,0,0,0,0,0,0,0,0,0,0,0,0,0,0,0,0,0,0,0,0,0,0,0,0,0,0,0,0,0,0,0,0,0,0,0,0,0,0,0,0,0"/>
                  </v:shape>
                </v:group>
                <v:shape id="Freeform 4002" o:spid="_x0000_s1143" style="position:absolute;left:391;top:385;width:12;height:9;visibility:visible;mso-wrap-style:square;v-text-anchor:top" coordsize="1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9LusUA&#10;AADdAAAADwAAAGRycy9kb3ducmV2LnhtbESP3WrCQBSE7wu+w3IE7+quQUqNriKFNEJpwR+8PmSP&#10;STR7NmRXk759t1Do5TAz3zCrzWAb8aDO1441zKYKBHHhTM2lhtMxe34F4QOywcYxafgmD5v16GmF&#10;qXE97+lxCKWIEPYpaqhCaFMpfVGRRT91LXH0Lq6zGKLsSmk67CPcNjJR6kVarDkuVNjSW0XF7XC3&#10;Gtzlk66LbXnMbRI+rl/52fbZu9aT8bBdggg0hP/wX3tnNMyVSuD3TX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0u6xQAAAN0AAAAPAAAAAAAAAAAAAAAAAJgCAABkcnMv&#10;ZG93bnJldi54bWxQSwUGAAAAAAQABAD1AAAAigMAAAAA&#10;" path="m9,r3,5l4,9r,l4,9,3,9r,l3,9r,l3,9r,l3,9,2,9r,l2,9r,l2,9r,l2,9r,l2,9r,l2,9,1,9r,l1,9r,l1,9r,l1,9r,l1,9r,l1,8r,l1,8r,l1,8r,l1,8r,l1,8r,l1,8r,l1,8,,8r,l,8r,l,8,,7r,l,7r,l,7r,l,7r,l,7r,l,7r,l,7r,l,6r,l,6r,l1,6r,l1,6r,l1,6r,l1,6,1,5r,l1,5r,l1,5,2,4,9,xe" fillcolor="#545454" stroked="f">
                  <v:path arrowok="t" o:connecttype="custom" o:connectlocs="12,5;4,9;3,9;3,9;3,9;3,9;2,9;2,9;2,9;2,9;2,9;1,9;1,9;1,9;1,9;1,9;1,8;1,8;1,8;1,8;1,8;1,8;1,8;0,8;0,8;0,7;0,7;0,7;0,7;0,7;0,7;0,7;0,6;0,6;1,6;1,6;1,6;1,6;1,5;1,5;2,4" o:connectangles="0,0,0,0,0,0,0,0,0,0,0,0,0,0,0,0,0,0,0,0,0,0,0,0,0,0,0,0,0,0,0,0,0,0,0,0,0,0,0,0,0"/>
                </v:shape>
                <v:shape id="Freeform 4003" o:spid="_x0000_s1144" style="position:absolute;left:391;top:385;width:12;height:9;visibility:visible;mso-wrap-style:square;v-text-anchor:top" coordsize="1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BON8UA&#10;AADdAAAADwAAAGRycy9kb3ducmV2LnhtbESPQUsDMRSE74L/ITzBm5usSpFt01K0LV48dBV7fSSv&#10;m6Wbl2WTbtd/bwShx2FmvmEWq8l3YqQhtoE1lIUCQWyCbbnR8PW5fXgBEROyxS4wafihCKvl7c0C&#10;KxsuvKexTo3IEI4VanAp9ZWU0TjyGIvQE2fvGAaPKcuhkXbAS4b7Tj4qNZMeW84LDnt6dWRO9dlr&#10;+H4ra3PandXhw23I7DZuW457re/vpvUcRKIpXcP/7Xer4VmpJ/h7k5+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gE43xQAAAN0AAAAPAAAAAAAAAAAAAAAAAJgCAABkcnMv&#10;ZG93bnJldi54bWxQSwUGAAAAAAQABAD1AAAAigMAAAAA&#10;" path="m9,r3,5l4,9r,l4,9,3,9r,l3,9r,l3,9r,l3,9,2,9r,l2,9r,l2,9r,l2,9r,l2,9r,l2,9,1,9r,l1,9r,l1,9r,l1,9r,l1,9r,l1,8r,l1,8r,l1,8r,l1,8r,l1,8r,l1,8r,l1,8,,8r,l,8r,l,8,,7r,l,7r,l,7r,l,7r,l,7r,l,7r,l,7r,l,6r,l,6r,l1,6r,l1,6r,l1,6r,l1,6,1,5r,l1,5r,l1,5,2,4,9,xe" filled="f" strokeweight="0">
                  <v:stroke joinstyle="miter"/>
                  <v:path arrowok="t" o:connecttype="custom" o:connectlocs="12,5;4,9;3,9;3,9;3,9;3,9;2,9;2,9;2,9;2,9;2,9;1,9;1,9;1,9;1,9;1,9;1,8;1,8;1,8;1,8;1,8;1,8;1,8;0,8;0,8;0,7;0,7;0,7;0,7;0,7;0,7;0,7;0,6;0,6;1,6;1,6;1,6;1,6;1,5;1,5;2,4" o:connectangles="0,0,0,0,0,0,0,0,0,0,0,0,0,0,0,0,0,0,0,0,0,0,0,0,0,0,0,0,0,0,0,0,0,0,0,0,0,0,0,0,0"/>
                </v:shape>
                <v:shape id="Freeform 4004" o:spid="_x0000_s1145" style="position:absolute;left:391;top:361;width:11;height:10;visibility:visible;mso-wrap-style:square;v-text-anchor:top" coordsize="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a6W8MA&#10;AADdAAAADwAAAGRycy9kb3ducmV2LnhtbESPQWsCMRSE70L/Q3iF3jRR1iJbo0ixuNdaodfH5rkJ&#10;bl62m6jb/vpGEDwOM/MNs1wPvhUX6qMLrGE6USCI62AcNxoOXx/jBYiYkA22gUnDL0VYr55GSyxN&#10;uPInXfapERnCsUQNNqWulDLWljzGSeiIs3cMvceUZd9I0+M1w30rZ0q9So+O84LFjt4t1af92Wv4&#10;+5HFwszdZretKiq2bmf98Vvrl+dh8wYi0ZAe4Xu7MhoKpQq4vc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a6W8MAAADdAAAADwAAAAAAAAAAAAAAAACYAgAAZHJzL2Rv&#10;d25yZXYueG1sUEsFBgAAAAAEAAQA9QAAAIgDAAAAAA==&#10;" path="m11,6l8,10,2,5,1,4r,l1,4r,l1,4,1,3r,l1,3r,l1,3r,l1,3r,l1,3,,2r1,l,2r,l1,2,,2r1,l1,2r,l1,2r,l1,2r,l1,2,1,1r,l1,1r,l1,1r,l1,1r,l1,1r,l1,1r,l1,1r,l1,1r,l1,1r,l1,1r,l1,1,1,r,l2,r,l2,r,l2,r,l2,r,l2,r,l2,r,l2,,3,r,l3,r,l3,r,l3,r,l3,,4,r,l4,r,l4,,5,1r,l11,6xe" fillcolor="#545454" stroked="f">
                  <v:path arrowok="t" o:connecttype="custom" o:connectlocs="8,10;1,4;1,4;1,4;1,3;1,3;1,3;1,3;0,2;0,2;1,2;1,2;1,2;1,2;1,2;1,1;1,1;1,1;1,1;1,1;1,1;1,1;1,1;1,1;1,1;1,1;1,0;2,0;2,0;2,0;2,0;2,0;2,0;3,0;3,0;3,0;3,0;3,0;4,0;4,0;5,1;11,6" o:connectangles="0,0,0,0,0,0,0,0,0,0,0,0,0,0,0,0,0,0,0,0,0,0,0,0,0,0,0,0,0,0,0,0,0,0,0,0,0,0,0,0,0,0"/>
                </v:shape>
                <v:shape id="Freeform 4005" o:spid="_x0000_s1146" style="position:absolute;left:391;top:361;width:11;height:10;visibility:visible;mso-wrap-style:square;v-text-anchor:top" coordsize="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mtNMYA&#10;AADdAAAADwAAAGRycy9kb3ducmV2LnhtbESPQWsCMRSE74L/ITzBi2hSUSmrUZZC0YNQtQXb22Pz&#10;3F27eVk2Udd/3whCj8PMfMMsVq2txJUaXzrW8DJSIIgzZ0rONXx9vg9fQfiAbLByTBru5GG17HYW&#10;mBh34z1dDyEXEcI+QQ1FCHUipc8KsuhHriaO3sk1FkOUTS5Ng7cIt5UcKzWTFkuOCwXW9FZQ9nu4&#10;WA0V/pyP6O4faViPv2e8Te1psNO632vTOYhAbfgPP9sbo2Gi1BQeb+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mtNMYAAADdAAAADwAAAAAAAAAAAAAAAACYAgAAZHJz&#10;L2Rvd25yZXYueG1sUEsFBgAAAAAEAAQA9QAAAIsDAAAAAA==&#10;" path="m11,6l8,10,2,5,1,4r,l1,4r,l1,4,1,3r,l1,3r,l1,3r,l1,3r,l1,3,,2r1,l,2r,l1,2,,2r1,l1,2r,l1,2r,l1,2r,l1,2,1,1r,l1,1r,l1,1r,l1,1r,l1,1r,l1,1r,l1,1r,l1,1r,l1,1r,l1,1r,l1,1,1,r,l2,r,l2,r,l2,r,l2,r,l2,r,l2,r,l2,,3,r,l3,r,l3,r,l3,r,l3,,4,r,l4,r,l4,,5,1r,l11,6xe" filled="f" strokeweight="0">
                  <v:stroke joinstyle="miter"/>
                  <v:path arrowok="t" o:connecttype="custom" o:connectlocs="8,10;1,4;1,4;1,4;1,3;1,3;1,3;1,3;0,2;0,2;1,2;1,2;1,2;1,2;1,2;1,1;1,1;1,1;1,1;1,1;1,1;1,1;1,1;1,1;1,1;1,1;1,0;2,0;2,0;2,0;2,0;2,0;2,0;3,0;3,0;3,0;3,0;3,0;4,0;4,0;5,1;11,6" o:connectangles="0,0,0,0,0,0,0,0,0,0,0,0,0,0,0,0,0,0,0,0,0,0,0,0,0,0,0,0,0,0,0,0,0,0,0,0,0,0,0,0,0,0"/>
                </v:shape>
                <v:oval id="Oval 4006" o:spid="_x0000_s1147" style="position:absolute;left:392;top:357;width:38;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m92cIA&#10;AADdAAAADwAAAGRycy9kb3ducmV2LnhtbESP0YrCMBRE3wX/IVxh3zR1WUSqadHCgrD7YvUDrs21&#10;LTY3JYm2/v1mQfBxmJkzzDYfTSce5HxrWcFykYAgrqxuuVZwPn3P1yB8QNbYWSYFT/KQZ9PJFlNt&#10;Bz7Sowy1iBD2KSpoQuhTKX3VkEG/sD1x9K7WGQxRulpqh0OEm05+JslKGmw5LjTYU9FQdSvvRkG9&#10;Pl4K+7MvfwvdJ7i7D4Xzg1Ifs3G3ARFoDO/wq33QCr4iEf7fxCc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ib3ZwgAAAN0AAAAPAAAAAAAAAAAAAAAAAJgCAABkcnMvZG93&#10;bnJldi54bWxQSwUGAAAAAAQABAD1AAAAhwMAAAAA&#10;" fillcolor="#bfbfbf" strokeweight="0"/>
                <v:oval id="Oval 4007" o:spid="_x0000_s1148" style="position:absolute;left:392;top:357;width:38;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ECcUA&#10;AADdAAAADwAAAGRycy9kb3ducmV2LnhtbESPT2vCQBTE7wW/w/KE3uqu1n9EVxGhIJYeovX+yD6T&#10;YPZtzK5J+u3dQqHHYeY3w6y3va1ES40vHWsYjxQI4syZknMN3+ePtyUIH5ANVo5Jww952G4GL2tM&#10;jOs4pfYUchFL2CeooQihTqT0WUEW/cjVxNG7usZiiLLJpWmwi+W2khOl5tJiyXGhwJr2BWW308Nq&#10;mF6m3fF6aMfzz/MMv+42rWfvqdavw363AhGoD//hP/pgIqfUAn7fxCcgN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VUQJxQAAAN0AAAAPAAAAAAAAAAAAAAAAAJgCAABkcnMv&#10;ZG93bnJldi54bWxQSwUGAAAAAAQABAD1AAAAigMAAAAA&#10;" filled="f" strokeweight="0">
                  <v:stroke joinstyle="miter"/>
                </v:oval>
                <v:shape id="Freeform 4008" o:spid="_x0000_s1149" style="position:absolute;left:423;top:355;width:19;height:46;visibility:visible;mso-wrap-style:square;v-text-anchor:top" coordsize="1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ToB8IA&#10;AADdAAAADwAAAGRycy9kb3ducmV2LnhtbERPz2vCMBS+D/wfwhN2m8nGkNIZpRMFDx6s2vujeaZl&#10;zUttMq3/vTkMdvz4fi9Wo+vEjYbQetbwPlMgiGtvWrYazqftWwYiRGSDnWfS8KAAq+XkZYG58Xcu&#10;6XaMVqQQDjlqaGLscylD3ZDDMPM9ceIufnAYExysNAPeU7jr5IdSc+mw5dTQYE/rhuqf46/T0GXf&#10;xb7cbqoyG3fX/eVQbGxltX6djsUXiEhj/Bf/uXdGw6dSaW56k5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xOgHwgAAAN0AAAAPAAAAAAAAAAAAAAAAAJgCAABkcnMvZG93&#10;bnJldi54bWxQSwUGAAAAAAQABAD1AAAAhwMAAAAA&#10;" path="m13,3r,l14,4r,l14,5r,l14,5r1,1l15,6r,1l15,7r,l15,8r1,l16,9r,l16,9r,1l16,10r1,1l17,11r,l17,12r,l17,13r,l17,13r,1l18,14r,1l18,15r,l18,16r,l18,17r,l18,17r,1l18,18r,1l18,19r,l19,20r,l19,21r,l19,21r,1l19,22r,1l19,23r,l19,24r,l19,24r,1l19,25r,1l18,26r,l18,27r,l18,28r,l18,28r,1l18,29r,1l18,30r,l18,31r,l17,32r,l17,32r,1l17,33r,l17,34r,l17,35r-1,l16,35r,1l16,36r,1l16,37r-1,l15,38r,l15,38r,1l15,39r-1,1l14,40r,l14,41r,l13,42r,l13,42r,l13,42r,l12,43r,l12,43r,l12,43r,l12,43r-1,1l11,44r,l11,44r,l11,44r,l10,44r,1l10,45r,l10,45r,l10,45r-1,l9,45r,l9,45r,l9,45r,l8,45r,1l8,46r,l8,46r,l8,46r-1,l7,46r,l7,46r,l7,46r,l6,46r,l6,46r,l6,45r,l6,45r,l5,45r,l5,45r,l5,45r,l5,45r,l4,45r,l4,44r,l4,44r,l4,44r,l3,44r,l3,44r,-1l3,43r,l3,43r,l3,43,2,42r,l2,42r,l2,42r,l2,41r,l2,41r-1,l1,41r,-1l1,40r,l1,40r,-1l1,39r,l,39,,38r,l,38r,l,38r,l,38r,l,38r,l,38,,37r,l,37r,l,37r,l,37r,l,37r,l,37r,l,37,1,36r,l1,36r,l1,36r,l1,36r,l1,36r,l1,36r,l1,35r,l1,35r,l1,35r,l1,35r,l1,35r,l1,35r,l1,35r,l1,34r,l1,34r,l1,34r,l1,34r,l1,34r,l1,34r1,l2,34r,-1l2,33r,l2,33r,l2,33r,l2,33r,l2,33r,l2,33r,l2,33r,l2,32r,l2,32r,l2,32r,l2,32r1,l3,32r,l3,32r,l3,32r,l3,32r,-1l3,31r,l3,31r,l3,31r,l3,31r,l3,31r,l4,30r,l4,30r,l4,30r,l4,29r,l4,29r,l4,29r,l4,28r,l4,28r,l5,28r,l5,27r,l5,27r,l5,27r,l5,26r,l5,26r,l5,26r,l5,25r,l5,25r,l5,25r,l5,24r,l5,24r,l5,24r,l5,23r,l5,23r,l5,23r,l5,22r,l5,22r,l5,22r,l5,21r,l5,21r,l5,21r,l5,20r,l5,20r,l5,20r,l5,19r,l5,19r,l5,19r,l5,18r,l4,18r,l4,18r,l4,17r,l4,17r,l4,17r,-1l4,16r,l4,16r,l4,16r,-1l4,15r-1,l3,15r,l3,15r,-1l3,14r,l3,14r,l3,14r,l3,14r,l3,14r,l3,14r,-1l2,13r,l2,13r,l2,13r,l2,13r,l2,13r,l2,13r,l2,12r,l2,12r,l2,12r,l2,12r,l2,12r,l2,12r,l2,11r,l1,11r,l1,11r,l1,11r,l1,11r,l1,11r,-1l1,10r,l1,10r,l1,10r,l1,10r,l1,10r,l1,9r,l1,9r,l1,9r,l1,9r,l1,9r,l1,9,1,8r,l1,8r,l1,8r,l1,8r,l1,8r,l1,7r,l1,7r,l1,7r,l1,7r,l1,7r,l1,7,1,6r,l1,6r,l1,6r,l1,6r,l1,6,1,5r,l1,5r,l1,5,1,4r,l1,4r1,l2,4r,l2,3r,l2,3r,l2,3r,l2,2r,l3,2r,l3,2r,l3,2r,l3,1r,l3,1r,l3,1r1,l4,1r,l4,1,4,r,l4,r,l4,,5,r,l5,r,l5,r,l5,r,l6,r,l6,r,l6,r,l6,r,l6,,7,r,l7,r,l7,r,l7,,8,r,l8,r,l8,r,l8,,9,r,l9,r,l9,r,l9,r1,l10,r,1l10,1r,l10,1r,l11,1r,l11,1r,l11,1r,1l12,2r,l12,2r,l12,2r,l13,3r,l13,3r,l13,3xe" fillcolor="#bfbfbf" stroked="f">
                  <v:path arrowok="t" o:connecttype="custom" o:connectlocs="15,7;17,11;18,15;18,19;19,23;18,26;18,30;17,34;15,38;13,42;12,43;10,45;9,45;7,46;6,46;5,45;4,44;2,42;1,41;0,38;0,37;0,37;1,36;1,35;1,34;2,34;2,33;2,32;3,32;3,31;4,29;5,28;5,26;5,24;5,23;5,21;5,19;4,18;4,16;3,14;3,13;2,13;2,12;1,11;1,10;1,9;1,8;1,7;1,6;1,5;2,3;3,2;4,1;5,0;6,0;7,0;9,0;10,1;12,2" o:connectangles="0,0,0,0,0,0,0,0,0,0,0,0,0,0,0,0,0,0,0,0,0,0,0,0,0,0,0,0,0,0,0,0,0,0,0,0,0,0,0,0,0,0,0,0,0,0,0,0,0,0,0,0,0,0,0,0,0,0,0"/>
                </v:shape>
                <v:shape id="Freeform 4009" o:spid="_x0000_s1150" style="position:absolute;left:423;top:355;width:19;height:46;visibility:visible;mso-wrap-style:square;v-text-anchor:top" coordsize="1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azOccA&#10;AADdAAAADwAAAGRycy9kb3ducmV2LnhtbESPS2vDMBCE74H+B7GFXEIi1ZTSuFFMWwh5XfI69Li1&#10;NraptTKW4rj/vgoEehxm5htmlvW2Fh21vnKs4WmiQBDnzlRcaDgdF+NXED4gG6wdk4Zf8pDNHwYz&#10;TI278p66QyhEhLBPUUMZQpNK6fOSLPqJa4ijd3atxRBlW0jT4jXCbS0TpV6kxYrjQokNfZaU/xwu&#10;VkPfbLpRsuym27D4+Fpvv3dn3Oy0Hj72728gAvXhP3xvr4yGZ6WmcHsTn4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sznHAAAA3QAAAA8AAAAAAAAAAAAAAAAAmAIAAGRy&#10;cy9kb3ducmV2LnhtbFBLBQYAAAAABAAEAPUAAACMAwAAAAA=&#10;" path="m13,3r,l14,4r,l14,5r,l14,5r1,1l15,6r,1l15,7r,l15,8r1,l16,9r,l16,9r,1l16,10r1,1l17,11r,l17,12r,l17,13r,l17,13r,1l18,14r,1l18,15r,l18,16r,l18,17r,l18,17r,1l18,18r,1l18,19r,l19,20r,l19,21r,l19,21r,1l19,22r,1l19,23r,l19,24r,l19,24r,1l19,25r,1l18,26r,l18,27r,l18,28r,l18,28r,1l18,29r,1l18,30r,l18,31r,l17,32r,l17,32r,1l17,33r,l17,34r,l17,35r-1,l16,35r,1l16,36r,1l16,37r-1,l15,38r,l15,38r,1l15,39r-1,1l14,40r,l14,41r,l13,42r,l13,42r,l13,42r,l12,43r,l12,43r,l12,43r,l12,43r-1,1l11,44r,l11,44r,l11,44r,l10,44r,1l10,45r,l10,45r,l10,45r-1,l9,45r,l9,45r,l9,45r,l8,45r,1l8,46r,l8,46r,l8,46r-1,l7,46r,l7,46r,l7,46r,l6,46r,l6,46r,l6,45r,l6,45r,l5,45r,l5,45r,l5,45r,l5,45r,l4,45r,l4,44r,l4,44r,l4,44r,l3,44r,l3,44r,-1l3,43r,l3,43r,l3,43,2,42r,l2,42r,l2,42r,l2,41r,l2,41r-1,l1,41r,-1l1,40r,l1,40r,-1l1,39r,l,39,,38r,l,38r,l,38r,l,38r,l,38r,l,38,,37r,l,37r,l,37r,l,37r,l,37r,l,37r,l,37,1,36r,l1,36r,l1,36r,l1,36r,l1,36r,l1,36r,l1,35r,l1,35r,l1,35r,l1,35r,l1,35r,l1,35r,l1,35r,l1,34r,l1,34r,l1,34r,l1,34r,l1,34r,l1,34r1,l2,34r,-1l2,33r,l2,33r,l2,33r,l2,33r,l2,33r,l2,33r,l2,33r,l2,32r,l2,32r,l2,32r,l2,32r1,l3,32r,l3,32r,l3,32r,l3,32r,-1l3,31r,l3,31r,l3,31r,l3,31r,l3,31r,l4,30r,l4,30r,l4,30r,l4,29r,l4,29r,l4,29r,l4,28r,l4,28r,l5,28r,l5,27r,l5,27r,l5,27r,l5,26r,l5,26r,l5,26r,l5,25r,l5,25r,l5,25r,l5,24r,l5,24r,l5,24r,l5,23r,l5,23r,l5,23r,l5,22r,l5,22r,l5,22r,l5,21r,l5,21r,l5,21r,l5,20r,l5,20r,l5,20r,l5,19r,l5,19r,l5,19r,l5,18r,l4,18r,l4,18r,l4,17r,l4,17r,l4,17r,-1l4,16r,l4,16r,l4,16r,-1l4,15r-1,l3,15r,l3,15r,-1l3,14r,l3,14r,l3,14r,l3,14r,l3,14r,l3,14r,-1l2,13r,l2,13r,l2,13r,l2,13r,l2,13r,l2,13r,l2,12r,l2,12r,l2,12r,l2,12r,l2,12r,l2,12r,l2,11r,l1,11r,l1,11r,l1,11r,l1,11r,l1,11r,-1l1,10r,l1,10r,l1,10r,l1,10r,l1,10r,l1,9r,l1,9r,l1,9r,l1,9r,l1,9r,l1,9,1,8r,l1,8r,l1,8r,l1,8r,l1,8r,l1,7r,l1,7r,l1,7r,l1,7r,l1,7r,l1,7,1,6r,l1,6r,l1,6r,l1,6r,l1,6,1,5r,l1,5r,l1,5,1,4r,l1,4r1,l2,4r,l2,3r,l2,3r,l2,3r,l2,2r,l3,2r,l3,2r,l3,2r,l3,1r,l3,1r,l3,1r1,l4,1r,l4,1,4,r,l4,r,l4,,5,r,l5,r,l5,r,l5,r,l6,r,l6,r,l6,r,l6,r,l6,,7,r,l7,r,l7,r,l7,,8,r,l8,r,l8,r,l8,,9,r,l9,r,l9,r,l9,r1,l10,r,1l10,1r,l10,1r,l11,1r,l11,1r,l11,1r,1l12,2r,l12,2r,l12,2r,l13,3r,l13,3r,l13,3xe" filled="f" strokeweight="0">
                  <v:stroke joinstyle="miter"/>
                  <v:path arrowok="t" o:connecttype="custom" o:connectlocs="15,7;17,11;18,15;18,19;19,23;18,26;18,30;17,34;15,38;13,42;12,43;10,45;9,45;7,46;6,46;5,45;4,44;2,42;1,41;0,38;0,37;0,37;1,36;1,35;1,34;2,34;2,33;2,32;3,32;3,31;4,29;5,28;5,26;5,24;5,23;5,21;5,19;4,18;4,16;3,14;3,13;2,13;2,12;1,11;1,10;1,9;1,8;1,7;1,6;1,5;2,3;3,2;4,1;5,0;6,0;7,0;9,0;10,1;12,2" o:connectangles="0,0,0,0,0,0,0,0,0,0,0,0,0,0,0,0,0,0,0,0,0,0,0,0,0,0,0,0,0,0,0,0,0,0,0,0,0,0,0,0,0,0,0,0,0,0,0,0,0,0,0,0,0,0,0,0,0,0,0"/>
                </v:shape>
                <v:shape id="Freeform 4010" o:spid="_x0000_s1151" style="position:absolute;left:403;top:395;width:21;height:6;visibility:visible;mso-wrap-style:square;v-text-anchor:top" coordsize="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Fs/cAA&#10;AADdAAAADwAAAGRycy9kb3ducmV2LnhtbERPTYvCMBC9C/6HMII3TSruKtUoIuyy7G1VsMehGZti&#10;MylN1PrvNwfB4+N9r7e9a8SdulB71pBNFQji0puaKw2n49dkCSJEZIONZ9LwpADbzXCwxtz4B//R&#10;/RArkUI45KjBxtjmUobSksMw9S1x4i6+cxgT7CppOnykcNfImVKf0mHNqcFiS3tL5fVwcxqMmtnq&#10;/HsqfFgsa1t8FIvse671eNTvViAi9fEtfrl/jIa5ytL+9CY9Ab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WFs/cAAAADdAAAADwAAAAAAAAAAAAAAAACYAgAAZHJzL2Rvd25y&#10;ZXYueG1sUEsFBgAAAAAEAAQA9QAAAIUDAAAAAA==&#10;" path="m21,r,6l3,6r,l2,6r,l2,6r,l2,6r,l2,6,1,6,1,5r,l1,5r,l1,5r,l1,5r,l1,5r,l1,5r,l1,5,1,4r,l1,4r,l,4r,l,4r,l,4r,l,4r,l,4r,l,3r,l,3r,l,3r,l,3r,l,3r,l,3r,l,3r,l,2r,l1,2r,l1,2r,l1,2r,l1,2r,l1,2r,l1,2,1,1r,l1,1r,l1,1r,l1,1r1,l2,1r,l2,1r,l2,1r,l3,r,l21,xe" fillcolor="#545454" stroked="f">
                  <v:path arrowok="t" o:connecttype="custom" o:connectlocs="21,6;3,6;2,6;2,6;2,6;1,6;1,5;1,5;1,5;1,5;1,5;1,5;1,4;1,4;0,4;0,4;0,4;0,4;0,4;0,3;0,3;0,3;0,3;0,3;0,3;0,3;0,2;1,2;1,2;1,2;1,2;1,2;1,2;1,1;1,1;1,1;2,1;2,1;2,1;2,1;3,0" o:connectangles="0,0,0,0,0,0,0,0,0,0,0,0,0,0,0,0,0,0,0,0,0,0,0,0,0,0,0,0,0,0,0,0,0,0,0,0,0,0,0,0,0"/>
                </v:shape>
                <v:shape id="Freeform 4011" o:spid="_x0000_s1152" style="position:absolute;left:403;top:395;width:21;height:6;visibility:visible;mso-wrap-style:square;v-text-anchor:top" coordsize="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4RGsYA&#10;AADdAAAADwAAAGRycy9kb3ducmV2LnhtbESPQUvDQBSE74L/YXmCN7uJlKJpt0XUgnioNPbQ4yP7&#10;moRm38Z92zT++25B8DjMzDfMYjW6Tg0UpPVsIJ9koIgrb1uuDey+1w9PoCQiW+w8k4FfElgtb28W&#10;WFh/5i0NZaxVgrAUaKCJsS+0lqohhzLxPXHyDj44jEmGWtuA5wR3nX7Mspl22HJaaLCn14aqY3ly&#10;BjbP+3KQ09en5D/C7+tjmL6NwZj7u/FlDirSGP/Df+0Pa2Ca5Tlc36Qno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84RGsYAAADdAAAADwAAAAAAAAAAAAAAAACYAgAAZHJz&#10;L2Rvd25yZXYueG1sUEsFBgAAAAAEAAQA9QAAAIsDAAAAAA==&#10;" path="m21,r,6l3,6r,l2,6r,l2,6r,l2,6r,l2,6,1,6,1,5r,l1,5r,l1,5r,l1,5r,l1,5r,l1,5r,l1,5,1,4r,l1,4r,l,4r,l,4r,l,4r,l,4r,l,4r,l,3r,l,3r,l,3r,l,3r,l,3r,l,3r,l,3r,l,2r,l1,2r,l1,2r,l1,2r,l1,2r,l1,2r,l1,2,1,1r,l1,1r,l1,1r,l1,1r1,l2,1r,l2,1r,l2,1r,l3,r,l21,xe" filled="f" strokeweight="0">
                  <v:stroke joinstyle="miter"/>
                  <v:path arrowok="t" o:connecttype="custom" o:connectlocs="21,6;3,6;2,6;2,6;2,6;1,6;1,5;1,5;1,5;1,5;1,5;1,5;1,4;1,4;0,4;0,4;0,4;0,4;0,4;0,3;0,3;0,3;0,3;0,3;0,3;0,3;0,2;1,2;1,2;1,2;1,2;1,2;1,2;1,1;1,1;1,1;2,1;2,1;2,1;2,1;3,0" o:connectangles="0,0,0,0,0,0,0,0,0,0,0,0,0,0,0,0,0,0,0,0,0,0,0,0,0,0,0,0,0,0,0,0,0,0,0,0,0,0,0,0,0"/>
                </v:shape>
                <v:shape id="Freeform 4012" o:spid="_x0000_s1153" style="position:absolute;left:403;top:354;width:21;height: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IUM8QA&#10;AADdAAAADwAAAGRycy9kb3ducmV2LnhtbESP0WrCQBRE3wX/YbmCb7pRSiipq4ig2JfWaj/gmr1J&#10;FrN3Q3YT4993C4KPw8ycYVabwdaip9YbxwoW8wQEce604VLB72U/ewfhA7LG2jEpeJCHzXo8WmGm&#10;3Z1/qD+HUkQI+wwVVCE0mZQ+r8iin7uGOHqFay2GKNtS6hbvEW5ruUySVFo0HBcqbGhXUX47d1bB&#10;V1cYczilh+uus3xJi/70efxWajoZth8gAg3hFX62j1rBW7JYwv+b+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CFDPEAAAA3QAAAA8AAAAAAAAAAAAAAAAAmAIAAGRycy9k&#10;b3ducmV2LnhtbFBLBQYAAAAABAAEAPUAAACJAwAAAAA=&#10;" path="m21,r,5l3,5r,l2,5r,l2,5r,l2,5r,l2,5,1,5r,l1,5,1,4r,l1,4r,l1,4r,l1,4r,l1,4r,l1,4r,l1,4r,l1,3,,3r,l,3r,l,3r,l,3r,l,3r,l,3r,l,2r,l,2r,l,2r,l,2r,l,2r,l,2r,l,2r,l1,1r,l1,1r,l1,1r,l1,1r,l1,1r,l1,1r,l1,1r,l1,r,l1,r,l2,r,l2,r,l2,r,l2,,3,r,l21,xe" fillcolor="#545454" stroked="f">
                  <v:path arrowok="t" o:connecttype="custom" o:connectlocs="21,5;3,5;2,5;2,5;2,5;1,5;1,5;1,4;1,4;1,4;1,4;1,4;1,4;1,4;0,3;0,3;0,3;0,3;0,3;0,3;0,2;0,2;0,2;0,2;0,2;0,2;0,2;1,1;1,1;1,1;1,1;1,1;1,1;1,1;1,0;1,0;2,0;2,0;2,0;2,0;3,0" o:connectangles="0,0,0,0,0,0,0,0,0,0,0,0,0,0,0,0,0,0,0,0,0,0,0,0,0,0,0,0,0,0,0,0,0,0,0,0,0,0,0,0,0"/>
                </v:shape>
                <v:shape id="Freeform 4013" o:spid="_x0000_s1154" style="position:absolute;left:403;top:354;width:21;height: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OockA&#10;AADdAAAADwAAAGRycy9kb3ducmV2LnhtbESPS0/DMBCE70j9D9ZW4kadPgRVqFtBVdQHB9THpbeV&#10;vSSBeJ3GbpPy63ElJI6jmflGM5m1thQXqn3hWEG/l4Ag1s4UnCk47N8exiB8QDZYOiYFV/Iwm3bu&#10;Jpga1/CWLruQiQhhn6KCPIQqldLrnCz6nquIo/fpaoshyjqTpsYmwm0pB0nyKC0WHBdyrGiek/7e&#10;na2CL7c+/yzHp3c+LvTyafM6/9DNVan7bvvyDCJQG/7Df+2VUTBK+kO4vYlPQE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jrOockAAADdAAAADwAAAAAAAAAAAAAAAACYAgAA&#10;ZHJzL2Rvd25yZXYueG1sUEsFBgAAAAAEAAQA9QAAAI4DAAAAAA==&#10;" path="m21,r,5l3,5r,l2,5r,l2,5r,l2,5r,l2,5,1,5r,l1,5,1,4r,l1,4r,l1,4r,l1,4r,l1,4r,l1,4r,l1,4r,l1,3,,3r,l,3r,l,3r,l,3r,l,3r,l,3r,l,2r,l,2r,l,2r,l,2r,l,2r,l,2r,l,2r,l1,1r,l1,1r,l1,1r,l1,1r,l1,1r,l1,1r,l1,1r,l1,r,l1,r,l2,r,l2,r,l2,r,l2,,3,r,l21,xe" filled="f" strokeweight="0">
                  <v:stroke joinstyle="miter"/>
                  <v:path arrowok="t" o:connecttype="custom" o:connectlocs="21,5;3,5;2,5;2,5;2,5;1,5;1,5;1,4;1,4;1,4;1,4;1,4;1,4;1,4;0,3;0,3;0,3;0,3;0,3;0,3;0,2;0,2;0,2;0,2;0,2;0,2;0,2;1,1;1,1;1,1;1,1;1,1;1,1;1,1;1,0;1,0;2,0;2,0;2,0;2,0;3,0" o:connectangles="0,0,0,0,0,0,0,0,0,0,0,0,0,0,0,0,0,0,0,0,0,0,0,0,0,0,0,0,0,0,0,0,0,0,0,0,0,0,0,0,0"/>
                </v:shape>
                <v:shape id="Freeform 4014" o:spid="_x0000_s1155" style="position:absolute;left:430;top:354;width:12;height:47;visibility:visible;mso-wrap-style:square;v-text-anchor:top" coordsize="1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h3cQA&#10;AADdAAAADwAAAGRycy9kb3ducmV2LnhtbESPT2vCQBTE7wW/w/KE3uquRYJGV1HpH/FmWu+P7GsS&#10;mn0bshuT9tO7guBxmJnfMKvNYGtxodZXjjVMJwoEce5MxYWG76/3lzkIH5AN1o5Jwx952KxHTytM&#10;jev5RJcsFCJC2KeooQyhSaX0eUkW/cQ1xNH7ca3FEGVbSNNiH+G2lq9KJdJixXGhxIb2JeW/WWc1&#10;vC3C/uOY9N1/1nzmu/MpYdWh1s/jYbsEEWgIj/C9fTAaZmo6g9ub+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vod3EAAAA3QAAAA8AAAAAAAAAAAAAAAAAmAIAAGRycy9k&#10;b3ducmV2LnhtbFBLBQYAAAAABAAEAPUAAACJAwAAAAA=&#10;" path="m,l,,,,,1r,l,1r,l,1r1,l1,1r,l1,1r,l1,1r,l1,1r,l2,2r,l2,2r,l2,2r,l2,2r,l2,2r,l3,2r,l3,3r,l3,3r,l3,3r,l3,3r,l4,3r,l4,3r,1l4,4r,l4,4r,l4,4r,l4,4r1,l5,4r,1l5,5r,l5,5r,l5,5r,l5,5r,l5,6r1,l6,6r,l6,6r,l6,6r,l6,7r,l6,7r,l6,7r,l7,7r,l7,8r,l7,8r,l7,8r,l7,8r,l7,9r,l7,9r,l8,9r,l8,9r,l8,10r,l8,10r,l8,10r,l8,11r,l8,11r,l8,11r,l8,12r1,l9,12r,1l9,13r,l9,14r,l9,14r,l9,15r,l9,15r,1l9,16r,l9,16r,1l9,17r,l9,17r1,1l10,18r,l10,19r,l10,19r,l10,20r,l10,20r,l10,21r,l10,21r,l10,22r,l10,22r,l10,23r,l10,23r,l10,24r,l10,24r,l10,25r,l10,25r,l10,26r,l10,26r,l10,26r,1l10,27r,l10,27r,1l10,28r,l10,28r,1l10,29r,l10,29r,l10,30r,l10,30r-1,l9,30r,1l9,31r,l9,31r,l9,32r,l9,32r,l9,32r,1l9,33r,l9,33r,l9,34r,l9,34r-1,l8,34r,l8,35r,l8,35r,l8,35r,l8,35r,1l8,36r,l8,36r,l8,36r,l8,37r,l8,37r,l8,37r,l8,38r-1,l7,38r,l7,38r,l7,38r,1l7,39r,l7,39r,l7,39r,l7,39r,1l7,40r,l7,40r-1,l6,40r,l6,40r,1l6,41r,l6,41r,l6,41r,l6,41r,1l6,42r,l6,42r-1,l5,42r,l5,42r,1l5,43r,l5,43r,l5,43r,l5,43r-1,l4,44r,l4,44r,l4,44r,l4,44r,l4,44r,1l3,45r,l3,45r,l3,45r,l3,45r,l3,45r,1l3,46r-1,l2,46r,l2,46r,l2,46r,l2,46r,l1,47r,l1,47r,l1,47r,l1,47r1,l2,47r,l2,46r,l2,46r,l2,46r,l2,46r,l2,46r,l3,46r,l3,46r,l3,46r,l3,46r,l3,46r,l3,46r,l3,46r,l4,46r,l4,46r,-1l4,45r,l4,45r,l4,45r,l4,45r,l4,45r,l5,45r,l5,45r,l5,45r,l5,45r,-1l5,44r,l5,44r,l5,44r,l5,44r1,l6,44r,l6,44r,l6,44r,l6,43r,l6,43r,l6,43r,l6,43r,l6,43r,l7,43r,l7,43r,l7,42r,l7,42r,l7,42r,l7,42r,l7,42r,l7,42r,-1l8,41r,l8,41r,l8,41r,l8,41r,l8,40r,l8,39r1,l9,39r,l9,38r,l9,38r,-1l9,37r1,l10,36r,l10,36r,-1l10,35r,l10,34r,l10,34r1,-1l11,33r,l11,32r,l11,32r,-1l11,31r,l11,30r,l11,30r,-1l12,29r,l12,28r,l12,28r,-1l12,27r,l12,26r,l12,26r,-1l12,25r,l12,24r,l12,24r,-1l12,23r,l12,22r,l12,22r,-1l12,21r,l12,20r,l12,20r,-1l12,19r,l12,18r,l12,18r,-1l11,17r,l11,17r,-1l11,16r,l11,15r,l11,15r,-1l11,14r,l11,13r,l10,13r,-1l10,12r,l10,11r,l10,11r,-1l10,10r,l9,9r,l9,9r,l9,8r,l9,8r,l9,8r,l9,8,9,7,8,7r,l8,7r,l8,7r,l8,6r,l8,6r,l8,6r,l8,6r,l7,5r,l7,5r,l7,5r,l7,5r,l7,4r,l7,4r,l7,4,6,4r,l6,4r,l6,4,6,3r,l6,3r,l6,3r,l5,3r,l5,3r,l5,3r,l5,2r,l5,2r,l5,2,4,2r,l4,2r,l4,2r,l4,2r,l4,2,3,1r,l3,1r,l3,1r,l3,1r,l3,1,2,1r,l2,1r,l2,1r,l2,1r,l2,1,1,1r,l1,1r,l1,1r,l1,r,l,,,,,,,,,,,,,xe" fillcolor="#545454" stroked="f">
                  <v:path arrowok="t" o:connecttype="custom" o:connectlocs="1,1;2,2;3,3;4,3;5,4;5,6;6,7;7,8;8,9;8,11;9,14;9,16;10,19;10,22;10,24;10,26;10,29;9,31;9,33;8,35;8,36;8,38;7,39;6,40;6,41;5,43;4,44;3,45;2,46;1,47;2,46;3,46;3,46;4,45;5,45;5,44;6,43;7,43;7,42;8,41;9,38;10,34;11,31;12,28;12,24;12,21;12,18;11,15;10,11;9,8;8,7;8,6;7,4;6,3;5,3;4,2;3,1;2,1;1,0" o:connectangles="0,0,0,0,0,0,0,0,0,0,0,0,0,0,0,0,0,0,0,0,0,0,0,0,0,0,0,0,0,0,0,0,0,0,0,0,0,0,0,0,0,0,0,0,0,0,0,0,0,0,0,0,0,0,0,0,0,0,0"/>
                </v:shape>
                <v:shape id="Freeform 4015" o:spid="_x0000_s1156" style="position:absolute;left:430;top:354;width:12;height:47;visibility:visible;mso-wrap-style:square;v-text-anchor:top" coordsize="1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CRgsYA&#10;AADdAAAADwAAAGRycy9kb3ducmV2LnhtbESPQWsCMRSE74L/ITzBS6lZRW27NUoRxCJeXL309khe&#10;d5duXpYkXdd/bwoFj8PMfMOsNr1tREc+1I4VTCcZCGLtTM2lgst59/wKIkRkg41jUnCjAJv1cLDC&#10;3Lgrn6grYikShEOOCqoY21zKoCuyGCauJU7et/MWY5K+lMbjNcFtI2dZtpQWa04LFba0rUj/FL9W&#10;wX7+ddke9Zv2h5fD02zf+UXReaXGo/7jHUSkPj7C/+1Po2CeTRfw9yY9Ab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CRgsYAAADdAAAADwAAAAAAAAAAAAAAAACYAgAAZHJz&#10;L2Rvd25yZXYueG1sUEsFBgAAAAAEAAQA9QAAAIsDAAAAAA==&#10;" path="m,l,,,,,1r,l,1r,l,1r1,l1,1r,l1,1r,l1,1r,l1,1r,l2,2r,l2,2r,l2,2r,l2,2r,l2,2r,l3,2r,l3,3r,l3,3r,l3,3r,l3,3r,l4,3r,l4,3r,1l4,4r,l4,4r,l4,4r,l4,4r1,l5,4r,1l5,5r,l5,5r,l5,5r,l5,5r,l5,6r1,l6,6r,l6,6r,l6,6r,l6,7r,l6,7r,l6,7r,l7,7r,l7,8r,l7,8r,l7,8r,l7,8r,l7,9r,l7,9r,l8,9r,l8,9r,l8,10r,l8,10r,l8,10r,l8,11r,l8,11r,l8,11r,l8,12r1,l9,12r,1l9,13r,l9,14r,l9,14r,l9,15r,l9,15r,1l9,16r,l9,16r,1l9,17r,l9,17r1,1l10,18r,l10,19r,l10,19r,l10,20r,l10,20r,l10,21r,l10,21r,l10,22r,l10,22r,l10,23r,l10,23r,l10,24r,l10,24r,l10,25r,l10,25r,l10,26r,l10,26r,l10,26r,1l10,27r,l10,27r,1l10,28r,l10,28r,1l10,29r,l10,29r,l10,30r,l10,30r-1,l9,30r,1l9,31r,l9,31r,l9,32r,l9,32r,l9,32r,1l9,33r,l9,33r,l9,34r,l9,34r-1,l8,34r,l8,35r,l8,35r,l8,35r,l8,35r,1l8,36r,l8,36r,l8,36r,l8,37r,l8,37r,l8,37r,l8,38r-1,l7,38r,l7,38r,l7,38r,1l7,39r,l7,39r,l7,39r,l7,39r,1l7,40r,l7,40r-1,l6,40r,l6,40r,1l6,41r,l6,41r,l6,41r,l6,41r,1l6,42r,l6,42r-1,l5,42r,l5,42r,1l5,43r,l5,43r,l5,43r,l5,43r-1,l4,44r,l4,44r,l4,44r,l4,44r,l4,44r,1l3,45r,l3,45r,l3,45r,l3,45r,l3,45r,1l3,46r-1,l2,46r,l2,46r,l2,46r,l2,46r,l1,47r,l1,47r,l1,47r,l1,47r1,l2,47r,l2,46r,l2,46r,l2,46r,l2,46r,l2,46r,l3,46r,l3,46r,l3,46r,l3,46r,l3,46r,l3,46r,l3,46r,l4,46r,l4,46r,-1l4,45r,l4,45r,l4,45r,l4,45r,l4,45r,l5,45r,l5,45r,l5,45r,l5,45r,-1l5,44r,l5,44r,l5,44r,l5,44r1,l6,44r,l6,44r,l6,44r,l6,43r,l6,43r,l6,43r,l6,43r,l6,43r,l7,43r,l7,43r,l7,42r,l7,42r,l7,42r,l7,42r,l7,42r,l7,42r,-1l8,41r,l8,41r,l8,41r,l8,41r,l8,40r,l8,39r1,l9,39r,l9,38r,l9,38r,-1l9,37r1,l10,36r,l10,36r,-1l10,35r,l10,34r,l10,34r1,-1l11,33r,l11,32r,l11,32r,-1l11,31r,l11,30r,l11,30r,-1l12,29r,l12,28r,l12,28r,-1l12,27r,l12,26r,l12,26r,-1l12,25r,l12,24r,l12,24r,-1l12,23r,l12,22r,l12,22r,-1l12,21r,l12,20r,l12,20r,-1l12,19r,l12,18r,l12,18r,-1l11,17r,l11,17r,-1l11,16r,l11,15r,l11,15r,-1l11,14r,l11,13r,l10,13r,-1l10,12r,l10,11r,l10,11r,-1l10,10r,l9,9r,l9,9r,l9,8r,l9,8r,l9,8r,l9,8,9,7,8,7r,l8,7r,l8,7r,l8,6r,l8,6r,l8,6r,l8,6r,l7,5r,l7,5r,l7,5r,l7,5r,l7,4r,l7,4r,l7,4,6,4r,l6,4r,l6,4,6,3r,l6,3r,l6,3r,l5,3r,l5,3r,l5,3r,l5,2r,l5,2r,l5,2,4,2r,l4,2r,l4,2r,l4,2r,l4,2,3,1r,l3,1r,l3,1r,l3,1r,l3,1,2,1r,l2,1r,l2,1r,l2,1r,l2,1,1,1r,l1,1r,l1,1r,l1,r,l,,,,,,,,,,,,,xe" filled="f" strokeweight="0">
                  <v:stroke joinstyle="miter"/>
                  <v:path arrowok="t" o:connecttype="custom" o:connectlocs="1,1;2,2;3,3;4,3;5,4;5,6;6,7;7,8;8,9;8,11;9,14;9,16;10,19;10,22;10,24;10,26;10,29;9,31;9,33;8,35;8,36;8,38;7,39;6,40;6,41;5,43;4,44;3,45;2,46;1,47;2,46;3,46;3,46;4,45;5,45;5,44;6,43;7,43;7,42;8,41;9,38;10,34;11,31;12,28;12,24;12,21;12,18;11,15;10,11;9,8;8,7;8,6;7,4;6,3;5,3;4,2;3,1;2,1;1,0" o:connectangles="0,0,0,0,0,0,0,0,0,0,0,0,0,0,0,0,0,0,0,0,0,0,0,0,0,0,0,0,0,0,0,0,0,0,0,0,0,0,0,0,0,0,0,0,0,0,0,0,0,0,0,0,0,0,0,0,0,0,0"/>
                </v:shape>
                <v:shape id="Freeform 4016" o:spid="_x0000_s1157" style="position:absolute;left:399;top:413;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56vcUA&#10;AADdAAAADwAAAGRycy9kb3ducmV2LnhtbESPQWvCQBSE70L/w/IKvekmJUpJXaWUFpqLEvXQ4yP7&#10;3IRm34bsNkZ/vSsIHoeZ+YZZrkfbioF63zhWkM4SEMSV0w0bBYf99/QNhA/IGlvHpOBMHtarp8kS&#10;c+1OXNKwC0ZECPscFdQhdLmUvqrJop+5jjh6R9dbDFH2RuoeTxFuW/maJAtpseG4UGNHnzVVf7t/&#10;qwCNkVnxW1TZ3G/Pm6+jO1xKp9TL8/jxDiLQGB7he/tHK8iSdAG3N/EJ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nq9xQAAAN0AAAAPAAAAAAAAAAAAAAAAAJgCAABkcnMv&#10;ZG93bnJldi54bWxQSwUGAAAAAAQABAD1AAAAigMAAAAA&#10;" path="m9,9l5,11,1,4,1,3r,l1,3,,3,1,2,,2r,l,2r,l1,2r,l1,2r,l1,1r,l1,1r,l1,1r,l1,1r,l1,1r,l1,1r,l1,1r,l1,1r,l1,r,l1,r,l1,r,l1,,2,r,l2,r,l2,r,l2,r,l2,r,l2,r,l2,r,l2,r,l2,,3,r,l3,r,l3,r,l3,r,l3,r,l3,r,l3,,4,r,l4,r,l4,r,l4,r,l4,,5,1r,l5,1r,l9,9xe" fillcolor="#545454" stroked="f">
                  <v:path arrowok="t" o:connecttype="custom" o:connectlocs="5,11;1,3;1,3;1,2;0,2;0,2;1,2;1,2;1,1;1,1;1,1;1,1;1,1;1,1;1,1;1,1;1,0;1,0;1,0;2,0;2,0;2,0;2,0;2,0;2,0;2,0;2,0;2,0;3,0;3,0;3,0;3,0;3,0;3,0;4,0;4,0;4,0;4,0;4,0;5,1;5,1" o:connectangles="0,0,0,0,0,0,0,0,0,0,0,0,0,0,0,0,0,0,0,0,0,0,0,0,0,0,0,0,0,0,0,0,0,0,0,0,0,0,0,0,0"/>
                </v:shape>
                <v:shape id="Freeform 4017" o:spid="_x0000_s1158" style="position:absolute;left:399;top:413;width:9;height:11;visibility:visible;mso-wrap-style:square;v-text-anchor:top" coordsize="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cg4ccA&#10;AADdAAAADwAAAGRycy9kb3ducmV2LnhtbESP3WrCQBSE7wt9h+UUvJG6iZS2pq4i/oAgiFXp9SF7&#10;TBazZ2N2NenbuwWhl8PMfMOMp52txI0abxwrSAcJCOLcacOFguNh9foJwgdkjZVjUvBLHqaT56cx&#10;Ztq1/E23fShEhLDPUEEZQp1J6fOSLPqBq4mjd3KNxRBlU0jdYBvhtpLDJHmXFg3HhRJrmpeUn/dX&#10;q+Byytufo1n3R9vrxizT3WKO54VSvZdu9gUiUBf+w4/2Wit4S9IP+HsTn4C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3IOHHAAAA3QAAAA8AAAAAAAAAAAAAAAAAmAIAAGRy&#10;cy9kb3ducmV2LnhtbFBLBQYAAAAABAAEAPUAAACMAwAAAAA=&#10;" path="m9,9l5,11,1,4,1,3r,l1,3,,3,1,2,,2r,l,2r,l1,2r,l1,2r,l1,1r,l1,1r,l1,1r,l1,1r,l1,1r,l1,1r,l1,1r,l1,1r,l1,r,l1,r,l1,r,l1,,2,r,l2,r,l2,r,l2,r,l2,r,l2,r,l2,r,l2,r,l2,,3,r,l3,r,l3,r,l3,r,l3,r,l3,r,l3,,4,r,l4,r,l4,r,l4,r,l4,,5,1r,l5,1r,l9,9xe" filled="f" strokeweight="0">
                  <v:stroke joinstyle="miter"/>
                  <v:path arrowok="t" o:connecttype="custom" o:connectlocs="5,11;1,3;1,3;1,2;0,2;0,2;1,2;1,2;1,1;1,1;1,1;1,1;1,1;1,1;1,1;1,1;1,0;1,0;1,0;2,0;2,0;2,0;2,0;2,0;2,0;2,0;2,0;2,0;3,0;3,0;3,0;3,0;3,0;3,0;4,0;4,0;4,0;4,0;4,0;5,1;5,1" o:connectangles="0,0,0,0,0,0,0,0,0,0,0,0,0,0,0,0,0,0,0,0,0,0,0,0,0,0,0,0,0,0,0,0,0,0,0,0,0,0,0,0,0"/>
                </v:shape>
                <v:shape id="Freeform 4018" o:spid="_x0000_s1159" style="position:absolute;left:423;top:413;width:10;height:11;visibility:visible;mso-wrap-style:square;v-text-anchor:top" coordsize="10,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TrUsIA&#10;AADdAAAADwAAAGRycy9kb3ducmV2LnhtbERPz2vCMBS+D/Y/hDfwpmmnbNoZZSqDDk868fxo3ppq&#10;81KSTOv++uUg7Pjx/Z4ve9uKC/nQOFaQjzIQxJXTDdcKDl8fwymIEJE1to5JwY0CLBePD3MstLvy&#10;ji77WIsUwqFABSbGrpAyVIYshpHriBP37bzFmKCvpfZ4TeG2lc9Z9iItNpwaDHa0NlSd9z9WwSb3&#10;x1Mw8XdTf8rt7DW4VTkulRo89e9vICL18V98d5dawSTL09z0Jj0B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FOtSwgAAAN0AAAAPAAAAAAAAAAAAAAAAAJgCAABkcnMvZG93&#10;bnJldi54bWxQSwUGAAAAAAQABAD1AAAAhwMAAAAA&#10;" path="m4,11l,8,5,1r,l6,1,6,r,l6,r,l6,,7,r,l7,r,l7,r,l7,r,l7,r,l7,,8,r,l8,r,l8,r,l8,r,l8,r,l8,r,l8,r,l8,,9,r,l9,r,l9,r,l9,r,1l9,1r,l9,1r,l9,1r,l9,1r,l9,1r,l9,1r,l9,1r,l9,1r,l9,1r1,1l10,2r,l10,2r,l10,2r,l10,2r,l10,2r,l10,3r,l10,3r,l10,3r,l9,3r,1l9,4r,l9,4,4,11xe" fillcolor="#545454" stroked="f">
                  <v:path arrowok="t" o:connecttype="custom" o:connectlocs="0,8;5,1;6,0;6,0;6,0;7,0;7,0;7,0;7,0;7,0;8,0;8,0;8,0;8,0;8,0;8,0;8,0;8,0;9,0;9,0;9,0;9,1;9,1;9,1;9,1;9,1;9,1;9,1;9,1;9,1;10,2;10,2;10,2;10,2;10,2;10,2;10,3;10,3;10,3;9,4;9,4;4,11" o:connectangles="0,0,0,0,0,0,0,0,0,0,0,0,0,0,0,0,0,0,0,0,0,0,0,0,0,0,0,0,0,0,0,0,0,0,0,0,0,0,0,0,0,0"/>
                </v:shape>
                <v:shape id="Freeform 4019" o:spid="_x0000_s1160" style="position:absolute;left:423;top:413;width:10;height:11;visibility:visible;mso-wrap-style:square;v-text-anchor:top" coordsize="10,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lCx8QA&#10;AADdAAAADwAAAGRycy9kb3ducmV2LnhtbESPQWsCMRSE7wX/Q3iCt5ooInU1ighSL1qq4vmxeW4W&#10;Ny/LJnV3/70pFHocZuYbZrXpXCWe1ITSs4bJWIEgzr0pudBwvezfP0CEiGyw8kwaegqwWQ/eVpgZ&#10;3/I3Pc+xEAnCIUMNNsY6kzLklhyGsa+Jk3f3jcOYZFNI02Cb4K6SU6Xm0mHJacFiTTtL+eP84zR8&#10;3h7HuZre1Gl3tIu2n9mvfttpPRp22yWISF38D/+1D0bDTE0W8PsmPQG5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pQsfEAAAA3QAAAA8AAAAAAAAAAAAAAAAAmAIAAGRycy9k&#10;b3ducmV2LnhtbFBLBQYAAAAABAAEAPUAAACJAwAAAAA=&#10;" path="m4,11l,8,5,1r,l6,1,6,r,l6,r,l6,,7,r,l7,r,l7,r,l7,r,l7,r,l7,,8,r,l8,r,l8,r,l8,r,l8,r,l8,r,l8,r,l8,,9,r,l9,r,l9,r,l9,r,1l9,1r,l9,1r,l9,1r,l9,1r,l9,1r,l9,1r,l9,1r,l9,1r,l9,1r1,1l10,2r,l10,2r,l10,2r,l10,2r,l10,2r,l10,3r,l10,3r,l10,3r,l9,3r,1l9,4r,l9,4,4,11xe" filled="f" strokeweight="0">
                  <v:stroke joinstyle="miter"/>
                  <v:path arrowok="t" o:connecttype="custom" o:connectlocs="0,8;5,1;6,0;6,0;6,0;7,0;7,0;7,0;7,0;7,0;8,0;8,0;8,0;8,0;8,0;8,0;8,0;8,0;9,0;9,0;9,0;9,1;9,1;9,1;9,1;9,1;9,1;9,1;9,1;9,1;10,2;10,2;10,2;10,2;10,2;10,2;10,3;10,3;10,3;9,4;9,4;4,11" o:connectangles="0,0,0,0,0,0,0,0,0,0,0,0,0,0,0,0,0,0,0,0,0,0,0,0,0,0,0,0,0,0,0,0,0,0,0,0,0,0,0,0,0,0"/>
                </v:shape>
                <v:oval id="Oval 4020" o:spid="_x0000_s1161" style="position:absolute;left:396;top:413;width:40;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ncVsEA&#10;AADdAAAADwAAAGRycy9kb3ducmV2LnhtbERPS2rDMBDdF3oHMYXuaimmlOBGCYmhUGg3dnOAqTWx&#10;TayRkeRPb18tAlk+3n93WO0gZvKhd6xhkykQxI0zPbcazj8fL1sQISIbHByThj8KcNg/PuywMG7h&#10;iuY6tiKFcChQQxfjWEgZmo4shsyNxIm7OG8xJuhbaTwuKdwOMlfqTVrsOTV0OFLZUXOtJ6uh3Va/&#10;pfs61d+lGRUep6X0YdH6+Wk9voOItMa7+Ob+NBpeVZ72pzfpCcj9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Z3FbBAAAA3QAAAA8AAAAAAAAAAAAAAAAAmAIAAGRycy9kb3du&#10;cmV2LnhtbFBLBQYAAAAABAAEAPUAAACGAwAAAAA=&#10;" fillcolor="#bfbfbf" strokeweight="0"/>
                <v:oval id="Oval 4021" o:spid="_x0000_s1162" style="position:absolute;left:396;top:413;width:40;height: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UlhsQA&#10;AADdAAAADwAAAGRycy9kb3ducmV2LnhtbESPT4vCMBTE78J+h/CEvWlaV0WqURZBEGUP9c/90Tzb&#10;YvNSm9jWb28WFvY4zPxmmNWmN5VoqXGlZQXxOAJBnFldcq7gct6NFiCcR9ZYWSYFL3KwWX8MVpho&#10;23FK7cnnIpSwS1BB4X2dSOmyggy6sa2Jg3ezjUEfZJNL3WAXyk0lJ1E0lwZLDgsF1rQtKLufnkbB&#10;9DrtDrd9G8+P5xn+PExaz75SpT6H/fcShKfe/4f/6L0OXDSJ4fdNe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JYbEAAAA3QAAAA8AAAAAAAAAAAAAAAAAmAIAAGRycy9k&#10;b3ducmV2LnhtbFBLBQYAAAAABAAEAPUAAACJAwAAAAA=&#10;" filled="f" strokeweight="0">
                  <v:stroke joinstyle="miter"/>
                </v:oval>
                <v:shape id="Freeform 4022" o:spid="_x0000_s1163" style="position:absolute;left:393;top:445;width:46;height:18;visibility:visible;mso-wrap-style:square;v-text-anchor:top" coordsize="4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iIE8UA&#10;AADdAAAADwAAAGRycy9kb3ducmV2LnhtbESPQWvCQBSE7wX/w/KEXkLdNBSR6CpRKPRUMBXs8ZF9&#10;ZoPZtzG7TdL+erdQ6HGYmW+YzW6yrRio941jBc+LFARx5XTDtYLTx+vTCoQPyBpbx6TgmzzstrOH&#10;DebajXykoQy1iBD2OSowIXS5lL4yZNEvXEccvYvrLYYo+1rqHscIt63M0nQpLTYcFwx2dDBUXcsv&#10;qyAxwbT2vP9knbyXxfKnupXSK/U4n4o1iEBT+A//td+0gpc0y+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yIgTxQAAAN0AAAAPAAAAAAAAAAAAAAAAAJgCAABkcnMv&#10;ZG93bnJldi54bWxQSwUGAAAAAAQABAD1AAAAigMAAAAA&#10;" path="m43,13r-1,l42,13r-1,l41,13r,1l40,14r,l39,14r,l39,15r-1,l38,15r-1,l37,15r,l36,16r,l35,16r,l35,16r-1,l34,16r-1,l33,17r,l32,17r,l31,17r,l31,17r-1,l30,17r-1,l29,18r,l28,18r,l27,18r,l27,18r-1,l26,18r,l25,18r,l24,18r,l24,18r-1,l23,18r-1,l22,18r,l21,18r,l20,18r,l20,18r-1,l19,18r-1,l18,18r,l17,18r,l16,17r,l16,17r-1,l15,17r,l14,17r,l13,17r,l13,16r-1,l12,16r-1,l11,16r,l10,16r,l10,15r-1,l9,15r-1,l8,15r,l7,14r,l6,14r,l6,14,5,13r,l5,13r-1,l4,13r,l4,12r-1,l3,12r,l3,12r,l3,11r-1,l2,11r,l2,11r,l2,11r,-1l2,10r-1,l1,10r,l1,10r,l1,9r,l1,9r,l1,9r,l,9,,8r,l,8r,l,8r,l,8,,7r,l,7r,l,7r,l,7,,6r,l,6r,l,6r,l,6r,l,5r,l,5r,l,5r,l1,5r,l1,4r,l1,4r,l1,4r,l1,4r,l1,3r1,l2,3r,l2,3r,l2,3r,l2,2r1,l3,2r,l3,2r,l3,2r1,l4,2,4,1r,l4,1r1,l5,1r,l5,1r,l6,1,6,r,l6,,7,r,l7,r,l8,,7,,8,r,l8,r,l8,r,l8,r,l8,r,l8,r,l9,r,l9,r,l9,r,l9,r,l9,r,l9,r,l10,r,l10,r,l10,r,l10,r,l10,r,l10,r,l10,r1,l11,r,l11,r,l11,r,l11,r,1l11,1r,l11,1r,l11,1r1,l12,1r,l12,1r,l12,1r,l12,1r,l12,1r,l12,1r,l12,1r1,l13,1r,l13,1r,l13,1r,l13,1r,1l13,2r,l13,2r,l13,2r1,l14,2r,l14,2r,l14,2r,l14,2r,l14,2r,l14,2r,l14,2r,1l15,3r,l15,3r,l15,3r,l15,3r,l15,3r1,l16,3r,l16,3r,l16,3r1,1l17,4r,l17,4r,l17,4r1,l18,4r,l18,4r,l18,4r1,l19,4r,l19,4r,l19,4r1,l20,4r,l20,4r,l20,4r1,1l21,5r,l21,5r,l21,5r1,l22,5r,l22,5r,l22,5r1,l23,5r,l23,5r,l23,5r1,l24,5r,l24,5r,l24,5r1,l25,5r,-1l25,4r,l25,4r1,l26,4r,l26,4r,l26,4r1,l27,4r,l27,4r,l27,4r1,l28,4r,l28,4r,l29,4r,l29,4r,-1l29,3r,l30,3r,l30,3r,l30,3r,l31,3r,l31,3r,l31,3r,-1l32,2r,l32,2r,l32,2r,l32,2r,l32,2r,l32,2r,l32,2r1,l33,2r,l33,2r,l33,2r,l33,2r,-1l33,1r,l33,1r,l34,1r,l34,1r,l34,1r,l34,1r,l34,1r,l34,1r,l35,1r,l35,1r,l35,1r,l35,1r,l35,1r,l35,1r1,l36,1r,l36,1r,l36,1,36,r,l36,r,l36,r1,l37,r,l37,r,l37,r,l37,r,l37,r,l38,r,l38,r,l38,r,l38,r,l38,r,l39,r,l39,r,l39,r,l39,r,l39,r,l40,r,l40,r,l40,r,l40,r,l40,r1,l41,1r,l41,1r,l42,1r,l42,1r,l42,1r,l43,1r,l43,2r,l43,2r,l44,2r,l44,2r,l44,2r,l44,3r,l45,3r,l45,3r,l45,3r,l45,3r,l45,4r,l45,4r,l46,4r,l46,4r,l46,4r,1l46,5r,l46,5r,l46,5r,l46,5r,1l46,6r,l46,6r,l46,6r,l46,6r,1l46,7r,l46,7r,l46,7r,l46,8r,l46,8r,l46,8r,l46,8r,1l45,9r,l45,9r,l45,9r,l45,10r,l45,10r,l45,10r-1,l44,11r,l44,11r,l44,11r,l44,12r-1,l43,12r,l43,12r,l43,13r,xe" fillcolor="#bfbfbf" stroked="f">
                  <v:path arrowok="t" o:connecttype="custom" o:connectlocs="39,14;35,16;31,17;27,18;23,18;19,18;15,17;11,16;8,15;4,13;2,11;1,10;0,8;0,7;0,6;1,4;2,3;3,2;5,1;8,0;8,0;9,0;10,0;11,0;11,1;12,1;13,1;13,2;14,2;15,3;16,3;18,4;20,4;21,5;23,5;25,5;26,4;28,4;30,3;32,2;32,2;33,2;34,1;35,1;36,1;37,0;37,0;38,0;39,0;41,0;42,1;44,2;45,3;46,4;46,6;46,7;46,8;45,10;44,11" o:connectangles="0,0,0,0,0,0,0,0,0,0,0,0,0,0,0,0,0,0,0,0,0,0,0,0,0,0,0,0,0,0,0,0,0,0,0,0,0,0,0,0,0,0,0,0,0,0,0,0,0,0,0,0,0,0,0,0,0,0,0"/>
                </v:shape>
                <v:shape id="Freeform 4023" o:spid="_x0000_s1164" style="position:absolute;left:393;top:445;width:46;height:18;visibility:visible;mso-wrap-style:square;v-text-anchor:top" coordsize="4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rQucUA&#10;AADdAAAADwAAAGRycy9kb3ducmV2LnhtbESPzWrDMBCE74G8g9hCbrGcH0Jxo4QSKJTkFDuHHhdr&#10;Y5laKyOpjpunjwKFHoeZ+YbZ7kfbiYF8aB0rWGQ5COLa6ZYbBZfqY/4KIkRkjZ1jUvBLAfa76WSL&#10;hXY3PtNQxkYkCIcCFZgY+0LKUBuyGDLXEyfv6rzFmKRvpPZ4S3DbyWWeb6TFltOCwZ4Ohurv8scq&#10;OJkF38tqqK73cPLr+guPbbNRavYyvr+BiDTG//Bf+1MrWOfLFTzfpCcgd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tC5xQAAAN0AAAAPAAAAAAAAAAAAAAAAAJgCAABkcnMv&#10;ZG93bnJldi54bWxQSwUGAAAAAAQABAD1AAAAigMAAAAA&#10;" path="m43,13r-1,l42,13r-1,l41,13r,1l40,14r,l39,14r,l39,15r-1,l38,15r-1,l37,15r,l36,16r,l35,16r,l35,16r-1,l34,16r-1,l33,17r,l32,17r,l31,17r,l31,17r-1,l30,17r-1,l29,18r,l28,18r,l27,18r,l27,18r-1,l26,18r,l25,18r,l24,18r,l24,18r-1,l23,18r-1,l22,18r,l21,18r,l20,18r,l20,18r-1,l19,18r-1,l18,18r,l17,18r,l16,17r,l16,17r-1,l15,17r,l14,17r,l13,17r,l13,16r-1,l12,16r-1,l11,16r,l10,16r,l10,15r-1,l9,15r-1,l8,15r,l7,14r,l6,14r,l6,14,5,13r,l5,13r-1,l4,13r,l4,12r-1,l3,12r,l3,12r,l3,11r-1,l2,11r,l2,11r,l2,11r,-1l2,10r-1,l1,10r,l1,10r,l1,9r,l1,9r,l1,9r,l,9,,8r,l,8r,l,8r,l,8,,7r,l,7r,l,7r,l,7,,6r,l,6r,l,6r,l,6r,l,5r,l,5r,l,5r,l1,5r,l1,4r,l1,4r,l1,4r,l1,4r,l1,3r1,l2,3r,l2,3r,l2,3r,l2,2r1,l3,2r,l3,2r,l3,2r1,l4,2,4,1r,l4,1r1,l5,1r,l5,1r,l6,1,6,r,l6,,7,r,l7,r,l8,,7,,8,r,l8,r,l8,r,l8,r,l8,r,l8,r,l9,r,l9,r,l9,r,l9,r,l9,r,l9,r,l10,r,l10,r,l10,r,l10,r,l10,r,l10,r,l10,r1,l11,r,l11,r,l11,r,l11,r,1l11,1r,l11,1r,l11,1r1,l12,1r,l12,1r,l12,1r,l12,1r,l12,1r,l12,1r,l12,1r1,l13,1r,l13,1r,l13,1r,l13,1r,1l13,2r,l13,2r,l13,2r1,l14,2r,l14,2r,l14,2r,l14,2r,l14,2r,l14,2r,l14,2r,1l15,3r,l15,3r,l15,3r,l15,3r,l15,3r1,l16,3r,l16,3r,l16,3r1,1l17,4r,l17,4r,l17,4r1,l18,4r,l18,4r,l18,4r1,l19,4r,l19,4r,l19,4r1,l20,4r,l20,4r,l20,4r1,1l21,5r,l21,5r,l21,5r1,l22,5r,l22,5r,l22,5r1,l23,5r,l23,5r,l23,5r1,l24,5r,l24,5r,l24,5r1,l25,5r,-1l25,4r,l25,4r1,l26,4r,l26,4r,l26,4r1,l27,4r,l27,4r,l27,4r1,l28,4r,l28,4r,l29,4r,l29,4r,-1l29,3r,l30,3r,l30,3r,l30,3r,l31,3r,l31,3r,l31,3r,-1l32,2r,l32,2r,l32,2r,l32,2r,l32,2r,l32,2r,l32,2r1,l33,2r,l33,2r,l33,2r,l33,2r,-1l33,1r,l33,1r,l34,1r,l34,1r,l34,1r,l34,1r,l34,1r,l34,1r,l35,1r,l35,1r,l35,1r,l35,1r,l35,1r,l35,1r1,l36,1r,l36,1r,l36,1,36,r,l36,r,l36,r1,l37,r,l37,r,l37,r,l37,r,l37,r,l38,r,l38,r,l38,r,l38,r,l38,r,l39,r,l39,r,l39,r,l39,r,l39,r,l40,r,l40,r,l40,r,l40,r,l40,r1,l41,1r,l41,1r,l42,1r,l42,1r,l42,1r,l43,1r,l43,2r,l43,2r,l44,2r,l44,2r,l44,2r,l44,3r,l45,3r,l45,3r,l45,3r,l45,3r,l45,4r,l45,4r,l46,4r,l46,4r,l46,4r,1l46,5r,l46,5r,l46,5r,l46,5r,1l46,6r,l46,6r,l46,6r,l46,6r,1l46,7r,l46,7r,l46,7r,l46,8r,l46,8r,l46,8r,l46,8r,1l45,9r,l45,9r,l45,9r,l45,10r,l45,10r,l45,10r-1,l44,11r,l44,11r,l44,11r,l44,12r-1,l43,12r,l43,12r,l43,13r,xe" filled="f" strokeweight="0">
                  <v:stroke joinstyle="miter"/>
                  <v:path arrowok="t" o:connecttype="custom" o:connectlocs="39,14;35,16;31,17;27,18;23,18;19,18;15,17;11,16;8,15;4,13;2,11;1,10;0,8;0,7;0,6;1,4;2,3;3,2;5,1;8,0;8,0;9,0;10,0;11,0;11,1;12,1;13,1;13,2;14,2;15,3;16,3;18,4;20,4;21,5;23,5;25,5;26,4;28,4;30,3;32,2;32,2;33,2;34,1;35,1;36,1;37,0;37,0;38,0;39,0;41,0;42,1;44,2;45,3;46,4;46,6;46,7;46,8;45,10;44,11" o:connectangles="0,0,0,0,0,0,0,0,0,0,0,0,0,0,0,0,0,0,0,0,0,0,0,0,0,0,0,0,0,0,0,0,0,0,0,0,0,0,0,0,0,0,0,0,0,0,0,0,0,0,0,0,0,0,0,0,0,0,0"/>
                </v:shape>
                <v:shape id="Freeform 4024" o:spid="_x0000_s1165" style="position:absolute;left:393;top:425;width:5;height:20;visibility:visible;mso-wrap-style:square;v-text-anchor:top" coordsize="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AI48UA&#10;AADdAAAADwAAAGRycy9kb3ducmV2LnhtbESPUWvCMBSF3wf7D+EO9jZTi4h0RpHBQBgT1DHY26W5&#10;trXJTUli2/17Iwg+Hs453+Es16M1oicfGscKppMMBHHpdMOVgp/j59sCRIjIGo1jUvBPAdar56cl&#10;FtoNvKf+ECuRIBwKVFDH2BVShrImi2HiOuLknZy3GJP0ldQehwS3RuZZNpcWG04LNXb0UVPZHi5W&#10;QXs0f+3X1g6/+akf/DdPd+eLUer1Zdy8g4g0xkf43t5qBbMsn8HtTXo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4AjjxQAAAN0AAAAPAAAAAAAAAAAAAAAAAJgCAABkcnMv&#10;ZG93bnJldi54bWxQSwUGAAAAAAQABAD1AAAAigMAAAAA&#10;" path="m5,20l,20,,3,,2r,l,2,,1r,l,1r,l,1r,l,1r,l,1r,l1,r,l1,r,l1,r,l1,r,l1,r,l1,r,l1,r,l2,r,l2,r,l2,r,l2,r,l2,r,l2,r,l2,,3,r,l3,r,l3,r,l3,r,l3,r,l3,r,l3,r,l4,r,l4,r,l4,r,l4,r,l4,r,l4,r,1l4,1r1,l5,1r,l5,1r,l5,1r,l5,1r,1l5,2r,l5,3r,17xe" fillcolor="#545454" stroked="f">
                  <v:path arrowok="t" o:connecttype="custom" o:connectlocs="0,20;0,2;0,2;0,1;0,1;0,1;0,1;0,1;1,0;1,0;1,0;1,0;1,0;1,0;1,0;2,0;2,0;2,0;2,0;2,0;2,0;3,0;3,0;3,0;3,0;3,0;3,0;3,0;4,0;4,0;4,0;4,0;4,0;4,0;4,1;5,1;5,1;5,1;5,1;5,2;5,3" o:connectangles="0,0,0,0,0,0,0,0,0,0,0,0,0,0,0,0,0,0,0,0,0,0,0,0,0,0,0,0,0,0,0,0,0,0,0,0,0,0,0,0,0"/>
                </v:shape>
                <v:shape id="Freeform 4025" o:spid="_x0000_s1166" style="position:absolute;left:393;top:425;width:5;height:20;visibility:visible;mso-wrap-style:square;v-text-anchor:top" coordsize="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6fZMUA&#10;AADdAAAADwAAAGRycy9kb3ducmV2LnhtbESP3WrCQBSE7wXfYTmCd7rxr9rUVcQiRIqCpg9wyJ4m&#10;wezZkN3G+PbdguDlMDPfMOttZyrRUuNKywom4wgEcWZ1ybmC7/QwWoFwHlljZZkUPMjBdtPvrTHW&#10;9s4Xaq8+FwHCLkYFhfd1LKXLCjLoxrYmDt6PbQz6IJtc6gbvAW4qOY2iN2mw5LBQYE37grLb9dco&#10;OCVdu/888hlPuEzfv2bztJolSg0H3e4DhKfOv8LPdqIVzKPpAv7fhCc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Tp9kxQAAAN0AAAAPAAAAAAAAAAAAAAAAAJgCAABkcnMv&#10;ZG93bnJldi54bWxQSwUGAAAAAAQABAD1AAAAigMAAAAA&#10;" path="m5,20l,20,,3,,2r,l,2,,1r,l,1r,l,1r,l,1r,l,1r,l1,r,l1,r,l1,r,l1,r,l1,r,l1,r,l1,r,l2,r,l2,r,l2,r,l2,r,l2,r,l2,r,l2,,3,r,l3,r,l3,r,l3,r,l3,r,l3,r,l3,r,l4,r,l4,r,l4,r,l4,r,l4,r,l4,r,1l4,1r1,l5,1r,l5,1r,l5,1r,l5,1r,1l5,2r,l5,3r,17xe" filled="f" strokeweight="0">
                  <v:stroke joinstyle="miter"/>
                  <v:path arrowok="t" o:connecttype="custom" o:connectlocs="0,20;0,2;0,2;0,1;0,1;0,1;0,1;0,1;1,0;1,0;1,0;1,0;1,0;1,0;1,0;2,0;2,0;2,0;2,0;2,0;2,0;3,0;3,0;3,0;3,0;3,0;3,0;3,0;4,0;4,0;4,0;4,0;4,0;4,0;4,1;5,1;5,1;5,1;5,1;5,2;5,3" o:connectangles="0,0,0,0,0,0,0,0,0,0,0,0,0,0,0,0,0,0,0,0,0,0,0,0,0,0,0,0,0,0,0,0,0,0,0,0,0,0,0,0,0"/>
                </v:shape>
                <v:shape id="Freeform 4026" o:spid="_x0000_s1167" style="position:absolute;left:434;top:425;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FbJMgA&#10;AADdAAAADwAAAGRycy9kb3ducmV2LnhtbESPQWvCQBSE7wX/w/IKvYhukloJqWsQsSAepLUePD6z&#10;r0ma7NuQ3Wr8992C0OMwM98wi3wwrbhQ72rLCuJpBIK4sLrmUsHx822SgnAeWWNrmRTcyEG+HD0s&#10;MNP2yh90OfhSBAi7DBVU3neZlK6oyKCb2o44eF+2N+iD7Eupe7wGuGllEkVzabDmsFBhR+uKiubw&#10;YxScXPq9327e92n8PB6X5xdfNzut1NPjsHoF4Wnw/+F7e6sVzKJkDn9vwhO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oVskyAAAAN0AAAAPAAAAAAAAAAAAAAAAAJgCAABk&#10;cnMvZG93bnJldi54bWxQSwUGAAAAAAQABAD1AAAAjQMAAAAA&#10;" path="m6,20l,20,,3,,2r,l1,2,1,1r,l1,1r,l1,1r,l1,1r,l1,1r,l1,r,l2,r,l2,r,l2,r,l2,r,l2,r,l2,r,l2,r,l3,r,l3,r,l3,r,l3,r,l3,r,l3,r,l3,r,l4,r,l4,r,l4,r,l4,r,l4,r,l4,r,l4,,5,r,l5,r,l5,r,l5,r,l5,r,1l5,1r,l5,1r,l6,1r,l6,1r,l6,1r,1l6,2r,l6,3r,17xe" fillcolor="#545454" stroked="f">
                  <v:path arrowok="t" o:connecttype="custom" o:connectlocs="0,20;0,2;1,2;1,1;1,1;1,1;1,1;1,1;1,0;2,0;2,0;2,0;2,0;2,0;2,0;2,0;3,0;3,0;3,0;3,0;3,0;3,0;3,0;4,0;4,0;4,0;4,0;4,0;4,0;5,0;5,0;5,0;5,0;5,0;5,1;5,1;6,1;6,1;6,1;6,2;6,3" o:connectangles="0,0,0,0,0,0,0,0,0,0,0,0,0,0,0,0,0,0,0,0,0,0,0,0,0,0,0,0,0,0,0,0,0,0,0,0,0,0,0,0,0"/>
                </v:shape>
                <v:shape id="Freeform 4027" o:spid="_x0000_s1168" style="position:absolute;left:434;top:425;width:6;height:2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9h1MgA&#10;AADdAAAADwAAAGRycy9kb3ducmV2LnhtbESPQUvDQBSE70L/w/IEL9JuDGJD7LYUQRTpobalxdtr&#10;9pmkZt8u2TVJ/323IHgcZuYbZrYYTCM6an1tWcHDJAFBXFhdc6lgt30dZyB8QNbYWCYFZ/KwmI9u&#10;Zphr2/MndZtQighhn6OCKgSXS+mLigz6iXXE0fu2rcEQZVtK3WIf4aaRaZI8SYM1x4UKHb1UVPxs&#10;fo2Ct7PbH48fq2V6n3UnOtT9l8vWSt3dDstnEIGG8B/+a79rBY9JOoXrm/gE5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r2HUyAAAAN0AAAAPAAAAAAAAAAAAAAAAAJgCAABk&#10;cnMvZG93bnJldi54bWxQSwUGAAAAAAQABAD1AAAAjQMAAAAA&#10;" path="m6,20l,20,,3,,2r,l1,2,1,1r,l1,1r,l1,1r,l1,1r,l1,1r,l1,r,l2,r,l2,r,l2,r,l2,r,l2,r,l2,r,l2,r,l3,r,l3,r,l3,r,l3,r,l3,r,l3,r,l3,r,l4,r,l4,r,l4,r,l4,r,l4,r,l4,r,l4,,5,r,l5,r,l5,r,l5,r,l5,r,1l5,1r,l5,1r,l6,1r,l6,1r,l6,1r,1l6,2r,l6,3r,17xe" filled="f" strokeweight="0">
                  <v:stroke joinstyle="miter"/>
                  <v:path arrowok="t" o:connecttype="custom" o:connectlocs="0,20;0,2;1,2;1,1;1,1;1,1;1,1;1,1;1,0;2,0;2,0;2,0;2,0;2,0;2,0;2,0;3,0;3,0;3,0;3,0;3,0;3,0;3,0;4,0;4,0;4,0;4,0;4,0;4,0;5,0;5,0;5,0;5,0;5,0;5,1;5,1;6,1;6,1;6,1;6,2;6,3" o:connectangles="0,0,0,0,0,0,0,0,0,0,0,0,0,0,0,0,0,0,0,0,0,0,0,0,0,0,0,0,0,0,0,0,0,0,0,0,0,0,0,0,0"/>
                </v:shape>
                <v:shape id="Freeform 4028" o:spid="_x0000_s1169" style="position:absolute;left:393;top:451;width:46;height:12;visibility:visible;mso-wrap-style:square;v-text-anchor:top" coordsize="4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QMEMEA&#10;AADdAAAADwAAAGRycy9kb3ducmV2LnhtbERPy4rCMBTdC/MP4QruNFVUZjqNMgoOLgTxAbO9NLcP&#10;2tyUJGr9+8lCcHk472zdm1bcyfnasoLpJAFBnFtdc6ngetmNP0H4gKyxtUwKnuRhvfoYZJhq++AT&#10;3c+hFDGEfYoKqhC6VEqfV2TQT2xHHLnCOoMhQldK7fARw00rZ0mylAZrjg0VdrStKG/ON6NA/haH&#10;xeHrsmkIi+vfUT+Pe1crNRr2P98gAvXhLX6591rBPJnFufFNfAJ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0DBDBAAAA3QAAAA8AAAAAAAAAAAAAAAAAmAIAAGRycy9kb3du&#10;cmV2LnhtbFBLBQYAAAAABAAEAPUAAACGAwAAAAA=&#10;" path="m46,r,l46,r,l46,1r,l46,1r,l46,1r,l46,1r,l46,1,45,2r,l45,2r,l45,2r,l45,2r,l45,2r,l45,3r,l45,3r-1,l44,3r,l44,3r,l44,3r,l44,4r,l44,4r,l43,4r,l43,4r,l43,4r,l43,4r,1l43,5r,l42,5r,l42,5r,l42,5r,l42,5r,l42,6r-1,l41,6r,l41,6r,l41,6r,l41,6r,l40,6r,l40,6r,1l40,7r,l40,7r,l39,7r,l39,7r,l39,7r,l39,7r,l38,8r,l38,8r,l38,8r,l38,8r,l37,8r,l37,8r,l37,8r,l37,8r-1,l36,9r,l36,9r,l36,9r-1,l35,9r,l34,9r,l34,9r,l33,9r,l33,9r-1,l32,9r,1l31,10r,l31,10r,l30,10r,l30,10r,l29,10r,l29,10r-1,l28,10r,l28,10r-1,l27,10r,l27,10r-1,l26,10r,l26,10r-1,l25,10r,l25,10r-1,l24,10r,l24,10r-1,l23,10r,l23,10r-1,l22,10r,l22,10r-1,l21,10r,l21,10r-1,l20,10r,l20,10r,l19,10r,l19,10r,l18,10r,l18,10r,l18,10r-1,l17,10r,l17,10r-1,l16,10r,l16,10r,l15,10r,l15,10r,l15,10r,-1l14,9r,l14,9r,l14,9r-1,l13,9r,l13,9r,l12,9r,l12,9r,l12,9r,l12,9r-1,l11,9r,-1l11,8r,l11,8r,l10,8r,l10,8r,l10,8r,l9,8r,l9,8r,l9,8r,l9,8,8,8r,l8,8r,l8,8,8,7r,l8,7,7,7r,l7,7r,l7,7r,l7,7,6,7r,l6,7r,l6,7r,l6,6r,l5,6r,l5,6r,l5,6r,l5,6r,l4,6r,l4,6r,l4,5r,l4,5r,l4,5,3,5r,l3,5r,l3,5r,l3,5,3,4r,l2,4r,l2,4r,l2,4r,l2,4r,l2,4,2,3,1,3r,l1,3r,l1,3r,l1,3r,l1,3,1,2r,l,2r,l,2r,l,2r,l,2r,l,2r,l,2r,l,2r,l,2r,l,2r,l,3r,l,3r,l,3r1,l1,3r,l1,3r,l1,3r,l1,3r,1l1,4r,l1,4r,l1,4r,l1,4r,l1,4r,l1,4r,l1,4r,1l2,5r,l2,5r,l2,5r,l2,5r,l2,5r,l2,5r,l2,5r,l2,6r,l2,6r1,l3,6r,l3,6r,l3,6r,l3,6r,l3,6r,l3,6r,l3,7r,l4,7r,l4,7r,l4,7r,l4,7r,l4,7r,l4,7r,l5,7r,l5,8r,l5,8r,l5,8r,l5,8r,l5,8r,l6,8r,l6,8r,l6,8,7,9r,l7,9r1,l8,9r,l8,9r1,1l9,10r1,l10,10r,l11,10r,l11,10r1,l12,11r,l13,11r,l13,11r1,l14,11r,l15,11r,l15,11r,1l16,12r,l16,12r1,l17,12r,l18,12r,l18,12r1,l19,12r,l20,12r,l20,12r1,l21,12r,l22,12r,l22,12r1,l23,12r,l24,12r,l24,12r1,l25,12r,l26,12r,l26,12r1,l27,12r,l28,12r,l28,12r1,l29,12r,l30,12r,l30,12r1,l31,12r,l31,12r1,-1l32,11r,l33,11r,l33,11r1,l34,11r,l35,11r,l35,10r1,l36,10r,l37,10r,l37,10r1,l38,10r,-1l38,9r1,l39,9r,l39,9r,l39,9r,l39,9r1,l40,9r,l40,9r,l40,8r,l41,8r,l41,8r,l41,8r,l41,8r,l42,8r,l42,8r,l42,7r,l42,7r,l42,7r1,l43,7r,l43,7r,l43,7r,l43,6r,l43,6r,l44,6r,l44,6r,l44,6r,l44,6r,-1l44,5r,l44,5r,l45,5r,l45,5r,l45,5r,-1l45,4r,l45,4r,l45,4r,l45,4r,l45,3r,l46,3r,l46,3r,l46,3r,l46,3r,-1l46,2r,l46,2r,l46,2r,l46,2r,l46,1r,l46,1r,l46,1r,l46,1r,l46,r,l46,xe" fillcolor="#545454" stroked="f">
                  <v:path arrowok="t" o:connecttype="custom" o:connectlocs="46,1;45,2;44,3;43,4;42,5;41,6;40,7;39,7;37,8;36,9;33,9;30,10;28,10;25,10;23,10;20,10;18,10;16,10;14,9;12,9;11,8;9,8;8,7;6,7;5,6;4,5;3,5;2,4;1,3;0,2;0,2;1,3;1,4;1,5;2,5;3,6;3,6;4,7;5,8;6,8;9,10;13,11;16,12;19,12;22,12;26,12;29,12;32,11;35,10;38,9;40,9;41,8;42,7;43,6;44,6;45,5;45,3;46,2;46,1" o:connectangles="0,0,0,0,0,0,0,0,0,0,0,0,0,0,0,0,0,0,0,0,0,0,0,0,0,0,0,0,0,0,0,0,0,0,0,0,0,0,0,0,0,0,0,0,0,0,0,0,0,0,0,0,0,0,0,0,0,0,0"/>
                </v:shape>
                <v:shape id="Freeform 4029" o:spid="_x0000_s1170" style="position:absolute;left:393;top:451;width:46;height:12;visibility:visible;mso-wrap-style:square;v-text-anchor:top" coordsize="4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C9KcQA&#10;AADdAAAADwAAAGRycy9kb3ducmV2LnhtbESPQWsCMRSE7wX/Q3hCbzWrSKurUUQoaE9WvXh7bp67&#10;q8nLkqTr+u+bQsHjMDPfMPNlZ41oyYfasYLhIANBXDhdc6ngePh8m4AIEVmjcUwKHhRguei9zDHX&#10;7s7f1O5jKRKEQ44KqhibXMpQVGQxDFxDnLyL8xZjkr6U2uM9wa2Royx7lxZrTgsVNrSuqLjtf6yC&#10;1gR51Tt98o+vYnu57s5ns/1Q6rXfrWYgInXxGf5vb7SCcTaawt+b9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AvSnEAAAA3QAAAA8AAAAAAAAAAAAAAAAAmAIAAGRycy9k&#10;b3ducmV2LnhtbFBLBQYAAAAABAAEAPUAAACJAwAAAAA=&#10;" path="m46,r,l46,r,l46,1r,l46,1r,l46,1r,l46,1r,l46,1,45,2r,l45,2r,l45,2r,l45,2r,l45,2r,l45,3r,l45,3r-1,l44,3r,l44,3r,l44,3r,l44,4r,l44,4r,l43,4r,l43,4r,l43,4r,l43,4r,1l43,5r,l42,5r,l42,5r,l42,5r,l42,5r,l42,6r-1,l41,6r,l41,6r,l41,6r,l41,6r,l40,6r,l40,6r,1l40,7r,l40,7r,l39,7r,l39,7r,l39,7r,l39,7r,l38,8r,l38,8r,l38,8r,l38,8r,l37,8r,l37,8r,l37,8r,l37,8r-1,l36,9r,l36,9r,l36,9r-1,l35,9r,l34,9r,l34,9r,l33,9r,l33,9r-1,l32,9r,1l31,10r,l31,10r,l30,10r,l30,10r,l29,10r,l29,10r-1,l28,10r,l28,10r-1,l27,10r,l27,10r-1,l26,10r,l26,10r-1,l25,10r,l25,10r-1,l24,10r,l24,10r-1,l23,10r,l23,10r-1,l22,10r,l22,10r-1,l21,10r,l21,10r-1,l20,10r,l20,10r,l19,10r,l19,10r,l18,10r,l18,10r,l18,10r-1,l17,10r,l17,10r-1,l16,10r,l16,10r,l15,10r,l15,10r,l15,10r,-1l14,9r,l14,9r,l14,9r-1,l13,9r,l13,9r,l12,9r,l12,9r,l12,9r,l12,9r-1,l11,9r,-1l11,8r,l11,8r,l10,8r,l10,8r,l10,8r,l9,8r,l9,8r,l9,8r,l9,8,8,8r,l8,8r,l8,8,8,7r,l8,7,7,7r,l7,7r,l7,7r,l7,7,6,7r,l6,7r,l6,7r,l6,6r,l5,6r,l5,6r,l5,6r,l5,6r,l4,6r,l4,6r,l4,5r,l4,5r,l4,5,3,5r,l3,5r,l3,5r,l3,5,3,4r,l2,4r,l2,4r,l2,4r,l2,4r,l2,4,2,3,1,3r,l1,3r,l1,3r,l1,3r,l1,3,1,2r,l,2r,l,2r,l,2r,l,2r,l,2r,l,2r,l,2r,l,2r,l,2r,l,3r,l,3r,l,3r1,l1,3r,l1,3r,l1,3r,l1,3r,1l1,4r,l1,4r,l1,4r,l1,4r,l1,4r,l1,4r,l1,4r,1l2,5r,l2,5r,l2,5r,l2,5r,l2,5r,l2,5r,l2,5r,l2,6r,l2,6r1,l3,6r,l3,6r,l3,6r,l3,6r,l3,6r,l3,6r,l3,7r,l4,7r,l4,7r,l4,7r,l4,7r,l4,7r,l4,7r,l5,7r,l5,8r,l5,8r,l5,8r,l5,8r,l5,8r,l6,8r,l6,8r,l6,8,7,9r,l7,9r1,l8,9r,l8,9r1,1l9,10r1,l10,10r,l11,10r,l11,10r1,l12,11r,l13,11r,l13,11r1,l14,11r,l15,11r,l15,11r,1l16,12r,l16,12r1,l17,12r,l18,12r,l18,12r1,l19,12r,l20,12r,l20,12r1,l21,12r,l22,12r,l22,12r1,l23,12r,l24,12r,l24,12r1,l25,12r,l26,12r,l26,12r1,l27,12r,l28,12r,l28,12r1,l29,12r,l30,12r,l30,12r1,l31,12r,l31,12r1,-1l32,11r,l33,11r,l33,11r1,l34,11r,l35,11r,l35,10r1,l36,10r,l37,10r,l37,10r1,l38,10r,-1l38,9r1,l39,9r,l39,9r,l39,9r,l39,9r1,l40,9r,l40,9r,l40,8r,l41,8r,l41,8r,l41,8r,l41,8r,l42,8r,l42,8r,l42,7r,l42,7r,l42,7r1,l43,7r,l43,7r,l43,7r,l43,6r,l43,6r,l44,6r,l44,6r,l44,6r,l44,6r,-1l44,5r,l44,5r,l45,5r,l45,5r,l45,5r,-1l45,4r,l45,4r,l45,4r,l45,4r,l45,3r,l46,3r,l46,3r,l46,3r,l46,3r,-1l46,2r,l46,2r,l46,2r,l46,2r,l46,1r,l46,1r,l46,1r,l46,1r,l46,r,l46,xe" filled="f" strokeweight="0">
                  <v:stroke joinstyle="miter"/>
                  <v:path arrowok="t" o:connecttype="custom" o:connectlocs="46,1;45,2;44,3;43,4;42,5;41,6;40,7;39,7;37,8;36,9;33,9;30,10;28,10;25,10;23,10;20,10;18,10;16,10;14,9;12,9;11,8;9,8;8,7;6,7;5,6;4,5;3,5;2,4;1,3;0,2;0,2;1,3;1,4;1,5;2,5;3,6;3,6;4,7;5,8;6,8;9,10;13,11;16,12;19,12;22,12;26,12;29,12;32,11;35,10;38,9;40,9;41,8;42,7;43,6;44,6;45,5;45,3;46,2;46,1" o:connectangles="0,0,0,0,0,0,0,0,0,0,0,0,0,0,0,0,0,0,0,0,0,0,0,0,0,0,0,0,0,0,0,0,0,0,0,0,0,0,0,0,0,0,0,0,0,0,0,0,0,0,0,0,0,0,0,0,0,0,0"/>
                </v:shape>
                <v:group id="Group 4030" o:spid="_x0000_s1171" style="position:absolute;left:96;top:8;width:63;height:63" coordorigin="96,8" coordsize="6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gk7cQAAADdAAAADwAAAGRycy9kb3ducmV2LnhtbERPy2rCQBTdF/yH4Qru&#10;6iSmLRIdRUItXYRCVRB3l8w1CWbuhMw0j7/vLApdHs57ux9NI3rqXG1ZQbyMQBAXVtdcKricj89r&#10;EM4ja2wsk4KJHOx3s6ctptoO/E39yZcihLBLUUHlfZtK6YqKDLqlbYkDd7edQR9gV0rd4RDCTSNX&#10;UfQmDdYcGipsKauoeJx+jIKPAYdDEr/3+eOeTbfz69c1j0mpxXw8bEB4Gv2/+M/9qRW8REn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kgk7cQAAADdAAAA&#10;DwAAAAAAAAAAAAAAAACqAgAAZHJzL2Rvd25yZXYueG1sUEsFBgAAAAAEAAQA+gAAAJsDAAAAAA==&#10;">
                  <v:rect id="Rectangle 4031" o:spid="_x0000_s1172" style="position:absolute;left:96;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qe1sUA&#10;AADdAAAADwAAAGRycy9kb3ducmV2LnhtbESPT4vCMBTE74LfITzB25qqS5FqFBFFD7riHxBvj+bZ&#10;FpuX0kTtfnuzsOBxmJnfMJNZY0rxpNoVlhX0exEI4tTqgjMF59PqawTCeWSNpWVS8EsOZtN2a4KJ&#10;ti8+0PPoMxEg7BJUkHtfJVK6NCeDrmcr4uDdbG3QB1lnUtf4CnBTykEUxdJgwWEhx4oWOaX348Mo&#10;cM0tvexxl21jt66Ky2L5c43PSnU7zXwMwlPjP+H/9kYr+I6Gffh7E56An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p7WxQAAAN0AAAAPAAAAAAAAAAAAAAAAAJgCAABkcnMv&#10;ZG93bnJldi54bWxQSwUGAAAAAAQABAD1AAAAigMAAAAA&#10;" fillcolor="#d8d8d8" stroked="f"/>
                  <v:rect id="Rectangle 4032" o:spid="_x0000_s1173" style="position:absolute;left:96;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IGZMUA&#10;AADdAAAADwAAAGRycy9kb3ducmV2LnhtbESPQWsCMRCF70L/QxjBi2hSFamrURZBKIUeugq9Dptx&#10;s7iZLJu4rv++KRR6fLx535u3OwyuET11ofas4XWuQBCX3tRcabicT7M3ECEiG2w8k4YnBTjsX0Y7&#10;zIx/8Bf1RaxEgnDIUIONsc2kDKUlh2HuW+LkXX3nMCbZVdJ0+Ehw18iFUmvpsObUYLGlo6XyVtxd&#10;ekM9p32++Sjs8ru40ypvPi2dtJ6Mh3wLItIQ/4//0u9Gw0otF/C7JiFA7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0gZkxQAAAN0AAAAPAAAAAAAAAAAAAAAAAJgCAABkcnMv&#10;ZG93bnJldi54bWxQSwUGAAAAAAQABAD1AAAAigMAAAAA&#10;" filled="f" strokecolor="#7f7f7f"/>
                  <v:rect id="Rectangle 4033" o:spid="_x0000_s1174" style="position:absolute;left:138;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6tNscA&#10;AADdAAAADwAAAGRycy9kb3ducmV2LnhtbESPT2vCQBTE7wW/w/KEXkLdtRFpU1expaI3/7R4fmRf&#10;k9Ds25DdmuindwWhx2FmfsPMFr2txYlaXznWMB4pEMS5MxUXGr6/Vk8vIHxANlg7Jg1n8rCYDx5m&#10;mBnX8Z5Oh1CICGGfoYYyhCaT0uclWfQj1xBH78e1FkOUbSFNi12E21o+KzWVFiuOCyU29FFS/nv4&#10;sxqSJj2+d5fdJtmu1Plzfdy/Fkmv9eOwX76BCNSH//C9vTEaJipN4fYmPgE5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erTbHAAAA3QAAAA8AAAAAAAAAAAAAAAAAmAIAAGRy&#10;cy9kb3ducmV2LnhtbFBLBQYAAAAABAAEAPUAAACMAwAAAAA=&#10;" fillcolor="#bfbfbf" stroked="f"/>
                  <v:rect id="Rectangle 4034" o:spid="_x0000_s1175" style="position:absolute;left:138;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Q678UA&#10;AADdAAAADwAAAGRycy9kb3ducmV2LnhtbESPQWsCMRSE74X+h/AKvXWztiqyNcpWKvQkqIXa22Pz&#10;TBY3L8smutt/3wiCx2FmvmHmy8E14kJdqD0rGGU5COLK65qNgu/9+mUGIkRkjY1nUvBHAZaLx4c5&#10;Ftr3vKXLLhqRIBwKVGBjbAspQ2XJYch8S5y8o+8cxiQ7I3WHfYK7Rr7m+VQ6rDktWGxpZak67c5O&#10;wWf7uyknJsjyJ9rDyX/0a7sxSj0/DeU7iEhDvIdv7S+tYJy/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RDrvxQAAAN0AAAAPAAAAAAAAAAAAAAAAAJgCAABkcnMv&#10;ZG93bnJldi54bWxQSwUGAAAAAAQABAD1AAAAigMAAAAA&#10;" filled="f"/>
                  <v:rect id="Rectangle 4035" o:spid="_x0000_s1176" style="position:absolute;left:138;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Ne1sQA&#10;AADdAAAADwAAAGRycy9kb3ducmV2LnhtbESPzYvCMBTE7wv+D+EJXpY18ZOlGsUPlD14se5hj4/m&#10;2Rabl9JErf+9EYQ9DjPzG2a+bG0lbtT40rGGQV+BIM6cKTnX8HvafX2D8AHZYOWYNDzIw3LR+Zhj&#10;Ytydj3RLQy4ihH2CGooQ6kRKnxVk0fddTRy9s2sshiibXJoG7xFuKzlUaiotlhwXCqxpU1B2Sa9W&#10;w8T68UDJ/WF7/SP63Nh2xOla6163Xc1ABGrDf/jd/jEaxmo0gdeb+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jXtbEAAAA3QAAAA8AAAAAAAAAAAAAAAAAmAIAAGRycy9k&#10;b3ducmV2LnhtbFBLBQYAAAAABAAEAPUAAACJAwAAAAA=&#10;" fillcolor="#a5a5a5" stroked="f"/>
                  <v:rect id="Rectangle 4036" o:spid="_x0000_s1177" style="position:absolute;left:117;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kOrscA&#10;AADdAAAADwAAAGRycy9kb3ducmV2LnhtbESPT2vCQBTE70K/w/IKvYS66x9Eo6tUUeqtasXzI/tM&#10;QrNvQ3Zrop++Wyj0OMzMb5jFqrOVuFHjS8caBn0FgjhzpuRcw/lz9zoF4QOywcoxabiTh9XyqbfA&#10;1LiWj3Q7hVxECPsUNRQh1KmUPivIou+7mjh6V9dYDFE2uTQNthFuKzlUaiItlhwXCqxpU1D2dfq2&#10;GpJ6dFm3j8M++dip+/b9cpzlSaf1y3P3NgcRqAv/4b/23mgYq9EE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pDq7HAAAA3QAAAA8AAAAAAAAAAAAAAAAAmAIAAGRy&#10;cy9kb3ducmV2LnhtbFBLBQYAAAAABAAEAPUAAACMAwAAAAA=&#10;" fillcolor="#bfbfbf" stroked="f"/>
                  <v:rect id="Rectangle 4037" o:spid="_x0000_s1178" style="position:absolute;left:117;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akmMUA&#10;AADdAAAADwAAAGRycy9kb3ducmV2LnhtbESPQWsCMRSE70L/Q3iCt5q1trZsjbJKBU+CWtDeHpvX&#10;ZHHzsmxSd/vvTaHgcZiZb5j5sne1uFIbKs8KJuMMBHHpdcVGwedx8/gGIkRkjbVnUvBLAZaLh8Ec&#10;c+073tP1EI1IEA45KrAxNrmUobTkMIx9Q5y8b986jEm2RuoWuwR3tXzKspl0WHFasNjQ2lJ5Ofw4&#10;BR/N1654MUEWp2jPF7/qNnZnlBoN++IdRKQ+3sP/7a1W8JxNX+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lqSYxQAAAN0AAAAPAAAAAAAAAAAAAAAAAJgCAABkcnMv&#10;ZG93bnJldi54bWxQSwUGAAAAAAQABAD1AAAAigMAAAAA&#10;" filled="f"/>
                  <v:rect id="Rectangle 4038" o:spid="_x0000_s1179" style="position:absolute;left:117;top:58;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LxSMEA&#10;AADdAAAADwAAAGRycy9kb3ducmV2LnhtbERPy4rCMBTdD/gP4QpuBk18ItUoPhiZhRurC5eX5toW&#10;m5vSRK1/P1kIszyc93Ld2ko8qfGlYw3DgQJBnDlTcq7hcv7pz0H4gGywckwa3uRhvep8LTEx7sUn&#10;eqYhFzGEfYIaihDqREqfFWTRD1xNHLmbayyGCJtcmgZfMdxWcqTUTFosOTYUWNOuoOyePqyGqfWT&#10;oZKH4/5xJfre2XbM6VbrXrfdLEAEasO/+OP+NRomahznxjfxCcj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9i8UjBAAAA3QAAAA8AAAAAAAAAAAAAAAAAmAIAAGRycy9kb3du&#10;cmV2LnhtbFBLBQYAAAAABAAEAPUAAACGAwAAAAA=&#10;" fillcolor="#a5a5a5" stroked="f"/>
                  <v:rect id="Rectangle 4039" o:spid="_x0000_s1180" style="position:absolute;left:97;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aa3MYA&#10;AADdAAAADwAAAGRycy9kb3ducmV2LnhtbESPT2vCQBTE7wW/w/KEXoLuthbR6CptqejNv3h+ZJ9J&#10;MPs2ZLcm+um7hUKPw8z8hpkvO1uJGzW+dKzhZahAEGfOlJxrOB1XgwkIH5ANVo5Jw508LBe9pzmm&#10;xrW8p9sh5CJC2KeooQihTqX0WUEW/dDVxNG7uMZiiLLJpWmwjXBbyVelxtJiyXGhwJo+C8quh2+r&#10;IalH54/2sdsk25W6f63P+2medFo/97v3GYhAXfgP/7U3RsObGk3h901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aa3MYAAADdAAAADwAAAAAAAAAAAAAAAACYAgAAZHJz&#10;L2Rvd25yZXYueG1sUEsFBgAAAAAEAAQA9QAAAIsDAAAAAA==&#10;" fillcolor="#bfbfbf" stroked="f"/>
                  <v:rect id="Rectangle 4040" o:spid="_x0000_s1181" style="position:absolute;left:97;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PkcEA&#10;AADdAAAADwAAAGRycy9kb3ducmV2LnhtbERPz2vCMBS+D/wfwhN2W1NFx6hGqaKwkzAdqLdH80yK&#10;zUtpMtv99+Yw2PHj+71cD64RD+pC7VnBJMtBEFde12wUfJ/2bx8gQkTW2HgmBb8UYL0avSyx0L7n&#10;L3ocoxEphEOBCmyMbSFlqCw5DJlviRN3853DmGBnpO6wT+GukdM8f5cOa04NFlvaWqruxx+nYNde&#10;D+XcBFmeo73c/abf24NR6nU8lAsQkYb4L/5zf2oFs3yW9qc36Qn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5T5HBAAAA3QAAAA8AAAAAAAAAAAAAAAAAmAIAAGRycy9kb3du&#10;cmV2LnhtbFBLBQYAAAAABAAEAPUAAACGAwAAAAA=&#10;" filled="f"/>
                  <v:rect id="Rectangle 4041" o:spid="_x0000_s1182" style="position:absolute;left:97;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4rqMUA&#10;AADdAAAADwAAAGRycy9kb3ducmV2LnhtbESPQWvCQBSE7wX/w/KEXqTupo2lpG6CWioeemn04PGR&#10;fSbB7NuQXTX9926h0OMwM98wy2K0nbjS4FvHGpK5AkFcOdNyreGw/3x6A+EDssHOMWn4IQ9FPnlY&#10;Ymbcjb/pWoZaRAj7DDU0IfSZlL5qyKKfu544eic3WAxRDrU0A94i3HbyWalXabHluNBgT5uGqnN5&#10;sRoW1qeJktuvj8uRaLax4wuXa60fp+PqHUSgMfyH/9o7oyFVaQK/b+ITk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XiuoxQAAAN0AAAAPAAAAAAAAAAAAAAAAAJgCAABkcnMv&#10;ZG93bnJldi54bWxQSwUGAAAAAAQABAD1AAAAigMAAAAA&#10;" fillcolor="#a5a5a5" stroked="f"/>
                  <v:rect id="Rectangle 4042" o:spid="_x0000_s1183" style="position:absolute;left:138;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R70McA&#10;AADdAAAADwAAAGRycy9kb3ducmV2LnhtbESPT2vCQBTE7wW/w/IKvYS66x9Eo6toqeit1YrnR/aZ&#10;hGbfhuzWRD99Vyj0OMzMb5jFqrOVuFLjS8caBn0FgjhzpuRcw+lr+zoF4QOywcoxabiRh9Wy97TA&#10;1LiWD3Q9hlxECPsUNRQh1KmUPivIou+7mjh6F9dYDFE2uTQNthFuKzlUaiItlhwXCqzpraDs+/hj&#10;NST16Lxp75/75GOrbu+782GWJ53WL8/deg4iUBf+w3/tvdEwVuMhPN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eUe9DHAAAA3QAAAA8AAAAAAAAAAAAAAAAAmAIAAGRy&#10;cy9kb3ducmV2LnhtbFBLBQYAAAAABAAEAPUAAACMAwAAAAA=&#10;" fillcolor="#bfbfbf" stroked="f"/>
                  <v:rect id="Rectangle 4043" o:spid="_x0000_s1184" style="position:absolute;left:138;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vR5sUA&#10;AADdAAAADwAAAGRycy9kb3ducmV2LnhtbESPQWsCMRSE74X+h/AKvXWztiqyNcpWKvQkqIXa22Pz&#10;TBY3L8smutt/3wiCx2FmvmHmy8E14kJdqD0rGGU5COLK65qNgu/9+mUGIkRkjY1nUvBHAZaLx4c5&#10;Ftr3vKXLLhqRIBwKVGBjbAspQ2XJYch8S5y8o+8cxiQ7I3WHfYK7Rr7m+VQ6rDktWGxpZak67c5O&#10;wWf7uyknJsjyJ9rDyX/0a7sxSj0/DeU7iEhDvIdv7S+tYJyP3+D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9HmxQAAAN0AAAAPAAAAAAAAAAAAAAAAAJgCAABkcnMv&#10;ZG93bnJldi54bWxQSwUGAAAAAAQABAD1AAAAigMAAAAA&#10;" filled="f"/>
                  <v:rect id="Rectangle 4044" o:spid="_x0000_s1185" style="position:absolute;left:138;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mIMMQA&#10;AADdAAAADwAAAGRycy9kb3ducmV2LnhtbESPQWvCQBSE74L/YXmCF9FdNUpJXaW1KB56afTg8ZF9&#10;TUKzb0N21fTfu4LgcZiZb5jVprO1uFLrK8caphMFgjh3puJCw+m4G7+B8AHZYO2YNPyTh82631th&#10;atyNf+iahUJECPsUNZQhNKmUPi/Jop+4hjh6v661GKJsC2lavEW4reVMqaW0WHFcKLGhbUn5X3ax&#10;GhbWJ1Ml999flzPRaGu7OWefWg8H3cc7iEBdeIWf7YPRkKgkgceb+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piDDEAAAA3QAAAA8AAAAAAAAAAAAAAAAAmAIAAGRycy9k&#10;b3ducmV2LnhtbFBLBQYAAAAABAAEAPUAAACJAwAAAAA=&#10;" fillcolor="#a5a5a5" stroked="f"/>
                  <v:rect id="Rectangle 4045" o:spid="_x0000_s1186" style="position:absolute;left:117;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3jpMcA&#10;AADdAAAADwAAAGRycy9kb3ducmV2LnhtbESPS2vDMBCE74X+B7GFXkwitXmQuFFCUhKaW/Mi58Xa&#10;2qbWylhq7OTXR4VCj8PMfMPMFp2txIUaXzrW8NJXIIgzZ0rONZyOm94EhA/IBivHpOFKHhbzx4cZ&#10;psa1vKfLIeQiQtinqKEIoU6l9FlBFn3f1cTR+3KNxRBlk0vTYBvhtpKvSo2lxZLjQoE1vReUfR9+&#10;rIakHpxX7W23TT436rr+OO+nedJp/fzULd9ABOrCf/ivvTUahmo4gt838QnI+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946THAAAA3QAAAA8AAAAAAAAAAAAAAAAAmAIAAGRy&#10;cy9kb3ducmV2LnhtbFBLBQYAAAAABAAEAPUAAACMAwAAAAA=&#10;" fillcolor="#bfbfbf" stroked="f"/>
                  <v:rect id="Rectangle 4046" o:spid="_x0000_s1187" style="position:absolute;left:117;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xyfsQA&#10;AADdAAAADwAAAGRycy9kb3ducmV2LnhtbESPQWsCMRSE70L/Q3iF3jSrqJTVKNui4EmoFtTbY/NM&#10;FjcvyyZ1139vCoUeh5n5hlmue1eLO7Wh8qxgPMpAEJdeV2wUfB+3w3cQISJrrD2TggcFWK9eBkvM&#10;te/4i+6HaESCcMhRgY2xyaUMpSWHYeQb4uRdfeswJtkaqVvsEtzVcpJlc+mw4rRgsaFPS+Xt8OMU&#10;bJrLvpiZIItTtOeb/+i2dm+UenvtiwWISH38D/+1d1rBNJvO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ccn7EAAAA3QAAAA8AAAAAAAAAAAAAAAAAmAIAAGRycy9k&#10;b3ducmV2LnhtbFBLBQYAAAAABAAEAPUAAACJAwAAAAA=&#10;" filled="f"/>
                  <v:rect id="Rectangle 4047" o:spid="_x0000_s1188" style="position:absolute;left:117;top:37;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sWR8UA&#10;AADdAAAADwAAAGRycy9kb3ducmV2LnhtbESPQWvCQBSE7wX/w/KEXkR31dhKdBW1tHjw0tiDx0f2&#10;mQSzb0N21fjvuwWhx2FmvmGW687W4katrxxrGI8UCOLcmYoLDT/Hz+EchA/IBmvHpOFBHtar3ssS&#10;U+Pu/E23LBQiQtinqKEMoUml9HlJFv3INcTRO7vWYoiyLaRp8R7htpYTpd6kxYrjQokN7UrKL9nV&#10;aphZn4yV/Dp8XE9Eg53tppxttX7td5sFiEBd+A8/23ujIVHJO/y9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xZHxQAAAN0AAAAPAAAAAAAAAAAAAAAAAJgCAABkcnMv&#10;ZG93bnJldi54bWxQSwUGAAAAAAQABAD1AAAAigMAAAAA&#10;" fillcolor="#a5a5a5" stroked="f"/>
                  <v:rect id="Rectangle 4048" o:spid="_x0000_s1189" style="position:absolute;left:97;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xMOsMA&#10;AADdAAAADwAAAGRycy9kb3ducmV2LnhtbERPz2vCMBS+D/wfwhN2KTPRibhqFJWJ3jbd8Pxonm2x&#10;eSlNZqt/vTkIO358v+fLzlbiSo0vHWsYDhQI4syZknMNvz/btykIH5ANVo5Jw408LBe9lzmmxrV8&#10;oOsx5CKGsE9RQxFCnUrps4Is+oGriSN3do3FEGGTS9NgG8NtJUdKTaTFkmNDgTVtCsouxz+rIanf&#10;T+v2/r1Pvrbq9rk7HT7ypNP6td+tZiACdeFf/HTvjYaxGse58U1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xMOsMAAADdAAAADwAAAAAAAAAAAAAAAACYAgAAZHJzL2Rv&#10;d25yZXYueG1sUEsFBgAAAAAEAAQA9QAAAIgDAAAAAA==&#10;" fillcolor="#bfbfbf" stroked="f"/>
                  <v:rect id="Rectangle 4049" o:spid="_x0000_s1190" style="position:absolute;left:97;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PmDMUA&#10;AADdAAAADwAAAGRycy9kb3ducmV2LnhtbESPQWsCMRSE74X+h/AKvXWzFhXdGmVbKvQkqIXa22Pz&#10;TBY3L8smdbf/3giCx2FmvmEWq8E14kxdqD0rGGU5COLK65qNgu/9+mUGIkRkjY1nUvBPAVbLx4cF&#10;Ftr3vKXzLhqRIBwKVGBjbAspQ2XJYch8S5y8o+8cxiQ7I3WHfYK7Rr7m+VQ6rDktWGzpw1J12v05&#10;BZ/t76acmCDLn2gPJ//er+3GKPX8NJRvICIN8R6+tb+0gnE+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YMxQAAAN0AAAAPAAAAAAAAAAAAAAAAAJgCAABkcnMv&#10;ZG93bnJldi54bWxQSwUGAAAAAAQABAD1AAAAigMAAAAA&#10;" filled="f"/>
                  <v:rect id="Rectangle 4050" o:spid="_x0000_s1191" style="position:absolute;left:97;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sY7sMA&#10;AADdAAAADwAAAGRycy9kb3ducmV2LnhtbERPu27CMBTdK/EP1kViqcBOeahKMYiCqDp0aWDoeBXf&#10;JhHxdWQ7EP4eD5U6Hp33ejvYVlzJh8axhmymQBCXzjRcaTifjtNXECEiG2wdk4Y7BdhuRk9rzI27&#10;8Tddi1iJFMIhRw11jF0uZShrshhmriNO3K/zFmOCvpLG4y2F21a+KLWSFhtODTV2tK+pvBS91bC0&#10;YZEp+fF16H+Invd2mHPxrvVkPOzeQEQa4r/4z/1pNCzUMu1Pb9IT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sY7sMAAADdAAAADwAAAAAAAAAAAAAAAACYAgAAZHJzL2Rv&#10;d25yZXYueG1sUEsFBgAAAAAEAAQA9QAAAIgDAAAAAA==&#10;" fillcolor="#a5a5a5" stroked="f"/>
                  <v:rect id="Rectangle 4051" o:spid="_x0000_s1192" style="position:absolute;left:138;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9zescA&#10;AADdAAAADwAAAGRycy9kb3ducmV2LnhtbESPQWvCQBSE74X+h+UVvIS6a22Lja7SiqI3qxbPj+wz&#10;Cc2+DdnVRH+9KxR6HGbmG2Yy62wlztT40rGGQV+BIM6cKTnX8LNfPo9A+IBssHJMGi7kYTZ9fJhg&#10;alzLWzrvQi4ihH2KGooQ6lRKnxVk0fddTRy9o2sshiibXJoG2wi3lXxR6l1aLDkuFFjTvKDsd3ey&#10;GpJ6ePhqr9/rZLNUl8XqsP3Ik07r3lP3OQYRqAv/4b/22mh4VW8DuL+JT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fc3rHAAAA3QAAAA8AAAAAAAAAAAAAAAAAmAIAAGRy&#10;cy9kb3ducmV2LnhtbFBLBQYAAAAABAAEAPUAAACMAwAAAAA=&#10;" fillcolor="#bfbfbf" stroked="f"/>
                  <v:rect id="Rectangle 4052" o:spid="_x0000_s1193" style="position:absolute;left:138;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7ioMQA&#10;AADdAAAADwAAAGRycy9kb3ducmV2LnhtbESPQWsCMRSE74L/ITyhN81WqpTVKKtU6ElQC623x+Y1&#10;Wdy8LJvU3f57Iwgeh5n5hlmue1eLK7Wh8qzgdZKBIC69rtgo+Drtxu8gQkTWWHsmBf8UYL0aDpaY&#10;a9/xga7HaESCcMhRgY2xyaUMpSWHYeIb4uT9+tZhTLI1UrfYJbir5TTL5tJhxWnBYkNbS+Xl+OcU&#10;fDTnfTEzQRbf0f5c/Kbb2b1R6mXUFwsQkfr4DD/an1rBWza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4qDEAAAA3QAAAA8AAAAAAAAAAAAAAAAAmAIAAGRycy9k&#10;b3ducmV2LnhtbFBLBQYAAAAABAAEAPUAAACJAwAAAAA=&#10;" filled="f"/>
                  <v:rect id="Rectangle 4053" o:spid="_x0000_s1194" style="position:absolute;left:138;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GmcQA&#10;AADdAAAADwAAAGRycy9kb3ducmV2LnhtbESPzYvCMBTE7wv+D+EJXpY18ZOlGsUPlD14se5hj4/m&#10;2Rabl9JErf+9EYQ9DjPzG2a+bG0lbtT40rGGQV+BIM6cKTnX8HvafX2D8AHZYOWYNDzIw3LR+Zhj&#10;Ytydj3RLQy4ihH2CGooQ6kRKnxVk0fddTRy9s2sshiibXJoG7xFuKzlUaiotlhwXCqxpU1B2Sa9W&#10;w8T68UDJ/WF7/SP63Nh2xOla6163Xc1ABGrDf/jd/jEaxmoygteb+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ZhpnEAAAA3QAAAA8AAAAAAAAAAAAAAAAAmAIAAGRycy9k&#10;b3ducmV2LnhtbFBLBQYAAAAABAAEAPUAAACJAwAAAAA=&#10;" fillcolor="#a5a5a5" stroked="f"/>
                  <v:rect id="Rectangle 4054" o:spid="_x0000_s1195" style="position:absolute;left:117;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Q4scA&#10;AADdAAAADwAAAGRycy9kb3ducmV2LnhtbESPS2vDMBCE74X+B7GFXkwitXmQuFFCUhKaW/Mi58Xa&#10;2qbWylhq7OTXR4VCj8PMfMPMFp2txIUaXzrW8NJXIIgzZ0rONZyOm94EhA/IBivHpOFKHhbzx4cZ&#10;psa1vKfLIeQiQtinqKEIoU6l9FlBFn3f1cTR+3KNxRBlk0vTYBvhtpKvSo2lxZLjQoE1vReUfR9+&#10;rIakHpxX7W23TT436rr+OO+nedJp/fzULd9ABOrCf/ivvTUahmo0hN838QnI+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o0OLHAAAA3QAAAA8AAAAAAAAAAAAAAAAAmAIAAGRy&#10;cy9kb3ducmV2LnhtbFBLBQYAAAAABAAEAPUAAACMAwAAAAA=&#10;" fillcolor="#bfbfbf" stroked="f"/>
                  <v:rect id="Rectangle 4055" o:spid="_x0000_s1196" style="position:absolute;left:117;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d61MUA&#10;AADdAAAADwAAAGRycy9kb3ducmV2LnhtbESPQWsCMRSE74L/IbxCb5qtdIusRlmlgidBW7C9PTbP&#10;ZHHzsmxSd/33TUHocZiZb5jlenCNuFEXas8KXqYZCOLK65qNgs+P3WQOIkRkjY1nUnCnAOvVeLTE&#10;Qvuej3Q7RSMShEOBCmyMbSFlqCw5DFPfEifv4juHMcnOSN1hn+CukbMse5MOa04LFlvaWqqupx+n&#10;4L39PpS5CbI8R/t19Zt+Zw9GqeenoVyAiDTE//CjvdcKXrM8h7836Qn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3rUxQAAAN0AAAAPAAAAAAAAAAAAAAAAAJgCAABkcnMv&#10;ZG93bnJldi54bWxQSwUGAAAAAAQABAD1AAAAigMAAAAA&#10;" filled="f"/>
                  <v:rect id="Rectangle 4056" o:spid="_x0000_s1197" style="position:absolute;left:117;top:16;width:2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4lAcQA&#10;AADdAAAADwAAAGRycy9kb3ducmV2LnhtbESPT4vCMBTE74LfITzBy6KJrsrSNYp/WNmDF+se9vho&#10;nm2xeSlN1PrtjSB4HGbmN8x82dpKXKnxpWMNo6ECQZw5U3Ku4e/4M/gC4QOywcoxabiTh+Wi25lj&#10;YtyND3RNQy4ihH2CGooQ6kRKnxVk0Q9dTRy9k2sshiibXJoGbxFuKzlWaiYtlhwXCqxpU1B2Ti9W&#10;w9T6yUjJ3X57+Sf62Nj2k9O11v1eu/oGEagN7/Cr/Ws0TNR0Bs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uJQHEAAAA3QAAAA8AAAAAAAAAAAAAAAAAmAIAAGRycy9k&#10;b3ducmV2LnhtbFBLBQYAAAAABAAEAPUAAACJAwAAAAA=&#10;" fillcolor="#a5a5a5" stroked="f"/>
                  <v:rect id="Rectangle 4057" o:spid="_x0000_s1198" style="position:absolute;left:97;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pOlccA&#10;AADdAAAADwAAAGRycy9kb3ducmV2LnhtbESPS2vDMBCE74H8B7GBXEwi9ZWHGyU0paG5NS9yXqyt&#10;bWqtjKXGTn99VSjkOMzMN8xi1dlKXKjxpWMNd2MFgjhzpuRcw+m4Gc1A+IBssHJMGq7kYbXs9xaY&#10;Gtfyni6HkIsIYZ+ihiKEOpXSZwVZ9GNXE0fv0zUWQ5RNLk2DbYTbSt4rNZEWS44LBdb0WlD2dfi2&#10;GpL64bxuf3bb5GOjrm/v5/08Tzqth4Pu5RlEoC7cwv/trdHwqJ6m8PcmP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6TpXHAAAA3QAAAA8AAAAAAAAAAAAAAAAAmAIAAGRy&#10;cy9kb3ducmV2LnhtbFBLBQYAAAAABAAEAPUAAACMAwAAAAA=&#10;" fillcolor="#bfbfbf" stroked="f"/>
                  <v:rect id="Rectangle 4058" o:spid="_x0000_s1199" style="position:absolute;left:97;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bVSsIA&#10;AADdAAAADwAAAGRycy9kb3ducmV2LnhtbERPW2vCMBR+F/YfwhnsTdOJDumMpRsKexK8wLa3Q3OW&#10;lDYnpYm2/nvzIOzx47uvi9G14kp9qD0reJ1lIIgrr2s2Cs6n3XQFIkRkja1nUnCjAMXmabLGXPuB&#10;D3Q9RiNSCIccFdgYu1zKUFlyGGa+I07cn+8dxgR7I3WPQwp3rZxn2Zt0WHNqsNjRp6WqOV6cgm33&#10;uy+XJsjyO9qfxn8MO7s3Sr08j+U7iEhj/Bc/3F9awSJbpr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1tVKwgAAAN0AAAAPAAAAAAAAAAAAAAAAAJgCAABkcnMvZG93&#10;bnJldi54bWxQSwUGAAAAAAQABAD1AAAAhwMAAAAA&#10;" filled="f"/>
                  <v:rect id="Rectangle 4059" o:spid="_x0000_s1200" style="position:absolute;left:97;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Gxc8UA&#10;AADdAAAADwAAAGRycy9kb3ducmV2LnhtbESPQWvCQBSE7wX/w/KEXorualU0ZiNqaemhF6MHj4/s&#10;Mwlm34bsqum/7xYKPQ4z8w2TbnrbiDt1vnasYTJWIIgLZ2ouNZyO76MlCB+QDTaOScM3edhkg6cU&#10;E+MefKB7HkoRIewT1FCF0CZS+qIii37sWuLoXVxnMUTZldJ0+Ihw28ipUgtpsea4UGFL+4qKa36z&#10;GubWzyZKfny93c5EL3vbv3K+0/p52G/XIAL14T/81/40GmZqvoLfN/EJy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8bFzxQAAAN0AAAAPAAAAAAAAAAAAAAAAAJgCAABkcnMv&#10;ZG93bnJldi54bWxQSwUGAAAAAAQABAD1AAAAigMAAAAA&#10;" fillcolor="#a5a5a5" stroked="f"/>
                </v:group>
                <v:group id="Group 4060" o:spid="_x0000_s1201" style="position:absolute;left:184;top:8;width:63;height:63" coordorigin="184,8" coordsize="6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5+wvwwwAAAN0AAAAP&#10;AAAAAAAAAAAAAAAAAKoCAABkcnMvZG93bnJldi54bWxQSwUGAAAAAAQABAD6AAAAmgMAAAAA&#10;">
                  <v:rect id="Rectangle 4061" o:spid="_x0000_s1202" style="position:absolute;left:184;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mxy8YA&#10;AADdAAAADwAAAGRycy9kb3ducmV2LnhtbESPQWvCQBSE74X+h+UJ3uompYSSZiMSWtqDWmoF8fbI&#10;PpNg9m3IbpP4711B6HGYmW+YbDmZVgzUu8aygngRgSAurW64UrD//Xh6BeE8ssbWMim4kINl/viQ&#10;YartyD807HwlAoRdigpq77tUSlfWZNAtbEccvJPtDfog+0rqHscAN618jqJEGmw4LNTYUVFTed79&#10;GQVuOpWHb9xU68R9ds2heN8ek71S89m0egPhafL/4Xv7Syt4iZIYbm/C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mxy8YAAADdAAAADwAAAAAAAAAAAAAAAACYAgAAZHJz&#10;L2Rvd25yZXYueG1sUEsFBgAAAAAEAAQA9QAAAIsDAAAAAA==&#10;" fillcolor="#d8d8d8" stroked="f"/>
                  <v:rect id="Rectangle 4062" o:spid="_x0000_s1203" style="position:absolute;left:184;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EpecUA&#10;AADdAAAADwAAAGRycy9kb3ducmV2LnhtbESPQWsCMRCF74L/IYzQi9SkVqSuRlkKQin04Cp4HTbj&#10;ZnEzWTZxXf99Uyh4fLx535u32Q2uET11ofas4W2mQBCX3tRcaTgd968fIEJENth4Jg0PCrDbjkcb&#10;zIy/84H6IlYiQThkqMHG2GZShtKSwzDzLXHyLr5zGJPsKmk6vCe4a+RcqaV0WHNqsNjSp6XyWtxc&#10;ekM9pn2++i7s+7m40SJvfizttX6ZDPkaRKQhPo//019Gw0It5/C3JiF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YSl5xQAAAN0AAAAPAAAAAAAAAAAAAAAAAJgCAABkcnMv&#10;ZG93bnJldi54bWxQSwUGAAAAAAQABAD1AAAAigMAAAAA&#10;" filled="f" strokecolor="#7f7f7f"/>
                  <v:rect id="Rectangle 4063" o:spid="_x0000_s1204" style="position:absolute;left:226;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2CK8cA&#10;AADdAAAADwAAAGRycy9kb3ducmV2LnhtbESPT2vCQBTE70K/w/IKvYS66x9Eo6tUUeqtasXzI/tM&#10;QrNvQ3Zrop++Wyj0OMzMb5jFqrOVuFHjS8caBn0FgjhzpuRcw/lz9zoF4QOywcoxabiTh9XyqbfA&#10;1LiWj3Q7hVxECPsUNRQh1KmUPivIou+7mjh6V9dYDFE2uTQNthFuKzlUaiItlhwXCqxpU1D2dfq2&#10;GpJ6dFm3j8M++dip+/b9cpzlSaf1y3P3NgcRqAv/4b/23mgYq8kI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tgivHAAAA3QAAAA8AAAAAAAAAAAAAAAAAmAIAAGRy&#10;cy9kb3ducmV2LnhtbFBLBQYAAAAABAAEAPUAAACMAwAAAAA=&#10;" fillcolor="#bfbfbf" stroked="f"/>
                  <v:rect id="Rectangle 4064" o:spid="_x0000_s1205" style="position:absolute;left:226;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cV8sQA&#10;AADdAAAADwAAAGRycy9kb3ducmV2LnhtbESPQWsCMRSE70L/Q3iF3jSrqJTVKNui4EmoFtTbY/NM&#10;FjcvyyZ1139vCoUeh5n5hlmue1eLO7Wh8qxgPMpAEJdeV2wUfB+3w3cQISJrrD2TggcFWK9eBkvM&#10;te/4i+6HaESCcMhRgY2xyaUMpSWHYeQb4uRdfeswJtkaqVvsEtzVcpJlc+mw4rRgsaFPS+Xt8OMU&#10;bJrLvpiZIItTtOeb/+i2dm+UenvtiwWISH38D/+1d1rBNJtP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3FfLEAAAA3QAAAA8AAAAAAAAAAAAAAAAAmAIAAGRycy9k&#10;b3ducmV2LnhtbFBLBQYAAAAABAAEAPUAAACJAwAAAAA=&#10;" filled="f"/>
                  <v:rect id="Rectangle 4065" o:spid="_x0000_s1206" style="position:absolute;left:226;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Bxy8QA&#10;AADdAAAADwAAAGRycy9kb3ducmV2LnhtbESPT4vCMBTE74LfITzBy6KJrsrSNYp/WNmDF+se9vho&#10;nm2xeSlN1PrtjSB4HGbmN8x82dpKXKnxpWMNo6ECQZw5U3Ku4e/4M/gC4QOywcoxabiTh+Wi25lj&#10;YtyND3RNQy4ihH2CGooQ6kRKnxVk0Q9dTRy9k2sshiibXJoGbxFuKzlWaiYtlhwXCqxpU1B2Ti9W&#10;w9T6yUjJ3X57+Sf62Nj2k9O11v1eu/oGEagN7/Cr/Ws0TNRsCs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QccvEAAAA3QAAAA8AAAAAAAAAAAAAAAAAmAIAAGRycy9k&#10;b3ducmV2LnhtbFBLBQYAAAAABAAEAPUAAACJAwAAAAA=&#10;" fillcolor="#a5a5a5" stroked="f"/>
                  <v:rect id="Rectangle 4066" o:spid="_x0000_s1207" style="position:absolute;left:205;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ohs8cA&#10;AADdAAAADwAAAGRycy9kb3ducmV2LnhtbESPT2vCQBTE7wW/w/KEXkLdtS2hRlexpVJv/mnx/Mg+&#10;k2D2bchuTeyndwuCx2FmfsPMFr2txZlaXznWMB4pEMS5MxUXGn6+V09vIHxANlg7Jg0X8rCYDx5m&#10;mBnX8Y7O+1CICGGfoYYyhCaT0uclWfQj1xBH7+haiyHKtpCmxS7CbS2flUqlxYrjQokNfZSUn/a/&#10;VkPSvBzeu7/tOtms1OXz67CbFEmv9eOwX05BBOrDPXxrr42GV5Wm8P8mPgE5v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aIbPHAAAA3QAAAA8AAAAAAAAAAAAAAAAAmAIAAGRy&#10;cy9kb3ducmV2LnhtbFBLBQYAAAAABAAEAPUAAACMAwAAAAA=&#10;" fillcolor="#bfbfbf" stroked="f"/>
                  <v:rect id="Rectangle 4067" o:spid="_x0000_s1208" style="position:absolute;left:205;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WLhcUA&#10;AADdAAAADwAAAGRycy9kb3ducmV2LnhtbESPQWsCMRSE7wX/Q3hCbzVrsVZWo2yLQk9CraDeHptn&#10;srh5WTapu/33Rih4HGbmG2ax6l0trtSGyrOC8SgDQVx6XbFRsP/ZvMxAhIissfZMCv4owGo5eFpg&#10;rn3H33TdRSMShEOOCmyMTS5lKC05DCPfECfv7FuHMcnWSN1il+Culq9ZNpUOK04LFhv6tFRedr9O&#10;wbo5bYs3E2RxiPZ48R/dxm6NUs/DvpiDiNTHR/i//aUVTLLp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YuFxQAAAN0AAAAPAAAAAAAAAAAAAAAAAJgCAABkcnMv&#10;ZG93bnJldi54bWxQSwUGAAAAAAQABAD1AAAAigMAAAAA&#10;" filled="f"/>
                  <v:rect id="Rectangle 4068" o:spid="_x0000_s1209" style="position:absolute;left:205;top:58;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eVcMA&#10;AADdAAAADwAAAGRycy9kb3ducmV2LnhtbERPu27CMBTdK/EP1kViqYqd8hBKMYiCqDp0aejAeBXf&#10;JhHxdWQ7EP4eD5U6Hp33ejvYVlzJh8axhmyqQBCXzjRcafg5HV9WIEJENtg6Jg13CrDdjJ7WmBt3&#10;42+6FrESKYRDjhrqGLtcylDWZDFMXUecuF/nLcYEfSWNx1sKt618VWopLTacGmrsaF9TeSl6q2Fh&#10;wzxT8uPr0J+Jnvd2mHHxrvVkPOzeQEQa4r/4z/1pNMzVMs1Nb9IT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HeVcMAAADdAAAADwAAAAAAAAAAAAAAAACYAgAAZHJzL2Rv&#10;d25yZXYueG1sUEsFBgAAAAAEAAQA9QAAAIgDAAAAAA==&#10;" fillcolor="#a5a5a5" stroked="f"/>
                  <v:rect id="Rectangle 4069" o:spid="_x0000_s1210" style="position:absolute;left:185;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W1wccA&#10;AADdAAAADwAAAGRycy9kb3ducmV2LnhtbESPQWvCQBSE7wX/w/KEXkLdtRap0VVsqejNxornR/Y1&#10;Cc2+Ddmtif76rlDwOMzMN8xi1dtanKn1lWMN45ECQZw7U3Gh4fi1eXoF4QOywdoxabiQh9Vy8LDA&#10;1LiOMzofQiEihH2KGsoQmlRKn5dk0Y9cQxy9b9daDFG2hTQtdhFua/ms1FRarDgulNjQe0n5z+HX&#10;akiayemtu37ukv1GXT62p2xWJL3Wj8N+PQcRqA/38H97ZzS8qOkMbm/iE5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KFtcHHAAAA3QAAAA8AAAAAAAAAAAAAAAAAmAIAAGRy&#10;cy9kb3ducmV2LnhtbFBLBQYAAAAABAAEAPUAAACMAwAAAAA=&#10;" fillcolor="#bfbfbf" stroked="f"/>
                  <v:rect id="Rectangle 4070" o:spid="_x0000_s1211" style="position:absolute;left:185;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WFLMIA&#10;AADdAAAADwAAAGRycy9kb3ducmV2LnhtbERPz2vCMBS+D/wfwhN2m6ljm1KNUoeCJ2EqqLdH80yK&#10;zUtpoq3//XIY7Pjx/Z4ve1eLB7Wh8qxgPMpAEJdeV2wUHA+btymIEJE11p5JwZMCLBeDlznm2nf8&#10;Q499NCKFcMhRgY2xyaUMpSWHYeQb4sRdfeswJtgaqVvsUrir5XuWfUmHFacGiw19Wypv+7tTsG4u&#10;u+LTBFmcoj3f/Krb2J1R6nXYFzMQkfr4L/5zb7WCj2yS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YUswgAAAN0AAAAPAAAAAAAAAAAAAAAAAJgCAABkcnMvZG93&#10;bnJldi54bWxQSwUGAAAAAAQABAD1AAAAhwMAAAAA&#10;" filled="f"/>
                  <v:rect id="Rectangle 4071" o:spid="_x0000_s1212" style="position:absolute;left:185;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LhFcUA&#10;AADdAAAADwAAAGRycy9kb3ducmV2LnhtbESPT2vCQBTE74V+h+UJXkR3U/+V1FVaxeLBi9FDj4/s&#10;axLMvg3ZVeO3dwtCj8PM/IZZrDpbiyu1vnKsIRkpEMS5MxUXGk7H7fAdhA/IBmvHpOFOHlbL15cF&#10;psbd+EDXLBQiQtinqKEMoUml9HlJFv3INcTR+3WtxRBlW0jT4i3CbS3flJpJixXHhRIbWpeUn7OL&#10;1TC1fpIo+b3fXH6IBmvbjTn70rrf6z4/QATqwn/42d4ZDRM1T+D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uEVxQAAAN0AAAAPAAAAAAAAAAAAAAAAAJgCAABkcnMv&#10;ZG93bnJldi54bWxQSwUGAAAAAAQABAD1AAAAigMAAAAA&#10;" fillcolor="#a5a5a5" stroked="f"/>
                  <v:rect id="Rectangle 4072" o:spid="_x0000_s1213" style="position:absolute;left:226;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ixbccA&#10;AADdAAAADwAAAGRycy9kb3ducmV2LnhtbESPT2vCQBTE74V+h+UVegl1V1usTV1FRdGb/4rnR/Y1&#10;CWbfhuzWxH56Vyj0OMzMb5jxtLOVuFDjS8ca+j0FgjhzpuRcw9dx9TIC4QOywcoxabiSh+nk8WGM&#10;qXEt7+lyCLmIEPYpaihCqFMpfVaQRd9zNXH0vl1jMUTZ5NI02Ea4reRAqaG0WHJcKLCmRUHZ+fBj&#10;NST162ne/u42yXalrsv1af+RJ53Wz0/d7BNEoC78h//aG6PhTb0P4P4mPgE5u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4sW3HAAAA3QAAAA8AAAAAAAAAAAAAAAAAmAIAAGRy&#10;cy9kb3ducmV2LnhtbFBLBQYAAAAABAAEAPUAAACMAwAAAAA=&#10;" fillcolor="#bfbfbf" stroked="f"/>
                  <v:rect id="Rectangle 4073" o:spid="_x0000_s1214" style="position:absolute;left:226;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cbW8UA&#10;AADdAAAADwAAAGRycy9kb3ducmV2LnhtbESPQWsCMRSE70L/Q3iCt5q1trZsjbJKBU+CWtDeHpvX&#10;ZHHzsmxSd/vvTaHgcZiZb5j5sne1uFIbKs8KJuMMBHHpdcVGwedx8/gGIkRkjbVnUvBLAZaLh8Ec&#10;c+073tP1EI1IEA45KrAxNrmUobTkMIx9Q5y8b986jEm2RuoWuwR3tXzKspl0WHFasNjQ2lJ5Ofw4&#10;BR/N1654MUEWp2jPF7/qNnZnlBoN++IdRKQ+3sP/7a1W8Jy9T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tbxQAAAN0AAAAPAAAAAAAAAAAAAAAAAJgCAABkcnMv&#10;ZG93bnJldi54bWxQSwUGAAAAAAQABAD1AAAAigMAAAAA&#10;" filled="f"/>
                  <v:rect id="Rectangle 4074" o:spid="_x0000_s1215" style="position:absolute;left:226;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VCjcUA&#10;AADdAAAADwAAAGRycy9kb3ducmV2LnhtbESPQWvCQBSE7wX/w/KEXkR31dhKdBW1tHjw0tiDx0f2&#10;mQSzb0N21fjvuwWhx2FmvmGW687W4katrxxrGI8UCOLcmYoLDT/Hz+EchA/IBmvHpOFBHtar3ssS&#10;U+Pu/E23LBQiQtinqKEMoUml9HlJFv3INcTRO7vWYoiyLaRp8R7htpYTpd6kxYrjQokN7UrKL9nV&#10;aphZn4yV/Dp8XE9Eg53tppxttX7td5sFiEBd+A8/23ujIVHvCfy9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RUKNxQAAAN0AAAAPAAAAAAAAAAAAAAAAAJgCAABkcnMv&#10;ZG93bnJldi54bWxQSwUGAAAAAAQABAD1AAAAigMAAAAA&#10;" fillcolor="#a5a5a5" stroked="f"/>
                  <v:rect id="Rectangle 4075" o:spid="_x0000_s1216" style="position:absolute;left:205;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EpGccA&#10;AADdAAAADwAAAGRycy9kb3ducmV2LnhtbESPS2vDMBCE74H8B7GBXEwi9ZWHGyU0paG5NS9yXqyt&#10;bWqtjKXGTn99VSjkOMzMN8xi1dlKXKjxpWMNd2MFgjhzpuRcw+m4Gc1A+IBssHJMGq7kYbXs9xaY&#10;Gtfyni6HkIsIYZ+ihiKEOpXSZwVZ9GNXE0fv0zUWQ5RNLk2DbYTbSt4rNZEWS44LBdb0WlD2dfi2&#10;GpL64bxuf3bb5GOjrm/v5/08Tzqth4Pu5RlEoC7cwv/trdHwqKZP8PcmP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RKRnHAAAA3QAAAA8AAAAAAAAAAAAAAAAAmAIAAGRy&#10;cy9kb3ducmV2LnhtbFBLBQYAAAAABAAEAPUAAACMAwAAAAA=&#10;" fillcolor="#bfbfbf" stroked="f"/>
                  <v:rect id="Rectangle 4076" o:spid="_x0000_s1217" style="position:absolute;left:205;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C4w8UA&#10;AADdAAAADwAAAGRycy9kb3ducmV2LnhtbESPQWsCMRSE7wX/Q3hCbzVrsVZWo2yLQk9CraDeHptn&#10;srh5WTapu/33Rih4HGbmG2ax6l0trtSGyrOC8SgDQVx6XbFRsP/ZvMxAhIissfZMCv4owGo5eFpg&#10;rn3H33TdRSMShEOOCmyMTS5lKC05DCPfECfv7FuHMcnWSN1il+Culq9ZNpUOK04LFhv6tFRedr9O&#10;wbo5bYs3E2RxiPZ48R/dxm6NUs/DvpiDiNTHR/i//aUVTLL3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sLjDxQAAAN0AAAAPAAAAAAAAAAAAAAAAAJgCAABkcnMv&#10;ZG93bnJldi54bWxQSwUGAAAAAAQABAD1AAAAigMAAAAA&#10;" filled="f"/>
                  <v:rect id="Rectangle 4077" o:spid="_x0000_s1218" style="position:absolute;left:205;top:37;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c+sUA&#10;AADdAAAADwAAAGRycy9kb3ducmV2LnhtbESPQWvCQBSE74L/YXkFL1J3rbaW6CpWUTx4adpDj4/s&#10;MwnNvg3ZjcZ/7wqCx2FmvmEWq85W4kyNLx1rGI8UCOLMmZJzDb8/u9dPED4gG6wck4YreVgt+70F&#10;JsZd+JvOachFhLBPUEMRQp1I6bOCLPqRq4mjd3KNxRBlk0vT4CXCbSXflPqQFkuOCwXWtCko+09b&#10;q+Hd+ulYyf1x2/4RDTe2m3D6pfXgpVvPQQTqwjP8aB+MhqmazeD+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l9z6xQAAAN0AAAAPAAAAAAAAAAAAAAAAAJgCAABkcnMv&#10;ZG93bnJldi54bWxQSwUGAAAAAAQABAD1AAAAigMAAAAA&#10;" fillcolor="#a5a5a5" stroked="f"/>
                  <v:rect id="Rectangle 4078" o:spid="_x0000_s1219" style="position:absolute;left:185;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CGh8QA&#10;AADdAAAADwAAAGRycy9kb3ducmV2LnhtbERPz2vCMBS+D/wfwhO8FE2mY7rOKCrKvG3q8Pxo3tqy&#10;5qU00Vb/enMY7Pjx/Z4vO1uJKzW+dKzheaRAEGfOlJxr+D7thjMQPiAbrByThht5WC56T3NMjWv5&#10;QNdjyEUMYZ+ihiKEOpXSZwVZ9CNXE0fuxzUWQ4RNLk2DbQy3lRwr9SotlhwbCqxpU1D2e7xYDUk9&#10;Oa/b+9c++dyp2/bjfHjLk07rQb9bvYMI1IV/8Z97bzS8qGmcG9/EJ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QhofEAAAA3QAAAA8AAAAAAAAAAAAAAAAAmAIAAGRycy9k&#10;b3ducmV2LnhtbFBLBQYAAAAABAAEAPUAAACJAwAAAAA=&#10;" fillcolor="#bfbfbf" stroked="f"/>
                  <v:rect id="Rectangle 4079" o:spid="_x0000_s1220" style="position:absolute;left:185;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8sscUA&#10;AADdAAAADwAAAGRycy9kb3ducmV2LnhtbESPQWsCMRSE70L/Q3iCt5q12NpujbJKBU+CWtDeHpvX&#10;ZHHzsmxSd/vvTaHgcZiZb5j5sne1uFIbKs8KJuMMBHHpdcVGwedx8/gKIkRkjbVnUvBLAZaLh8Ec&#10;c+073tP1EI1IEA45KrAxNrmUobTkMIx9Q5y8b986jEm2RuoWuwR3tXzKshfpsOK0YLGhtaXycvhx&#10;Cj6ar13xbIIsTtGeL37VbezOKDUa9sU7iEh9vIf/21utYJr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LyyxxQAAAN0AAAAPAAAAAAAAAAAAAAAAAJgCAABkcnMv&#10;ZG93bnJldi54bWxQSwUGAAAAAAQABAD1AAAAigMAAAAA&#10;" filled="f"/>
                  <v:rect id="Rectangle 4080" o:spid="_x0000_s1221" style="position:absolute;left:185;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s0qcIA&#10;AADdAAAADwAAAGRycy9kb3ducmV2LnhtbERPy4rCMBTdC/MP4QqzEZv4GJFqlNFhxIUbOy5cXppr&#10;W2xuShO18/dmIbg8nPdy3dla3Kn1lWMNo0SBIM6dqbjQcPr7Hc5B+IBssHZMGv7Jw3r10VtiatyD&#10;j3TPQiFiCPsUNZQhNKmUPi/Jok9cQxy5i2sthgjbQpoWHzHc1nKs1ExarDg2lNjQtqT8mt2shi/r&#10;pyMld4ef25losLXdhLON1p/97nsBIlAX3uKXe280TNU87o9v4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qzSpwgAAAN0AAAAPAAAAAAAAAAAAAAAAAJgCAABkcnMvZG93&#10;bnJldi54bWxQSwUGAAAAAAQABAD1AAAAhwMAAAAA&#10;" fillcolor="#a5a5a5" stroked="f"/>
                  <v:rect id="Rectangle 4081" o:spid="_x0000_s1222" style="position:absolute;left:226;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9fPccA&#10;AADdAAAADwAAAGRycy9kb3ducmV2LnhtbESPT2vCQBTE74V+h+UVvATdVYtodJVWlHrzT4vnR/Y1&#10;Cc2+DdnVxH56Vyj0OMzMb5jFqrOVuFLjS8cahgMFgjhzpuRcw9fntj8F4QOywcoxabiRh9Xy+WmB&#10;qXEtH+l6CrmIEPYpaihCqFMpfVaQRT9wNXH0vl1jMUTZ5NI02Ea4reRIqYm0WHJcKLCmdUHZz+li&#10;NST1+Pze/h52yX6rbpuP83GWJ53WvZfubQ4iUBf+w3/tndHwqqZDeLyJT0Au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Xz3HAAAA3QAAAA8AAAAAAAAAAAAAAAAAmAIAAGRy&#10;cy9kb3ducmV2LnhtbFBLBQYAAAAABAAEAPUAAACMAwAAAAA=&#10;" fillcolor="#bfbfbf" stroked="f"/>
                  <v:rect id="Rectangle 4082" o:spid="_x0000_s1223" style="position:absolute;left:226;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7O58QA&#10;AADdAAAADwAAAGRycy9kb3ducmV2LnhtbESPQWsCMRSE74L/IbyCN81WWpHVKKsoeBLUQtvbY/NM&#10;FjcvyyZ1t/++KQgeh5n5hlmue1eLO7Wh8qzgdZKBIC69rtgo+Ljsx3MQISJrrD2Tgl8KsF4NB0vM&#10;te/4RPdzNCJBOOSowMbY5FKG0pLDMPENcfKuvnUYk2yN1C12Ce5qOc2ymXRYcVqw2NDWUnk7/zgF&#10;u+b7WLybIIvPaL9uftPt7dEoNXrpiwWISH18hh/tg1bwls2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ezufEAAAA3QAAAA8AAAAAAAAAAAAAAAAAmAIAAGRycy9k&#10;b3ducmV2LnhtbFBLBQYAAAAABAAEAPUAAACJAwAAAAA=&#10;" filled="f"/>
                  <v:rect id="Rectangle 4083" o:spid="_x0000_s1224" style="position:absolute;left:226;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mq3sUA&#10;AADdAAAADwAAAGRycy9kb3ducmV2LnhtbESPzYvCMBTE7wv+D+EJXpY18WuRahQ/UPbgxbqHPT6a&#10;Z1tsXkoTtf73RhD2OMzMb5j5srWVuFHjS8caBn0FgjhzpuRcw+9p9zUF4QOywcoxaXiQh+Wi8zHH&#10;xLg7H+mWhlxECPsENRQh1ImUPivIou+7mjh6Z9dYDFE2uTQN3iPcVnKo1Le0WHJcKLCmTUHZJb1a&#10;DRPrxwMl94ft9Y/oc2PbEadrrXvddjUDEagN/+F3+8doGKvpCF5v4hO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arexQAAAN0AAAAPAAAAAAAAAAAAAAAAAJgCAABkcnMv&#10;ZG93bnJldi54bWxQSwUGAAAAAAQABAD1AAAAigMAAAAA&#10;" fillcolor="#a5a5a5" stroked="f"/>
                  <v:rect id="Rectangle 4084" o:spid="_x0000_s1225" style="position:absolute;left:205;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j8pcYA&#10;AADdAAAADwAAAGRycy9kb3ducmV2LnhtbESPQWvCQBSE70L/w/IKXoLuVkU0ukpbKnprtcXzI/ua&#10;hGbfhuzWRH+9Kwgeh5n5hlmuO1uJEzW+dKzhZahAEGfOlJxr+PneDGYgfEA2WDkmDWfysF499ZaY&#10;Gtfynk6HkIsIYZ+ihiKEOpXSZwVZ9ENXE0fv1zUWQ5RNLk2DbYTbSo6UmkqLJceFAmt6Lyj7O/xb&#10;DUk9Pr61l69d8rlR54/tcT/Pk07r/nP3ugARqAuP8L29MxomajaB25v4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j8pcYAAADdAAAADwAAAAAAAAAAAAAAAACYAgAAZHJz&#10;L2Rvd25yZXYueG1sUEsFBgAAAAAEAAQA9QAAAIsDAAAAAA==&#10;" fillcolor="#bfbfbf" stroked="f"/>
                  <v:rect id="Rectangle 4085" o:spid="_x0000_s1226" style="position:absolute;left:205;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Wk8QA&#10;AADdAAAADwAAAGRycy9kb3ducmV2LnhtbESPQWsCMRSE7wX/Q3iCt5q1aJ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3VpPEAAAA3QAAAA8AAAAAAAAAAAAAAAAAmAIAAGRycy9k&#10;b3ducmV2LnhtbFBLBQYAAAAABAAEAPUAAACJAwAAAAA=&#10;" filled="f"/>
                  <v:rect id="Rectangle 4086" o:spid="_x0000_s1227" style="position:absolute;left:205;top:16;width:2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4JRsYA&#10;AADdAAAADwAAAGRycy9kb3ducmV2LnhtbESPQWvCQBSE74L/YXlCL6K71lQkukqbYvHQS1MPHh/Z&#10;1yQ0+zZk1yT9991CweMwM98w++NoG9FT52vHGlZLBYK4cKbmUsPl87TYgvAB2WDjmDT8kIfjYTrZ&#10;Y2rcwB/U56EUEcI+RQ1VCG0qpS8qsuiXriWO3pfrLIYou1KaDocIt418VGojLdYcFypsKauo+M5v&#10;VsOT9clKybf319uVaJ7Zcc35i9YPs/F5ByLQGO7h//bZaEjUdgN/b+ITkId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4JRsYAAADdAAAADwAAAAAAAAAAAAAAAACYAgAAZHJz&#10;L2Rvd25yZXYueG1sUEsFBgAAAAAEAAQA9QAAAIsDAAAAAA==&#10;" fillcolor="#a5a5a5" stroked="f"/>
                  <v:rect id="Rectangle 4087" o:spid="_x0000_s1228" style="position:absolute;left:185;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pi0scA&#10;AADdAAAADwAAAGRycy9kb3ducmV2LnhtbESPT2vCQBTE7wW/w/IKXoLutpaq0VXaUtFb6x88P7Kv&#10;STD7NmRXE/30bqHQ4zAzv2Hmy85W4kKNLx1reBoqEMSZMyXnGg771WACwgdkg5Vj0nAlD8tF72GO&#10;qXEtb+myC7mIEPYpaihCqFMpfVaQRT90NXH0flxjMUTZ5NI02Ea4reSzUq/SYslxocCaPgrKTruz&#10;1ZDUo+N7e/veJF8rdf1cH7fTPOm07j92bzMQgbrwH/5rb4yGFzUZw++b+ATk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aYtLHAAAA3QAAAA8AAAAAAAAAAAAAAAAAmAIAAGRy&#10;cy9kb3ducmV2LnhtbFBLBQYAAAAABAAEAPUAAACMAwAAAAA=&#10;" fillcolor="#bfbfbf" stroked="f"/>
                  <v:rect id="Rectangle 4088" o:spid="_x0000_s1229" style="position:absolute;left:185;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5DcIA&#10;AADdAAAADwAAAGRycy9kb3ducmV2LnhtbERPz2vCMBS+C/4P4QneNFXc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vkNwgAAAN0AAAAPAAAAAAAAAAAAAAAAAJgCAABkcnMvZG93&#10;bnJldi54bWxQSwUGAAAAAAQABAD1AAAAhwMAAAAA&#10;" filled="f"/>
                  <v:rect id="Rectangle 4089" o:spid="_x0000_s1230" style="position:absolute;left:185;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GdNMUA&#10;AADdAAAADwAAAGRycy9kb3ducmV2LnhtbESPQWvCQBSE74L/YXkFL1J3rbbY6CpWUTx4adpDj4/s&#10;MwnNvg3ZjcZ/7wqCx2FmvmEWq85W4kyNLx1rGI8UCOLMmZJzDb8/u9cZCB+QDVaOScOVPKyW/d4C&#10;E+Mu/E3nNOQiQtgnqKEIoU6k9FlBFv3I1cTRO7nGYoiyyaVp8BLhtpJvSn1IiyXHhQJr2hSU/aet&#10;1fBu/XSs5P64bf+IhhvbTTj90nrw0q3nIAJ14Rl+tA9Gw1TNPu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kZ00xQAAAN0AAAAPAAAAAAAAAAAAAAAAAJgCAABkcnMv&#10;ZG93bnJldi54bWxQSwUGAAAAAAQABAD1AAAAigMAAAAA&#10;" fillcolor="#a5a5a5" stroked="f"/>
                </v:group>
                <v:group id="Group 4090" o:spid="_x0000_s1231" style="position:absolute;left:280;top:8;width:63;height:63" coordorigin="280,8" coordsize="6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5718QAAADdAAAADwAAAGRycy9kb3ducmV2LnhtbERPy2rCQBTdF/yH4Qru&#10;6iT2QY1OgkhbXIRCtVDcXTLXJJi5EzJjHn/fWQhdHs57m42mET11rrasIF5GIIgLq2suFfycPh7f&#10;QDiPrLGxTAomcpCls4ctJtoO/E390ZcihLBLUEHlfZtI6YqKDLqlbYkDd7GdQR9gV0rd4RDCTSNX&#10;UfQqDdYcGipsaV9RcT3ejILPAYfdU/ze59fLfjqfXr5+85iUWszH3QaEp9H/i+/ug1bwHK3D/v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C5718QAAADdAAAA&#10;DwAAAAAAAAAAAAAAAACqAgAAZHJzL2Rvd25yZXYueG1sUEsFBgAAAAAEAAQA+gAAAJsDAAAAAA==&#10;">
                  <v:rect id="Rectangle 4091" o:spid="_x0000_s1232" style="position:absolute;left:280;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zB7MUA&#10;AADdAAAADwAAAGRycy9kb3ducmV2LnhtbESPQYvCMBSE74L/ITxhb2uqSNFqFBHFPayKVRBvj+bZ&#10;FpuX0mS1++83woLHYWa+YWaL1lTiQY0rLSsY9CMQxJnVJecKzqfN5xiE88gaK8uk4JccLObdzgwT&#10;bZ98pEfqcxEg7BJUUHhfJ1K6rCCDrm9r4uDdbGPQB9nkUjf4DHBTyWEUxdJgyWGhwJpWBWX39Mco&#10;cO0tuxxwl3/HbluXl9V6f43PSn302uUUhKfWv8P/7S+tYBRNBvB6E5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MHsxQAAAN0AAAAPAAAAAAAAAAAAAAAAAJgCAABkcnMv&#10;ZG93bnJldi54bWxQSwUGAAAAAAQABAD1AAAAigMAAAAA&#10;" fillcolor="#d8d8d8" stroked="f"/>
                  <v:rect id="Rectangle 4092" o:spid="_x0000_s1233" style="position:absolute;left:280;top:8;width:63;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RZXsUA&#10;AADdAAAADwAAAGRycy9kb3ducmV2LnhtbESPQWsCMRCF74L/IYzQi2hSK1JXoywFoRR6cBV6HTbj&#10;ZnEzWTZxXf99Uyh4fLx535u33Q+uET11ofas4XWuQBCX3tRcaTifDrN3ECEiG2w8k4YHBdjvxqMt&#10;Zsbf+Uh9ESuRIBwy1GBjbDMpQ2nJYZj7ljh5F985jEl2lTQd3hPcNXKh1Eo6rDk1WGzpw1J5LW4u&#10;vaEe0z5ffxX27ae40TJvvi0dtH6ZDPkGRKQhPo//059Gw1KtF/C3JiF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tFlexQAAAN0AAAAPAAAAAAAAAAAAAAAAAJgCAABkcnMv&#10;ZG93bnJldi54bWxQSwUGAAAAAAQABAD1AAAAigMAAAAA&#10;" filled="f" strokecolor="#7f7f7f"/>
                  <v:rect id="Rectangle 4093" o:spid="_x0000_s1234" style="position:absolute;left:322;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jyDMYA&#10;AADdAAAADwAAAGRycy9kb3ducmV2LnhtbESPT2vCQBTE7wW/w/KEXoLuthbR6CptqejNv3h+ZJ9J&#10;MPs2ZLcm+um7hUKPw8z8hpkvO1uJGzW+dKzhZahAEGfOlJxrOB1XgwkIH5ANVo5Jw508LBe9pzmm&#10;xrW8p9sh5CJC2KeooQihTqX0WUEW/dDVxNG7uMZiiLLJpWmwjXBbyVelxtJiyXGhwJo+C8quh2+r&#10;IalH54/2sdsk25W6f63P+2medFo/97v3GYhAXfgP/7U3RsObmo7g901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jyDMYAAADdAAAADwAAAAAAAAAAAAAAAACYAgAAZHJz&#10;L2Rvd25yZXYueG1sUEsFBgAAAAAEAAQA9QAAAIsDAAAAAA==&#10;" fillcolor="#bfbfbf" stroked="f"/>
                  <v:rect id="Rectangle 4094" o:spid="_x0000_s1235" style="position:absolute;left:322;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l1cUA&#10;AADdAAAADwAAAGRycy9kb3ducmV2LnhtbESPQWsCMRSE74X+h/AKvXWzFhX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mXVxQAAAN0AAAAPAAAAAAAAAAAAAAAAAJgCAABkcnMv&#10;ZG93bnJldi54bWxQSwUGAAAAAAQABAD1AAAAigMAAAAA&#10;" filled="f"/>
                  <v:rect id="Rectangle 4095" o:spid="_x0000_s1236" style="position:absolute;left:322;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UB7MUA&#10;AADdAAAADwAAAGRycy9kb3ducmV2LnhtbESPQWvCQBSE7wX/w/KEXorualU0ZiNqaemhF6MHj4/s&#10;Mwlm34bsqum/7xYKPQ4z8w2TbnrbiDt1vnasYTJWIIgLZ2ouNZyO76MlCB+QDTaOScM3edhkg6cU&#10;E+MefKB7HkoRIewT1FCF0CZS+qIii37sWuLoXVxnMUTZldJ0+Ihw28ipUgtpsea4UGFL+4qKa36z&#10;GubWzyZKfny93c5EL3vbv3K+0/p52G/XIAL14T/81/40GmZqNYffN/EJy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QHsxQAAAN0AAAAPAAAAAAAAAAAAAAAAAJgCAABkcnMv&#10;ZG93bnJldi54bWxQSwUGAAAAAAQABAD1AAAAigMAAAAA&#10;" fillcolor="#a5a5a5" stroked="f"/>
                  <v:rect id="Rectangle 4096" o:spid="_x0000_s1237" style="position:absolute;left:301;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9RlMcA&#10;AADdAAAADwAAAGRycy9kb3ducmV2LnhtbESPQWvCQBSE7wX/w/KEXkLdtRap0VVsqejNxornR/Y1&#10;Cc2+Ddmtif76rlDwOMzMN8xi1dtanKn1lWMN45ECQZw7U3Gh4fi1eXoF4QOywdoxabiQh9Vy8LDA&#10;1LiOMzofQiEihH2KGsoQmlRKn5dk0Y9cQxy9b9daDFG2hTQtdhFua/ms1FRarDgulNjQe0n5z+HX&#10;akiayemtu37ukv1GXT62p2xWJL3Wj8N+PQcRqA/38H97ZzS8qNkUbm/iE5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PUZTHAAAA3QAAAA8AAAAAAAAAAAAAAAAAmAIAAGRy&#10;cy9kb3ducmV2LnhtbFBLBQYAAAAABAAEAPUAAACMAwAAAAA=&#10;" fillcolor="#bfbfbf" stroked="f"/>
                  <v:rect id="Rectangle 4097" o:spid="_x0000_s1238" style="position:absolute;left:301;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7osUA&#10;AADdAAAADwAAAGRycy9kb3ducmV2LnhtbESPQWsCMRSE70L/Q3iCt5q12N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PuixQAAAN0AAAAPAAAAAAAAAAAAAAAAAJgCAABkcnMv&#10;ZG93bnJldi54bWxQSwUGAAAAAAQABAD1AAAAigMAAAAA&#10;" filled="f"/>
                  <v:rect id="Rectangle 4098" o:spid="_x0000_s1239" style="position:absolute;left:301;top:58;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SucsEA&#10;AADdAAAADwAAAGRycy9kb3ducmV2LnhtbERPPW/CMBDdkfgP1iF1QWDTAqIpBgEViIGFwMB4iq9J&#10;1PgcxQbCv8cDEuPT+54vW1uJGzW+dKxhNFQgiDNnSs41nE/bwQyED8gGK8ek4UEelotuZ46JcXc+&#10;0i0NuYgh7BPUUIRQJ1L6rCCLfuhq4sj9ucZiiLDJpWnwHsNtJT+VmkqLJceGAmvaFJT9p1erYWL9&#10;eKTk7vB7vRD1N7b94nSt9UevXf2ACNSGt/jl3hsNY/Ud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ErnLBAAAA3QAAAA8AAAAAAAAAAAAAAAAAmAIAAGRycy9kb3du&#10;cmV2LnhtbFBLBQYAAAAABAAEAPUAAACGAwAAAAA=&#10;" fillcolor="#a5a5a5" stroked="f"/>
                  <v:rect id="Rectangle 4099" o:spid="_x0000_s1240" style="position:absolute;left:281;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DF5scA&#10;AADdAAAADwAAAGRycy9kb3ducmV2LnhtbESPT2vCQBTE74LfYXkFL6HuthZpUlexRdGbf1o8P7Kv&#10;SWj2bciuJvrpu4WCx2FmfsPMFr2txYVaXznW8DRWIIhzZyouNHx9rh9fQfiAbLB2TBqu5GExHw5m&#10;mBnX8YEux1CICGGfoYYyhCaT0uclWfRj1xBH79u1FkOUbSFNi12E21o+KzWVFiuOCyU29FFS/nM8&#10;Ww1JMzm9d7f9Ntmt1XW1OR3SIum1Hj30yzcQgfpwD/+3t0bDi0pT+HsTn4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QxebHAAAA3QAAAA8AAAAAAAAAAAAAAAAAmAIAAGRy&#10;cy9kb3ducmV2LnhtbFBLBQYAAAAABAAEAPUAAACMAwAAAAA=&#10;" fillcolor="#bfbfbf" stroked="f"/>
                  <v:rect id="Rectangle 4100" o:spid="_x0000_s1241" style="position:absolute;left:281;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L5zMEA&#10;AADdAAAADwAAAGRycy9kb3ducmV2LnhtbERPy4rCMBTdD/gP4QruxtTBEalGqcMIsxJ8gLq7NNek&#10;2NyUJmM7fz9ZCC4P571c964WD2pD5VnBZJyBIC69rtgoOB2373MQISJrrD2Tgj8KsF4N3paYa9/x&#10;nh6HaEQK4ZCjAhtjk0sZSksOw9g3xIm7+dZhTLA1UrfYpXBXy48sm0mHFacGiw19WSrvh1+n4Lu5&#10;7opPE2RxjvZy95tua3dGqdGwLxYgIvXxJX66f7SC6SRL+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y+czBAAAA3QAAAA8AAAAAAAAAAAAAAAAAmAIAAGRycy9kb3du&#10;cmV2LnhtbFBLBQYAAAAABAAEAPUAAACGAwAAAAA=&#10;" filled="f"/>
                  <v:rect id="Rectangle 4101" o:spid="_x0000_s1242" style="position:absolute;left:281;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Wd9cMA&#10;AADdAAAADwAAAGRycy9kb3ducmV2LnhtbESPQYvCMBSE78L+h/AEL2LTqrtI1yironjwsl0PHh/N&#10;27bYvJQmav33RhA8DjPfDDNfdqYWV2pdZVlBEsUgiHOrKy4UHP+2oxkI55E11pZJwZ0cLBcfvTmm&#10;2t74l66ZL0QoYZeigtL7JpXS5SUZdJFtiIP3b1uDPsi2kLrFWyg3tRzH8Zc0WHFYKLGhdUn5ObsY&#10;BZ/GTZNY7g6by4louDbdhLOVUoN+9/MNwlPn3+EXvdcKApTA8014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Wd9cMAAADdAAAADwAAAAAAAAAAAAAAAACYAgAAZHJzL2Rv&#10;d25yZXYueG1sUEsFBgAAAAAEAAQA9QAAAIgDAAAAAA==&#10;" fillcolor="#a5a5a5" stroked="f"/>
                  <v:rect id="Rectangle 4102" o:spid="_x0000_s1243" style="position:absolute;left:322;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NjccA&#10;AADdAAAADwAAAGRycy9kb3ducmV2LnhtbESPT2vCQBTE7wW/w/IEL6HuqqXU1FVsUfTmn4rnR/Y1&#10;CWbfhuxqop++Wyj0OMzMb5jZorOVuFHjS8caRkMFgjhzpuRcw+lr/fwGwgdkg5Vj0nAnD4t572mG&#10;qXEtH+h2DLmIEPYpaihCqFMpfVaQRT90NXH0vl1jMUTZ5NI02Ea4reRYqVdpseS4UGBNnwVll+PV&#10;akjqyfmjfey3yW6t7qvN+TDNk07rQb9bvoMI1IX/8F97azS8jNQYft/E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fzY3HAAAA3QAAAA8AAAAAAAAAAAAAAAAAmAIAAGRy&#10;cy9kb3ducmV2LnhtbFBLBQYAAAAABAAEAPUAAACMAwAAAAA=&#10;" fillcolor="#bfbfbf" stroked="f"/>
                  <v:rect id="Rectangle 4103" o:spid="_x0000_s1244" style="position:absolute;left:322;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nu8UA&#10;AADdAAAADwAAAGRycy9kb3ducmV2LnhtbESPQWsCMRSE7wX/Q3hCb92sVotsjbJKhZ4EbaH29tg8&#10;k8XNy7JJ3e2/N4WCx2FmvmGW68E14kpdqD0rmGQ5COLK65qNgs+P3dMCRIjIGhvPpOCXAqxXo4cl&#10;Ftr3fKDrMRqRIBwKVGBjbAspQ2XJYch8S5y8s+8cxiQ7I3WHfYK7Rk7z/EU6rDktWGxpa6m6HH+c&#10;grf2e1/OTZDlV7Sni9/0O7s3Sj2Oh/IVRKQh3sP/7XetYDbJ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Ge7xQAAAN0AAAAPAAAAAAAAAAAAAAAAAJgCAABkcnMv&#10;ZG93bnJldi54bWxQSwUGAAAAAAQABAD1AAAAigMAAAAA&#10;" filled="f"/>
                  <v:rect id="Rectangle 4104" o:spid="_x0000_s1245" style="position:absolute;left:322;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I+bcMA&#10;AADdAAAADwAAAGRycy9kb3ducmV2LnhtbESPzarCMBSE94LvEI7g5qKpXhWpRvGHK3fhxurC5aE5&#10;tsXmpDRR69sbQXA5zHwzzHzZmFLcqXaFZQWDfgSCOLW64EzB6fjXm4JwHlljaZkUPMnBctFuzTHW&#10;9sEHuic+E6GEXYwKcu+rWEqX5mTQ9W1FHLyLrQ36IOtM6hofodyUchhFE2mw4LCQY0WbnNJrcjMK&#10;xsaNBpHc7be3M9HPxjS/nKyV6naa1QyEp8Z/wx/6XysI0Ajeb8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I+bcMAAADdAAAADwAAAAAAAAAAAAAAAACYAgAAZHJzL2Rv&#10;d25yZXYueG1sUEsFBgAAAAAEAAQA9QAAAIgDAAAAAA==&#10;" fillcolor="#a5a5a5" stroked="f"/>
                  <v:rect id="Rectangle 4105" o:spid="_x0000_s1246" style="position:absolute;left:301;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ZV+ccA&#10;AADdAAAADwAAAGRycy9kb3ducmV2LnhtbESPQWvCQBSE74X+h+UVvIS6a22Lja7SiqI3qxbPj+wz&#10;Cc2+DdnVRH+9KxR6HGbmG2Yy62wlztT40rGGQV+BIM6cKTnX8LNfPo9A+IBssHJMGi7kYTZ9fJhg&#10;alzLWzrvQi4ihH2KGooQ6lRKnxVk0fddTRy9o2sshiibXJoG2wi3lXxR6l1aLDkuFFjTvKDsd3ey&#10;GpJ6ePhqr9/rZLNUl8XqsP3Ik07r3lP3OQYRqAv/4b/22mh4Hag3uL+JT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2VfnHAAAA3QAAAA8AAAAAAAAAAAAAAAAAmAIAAGRy&#10;cy9kb3ducmV2LnhtbFBLBQYAAAAABAAEAPUAAACMAwAAAAA=&#10;" fillcolor="#bfbfbf" stroked="f"/>
                  <v:rect id="Rectangle 4106" o:spid="_x0000_s1247" style="position:absolute;left:301;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EI8QA&#10;AADdAAAADwAAAGRycy9kb3ducmV2LnhtbESPQWsCMRSE7wX/Q3iCt5q1WJHVKGtR6EmoCurtsXkm&#10;i5uXZRPd7b9vCoUeh5n5hlmue1eLJ7Wh8qxgMs5AEJdeV2wUnI671zmIEJE11p5JwTcFWK8GL0vM&#10;te/4i56HaESCcMhRgY2xyaUMpSWHYewb4uTdfOswJtkaqVvsEtzV8i3LZtJhxWnBYkMflsr74eEU&#10;bJvrvng3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xCPEAAAA3QAAAA8AAAAAAAAAAAAAAAAAmAIAAGRycy9k&#10;b3ducmV2LnhtbFBLBQYAAAAABAAEAPUAAACJAwAAAAA=&#10;" filled="f"/>
                  <v:rect id="Rectangle 4107" o:spid="_x0000_s1248" style="position:absolute;left:301;top:37;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CgGsQA&#10;AADdAAAADwAAAGRycy9kb3ducmV2LnhtbESPS4vCQBCE74L/YWjBi5iJj9Ul6yg+UDx42ejBY5Pp&#10;TcJmekJm1Oy/3xEEj0XVV0UtVq2pxJ0aV1pWMIpiEMSZ1SXnCi7n/fAThPPIGivLpOCPHKyW3c4C&#10;E20f/E331OcilLBLUEHhfZ1I6bKCDLrI1sTB+7GNQR9kk0vd4COUm0qO43gmDZYcFgqsaVtQ9pve&#10;jIIP46ajWB5Ou9uVaLA17YTTjVL9Xrv+AuGp9e/wiz5qBQGaw/NNe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woBrEAAAA3QAAAA8AAAAAAAAAAAAAAAAAmAIAAGRycy9k&#10;b3ducmV2LnhtbFBLBQYAAAAABAAEAPUAAACJAwAAAAA=&#10;" fillcolor="#a5a5a5" stroked="f"/>
                  <v:rect id="Rectangle 4108" o:spid="_x0000_s1249" style="position:absolute;left:281;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f6Z8QA&#10;AADdAAAADwAAAGRycy9kb3ducmV2LnhtbERPy2rCQBTdF/yH4QpuQp1Ri9joKLZUdOejxfUlc02C&#10;mTshMzXRr3cWhS4P571YdbYSN2p86VjDaKhAEGfOlJxr+PnevM5A+IBssHJMGu7kYbXsvSwwNa7l&#10;I91OIRcxhH2KGooQ6lRKnxVk0Q9dTRy5i2sshgibXJoG2xhuKzlWaiotlhwbCqzps6Dsevq1GpJ6&#10;cv5oH4ddst+o+9f2fHzPk07rQb9bz0EE6sK/+M+9MxreRirOjW/iE5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3+mfEAAAA3QAAAA8AAAAAAAAAAAAAAAAAmAIAAGRycy9k&#10;b3ducmV2LnhtbFBLBQYAAAAABAAEAPUAAACJAwAAAAA=&#10;" fillcolor="#bfbfbf" stroked="f"/>
                  <v:rect id="Rectangle 4109" o:spid="_x0000_s1250" style="position:absolute;left:281;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QUcUA&#10;AADdAAAADwAAAGRycy9kb3ducmV2LnhtbESPQWsCMRSE7wX/Q3hCb92sUqVujbJKhZ4EbaH29tg8&#10;k8XNy7JJ3e2/N4WCx2FmvmGW68E14kpdqD0rmGQ5COLK65qNgs+P3dMLiBCRNTaeScEvBVivRg9L&#10;LLTv+UDXYzQiQTgUqMDG2BZShsqSw5D5ljh5Z985jEl2RuoO+wR3jZzm+Vw6rDktWGxpa6m6HH+c&#10;grf2e1/OTJDlV7Sni9/0O7s3Sj2Oh/IVRKQh3sP/7Xet4HmSL+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yFBRxQAAAN0AAAAPAAAAAAAAAAAAAAAAAJgCAABkcnMv&#10;ZG93bnJldi54bWxQSwUGAAAAAAQABAD1AAAAigMAAAAA&#10;" filled="f"/>
                  <v:rect id="Rectangle 4110" o:spid="_x0000_s1251" style="position:absolute;left:281;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Cus8MA&#10;AADdAAAADwAAAGRycy9kb3ducmV2LnhtbERPPW/CMBDdkfofrENiQcVxoVWV4kRtEBUDS9MOHU/x&#10;NYmIz1HsQPj3eKjE+PS+t/lkO3GmwbeONahVAoK4cqblWsPP9/7xFYQPyAY7x6ThSh7y7GG2xdS4&#10;C3/RuQy1iCHsU9TQhNCnUvqqIYt+5XriyP25wWKIcKilGfASw20nn5LkRVpsOTY02FPRUHUqR6vh&#10;2fqNSuTncTf+Ei0LO625/NB6MZ/e30AEmsJd/O8+GA0bpeL++CY+AZ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Cus8MAAADdAAAADwAAAAAAAAAAAAAAAACYAgAAZHJzL2Rv&#10;d25yZXYueG1sUEsFBgAAAAAEAAQA9QAAAIgDAAAAAA==&#10;" fillcolor="#a5a5a5" stroked="f"/>
                  <v:rect id="Rectangle 4111" o:spid="_x0000_s1252" style="position:absolute;left:322;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TFJ8cA&#10;AADdAAAADwAAAGRycy9kb3ducmV2LnhtbESPT2vCQBTE70K/w/IKXoJu0kqxaTbSlorerH/w/Mi+&#10;JqHZtyG7muin7xYEj8PM/IbJFoNpxJk6V1tWkExjEMSF1TWXCg775WQOwnlkjY1lUnAhB4v8YZRh&#10;qm3PWzrvfCkChF2KCirv21RKV1Rk0E1tSxy8H9sZ9EF2pdQd9gFuGvkUxy/SYM1hocKWPisqfncn&#10;oyBqn48f/fV7HW2W8eVrddy+ltGg1PhxeH8D4Wnw9/CtvdYKZkmSwP+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UxSfHAAAA3QAAAA8AAAAAAAAAAAAAAAAAmAIAAGRy&#10;cy9kb3ducmV2LnhtbFBLBQYAAAAABAAEAPUAAACMAwAAAAA=&#10;" fillcolor="#bfbfbf" stroked="f"/>
                  <v:rect id="Rectangle 4112" o:spid="_x0000_s1253" style="position:absolute;left:322;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VU/cUA&#10;AADdAAAADwAAAGRycy9kb3ducmV2LnhtbESPzWrDMBCE74W8g9hAb7Xs0JbgRAlOaaCnQH6gzW2x&#10;NpKJtTKWGrtvXxUCPQ4z8w2zXI+uFTfqQ+NZQZHlIIhrrxs2Ck7H7dMcRIjIGlvPpOCHAqxXk4cl&#10;ltoPvKfbIRqRIBxKVGBj7EopQ23JYch8R5y8i+8dxiR7I3WPQ4K7Vs7y/FU6bDgtWOzozVJ9PXw7&#10;Be/deVe9mCCrz2i/rn4zbO3OKPU4HasFiEhj/A/f2x9awXNRzODv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tVT9xQAAAN0AAAAPAAAAAAAAAAAAAAAAAJgCAABkcnMv&#10;ZG93bnJldi54bWxQSwUGAAAAAAQABAD1AAAAigMAAAAA&#10;" filled="f"/>
                  <v:rect id="Rectangle 4113" o:spid="_x0000_s1254" style="position:absolute;left:322;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IwxMQA&#10;AADdAAAADwAAAGRycy9kb3ducmV2LnhtbESPQYvCMBSE7wv+h/AEL6JpV1ekGsVVFA9etnrw+Gie&#10;bbF5KU3U+u+NIOxxmJlvmPmyNZW4U+NKywriYQSCOLO65FzB6bgdTEE4j6yxskwKnuRgueh8zTHR&#10;9sF/dE99LgKEXYIKCu/rREqXFWTQDW1NHLyLbQz6IJtc6gYfAW4q+R1FE2mw5LBQYE3rgrJrejMK&#10;fowbx5HcHTa3M1F/bdoRp79K9brtagbCU+v/w5/2XisYx/EI3m/CE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SMMTEAAAA3QAAAA8AAAAAAAAAAAAAAAAAmAIAAGRycy9k&#10;b3ducmV2LnhtbFBLBQYAAAAABAAEAPUAAACJAwAAAAA=&#10;" fillcolor="#a5a5a5" stroked="f"/>
                  <v:rect id="Rectangle 4114" o:spid="_x0000_s1255" style="position:absolute;left:301;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Nmv8cA&#10;AADdAAAADwAAAGRycy9kb3ducmV2LnhtbESPT2vCQBTE7wW/w/IEL6FuolLaNBuxRak3/7R4fmRf&#10;k2D2bciuJvrpu4VCj8PM/IbJloNpxJU6V1tWkExjEMSF1TWXCr4+N4/PIJxH1thYJgU3crDMRw8Z&#10;ptr2fKDr0ZciQNilqKDyvk2ldEVFBt3UtsTB+7adQR9kV0rdYR/gppGzOH6SBmsOCxW29F5RcT5e&#10;jIKonZ/e+vt+G+028W39cTq8lNGg1GQ8rF5BeBr8f/ivvdUKFkmygN834QnI/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jZr/HAAAA3QAAAA8AAAAAAAAAAAAAAAAAmAIAAGRy&#10;cy9kb3ducmV2LnhtbFBLBQYAAAAABAAEAPUAAACMAwAAAAA=&#10;" fillcolor="#bfbfbf" stroked="f"/>
                  <v:rect id="Rectangle 4115" o:spid="_x0000_s1256" style="position:absolute;left:301;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zMicUA&#10;AADdAAAADwAAAGRycy9kb3ducmV2LnhtbESPT2sCMRTE7wW/Q3gFbzW7okW2RlmlQk+Cf0B7e2xe&#10;k8XNy7JJ3e23bwpCj8PM/IZZrgfXiDt1ofasIJ9kIIgrr2s2Cs6n3csCRIjIGhvPpOCHAqxXo6cl&#10;Ftr3fKD7MRqRIBwKVGBjbAspQ2XJYZj4ljh5X75zGJPsjNQd9gnuGjnNslfpsOa0YLGlraXqdvx2&#10;Ct7bz305N0GWl2ivN7/pd3ZvlBo/D+UbiEhD/A8/2h9awSzP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XMyJxQAAAN0AAAAPAAAAAAAAAAAAAAAAAJgCAABkcnMv&#10;ZG93bnJldi54bWxQSwUGAAAAAAQABAD1AAAAigMAAAAA&#10;" filled="f"/>
                  <v:rect id="Rectangle 4116" o:spid="_x0000_s1257" style="position:absolute;left:301;top:16;width:2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WTXMQA&#10;AADdAAAADwAAAGRycy9kb3ducmV2LnhtbESPT4vCMBTE78J+h/AWvIimdV2RahT/sOLBy1YPHh/N&#10;sy02L6WJWr+9EQSPw8z8hpktWlOJGzWutKwgHkQgiDOrS84VHA9//QkI55E1VpZJwYMcLOZfnRkm&#10;2t75n26pz0WAsEtQQeF9nUjpsoIMuoGtiYN3to1BH2STS93gPcBNJYdRNJYGSw4LBda0Lii7pFej&#10;4Ne4URzJ7X5zPRH11qb94XSlVPe7XU5BeGr9J/xu77SCURyP4fUmPAE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lk1zEAAAA3QAAAA8AAAAAAAAAAAAAAAAAmAIAAGRycy9k&#10;b3ducmV2LnhtbFBLBQYAAAAABAAEAPUAAACJAwAAAAA=&#10;" fillcolor="#a5a5a5" stroked="f"/>
                  <v:rect id="Rectangle 4117" o:spid="_x0000_s1258" style="position:absolute;left:281;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H4yMcA&#10;AADdAAAADwAAAGRycy9kb3ducmV2LnhtbESPQWvCQBSE74L/YXlCL0E3qUVt6iq2VOqtRovnR/Y1&#10;CWbfhuzWRH99t1DwOMzMN8xy3ZtaXKh1lWUFySQGQZxbXXGh4Ou4HS9AOI+ssbZMCq7kYL0aDpaY&#10;attxRpeDL0SAsEtRQel9k0rp8pIMuoltiIP3bVuDPsi2kLrFLsBNLR/jeCYNVhwWSmzoraT8fPgx&#10;CqJmenrtbvtd9LmNr+8fp+y5iHqlHkb95gWEp97fw//tnVbwlCRz+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x+MjHAAAA3QAAAA8AAAAAAAAAAAAAAAAAmAIAAGRy&#10;cy9kb3ducmV2LnhtbFBLBQYAAAAABAAEAPUAAACMAwAAAAA=&#10;" fillcolor="#bfbfbf" stroked="f"/>
                  <v:rect id="Rectangle 4118" o:spid="_x0000_s1259" style="position:absolute;left:281;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1jF8EA&#10;AADdAAAADwAAAGRycy9kb3ducmV2LnhtbERPz2vCMBS+D/wfwhO8zbTDDalGqUNhJ2EqqLdH80yK&#10;zUtpou3+++Uw2PHj+71cD64RT+pC7VlBPs1AEFde12wUnI671zmIEJE1Np5JwQ8FWK9GL0sstO/5&#10;m56HaEQK4VCgAhtjW0gZKksOw9S3xIm7+c5hTLAzUnfYp3DXyLcs+5AOa04NFlv6tFTdDw+nYNte&#10;9+W7CbI8R3u5+02/s3uj1GQ8lAsQkYb4L/5zf2kFszxPc9Ob9AT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dYxfBAAAA3QAAAA8AAAAAAAAAAAAAAAAAmAIAAGRycy9kb3du&#10;cmV2LnhtbFBLBQYAAAAABAAEAPUAAACGAwAAAAA=&#10;" filled="f"/>
                  <v:rect id="Rectangle 4119" o:spid="_x0000_s1260" style="position:absolute;left:281;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oHLsUA&#10;AADdAAAADwAAAGRycy9kb3ducmV2LnhtbESPT4vCMBTE7wt+h/CEvYim9R9ajaIuu3jwYvXg8dE8&#10;22LzUpqo9dtvFoQ9DjPzG2a5bk0lHtS40rKCeBCBIM6sLjlXcD5992cgnEfWWFkmBS9ysF51PpaY&#10;aPvkIz1Sn4sAYZeggsL7OpHSZQUZdANbEwfvahuDPsgml7rBZ4CbSg6jaCoNlhwWCqxpV1B2S+9G&#10;wcS4cRzJn8PX/ULU25l2xOlWqc9uu1mA8NT6//C7vdcKxnE8h7834Qn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egcuxQAAAN0AAAAPAAAAAAAAAAAAAAAAAJgCAABkcnMv&#10;ZG93bnJldi54bWxQSwUGAAAAAAQABAD1AAAAigMAAAAA&#10;" fillcolor="#a5a5a5" stroked="f"/>
                </v:group>
                <v:group id="Group 4120" o:spid="_x0000_s1261" style="position:absolute;left:481;top:8;width:62;height:63" coordorigin="481,8" coordsize="6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C9rcQAAADdAAAADwAAAGRycy9kb3ducmV2LnhtbERPy2rCQBTdF/yH4Qrd&#10;1UnSBxIdRYIVF6FQFcTdJXNNgpk7ITPN4+87i0KXh/Neb0fTiJ46V1tWEC8iEMSF1TWXCi7nz5cl&#10;COeRNTaWScFEDrab2dMaU20H/qb+5EsRQtilqKDyvk2ldEVFBt3CtsSBu9vOoA+wK6XucAjhppFJ&#10;FH1IgzWHhgpbyioqHqcfo+Aw4LB7jfd9/rhn0+38/nXNY1LqeT7uViA8jf5f/Oc+agVvcRL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XC9rcQAAADdAAAA&#10;DwAAAAAAAAAAAAAAAACqAgAAZHJzL2Rvd25yZXYueG1sUEsFBgAAAAAEAAQA+gAAAJsDAAAAAA==&#10;">
                  <v:rect id="Rectangle 4121" o:spid="_x0000_s1262" style="position:absolute;left:481;top:8;width:62;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HlsUA&#10;AADdAAAADwAAAGRycy9kb3ducmV2LnhtbESPQYvCMBSE74L/ITzBm6YVKUvXKIsoelAXqyB7ezTP&#10;tmzzUpqo9d+bhQWPw8x8w8wWnanFnVpXWVYQjyMQxLnVFRcKzqf16AOE88gaa8uk4EkOFvN+b4ap&#10;tg8+0j3zhQgQdikqKL1vUildXpJBN7YNcfCutjXog2wLqVt8BLip5SSKEmmw4rBQYkPLkvLf7GYU&#10;uO6aX75xX+wSt2mqy3J1+EnOSg0H3dcnCE+df4f/21utYBpPYvh7E56An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4geWxQAAAN0AAAAPAAAAAAAAAAAAAAAAAJgCAABkcnMv&#10;ZG93bnJldi54bWxQSwUGAAAAAAQABAD1AAAAigMAAAAA&#10;" fillcolor="#d8d8d8" stroked="f"/>
                  <v:rect id="Rectangle 4122" o:spid="_x0000_s1263" style="position:absolute;left:481;top:8;width:62;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qfJMUA&#10;AADdAAAADwAAAGRycy9kb3ducmV2LnhtbESPQWvCQBCF7wX/wzJCL0U3piIaXSUIQhF6aBS8Dtkx&#10;G8zOhuwa4793C4UeH2/e9+ZtdoNtRE+drx0rmE0TEMSl0zVXCs6nw2QJwgdkjY1jUvAkD7vt6G2D&#10;mXYP/qG+CJWIEPYZKjAhtJmUvjRk0U9dSxy9q+sshii7SuoOHxFuG5kmyUJarDk2GGxpb6i8FXcb&#10;30ieH32+Ohbm81LcaZ4334YOSr2Ph3wNItAQ/o//0l9awXyWpvC7JiJAb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6p8kxQAAAN0AAAAPAAAAAAAAAAAAAAAAAJgCAABkcnMv&#10;ZG93bnJldi54bWxQSwUGAAAAAAQABAD1AAAAigMAAAAA&#10;" filled="f" strokecolor="#7f7f7f"/>
                  <v:rect id="Rectangle 4123" o:spid="_x0000_s1264" style="position:absolute;left:522;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0dsYA&#10;AADdAAAADwAAAGRycy9kb3ducmV2LnhtbESPW2vCQBSE3wv9D8sp+BJ04wWxqauoKPrmFZ8P2dMk&#10;NHs2ZFcT/fXdgtDHYWa+Yabz1pTiTrUrLCvo92IQxKnVBWcKLudNdwLCeWSNpWVS8CAH89n72xQT&#10;bRs+0v3kMxEg7BJUkHtfJVK6NCeDrmcr4uB929qgD7LOpK6xCXBTykEcj6XBgsNCjhWtckp/Tjej&#10;IKqG12XzPOyi/SZ+rLfX42cWtUp1PtrFFwhPrf8Pv9o7rWDUHwzh7014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Y0dsYAAADdAAAADwAAAAAAAAAAAAAAAACYAgAAZHJz&#10;L2Rvd25yZXYueG1sUEsFBgAAAAAEAAQA9QAAAIsDAAAAAA==&#10;" fillcolor="#bfbfbf" stroked="f"/>
                  <v:rect id="Rectangle 4124" o:spid="_x0000_s1265" style="position:absolute;left:522;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yjr8UA&#10;AADdAAAADwAAAGRycy9kb3ducmV2LnhtbESPT2sCMRTE70K/Q3gFb5pVrJTVKKtU8CT4B9reHptn&#10;srh5WTapu/32TUHwOMzMb5jlune1uFMbKs8KJuMMBHHpdcVGweW8G72DCBFZY+2ZFPxSgPXqZbDE&#10;XPuOj3Q/RSMShEOOCmyMTS5lKC05DGPfECfv6luHMcnWSN1il+CultMsm0uHFacFiw1tLZW3049T&#10;8NF8H4o3E2TxGe3XzW+6nT0YpYavfbEAEamPz/CjvdcKZpPpD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fKOvxQAAAN0AAAAPAAAAAAAAAAAAAAAAAJgCAABkcnMv&#10;ZG93bnJldi54bWxQSwUGAAAAAAQABAD1AAAAigMAAAAA&#10;" filled="f"/>
                  <v:rect id="Rectangle 4125" o:spid="_x0000_s1266" style="position:absolute;left:522;top:58;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HlsQA&#10;AADdAAAADwAAAGRycy9kb3ducmV2LnhtbESPQYvCMBSE7wv+h/AWvIimVStSjaIuLh68WD14fDTP&#10;tmzzUpqo3X+/EYQ9DjPzDbNcd6YWD2pdZVlBPIpAEOdWV1wouJz3wzkI55E11pZJwS85WK96H0tM&#10;tX3yiR6ZL0SAsEtRQel9k0rp8pIMupFtiIN3s61BH2RbSN3iM8BNLcdRNJMGKw4LJTa0Kyn/ye5G&#10;QWLcNI7k9/HrfiUa7Ew34WyrVP+z2yxAeOr8f/jdPmgF03icwOtNe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bx5bEAAAA3QAAAA8AAAAAAAAAAAAAAAAAmAIAAGRycy9k&#10;b3ducmV2LnhtbFBLBQYAAAAABAAEAPUAAACJAwAAAAA=&#10;" fillcolor="#a5a5a5" stroked="f"/>
                  <v:rect id="Rectangle 4126" o:spid="_x0000_s1267" style="position:absolute;left:501;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GX7sYA&#10;AADdAAAADwAAAGRycy9kb3ducmV2LnhtbESPQWvCQBSE70L/w/IKvQTdaEU0uooWpd5sVDw/sq9J&#10;aPZtyK4m9te7BaHHYWa+YRarzlTiRo0rLSsYDmIQxJnVJecKzqddfwrCeWSNlWVScCcHq+VLb4GJ&#10;ti2ndDv6XAQIuwQVFN7XiZQuK8igG9iaOHjftjHog2xyqRtsA9xUchTHE2mw5LBQYE0fBWU/x6tR&#10;ENXvl037+7WPDrv4vv28pLM86pR6e+3WcxCeOv8ffrb3WsF4OJrA35vwBOTy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GX7sYAAADdAAAADwAAAAAAAAAAAAAAAACYAgAAZHJz&#10;L2Rvd25yZXYueG1sUEsFBgAAAAAEAAQA9QAAAIsDAAAAAA==&#10;" fillcolor="#bfbfbf" stroked="f"/>
                  <v:rect id="Rectangle 4127" o:spid="_x0000_s1268" style="position:absolute;left:501;top:50;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492MUA&#10;AADdAAAADwAAAGRycy9kb3ducmV2LnhtbESPQWsCMRSE74X+h/AK3mpW0bZsjbKKQk9CtVC9PTav&#10;yeLmZdlEd/vvjSB4HGbmG2a26F0tLtSGyrOC0TADQVx6XbFR8LPfvH6ACBFZY+2ZFPxTgMX8+WmG&#10;ufYdf9NlF41IEA45KrAxNrmUobTkMAx9Q5y8P986jEm2RuoWuwR3tRxn2Zt0WHFasNjQylJ52p2d&#10;gnVz3BZTE2TxG+3h5Jfdxm6NUoOXvvgEEamPj/C9/aUVTEbj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rj3YxQAAAN0AAAAPAAAAAAAAAAAAAAAAAJgCAABkcnMv&#10;ZG93bnJldi54bWxQSwUGAAAAAAQABAD1AAAAigMAAAAA&#10;" filled="f"/>
                  <v:rect id="Rectangle 4128" o:spid="_x0000_s1269" style="position:absolute;left:501;top:58;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poCMIA&#10;AADdAAAADwAAAGRycy9kb3ducmV2LnhtbERPTYvCMBC9C/sfwix4EU2rrkg1LbvKigcvdj14HJqx&#10;LTaT0kTt/ntzEDw+3vc6600j7tS52rKCeBKBIC6srrlUcPr7HS9BOI+ssbFMCv7JQZZ+DNaYaPvg&#10;I91zX4oQwi5BBZX3bSKlKyoy6Ca2JQ7cxXYGfYBdKXWHjxBuGjmNooU0WHNoqLClTUXFNb8ZBV/G&#10;zeNI7g7b25lotDH9jPMfpYaf/fcKhKfev8Uv914rmMfTMDe8CU9Ap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mgIwgAAAN0AAAAPAAAAAAAAAAAAAAAAAJgCAABkcnMvZG93&#10;bnJldi54bWxQSwUGAAAAAAQABAD1AAAAhwMAAAAA&#10;" fillcolor="#a5a5a5" stroked="f"/>
                  <v:rect id="Rectangle 4129" o:spid="_x0000_s1270" style="position:absolute;left:481;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4DnMYA&#10;AADdAAAADwAAAGRycy9kb3ducmV2LnhtbESPT2vCQBTE74LfYXmCl6AbrYhGV7GlUm/+afH8yD6T&#10;YPZtyK4m9tN3C4LHYWZ+wyzXrSnFnWpXWFYwGsYgiFOrC84U/HxvBzMQziNrLC2Tggc5WK+6nSUm&#10;2jZ8pPvJZyJA2CWoIPe+SqR0aU4G3dBWxMG72NqgD7LOpK6xCXBTynEcT6XBgsNCjhV95JReTzej&#10;IKrezu/N72EX7bfx4/PrfJxnUatUv9duFiA8tf4VfrZ3WsFkNJ7D/5v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4DnMYAAADdAAAADwAAAAAAAAAAAAAAAACYAgAAZHJz&#10;L2Rvd25yZXYueG1sUEsFBgAAAAAEAAQA9QAAAIsDAAAAAA==&#10;" fillcolor="#bfbfbf" stroked="f"/>
                  <v:rect id="Rectangle 4130" o:spid="_x0000_s1271" style="position:absolute;left:481;top:50;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4zccIA&#10;AADdAAAADwAAAGRycy9kb3ducmV2LnhtbERPz2vCMBS+D/wfwhO8zVTdxqhGqaLgSZgbbN4ezTMp&#10;Ni+libb+98tB8Pjx/V6seleLG7Wh8qxgMs5AEJdeV2wU/HzvXj9BhIissfZMCu4UYLUcvCww177j&#10;L7odoxEphEOOCmyMTS5lKC05DGPfECfu7FuHMcHWSN1il8JdLadZ9iEdVpwaLDa0sVRejlenYNuc&#10;DsW7CbL4jfbv4tfdzh6MUqNhX8xBROrjU/xw77WCt8ks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njNxwgAAAN0AAAAPAAAAAAAAAAAAAAAAAJgCAABkcnMvZG93&#10;bnJldi54bWxQSwUGAAAAAAQABAD1AAAAhwMAAAAA&#10;" filled="f"/>
                  <v:rect id="Rectangle 4131" o:spid="_x0000_s1272" style="position:absolute;left:481;top:58;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lXSMQA&#10;AADdAAAADwAAAGRycy9kb3ducmV2LnhtbESPQYvCMBSE7wv+h/AEL6JpV1ekGsVVFA9etnrw+Gie&#10;bbF5KU3U+u+NIOxxmJlvmPmyNZW4U+NKywriYQSCOLO65FzB6bgdTEE4j6yxskwKnuRgueh8zTHR&#10;9sF/dE99LgKEXYIKCu/rREqXFWTQDW1NHLyLbQz6IJtc6gYfAW4q+R1FE2mw5LBQYE3rgrJrejMK&#10;fowbx5HcHTa3M1F/bdoRp79K9brtagbCU+v/w5/2XisYx6MY3m/CE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5V0jEAAAA3QAAAA8AAAAAAAAAAAAAAAAAmAIAAGRycy9k&#10;b3ducmV2LnhtbFBLBQYAAAAABAAEAPUAAACJAwAAAAA=&#10;" fillcolor="#a5a5a5" stroked="f"/>
                  <v:rect id="Rectangle 4132" o:spid="_x0000_s1273" style="position:absolute;left:522;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MMYA&#10;AADdAAAADwAAAGRycy9kb3ducmV2LnhtbESPW2vCQBSE3wv9D8sp+BJ04wWxqauoKPrmFZ8P2dMk&#10;NHs2ZFcT/fXdgtDHYWa+Yabz1pTiTrUrLCvo92IQxKnVBWcKLudNdwLCeWSNpWVS8CAH89n72xQT&#10;bRs+0v3kMxEg7BJUkHtfJVK6NCeDrmcr4uB929qgD7LOpK6xCXBTykEcj6XBgsNCjhWtckp/Tjej&#10;IKqG12XzPOyi/SZ+rLfX42cWtUp1PtrFFwhPrf8Pv9o7rWDUHw7g7014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HMMYAAADdAAAADwAAAAAAAAAAAAAAAACYAgAAZHJz&#10;L2Rvd25yZXYueG1sUEsFBgAAAAAEAAQA9QAAAIsDAAAAAA==&#10;" fillcolor="#bfbfbf" stroked="f"/>
                  <v:rect id="Rectangle 4133" o:spid="_x0000_s1274" style="position:absolute;left:522;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ytBsUA&#10;AADdAAAADwAAAGRycy9kb3ducmV2LnhtbESPT2sCMRTE74V+h/AK3mrWPy1la5RVFHoSqoXq7bF5&#10;TRY3L8smuttvbwTB4zAzv2Fmi97V4kJtqDwrGA0zEMSl1xUbBT/7zesHiBCRNdaeScE/BVjMn59m&#10;mGvf8TdddtGIBOGQowIbY5NLGUpLDsPQN8TJ+/Otw5hka6RusUtwV8txlr1LhxWnBYsNrSyVp93Z&#10;KVg3x23xZoIsfqM9nPyy29itUWrw0hefICL18RG+t7+0guloMoH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TK0GxQAAAN0AAAAPAAAAAAAAAAAAAAAAAJgCAABkcnMv&#10;ZG93bnJldi54bWxQSwUGAAAAAAQABAD1AAAAigMAAAAA&#10;" filled="f"/>
                  <v:rect id="Rectangle 4134" o:spid="_x0000_s1275" style="position:absolute;left:522;top:37;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700MQA&#10;AADdAAAADwAAAGRycy9kb3ducmV2LnhtbESPQYvCMBSE74L/IbyFvYim1bpI1yjqonjwYteDx0fz&#10;ti3bvJQmav33RhA8DjPzDTNfdqYWV2pdZVlBPIpAEOdWV1woOP1uhzMQziNrrC2Tgjs5WC76vTmm&#10;2t74SNfMFyJA2KWooPS+SaV0eUkG3cg2xMH7s61BH2RbSN3iLcBNLcdR9CUNVhwWSmxoU1L+n12M&#10;gqlxSRzJ3eHnciYabEw34Wyt1OdHt/oG4anz7/CrvdcKkniSwPNNe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O9NDEAAAA3QAAAA8AAAAAAAAAAAAAAAAAmAIAAGRycy9k&#10;b3ducmV2LnhtbFBLBQYAAAAABAAEAPUAAACJAwAAAAA=&#10;" fillcolor="#a5a5a5" stroked="f"/>
                  <v:rect id="Rectangle 4135" o:spid="_x0000_s1276" style="position:absolute;left:501;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qfRMgA&#10;AADdAAAADwAAAGRycy9kb3ducmV2LnhtbESPS2vDMBCE74X+B7GFXEws59GQulFCWxqSW/PC58Xa&#10;2qbWylhq7PTXR4FAj8PMfMMsVr2pxZlaV1lWMIoTEMS51RUXCk7H9XAOwnlkjbVlUnAhB6vl48MC&#10;U2073tP54AsRIOxSVFB636RSurwkgy62DXHwvm1r0AfZFlK32AW4qeU4SWbSYMVhocSGPkrKfw6/&#10;RkHUTLL37m+3jb7WyeVzk+1fiqhXavDUv72C8NT7//C9vdUKpqPJM9zehCcgl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mp9EyAAAAN0AAAAPAAAAAAAAAAAAAAAAAJgCAABk&#10;cnMvZG93bnJldi54bWxQSwUGAAAAAAQABAD1AAAAjQMAAAAA&#10;" fillcolor="#bfbfbf" stroked="f"/>
                  <v:rect id="Rectangle 4136" o:spid="_x0000_s1277" style="position:absolute;left:501;top:29;width:20;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OnsUA&#10;AADdAAAADwAAAGRycy9kb3ducmV2LnhtbESPQWsCMRSE70L/Q3gFb5q1tiJbo2yLgiehWqi9PTav&#10;yeLmZdlEd/33jSB4HGbmG2ax6l0tLtSGyrOCyTgDQVx6XbFR8H3YjOYgQkTWWHsmBVcKsFo+DRaY&#10;a9/xF1320YgE4ZCjAhtjk0sZSksOw9g3xMn7863DmGRrpG6xS3BXy5csm0mHFacFiw19WipP+7NT&#10;sG5+d8WbCbL4ifZ48h/dxu6MUsPnvngHEamPj/C9vdUKXif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w6exQAAAN0AAAAPAAAAAAAAAAAAAAAAAJgCAABkcnMv&#10;ZG93bnJldi54bWxQSwUGAAAAAAQABAD1AAAAigMAAAAA&#10;" filled="f"/>
                  <v:rect id="Rectangle 4137" o:spid="_x0000_s1278" style="position:absolute;left:501;top:37;width:20;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xqp8YA&#10;AADdAAAADwAAAGRycy9kb3ducmV2LnhtbESPQWvCQBSE7wX/w/KEXqRu0sS2pK7SRpQeejF66PGR&#10;fU1Cs29DdjXx37uC0OMwM98wy/VoWnGm3jWWFcTzCARxaXXDlYLjYfv0BsJ5ZI2tZVJwIQfr1eRh&#10;iZm2A+/pXPhKBAi7DBXU3neZlK6syaCb2444eL+2N+iD7CupexwC3LTyOYpepMGGw0KNHeU1lX/F&#10;yShYGJfGkdx9b04/RLPcjAkXn0o9TsePdxCeRv8fvre/tII0Tl7h9iY8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xqp8YAAADdAAAADwAAAAAAAAAAAAAAAACYAgAAZHJz&#10;L2Rvd25yZXYueG1sUEsFBgAAAAAEAAQA9QAAAIsDAAAAAA==&#10;" fillcolor="#a5a5a5" stroked="f"/>
                  <v:rect id="Rectangle 4138" o:spid="_x0000_s1279" style="position:absolute;left:481;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sw2sMA&#10;AADdAAAADwAAAGRycy9kb3ducmV2LnhtbERPy4rCMBTdD/gP4QpuiqbqMGg1yowounN84PrSXNti&#10;c1OaaKtfbxYDszyc93zZmlI8qHaFZQXDQQyCOLW64EzB+bTpT0A4j6yxtEwKnuRgueh8zDHRtuED&#10;PY4+EyGEXYIKcu+rREqX5mTQDWxFHLirrQ36AOtM6hqbEG5KOYrjL2mw4NCQY0WrnNLb8W4URNX4&#10;8tO8fnfRfhM/19vLYZpFrVK9bvs9A+Gp9f/iP/dOK/gcjsPc8CY8A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sw2sMAAADdAAAADwAAAAAAAAAAAAAAAACYAgAAZHJzL2Rv&#10;d25yZXYueG1sUEsFBgAAAAAEAAQA9QAAAIgDAAAAAA==&#10;" fillcolor="#bfbfbf" stroked="f"/>
                  <v:rect id="Rectangle 4139" o:spid="_x0000_s1280" style="position:absolute;left:481;top:29;width:19;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7MUA&#10;AADdAAAADwAAAGRycy9kb3ducmV2LnhtbESPQWsCMRSE7wX/Q3gFb5pV22K3RllFwZNQW7C9PTav&#10;yeLmZdlEd/vvTUHocZiZb5jFqne1uFIbKs8KJuMMBHHpdcVGwefHbjQHESKyxtozKfilAKvl4GGB&#10;ufYdv9P1GI1IEA45KrAxNrmUobTkMIx9Q5y8H986jEm2RuoWuwR3tZxm2Yt0WHFasNjQxlJ5Pl6c&#10;gm3zfSieTZDFKdqvs193O3swSg0f++INRKQ+/ofv7b1W8DSZvc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rsxQAAAN0AAAAPAAAAAAAAAAAAAAAAAJgCAABkcnMv&#10;ZG93bnJldi54bWxQSwUGAAAAAAQABAD1AAAAigMAAAAA&#10;" filled="f"/>
                  <v:rect id="Rectangle 4140" o:spid="_x0000_s1281" style="position:absolute;left:481;top:37;width:19;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rsEA&#10;AADdAAAADwAAAGRycy9kb3ducmV2LnhtbERPTYvCMBC9L/gfwgheFk27VpFqFFdR9uDF6sHj0Ixt&#10;sZmUJmr99+Yg7PHxvherztTiQa2rLCuIRxEI4tzqigsF59NuOAPhPLLG2jIpeJGD1bL3tcBU2ycf&#10;6ZH5QoQQdikqKL1vUildXpJBN7INceCutjXoA2wLqVt8hnBTy58omkqDFYeGEhvalJTfsrtRMDEu&#10;iSO5P2zvF6LvjenGnP0qNeh36zkIT53/F3/cf1pBEidhf3gTno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ga7BAAAA3QAAAA8AAAAAAAAAAAAAAAAAmAIAAGRycy9kb3du&#10;cmV2LnhtbFBLBQYAAAAABAAEAPUAAACGAwAAAAA=&#10;" fillcolor="#a5a5a5" stroked="f"/>
                  <v:rect id="Rectangle 4141" o:spid="_x0000_s1282" style="position:absolute;left:522;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fqOscA&#10;AADdAAAADwAAAGRycy9kb3ducmV2LnhtbESPT2vCQBTE7wW/w/IEL6FuolLaNBuxRak3/7R4fmRf&#10;k2D2bciuJvrpu4VCj8PM/IbJloNpxJU6V1tWkExjEMSF1TWXCr4+N4/PIJxH1thYJgU3crDMRw8Z&#10;ptr2fKDr0ZciQNilqKDyvk2ldEVFBt3UtsTB+7adQR9kV0rdYR/gppGzOH6SBmsOCxW29F5RcT5e&#10;jIKonZ/e+vt+G+028W39cTq8lNGg1GQ8rF5BeBr8f/ivvdUKFskigd834QnI/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n6jrHAAAA3QAAAA8AAAAAAAAAAAAAAAAAmAIAAGRy&#10;cy9kb3ducmV2LnhtbFBLBQYAAAAABAAEAPUAAACMAwAAAAA=&#10;" fillcolor="#bfbfbf" stroked="f"/>
                  <v:rect id="Rectangle 4142" o:spid="_x0000_s1283" style="position:absolute;left:522;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74MUA&#10;AADdAAAADwAAAGRycy9kb3ducmV2LnhtbESPT2sCMRTE70K/Q3gFb5pVrJTVKKtU8CT4B9reHptn&#10;srh5WTapu/32TUHwOMzMb5jlune1uFMbKs8KJuMMBHHpdcVGweW8G72DCBFZY+2ZFPxSgPXqZbDE&#10;XPuOj3Q/RSMShEOOCmyMTS5lKC05DGPfECfv6luHMcnWSN1il+CultMsm0uHFacFiw1tLZW3049T&#10;8NF8H4o3E2TxGe3XzW+6nT0YpYavfbEAEamPz/CjvdcKZpPZF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nvgxQAAAN0AAAAPAAAAAAAAAAAAAAAAAJgCAABkcnMv&#10;ZG93bnJldi54bWxQSwUGAAAAAAQABAD1AAAAigMAAAAA&#10;" filled="f"/>
                  <v:rect id="Rectangle 4143" o:spid="_x0000_s1284" style="position:absolute;left:522;top:16;width:2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f2cQA&#10;AADdAAAADwAAAGRycy9kb3ducmV2LnhtbESPQYvCMBSE74L/IbyFvYim1bpI1yjqonjwYteDx0fz&#10;ti3bvJQmav33RhA8DjPzDTNfdqYWV2pdZVlBPIpAEOdWV1woOP1uhzMQziNrrC2Tgjs5WC76vTmm&#10;2t74SNfMFyJA2KWooPS+SaV0eUkG3cg2xMH7s61BH2RbSN3iLcBNLcdR9CUNVhwWSmxoU1L+n12M&#10;gqlxSRzJ3eHnciYabEw34Wyt1OdHt/oG4anz7/CrvdcKkjiZwPNNe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hH9nEAAAA3QAAAA8AAAAAAAAAAAAAAAAAmAIAAGRycy9k&#10;b3ducmV2LnhtbFBLBQYAAAAABAAEAPUAAACJAwAAAAA=&#10;" fillcolor="#a5a5a5" stroked="f"/>
                  <v:rect id="Rectangle 4144" o:spid="_x0000_s1285" style="position:absolute;left:501;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BJosYA&#10;AADdAAAADwAAAGRycy9kb3ducmV2LnhtbESPT2vCQBTE7wW/w/IEL0E3aig1dRVblHrzL54f2dck&#10;mH0bsquJfvpuodDjMDO/YebLzlTiTo0rLSsYj2IQxJnVJecKzqfN8A2E88gaK8uk4EEOloveyxxT&#10;bVs+0P3ocxEg7FJUUHhfp1K6rCCDbmRr4uB928agD7LJpW6wDXBTyUkcv0qDJYeFAmv6LCi7Hm9G&#10;QVRPLx/tc7+Ndpv4sf66HGZ51Ck16HerdxCeOv8f/mtvtYJknCT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BJosYAAADdAAAADwAAAAAAAAAAAAAAAACYAgAAZHJz&#10;L2Rvd25yZXYueG1sUEsFBgAAAAAEAAQA9QAAAIsDAAAAAA==&#10;" fillcolor="#bfbfbf" stroked="f"/>
                  <v:rect id="Rectangle 4145" o:spid="_x0000_s1286" style="position:absolute;left:501;top:8;width:2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lM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p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OUxQAAAN0AAAAPAAAAAAAAAAAAAAAAAJgCAABkcnMv&#10;ZG93bnJldi54bWxQSwUGAAAAAAQABAD1AAAAigMAAAAA&#10;" filled="f"/>
                  <v:rect id="Rectangle 4146" o:spid="_x0000_s1287" style="position:absolute;left:501;top:16;width:20;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8QcUA&#10;AADdAAAADwAAAGRycy9kb3ducmV2LnhtbESPT4vCMBTE7wt+h/AEL4um1SpL1yj+QdmDF+se9vho&#10;nm2xeSlN1PrtjSDscZiZ3zDzZWdqcaPWVZYVxKMIBHFudcWFgt/TbvgFwnlkjbVlUvAgB8tF72OO&#10;qbZ3PtIt84UIEHYpKii9b1IpXV6SQTeyDXHwzrY16INsC6lbvAe4qeU4imbSYMVhocSGNiXll+xq&#10;FEyNS+JI7g/b6x/R58Z0E87WSg363eobhKfO/4ff7R+tIImTGbzehCc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VrxBxQAAAN0AAAAPAAAAAAAAAAAAAAAAAJgCAABkcnMv&#10;ZG93bnJldi54bWxQSwUGAAAAAAQABAD1AAAAigMAAAAA&#10;" fillcolor="#a5a5a5" stroked="f"/>
                  <v:rect id="Rectangle 4147" o:spid="_x0000_s1288" style="position:absolute;left:481;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LX1ccA&#10;AADdAAAADwAAAGRycy9kb3ducmV2LnhtbESPW2vCQBSE3wv+h+UIvoS68YKX6CptUeqbl4rPh+wx&#10;CWbPhuzWxP76rlDo4zAz3zDLdWtKcafaFZYVDPoxCOLU6oIzBeev7esMhPPIGkvLpOBBDtarzssS&#10;E20bPtL95DMRIOwSVJB7XyVSujQng65vK+LgXW1t0AdZZ1LX2AS4KeUwjifSYMFhIceKPnJKb6dv&#10;oyCqRpf35uewi/bb+LH5vBznWdQq1eu2bwsQnlr/H/5r77SC8WA8heeb8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C19XHAAAA3QAAAA8AAAAAAAAAAAAAAAAAmAIAAGRy&#10;cy9kb3ducmV2LnhtbFBLBQYAAAAABAAEAPUAAACMAwAAAAA=&#10;" fillcolor="#bfbfbf" stroked="f"/>
                  <v:rect id="Rectangle 4148" o:spid="_x0000_s1289" style="position:absolute;left:481;top:8;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5MCsIA&#10;AADdAAAADwAAAGRycy9kb3ducmV2LnhtbERPz2vCMBS+D/wfwhN2W1PFDalGqaKwkzAV1NujeSbF&#10;5qU0me3+++Uw2PHj+71cD64RT+pC7VnBJMtBEFde12wUnE/7tzmIEJE1Np5JwQ8FWK9GL0sstO/5&#10;i57HaEQK4VCgAhtjW0gZKksOQ+Zb4sTdfecwJtgZqTvsU7hr5DTPP6TDmlODxZa2lqrH8dsp2LW3&#10;Q/lugiwv0V4fftPv7cEo9ToeygWISEP8F/+5P7WC2W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7kwKwgAAAN0AAAAPAAAAAAAAAAAAAAAAAJgCAABkcnMvZG93&#10;bnJldi54bWxQSwUGAAAAAAQABAD1AAAAhwMAAAAA&#10;" filled="f"/>
                  <v:rect id="Rectangle 4149" o:spid="_x0000_s1290" style="position:absolute;left:481;top:16;width:19;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koM8UA&#10;AADdAAAADwAAAGRycy9kb3ducmV2LnhtbESPQWvCQBSE7wX/w/KEXkQ3sVE0uopaWjx4MXrw+Mg+&#10;k2D2bciumv77bkHocZiZb5jlujO1eFDrKssK4lEEgji3uuJCwfn0NZyBcB5ZY22ZFPyQg/Wq97bE&#10;VNsnH+mR+UIECLsUFZTeN6mULi/JoBvZhjh4V9sa9EG2hdQtPgPc1HIcRVNpsOKwUGJDu5LyW3Y3&#10;CibGJXEkvw+f9wvRYGe6D862Sr33u80ChKfO/4df7b1WkMTJHP7eh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ySgzxQAAAN0AAAAPAAAAAAAAAAAAAAAAAJgCAABkcnMv&#10;ZG93bnJldi54bWxQSwUGAAAAAAQABAD1AAAAigMAAAAA&#10;" fillcolor="#a5a5a5" stroked="f"/>
                </v:group>
                <v:line id="Line 269" o:spid="_x0000_s1291" style="position:absolute;visibility:visible;mso-wrap-style:square" from="0,72" to="6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8dWcQAAADdAAAADwAAAGRycy9kb3ducmV2LnhtbERPy4rCMBTdC/MP4QruNNVRkWqUjqPo&#10;wgFfC5fX5toWm5vSRO38/WQhzPJw3rNFY0rxpNoVlhX0exEI4tTqgjMF59O6OwHhPLLG0jIp+CUH&#10;i/lHa4axti8+0PPoMxFC2MWoIPe+iqV0aU4GXc9WxIG72dqgD7DOpK7xFcJNKQdRNJYGCw4NOVa0&#10;zCm9Hx9GwXez/dqdb7vVz+iwP13G101yTz6V6rSbZArCU+P/xW/3VisY9kdhf3gTno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Px1ZxAAAAN0AAAAPAAAAAAAAAAAA&#10;AAAAAKECAABkcnMvZG93bnJldi54bWxQSwUGAAAAAAQABAD5AAAAkgMAAAAA&#10;">
                  <v:stroke joinstyle="miter"/>
                </v:line>
                <v:line id="Line 270" o:spid="_x0000_s1292" style="position:absolute;visibility:visible;mso-wrap-style:square" from="0,160" to="64,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4wsgAAADdAAAADwAAAGRycy9kb3ducmV2LnhtbESPzWvCQBTE70L/h+UVvOkmWqVEV4kf&#10;RQ8W6sehx2f2mQSzb0N21fjfdwuFHoeZ+Q0znbemEndqXGlZQdyPQBBnVpecKzgdP3rvIJxH1lhZ&#10;JgVPcjCfvXSmmGj74D3dDz4XAcIuQQWF93UipcsKMuj6tiYO3sU2Bn2QTS51g48AN5UcRNFYGiw5&#10;LBRY07Kg7Hq4GQWrdrvYnS679edo/3X8Hp836TUdKtV9bdMJCE+t/w//tbdawVs8iuH3TXgCcvY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HO4wsgAAADdAAAADwAAAAAA&#10;AAAAAAAAAAChAgAAZHJzL2Rvd25yZXYueG1sUEsFBgAAAAAEAAQA+QAAAJYDAAAAAA==&#10;">
                  <v:stroke joinstyle="miter"/>
                </v:line>
                <v:line id="Line 271" o:spid="_x0000_s1293" style="position:absolute;visibility:visible;mso-wrap-style:square" from="0,480" to="64,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EmtcgAAADdAAAADwAAAGRycy9kb3ducmV2LnhtbESPzWvCQBTE7wX/h+UVvDUbPynRVWKr&#10;1INC/Th4fM0+k2D2bciumv73XaHgcZiZ3zDTeWsqcaPGlZYV9KIYBHFmdcm5guNh9fYOwnlkjZVl&#10;UvBLDuazzssUE23vvKPb3uciQNglqKDwvk6kdFlBBl1ka+LgnW1j0AfZ5FI3eA9wU8l+HI+lwZLD&#10;QoE1fRSUXfZXo+CzXS82x/NmuR3tvg+n8c9XekkHSnVf23QCwlPrn+H/9lorGPZGfXi8CU9Azv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KEmtcgAAADdAAAADwAAAAAA&#10;AAAAAAAAAAChAgAAZHJzL2Rvd25yZXYueG1sUEsFBgAAAAAEAAQA+QAAAJYDAAAAAA==&#10;">
                  <v:stroke joinstyle="miter"/>
                </v:line>
                <v:line id="Line 272" o:spid="_x0000_s1294" style="position:absolute;visibility:visible;mso-wrap-style:square" from="0,583" to="64,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DLsgAAADdAAAADwAAAGRycy9kb3ducmV2LnhtbESPzWvCQBTE74L/w/IK3szG+kGJrhJr&#10;pR4U6sfB42v2mQSzb0N2q+l/3xUKHoeZ+Q0zW7SmEjdqXGlZwSCKQRBnVpecKzgd1/03EM4ja6ws&#10;k4JfcrCYdzszTLS9855uB5+LAGGXoILC+zqR0mUFGXSRrYmDd7GNQR9kk0vd4D3ATSVf43giDZYc&#10;Fgqs6b2g7Hr4MQpW7Wa5PV22H7vx/ut4nnx/ptd0qFTvpU2nIDy1/hn+b2+0gtFgPITHm/AE5Pw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2DLsgAAADdAAAADwAAAAAA&#10;AAAAAAAAAAChAgAAZHJzL2Rvd25yZXYueG1sUEsFBgAAAAAEAAQA+QAAAJYDAAAAAA==&#10;">
                  <v:stroke joinstyle="miter"/>
                </v:line>
                <v:group id="Group 4154" o:spid="_x0000_s1295" style="position:absolute;left:160;top:736;width:287;height:91" coordorigin="160,736" coordsize="28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3I08UAAADdAAAADwAAAGRycy9kb3ducmV2LnhtbESPQYvCMBSE78L+h/CE&#10;vWnaXZWlGkXEXTyIoC6It0fzbIvNS2liW/+9EQSPw8x8w8wWnSlFQ7UrLCuIhxEI4tTqgjMF/8ff&#10;wQ8I55E1lpZJwZ0cLOYfvRkm2ra8p+bgMxEg7BJUkHtfJVK6NCeDbmgr4uBdbG3QB1lnUtfYBrgp&#10;5VcUTaTBgsNCjhWtckqvh5tR8Ndiu/yO1832elndz8fx7rSNSanPfrecgvDU+Xf41d5oBaN4PIL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NyNPFAAAA3QAA&#10;AA8AAAAAAAAAAAAAAAAAqgIAAGRycy9kb3ducmV2LnhtbFBLBQYAAAAABAAEAPoAAACcAwAAAAA=&#10;">
                  <v:rect id="Rectangle 4155" o:spid="_x0000_s1296" style="position:absolute;left:160;top:736;width:287;height: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MDYMUA&#10;AADdAAAADwAAAGRycy9kb3ducmV2LnhtbESPQWvCQBSE70L/w/IKvemurQkaXaUUBKH1YBS8PrLP&#10;JJh9m2ZXjf++WxA8DjPzDbNY9bYRV+p87VjDeKRAEBfO1FxqOOzXwykIH5ANNo5Jw508rJYvgwVm&#10;xt14R9c8lCJC2GeooQqhzaT0RUUW/ci1xNE7uc5iiLIrpenwFuG2ke9KpdJizXGhwpa+KirO+cVq&#10;wHRifrenj5/99yXFWdmrdXJUWr+99p9zEIH68Aw/2hujYTJOEvh/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gwNgxQAAAN0AAAAPAAAAAAAAAAAAAAAAAJgCAABkcnMv&#10;ZG93bnJldi54bWxQSwUGAAAAAAQABAD1AAAAigMAAAAA&#10;" stroked="f"/>
                  <v:rect id="Rectangle 4156" o:spid="_x0000_s1297" style="position:absolute;left:160;top:736;width:287;height: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rPsUA&#10;AADdAAAADwAAAGRycy9kb3ducmV2LnhtbESPT2sCMRTE70K/Q3iF3jRrUSmrUVap0JPgH2h7e2ye&#10;yeLmZdlEd/32Rij0OMzMb5jFqne1uFEbKs8KxqMMBHHpdcVGwem4HX6ACBFZY+2ZFNwpwGr5Mlhg&#10;rn3He7odohEJwiFHBTbGJpcylJYchpFviJN39q3DmGRrpG6xS3BXy/csm0mHFacFiw1tLJWXw9Up&#10;+Gx+d8XUBFl8R/tz8etua3dGqbfXvpiDiNTH//Bf+0srmIy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Os+xQAAAN0AAAAPAAAAAAAAAAAAAAAAAJgCAABkcnMv&#10;ZG93bnJldi54bWxQSwUGAAAAAAQABAD1AAAAigMAAAAA&#10;" filled="f"/>
                  <v:rect id="Rectangle 4157" o:spid="_x0000_s1298" style="position:absolute;left:185;top:746;width:238;height: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2/xccA&#10;AADdAAAADwAAAGRycy9kb3ducmV2LnhtbESPQWvCQBSE70L/w/IKXkrdKNqW1FWkqAgK0rRFentk&#10;X7PB7NuQXWP8965Q8DjMzDfMdN7ZSrTU+NKxguEgAUGcO11yoeD7a/X8BsIHZI2VY1JwIQ/z2UNv&#10;iql2Z/6kNguFiBD2KSowIdSplD43ZNEPXE0cvT/XWAxRNoXUDZ4j3FZylCQv0mLJccFgTR+G8mN2&#10;sgoW8vDLu2zb/lhzkQf9dLT79VKp/mO3eAcRqAv38H97oxWMh5NXuL2JT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dv8XHAAAA3QAAAA8AAAAAAAAAAAAAAAAAmAIAAGRy&#10;cy9kb3ducmV2LnhtbFBLBQYAAAAABAAEAPUAAACMAwAAAAA=&#10;" fillcolor="#f2f2f2" stroked="f"/>
                  <v:rect id="Rectangle 4158" o:spid="_x0000_s1299" style="position:absolute;left:185;top:746;width:238;height: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a18IA&#10;AADdAAAADwAAAGRycy9kb3ducmV2LnhtbERPz2vCMBS+D/wfwhO8raljinTGUmWCJ2Fu4HZ7NG9J&#10;afNSmsx2//1yGHj8+H5vy8l14kZDaDwrWGY5COLa64aNgo/34+MGRIjIGjvPpOCXApS72cMWC+1H&#10;fqPbJRqRQjgUqMDG2BdShtqSw5D5njhx335wGBMcjNQDjincdfIpz9fSYcOpwWJPB0t1e/lxCl77&#10;r3O1MkFW12g/W78fj/ZslFrMp+oFRKQp3sX/7pNW8Lxcpb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N9rXwgAAAN0AAAAPAAAAAAAAAAAAAAAAAJgCAABkcnMvZG93&#10;bnJldi54bWxQSwUGAAAAAAQABAD1AAAAhwMAAAAA&#10;" filled="f"/>
                  <v:rect id="Rectangle 4159" o:spid="_x0000_s1300" style="position:absolute;left:160;top:743;width: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4JZcYA&#10;AADdAAAADwAAAGRycy9kb3ducmV2LnhtbESPzWrDMBCE74W+g9hCbo2UxjGNGyWUgiHQ9JAf6HWx&#10;NraptXItxXbevgoUchxm5htmtRltI3rqfO1Yw2yqQBAXztRcajgd8+dXED4gG2wck4YredisHx9W&#10;mBk38J76QyhFhLDPUEMVQptJ6YuKLPqpa4mjd3adxRBlV0rT4RDhtpEvSqXSYs1xocKWPioqfg4X&#10;qwHTxPx+nee74+clxWU5qnzxrbSePI3vbyACjeEe/m9vjYZktljC7U18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4JZcYAAADdAAAADwAAAAAAAAAAAAAAAACYAgAAZHJz&#10;L2Rvd25yZXYueG1sUEsFBgAAAAAEAAQA9QAAAIsDAAAAAA==&#10;" stroked="f"/>
                  <v:rect id="Rectangle 4160" o:spid="_x0000_s1301" style="position:absolute;left:160;top:743;width: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cbMIA&#10;AADdAAAADwAAAGRycy9kb3ducmV2LnhtbERPz2vCMBS+D/wfwhO8raljE6lGqTLBkzA3UG+P5pkU&#10;m5fSZLb+9+Yw2PHj+71cD64Rd+pC7VnBNMtBEFde12wU/HzvXucgQkTW2HgmBQ8KsF6NXpZYaN/z&#10;F92P0YgUwqFABTbGtpAyVJYchsy3xIm7+s5hTLAzUnfYp3DXyLc8n0mHNacGiy1tLVW3469T8Nle&#10;DuWHCbI8RXu++U2/swej1GQ8lAsQkYb4L/5z77WC9+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LRxswgAAAN0AAAAPAAAAAAAAAAAAAAAAAJgCAABkcnMvZG93&#10;bnJldi54bWxQSwUGAAAAAAQABAD1AAAAhwMAAAAA&#10;" filled="f"/>
                  <v:rect id="Rectangle 4161" o:spid="_x0000_s1302" style="position:absolute;left:423;top:743;width: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TP3sYA&#10;AADdAAAADwAAAGRycy9kb3ducmV2LnhtbESPT2vCQBTE70K/w/IK3nQ3rQ0as0opCILtobHg9ZF9&#10;+UOzb9PsqvHbdwsFj8PM/IbJt6PtxIUG3zrWkMwVCOLSmZZrDV/H3WwJwgdkg51j0nAjD9vNwyTH&#10;zLgrf9KlCLWIEPYZamhC6DMpfdmQRT93PXH0KjdYDFEOtTQDXiPcdvJJqVRabDkuNNjTW0Pld3G2&#10;GjBdmJ+P6vn9eDinuKpHtXs5Ka2nj+PrGkSgMdzD/+290bBI0gT+3sQn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TP3sYAAADdAAAADwAAAAAAAAAAAAAAAACYAgAAZHJz&#10;L2Rvd25yZXYueG1sUEsFBgAAAAAEAAQA9QAAAIsDAAAAAA==&#10;" stroked="f"/>
                  <v:rect id="Rectangle 4162" o:spid="_x0000_s1303" style="position:absolute;left:423;top:743;width: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MngMUA&#10;AADdAAAADwAAAGRycy9kb3ducmV2LnhtbESPT2sCMRTE74V+h/AKvdWs0oqsRllFoSfBP2B7e2ye&#10;yeLmZdlEd/vtG0HwOMzMb5jZone1uFEbKs8KhoMMBHHpdcVGwfGw+ZiACBFZY+2ZFPxRgMX89WWG&#10;ufYd7+i2j0YkCIccFdgYm1zKUFpyGAa+IU7e2bcOY5KtkbrFLsFdLUdZNpYOK04LFhtaWSov+6tT&#10;sG5+t8WXCbI4Rftz8ctuY7dGqfe3vpiCiNTHZ/jR/tYKPofj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syeAxQAAAN0AAAAPAAAAAAAAAAAAAAAAAJgCAABkcnMv&#10;ZG93bnJldi54bWxQSwUGAAAAAAQABAD1AAAAigMAAAAA&#10;" filled="f"/>
                </v:group>
                <v:group id="Group 4163" o:spid="_x0000_s1304" style="position:absolute;left:56;top:760;width:113;height:259" coordorigin="56,760" coordsize="113,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iaGscAAADdAAAADwAAAGRycy9kb3ducmV2LnhtbESPQWvCQBSE7wX/w/IK&#10;3ppNtA2SZhWRKh5CoSqU3h7ZZxLMvg3ZbRL/fbdQ6HGYmW+YfDOZVgzUu8aygiSKQRCXVjdcKbic&#10;908rEM4ja2wtk4I7OdisZw85ZtqO/EHDyVciQNhlqKD2vsukdGVNBl1kO+LgXW1v0AfZV1L3OAa4&#10;aeUijlNpsOGwUGNHu5rK2+nbKDiMOG6XydtQ3K67+9f55f2zSEip+eO0fQXhafL/4b/2USt4Tt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8iaGscAAADd&#10;AAAADwAAAAAAAAAAAAAAAACqAgAAZHJzL2Rvd25yZXYueG1sUEsFBgAAAAAEAAQA+gAAAJ4DAAAA&#10;AA==&#10;">
                  <v:rect id="Rectangle 4164" o:spid="_x0000_s1305" style="position:absolute;left:66;top:760;width:93;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e0LccA&#10;AADdAAAADwAAAGRycy9kb3ducmV2LnhtbESPQWvCQBSE74X+h+UVeil1o4hIdJUQETz0UDVgc3tk&#10;n0lo9m2aXU36711B8DjMzDfMcj2YRlypc7VlBeNRBIK4sLrmUkF23H7OQTiPrLGxTAr+ycF69fqy&#10;xFjbnvd0PfhSBAi7GBVU3rexlK6oyKAb2ZY4eGfbGfRBdqXUHfYBbho5iaKZNFhzWKiwpbSi4vdw&#10;MQpQn/I8j5J0vtn8ZUnz03+kX99Kvb8NyQKEp8E/w4/2TiuYjmdTuL8JT0C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XtC3HAAAA3QAAAA8AAAAAAAAAAAAAAAAAmAIAAGRy&#10;cy9kb3ducmV2LnhtbFBLBQYAAAAABAAEAPUAAACMAwAAAAA=&#10;" fillcolor="#545454" stroked="f"/>
                  <v:rect id="Rectangle 4165" o:spid="_x0000_s1306" style="position:absolute;left:66;top:760;width:93;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kBcYA&#10;AADdAAAADwAAAGRycy9kb3ducmV2LnhtbESPT2vCQBTE7wW/w/KE3uomWv8QXUUEoSdtVcTjM/tM&#10;QnbfhuxW02/fFQo9DjPzG2ax6qwRd2p95VhBOkhAEOdOV1woOB23bzMQPiBrNI5JwQ95WC17LwvM&#10;tHvwF90PoRARwj5DBWUITSalz0uy6AeuIY7ezbUWQ5RtIXWLjwi3Rg6TZCItVhwXSmxoU1JeH76t&#10;gtn4aurTdHTZTffpuSazJr/7VOq1363nIAJ14T/81/7QCt7TyRie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pkBcYAAADdAAAADwAAAAAAAAAAAAAAAACYAgAAZHJz&#10;L2Rvd25yZXYueG1sUEsFBgAAAAAEAAQA9QAAAIsDAAAAAA==&#10;" filled="f" strokeweight="0"/>
                  <v:rect id="Rectangle 4166" o:spid="_x0000_s1307"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r9rMUA&#10;AADdAAAADwAAAGRycy9kb3ducmV2LnhtbESPQWsCMRSE7wX/Q3iCt5rdWpayNUrRKp4qjV56e26e&#10;u0s3L8smavz3TaHQ4zAz3zDzZbSduNLgW8cK8mkGgrhypuVawfGweXwB4QOywc4xKbiTh+Vi9DDH&#10;0rgbf9JVh1okCPsSFTQh9KWUvmrIop+6njh5ZzdYDEkOtTQD3hLcdvIpywppseW00GBPq4aqb32x&#10;Ct5PZj37Ou83Oo/x4+S3ug57rdRkHN9eQQSK4T/8194ZBc95UcDvm/Q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qv2sxQAAAN0AAAAPAAAAAAAAAAAAAAAAAJgCAABkcnMv&#10;ZG93bnJldi54bWxQSwUGAAAAAAQABAD1AAAAigMAAAAA&#10;" fillcolor="#f39c00" stroked="f"/>
                  <v:rect id="Rectangle 4167" o:spid="_x0000_s1308"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w6qMQA&#10;AADdAAAADwAAAGRycy9kb3ducmV2LnhtbESPzW7CMBCE75V4B2uRuBUnUBFIcSJSRNtr+bmv4iWO&#10;Gq+j2IX07etKlXoczcw3mm052k7caPCtYwXpPAFBXDvdcqPgfDo8rkH4gKyxc0wKvslDWUwetphr&#10;d+cPuh1DIyKEfY4KTAh9LqWvDVn0c9cTR+/qBoshyqGResB7hNtOLpJkJS22HBcM9vRiqP48flkF&#10;++rAm9d2fzGZS+iSVUvur29Kzabj7hlEoDH8h//a71rBU7rK4PdNfA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MOqjEAAAA3QAAAA8AAAAAAAAAAAAAAAAAmAIAAGRycy9k&#10;b3ducmV2LnhtbFBLBQYAAAAABAAEAPUAAACJAwAAAAA=&#10;" fillcolor="#ba0300" stroked="f"/>
                  <v:rect id="Rectangle 4168" o:spid="_x0000_s1309"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jX8IA&#10;AADdAAAADwAAAGRycy9kb3ducmV2LnhtbERPy4rCMBTdD/gP4QqzG1NFyliN4gNhxo1YRXB3aa5t&#10;sbmpTcbWvzcLYZaH854tOlOJBzWutKxgOIhAEGdWl5wrOB23X98gnEfWWFkmBU9ysJj3PmaYaNvy&#10;gR6pz0UIYZeggsL7OpHSZQUZdANbEwfuahuDPsAml7rBNoSbSo6iKJYGSw4NBda0Lii7pX9GQWbP&#10;e6LdcXOflLtWrra/3Sq+KPXZ75ZTEJ46/y9+u3+0gvEwDnPDm/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6NfwgAAAN0AAAAPAAAAAAAAAAAAAAAAAJgCAABkcnMvZG93&#10;bnJldi54bWxQSwUGAAAAAAQABAD1AAAAhwMAAAAA&#10;" fillcolor="#bc0800" stroked="f"/>
                  <v:rect id="Rectangle 4169" o:spid="_x0000_s1310"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gqPMUA&#10;AADdAAAADwAAAGRycy9kb3ducmV2LnhtbESPT2sCMRTE7wW/Q3hCbzWrWP+sRpFCoddaUbw9N8/s&#10;6uZlm6Tu+u1NodDjMDO/YZbrztbiRj5UjhUMBxkI4sLpio2C3df7ywxEiMgaa8ek4E4B1qve0xJz&#10;7Vr+pNs2GpEgHHJUUMbY5FKGoiSLYeAa4uSdnbcYk/RGao9tgttajrJsIi1WnBZKbOitpOK6/bEK&#10;yBzb6Wkux94c6u9Xv4+X80Yr9dzvNgsQkbr4H/5rf2gF4+FkDr9v0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uCo8xQAAAN0AAAAPAAAAAAAAAAAAAAAAAJgCAABkcnMv&#10;ZG93bnJldi54bWxQSwUGAAAAAAQABAD1AAAAigMAAAAA&#10;" fillcolor="#be0e00" stroked="f"/>
                  <v:rect id="Rectangle 4170" o:spid="_x0000_s1311"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kGpsAA&#10;AADdAAAADwAAAGRycy9kb3ducmV2LnhtbERPTYvCMBC9L/gfwgje1lSRdanGIqLg0VUXPA7N2NQ2&#10;k9JEW/+9OQgeH+97mfW2Fg9qfelYwWScgCDOnS65UHA+7b5/QfiArLF2TAqe5CFbDb6WmGrX8R89&#10;jqEQMYR9igpMCE0qpc8NWfRj1xBH7upaiyHCtpC6xS6G21pOk+RHWiw5NhhsaGMor453q2Db+ctl&#10;M6+Ks94fpv/BnFgnN6VGw369ABGoDx/x273XCmaTedwf38Qn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kGpsAAAADdAAAADwAAAAAAAAAAAAAAAACYAgAAZHJzL2Rvd25y&#10;ZXYueG1sUEsFBgAAAAAEAAQA9QAAAIUDAAAAAA==&#10;" fillcolor="#c01400" stroked="f"/>
                  <v:rect id="Rectangle 4171" o:spid="_x0000_s1312" style="position:absolute;left:146;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RiYcYA&#10;AADdAAAADwAAAGRycy9kb3ducmV2LnhtbESPQWsCMRSE7wX/Q3iCt5rdItZujaIFoXgo1Aqlt8fm&#10;uVncvKybuJv++0YQehxm5htmuY62ET11vnasIJ9mIIhLp2uuFBy/do8LED4ga2wck4Jf8rBejR6W&#10;WGg38Cf1h1CJBGFfoAITQltI6UtDFv3UtcTJO7nOYkiyq6TucEhw28inLJtLizWnBYMtvRkqz4er&#10;VbB7id/9R70/6584bGd2frGD2Ss1GcfNK4hAMfyH7+13rWCWP+dwe5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BRiYcYAAADdAAAADwAAAAAAAAAAAAAAAACYAgAAZHJz&#10;L2Rvd25yZXYueG1sUEsFBgAAAAAEAAQA9QAAAIsDAAAAAA==&#10;" fillcolor="#c21a00" stroked="f"/>
                  <v:rect id="Rectangle 4172" o:spid="_x0000_s1313"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rKrcQA&#10;AADdAAAADwAAAGRycy9kb3ducmV2LnhtbESPQWsCMRSE70L/Q3iF3tysS9G6GqW1FDy2tojHx+a5&#10;G928xE3U9d83BaHHYWa+YebL3rbiQl0wjhWMshwEceW04VrBz/fH8AVEiMgaW8ek4EYBlouHwRxL&#10;7a78RZdNrEWCcChRQROjL6UMVUMWQ+Y8cfL2rrMYk+xqqTu8JrhtZZHnY2nRcFpo0NOqoeq4OVsF&#10;5s2fark7e3Nzn25aHLaHd7ZKPT32rzMQkfr4H76311rB82hSwN+b9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6yq3EAAAA3QAAAA8AAAAAAAAAAAAAAAAAmAIAAGRycy9k&#10;b3ducmV2LnhtbFBLBQYAAAAABAAEAPUAAACJAwAAAAA=&#10;" fillcolor="#c52000" stroked="f"/>
                  <v:rect id="Rectangle 4173" o:spid="_x0000_s1314"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ZEYsMA&#10;AADdAAAADwAAAGRycy9kb3ducmV2LnhtbESPQWsCMRSE74L/ITzBm2ZXpbVbo6ggePBS295fN6+b&#10;rZuXJYm6/nsjCD0OM/MNs1h1thEX8qF2rCAfZyCIS6drrhR8fe5GcxAhImtsHJOCGwVYLfu9BRba&#10;XfmDLsdYiQThUKACE2NbSBlKQxbD2LXEyft13mJM0ldSe7wmuG3kJMtepMWa04LBlraGytPxbBXI&#10;703+t95MouOf81vmzQHnISg1HHTrdxCRuvgffrb3WsEsf53C4016An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ZEYsMAAADdAAAADwAAAAAAAAAAAAAAAACYAgAAZHJzL2Rv&#10;d25yZXYueG1sUEsFBgAAAAAEAAQA9QAAAIgDAAAAAA==&#10;" fillcolor="#c72600" stroked="f"/>
                  <v:rect id="Rectangle 4174" o:spid="_x0000_s1315"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6x1scA&#10;AADdAAAADwAAAGRycy9kb3ducmV2LnhtbESPT2sCMRTE74LfIbxCb5pdu2jZGkULpVK8+KeF3h6b&#10;193QzUvYRF2/fVMQPA4z8xtmvuxtK87UBeNYQT7OQBBXThuuFRwPb6NnECEia2wdk4IrBVguhoM5&#10;ltpdeEfnfaxFgnAoUUEToy+lDFVDFsPYeeLk/bjOYkyyq6Xu8JLgtpWTLJtKi4bTQoOeXhuqfvcn&#10;q8CY69f3x/bd5W79ucu2vvBPp41Sjw/96gVEpD7ew7f2Riso8lkB/2/SE5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sdbHAAAA3QAAAA8AAAAAAAAAAAAAAAAAmAIAAGRy&#10;cy9kb3ducmV2LnhtbFBLBQYAAAAABAAEAPUAAACMAwAAAAA=&#10;" fillcolor="#c92c00" stroked="f"/>
                  <v:rect id="Rectangle 4175" o:spid="_x0000_s1316"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1LfMQA&#10;AADdAAAADwAAAGRycy9kb3ducmV2LnhtbESPzWoCMRSF94W+Q7hCN6KJtlWZGqUtWGarFcTdZXKd&#10;TE1uhkmq07dvCkKXh/PzcZbr3jtxoS42gTVMxgoEcRVMw7WG/edmtAARE7JBF5g0/FCE9er+bomF&#10;CVfe0mWXapFHOBaowabUFlLGypLHOA4tcfZOofOYsuxqaTq85nHv5FSpmfTYcCZYbOndUnXeffsM&#10;cVR+nORbuXGHL3t0U/U4PCqtHwb96wuIRH36D9/apdHwNJk/w9+b/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9S3zEAAAA3QAAAA8AAAAAAAAAAAAAAAAAmAIAAGRycy9k&#10;b3ducmV2LnhtbFBLBQYAAAAABAAEAPUAAACJAwAAAAA=&#10;" fillcolor="#cb3200" stroked="f"/>
                  <v:rect id="Rectangle 4176" o:spid="_x0000_s1317"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1ocYA&#10;AADdAAAADwAAAGRycy9kb3ducmV2LnhtbESP3WrCQBSE74W+w3IKvZFmEynapK4iiiAIgj94fZo9&#10;ZtNmz4bsVtO3dwsFL4eZ+YaZznvbiCt1vnasIEtSEMSl0zVXCk7H9es7CB+QNTaOScEveZjPngZT&#10;LLS78Z6uh1CJCGFfoAITQltI6UtDFn3iWuLoXVxnMUTZVVJ3eItw28hRmo6lxZrjgsGWlobK78OP&#10;VbCV58/ynDUm9/vh13B1oWMud0q9PPeLDxCB+vAI/7c3WsFbNhnD35v4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1ocYAAADdAAAADwAAAAAAAAAAAAAAAACYAgAAZHJz&#10;L2Rvd25yZXYueG1sUEsFBgAAAAAEAAQA9QAAAIsDAAAAAA==&#10;" fillcolor="#cd3700" stroked="f"/>
                  <v:rect id="Rectangle 4177" o:spid="_x0000_s1318" style="position:absolute;left:146;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pEKMUA&#10;AADdAAAADwAAAGRycy9kb3ducmV2LnhtbESP3WoCMRSE7wXfIRyhd5poW5XVKFJaUETBnwc4bo67&#10;i5uT7SbV9e2NUPBymJlvmOm8saW4Uu0Lxxr6PQWCOHWm4EzD8fDTHYPwAdlg6Zg03MnDfNZuTTEx&#10;7sY7uu5DJiKEfYIa8hCqREqf5mTR91xFHL2zqy2GKOtMmhpvEW5LOVBqKC0WHBdyrOgrp/Sy/7Ma&#10;ytP37/g+XK5422zUYf35LqVird86zWICIlATXuH/9tJo+OiPRvB8E5+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kQoxQAAAN0AAAAPAAAAAAAAAAAAAAAAAJgCAABkcnMv&#10;ZG93bnJldi54bWxQSwUGAAAAAAQABAD1AAAAigMAAAAA&#10;" fillcolor="#d03d00" stroked="f"/>
                  <v:rect id="Rectangle 4178" o:spid="_x0000_s1319"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0jdcIA&#10;AADdAAAADwAAAGRycy9kb3ducmV2LnhtbERPz2vCMBS+D/Y/hDfwNlNFnVSjbIJQvanz4O3ZPNti&#10;81KSaOv++uUgePz4fs+XnanFnZyvLCsY9BMQxLnVFRcKfg/rzykIH5A11pZJwYM8LBfvb3NMtW15&#10;R/d9KEQMYZ+igjKEJpXS5yUZ9H3bEEfuYp3BEKErpHbYxnBTy2GSTKTBimNDiQ2tSsqv+5tRoM9/&#10;x+v2NO7GI93+bAqdZQ+XKdX76L5nIAJ14SV+ujOtYDT4inPjm/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vSN1wgAAAN0AAAAPAAAAAAAAAAAAAAAAAJgCAABkcnMvZG93&#10;bnJldi54bWxQSwUGAAAAAAQABAD1AAAAhwMAAAAA&#10;" fillcolor="#d24300" stroked="f"/>
                  <v:rect id="Rectangle 4179" o:spid="_x0000_s1320"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n3wMQA&#10;AADdAAAADwAAAGRycy9kb3ducmV2LnhtbESP0WoCMRRE3wv9h3ALfatZpbR2NcoiiEKxutYPuCS3&#10;u0s3N0sSdf17Iwg+DjNnhpnOe9uKE/nQOFYwHGQgiLUzDVcKDr/LtzGIEJENto5JwYUCzGfPT1PM&#10;jTtzSad9rEQq4ZCjgjrGLpcy6JoshoHriJP357zFmKSvpPF4TuW2laMs+5AWG04LNXa0qEn/749W&#10;wTvHcnOUuqyk3/qf7+1uVehCqdeXvpiAiNTHR/hOr03ihp9fcHuTnoC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J98DEAAAA3QAAAA8AAAAAAAAAAAAAAAAAmAIAAGRycy9k&#10;b3ducmV2LnhtbFBLBQYAAAAABAAEAPUAAACJAwAAAAA=&#10;" fillcolor="#d44900" stroked="f"/>
                  <v:rect id="Rectangle 4180" o:spid="_x0000_s1321"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KcMMA&#10;AADdAAAADwAAAGRycy9kb3ducmV2LnhtbERPS27CMBDdV+IO1iB1VxxoQ2mKQQgpgg0LPgcYxdMk&#10;SjyObJOkPX29QGL59P7r7Wha0ZPztWUF81kCgriwuuZSwe2av61A+ICssbVMCn7Jw3YzeVljpu3A&#10;Z+ovoRQxhH2GCqoQukxKX1Rk0M9sRxy5H+sMhghdKbXDIYabVi6SZCkN1hwbKuxoX1HRXO5GQX84&#10;NV9pqlPX/Jl88J/nw3s+KvU6HXffIAKN4Sl+uI9awcd8FffHN/E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fKcMMAAADdAAAADwAAAAAAAAAAAAAAAACYAgAAZHJzL2Rv&#10;d25yZXYueG1sUEsFBgAAAAAEAAQA9QAAAIgDAAAAAA==&#10;" fillcolor="#d74f00" stroked="f"/>
                  <v:rect id="Rectangle 4181" o:spid="_x0000_s1322"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x2gMYA&#10;AADdAAAADwAAAGRycy9kb3ducmV2LnhtbESPQWvCQBSE74X+h+UJvTWbSKmSuglSLfQk1dhCb8/s&#10;Mwlm34bsVpN/3xUEj8PMfMMs8sG04ky9aywrSKIYBHFpdcOVgn3x8TwH4TyyxtYyKRjJQZ49Piww&#10;1fbCWzrvfCUChF2KCmrvu1RKV9Zk0EW2Iw7e0fYGfZB9JXWPlwA3rZzG8as02HBYqLGj95rK0+7P&#10;KCj07Dh++emM2vF3XWy+aXX42Sj1NBmWbyA8Df4evrU/tYKXZJ7A9U14AjL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x2gMYAAADdAAAADwAAAAAAAAAAAAAAAACYAgAAZHJz&#10;L2Rvd25yZXYueG1sUEsFBgAAAAAEAAQA9QAAAIsDAAAAAA==&#10;" fillcolor="#d85400" stroked="f"/>
                  <v:rect id="Rectangle 4182" o:spid="_x0000_s1323"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oP/cYA&#10;AADdAAAADwAAAGRycy9kb3ducmV2LnhtbESPQWvCQBSE74X+h+UVvNVNrLQxukqQCoJeanvw+Mg+&#10;k7TZt2F3NfHfu4LQ4zAz3zCL1WBacSHnG8sK0nECgri0uuFKwc/35jUD4QOyxtYyKbiSh9Xy+WmB&#10;ubY9f9HlECoRIexzVFCH0OVS+rImg35sO+LonawzGKJ0ldQO+wg3rZwkybs02HBcqLGjdU3l3+Fs&#10;FOxO/fpzn23S4/737Vw0hTsWsw+lRi9DMQcRaAj/4Ud7qxVM02wC9zfx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oP/cYAAADdAAAADwAAAAAAAAAAAAAAAACYAgAAZHJz&#10;L2Rvd25yZXYueG1sUEsFBgAAAAAEAAQA9QAAAIsDAAAAAA==&#10;" fillcolor="#da5a00" stroked="f"/>
                  <v:rect id="Rectangle 4183" o:spid="_x0000_s1324"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DCMUA&#10;AADdAAAADwAAAGRycy9kb3ducmV2LnhtbESP0WoCMRRE3wv+Q7hCX4omahFdjSIFwSdhrR9wu7lm&#10;Vzc3yyZdt/36RhD6OMzMGWa97V0tOmpD5VnDZKxAEBfeVGw1nD/3owWIEJEN1p5Jww8F2G4GL2vM&#10;jL9zTt0pWpEgHDLUUMbYZFKGoiSHYewb4uRdfOswJtlaaVq8J7ir5VSpuXRYcVoosaGPkorb6dtp&#10;kL/qaLvzQX2Z+fVavdk88jLX+nXY71YgIvXxP/xsH4yG98liBo836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B0MIxQAAAN0AAAAPAAAAAAAAAAAAAAAAAJgCAABkcnMv&#10;ZG93bnJldi54bWxQSwUGAAAAAAQABAD1AAAAigMAAAAA&#10;" fillcolor="#dd6000" stroked="f"/>
                  <v:rect id="Rectangle 4184" o:spid="_x0000_s1325" style="position:absolute;left:146;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LYjcYA&#10;AADdAAAADwAAAGRycy9kb3ducmV2LnhtbESPQWvCQBSE74L/YXlCb7pRpKTRVdKWQvEiaks9PrLP&#10;bDD7NmZXk/57t1DwOMzMN8xy3dta3Kj1lWMF00kCgrhwuuJSwdfhY5yC8AFZY+2YFPySh/VqOFhi&#10;pl3HO7rtQykihH2GCkwITSalLwxZ9BPXEEfv5FqLIcq2lLrFLsJtLWdJ8iwtVhwXDDb0Zqg4769W&#10;QfL92mBldtvLZnN8L17S7ie/5ko9jfp8ASJQHx7h//anVjCfpnP4ex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LYjcYAAADdAAAADwAAAAAAAAAAAAAAAACYAgAAZHJz&#10;L2Rvd25yZXYueG1sUEsFBgAAAAAEAAQA9QAAAIsDAAAAAA==&#10;" fillcolor="#df6600" stroked="f"/>
                  <v:rect id="Rectangle 4185" o:spid="_x0000_s1326"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2tNcQA&#10;AADdAAAADwAAAGRycy9kb3ducmV2LnhtbESPQWvCQBSE74X+h+UJvdVNpLYhdZUqiF48NNb7I/ua&#10;DWbfhuyaxH/vCoLHYWa+YRar0Taip87XjhWk0wQEcel0zZWCv+P2PQPhA7LGxjEpuJKH1fL1ZYG5&#10;dgP/Ul+ESkQI+xwVmBDaXEpfGrLop64ljt6/6yyGKLtK6g6HCLeNnCXJp7RYc1ww2NLGUHkuLlbB&#10;LD05anc6OxyHXX/NTuvD12iUepuMP98gAo3hGX6091rBR5rN4f4mPg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rTXEAAAA3QAAAA8AAAAAAAAAAAAAAAAAmAIAAGRycy9k&#10;b3ducmV2LnhtbFBLBQYAAAAABAAEAPUAAACJAwAAAAA=&#10;" fillcolor="#e16b00" stroked="f"/>
                  <v:rect id="Rectangle 4186" o:spid="_x0000_s1327"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SBrsYA&#10;AADdAAAADwAAAGRycy9kb3ducmV2LnhtbESPT2vCQBTE74V+h+UVeqsbpQaJbkQqgh5sbVp6fmZf&#10;/tDs25hdTfz23YLgcZiZ3zCL5WAacaHO1ZYVjEcRCOLc6ppLBd9fm5cZCOeRNTaWScGVHCzTx4cF&#10;Jtr2/EmXzJciQNglqKDyvk2kdHlFBt3ItsTBK2xn0AfZlVJ32Ae4aeQkimJpsOawUGFLbxXlv9nZ&#10;KFjF3Jv1+/7ncNzv6LCZfkT9qVDq+WlYzUF4Gvw9fGtvtYLX8SyG/zfhCcj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SBrsYAAADdAAAADwAAAAAAAAAAAAAAAACYAgAAZHJz&#10;L2Rvd25yZXYueG1sUEsFBgAAAAAEAAQA9QAAAIsDAAAAAA==&#10;" fillcolor="#e37100" stroked="f"/>
                  <v:rect id="Rectangle 4187" o:spid="_x0000_s1328"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DH8YA&#10;AADdAAAADwAAAGRycy9kb3ducmV2LnhtbESPT2sCMRTE74LfITyhN022liqrUaRQrF5KVTw/Nm//&#10;6OZl2aTr6qdvCoUeh5n5DbNc97YWHbW+cqwhmSgQxJkzFRcaTsf38RyED8gGa8ek4U4e1qvhYImp&#10;cTf+ou4QChEh7FPUUIbQpFL6rCSLfuIa4ujlrrUYomwLaVq8Rbit5bNSr9JixXGhxIbeSsquh2+r&#10;4dNMlbL7Wb7rtj557JvLOb8+tH4a9ZsFiEB9+A//tT+MhpdkPoPfN/EJ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iDH8YAAADdAAAADwAAAAAAAAAAAAAAAACYAgAAZHJz&#10;L2Rvd25yZXYueG1sUEsFBgAAAAAEAAQA9QAAAIsDAAAAAA==&#10;" fillcolor="#e57700" stroked="f"/>
                  <v:rect id="Rectangle 4188" o:spid="_x0000_s1329"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66VcMA&#10;AADdAAAADwAAAGRycy9kb3ducmV2LnhtbERPXWvCMBR9F/Yfwh3szaa6MUpnlDEciOCYVYS9XZtr&#10;W2xuSpK19d8vDwMfD+d7sRpNK3pyvrGsYJakIIhLqxuuFBwPn9MMhA/IGlvLpOBGHlbLh8kCc20H&#10;3lNfhErEEPY5KqhD6HIpfVmTQZ/YjjhyF+sMhghdJbXDIYabVs7T9FUabDg21NjRR03ltfg1Cs7P&#10;w82e1rjrN1hc6Hu//fI/qNTT4/j+BiLQGO7if/dGK3iZZXFufBOf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66VcMAAADdAAAADwAAAAAAAAAAAAAAAACYAgAAZHJzL2Rv&#10;d25yZXYueG1sUEsFBgAAAAAEAAQA9QAAAIgDAAAAAA==&#10;" fillcolor="#e77d00" stroked="f"/>
                  <v:rect id="Rectangle 4189" o:spid="_x0000_s1330"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BlcMUA&#10;AADdAAAADwAAAGRycy9kb3ducmV2LnhtbESPQWvCQBSE7wX/w/IEb3UTsUWjq4g1UBAqRr0/ss8k&#10;JPs2za6a/vuuUOhxmJlvmOW6N424U+cqywricQSCOLe64kLB+ZS+zkA4j6yxsUwKfsjBejV4WWKi&#10;7YOPdM98IQKEXYIKSu/bREqXl2TQjW1LHLyr7Qz6ILtC6g4fAW4aOYmid2mw4rBQYkvbkvI6uxkF&#10;mN2+p1H7tosP27r+Mpf0Y39JlRoN+80ChKfe/4f/2p9awTSezeH5Jj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gGVwxQAAAN0AAAAPAAAAAAAAAAAAAAAAAJgCAABkcnMv&#10;ZG93bnJldi54bWxQSwUGAAAAAAQABAD1AAAAigMAAAAA&#10;" fillcolor="#ea8300" stroked="f"/>
                  <v:rect id="Rectangle 4190" o:spid="_x0000_s1331" style="position:absolute;left:146;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7RWMIA&#10;AADdAAAADwAAAGRycy9kb3ducmV2LnhtbERPy2oCMRTdF/yHcAV3NWNRaUejqFVwI6ItuL1MbmeG&#10;Tm6GJPPw781CcHk47+W6N5VoyfnSsoLJOAFBnFldcq7g9+fw/gnCB2SNlWVScCcP69XgbYmpth1f&#10;qL2GXMQQ9ikqKEKoUyl9VpBBP7Y1ceT+rDMYInS51A67GG4q+ZEkc2mw5NhQYE27grL/a2MUnM7z&#10;7W36va+b1untbLZpTruOlBoN+80CRKA+vMRP91ErmE6+4v74Jj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HtFYwgAAAN0AAAAPAAAAAAAAAAAAAAAAAJgCAABkcnMvZG93&#10;bnJldi54bWxQSwUGAAAAAAQABAD1AAAAhwMAAAAA&#10;" fillcolor="#ec8900" stroked="f"/>
                  <v:rect id="Rectangle 4191" o:spid="_x0000_s1332" style="position:absolute;left:146;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HiEMQA&#10;AADdAAAADwAAAGRycy9kb3ducmV2LnhtbESPQYvCMBSE78L+h/AWvGnaRdy1GkUWRfGkrojHR/Ns&#10;is1LaaLWf2+EBY/DzHzDTGatrcSNGl86VpD2ExDEudMlFwoOf8veDwgfkDVWjknBgzzMph+dCWba&#10;3XlHt30oRISwz1CBCaHOpPS5IYu+72ri6J1dYzFE2RRSN3iPcFvJryQZSoslxwWDNf0ayi/7q1Ug&#10;N9/bzXG9M7Q9XeaLkviaLFdKdT/b+RhEoDa8w//ttVYwSEcpvN7EJyC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R4hDEAAAA3QAAAA8AAAAAAAAAAAAAAAAAmAIAAGRycy9k&#10;b3ducmV2LnhtbFBLBQYAAAAABAAEAPUAAACJAwAAAAA=&#10;" fillcolor="#ee8f00" stroked="f"/>
                  <v:rect id="Rectangle 4192" o:spid="_x0000_s1333" style="position:absolute;left:146;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Ds/cYA&#10;AADdAAAADwAAAGRycy9kb3ducmV2LnhtbESPQWvCQBSE74X+h+UVequbhFLS6CqiCB6SQ2M9eHtk&#10;n5tg9m3Irhr/fbdQ6HGYmW+YxWqyvbjR6DvHCtJZAoK4cbpjo+D7sHvLQfiArLF3TAoe5GG1fH5a&#10;YKHdnb/oVgcjIoR9gQraEIZCSt+0ZNHP3EAcvbMbLYYoRyP1iPcIt73MkuRDWuw4LrQ40Kal5lJf&#10;rYI6O5nK8L5Kq215nPq8DI8yV+r1ZVrPQQSawn/4r73XCt7Tzwx+38QnI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Ds/cYAAADdAAAADwAAAAAAAAAAAAAAAACYAgAAZHJz&#10;L2Rvd25yZXYueG1sUEsFBgAAAAAEAAQA9QAAAIsDAAAAAA==&#10;" fillcolor="#f09500" stroked="f"/>
                  <v:rect id="Rectangle 4193" o:spid="_x0000_s1334" style="position:absolute;left:146;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4n48cA&#10;AADdAAAADwAAAGRycy9kb3ducmV2LnhtbESPT2vCQBTE74LfYXlCL1I3qaW1qatooKgnqS2eX7Ov&#10;STD7NmS3+fPt3YLgcZiZ3zDLdW8q0VLjSssK4lkEgjizuuRcwffXx+MChPPIGivLpGAgB+vVeLTE&#10;RNuOP6k9+VwECLsEFRTe14mULivIoJvZmjh4v7Yx6INscqkb7ALcVPIpil6kwZLDQoE1pQVll9Of&#10;UXAup8d4d+5+tpddPRzmdnCL11Sph0m/eQfhqff38K291wqe47c5/L8JT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J+PHAAAA3QAAAA8AAAAAAAAAAAAAAAAAmAIAAGRy&#10;cy9kb3ducmV2LnhtbFBLBQYAAAAABAAEAPUAAACMAwAAAAA=&#10;" fillcolor="#f29a00" stroked="f"/>
                  <v:rect id="Rectangle 4194" o:spid="_x0000_s1335" style="position:absolute;left:146;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7SnccA&#10;AADdAAAADwAAAGRycy9kb3ducmV2LnhtbESPQWvCQBSE74L/YXkFb3UTkWqjm1BrC1bwYPTQ4yP7&#10;TFKzb0N2q2l/fVcoeBxm5htmmfWmERfqXG1ZQTyOQBAXVtdcKjge3h/nIJxH1thYJgU/5CBLh4Ml&#10;JtpeeU+X3JciQNglqKDyvk2kdEVFBt3YtsTBO9nOoA+yK6Xu8BrgppGTKHqSBmsOCxW29FpRcc6/&#10;jQL/tdW/+epzt8rjyeH48WZna71RavTQvyxAeOr9Pfzf3mgF0/h5Crc34QnI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0p3HAAAA3QAAAA8AAAAAAAAAAAAAAAAAmAIAAGRy&#10;cy9kb3ducmV2LnhtbFBLBQYAAAAABAAEAPUAAACMAwAAAAA=&#10;" fillcolor="#ba0100" stroked="f"/>
                  <v:shape id="Freeform 4195" o:spid="_x0000_s1336" style="position:absolute;left:146;top:763;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hn48cA&#10;AADdAAAADwAAAGRycy9kb3ducmV2LnhtbESPT2vCQBTE70K/w/IKvUjdxD9Bo6uUQqUUPWgLvT6y&#10;z2ww+zbNbmP67buC4HGYmd8wq01va9FR6yvHCtJRAoK4cLriUsHX59vzHIQPyBprx6Tgjzxs1g+D&#10;FebaXfhA3TGUIkLY56jAhNDkUvrCkEU/cg1x9E6utRiibEupW7xEuK3lOEkyabHiuGCwoVdDxfn4&#10;axXMu++dcZOfdNK7NPvYDu3Y77dKPT32L0sQgfpwD9/a71rBNF3M4PomPgG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a4Z+PHAAAA3QAAAA8AAAAAAAAAAAAAAAAAmAIAAGRy&#10;cy9kb3ducmV2LnhtbFBLBQYAAAAABAAEAPUAAACMAwAAAAA=&#10;" path="m11,4l,4,3,,7,r4,4xe" filled="f" strokeweight="0">
                    <v:stroke joinstyle="miter"/>
                    <v:path arrowok="t" o:connecttype="custom" o:connectlocs="11,4;0,4;3,0;7,0;11,4" o:connectangles="0,0,0,0,0"/>
                  </v:shape>
                  <v:rect id="Rectangle 4196" o:spid="_x0000_s1337"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i8YA&#10;AADdAAAADwAAAGRycy9kb3ducmV2LnhtbESPQWsCMRSE74X+h/AKvdXs1iJ2NYpYLZ4qpl68PTfP&#10;3cXNy7JJNf33jVDwOMzMN8x0Hm0rLtT7xrGCfJCBIC6dabhSsP9ev4xB+IBssHVMCn7Jw3z2+DDF&#10;wrgr7+iiQyUShH2BCuoQukJKX9Zk0Q9cR5y8k+sthiT7SpoerwluW/maZSNpseG0UGNHy5rKs/6x&#10;ClZH8zE8nLZrncf4dfSfugpbrdTzU1xMQASK4R7+b2+Mgrf8fQS3N+kJ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Ni8YAAADdAAAADwAAAAAAAAAAAAAAAACYAgAAZHJz&#10;L2Rvd25yZXYueG1sUEsFBgAAAAAEAAQA9QAAAIsDAAAAAA==&#10;" fillcolor="#f39c00" stroked="f"/>
                  <v:rect id="Rectangle 4197" o:spid="_x0000_s1338"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lKj8MA&#10;AADdAAAADwAAAGRycy9kb3ducmV2LnhtbESPT4vCMBTE78J+h/AWvGnqKnatRlkV/1x19f5onk3Z&#10;5qU0Wa3f3giCx2FmfsPMFq2txJUaXzpWMOgnIIhzp0suFJx+N71vED4ga6wck4I7eVjMPzozzLS7&#10;8YGux1CICGGfoQITQp1J6XNDFn3f1cTRu7jGYoiyKaRu8BbhtpJfSTKWFkuOCwZrWhnK/47/VsF6&#10;ueHJtlyfTeoSOqfLIdeXnVLdz/ZnCiJQG97hV3uvFYwGkxSeb+IT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lKj8MAAADdAAAADwAAAAAAAAAAAAAAAACYAgAAZHJzL2Rv&#10;d25yZXYueG1sUEsFBgAAAAAEAAQA9QAAAIgDAAAAAA==&#10;" fillcolor="#ba0300" stroked="f"/>
                  <v:rect id="Rectangle 4198" o:spid="_x0000_s1339"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rTeMEA&#10;AADdAAAADwAAAGRycy9kb3ducmV2LnhtbERPy4rCMBTdD8w/hDvgbkwVEa1G8YGgbsQHgrtLc22L&#10;zU1toq1/bxaCy8N5j6eNKcSTKpdbVtBpRyCIE6tzThWcjqv/AQjnkTUWlknBixxMJ78/Y4y1rXlP&#10;z4NPRQhhF6OCzPsyltIlGRl0bVsSB+5qK4M+wCqVusI6hJtCdqOoLw3mHBoyLGmRUXI7PIyCxJ53&#10;RNvj8j7Mt7WcrzbNvH9RqvXXzEYgPDX+K/6411pBrzMMc8Ob8ATk5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K03jBAAAA3QAAAA8AAAAAAAAAAAAAAAAAmAIAAGRycy9kb3du&#10;cmV2LnhtbFBLBQYAAAAABAAEAPUAAACGAwAAAAA=&#10;" fillcolor="#bc0800" stroked="f"/>
                  <v:rect id="Rectangle 4199" o:spid="_x0000_s1340"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1aG8QA&#10;AADdAAAADwAAAGRycy9kb3ducmV2LnhtbESPQWsCMRSE74X+h/AKvWlW0ba7GkUKBa9asfT23Dyz&#10;225e1iR1139vBKHHYWa+YebL3jbiTD7UjhWMhhkI4tLpmo2C3efH4A1EiMgaG8ek4EIBlovHhzkW&#10;2nW8ofM2GpEgHApUUMXYFlKGsiKLYeha4uQdnbcYk/RGao9dgttGjrPsRVqsOS1U2NJ7ReXv9s8q&#10;IPPdvR5yOfHmqzlN/T7+HFdaqeenfjUDEamP/+F7e60VTEZ5Drc36Qn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tWhvEAAAA3QAAAA8AAAAAAAAAAAAAAAAAmAIAAGRycy9k&#10;b3ducmV2LnhtbFBLBQYAAAAABAAEAPUAAACJAwAAAAA=&#10;" fillcolor="#be0e00" stroked="f"/>
                  <v:rect id="Rectangle 4200" o:spid="_x0000_s1341"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oUp8EA&#10;AADdAAAADwAAAGRycy9kb3ducmV2LnhtbESPzarCMBSE9xd8h3AEd9dUkatUo4gouPT6Ay4PzbGp&#10;Nieliba+vREEl8PMfMPMFq0txYNqXzhWMOgnIIgzpwvOFRwPm98JCB+QNZaOScGTPCzmnZ8Zpto1&#10;/E+PfchFhLBPUYEJoUql9Jkhi77vKuLoXVxtMURZ51LX2ES4LeUwSf6kxYLjgsGKVoay2/5uFawb&#10;fz6vxrf8qLe74SmYA+vkqlSv2y6nIAK14Rv+tLdawSgi4f0mPgE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AKFKfBAAAA3QAAAA8AAAAAAAAAAAAAAAAAmAIAAGRycy9kb3du&#10;cmV2LnhtbFBLBQYAAAAABAAEAPUAAACGAwAAAAA=&#10;" fillcolor="#c01400" stroked="f"/>
                  <v:rect id="Rectangle 4201" o:spid="_x0000_s1342" style="position:absolute;left:70;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dwYMUA&#10;AADdAAAADwAAAGRycy9kb3ducmV2LnhtbESPQWsCMRSE7wX/Q3iCt5pVROpqFBUE8VCoLYi3x+a5&#10;Wdy8rJu4m/77plDocZiZb5jVJtpadNT6yrGCyTgDQVw4XXGp4Ovz8PoGwgdkjbVjUvBNHjbrwcsK&#10;c+16/qDuHEqRIOxzVGBCaHIpfWHIoh+7hjh5N9daDEm2pdQt9gluaznNsrm0WHFaMNjQ3lBxPz+t&#10;gsMiXrr36nTX19jvZnb+sL05KTUaxu0SRKAY/sN/7aNWMJtmE/h9k56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N3BgxQAAAN0AAAAPAAAAAAAAAAAAAAAAAJgCAABkcnMv&#10;ZG93bnJldi54bWxQSwUGAAAAAAQABAD1AAAAigMAAAAA&#10;" fillcolor="#c21a00" stroked="f"/>
                  <v:rect id="Rectangle 4202" o:spid="_x0000_s1343"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nYrMMA&#10;AADdAAAADwAAAGRycy9kb3ducmV2LnhtbESPT2sCMRTE7wW/Q3iCt5rtUqSuRmmVgkf/IR4fm+du&#10;dPOSbqKu394UCj0OM/MbZjrvbCNu1AbjWMHbMANBXDptuFKw332/foAIEVlj45gUPCjAfNZ7mWKh&#10;3Z03dNvGSiQIhwIV1DH6QspQ1mQxDJ0nTt7JtRZjkm0ldYv3BLeNzLNsJC0aTgs1elrUVF62V6vA&#10;fPmfSh6v3jzc2o3z8+G8ZKvUoN99TkBE6uJ/+K+90gre8yyH3zfpCc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nYrMMAAADdAAAADwAAAAAAAAAAAAAAAACYAgAAZHJzL2Rv&#10;d25yZXYueG1sUEsFBgAAAAAEAAQA9QAAAIgDAAAAAA==&#10;" fillcolor="#c52000" stroked="f"/>
                  <v:rect id="Rectangle 4203" o:spid="_x0000_s1344"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VWY8MA&#10;AADdAAAADwAAAGRycy9kb3ducmV2LnhtbESPT2sCMRTE74V+h/AKvdXErRRdjaKC0EMv/rs/N8/N&#10;tpuXJYm6/faNIPQ4zMxvmNmid624UoiNZw3DgQJBXHnTcK3hsN+8jUHEhGyw9UwafinCYv78NMPS&#10;+Btv6bpLtcgQjiVqsCl1pZSxsuQwDnxHnL2zDw5TlqGWJuAtw10rC6U+pMOG84LFjtaWqp/dxWmQ&#10;x9Xwe7kqkufTZaKC/cJxjFq/vvTLKYhEffoPP9qfRsOoUO9wf5OfgJ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VWY8MAAADdAAAADwAAAAAAAAAAAAAAAACYAgAAZHJzL2Rv&#10;d25yZXYueG1sUEsFBgAAAAAEAAQA9QAAAIgDAAAAAA==&#10;" fillcolor="#c72600" stroked="f"/>
                  <v:rect id="Rectangle 4204" o:spid="_x0000_s1345"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2j18UA&#10;AADdAAAADwAAAGRycy9kb3ducmV2LnhtbESPQWsCMRSE74X+h/AK3mqiXURWo7SFUhEvWhW8PTav&#10;u6Gbl7CJuv77piD0OMzMN8x82btWXKiL1rOG0VCBIK68sVxr2H99PE9BxIRssPVMGm4UYbl4fJhj&#10;afyVt3TZpVpkCMcSNTQphVLKWDXkMA59IM7et+8cpiy7WpoOrxnuWjlWaiIdWs4LDQZ6b6j62Z2d&#10;Bmtvx9N68+lH/u2wVZtQhJfzSuvBU/86A5GoT//he3tlNBRjVcDfm/w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naPXxQAAAN0AAAAPAAAAAAAAAAAAAAAAAJgCAABkcnMv&#10;ZG93bnJldi54bWxQSwUGAAAAAAQABAD1AAAAigMAAAAA&#10;" fillcolor="#c92c00" stroked="f"/>
                  <v:rect id="Rectangle 4205" o:spid="_x0000_s1346"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5ZfcQA&#10;AADdAAAADwAAAGRycy9kb3ducmV2LnhtbESPzWoCMRSF94W+Q7gFN0WTTluR0ShVsMy2tlDcXSbX&#10;yWhyM0yiTt++KRRcHs7Px1msBu/EhfrYBtbwNFEgiOtgWm40fH1uxzMQMSEbdIFJww9FWC3v7xZY&#10;mnDlD7rsUiPyCMcSNdiUulLKWFvyGCehI87eIfQeU5Z9I02P1zzunSyUmkqPLWeCxY42lurT7uwz&#10;xFH1fpDrauu+j3bvCvX8uFdajx6GtzmIREO6hf/bldHwUqhX+Hu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eWX3EAAAA3QAAAA8AAAAAAAAAAAAAAAAAmAIAAGRycy9k&#10;b3ducmV2LnhtbFBLBQYAAAAABAAEAPUAAACJAwAAAAA=&#10;" fillcolor="#cb3200" stroked="f"/>
                  <v:rect id="Rectangle 4206" o:spid="_x0000_s1347"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noMQA&#10;AADdAAAADwAAAGRycy9kb3ducmV2LnhtbESPQYvCMBSE7wv7H8Jb8CJrqohoNcqiCIIgaMXz2+bZ&#10;1G1eShO1/nsjLHgcZuYbZrZobSVu1PjSsYJ+LwFBnDtdcqHgmK2/xyB8QNZYOSYFD/KwmH9+zDDV&#10;7s57uh1CISKEfYoKTAh1KqXPDVn0PVcTR+/sGoshyqaQusF7hNtKDpJkJC2WHBcM1rQ0lP8drlbB&#10;Vp5+81O/MhO/7166qzNlE7lTqvPV/kxBBGrDO/zf3mgFw0Eygteb+AT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fp6DEAAAA3QAAAA8AAAAAAAAAAAAAAAAAmAIAAGRycy9k&#10;b3ducmV2LnhtbFBLBQYAAAAABAAEAPUAAACJAwAAAAA=&#10;" fillcolor="#cd3700" stroked="f"/>
                  <v:rect id="Rectangle 4207" o:spid="_x0000_s1348" style="position:absolute;left:70;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lWKcYA&#10;AADdAAAADwAAAGRycy9kb3ducmV2LnhtbESP0WrCQBRE3wX/YbmCb2ZXqzakWUWkgqW0UO0H3GZv&#10;k9Ds3ZhdNf59tyD0cZiZM0y+7m0jLtT52rGGaaJAEBfO1Fxq+DzuJikIH5ANNo5Jw408rFfDQY6Z&#10;cVf+oMshlCJC2GeooQqhzaT0RUUWfeJa4uh9u85iiLIrpenwGuG2kTOlltJizXGhwpa2FRU/h7PV&#10;0Hw9n9Lbcv/C7/2bOr4uHqRUrPV41G+eQATqw3/43t4bDfOZeoS/N/E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lWKcYAAADdAAAADwAAAAAAAAAAAAAAAACYAgAAZHJz&#10;L2Rvd25yZXYueG1sUEsFBgAAAAAEAAQA9QAAAIsDAAAAAA==&#10;" fillcolor="#d03d00" stroked="f"/>
                  <v:rect id="Rectangle 4208" o:spid="_x0000_s1349"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4xdMMA&#10;AADdAAAADwAAAGRycy9kb3ducmV2LnhtbERPz2vCMBS+D/wfwhO8zdRSh1RjmYNBt9vUHXZ7Nm9t&#10;sXkpSWzr/vrlMNjx4/u9KybTiYGcby0rWC0TEMSV1S3XCs6n18cNCB+QNXaWScGdPBT72cMOc21H&#10;/qDhGGoRQ9jnqKAJoc+l9FVDBv3S9sSR+7bOYIjQ1VI7HGO46WSaJE/SYMuxocGeXhqqrsebUaAv&#10;P5/X96/1tM70eHirdVneXanUYj49b0EEmsK/+M9dagVZmsS58U18An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4xdMMAAADdAAAADwAAAAAAAAAAAAAAAACYAgAAZHJzL2Rv&#10;d25yZXYueG1sUEsFBgAAAAAEAAQA9QAAAIgDAAAAAA==&#10;" fillcolor="#d24300" stroked="f"/>
                  <v:rect id="Rectangle 4209" o:spid="_x0000_s1350"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lwcQA&#10;AADdAAAADwAAAGRycy9kb3ducmV2LnhtbESPUWvCMBSF34X9h3AHe9N0ZQztjKUMhoI4rdsPuCR3&#10;bVlzU5Ko9d+bwcDHwznfOZxlOdpenMmHzrGC51kGglg703Gj4PvrYzoHESKywd4xKbhSgHL1MFli&#10;YdyFazofYyNSCYcCFbQxDoWUQbdkMczcQJy8H+ctxiR9I43HSyq3vcyz7FVa7DgttDjQe0v693iy&#10;Cl441ruT1HUj/d5/bveHdaUrpZ4ex+oNRKQx3sP/9MYkLs8W8PcmPQ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q5cHEAAAA3QAAAA8AAAAAAAAAAAAAAAAAmAIAAGRycy9k&#10;b3ducmV2LnhtbFBLBQYAAAAABAAEAPUAAACJAwAAAAA=&#10;" fillcolor="#d44900" stroked="f"/>
                  <v:rect id="Rectangle 4210" o:spid="_x0000_s1351"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i8MA&#10;AADdAAAADwAAAGRycy9kb3ducmV2LnhtbERPS27CMBDdI/UO1lRiBw7Q0DbFIIQUwaYLPgcYxdMk&#10;SjyObDcJnL5eIHX59P6b3Wha0ZPztWUFi3kCgriwuuZSwe2azz5A+ICssbVMCu7kYbd9mWww03bg&#10;M/WXUIoYwj5DBVUIXSalLyoy6Oe2I47cj3UGQ4SulNrhEMNNK5dJspYGa44NFXZ0qKhoLr9GQX/8&#10;bj7TVKeueZh88O/n4yoflZq+jvsvEIHG8C9+uk9awdtyEffHN/EJ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g+i8MAAADdAAAADwAAAAAAAAAAAAAAAACYAgAAZHJzL2Rv&#10;d25yZXYueG1sUEsFBgAAAAAEAAQA9QAAAIgDAAAAAA==&#10;" fillcolor="#d74f00" stroked="f"/>
                  <v:rect id="Rectangle 4211" o:spid="_x0000_s1352"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OCe8UA&#10;AADdAAAADwAAAGRycy9kb3ducmV2LnhtbESPQWvCQBSE7wX/w/IEb3WTILVEVxFtoSexRgVvz+wz&#10;CWbfhuxWk3/fFQo9DjPzDTNfdqYWd2pdZVlBPI5AEOdWV1woOGSfr+8gnEfWWFsmBT05WC4GL3NM&#10;tX3wN933vhABwi5FBaX3TSqly0sy6Ma2IQ7e1bYGfZBtIXWLjwA3tUyi6E0arDgslNjQuqT8tv8x&#10;CjI9vfY7n0yp7s8f2fZIm8tpq9Ro2K1mIDx1/j/81/7SCiZJHMPzTXg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4J7xQAAAN0AAAAPAAAAAAAAAAAAAAAAAJgCAABkcnMv&#10;ZG93bnJldi54bWxQSwUGAAAAAAQABAD1AAAAigMAAAAA&#10;" fillcolor="#d85400" stroked="f"/>
                  <v:rect id="Rectangle 4212" o:spid="_x0000_s1353"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X7BsYA&#10;AADdAAAADwAAAGRycy9kb3ducmV2LnhtbESPQWvCQBSE74X+h+UVvNVNUmk1ukqQCoJeanvw+Mg+&#10;k7TZt2F3NfHfu4LQ4zAz3zCL1WBacSHnG8sK0nECgri0uuFKwc/35nUKwgdkja1lUnAlD6vl89MC&#10;c217/qLLIVQiQtjnqKAOocul9GVNBv3YdsTRO1lnMETpKqkd9hFuWpklybs02HBcqLGjdU3l3+Fs&#10;FOxO/fpzP92kx/3v27loCncsZh9KjV6GYg4i0BD+w4/2ViuYZGkG9zfx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X7BsYAAADdAAAADwAAAAAAAAAAAAAAAACYAgAAZHJz&#10;L2Rvd25yZXYueG1sUEsFBgAAAAAEAAQA9QAAAIsDAAAAAA==&#10;" fillcolor="#da5a00" stroked="f"/>
                  <v:rect id="Rectangle 4213" o:spid="_x0000_s1354"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388UA&#10;AADdAAAADwAAAGRycy9kb3ducmV2LnhtbESP0WoCMRRE34X+Q7gFX6QmWpG6NYoUCj4VVv2A6+aa&#10;Xbu5WTZxXfv1jSD4OMzMGWa57l0tOmpD5VnDZKxAEBfeVGw1HPbfbx8gQkQ2WHsmDTcKsF69DJaY&#10;GX/lnLpdtCJBOGSooYyxyaQMRUkOw9g3xMk7+dZhTLK10rR4TXBXy6lSc+mw4rRQYkNfJRW/u4vT&#10;IP/Uj+0OW3U08/O5Gtk88iLXevjabz5BROrjM/xob42G2XTyDvc36Qn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KLfzxQAAAN0AAAAPAAAAAAAAAAAAAAAAAJgCAABkcnMv&#10;ZG93bnJldi54bWxQSwUGAAAAAAQABAD1AAAAigMAAAAA&#10;" fillcolor="#dd6000" stroked="f"/>
                  <v:rect id="Rectangle 4214" o:spid="_x0000_s1355" style="position:absolute;left:70;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sdsYA&#10;AADdAAAADwAAAGRycy9kb3ducmV2LnhtbESPQWvCQBSE74L/YXlCb7pRpNjUVaIiFC+ibdHjI/ua&#10;DWbfxuxq0n/vFgoeh5n5hpkvO1uJOzW+dKxgPEpAEOdOl1wo+PrcDmcgfEDWWDkmBb/kYbno9+aY&#10;atfyge7HUIgIYZ+iAhNCnUrpc0MW/cjVxNH7cY3FEGVTSN1gG+G2kpMkeZUWS44LBmtaG8ovx5tV&#10;kHyvaizNYX/d7c6b/G3WnrJbptTLoMveQQTqwjP83/7QCqaT8RT+3s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sdsYAAADdAAAADwAAAAAAAAAAAAAAAACYAgAAZHJz&#10;L2Rvd25yZXYueG1sUEsFBgAAAAAEAAQA9QAAAIsDAAAAAA==&#10;" fillcolor="#df6600" stroked="f"/>
                  <v:rect id="Rectangle 4215" o:spid="_x0000_s1356"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JZzsUA&#10;AADdAAAADwAAAGRycy9kb3ducmV2LnhtbESPwWrDMBBE74X8g9hCb41s06TGtRzSQEgvOSRp7ou1&#10;tUytlbFU2/n7KlDocZiZN0y5mW0nRhp861hBukxAENdOt9wo+Lzsn3MQPiBr7ByTght52FSLhxIL&#10;7SY+0XgOjYgQ9gUqMCH0hZS+NmTRL11PHL0vN1gMUQ6N1ANOEW47mSXJWlpsOS4Y7GlnqP4+/1gF&#10;WXp11B90frxMh/GWX9+Pr7NR6ulx3r6BCDSH//Bf+0MreMnSFdzfxCc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klnOxQAAAN0AAAAPAAAAAAAAAAAAAAAAAJgCAABkcnMv&#10;ZG93bnJldi54bWxQSwUGAAAAAAQABAD1AAAAigMAAAAA&#10;" fillcolor="#e16b00" stroked="f"/>
                  <v:rect id="Rectangle 4216" o:spid="_x0000_s1357"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t1VcYA&#10;AADdAAAADwAAAGRycy9kb3ducmV2LnhtbESPT2vCQBTE7wW/w/IK3upG0SDRjYhF0IPWaun5mX35&#10;Q7Nv0+xq4rfvFgo9DjPzG2a56k0t7tS6yrKC8SgCQZxZXXGh4OOyfZmDcB5ZY22ZFDzIwSodPC0x&#10;0bbjd7qffSEChF2CCkrvm0RKl5Vk0I1sQxy83LYGfZBtIXWLXYCbWk6iKJYGKw4LJTa0KSn7Ot+M&#10;gnXMnXk9Hj5P18OeTtvZW9R950oNn/v1AoSn3v+H/9o7rWA6Gcfw+yY8AZ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pt1VcYAAADdAAAADwAAAAAAAAAAAAAAAACYAgAAZHJz&#10;L2Rvd25yZXYueG1sUEsFBgAAAAAEAAQA9QAAAIsDAAAAAA==&#10;" fillcolor="#e37100" stroked="f"/>
                  <v:rect id="Rectangle 4217" o:spid="_x0000_s1358"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d35MYA&#10;AADdAAAADwAAAGRycy9kb3ducmV2LnhtbESPT2sCMRTE70K/Q3iF3jRZFZWtUUpBbL1IbfH82Lz9&#10;UzcvyyauWz+9EYQeh5n5DbNc97YWHbW+cqwhGSkQxJkzFRcafr43wwUIH5AN1o5Jwx95WK+eBktM&#10;jbvwF3WHUIgIYZ+ihjKEJpXSZyVZ9CPXEEcvd63FEGVbSNPiJcJtLcdKzaTFiuNCiQ29l5SdDmer&#10;YW8mStndPP/stj657prfY366av3y3L+9ggjUh//wo/1hNEzHyRzub+IT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d35MYAAADdAAAADwAAAAAAAAAAAAAAAACYAgAAZHJz&#10;L2Rvd25yZXYueG1sUEsFBgAAAAAEAAQA9QAAAIsDAAAAAA==&#10;" fillcolor="#e57700" stroked="f"/>
                  <v:rect id="Rectangle 4218" o:spid="_x0000_s1359"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FOrsIA&#10;AADdAAAADwAAAGRycy9kb3ducmV2LnhtbERPTYvCMBC9C/6HMII3TXVlWapRRFyQhZW1iuBtbMa2&#10;2ExKE9v6781B2OPjfS9WnSlFQ7UrLCuYjCMQxKnVBWcKTsfv0RcI55E1lpZJwZMcrJb93gJjbVs+&#10;UJP4TIQQdjEqyL2vYildmpNBN7YVceButjboA6wzqWtsQ7gp5TSKPqXBgkNDjhVtckrvycMouH60&#10;T3ve4m+zw+RGf4efvbugUsNBt56D8NT5f/HbvdMKZtNJmBvehCc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QU6uwgAAAN0AAAAPAAAAAAAAAAAAAAAAAJgCAABkcnMvZG93&#10;bnJldi54bWxQSwUGAAAAAAQABAD1AAAAhwMAAAAA&#10;" fillcolor="#e77d00" stroked="f"/>
                  <v:rect id="Rectangle 4219" o:spid="_x0000_s1360"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Ri8UA&#10;AADdAAAADwAAAGRycy9kb3ducmV2LnhtbESPQWvCQBSE70L/w/IK3nQTsWKjqxQ1UCgopnp/ZF+T&#10;kOzbmF01/ffdguBxmJlvmOW6N424UecqywricQSCOLe64kLB6TsdzUE4j6yxsUwKfsnBevUyWGKi&#10;7Z2PdMt8IQKEXYIKSu/bREqXl2TQjW1LHLwf2xn0QXaF1B3eA9w0chJFM2mw4rBQYkubkvI6uxoF&#10;mF0v06h928WHTV3vzTndfp1TpYav/ccChKfeP8OP9qdWMJ3E7/D/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5GLxQAAAN0AAAAPAAAAAAAAAAAAAAAAAJgCAABkcnMv&#10;ZG93bnJldi54bWxQSwUGAAAAAAQABAD1AAAAigMAAAAA&#10;" fillcolor="#ea8300" stroked="f"/>
                  <v:rect id="Rectangle 4220" o:spid="_x0000_s1361" style="position:absolute;left:70;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R5w8IA&#10;AADdAAAADwAAAGRycy9kb3ducmV2LnhtbERPyWrDMBC9F/oPYgq9NXJNEoITJWQr5BJCFsh1sCa2&#10;qTUykrz076tDIMfH2xerwdSiI+crywq+RwkI4tzqigsFt+vP1wyED8gaa8uk4I88rJbvbwvMtO35&#10;TN0lFCKGsM9QQRlCk0np85IM+pFtiCP3sM5giNAVUjvsY7ipZZokU2mw4thQYkPbkvLfS2sUHE/T&#10;zX282zdt5/RmMlm3x21PSn1+DOs5iEBDeImf7oNWME7TuD++iU9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hHnDwgAAAN0AAAAPAAAAAAAAAAAAAAAAAJgCAABkcnMvZG93&#10;bnJldi54bWxQSwUGAAAAAAQABAD1AAAAhwMAAAAA&#10;" fillcolor="#ec8900" stroked="f"/>
                  <v:rect id="Rectangle 4221" o:spid="_x0000_s1362" style="position:absolute;left:70;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Ki8UA&#10;AADdAAAADwAAAGRycy9kb3ducmV2LnhtbESPzWrDMBCE74W+g9hCbo0cU9LgRjGmNDT45PwQclys&#10;rWVirYylJM7bR4VCj8PMfMMs89F24kqDbx0rmE0TEMS10y03Cg779esChA/IGjvHpOBOHvLV89MS&#10;M+1uvKXrLjQiQthnqMCE0GdS+tqQRT91PXH0ftxgMUQ5NFIPeItw28k0SebSYstxwWBPn4bq8+5i&#10;FcjyvSqPm62h6nQuvlriS7L+VmryMhYfIAKN4T/8195oBW9pOoPfN/E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y0qLxQAAAN0AAAAPAAAAAAAAAAAAAAAAAJgCAABkcnMv&#10;ZG93bnJldi54bWxQSwUGAAAAAAQABAD1AAAAigMAAAAA&#10;" fillcolor="#ee8f00" stroked="f"/>
                  <v:rect id="Rectangle 4222" o:spid="_x0000_s1363" style="position:absolute;left:70;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pEZsUA&#10;AADdAAAADwAAAGRycy9kb3ducmV2LnhtbESPQWvCQBSE74X+h+UVvNWNi5SQuopYCh6SQ1M99PbI&#10;PjfB7NuQXTX+e7dQ6HGYmW+Y1WZyvbjSGDrPGhbzDARx403HVsPh+/M1BxEissHeM2m4U4DN+vlp&#10;hYXxN/6iax2tSBAOBWpoYxwKKUPTksMw9wNx8k5+dBiTHK00I94S3PVSZdmbdNhxWmhxoF1Lzbm+&#10;OA21+rGV5X21qD7K49TnZbyXudazl2n7DiLSFP/Df+290bBUSsHvm/QE5P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kRmxQAAAN0AAAAPAAAAAAAAAAAAAAAAAJgCAABkcnMv&#10;ZG93bnJldi54bWxQSwUGAAAAAAQABAD1AAAAigMAAAAA&#10;" fillcolor="#f09500" stroked="f"/>
                  <v:rect id="Rectangle 4223" o:spid="_x0000_s1364" style="position:absolute;left:70;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SPeMUA&#10;AADdAAAADwAAAGRycy9kb3ducmV2LnhtbESPQWvCQBSE70L/w/IKXkQ3xlIldZVWEO1JtOL5mX1N&#10;gtm3Ibua5N+7guBxmJlvmPmyNaW4Ue0KywrGowgEcWp1wZmC4996OAPhPLLG0jIp6MjBcvHWm2Oi&#10;bcN7uh18JgKEXYIKcu+rREqX5mTQjWxFHLx/Wxv0QdaZ1DU2AW5KGUfRpzRYcFjIsaJVTunlcDUK&#10;TsVgN96cmvPPZVN1vxPbudl0pVT/vf3+AuGp9a/ws73VCj7ieAKPN+EJ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I94xQAAAN0AAAAPAAAAAAAAAAAAAAAAAJgCAABkcnMv&#10;ZG93bnJldi54bWxQSwUGAAAAAAQABAD1AAAAigMAAAAA&#10;" fillcolor="#f29a00" stroked="f"/>
                  <v:rect id="Rectangle 4224" o:spid="_x0000_s1365" style="position:absolute;left:70;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R6BscA&#10;AADdAAAADwAAAGRycy9kb3ducmV2LnhtbESPT2vCQBTE70K/w/IK3nRjkFaim1D7B2zBg4kHj4/s&#10;M4lm34bsqmk/fbdQ8DjMzG+YVTaYVlypd41lBbNpBIK4tLrhSsG++JgsQDiPrLG1TAq+yUGWPoxW&#10;mGh74x1dc1+JAGGXoILa+y6R0pU1GXRT2xEH72h7gz7IvpK6x1uAm1bGUfQkDTYcFmrs6LWm8pxf&#10;jAJ/+tI/+fqwXeezuNh/vtvnN71Ravw4vCxBeBr8Pfzf3mgF8ziew9+b8ARk+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5kegbHAAAA3QAAAA8AAAAAAAAAAAAAAAAAmAIAAGRy&#10;cy9kb3ducmV2LnhtbFBLBQYAAAAABAAEAPUAAACMAwAAAAA=&#10;" fillcolor="#ba0100" stroked="f"/>
                  <v:shape id="Freeform 4225" o:spid="_x0000_s1366" style="position:absolute;left:70;top:763;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PeMYA&#10;AADdAAAADwAAAGRycy9kb3ducmV2LnhtbESPQWvCQBSE7wX/w/IKXkQ3ia1IdBUpKEXqoSp4fWSf&#10;2dDs2zS7jem/7wpCj8PMfMMs172tRUetrxwrSCcJCOLC6YpLBefTdjwH4QOyxtoxKfglD+vV4GmJ&#10;uXY3/qTuGEoRIexzVGBCaHIpfWHIop+4hjh6V9daDFG2pdQt3iLc1jJLkpm0WHFcMNjQm6Hi6/hj&#10;Fcy7y4dx0+902rt0tt+NbOYPO6WGz/1mASJQH/7Dj/a7VvCSZa9wfxOf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LPeMYAAADdAAAADwAAAAAAAAAAAAAAAACYAgAAZHJz&#10;L2Rvd25yZXYueG1sUEsFBgAAAAAEAAQA9QAAAIsDAAAAAA==&#10;" path="m11,4l,4,3,,7,r4,4xe" filled="f" strokeweight="0">
                    <v:stroke joinstyle="miter"/>
                    <v:path arrowok="t" o:connecttype="custom" o:connectlocs="11,4;0,4;3,0;7,0;11,4" o:connectangles="0,0,0,0,0"/>
                  </v:shape>
                  <v:shape id="Freeform 4226" o:spid="_x0000_s1367" style="position:absolute;left:154;top:969;width:15;height:7;visibility:visible;mso-wrap-style:square;v-text-anchor:top" coordsize="3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sFMcA&#10;AADdAAAADwAAAGRycy9kb3ducmV2LnhtbESPS2vDMBCE74X8B7GFXkoj14TQulFC6ANyyKXpgx4X&#10;ayOZWCtjbWO3v74KFHIcZuYbZrEaQ6uO1KcmsoHbaQGKuI62YWfg/e3l5g5UEmSLbWQy8EMJVsvJ&#10;xQIrGwd+peNOnMoQThUa8CJdpXWqPQVM09gRZ28f+4CSZe+07XHI8NDqsijmOmDDecFjR4+e6sPu&#10;OxjYbopr9zv7uP96wufPYe/l4LwYc3U5rh9ACY1yDv+3N9bArCzncHqTn4B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T7BTHAAAA3QAAAA8AAAAAAAAAAAAAAAAAmAIAAGRy&#10;cy9kb3ducmV2LnhtbFBLBQYAAAAABAAEAPUAAACMAwAAAAA=&#10;" path="m346,79l38,184r,c30,187,21,183,19,175v,,,,,l19,175,3,127r,c,119,4,111,12,108r,l320,3r,c328,,337,5,339,13r,l355,60r,c358,68,354,77,346,79xe" fillcolor="black" strokeweight="0">
                    <v:path arrowok="t" o:connecttype="custom" o:connectlocs="14,3;2,7;2,7;1,7;1,7;1,7;0,5;0,5;1,4;1,4;13,0;13,0;14,0;14,0;15,2;15,2;14,3" o:connectangles="0,0,0,0,0,0,0,0,0,0,0,0,0,0,0,0,0"/>
                  </v:shape>
                  <v:shape id="Freeform 4227" o:spid="_x0000_s1368" style="position:absolute;left:154;top:969;width:15;height:7;visibility:visible;mso-wrap-style:square;v-text-anchor:top" coordsize="3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28+ccA&#10;AADdAAAADwAAAGRycy9kb3ducmV2LnhtbESPQWvCQBSE74L/YXkFL6KbhtKW6CpFUAJtwVpBj8/s&#10;axLMvg27q6b99V1B8DjMzDfMdN6ZRpzJ+dqygsdxAoK4sLrmUsH2ezl6BeEDssbGMin4JQ/zWb83&#10;xUzbC3/ReRNKESHsM1RQhdBmUvqiIoN+bFvi6P1YZzBE6UqpHV4i3DQyTZJnabDmuFBhS4uKiuPm&#10;ZBTIxWe6lod8XQ/fV7uPfI9/3qFSg4fubQIiUBfu4Vs71wqe0vQFrm/iE5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NvPnHAAAA3QAAAA8AAAAAAAAAAAAAAAAAmAIAAGRy&#10;cy9kb3ducmV2LnhtbFBLBQYAAAAABAAEAPUAAACMAwAAAAA=&#10;" path="m346,79l38,184r,c30,187,21,183,19,175v,,,,,l19,175,3,127r,c,119,4,111,12,108r,l320,3r,c328,,337,5,339,13r,l355,60r,c358,68,354,77,346,79xe" filled="f" strokeweight="0">
                    <v:stroke joinstyle="miter"/>
                    <v:path arrowok="t" o:connecttype="custom" o:connectlocs="14,3;2,7;2,7;1,7;1,7;1,7;0,5;0,5;1,4;1,4;13,0;13,0;14,0;14,0;15,2;15,2;14,3" o:connectangles="0,0,0,0,0,0,0,0,0,0,0,0,0,0,0,0,0"/>
                  </v:shape>
                  <v:shape id="Freeform 4228" o:spid="_x0000_s1369" style="position:absolute;left:56;top:966;width:14;height:9;visibility:visible;mso-wrap-style:square;v-text-anchor:top" coordsize="33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kyycIA&#10;AADdAAAADwAAAGRycy9kb3ducmV2LnhtbERP3WrCMBS+H/gO4Qi7m+nKFOmMUgRBNnTY7gEOzVnb&#10;rTkJTWzr25sLYZcf3/9mN5lODNT71rKC10UCgriyuuVawXd5eFmD8AFZY2eZFNzIw247e9pgpu3I&#10;FxqKUIsYwj5DBU0ILpPSVw0Z9AvriCP3Y3uDIcK+lrrHMYabTqZJspIGW44NDTraN1T9FVej4JR3&#10;3nz+snMfX+d8NZXysmylUs/zKX8HEWgK/+KH+6gVvKVpnBvfxCc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GTLJwgAAAN0AAAAPAAAAAAAAAAAAAAAAAJgCAABkcnMvZG93&#10;bnJldi54bWxQSwUGAAAAAAQABAD1AAAAhwMAAAAA&#10;" path="m288,237l10,72r,c3,67,,58,5,51v,,,,,l5,51,29,9r,c33,2,43,,50,4r,l328,170r,c335,174,337,183,333,191r,l308,232r,c304,239,295,241,288,237xe" fillcolor="black" strokeweight="0">
                    <v:path arrowok="t" o:connecttype="custom" o:connectlocs="12,9;0,3;0,3;0,2;0,2;0,2;1,0;1,0;2,0;2,0;14,6;14,6;14,7;14,7;13,9;13,9;12,9" o:connectangles="0,0,0,0,0,0,0,0,0,0,0,0,0,0,0,0,0"/>
                  </v:shape>
                  <v:shape id="Freeform 4229" o:spid="_x0000_s1370" style="position:absolute;left:56;top:966;width:14;height:9;visibility:visible;mso-wrap-style:square;v-text-anchor:top" coordsize="33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iu8QA&#10;AADdAAAADwAAAGRycy9kb3ducmV2LnhtbESP3WrCQBSE7wu+w3KE3tUTQykaXUUKhUIpxZ8HOGSP&#10;SXT3bMhuTfTpuwXBy2FmvmGW68FZdeEuNF40TCcZKJbSm0YqDYf9x8sMVIgkhqwX1nDlAOvV6GlJ&#10;hfG9bPmyi5VKEAkFaahjbAvEUNbsKEx8y5K8o+8cxSS7Ck1HfYI7i3mWvaGjRtJCTS2/11yed79O&#10;g/3Cfnuy33jFWxlmN3uO7ueg9fN42CxARR7iI3xvfxoNr3k+h/836Qng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u4rvEAAAA3QAAAA8AAAAAAAAAAAAAAAAAmAIAAGRycy9k&#10;b3ducmV2LnhtbFBLBQYAAAAABAAEAPUAAACJAwAAAAA=&#10;" path="m288,237l10,72r,c3,67,,58,5,51v,,,,,l5,51,29,9r,c33,2,43,,50,4r,l328,170r,c335,174,337,183,333,191r,l308,232r,c304,239,295,241,288,237xe" filled="f" strokeweight="0">
                    <v:stroke joinstyle="miter"/>
                    <v:path arrowok="t" o:connecttype="custom" o:connectlocs="12,9;0,3;0,3;0,2;0,2;0,2;1,0;1,0;2,0;2,0;14,6;14,6;14,7;14,7;13,9;13,9;12,9" o:connectangles="0,0,0,0,0,0,0,0,0,0,0,0,0,0,0,0,0"/>
                  </v:shape>
                  <v:rect id="Rectangle 4230" o:spid="_x0000_s1371" style="position:absolute;left:63;top:767;width:4;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4kJMMA&#10;AADdAAAADwAAAGRycy9kb3ducmV2LnhtbERPy2rCQBTdF/yH4Qru6oyPhpo6SikEhLYLteD2krkm&#10;oZk7MTN59O87C8Hl4by3+9HWoqfWV441LOYKBHHuTMWFhp9z9vwKwgdkg7Vj0vBHHva7ydMWU+MG&#10;PlJ/CoWIIexT1FCG0KRS+rwki37uGuLIXV1rMUTYFtK0OMRwW8ulUom0WHFsKLGhj5Ly31NnNWCy&#10;Nrfv6+rr/NkluClGlb1clNaz6fj+BiLQGB7iu/tgNKyXq7g/volPQO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4kJMMAAADdAAAADwAAAAAAAAAAAAAAAACYAgAAZHJzL2Rv&#10;d25yZXYueG1sUEsFBgAAAAAEAAQA9QAAAIgDAAAAAA==&#10;" stroked="f"/>
                  <v:rect id="Rectangle 4231" o:spid="_x0000_s1372" style="position:absolute;left:63;top:767;width:4;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csZ8UA&#10;AADdAAAADwAAAGRycy9kb3ducmV2LnhtbESPQWvCQBSE7wX/w/KE3uomaqtEVxFB8KStinh8Zp9J&#10;yO7bkN1q+u+7QqHHYWa+YebLzhpxp9ZXjhWkgwQEce50xYWC03HzNgXhA7JG45gU/JCH5aL3MsdM&#10;uwd/0f0QChEh7DNUUIbQZFL6vCSLfuAa4ujdXGsxRNkWUrf4iHBr5DBJPqTFiuNCiQ2tS8rrw7dV&#10;MH2/mvo0GV12k316rsmsyO8+lXrtd6sZiEBd+A//tbdawXg4SuH5Jj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dyxnxQAAAN0AAAAPAAAAAAAAAAAAAAAAAJgCAABkcnMv&#10;ZG93bnJldi54bWxQSwUGAAAAAAQABAD1AAAAigMAAAAA&#10;" filled="f" strokeweight="0"/>
                  <v:shape id="Freeform 4232" o:spid="_x0000_s1373" style="position:absolute;left:70;top:962;width:86;height:56;visibility:visible;mso-wrap-style:square;v-text-anchor:top" coordsize="8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OOHMMA&#10;AADdAAAADwAAAGRycy9kb3ducmV2LnhtbESPQWvCQBSE7wX/w/IEb3VjLEWjq0RBsMeqoMdH9pkE&#10;s++F7Krx33cLhR6HmfmGWa5716gHdb4WNjAZJ6CIC7E1lwZOx937DJQPyBYbYTLwIg/r1eBtiZmV&#10;J3/T4xBKFSHsMzRQhdBmWvuiIod+LC1x9K7SOQxRdqW2HT4j3DU6TZJP7bDmuFBhS9uKitvh7gy4&#10;3Vn34jeJSL65XMMs/zrOc2NGwz5fgArUh//wX3tvDXyk0xR+38Qn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4OOHMMAAADdAAAADwAAAAAAAAAAAAAAAACYAgAAZHJzL2Rv&#10;d25yZXYueG1sUEsFBgAAAAAEAAQA9QAAAIgDAAAAAA==&#10;" path="m86,l79,44r,1l79,45r,l79,46r,l79,46r,l79,46r,1l79,47r,l79,47r,l78,48r,l78,48r,l78,48r,1l78,49r,l78,49r,1l78,50r-1,l77,50r,l77,50r,1l77,51r,l77,51r,l77,51r-1,1l76,52r,l76,52r,l76,52r,l76,53r-1,l75,53r,l75,53r,l75,53r,1l75,54r-1,l74,54r,l74,54r,l74,54r,l74,54r-1,1l73,55r,l73,55r,l73,55r,l72,55r,l72,55r,l72,55r,l71,56r,l71,56r,l71,56r,l70,56r,l70,56r,l70,56r,l69,56r,l69,56r,l69,56r,l68,56r,l68,56r,l68,56r,l67,56r,l67,56r,l14,56r,l13,56r,l13,56r,l13,56r,l12,56r,l12,56r,l12,56,11,55r,l11,55r,l11,55r,l10,55r,l10,55r,l10,55r,l9,55r,-1l9,54r,l9,54r,l9,54r-1,l8,54r,l8,54r,-1l8,53r,l7,53r,l7,53r,l7,52r,l7,52r,l7,52r-1,l6,52r,-1l6,51r,l6,51r,l6,51,5,50r,l5,50r,l5,50r,l5,49r,l5,49r,l4,49r,-1l4,48r,l4,48r,l4,47r,l4,47r,l4,47r,-1l3,46r,l3,46r,l3,45r,l3,45r,l3,44r,l3,44r,l3,43r,l3,43r,l2,42r,l2,42r,l2,41r,l2,41,,,86,xe" stroked="f">
                    <v:path arrowok="t" o:connecttype="custom" o:connectlocs="79,45;79,46;79,47;78,48;78,48;78,49;77,50;77,51;77,51;76,52;76,53;75,53;75,54;74,54;74,54;73,55;72,55;72,55;71,56;70,56;70,56;69,56;68,56;68,56;67,56;13,56;13,56;12,56;11,55;11,55;10,55;9,54;9,54;8,54;8,53;7,53;7,52;6,51;6,51;5,50;5,49;4,49;4,48;4,47;3,46;3,45;3,44;3,43;2,42;2,41;86,0" o:connectangles="0,0,0,0,0,0,0,0,0,0,0,0,0,0,0,0,0,0,0,0,0,0,0,0,0,0,0,0,0,0,0,0,0,0,0,0,0,0,0,0,0,0,0,0,0,0,0,0,0,0,0"/>
                  </v:shape>
                  <v:shape id="Freeform 4233" o:spid="_x0000_s1374" style="position:absolute;left:70;top:962;width:86;height:56;visibility:visible;mso-wrap-style:square;v-text-anchor:top" coordsize="8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F4cYA&#10;AADdAAAADwAAAGRycy9kb3ducmV2LnhtbESPQWvCQBSE70L/w/IK3nTTWFJJXSWKghSE1ornZ/Y1&#10;Sc2+DdmNpv++Kwgeh5n5hpktelOLC7WusqzgZRyBIM6trrhQcPjejKYgnEfWWFsmBX/kYDF/Gsww&#10;1fbKX3TZ+0IECLsUFZTeN6mULi/JoBvbhjh4P7Y16INsC6lbvAa4qWUcRYk0WHFYKLGhVUn5ed8Z&#10;BckqW3ZxJ3/fPk7rz6TPduZovFLD5z57B+Gp94/wvb3VCl7jyQRub8ITk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F4cYAAADdAAAADwAAAAAAAAAAAAAAAACYAgAAZHJz&#10;L2Rvd25yZXYueG1sUEsFBgAAAAAEAAQA9QAAAIsDAAAAAA==&#10;" path="m86,l79,44r,1l79,45r,l79,46r,l79,46r,l79,46r,1l79,47r,l79,47r,l78,48r,l78,48r,l78,48r,1l78,49r,l78,49r,1l78,50r-1,l77,50r,l77,50r,1l77,51r,l77,51r,l77,51r-1,1l76,52r,l76,52r,l76,52r,l76,53r-1,l75,53r,l75,53r,l75,53r,1l75,54r-1,l74,54r,l74,54r,l74,54r,l74,54r-1,1l73,55r,l73,55r,l73,55r,l72,55r,l72,55r,l72,55r,l71,56r,l71,56r,l71,56r,l70,56r,l70,56r,l70,56r,l69,56r,l69,56r,l69,56r,l68,56r,l68,56r,l68,56r,l67,56r,l67,56r,l14,56r,l13,56r,l13,56r,l13,56r,l12,56r,l12,56r,l12,56,11,55r,l11,55r,l11,55r,l10,55r,l10,55r,l10,55r,l9,55r,-1l9,54r,l9,54r,l9,54r-1,l8,54r,l8,54r,-1l8,53r,l7,53r,l7,53r,l7,52r,l7,52r,l7,52r-1,l6,52r,-1l6,51r,l6,51r,l6,51,5,50r,l5,50r,l5,50r,l5,49r,l5,49r,l4,49r,-1l4,48r,l4,48r,l4,47r,l4,47r,l4,47r,-1l3,46r,l3,46r,l3,45r,l3,45r,l3,44r,l3,44r,l3,43r,l3,43r,l2,42r,l2,42r,l2,41r,l2,41,,,86,xe" filled="f" strokeweight="0">
                    <v:stroke joinstyle="miter"/>
                    <v:path arrowok="t" o:connecttype="custom" o:connectlocs="79,45;79,46;79,47;78,48;78,48;78,49;77,50;77,51;77,51;76,52;76,53;75,53;75,54;74,54;74,54;73,55;72,55;72,55;71,56;70,56;70,56;69,56;68,56;68,56;67,56;13,56;13,56;12,56;11,55;11,55;10,55;9,54;9,54;8,54;8,53;7,53;7,52;6,51;6,51;5,50;5,49;4,49;4,48;4,47;3,46;3,45;3,44;3,43;2,42;2,41;86,0" o:connectangles="0,0,0,0,0,0,0,0,0,0,0,0,0,0,0,0,0,0,0,0,0,0,0,0,0,0,0,0,0,0,0,0,0,0,0,0,0,0,0,0,0,0,0,0,0,0,0,0,0,0,0"/>
                  </v:shape>
                  <v:shape id="Freeform 4234" o:spid="_x0000_s1375" style="position:absolute;left:70;top:1000;width:82;height:19;visibility:visible;mso-wrap-style:square;v-text-anchor:top" coordsize="8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9IvMYA&#10;AADdAAAADwAAAGRycy9kb3ducmV2LnhtbESPQWvCQBSE74X+h+UVvNXdapSSuooUBPFSjD3U22v2&#10;NQnNvl2y2yT++64geBxm5htmtRltK3rqQuNYw8tUgSAunWm40vB52j2/gggR2WDrmDRcKMBm/fiw&#10;wty4gY/UF7ESCcIhRw11jD6XMpQ1WQxT54mT9+M6izHJrpKmwyHBbStnSi2lxYbTQo2e3msqf4s/&#10;q+G8XSjVf8XG74qPZTYfzodvv9B68jRu30BEGuM9fGvvjYZsNs/g+iY9Ab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79IvMYAAADdAAAADwAAAAAAAAAAAAAAAACYAgAAZHJz&#10;L2Rvd25yZXYueG1sUEsFBgAAAAAEAAQA9QAAAIsDAAAAAA==&#10;" path="m82,6r,l82,7r-1,l81,7r,l81,8r,l81,8r,l81,8r,1l81,9r,l81,9r,1l81,10r-1,l80,10r,l80,11r,l80,11r,l80,11r,1l80,12r-1,l79,12r,l79,12r,1l79,13r,l79,13r,l79,13r-1,1l78,14r,l78,14r,l78,14r,l78,15r-1,l77,15r,l77,15r,l77,15r,1l77,16r-1,l76,16r,l76,16r,l76,16r,l76,17r-1,l75,17r,l75,17r,l75,17r,l74,17r,l74,18r,l74,18r,l73,18r,l73,18r,l73,18r,l72,18r,l72,18r,l72,18r,l72,18r-1,1l71,19r,l71,19r,l70,19r,l70,19r,l70,19r,l69,19r,l13,19r,l12,19r,l12,19r,l12,19r,l11,19r,l11,19r,-1l11,18r,l10,18r,l10,18r,l10,18r-1,l9,18r,l9,18r,l9,18r,l8,17r,l8,17r,l8,17r,l7,17r,l7,17r,l7,16r,l7,16r-1,l6,16r,l6,16r,l6,16r,l5,15r,l5,15r,l5,15r,l5,15,4,14r,l4,14r,l4,14r,l4,13r,l4,13r-1,l3,13r,l3,12r,l3,12r,l3,12r,l2,11r,l2,11r,l2,11r,-1l2,10r,l2,10r-1,l1,9r,l1,9r,l1,9,1,8r,l1,8r,l1,7r,l,7r,l,6r,l,6r,l,5r,l,5,2,r,l2,r,1l2,1r,l2,1r,1l2,2r,l2,2r,l2,3r,l2,3r,l2,4r,l3,4r,l3,4r,1l3,5r,l3,5r,l3,6r,l3,6r,l3,6r1,l4,7r,l4,7r,l4,7r,l4,8r,l4,8r1,l5,8r,l5,9r,l5,9r,l5,9r1,l6,9r,1l6,10r,l6,10r,l7,10r,l7,10r,1l7,11r,l7,11r1,l8,11r,l8,11r,1l9,12r,l9,12r,l9,12r,l10,12r,l10,12r,l10,13r1,l11,13r,l11,13r,l11,13r1,l12,13r,l12,13r1,l13,13r,l13,13r,1l14,14r,l14,14r,l14,14r1,l15,14r55,l70,14r,l70,14r,l71,14r,l71,14r,l71,14r,l72,14r,l72,14r,-1l72,13r,l72,13r,l73,13r,l73,13r,l73,13r,l73,13r1,l74,13r,l74,13r,-1l74,12r,l74,12r1,l75,12r,l75,12r,l75,12r,l75,11r1,l76,11r,l76,11r,l76,11r,l76,10r,l77,10r,l77,10r,l77,10r,-1l77,9r,l77,9r,l78,9r,l78,8r,l78,8r,l78,8r,l78,7r,l79,7r,l79,7r,-1l79,6r,l79,6r,l79,6r,-1l79,5r,l80,5r,-1l80,4r,l80,4r,l80,3r,l80,3r,l80,2r,l81,2r,l81,1r,l81,1r,l81,1r1,5xe" fillcolor="#545454" stroked="f">
                    <v:path arrowok="t" o:connecttype="custom" o:connectlocs="81,8;81,9;80,11;79,12;79,13;78,14;77,15;76,16;75,17;74,17;73,18;72,18;71,19;70,19;12,19;11,18;10,18;9,18;7,17;6,16;5,15;4,14;4,13;3,12;2,11;1,9;1,8;0,6;2,0;2,2;2,3;3,5;3,6;4,7;5,8;6,9;7,10;8,11;9,12;10,13;12,13;13,13;15,14;71,14;72,14;73,13;74,13;74,12;75,12;76,11;77,10;78,9;78,8;79,6;79,5;80,3;81,2" o:connectangles="0,0,0,0,0,0,0,0,0,0,0,0,0,0,0,0,0,0,0,0,0,0,0,0,0,0,0,0,0,0,0,0,0,0,0,0,0,0,0,0,0,0,0,0,0,0,0,0,0,0,0,0,0,0,0,0,0"/>
                  </v:shape>
                  <v:shape id="Freeform 4235" o:spid="_x0000_s1376" style="position:absolute;left:70;top:1000;width:82;height:19;visibility:visible;mso-wrap-style:square;v-text-anchor:top" coordsize="8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pjHcgA&#10;AADdAAAADwAAAGRycy9kb3ducmV2LnhtbESPS2vDMBCE74X8B7GBXkIiN20euFFCUmhaQg55kuti&#10;bW1Ta2Us1Y9/XwUKPQ4z8w2zWLWmEDVVLres4GkUgSBOrM45VXA5vw/nIJxH1lhYJgUdOVgtew8L&#10;jLVt+Ej1yaciQNjFqCDzvoyldElGBt3IlsTB+7KVQR9klUpdYRPgppDjKJpKgzmHhQxLesso+T79&#10;GAWTwebWpYem/jjOrrYYdLvtnqdKPfbb9SsIT63/D/+1P7WCl/HzBO5vwhO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umMdyAAAAN0AAAAPAAAAAAAAAAAAAAAAAJgCAABk&#10;cnMvZG93bnJldi54bWxQSwUGAAAAAAQABAD1AAAAjQMAAAAA&#10;" path="m82,6r,l82,7r-1,l81,7r,l81,8r,l81,8r,l81,8r,1l81,9r,l81,9r,1l81,10r-1,l80,10r,l80,11r,l80,11r,l80,11r,1l80,12r-1,l79,12r,l79,12r,1l79,13r,l79,13r,l79,13r-1,1l78,14r,l78,14r,l78,14r,l78,15r-1,l77,15r,l77,15r,l77,15r,1l77,16r-1,l76,16r,l76,16r,l76,16r,l76,17r-1,l75,17r,l75,17r,l75,17r,l74,17r,l74,18r,l74,18r,l73,18r,l73,18r,l73,18r,l72,18r,l72,18r,l72,18r,l72,18r-1,1l71,19r,l71,19r,l70,19r,l70,19r,l70,19r,l69,19r,l13,19r,l12,19r,l12,19r,l12,19r,l11,19r,l11,19r,-1l11,18r,l10,18r,l10,18r,l10,18r-1,l9,18r,l9,18r,l9,18r,l8,17r,l8,17r,l8,17r,l7,17r,l7,17r,l7,16r,l7,16r-1,l6,16r,l6,16r,l6,16r,l5,15r,l5,15r,l5,15r,l5,15,4,14r,l4,14r,l4,14r,l4,13r,l4,13r-1,l3,13r,l3,12r,l3,12r,l3,12r,l2,11r,l2,11r,l2,11r,-1l2,10r,l2,10r-1,l1,9r,l1,9r,l1,9,1,8r,l1,8r,l1,7r,l,7r,l,6r,l,6r,l,5r,l,5,2,r,l2,r,1l2,1r,l2,1r,1l2,2r,l2,2r,l2,3r,l2,3r,l2,4r,l3,4r,l3,4r,1l3,5r,l3,5r,l3,6r,l3,6r,l3,6r1,l4,7r,l4,7r,l4,7r,l4,8r,l4,8r1,l5,8r,l5,9r,l5,9r,l5,9r1,l6,9r,1l6,10r,l6,10r,l7,10r,l7,10r,1l7,11r,l7,11r1,l8,11r,l8,11r,1l9,12r,l9,12r,l9,12r,l10,12r,l10,12r,l10,13r1,l11,13r,l11,13r,l11,13r1,l12,13r,l12,13r1,l13,13r,l13,13r,1l14,14r,l14,14r,l14,14r1,l15,14r55,l70,14r,l70,14r,l71,14r,l71,14r,l71,14r,l72,14r,l72,14r,-1l72,13r,l72,13r,l73,13r,l73,13r,l73,13r,l73,13r1,l74,13r,l74,13r,-1l74,12r,l74,12r1,l75,12r,l75,12r,l75,12r,l75,11r1,l76,11r,l76,11r,l76,11r,l76,10r,l77,10r,l77,10r,l77,10r,-1l77,9r,l77,9r,l78,9r,l78,8r,l78,8r,l78,8r,l78,7r,l79,7r,l79,7r,-1l79,6r,l79,6r,l79,6r,-1l79,5r,l80,5r,-1l80,4r,l80,4r,l80,3r,l80,3r,l80,2r,l81,2r,l81,1r,l81,1r,l81,1r1,5xe" filled="f" strokeweight="0">
                    <v:stroke joinstyle="miter"/>
                    <v:path arrowok="t" o:connecttype="custom" o:connectlocs="81,8;81,9;80,11;79,12;79,13;78,14;77,15;76,16;75,17;74,17;73,18;72,18;71,19;70,19;12,19;11,18;10,18;9,18;7,17;6,16;5,15;4,14;4,13;3,12;2,11;1,9;1,8;0,6;2,0;2,2;2,3;3,5;3,6;4,7;5,8;6,9;7,10;8,11;9,12;10,13;12,13;13,13;15,14;71,14;72,14;73,13;74,13;74,12;75,12;76,11;77,10;78,9;78,8;79,6;79,5;80,3;81,2" o:connectangles="0,0,0,0,0,0,0,0,0,0,0,0,0,0,0,0,0,0,0,0,0,0,0,0,0,0,0,0,0,0,0,0,0,0,0,0,0,0,0,0,0,0,0,0,0,0,0,0,0,0,0,0,0,0,0,0,0"/>
                  </v:shape>
                  <v:shape id="Freeform 4236" o:spid="_x0000_s1377" style="position:absolute;left:111;top:996;width:3;height:12;visibility:visible;mso-wrap-style:square;v-text-anchor:top" coordsize="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bOVskA&#10;AADdAAAADwAAAGRycy9kb3ducmV2LnhtbESPT2vCQBTE70K/w/IKvYhu/BdL6iptoagXoVHE3p7Z&#10;1ySYfRuyW4399F1B6HGYmd8ws0VrKnGmxpWWFQz6EQjizOqScwW77UfvGYTzyBory6TgSg4W84fO&#10;DBNtL/xJ59TnIkDYJaig8L5OpHRZQQZd39bEwfu2jUEfZJNL3eAlwE0lh1EUS4Mlh4UCa3ovKDul&#10;P0bBcRrvu2/Xr6P71YfxZnLYd9dLo9TTY/v6AsJT6//D9/ZKKxgPRzHc3oQnIO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UbOVskAAADdAAAADwAAAAAAAAAAAAAAAACYAgAA&#10;ZHJzL2Rvd25yZXYueG1sUEsFBgAAAAAEAAQA9QAAAI4DAAAAAA==&#10;" path="m2,l3,9r,l3,9r,l3,9r,l3,9r,l3,9r,l3,10r,l3,10r,l3,10r,l3,10r,l3,10r,l3,10r,l3,10r,1l3,11r,l3,11r,l3,11r,l3,11r,l3,11r,l3,11r,l2,11r,l2,11r,1l2,12r,l2,12r,l2,12r,l2,12r,l2,12r,l2,12r-1,l1,12r,l1,12r,l1,12r,-1l1,11r,l1,11r,l1,11r,l1,11r,l1,11r,l1,11r,l1,11r,l1,11r,-1l1,10,,10r,l,10r,l,10r,l,10r,l,10r,l,10,,9r,l,9r,l,9r,l,9r,l,9r,l2,xe" stroked="f">
                    <v:path arrowok="t" o:connecttype="custom" o:connectlocs="3,9;3,9;3,9;3,9;3,9;3,10;3,10;3,10;3,10;3,10;3,10;3,10;3,11;3,11;3,11;3,11;3,11;3,11;2,11;2,11;2,12;2,12;2,12;2,12;2,12;2,12;1,12;1,12;1,12;1,11;1,11;1,11;1,11;1,11;1,11;1,11;1,11;1,10;0,10;0,10;0,10;0,10;0,10;0,9;0,9;0,9;0,9;0,9;2,0" o:connectangles="0,0,0,0,0,0,0,0,0,0,0,0,0,0,0,0,0,0,0,0,0,0,0,0,0,0,0,0,0,0,0,0,0,0,0,0,0,0,0,0,0,0,0,0,0,0,0,0,0"/>
                  </v:shape>
                  <v:shape id="Freeform 4237" o:spid="_x0000_s1378" style="position:absolute;left:111;top:996;width:3;height:12;visibility:visible;mso-wrap-style:square;v-text-anchor:top" coordsize="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bsYA&#10;AADdAAAADwAAAGRycy9kb3ducmV2LnhtbESPX2vCQBDE3wv9DscWfKuXxv5NPUUEofShqG3fl9ya&#10;C83txdwaUz+9JxT6OMzMb5jpfPCN6qmLdWADd+MMFHEZbM2Vga/P1e0zqCjIFpvAZOCXIsxn11dT&#10;LGw48ob6rVQqQTgWaMCJtIXWsXTkMY5DS5y8Xeg8SpJdpW2HxwT3jc6z7FF7rDktOGxp6aj82R68&#10;AZG1vOzyTb12p1P/8f3wTqtqb8zoZli8ghIa5D/8136zBu7zyRNc3qQnoGd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bNbsYAAADdAAAADwAAAAAAAAAAAAAAAACYAgAAZHJz&#10;L2Rvd25yZXYueG1sUEsFBgAAAAAEAAQA9QAAAIsDAAAAAA==&#10;" path="m2,l3,9r,l3,9r,l3,9r,l3,9r,l3,9r,l3,10r,l3,10r,l3,10r,l3,10r,l3,10r,l3,10r,l3,10r,1l3,11r,l3,11r,l3,11r,l3,11r,l3,11r,l3,11r,l2,11r,l2,11r,1l2,12r,l2,12r,l2,12r,l2,12r,l2,12r,l2,12r-1,l1,12r,l1,12r,l1,12r,-1l1,11r,l1,11r,l1,11r,l1,11r,l1,11r,l1,11r,l1,11r,l1,11r,-1l1,10,,10r,l,10r,l,10r,l,10r,l,10r,l,10,,9r,l,9r,l,9r,l,9r,l,9r,l2,xe" filled="f" strokeweight="0">
                    <v:stroke joinstyle="miter"/>
                    <v:path arrowok="t" o:connecttype="custom" o:connectlocs="3,9;3,9;3,9;3,9;3,9;3,10;3,10;3,10;3,10;3,10;3,10;3,10;3,11;3,11;3,11;3,11;3,11;3,11;2,11;2,11;2,12;2,12;2,12;2,12;2,12;2,12;1,12;1,12;1,12;1,11;1,11;1,11;1,11;1,11;1,11;1,11;1,11;1,10;0,10;0,10;0,10;0,10;0,10;0,9;0,9;0,9;0,9;0,9;2,0" o:connectangles="0,0,0,0,0,0,0,0,0,0,0,0,0,0,0,0,0,0,0,0,0,0,0,0,0,0,0,0,0,0,0,0,0,0,0,0,0,0,0,0,0,0,0,0,0,0,0,0,0"/>
                  </v:shape>
                  <v:shape id="Freeform 4238" o:spid="_x0000_s1379" style="position:absolute;left:75;top:976;width:76;height:34;visibility:visible;mso-wrap-style:square;v-text-anchor:top" coordsize="76,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rWOsUA&#10;AADdAAAADwAAAGRycy9kb3ducmV2LnhtbERPy4rCMBTdC/MP4Q64EU19UKQaRQRF0IU6zjCzuzTX&#10;ttjclCZq9evNQpjl4byn88aU4ka1Kywr6PciEMSp1QVnCk5fq+4YhPPIGkvLpOBBDuazj9YUE23v&#10;fKDb0WcihLBLUEHufZVI6dKcDLqerYgDd7a1QR9gnUld4z2Em1IOoiiWBgsODTlWtMwpvRyvRsFm&#10;+9xWUUfGv+Pvn+F1/bdb7DupUu3PZjEB4anx/+K3e6MVjAbDMDe8CU9Az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2tY6xQAAAN0AAAAPAAAAAAAAAAAAAAAAAJgCAABkcnMv&#10;ZG93bnJldi54bWxQSwUGAAAAAAQABAD1AAAAigMAAAAA&#10;" path="m72,l2,r,l2,r,l2,r,l2,r,l2,r,l2,r,l1,r,l1,r,l1,r,l1,r,l1,r,l1,,,,,,,,,,,,,,,,,,,,,,,,,,,,,,,,,,,1r,l,1r,l,1r,l,1r,l,1r,l,1r,l,1,,2r,l,2r,l,2r,l,2r,l,2r,l,2,,3r,l,3r,l,3r,l,3r1,l1,3r,l1,3,19,34r33,l74,5r,l75,5r,-1l75,4r,l75,4r,l75,4r,l75,4r,l75,4r,-1l75,3r,l75,3r,l76,3r,l76,3r,l76,3r,l76,3r,-1l76,2r,l76,2r,l76,2r,l76,2r,l76,2r,l76,1r,l76,1r,l76,1r,l76,1r,l76,1r,l76,1r,l76,1,76,r,l75,r,l75,r,l75,r,l75,r,l75,r,l75,r,l75,r,l74,r,l74,r,l74,r,l74,r,l74,r,l74,r,l73,r,l73,r,l73,r,l73,r,l73,,72,xe" filled="f" strokeweight="0">
                    <v:stroke joinstyle="miter"/>
                    <v:path arrowok="t" o:connecttype="custom" o:connectlocs="2,0;2,0;2,0;2,0;1,0;1,0;1,0;1,0;0,0;0,0;0,0;0,0;0,0;0,1;0,1;0,1;0,1;0,2;0,2;0,2;0,2;0,3;0,3;1,3;1,3;74,5;75,4;75,4;75,4;75,4;75,3;76,3;76,3;76,3;76,2;76,2;76,2;76,1;76,1;76,1;76,1;76,1;75,0;75,0;75,0;75,0;75,0;74,0;74,0;74,0;74,0;73,0;73,0;73,0" o:connectangles="0,0,0,0,0,0,0,0,0,0,0,0,0,0,0,0,0,0,0,0,0,0,0,0,0,0,0,0,0,0,0,0,0,0,0,0,0,0,0,0,0,0,0,0,0,0,0,0,0,0,0,0,0,0"/>
                  </v:shape>
                  <v:rect id="Rectangle 4239" o:spid="_x0000_s1380" style="position:absolute;left:7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SNucUA&#10;AADdAAAADwAAAGRycy9kb3ducmV2LnhtbESPT4vCMBTE78J+h/AW9qbJ+qdoNYoIwoJ6WF3w+mie&#10;bbF56TZR67c3guBxmJnfMLNFaytxpcaXjjV89xQI4syZknMNf4d1dwzCB2SDlWPScCcPi/lHZ4ap&#10;cTf+pes+5CJC2KeooQihTqX0WUEWfc/VxNE7ucZiiLLJpWnwFuG2kn2lEmmx5LhQYE2rgrLz/mI1&#10;YDI0/7vTYHvYXBKc5K1aj45K66/PdjkFEagN7/Cr/WM0DPuDC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I25xQAAAN0AAAAPAAAAAAAAAAAAAAAAAJgCAABkcnMv&#10;ZG93bnJldi54bWxQSwUGAAAAAAQABAD1AAAAigMAAAAA&#10;" stroked="f"/>
                  <v:rect id="Rectangle 4240" o:spid="_x0000_s1381" style="position:absolute;left:7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VrNsEA&#10;AADdAAAADwAAAGRycy9kb3ducmV2LnhtbERPy4rCMBTdD/gP4QqzG1OLFKlGEUEdhtnUx/7SXJti&#10;c1OatNa/N4uBWR7Oe70dbSMG6nztWMF8loAgLp2uuVJwvRy+liB8QNbYOCYFL/Kw3Uw+1phr9+SC&#10;hnOoRAxhn6MCE0KbS+lLQxb9zLXEkbu7zmKIsKuk7vAZw20j0yTJpMWaY4PBlvaGyse5twqy7JEW&#10;2e/pOJx6cyv0T++WR1LqczruViACjeFf/Of+1goW6SLuj2/iE5C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VazbBAAAA3QAAAA8AAAAAAAAAAAAAAAAAmAIAAGRycy9kb3du&#10;cmV2LnhtbFBLBQYAAAAABAAEAPUAAACGAwAAAAA=&#10;" fillcolor="#a1a1a1" stroked="f"/>
                  <v:rect id="Rectangle 4241" o:spid="_x0000_s1382"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ZIL8UA&#10;AADdAAAADwAAAGRycy9kb3ducmV2LnhtbESPUWvCQBCE3wv+h2OFvhTdKKFI9BQtLZT2oRj9AUtu&#10;TYK5vfTuqml/fa9Q8HGYmW+Y1WawnbqwD60TDbNpBoqlcqaVWsPx8DJZgAqRxFDnhDV8c4DNenS3&#10;osK4q+z5UsZaJYiEgjQ0MfYFYqgathSmrmdJ3sl5SzFJX6PxdE1w2+E8yx7RUitpoaGenxquzuWX&#10;1eDzn/LBxd3HW/eOjJ/57hllr/X9eNguQUUe4i383341GvJ5PoO/N+kJ4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VkgvxQAAAN0AAAAPAAAAAAAAAAAAAAAAAJgCAABkcnMv&#10;ZG93bnJldi54bWxQSwUGAAAAAAQABAD1AAAAigMAAAAA&#10;" fillcolor="#a2a2a2" stroked="f"/>
                  <v:rect id="Rectangle 4242" o:spid="_x0000_s1383"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txU8UA&#10;AADdAAAADwAAAGRycy9kb3ducmV2LnhtbESPQWvCQBSE74X+h+UJ3pqNwYaSuooIES9CtPX+yD6T&#10;aPZtml1N/PduodDjMDPfMIvVaFpxp941lhXMohgEcWl1w5WC76/87QOE88gaW8uk4EEOVsvXlwVm&#10;2g58oPvRVyJA2GWooPa+y6R0ZU0GXWQ74uCdbW/QB9lXUvc4BLhpZRLHqTTYcFiosaNNTeX1eDMK&#10;up/9aZtuDqe80LPH9ZIW+XsxKDWdjOtPEJ5G/x/+a++0gnkyT+D3TXg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a3FTxQAAAN0AAAAPAAAAAAAAAAAAAAAAAJgCAABkcnMv&#10;ZG93bnJldi54bWxQSwUGAAAAAAQABAD1AAAAigMAAAAA&#10;" fillcolor="#a4a4a4" stroked="f"/>
                  <v:rect id="Rectangle 4243" o:spid="_x0000_s1384"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R+pcQA&#10;AADdAAAADwAAAGRycy9kb3ducmV2LnhtbESPQYvCMBSE7wv+h/CEvYimahWpRlEXFw9erB48Pppn&#10;W2xeShO1/vuNIOxxmJlvmMWqNZV4UONKywqGgwgEcWZ1ybmC82nXn4FwHlljZZkUvMjBatn5WmCi&#10;7ZOP9Eh9LgKEXYIKCu/rREqXFWTQDWxNHLyrbQz6IJtc6gafAW4qOYqiqTRYclgosKZtQdktvRsF&#10;E+PiYSR/Dz/3C1Fva9oxpxulvrvteg7CU+v/w5/2XiuIR/EY3m/C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EfqXEAAAA3QAAAA8AAAAAAAAAAAAAAAAAmAIAAGRycy9k&#10;b3ducmV2LnhtbFBLBQYAAAAABAAEAPUAAACJAwAAAAA=&#10;" fillcolor="#a5a5a5" stroked="f"/>
                  <v:rect id="Rectangle 4244" o:spid="_x0000_s1385"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Y+hMUA&#10;AADdAAAADwAAAGRycy9kb3ducmV2LnhtbESPX0vDQBDE3wW/w7GCL2IvDUFK7LVIS8HXxrTQtzW3&#10;+UNzeyG3pvHbe4Lg4zAzv2HW29n1aqIxdJ4NLBcJKOLK244bA+XH4XkFKgiyxd4zGfimANvN/d0a&#10;c+tvfKSpkEZFCIccDbQiQ651qFpyGBZ+II5e7UeHEuXYaDviLcJdr9MkedEOO44LLQ60a6m6Fl/O&#10;wFOZHuUkhxW58rovLp/TeV/Xxjw+zG+voIRm+Q//td+tgSzNMvh9E5+A3v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tj6ExQAAAN0AAAAPAAAAAAAAAAAAAAAAAJgCAABkcnMv&#10;ZG93bnJldi54bWxQSwUGAAAAAAQABAD1AAAAigMAAAAA&#10;" fillcolor="#a7a7a7" stroked="f"/>
                  <v:rect id="Rectangle 4245" o:spid="_x0000_s1386"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Gpe8UA&#10;AADdAAAADwAAAGRycy9kb3ducmV2LnhtbESPW2sCMRSE3wv+h3CEvtVsZSvr1qyIIPTii5cfcNic&#10;7qWbkyVJdfXXN4Lg4zAz3zCL5WA6cSLnG8sKXicJCOLS6oYrBcfD5iUD4QOyxs4yKbiQh2Uxelpg&#10;ru2Zd3Tah0pECPscFdQh9LmUvqzJoJ/Ynjh6P9YZDFG6SmqH5wg3nZwmyUwabDgu1NjTuqbyd/9n&#10;FHx/JrzepvMW22vp/PwrOw59ptTzeFi9gwg0hEf43v7QCtJp+ga3N/EJy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Ial7xQAAAN0AAAAPAAAAAAAAAAAAAAAAAJgCAABkcnMv&#10;ZG93bnJldi54bWxQSwUGAAAAAAQABAD1AAAAigMAAAAA&#10;" fillcolor="#a8a8a8" stroked="f"/>
                  <v:rect id="Rectangle 4246" o:spid="_x0000_s1387" style="position:absolute;left:7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NZRcUA&#10;AADdAAAADwAAAGRycy9kb3ducmV2LnhtbESPT4vCMBDF74LfIYywl6JpRWSpRvEPwh7d6mGPQzO2&#10;xWZSkqxWP/1GWPD4ePN+b95y3ZtW3Mj5xrKCbJKCIC6tbrhScD4dxp8gfEDW2FomBQ/ysF4NB0vM&#10;tb3zN92KUIkIYZ+jgjqELpfSlzUZ9BPbEUfvYp3BEKWrpHZ4j3DTymmazqXBhmNDjR3taiqvxa+J&#10;b2z38lgW2SE576vTJvtJns4nSn2M+s0CRKA+vI//019awWw6m8NrTUS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Q1lFxQAAAN0AAAAPAAAAAAAAAAAAAAAAAJgCAABkcnMv&#10;ZG93bnJldi54bWxQSwUGAAAAAAQABAD1AAAAigMAAAAA&#10;" fillcolor="#a9a9a9" stroked="f"/>
                  <v:rect id="Rectangle 4247" o:spid="_x0000_s1388"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lJLcUA&#10;AADdAAAADwAAAGRycy9kb3ducmV2LnhtbESPwWrDMBBE74X+g9hAbo3sENLGiRxCUSA+1u0HbK2N&#10;bWytXEuNnb+vCoUeh5l5wxyOs+3FjUbfOlaQrhIQxJUzLdcKPt7PTy8gfEA22DsmBXfycMwfHw6Y&#10;GTfxG93KUIsIYZ+hgiaEIZPSVw1Z9Cs3EEfv6kaLIcqxlmbEKcJtL9dJspUWW44LDQ702lDVld9W&#10;QVJo3RXbctLp1+epSGdth51WarmYT3sQgebwH/5rX4yCzXrzDL9v4hO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eUktxQAAAN0AAAAPAAAAAAAAAAAAAAAAAJgCAABkcnMv&#10;ZG93bnJldi54bWxQSwUGAAAAAAQABAD1AAAAigMAAAAA&#10;" fillcolor="#ababab" stroked="f"/>
                  <v:rect id="Rectangle 4248" o:spid="_x0000_s1389"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T4W8MA&#10;AADdAAAADwAAAGRycy9kb3ducmV2LnhtbERPz2vCMBS+C/sfwhvspumKiFSjdBPHDvOgbp4fzVsb&#10;1rx0SVY7/3pzEDx+fL+X68G2oicfjGMFz5MMBHHltOFawedxO56DCBFZY+uYFPxTgPXqYbTEQrsz&#10;76k/xFqkEA4FKmhi7AopQ9WQxTBxHXHivp23GBP0tdQezynctjLPspm0aDg1NNjRa0PVz+HPKrDx&#10;92Ky0vi3l0176j/mFX3tglJPj0O5ABFpiHfxzf2uFUzzaZqb3qQnIF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T4W8MAAADdAAAADwAAAAAAAAAAAAAAAACYAgAAZHJzL2Rv&#10;d25yZXYueG1sUEsFBgAAAAAEAAQA9QAAAIgDAAAAAA==&#10;" fillcolor="#acacac" stroked="f"/>
                  <v:rect id="Rectangle 4249" o:spid="_x0000_s1390"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7FMcA&#10;AADdAAAADwAAAGRycy9kb3ducmV2LnhtbESPUWvCQBCE34X+h2MLfdNLgohJc0qrCKXFQk0R8rbk&#10;tklobi/krhr/fU8QfBxm55udfD2aTpxocK1lBfEsAkFcWd1yreC72E2XIJxH1thZJgUXcrBePUxy&#10;zLQ98xedDr4WAcIuQwWN930mpasaMuhmticO3o8dDPogh1rqAc8BbjqZRNFCGmw5NDTY06ah6vfw&#10;Z8IbxXZvsSw+4030cTy+lnH6nnRKPT2OL88gPI3+fnxLv2kF82SewnVNQIB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RE+xTHAAAA3QAAAA8AAAAAAAAAAAAAAAAAmAIAAGRy&#10;cy9kb3ducmV2LnhtbFBLBQYAAAAABAAEAPUAAACMAwAAAAA=&#10;" fillcolor="#adadad" stroked="f"/>
                  <v:rect id="Rectangle 4250" o:spid="_x0000_s1391"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so8AA&#10;AADdAAAADwAAAGRycy9kb3ducmV2LnhtbERPzYrCMBC+C/sOYRb2ZlPLKlKNIoKwsoei9gGGZtoG&#10;m0lpsrW+/eYgePz4/rf7yXZipMEbxwoWSQqCuHLacKOgvJ3maxA+IGvsHJOCJ3nY7z5mW8y1e/CF&#10;xmtoRAxhn6OCNoQ+l9JXLVn0ieuJI1e7wWKIcGikHvARw20nszRdSYuGY0OLPR1bqu7XP6ugns5H&#10;WZQX05UnDNlvXfjCjEp9fU6HDYhAU3iLX+4freA7W8b98U18AnL3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p+so8AAAADdAAAADwAAAAAAAAAAAAAAAACYAgAAZHJzL2Rvd25y&#10;ZXYueG1sUEsFBgAAAAAEAAQA9QAAAIUDAAAAAA==&#10;" fillcolor="#afafaf" stroked="f"/>
                  <v:rect id="Rectangle 4251" o:spid="_x0000_s1392"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C38MA&#10;AADdAAAADwAAAGRycy9kb3ducmV2LnhtbESPS4vCQBCE74L/YWhhbzrxiURHEVHWq0ZQb02m88BM&#10;T8iMJvvvd4SFPRZV9RW13namEm9qXGlZwXgUgSBOrS45V3BNjsMlCOeRNVaWScEPOdhu+r01xtq2&#10;fKb3xeciQNjFqKDwvo6ldGlBBt3I1sTBy2xj0AfZ5FI32Aa4qeQkihbSYMlhocCa9gWlz8vLKPh+&#10;Hqb3R9JlCdl2cc3KOqPbXKmvQbdbgfDU+f/wX/ukFcwm8zF83oQn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lC38MAAADdAAAADwAAAAAAAAAAAAAAAACYAgAAZHJzL2Rv&#10;d25yZXYueG1sUEsFBgAAAAAEAAQA9QAAAIgDAAAAAA==&#10;" fillcolor="#b0b0b0" stroked="f"/>
                  <v:rect id="Rectangle 4252" o:spid="_x0000_s1393" style="position:absolute;left:7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Eb8cYA&#10;AADdAAAADwAAAGRycy9kb3ducmV2LnhtbESP0WrCQBRE3wv+w3KFvhTdNNig0VWKVJCCiJoPuGSv&#10;2WD2bsyumv59t1DwcZiZM8xi1dtG3KnztWMF7+MEBHHpdM2VguK0GU1B+ICssXFMCn7Iw2o5eFlg&#10;rt2DD3Q/hkpECPscFZgQ2lxKXxqy6MeuJY7e2XUWQ5RdJXWHjwi3jUyTJJMWa44LBltaGyovx5tV&#10;MCt2RbZ1vSwn32+bw5e57ve7TKnXYf85BxGoD8/wf3urFUzSjxT+3s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Eb8cYAAADdAAAADwAAAAAAAAAAAAAAAACYAgAAZHJz&#10;L2Rvd25yZXYueG1sUEsFBgAAAAAEAAQA9QAAAIsDAAAAAA==&#10;" fillcolor="#b2b2b2" stroked="f"/>
                  <v:rect id="Rectangle 4253" o:spid="_x0000_s1394"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LzNscA&#10;AADdAAAADwAAAGRycy9kb3ducmV2LnhtbESPzWvCQBTE74X+D8sreKsbtX4QXaUItT0ofl68PbLP&#10;JG32bchuk/jfu4LgcZiZ3zCzRWsKUVPlcssKet0IBHFidc6pgtPx630CwnlkjYVlUnAlB4v568sM&#10;Y20b3lN98KkIEHYxKsi8L2MpXZKRQde1JXHwLrYy6IOsUqkrbALcFLIfRSNpMOewkGFJy4ySv8O/&#10;UUC/5ys1y+33KdqtRslqvKn9eqNU5639nILw1Ppn+NH+0Qo++sMB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i8zbHAAAA3QAAAA8AAAAAAAAAAAAAAAAAmAIAAGRy&#10;cy9kb3ducmV2LnhtbFBLBQYAAAAABAAEAPUAAACMAwAAAAA=&#10;" fillcolor="#b3b3b3" stroked="f"/>
                  <v:rect id="Rectangle 4254" o:spid="_x0000_s1395"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o68UA&#10;AADdAAAADwAAAGRycy9kb3ducmV2LnhtbESP0WoCMRRE3wv+Q7gF32q2akvZGkUEUbAvun7A7eaa&#10;XdzcLJu4Rr/eCIU+DjNzhpktom1ET52vHSt4H2UgiEunazYKjsX67QuED8gaG8ek4EYeFvPBywxz&#10;7a68p/4QjEgQ9jkqqEJocyl9WZFFP3ItcfJOrrMYkuyM1B1eE9w2cpxln9JizWmhwpZWFZXnw8Uq&#10;wB+z6Xdxvz6aeL5Ptr/FqekLpYavcfkNIlAM/+G/9lYrmI4/pvB8k5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f6jrxQAAAN0AAAAPAAAAAAAAAAAAAAAAAJgCAABkcnMv&#10;ZG93bnJldi54bWxQSwUGAAAAAAQABAD1AAAAigMAAAAA&#10;" fillcolor="#b4b4b4" stroked="f"/>
                  <v:rect id="Rectangle 4255" o:spid="_x0000_s1396"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YMy8UA&#10;AADdAAAADwAAAGRycy9kb3ducmV2LnhtbESP3WoCMRSE7wu+QzgF72q2okW2RimiICJC1Qc4JGd/&#10;3M3Juom727dvhEIvh5n5hlmuB1uLjlpfOlbwPklAEGtnSs4VXC+7twUIH5AN1o5JwQ95WK9GL0tM&#10;jev5m7pzyEWEsE9RQRFCk0rpdUEW/cQ1xNHLXGsxRNnm0rTYR7it5TRJPqTFkuNCgQ1tCtLV+WEV&#10;9F09HG7HbH+qDjrb6pusjvdMqfHr8PUJItAQ/sN/7b1RMJvO5/B8E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xgzLxQAAAN0AAAAPAAAAAAAAAAAAAAAAAJgCAABkcnMv&#10;ZG93bnJldi54bWxQSwUGAAAAAAQABAD1AAAAigMAAAAA&#10;" fillcolor="#b6b6b6" stroked="f"/>
                  <v:rect id="Rectangle 4256" o:spid="_x0000_s1397"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xCq8YA&#10;AADdAAAADwAAAGRycy9kb3ducmV2LnhtbESPzW7CMBCE75V4B2uReisOpPwoxSBERcuRQtXzKt7G&#10;UeJ1iE0Ib18jIfU4mplvNMt1b2vRUetLxwrGowQEce50yYWC79PuZQHCB2SNtWNScCMP69XgaYmZ&#10;dlf+ou4YChEh7DNUYEJoMil9bsiiH7mGOHq/rrUYomwLqVu8Rrit5SRJZtJiyXHBYENbQ3l1vFgF&#10;adr9nBeHW2Waqj58vJ8/N3OZKvU87DdvIAL14T/8aO+1gtfJdAb3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xCq8YAAADdAAAADwAAAAAAAAAAAAAAAACYAgAAZHJz&#10;L2Rvd25yZXYueG1sUEsFBgAAAAAEAAQA9QAAAIsDAAAAAA==&#10;" fillcolor="#b7b7b7" stroked="f"/>
                  <v:rect id="Rectangle 4257" o:spid="_x0000_s1398"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Xt98UA&#10;AADdAAAADwAAAGRycy9kb3ducmV2LnhtbESP0YrCMBRE34X9h3AXfJE1bdEq1ShLQRDRB3U/4NJc&#10;22pzU5qs1r83wsI+DjNzhlmue9OIO3WutqwgHkcgiAuray4V/Jw3X3MQziNrbCyTgic5WK8+BkvM&#10;tH3wke4nX4oAYZehgsr7NpPSFRUZdGPbEgfvYjuDPsiulLrDR4CbRiZRlEqDNYeFClvKKypup1+j&#10;4Hyl3ey2nxxyTEZljrsiTuO9UsPP/nsBwlPv/8N/7a1WMEmmM3i/CU9Ar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Je33xQAAAN0AAAAPAAAAAAAAAAAAAAAAAJgCAABkcnMv&#10;ZG93bnJldi54bWxQSwUGAAAAAAQABAD1AAAAigMAAAAA&#10;" fillcolor="#b8b8b8" stroked="f"/>
                  <v:rect id="Rectangle 4258" o:spid="_x0000_s1399" style="position:absolute;left:7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3YXMIA&#10;AADdAAAADwAAAGRycy9kb3ducmV2LnhtbERPTYvCMBC9L/gfwgh7W1NlFalGsYLLgnjQCnocmrGt&#10;NpPSpFr/vTkIHh/ve77sTCXu1LjSsoLhIAJBnFldcq7gmG5+piCcR9ZYWSYFT3KwXPS+5hhr++A9&#10;3Q8+FyGEXYwKCu/rWEqXFWTQDWxNHLiLbQz6AJtc6gYfIdxUchRFE2mw5NBQYE3rgrLboTUKpu1V&#10;2uS0/UvX5xTrnUyuuzZR6rvfrWYgPHX+I367/7WC39E4zA1vwhO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dhcwgAAAN0AAAAPAAAAAAAAAAAAAAAAAJgCAABkcnMvZG93&#10;bnJldi54bWxQSwUGAAAAAAQABAD1AAAAhwMAAAAA&#10;" fillcolor="#bababa" stroked="f"/>
                  <v:rect id="Rectangle 4259" o:spid="_x0000_s1400"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00aMcA&#10;AADdAAAADwAAAGRycy9kb3ducmV2LnhtbESPT2sCMRTE74V+h/AK3mq2Yq1ujVIU6R6E1j/o9bF5&#10;3d02eVk2UVc/vRGEHoeZ+Q0znrbWiCM1vnKs4KWbgCDOna64ULDdLJ6HIHxA1mgck4IzeZhOHh/G&#10;mGp34hUd16EQEcI+RQVlCHUqpc9Lsui7riaO3o9rLIYom0LqBk8Rbo3sJclAWqw4LpRY06yk/G99&#10;sAq+aL8zn9l3tvzVb+dgBhezmc2V6jy1H+8gArXhP3xvZ1pBv/c6gtub+ATk5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NNGjHAAAA3QAAAA8AAAAAAAAAAAAAAAAAmAIAAGRy&#10;cy9kb3ducmV2LnhtbFBLBQYAAAAABAAEAPUAAACMAwAAAAA=&#10;" fillcolor="#bbb" stroked="f"/>
                  <v:rect id="Rectangle 4260" o:spid="_x0000_s1401"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7F8UA&#10;AADdAAAADwAAAGRycy9kb3ducmV2LnhtbERPTWvCQBC9C/6HZQq9SN0oIiXNKiFq6aGITVPocZod&#10;k5DsbMhuNf777kHo8fG+k+1oOnGhwTWWFSzmEQji0uqGKwXF5+HpGYTzyBo7y6TgRg62m+kkwVjb&#10;K3/QJfeVCCHsYlRQe9/HUrqyJoNubnviwJ3tYNAHOFRSD3gN4aaTyyhaS4MNh4Yae8pqKtv81yg4&#10;Zfsdf7ez5ovf9+fXU9oef1yh1OPDmL6A8DT6f/Hd/aYVrJbrsD+8CU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dnsXxQAAAN0AAAAPAAAAAAAAAAAAAAAAAJgCAABkcnMv&#10;ZG93bnJldi54bWxQSwUGAAAAAAQABAD1AAAAigMAAAAA&#10;" fillcolor="#bcbcbc" stroked="f"/>
                  <v:rect id="Rectangle 4261" o:spid="_x0000_s1402"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l5+McA&#10;AADdAAAADwAAAGRycy9kb3ducmV2LnhtbESPQWvCQBSE7wX/w/KE3uomoYQSXaUoQksPbVXU4yP7&#10;zKZm38bsVtP++q5Q8DjMzDfMZNbbRpyp87VjBekoAUFcOl1zpWCzXj48gfABWWPjmBT8kIfZdHA3&#10;wUK7C3/SeRUqESHsC1RgQmgLKX1pyKIfuZY4egfXWQxRdpXUHV4i3DYyS5JcWqw5LhhsaW6oPK6+&#10;rYK3L+P27fb39bBL35eL/GOL8pQpdT/sn8cgAvXhFv5vv2gFj1mewvVNf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5efjHAAAA3QAAAA8AAAAAAAAAAAAAAAAAmAIAAGRy&#10;cy9kb3ducmV2LnhtbFBLBQYAAAAABAAEAPUAAACMAwAAAAA=&#10;" fillcolor="#bebebe" stroked="f"/>
                  <v:rect id="Rectangle 4262" o:spid="_x0000_s1403"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VJUccA&#10;AADdAAAADwAAAGRycy9kb3ducmV2LnhtbESPT2vCQBTE70K/w/IKvYS6MRWx0VVqUfTmnxbPj+wz&#10;Cc2+DdnVxH56VxA8DjPzG2Y670wlLtS40rKCQT8GQZxZXXKu4Pdn9T4G4TyyxsoyKbiSg/nspTfF&#10;VNuW93Q5+FwECLsUFRTe16mULivIoOvbmjh4J9sY9EE2udQNtgFuKpnE8UgaLDksFFjTd0HZ3+Fs&#10;FET1x3HR/u820XYVX5fr4/4zjzql3l67rwkIT51/hh/tjVYwTEYJ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lSVHHAAAA3QAAAA8AAAAAAAAAAAAAAAAAmAIAAGRy&#10;cy9kb3ducmV2LnhtbFBLBQYAAAAABAAEAPUAAACMAwAAAAA=&#10;" fillcolor="#bfbfbf" stroked="f"/>
                  <v:rect id="Rectangle 4263" o:spid="_x0000_s1404"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keFMMA&#10;AADdAAAADwAAAGRycy9kb3ducmV2LnhtbESPS4sCMRCE74L/IbSwN834XmaNIoLL3sQHuMfeSTsZ&#10;nXSGSVbHf28EwWNRVV9Rs0VjS3Gl2heOFfR7CQjizOmCcwWH/br7CcIHZI2lY1JwJw+Lebs1w1S7&#10;G2/pugu5iBD2KSowIVSplD4zZNH3XEUcvZOrLYYo61zqGm8Rbks5SJKJtFhwXDBY0cpQdtn9WwXJ&#10;cP19RvrbFEcnt9Pxryn3vlHqo9Msv0AEasI7/Gr/aAWjwWQIzzfx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keFMMAAADdAAAADwAAAAAAAAAAAAAAAACYAgAAZHJzL2Rv&#10;d25yZXYueG1sUEsFBgAAAAAEAAQA9QAAAIgDAAAAAA==&#10;" fillcolor="#c1c1c1" stroked="f"/>
                  <v:rect id="Rectangle 4264" o:spid="_x0000_s1405"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Z8P8UA&#10;AADdAAAADwAAAGRycy9kb3ducmV2LnhtbESPQUsDMRSE70L/Q3gFbzZrW0pZmxYRxMWDYFvB43Pz&#10;3AQ3L0sSu5t/bwTB4zAz3zC7w+R6caEQrWcFt4sKBHHrteVOwfn0eLMFEROyxt4zKcgU4bCfXe2w&#10;1n7kV7ocUycKhGONCkxKQy1lbA05jAs/EBfv0weHqcjQSR1wLHDXy2VVbaRDy2XB4EAPhtqv47dT&#10;EFYvZFc5m6cmfzy/V01245tV6no+3d+BSDSl//Bfu9EK1svNGn7flCcg9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w/xQAAAN0AAAAPAAAAAAAAAAAAAAAAAJgCAABkcnMv&#10;ZG93bnJldi54bWxQSwUGAAAAAAQABAD1AAAAigMAAAAA&#10;" fillcolor="#c2c2c2" stroked="f"/>
                  <v:rect id="Rectangle 4265" o:spid="_x0000_s1406" style="position:absolute;left:7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fi5MYA&#10;AADdAAAADwAAAGRycy9kb3ducmV2LnhtbESP0WrCQBRE3wX/YbmFvtWNoUqJrlLEYqmgNfoBl+w1&#10;SZu9G3a3Jv69KxR8HGbmDDNf9qYRF3K+tqxgPEpAEBdW11wqOB0/Xt5A+ICssbFMCq7kYbkYDuaY&#10;advxgS55KEWEsM9QQRVCm0npi4oM+pFtiaN3ts5giNKVUjvsItw0Mk2SqTRYc1yosKVVRcVv/mcU&#10;pN+rLp9c7dfPdjMOVG5O+51bK/X81L/PQATqwyP83/7UCl7T6QT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7fi5MYAAADdAAAADwAAAAAAAAAAAAAAAACYAgAAZHJz&#10;L2Rvd25yZXYueG1sUEsFBgAAAAAEAAQA9QAAAIsDAAAAAA==&#10;" fillcolor="#c3c3c3" stroked="f"/>
                  <v:rect id="Rectangle 4266" o:spid="_x0000_s1407"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IIfMUA&#10;AADdAAAADwAAAGRycy9kb3ducmV2LnhtbESPQWvCQBSE74L/YXmCN91obZDUVUSQKgWhqb2/Zp9J&#10;MPs27q4a/31XKPQ4zMw3zGLVmUbcyPnasoLJOAFBXFhdc6ng+LUdzUH4gKyxsUwKHuRhtez3Fphp&#10;e+dPuuWhFBHCPkMFVQhtJqUvKjLox7Yljt7JOoMhSldK7fAe4aaR0yRJpcGa40KFLW0qKs751Sgo&#10;PhKdv79c94fj91xfXn9seXE7pYaDbv0GIlAX/sN/7Z1WMJumKTzfx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cgh8xQAAAN0AAAAPAAAAAAAAAAAAAAAAAJgCAABkcnMv&#10;ZG93bnJldi54bWxQSwUGAAAAAAQABAD1AAAAigMAAAAA&#10;" fillcolor="#c5c5c5" stroked="f"/>
                  <v:rect id="Rectangle 4267" o:spid="_x0000_s1408"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n8EA&#10;AADdAAAADwAAAGRycy9kb3ducmV2LnhtbESPQavCMBCE74L/IazgTVNFVKpRRC14e1gFr0uztsVm&#10;U5qo7b83wgOPw8x8w6y3ranEixpXWlYwGUcgiDOrS84VXC/JaAnCeWSNlWVS0JGD7abfW2Os7ZvP&#10;9Ep9LgKEXYwKCu/rWEqXFWTQjW1NHLy7bQz6IJtc6gbfAW4qOY2iuTRYclgosKZ9QdkjfRoFt9Ok&#10;M8ljyf6gDS2S9M91x7tSw0G7W4Hw1Ppf+L990gpm0/kCvm/CE5Cb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28i5/BAAAA3QAAAA8AAAAAAAAAAAAAAAAAmAIAAGRycy9kb3du&#10;cmV2LnhtbFBLBQYAAAAABAAEAPUAAACGAwAAAAA=&#10;" fillcolor="#c6c6c6" stroked="f"/>
                  <v:rect id="Rectangle 4268" o:spid="_x0000_s1409"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apFsEA&#10;AADdAAAADwAAAGRycy9kb3ducmV2LnhtbERPTYvCMBC9C/6HMMLe1tSuiFSjiCAuiC5qxevQjG2x&#10;mdQmq/Xfm4Pg8fG+p/PWVOJOjSstKxj0IxDEmdUl5wrS4+p7DMJ5ZI2VZVLwJAfzWbczxUTbB+/p&#10;fvC5CCHsElRQeF8nUrqsIIOub2viwF1sY9AH2ORSN/gI4aaScRSNpMGSQ0OBNS0Lyq6Hf6Pghy5x&#10;dl7XNzpt4o37W6fRdpcq9dVrFxMQnlr/Eb/dv1rBMB6FueFNeAJ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2qRbBAAAA3QAAAA8AAAAAAAAAAAAAAAAAmAIAAGRycy9kb3du&#10;cmV2LnhtbFBLBQYAAAAABAAEAPUAAACGAwAAAAA=&#10;" fillcolor="#c7c7c7" stroked="f"/>
                  <v:rect id="Rectangle 4269" o:spid="_x0000_s1410"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an7MYA&#10;AADdAAAADwAAAGRycy9kb3ducmV2LnhtbESPQWvCQBSE74X+h+UVeil10yhSU1expYLaU1Xo9bH7&#10;TILZt2l2Y+K/dwXB4zAz3zDTeW8rcaLGl44VvA0SEMTamZJzBfvd8vUdhA/IBivHpOBMHuazx4cp&#10;ZsZ1/EunbchFhLDPUEERQp1J6XVBFv3A1cTRO7jGYoiyyaVpsItwW8k0ScbSYslxocCavgrSx21r&#10;FXzq1qTf++V64f9fNj9V+6dtN1Tq+alffIAI1Id7+NZeGQWjdDyB65v4BOTs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an7MYAAADdAAAADwAAAAAAAAAAAAAAAACYAgAAZHJz&#10;L2Rvd25yZXYueG1sUEsFBgAAAAAEAAQA9QAAAIsDAAAAAA==&#10;" fillcolor="#c9c9c9" stroked="f"/>
                  <v:rect id="Rectangle 4270" o:spid="_x0000_s1411"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7+y8MA&#10;AADdAAAADwAAAGRycy9kb3ducmV2LnhtbERPXWvCMBR9F/wP4Qp7W1NluFFNy9BNZAO3qfh8ae7a&#10;YnMTmqjVX788DHw8nO950ZtWnKnzjWUF4yQFQVxa3XClYL97f3wB4QOyxtYyKbiShyIfDuaYaXvh&#10;HzpvQyViCPsMFdQhuExKX9Zk0CfWEUfu13YGQ4RdJXWHlxhuWjlJ06k02HBsqNHRoqbyuD0ZBZ+b&#10;t/FidSu/5Mfq+2Csdbeld0o9jPrXGYhAfbiL/91rreBp8hz3xzfxCc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7+y8MAAADdAAAADwAAAAAAAAAAAAAAAACYAgAAZHJzL2Rv&#10;d25yZXYueG1sUEsFBgAAAAAEAAQA9QAAAIgDAAAAAA==&#10;" fillcolor="#cacaca" stroked="f"/>
                  <v:rect id="Rectangle 4271" o:spid="_x0000_s1412" style="position:absolute;left:7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zBbMYA&#10;AADdAAAADwAAAGRycy9kb3ducmV2LnhtbESPS2vDMBCE74X8B7GF3hrZSZoY17JJAoXe2jwuvW2t&#10;9QNbK2Mpifvvq0Ihx2FmvmGyYjK9uNLoWssK4nkEgri0uuVawfn09pyAcB5ZY2+ZFPyQgyKfPWSY&#10;anvjA12PvhYBwi5FBY33QyqlKxsy6OZ2IA5eZUeDPsixlnrEW4CbXi6iaC0NthwWGhxo31DZHS9G&#10;wbKr9svPIUl0XX6/dKuvw4etdko9PU7bVxCeJn8P/7fftYLVYhPD35vwBGT+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zBbMYAAADdAAAADwAAAAAAAAAAAAAAAACYAgAAZHJz&#10;L2Rvd25yZXYueG1sUEsFBgAAAAAEAAQA9QAAAIsDAAAAAA==&#10;" fillcolor="#ccc" stroked="f"/>
                  <v:rect id="Rectangle 4272" o:spid="_x0000_s1413"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ck3skA&#10;AADdAAAADwAAAGRycy9kb3ducmV2LnhtbESPT2vCQBTE74V+h+UVehHdNG39E12lhAoepGj04PGR&#10;fSZps2/T7NbEb98VCj0OM/MbZrHqTS0u1LrKsoKnUQSCOLe64kLB8bAeTkE4j6yxtkwKruRgtby/&#10;W2Cibcd7umS+EAHCLkEFpfdNIqXLSzLoRrYhDt7ZtgZ9kG0hdYtdgJtaxlE0lgYrDgslNpSWlH9l&#10;P0ZB2nS83X3I7+x98HkcnJ5np9dUK/X40L/NQXjq/X/4r73RCl7iSQy3N+EJy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8ck3skAAADdAAAADwAAAAAAAAAAAAAAAACYAgAA&#10;ZHJzL2Rvd25yZXYueG1sUEsFBgAAAAAEAAQA9QAAAI4DAAAAAA==&#10;" fillcolor="#cdcdcd" stroked="f"/>
                  <v:rect id="Rectangle 4273" o:spid="_x0000_s1414"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e6sUA&#10;AADdAAAADwAAAGRycy9kb3ducmV2LnhtbESPQUsDMRSE70L/Q3gFbzbrKlbWpqUIi56EpgX3+Ng8&#10;N2s3L0sS2+2/bwTB4zAz3zCrzeQGcaIQe88K7hcFCOLWm547BYd9ffcMIiZkg4NnUnChCJv17GaF&#10;lfFn3tFJp05kCMcKFdiUxkrK2FpyGBd+JM7elw8OU5ahkybgOcPdIMuieJIOe84LFkd6tdQe9Y9T&#10;cNzuP3c1NaUP3wfd1B/aNm9aqdv5tH0BkWhK/+G/9rtR8FguH+D3TX4C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0N7qxQAAAN0AAAAPAAAAAAAAAAAAAAAAAJgCAABkcnMv&#10;ZG93bnJldi54bWxQSwUGAAAAAAQABAD1AAAAigMAAAAA&#10;" fillcolor="#cecece" stroked="f"/>
                  <v:rect id="Rectangle 4274" o:spid="_x0000_s1415"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C518cA&#10;AADdAAAADwAAAGRycy9kb3ducmV2LnhtbESPT2vCQBTE7wW/w/KEXkQ3lWglzSpSEEp78k+lx5fs&#10;M4lm34bsNkm/fbcg9DjMzG+YdDOYWnTUusqygqdZBII4t7riQsHpuJuuQDiPrLG2TAp+yMFmPXpI&#10;MdG25z11B1+IAGGXoILS+yaR0uUlGXQz2xAH72Jbgz7ItpC6xT7ATS3nUbSUBisOCyU29FpSfjt8&#10;GwXXbPGJfpXHk2FfnT+6zO7e+y+lHsfD9gWEp8H/h+/tN60gnj/H8PcmPA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2wudfHAAAA3QAAAA8AAAAAAAAAAAAAAAAAmAIAAGRy&#10;cy9kb3ducmV2LnhtbFBLBQYAAAAABAAEAPUAAACMAwAAAAA=&#10;" fillcolor="#d0d0d0" stroked="f"/>
                  <v:rect id="Rectangle 4275" o:spid="_x0000_s1416"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M78cIA&#10;AADdAAAADwAAAGRycy9kb3ducmV2LnhtbESP3YrCMBSE7wXfIRzBO039l2oUWXARFoSqD3Bojk2x&#10;OalN1nbf3iws7OUwM98w231nK/GixpeOFUzGCQji3OmSCwW363G0BuEDssbKMSn4IQ/7Xb+3xVS7&#10;ljN6XUIhIoR9igpMCHUqpc8NWfRjVxNH7+4aiyHKppC6wTbCbSWnSbKUFkuOCwZr+jCUPy7fVoH1&#10;cvY5O2Wanmeuu6+8Nb4tlBoOusMGRKAu/If/2ietYD5dLeD3TXwCcvc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gzvxwgAAAN0AAAAPAAAAAAAAAAAAAAAAAJgCAABkcnMvZG93&#10;bnJldi54bWxQSwUGAAAAAAQABAD1AAAAhwMAAAAA&#10;" fillcolor="#d1d1d1" stroked="f"/>
                  <v:rect id="Rectangle 4276" o:spid="_x0000_s1417"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q0+MgA&#10;AADdAAAADwAAAGRycy9kb3ducmV2LnhtbESPQUsDMRSE74L/ITyhF2mzLbLq2rS0pYUgVLAV9fi6&#10;ed1dunlZktiu/94IgsdhZr5hpvPetuJMPjSOFYxHGQji0pmGKwVv+83wAUSIyAZbx6TgmwLMZ9dX&#10;UyyMu/ArnXexEgnCoUAFdYxdIWUoa7IYRq4jTt7ReYsxSV9J4/GS4LaVkyzLpcWG00KNHa1qKk+7&#10;L6sg/3Qfa6318n2ly8ctHW6fN/5FqcFNv3gCEamP/+G/tjYK7ib3Ofy+SU9Az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KrT4yAAAAN0AAAAPAAAAAAAAAAAAAAAAAJgCAABk&#10;cnMvZG93bnJldi54bWxQSwUGAAAAAAQABAD1AAAAjQMAAAAA&#10;" fillcolor="#d2d2d2" stroked="f"/>
                  <v:rect id="Rectangle 4277" o:spid="_x0000_s1418" style="position:absolute;left:7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nS9MUA&#10;AADdAAAADwAAAGRycy9kb3ducmV2LnhtbESPT2sCMRTE74V+h/AKvdWsWqquRhHBVvTkH9DjY/Pc&#10;Xdy8LEnqpt++KRQ8DjPzG2a2iKYRd3K+tqyg38tAEBdW11wqOB3Xb2MQPiBrbCyTgh/ysJg/P80w&#10;17bjPd0PoRQJwj5HBVUIbS6lLyoy6Hu2JU7e1TqDIUlXSu2wS3DTyEGWfUiDNaeFCltaVVTcDt9G&#10;wUW2cfe1O3dxshlutdN+232OlXp9icspiEAxPML/7Y1W8D4YjeDvTXoC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idL0xQAAAN0AAAAPAAAAAAAAAAAAAAAAAJgCAABkcnMv&#10;ZG93bnJldi54bWxQSwUGAAAAAAQABAD1AAAAigMAAAAA&#10;" fillcolor="#d3d3d3" stroked="f"/>
                  <v:rect id="Rectangle 4278" o:spid="_x0000_s1419"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45i8MA&#10;AADdAAAADwAAAGRycy9kb3ducmV2LnhtbERP3WrCMBS+H+wdwhnsRjSdaLd1Rhljgt6p8wEOzWnT&#10;2pyUJNPOpzcXwi4/vv/FarCdOJMPjWMFL5MMBHHpdMO1guPPevwGIkRkjZ1jUvBHAVbLx4cFFtpd&#10;eE/nQ6xFCuFQoAITY19IGUpDFsPE9cSJq5y3GBP0tdQeLyncdnKaZbm02HBqMNjTl6HydPi1CmS7&#10;043sv3PfVqOTfjfbOV7nSj0/DZ8fICIN8V98d2+0gtn0Nc1Nb9IT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45i8MAAADdAAAADwAAAAAAAAAAAAAAAACYAgAAZHJzL2Rv&#10;d25yZXYueG1sUEsFBgAAAAAEAAQA9QAAAIgDAAAAAA==&#10;" fillcolor="#d4d4d4" stroked="f"/>
                  <v:rect id="Rectangle 4279" o:spid="_x0000_s1420"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evD8cA&#10;AADdAAAADwAAAGRycy9kb3ducmV2LnhtbESPT2vCQBTE70K/w/IK3uqmItpGV+kfSj140ETB42v2&#10;NZuafRuyq8Zv7woFj8PM/IaZLTpbixO1vnKs4HmQgCAunK64VLDNv55eQPiArLF2TAou5GExf+jN&#10;MNXuzBs6ZaEUEcI+RQUmhCaV0heGLPqBa4ij9+taiyHKtpS6xXOE21oOk2QsLVYcFww29GGoOGRH&#10;q2CSuE97+Ml342W+N8fVN6//3lmp/mP3NgURqAv38H97qRWMhpNXuL2JT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Hrw/HAAAA3QAAAA8AAAAAAAAAAAAAAAAAmAIAAGRy&#10;cy9kb3ducmV2LnhtbFBLBQYAAAAABAAEAPUAAACMAwAAAAA=&#10;" fillcolor="#d5d5d5" stroked="f"/>
                  <v:rect id="Rectangle 4280" o:spid="_x0000_s1421"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sPsMA&#10;AADdAAAADwAAAGRycy9kb3ducmV2LnhtbERPy2qDQBTdB/oPwy10E5KxGhKxjiEUWrIr1S66vDg3&#10;KnXuiDP18fedRSHLw3nn58X0YqLRdZYVPO8jEMS11R03Cr6qt10Kwnlkjb1lUrCSg3PxsMkx03bm&#10;T5pK34gQwi5DBa33Qyalq1sy6PZ2IA7czY4GfYBjI/WIcwg3vYyj6CgNdhwaWhzotaX6p/w1Cix+&#10;r7fkfXIf86W+bk9pMlVdotTT43J5AeFp8Xfxv/uqFRziNOwPb8IT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sPsMAAADdAAAADwAAAAAAAAAAAAAAAACYAgAAZHJzL2Rv&#10;d25yZXYueG1sUEsFBgAAAAAEAAQA9QAAAIgDAAAAAA==&#10;" fillcolor="#d7d7d7" stroked="f"/>
                  <v:rect id="Rectangle 4281" o:spid="_x0000_s1422"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E50MYA&#10;AADdAAAADwAAAGRycy9kb3ducmV2LnhtbESPQWvCQBSE74L/YXmF3nRjKCGkriJiqYda0Qri7ZF9&#10;JqHZtyG7Jum/dwuCx2FmvmHmy8HUoqPWVZYVzKYRCOLc6ooLBaefj0kKwnlkjbVlUvBHDpaL8WiO&#10;mbY9H6g7+kIECLsMFZTeN5mULi/JoJvahjh4V9sa9EG2hdQt9gFuahlHUSINVhwWSmxoXVL+e7wZ&#10;BW645uc97oqvxH021Xm9+b4kJ6VeX4bVOwhPg3+GH+2tVvAWpzP4fxOegF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E50MYAAADdAAAADwAAAAAAAAAAAAAAAACYAgAAZHJz&#10;L2Rvd25yZXYueG1sUEsFBgAAAAAEAAQA9QAAAIsDAAAAAA==&#10;" fillcolor="#d8d8d8" stroked="f"/>
                  <v:rect id="Rectangle 4282" o:spid="_x0000_s1423"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jocYA&#10;AADdAAAADwAAAGRycy9kb3ducmV2LnhtbESPQWvCQBSE74L/YXlCb7ppWiSkriJCoEgP1nro8XX3&#10;NQlm38bdrUn/vVsoeBxm5htmtRltJ67kQ+tYweMiA0GsnWm5VnD6qOYFiBCRDXaOScEvBdisp5MV&#10;lsYN/E7XY6xFgnAoUUETY19KGXRDFsPC9cTJ+3beYkzS19J4HBLcdjLPsqW02HJaaLCnXUP6fPyx&#10;Cp509fUW6LO6nHTlt3rcnw/DXqmH2bh9ARFpjPfwf/vVKHjOixz+3qQn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9jocYAAADdAAAADwAAAAAAAAAAAAAAAACYAgAAZHJz&#10;L2Rvd25yZXYueG1sUEsFBgAAAAAEAAQA9QAAAIsDAAAAAA==&#10;" fillcolor="#dadada" stroked="f"/>
                  <v:rect id="Rectangle 4283" o:spid="_x0000_s1424" style="position:absolute;left:7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zIacgA&#10;AADdAAAADwAAAGRycy9kb3ducmV2LnhtbESPQWvCQBSE70L/w/IKvZRmUxWR1FVaoepBhaoHe3vJ&#10;viYh2bchu2r8965Q8DjMzDfMZNaZWpypdaVlBe9RDII4s7rkXMFh//02BuE8ssbaMim4koPZ9Kk3&#10;wUTbC//QeedzESDsElRQeN8kUrqsIIMusg1x8P5sa9AH2eZSt3gJcFPLfhyPpMGSw0KBDc0Lyqrd&#10;ySjgw2aeXr9+89dquR2ki8quqTkq9fLcfX6A8NT5R/i/vdIKhv3xAO5vwhOQ0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0PMhpyAAAAN0AAAAPAAAAAAAAAAAAAAAAAJgCAABk&#10;cnMvZG93bnJldi54bWxQSwUGAAAAAAQABAD1AAAAjQMAAAAA&#10;" fillcolor="#dbdbdb" stroked="f"/>
                  <v:rect id="Rectangle 4284" o:spid="_x0000_s1425"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JjDsYA&#10;AADdAAAADwAAAGRycy9kb3ducmV2LnhtbESPQWvCQBSE70L/w/IEb7oxFUmjqzSFWi8itQrt7ZF9&#10;JqHZtyG7xvTfu4LQ4zAz3zDLdW9q0VHrKssKppMIBHFudcWFguPX+zgB4TyyxtoyKfgjB+vV02CJ&#10;qbZX/qTu4AsRIOxSVFB636RSurwkg25iG+LgnW1r0AfZFlK3eA1wU8s4iubSYMVhocSG3krKfw8X&#10;oyD7dnv3st1kH888323YmOTnFCs1GvavCxCeev8ffrS3WsEsTmZwfxOe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JjDsYAAADdAAAADwAAAAAAAAAAAAAAAACYAgAAZHJz&#10;L2Rvd25yZXYueG1sUEsFBgAAAAAEAAQA9QAAAIsDAAAAAA==&#10;" fillcolor="#dcdcdc" stroked="f"/>
                  <v:rect id="Rectangle 4285" o:spid="_x0000_s1426"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45A8cA&#10;AADdAAAADwAAAGRycy9kb3ducmV2LnhtbESPQWsCMRSE74L/IbyCF9GstpVlaxQp1BaKVm1BvD02&#10;z83i5mXZpLr++6YgeBxm5htmOm9tJc7U+NKxgtEwAUGcO11yoeDn+22QgvABWWPlmBRcycN81u1M&#10;MdPuwls670IhIoR9hgpMCHUmpc8NWfRDVxNH7+gaiyHKppC6wUuE20qOk2QiLZYcFwzW9GooP+1+&#10;rYK9TrQz16/D+nNpVnqD7/Wx/6hU76FdvIAI1IZ7+Nb+0Aqexukz/L+JT0DO/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OQPHAAAA3QAAAA8AAAAAAAAAAAAAAAAAmAIAAGRy&#10;cy9kb3ducmV2LnhtbFBLBQYAAAAABAAEAPUAAACMAwAAAAA=&#10;" fillcolor="#dedede" stroked="f"/>
                  <v:rect id="Rectangle 4286" o:spid="_x0000_s1427"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vm4McA&#10;AADdAAAADwAAAGRycy9kb3ducmV2LnhtbESP0WrCQBRE3wv+w3KFvtWNoYQQXSVNWyhIHxr9gEv2&#10;NkmbvRuzq4l+vVso+DjMzBlmvZ1MJ840uNayguUiAkFcWd1yreCwf39KQTiPrLGzTAou5GC7mT2s&#10;MdN25C86l74WAcIuQwWN930mpasaMugWticO3rcdDPogh1rqAccAN52MoyiRBlsOCw32VDRU/ZYn&#10;o+Dt6uTh5edkjl3ymuz2cf0ZFblSj/MpX4HwNPl7+L/9oRU8x2kCf2/CE5Cb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b5uDHAAAA3QAAAA8AAAAAAAAAAAAAAAAAmAIAAGRy&#10;cy9kb3ducmV2LnhtbFBLBQYAAAAABAAEAPUAAACMAwAAAAA=&#10;" fillcolor="#dfdfdf" stroked="f"/>
                  <v:rect id="Rectangle 4287" o:spid="_x0000_s1428"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q35cYA&#10;AADdAAAADwAAAGRycy9kb3ducmV2LnhtbESPQUvDQBSE74L/YXmCF7Ebi2hJuy1iFUTpwRro9ZF9&#10;3Y3Jvg3ZZxr/vSsIHoeZ+YZZbabQqZGG1EQ2cDMrQBHX0TbsDFQfz9cLUEmQLXaRycA3Jdisz89W&#10;WNp44nca9+JUhnAq0YAX6UutU+0pYJrFnjh7xzgElCwHp+2ApwwPnZ4XxZ0O2HBe8NjTo6e63X8F&#10;A5+HcffmfFuJI3nabqk9Xr1WxlxeTA9LUEKT/If/2i/WwO18cQ+/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q35cYAAADdAAAADwAAAAAAAAAAAAAAAACYAgAAZHJz&#10;L2Rvd25yZXYueG1sUEsFBgAAAAAEAAQA9QAAAIsDAAAAAA==&#10;" fillcolor="#e0e0e0" stroked="f"/>
                  <v:rect id="Rectangle 4288" o:spid="_x0000_s1429"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QMIA&#10;AADdAAAADwAAAGRycy9kb3ducmV2LnhtbERPz2vCMBS+D/wfwhO8zVTRIp1RRBF32WGd7Pxo3tpu&#10;yUtJYlv31y8HYceP7/d2P1ojevKhdaxgMc9AEFdOt1wruH6cnzcgQkTWaByTgjsF2O8mT1sstBv4&#10;nfoy1iKFcChQQRNjV0gZqoYshrnriBP35bzFmKCvpfY4pHBr5DLLcmmx5dTQYEfHhqqf8mYV/MZV&#10;mff+Ey9v+dp9DydzvvZGqdl0PLyAiDTGf/HD/aoVrJabNDe9SU9A7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QKBAwgAAAN0AAAAPAAAAAAAAAAAAAAAAAJgCAABkcnMvZG93&#10;bnJldi54bWxQSwUGAAAAAAQABAD1AAAAhwMAAAAA&#10;" fillcolor="#e2e2e2" stroked="f"/>
                  <v:rect id="Rectangle 4289" o:spid="_x0000_s1430"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Lu2sYA&#10;AADdAAAADwAAAGRycy9kb3ducmV2LnhtbESPQWvCQBSE74X+h+UVvNVNgxRNXaVIAzn0UpWcX7PP&#10;bDD7Ns1uTOqvdwsFj8PMfMOst5NtxYV63zhW8DJPQBBXTjdcKzge8uclCB+QNbaOScEvedhuHh/W&#10;mGk38hdd9qEWEcI+QwUmhC6T0leGLPq564ijd3K9xRBlX0vd4xjhtpVpkrxKiw3HBYMd7QxV5/1g&#10;FXTHT1n85GO5G+rvD12U6bX1pVKzp+n9DUSgKdzD/+1CK1ikyxX8vYlPQG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Lu2sYAAADdAAAADwAAAAAAAAAAAAAAAACYAgAAZHJz&#10;L2Rvd25yZXYueG1sUEsFBgAAAAAEAAQA9QAAAIsDAAAAAA==&#10;" fillcolor="#e3e3e3" stroked="f"/>
                  <v:rect id="Rectangle 4290" o:spid="_x0000_s1431" style="position:absolute;left:7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q/KsEA&#10;AADdAAAADwAAAGRycy9kb3ducmV2LnhtbERPyWrDMBC9F/oPYgq9NXJNCIkbOQS3pb5mKb0O1sQ2&#10;tkZGkpf+fXQo9Ph4+/6wmF5M5HxrWcHrKgFBXFndcq3gevl82YLwAVljb5kU/JKHQ/74sMdM25lP&#10;NJ1DLWII+wwVNCEMmZS+asigX9mBOHI36wyGCF0ttcM5hptepkmykQZbjg0NDlQ0VHXn0ShI2hO5&#10;41f6Pf4U+rp+35bdx61U6vlpOb6BCLSEf/Gfu9QK1uku7o9v4hOQ+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6vyrBAAAA3QAAAA8AAAAAAAAAAAAAAAAAmAIAAGRycy9kb3du&#10;cmV2LnhtbFBLBQYAAAAABAAEAPUAAACGAwAAAAA=&#10;" fillcolor="#e4e4e4" stroked="f"/>
                  <v:rect id="Rectangle 4291" o:spid="_x0000_s1432"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Cc8YA&#10;AADdAAAADwAAAGRycy9kb3ducmV2LnhtbESP0WrCQBRE3wX/YbmFvpmNEqSmrlLEgg+tYvQDLtnb&#10;TTR7N81uTfr3XaHg4zAzZ5jlerCNuFHna8cKpkkKgrh0umaj4Hx6n7yA8AFZY+OYFPySh/VqPFpi&#10;rl3PR7oVwYgIYZ+jgiqENpfSlxVZ9IlriaP35TqLIcrOSN1hH+G2kbM0nUuLNceFClvaVFReix+r&#10;YDCH4/Z7/vF52La1wf3FZQu3U+r5aXh7BRFoCI/wf3unFWSzxRTub+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ECc8YAAADdAAAADwAAAAAAAAAAAAAAAACYAgAAZHJz&#10;L2Rvd25yZXYueG1sUEsFBgAAAAAEAAQA9QAAAIsDAAAAAA==&#10;" fillcolor="#e6e6e6" stroked="f"/>
                  <v:rect id="Rectangle 4292" o:spid="_x0000_s1433"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98FsUA&#10;AADdAAAADwAAAGRycy9kb3ducmV2LnhtbESPQUsDMRSE70L/Q3iCF2mzrkXq2rSUQqUXBbf1/rp5&#10;bhY3L0vybNd/bwTB4zAz3zDL9eh7daaYusAG7mYFKOIm2I5bA8fDbroAlQTZYh+YDHxTgvVqcrXE&#10;yoYLv9G5llZlCKcKDTiRodI6NY48plkYiLP3EaJHyTK22ka8ZLjvdVkUD9pjx3nB4UBbR81n/eUN&#10;NJh2zyecx5f3+9PW1ftXEXdrzM31uHkCJTTKf/ivvbcG5uVjCb9v8hP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H3wWxQAAAN0AAAAPAAAAAAAAAAAAAAAAAJgCAABkcnMv&#10;ZG93bnJldi54bWxQSwUGAAAAAAQABAD1AAAAigMAAAAA&#10;" fillcolor="#e7e7e7" stroked="f"/>
                  <v:rect id="Rectangle 4293" o:spid="_x0000_s1434"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vz6MUA&#10;AADdAAAADwAAAGRycy9kb3ducmV2LnhtbESPQWvCQBSE7wX/w/IEb3WjlqrRVUQQpPTS1IPHZ/aZ&#10;hGTfxt01xn/fLRR6HGbmG2a97U0jOnK+sqxgMk5AEOdWV1woOH0fXhcgfEDW2FgmBU/ysN0MXtaY&#10;avvgL+qyUIgIYZ+igjKENpXS5yUZ9GPbEkfvap3BEKUrpHb4iHDTyGmSvEuDFceFElval5TX2d0o&#10;4Lms6/tlf77J7mwW/tN9ZMe5UqNhv1uBCNSH//Bf+6gVvE2XM/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K/PoxQAAAN0AAAAPAAAAAAAAAAAAAAAAAJgCAABkcnMv&#10;ZG93bnJldi54bWxQSwUGAAAAAAQABAD1AAAAigMAAAAA&#10;" fillcolor="#e9e9e9" stroked="f"/>
                  <v:rect id="Rectangle 4294" o:spid="_x0000_s1435"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jst8YA&#10;AADdAAAADwAAAGRycy9kb3ducmV2LnhtbESPQWvCQBSE74X+h+UVeqsbQyg1dRUJKj300EYPHh/Z&#10;12ww+zZk1yT6691CocdhZr5hluvJtmKg3jeOFcxnCQjiyumGawXHw+7lDYQPyBpbx6TgSh7Wq8eH&#10;JebajfxNQxlqESHsc1RgQuhyKX1lyKKfuY44ej+utxii7Gupexwj3LYyTZJXabHhuGCwo8JQdS4v&#10;VoE/tXsuv87H5NNUtzAVV7+1hVLPT9PmHUSgKfyH/9ofWkGWLjL4fR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jst8YAAADdAAAADwAAAAAAAAAAAAAAAACYAgAAZHJz&#10;L2Rvd25yZXYueG1sUEsFBgAAAAAEAAQA9QAAAIsDAAAAAA==&#10;" fillcolor="#eaeaea" stroked="f"/>
                  <v:rect id="Rectangle 4295" o:spid="_x0000_s1436"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LOZcYA&#10;AADdAAAADwAAAGRycy9kb3ducmV2LnhtbESP3WrCQBSE7wt9h+UUeiO6Uaw/qauIUCiCFyY+wDF7&#10;mgSzZ8PuxqRv3y0IXg4z8w2z2Q2mEXdyvrasYDpJQBAXVtdcKrjkX+MVCB+QNTaWScEvedhtX182&#10;mGrb85nuWShFhLBPUUEVQptK6YuKDPqJbYmj92OdwRClK6V22Ee4aeQsSRbSYM1xocKWDhUVt6wz&#10;Cg55dvTJLZzmo94tRx1fVx1dlXp/G/afIAIN4Rl+tL+1gvls/QH/b+IT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tLOZcYAAADdAAAADwAAAAAAAAAAAAAAAACYAgAAZHJz&#10;L2Rvd25yZXYueG1sUEsFBgAAAAAEAAQA9QAAAIsDAAAAAA==&#10;" fillcolor="#ebebeb" stroked="f"/>
                  <v:rect id="Rectangle 4296" o:spid="_x0000_s1437" style="position:absolute;left:7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DEe8YA&#10;AADdAAAADwAAAGRycy9kb3ducmV2LnhtbESPQWsCMRSE74X+h/AKvRRNqkV0NUoRRG9aK+jxsXnd&#10;3Xbzsmyeuv33jVDwOMzMN8xs0flaXaiNVWALr30DijgPruLCwuFz1RuDioLssA5MFn4pwmL++DDD&#10;zIUrf9BlL4VKEI4ZWihFmkzrmJfkMfZDQ5y8r9B6lCTbQrsWrwnuaz0wZqQ9VpwWSmxoWVL+sz97&#10;C99Sr6MJu40sV8dqdxqal/P2YO3zU/c+BSXUyT383944C2+DyQhub9IT0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DEe8YAAADdAAAADwAAAAAAAAAAAAAAAACYAgAAZHJz&#10;L2Rvd25yZXYueG1sUEsFBgAAAAAEAAQA9QAAAIsDAAAAAA==&#10;" fillcolor="#ededed" stroked="f"/>
                  <v:rect id="Rectangle 4297" o:spid="_x0000_s1438"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CnlscA&#10;AADdAAAADwAAAGRycy9kb3ducmV2LnhtbESPT2sCMRTE7wW/Q3hCbzVbabe6GkULhVJ60Qrq7bF5&#10;+6e7eVmSqNtvb4SCx2FmfsPMl71pxZmcry0reB4lIIhzq2suFex+Pp4mIHxA1thaJgV/5GG5GDzM&#10;MdP2whs6b0MpIoR9hgqqELpMSp9XZNCPbEccvcI6gyFKV0rt8BLhppXjJEmlwZrjQoUdvVeUN9uT&#10;UbB3k+ZYrH2TFK9fh5PZp4fv31Spx2G/moEI1Id7+L/9qRW8jKdvcHsTn4B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Sgp5bHAAAA3QAAAA8AAAAAAAAAAAAAAAAAmAIAAGRy&#10;cy9kb3ducmV2LnhtbFBLBQYAAAAABAAEAPUAAACMAwAAAAA=&#10;" fillcolor="#eee" stroked="f"/>
                  <v:rect id="Rectangle 4298" o:spid="_x0000_s1439"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F/sMA&#10;AADdAAAADwAAAGRycy9kb3ducmV2LnhtbERPTWuDQBC9B/Iflgn0FtdICdFmE0JCoD2VmkI9ju5U&#10;bd1Zcbdq/333UMjx8b73x9l0YqTBtZYVbKIYBHFldcu1gvfbdb0D4Tyyxs4yKfglB8fDcrHHTNuJ&#10;32jMfS1CCLsMFTTe95mUrmrIoItsTxy4TzsY9AEOtdQDTiHcdDKJ46002HJoaLCnc0PVd/5jFEz9&#10;a6pPhS6noshlVX5cXtz2S6mH1Xx6AuFp9nfxv/tZK3hM0jA3vAlPQB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AF/sMAAADdAAAADwAAAAAAAAAAAAAAAACYAgAAZHJzL2Rv&#10;d25yZXYueG1sUEsFBgAAAAAEAAQA9QAAAIgDAAAAAA==&#10;" fillcolor="#efefef" stroked="f"/>
                  <v:rect id="Rectangle 4299" o:spid="_x0000_s1440"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JRsYA&#10;AADdAAAADwAAAGRycy9kb3ducmV2LnhtbESPQWvCQBSE7wX/w/KEXkqzaQhiUlcppULNTSNIb4/s&#10;axLMvg3ZrUn99d2C4HGYmW+Y1WYynbjQ4FrLCl6iGARxZXXLtYJjuX1egnAeWWNnmRT8koPNevaw&#10;wlzbkfd0OfhaBAi7HBU03ve5lK5qyKCLbE8cvG87GPRBDrXUA44BbjqZxPFCGmw5LDTY03tD1fnw&#10;YwJlfzZfVfoRF0+7LZ+ysiym/qrU43x6ewXhafL38K39qRWkSZbB/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4JRsYAAADdAAAADwAAAAAAAAAAAAAAAACYAgAAZHJz&#10;L2Rvd25yZXYueG1sUEsFBgAAAAAEAAQA9QAAAIsDAAAAAA==&#10;" fillcolor="#f1f1f1" stroked="f"/>
                  <v:rect id="Rectangle 4300" o:spid="_x0000_s1441"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NmTcQA&#10;AADdAAAADwAAAGRycy9kb3ducmV2LnhtbERPXWvCMBR9F/Yfwh34MjSdjiFdU5GhQ9hAVhXx7dLc&#10;NcXmpjRZrf9+eRj4eDjf2XKwjeip87VjBc/TBARx6XTNlYLDfjNZgPABWWPjmBTcyMMyfxhlmGp3&#10;5W/qi1CJGMI+RQUmhDaV0peGLPqpa4kj9+M6iyHCrpK6w2sMt42cJcmrtFhzbDDY0ruh8lL8WgUr&#10;eTrzV/HZH625yZN+utjdx1qp8eOwegMRaAh38b97qxW8zJO4P76JT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DZk3EAAAA3QAAAA8AAAAAAAAAAAAAAAAAmAIAAGRycy9k&#10;b3ducmV2LnhtbFBLBQYAAAAABAAEAPUAAACJAwAAAAA=&#10;" fillcolor="#f2f2f2" stroked="f"/>
                  <v:rect id="Rectangle 4301" o:spid="_x0000_s1442"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TTMcA&#10;AADdAAAADwAAAGRycy9kb3ducmV2LnhtbESPW2vCQBSE3wX/w3KEvunGC71EVwkWQSgUakuhb4fs&#10;MYlmz4bd1ST/3i0IPg4z8w2z2nSmFldyvrKsYDpJQBDnVldcKPj53o1fQfiArLG2TAp68rBZDwcr&#10;TLVt+Yuuh1CICGGfooIyhCaV0uclGfQT2xBH72idwRClK6R22Ea4qeUsSZ6lwYrjQokNbUvKz4eL&#10;UfDbV6c2e3+z+2z3dzl+zl/O/YdT6mnUZUsQgbrwCN/be61gMU+m8P8mPgG5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rE0zHAAAA3QAAAA8AAAAAAAAAAAAAAAAAmAIAAGRy&#10;cy9kb3ducmV2LnhtbFBLBQYAAAAABAAEAPUAAACMAwAAAAA=&#10;" fillcolor="#f4f4f4" stroked="f"/>
                  <v:rect id="Rectangle 4302" o:spid="_x0000_s1443" style="position:absolute;left:7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NEsgA&#10;AADdAAAADwAAAGRycy9kb3ducmV2LnhtbESPzWvCQBTE74L/w/IKXkrd+NWP1FVEUDwpTT30+Jp9&#10;TYLZtyG7JtG/3hUKHoeZ+Q0zX3amFA3VrrCsYDSMQBCnVhecKTh+b17eQTiPrLG0TAou5GC56Pfm&#10;GGvb8hc1ic9EgLCLUUHufRVL6dKcDLqhrYiD92drgz7IOpO6xjbATSnHUfQqDRYcFnKsaJ1TekrO&#10;RsGs+t2+TQ+T/TV53tpjme6aj/ZHqcFTt/oE4anzj/B/e6cVTCfRGO5vwhO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4A0SyAAAAN0AAAAPAAAAAAAAAAAAAAAAAJgCAABk&#10;cnMvZG93bnJldi54bWxQSwUGAAAAAAQABAD1AAAAjQMAAAAA&#10;" fillcolor="#f5f5f5" stroked="f"/>
                  <v:rect id="Rectangle 4303" o:spid="_x0000_s1444"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wMX8cA&#10;AADdAAAADwAAAGRycy9kb3ducmV2LnhtbESP3WoCMRSE7wXfIRyhN1KT1h/K1ijFIpRWkFoLvTzd&#10;HHcXNydLkrrr25uC4OUwM98w82Vna3EiHyrHGh5GCgRx7kzFhYb91/r+CUSIyAZrx6ThTAGWi35v&#10;jplxLX/SaRcLkSAcMtRQxthkUoa8JIth5Bri5B2ctxiT9IU0HtsEt7V8VGomLVacFkpsaFVSftz9&#10;WQ2t2rzy8ON39j3dbwu/3r7Tzwq1vht0L88gInXxFr6234yGyViN4f9NegJy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DF/HAAAA3QAAAA8AAAAAAAAAAAAAAAAAmAIAAGRy&#10;cy9kb3ducmV2LnhtbFBLBQYAAAAABAAEAPUAAACMAwAAAAA=&#10;" fillcolor="#f6f6f6" stroked="f"/>
                  <v:rect id="Rectangle 4304" o:spid="_x0000_s1445"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LLW8cA&#10;AADdAAAADwAAAGRycy9kb3ducmV2LnhtbESPT2vCQBDF7wW/wzIFL6XZVEVKdJUqKh5KwX85j9lp&#10;EszOht1V47fvFgo9Pt6835s3nXemETdyvras4C1JQRAXVtdcKjge1q/vIHxA1thYJgUP8jCf9Z6m&#10;mGl75x3d9qEUEcI+QwVVCG0mpS8qMugT2xJH79s6gyFKV0rt8B7hppGDNB1LgzXHhgpbWlZUXPZX&#10;E9/42iwWOa7Wp2Nz/tT4Mji5Xa5U/7n7mIAI1IX/47/0VisYDdMR/K6JCJC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Cy1vHAAAA3QAAAA8AAAAAAAAAAAAAAAAAmAIAAGRy&#10;cy9kb3ducmV2LnhtbFBLBQYAAAAABAAEAPUAAACMAwAAAAA=&#10;" fillcolor="#f8f8f8" stroked="f"/>
                  <v:rect id="Rectangle 4305" o:spid="_x0000_s1446"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Zi4ccA&#10;AADdAAAADwAAAGRycy9kb3ducmV2LnhtbESPQUvDQBSE74L/YXmCt2bXaEuJ3YQiimKp2Db0/Mg+&#10;k9js25Bd2+ivd4WCx2FmvmEWxWg7caTBt4413CQKBHHlTMu1hnL3NJmD8AHZYOeYNHyThyK/vFhg&#10;ZtyJN3TchlpECPsMNTQh9JmUvmrIok9cTxy9DzdYDFEOtTQDniLcdjJVaiYtthwXGuzpoaHqsP2y&#10;Gkw5fUtf0/2neV/PvPkp1So8P2p9fTUu70EEGsN/+Nx+MRrubtUU/t7EJy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2YuHHAAAA3QAAAA8AAAAAAAAAAAAAAAAAmAIAAGRy&#10;cy9kb3ducmV2LnhtbFBLBQYAAAAABAAEAPUAAACMAwAAAAA=&#10;" fillcolor="#f9f9f9" stroked="f"/>
                  <v:rect id="Rectangle 4306" o:spid="_x0000_s1447"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cT8gA&#10;AADdAAAADwAAAGRycy9kb3ducmV2LnhtbESP3WrCQBSE7wu+w3IEb4putMWf6CrSH6iCF0Yf4JA9&#10;JsHs2W12a9I+fbdQ8HKYmW+Y1aYztbhR4yvLCsajBARxbnXFhYLz6X04B+EDssbaMin4Jg+bde9h&#10;ham2LR/ploVCRAj7FBWUIbhUSp+XZNCPrCOO3sU2BkOUTSF1g22Em1pOkmQqDVYcF0p09FJSfs2+&#10;jILP7O38+vM469p9tXBhcdid5lun1KDfbZcgAnXhHv5vf2gFz0/JFP7exCcg1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gxxPyAAAAN0AAAAPAAAAAAAAAAAAAAAAAJgCAABk&#10;cnMvZG93bnJldi54bWxQSwUGAAAAAAQABAD1AAAAjQMAAAAA&#10;" fillcolor="#fafafa" stroked="f"/>
                  <v:rect id="Rectangle 4307" o:spid="_x0000_s1448"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gCy8YA&#10;AADdAAAADwAAAGRycy9kb3ducmV2LnhtbESP3WqDQBSE7wt5h+UEehOatT9YsVlDkARCrxLbBzi4&#10;pyq6Z8XdGs3TZwuFXA4z8w2z2U6mEyMNrrGs4HkdgSAurW64UvD9dXhKQDiPrLGzTApmcrDNFg8b&#10;TLW98JnGwlciQNilqKD2vk+ldGVNBt3a9sTB+7GDQR/kUEk94CXATSdfoiiWBhsOCzX2lNdUtsWv&#10;UTDtLM1znKxWn8lJ47zf59W1VepxOe0+QHia/D383z5qBW+v0Tv8vQlPQG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7gCy8YAAADdAAAADwAAAAAAAAAAAAAAAACYAgAAZHJz&#10;L2Rvd25yZXYueG1sUEsFBgAAAAAEAAQA9QAAAIsDAAAAAA==&#10;" fillcolor="#fcfcfc" stroked="f"/>
                  <v:rect id="Rectangle 4308" o:spid="_x0000_s1449" style="position:absolute;left:7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MPccMA&#10;AADdAAAADwAAAGRycy9kb3ducmV2LnhtbERPy2rCQBTdF/yH4Qru6qQqpaROQlAqgpualq4vmWsS&#10;m7kTM9M8/PrOotDl4by36Wga0VPnassKnpYRCOLC6ppLBZ8fb48vIJxH1thYJgUTOUiT2cMWY20H&#10;PlOf+1KEEHYxKqi8b2MpXVGRQbe0LXHgLrYz6APsSqk7HEK4aeQqip6lwZpDQ4Ut7SoqvvMfo6Ce&#10;DpnPbvaa3XFq9Ptpn5+/7kot5mP2CsLT6P/Ff+6jVrBZR2FueBOegE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MPccMAAADdAAAADwAAAAAAAAAAAAAAAACYAgAAZHJzL2Rv&#10;d25yZXYueG1sUEsFBgAAAAAEAAQA9QAAAIgDAAAAAA==&#10;" fillcolor="#fdfdfd" stroked="f"/>
                  <v:rect id="Rectangle 4309" o:spid="_x0000_s1450" style="position:absolute;left:76;top:101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AJMcA&#10;AADdAAAADwAAAGRycy9kb3ducmV2LnhtbESPQUvDQBSE74L/YXmCF2k2tmJtmm2xQrEUhLZ68PjI&#10;PrMh2bcxu03iv+8KgsdhZr5h8vVoG9FT5yvHCu6TFARx4XTFpYKP9+3kCYQPyBobx6TghzysV9dX&#10;OWbaDXyk/hRKESHsM1RgQmgzKX1hyKJPXEscvS/XWQxRdqXUHQ4Rbhs5TdNHabHiuGCwpRdDRX06&#10;WwXzofiuz/3bdKM/a7e/ex3MBg9K3d6Mz0sQgcbwH/5r77SCh1m6gN838QnI1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jgCTHAAAA3QAAAA8AAAAAAAAAAAAAAAAAmAIAAGRy&#10;cy9kb3ducmV2LnhtbFBLBQYAAAAABAAEAPUAAACMAwAAAAA=&#10;" fillcolor="#fefefe" stroked="f"/>
                  <v:rect id="Rectangle 4310" o:spid="_x0000_s1451" style="position:absolute;left:76;top:101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dLtsEA&#10;AADdAAAADwAAAGRycy9kb3ducmV2LnhtbERPy4rCMBTdD/gP4QqzG1MdKVKNIoIPBjd1xv2luTbF&#10;5qY0aa1/P1kILg/nvdoMthY9tb5yrGA6SUAQF05XXCr4+91/LUD4gKyxdkwKnuRhsx59rDDT7sE5&#10;9ZdQihjCPkMFJoQmk9IXhiz6iWuII3dzrcUQYVtK3eIjhttazpIklRYrjg0GG9oZKu6XzipI0/ss&#10;T8/HQ3/szDXXP51bHEipz/GwXYIINIS3+OU+aQXz72ncH9/EJ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HS7bBAAAA3QAAAA8AAAAAAAAAAAAAAAAAmAIAAGRycy9kb3du&#10;cmV2LnhtbFBLBQYAAAAABAAEAPUAAACGAwAAAAA=&#10;" fillcolor="#a1a1a1" stroked="f"/>
                  <v:shape id="Freeform 4311" o:spid="_x0000_s1452" style="position:absolute;left:76;top:1000;width:13;height:12;visibility:visible;mso-wrap-style:square;v-text-anchor:top" coordsize="1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E1EcYA&#10;AADdAAAADwAAAGRycy9kb3ducmV2LnhtbESPQWvCQBSE7wX/w/KEXopuUkUluopIBaUnUy/eHtln&#10;Esy+DdlNjP31rlDocZiZb5jVpjeV6KhxpWUF8TgCQZxZXXKu4PyzHy1AOI+ssbJMCh7kYLMevK0w&#10;0fbOJ+pSn4sAYZeggsL7OpHSZQUZdGNbEwfvahuDPsgml7rBe4CbSn5G0UwaLDksFFjTrqDslrZG&#10;wbdr28ns99Qu9g83nacfx69td1HqfdhvlyA89f4//Nc+aAXTSRzD6014AnL9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E1EcYAAADdAAAADwAAAAAAAAAAAAAAAACYAgAAZHJz&#10;L2Rvd25yZXYueG1sUEsFBgAAAAAEAAQA9QAAAIsDAAAAAA==&#10;" path="m13,12r,l13,12r,l13,12r,l13,12r-1,l12,12r,l12,12r,l12,12r-1,l11,12r,l11,12r,l11,12r-1,l10,12r,l10,12r,l10,12r,l9,12r,l9,12r,l9,12r,l9,12r-1,l8,12r,-1l8,11r,l8,11r-1,l7,11r,l7,11r,l7,11r,l7,11r-1,l6,11r,l6,11r,l6,11r,l5,11r,l5,10r,l5,10r,l5,10r,l5,10r-1,l4,10r,l4,10r,l4,10r,l4,9r,l3,9r,l3,9r,l3,9r,l3,9r,l3,9r,l2,8r,l2,8r,l2,8r,l2,8r,l2,8,2,7,1,7r,l1,7r,l1,7r,l1,7r,l1,6r,l1,6r,l1,6r,l1,6r,l1,6,,6r,l,6r,l,5r,l,5r,l,5r,l,5r,l,5r,l,5r,l,4r,l,4r,l,4r,l,4r,l,4r,l,4r,l,3r,l,3r,l,3r,l,3r,l,3r,l,3,,2r,l,2r,l,2r,l,2r,l,2r,l,2r,l,1r,l,1r,l,1r,l,1r,l,1r,l,1,,,,,,1r,l,1r,l,1r,l1,1r,l1,2r,l1,2r,l1,2r,l1,2r,l1,2r,1l1,3r1,l2,3r,l2,3r,l2,3r,l2,3r,l2,4r,l3,4r,l3,4r,l3,4r,l3,4r,l3,4r,1l3,5r,l4,5r,l4,5r,l4,5r,l4,5r,l4,5r,l5,5r,1l5,6r,l5,6r,l5,6r,l5,6r,l6,6r,l6,6r,l6,6r,l6,6r,l6,7r1,l7,7r,l7,7r,l7,7r,l7,7r,l7,7r,l8,7r,l8,7r,l8,7r,l8,7r,l9,7r,l9,7r,l9,7r,l9,7r,l9,7r1,1l10,8r,l10,8r,l10,8r,l10,8r,l10,8r,l11,8r,l11,8r,l11,8r,l11,8r,l11,8r,l11,8r,l11,8r,l12,9r,l12,9r,l12,9r,l12,9r,l12,9r,l12,9r,l12,9r,l12,9r1,l13,9r,1l13,10r,l13,10r,l13,10r,l13,10r,l13,10r,l13,10r,l13,10r,l13,11r,l13,11r,l13,11r,l13,11r,l13,11r,l13,11r,1xe" filled="f" strokeweight="0">
                    <v:stroke joinstyle="miter"/>
                    <v:path arrowok="t" o:connecttype="custom" o:connectlocs="13,12;12,12;11,12;10,12;9,12;8,11;7,11;6,11;6,11;5,10;4,10;4,9;3,9;2,8;2,8;1,7;1,6;1,6;0,5;0,5;0,4;0,4;0,3;0,3;0,2;0,2;0,1;0,1;0,1;1,1;1,2;1,3;2,3;3,4;3,4;4,5;4,5;5,6;5,6;6,6;7,7;7,7;8,7;9,7;9,7;10,8;10,8;11,8;11,8;12,9;12,9;12,9;13,10;13,10;13,11;13,11" o:connectangles="0,0,0,0,0,0,0,0,0,0,0,0,0,0,0,0,0,0,0,0,0,0,0,0,0,0,0,0,0,0,0,0,0,0,0,0,0,0,0,0,0,0,0,0,0,0,0,0,0,0,0,0,0,0,0,0"/>
                  </v:shape>
                  <v:rect id="Rectangle 4312" o:spid="_x0000_s1453"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yEacYA&#10;AADdAAAADwAAAGRycy9kb3ducmV2LnhtbESPQWvCQBSE74L/YXmF3pqNUaSkriJCIVJBG4XS22v2&#10;NQlm34bsNkn/fVcoeBxm5htmtRlNI3rqXG1ZwSyKQRAXVtdcKricX5+eQTiPrLGxTAp+ycFmPZ2s&#10;MNV24Hfqc1+KAGGXooLK+zaV0hUVGXSRbYmD9207gz7IrpS6wyHATSOTOF5KgzWHhQpb2lVUXPMf&#10;Eygfcd0f3ubbY3Yq5dfg9/ur/VTq8WHcvoDwNPp7+L+daQWL+SyB2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yEacYAAADdAAAADwAAAAAAAAAAAAAAAACYAgAAZHJz&#10;L2Rvd25yZXYueG1sUEsFBgAAAAAEAAQA9QAAAIsDAAAAAA==&#10;" fillcolor="#a0a0a0" stroked="f"/>
                  <v:rect id="Rectangle 4313" o:spid="_x0000_s1454"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TQ8YA&#10;AADdAAAADwAAAGRycy9kb3ducmV2LnhtbESPUUvDQBCE34X+h2MFX6Td1AYpsdfSSgWpD9K0P2DJ&#10;rUkwtxfvrm301/cEwcdhZr5hFqvBdurMPrRONEwnGSiWyplWag3Hw8t4DipEEkOdE9bwzQFWy9HN&#10;ggrjLrLncxlrlSASCtLQxNgXiKFq2FKYuJ4leR/OW4pJ+hqNp0uC2w4fsuwRLbWSFhrq+bnh6rM8&#10;WQ0+/ynvXdy877o3ZPzKN1uUvdZ3t8P6CVTkIf6H/9qvRkM+m87g9016Ari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5pTQ8YAAADdAAAADwAAAAAAAAAAAAAAAACYAgAAZHJz&#10;L2Rvd25yZXYueG1sUEsFBgAAAAAEAAQA9QAAAIsDAAAAAA==&#10;" fillcolor="#a2a2a2" stroked="f"/>
                  <v:rect id="Rectangle 4314" o:spid="_x0000_s1455"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TIMYA&#10;AADdAAAADwAAAGRycy9kb3ducmV2LnhtbESPwWrDMBBE74X8g9hCbo2cxpTEjWJCTSCHQJvYH7Cx&#10;traptRKWErt/XxUKPQ6z82Znm0+mF3cafGdZwXKRgCCure64UVCVh6c1CB+QNfaWScE3ech3s4ct&#10;ZtqOfKb7JTQiQthnqKANwWVS+rolg35hHXH0Pu1gMEQ5NFIPOEa46eVzkrxIgx3HhhYdvbVUf11u&#10;Jr5RbKwe36ubvH6cXZ2a8nRyhVLzx2n/CiLQFP6P/9JHrSBdLVP4XRMR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a/TIMYAAADdAAAADwAAAAAAAAAAAAAAAACYAgAAZHJz&#10;L2Rvd25yZXYueG1sUEsFBgAAAAAEAAQA9QAAAIsDAAAAAA==&#10;" fillcolor="#a3a3a3" stroked="f"/>
                  <v:rect id="Rectangle 4315" o:spid="_x0000_s1456"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DJp8UA&#10;AADdAAAADwAAAGRycy9kb3ducmV2LnhtbESPQWvCQBSE74L/YXkFb7qJ1iCpq4iQ0kshWr0/sq9J&#10;avZtzG5N/PddQehxmJlvmPV2MI24UedqywriWQSCuLC65lLB6SubrkA4j6yxsUwK7uRguxmP1phq&#10;2/OBbkdfigBhl6KCyvs2ldIVFRl0M9sSB+/bdgZ9kF0pdYd9gJtGzqMokQZrDgsVtrSvqLgcf42C&#10;9vp5fk/2h3OW6/h++UnybJn3Sk1eht0bCE+D/w8/2x9awesiXsLjTXg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0MmnxQAAAN0AAAAPAAAAAAAAAAAAAAAAAJgCAABkcnMv&#10;ZG93bnJldi54bWxQSwUGAAAAAAQABAD1AAAAigMAAAAA&#10;" fillcolor="#a4a4a4" stroked="f"/>
                  <v:rect id="Rectangle 4316" o:spid="_x0000_s1457"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OnE8UA&#10;AADdAAAADwAAAGRycy9kb3ducmV2LnhtbESPQWuDQBSE74H+h+UVeotrbJHWZBMkIOTSQ0xKrw/3&#10;RU3dt9bdqP332UKhx2FmvmE2u9l0YqTBtZYVrKIYBHFldcu1gvOpWL6CcB5ZY2eZFPyQg932YbHB&#10;TNuJjzSWvhYBwi5DBY33fSalqxoy6CLbEwfvYgeDPsihlnrAKcBNJ5M4TqXBlsNCgz3tG6q+yptR&#10;8J1c34s3eck/ytOYx91ez5+olXp6nPM1CE+z/w//tQ9awcvzKoXfN+EJyO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46cTxQAAAN0AAAAPAAAAAAAAAAAAAAAAAJgCAABkcnMv&#10;ZG93bnJldi54bWxQSwUGAAAAAAQABAD1AAAAigMAAAAA&#10;" fillcolor="#a6a6a6" stroked="f"/>
                  <v:rect id="Rectangle 4317" o:spid="_x0000_s1458"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aAc8YA&#10;AADdAAAADwAAAGRycy9kb3ducmV2LnhtbESPX2vCQBDE3wv9DscW+lL0oi1WUk8RReirMRZ82+Y2&#10;fzC3F3LbmH77XqHQx2FmfsOsNqNr1UB9aDwbmE0TUMSFtw1XBvLTYbIEFQTZYuuZDHxTgM36/m6F&#10;qfU3PtKQSaUihEOKBmqRLtU6FDU5DFPfEUev9L1DibKvtO3xFuGu1fMkWWiHDceFGjva1VRcsy9n&#10;4CmfH+UshyW5/LrPLp/Dx74sjXl8GLdvoIRG+Q//td+tgZfn2Sv8volPQK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aAc8YAAADdAAAADwAAAAAAAAAAAAAAAACYAgAAZHJz&#10;L2Rvd25yZXYueG1sUEsFBgAAAAAEAAQA9QAAAIsDAAAAAA==&#10;" fillcolor="#a7a7a7" stroked="f"/>
                  <v:rect id="Rectangle 4318" o:spid="_x0000_s1459" style="position:absolute;left:133;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JILMYA&#10;AADdAAAADwAAAGRycy9kb3ducmV2LnhtbESPwWrCQBCG70LfYZmCl1A3aUVK6iq2IvTYRg89Dtkx&#10;CWZnw+5Wo0/vHAo9Dv/833yzXI+uV2cKsfNsoJjloIhrbztuDBz2u6dXUDEhW+w9k4ErRVivHiZL&#10;LK2/8Dedq9QogXAs0UCb0lBqHeuWHMaZH4glO/rgMMkYGm0DXgTuev2c5wvtsGO50OJAHy3Vp+rX&#10;icb7Vn/VVbHLDttmvyl+sluImTHTx3HzBirRmP6X/9qf1sD8pRBd+UYQo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JILMYAAADdAAAADwAAAAAAAAAAAAAAAACYAgAAZHJz&#10;L2Rvd25yZXYueG1sUEsFBgAAAAAEAAQA9QAAAIsDAAAAAA==&#10;" fillcolor="#a9a9a9" stroked="f"/>
                  <v:rect id="Rectangle 4319" o:spid="_x0000_s1460"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y8ScYA&#10;AADdAAAADwAAAGRycy9kb3ducmV2LnhtbESPQWsCMRSE7wX/Q3iCt5rdWqTdGkWEggdF3LZob4/N&#10;a3bp5iVsorv996ZQ6HGYmW+YxWqwrbhSFxrHCvJpBoK4crpho+D97fX+CUSIyBpbx6TghwKslqO7&#10;BRba9XykaxmNSBAOBSqoY/SFlKGqyWKYOk+cvC/XWYxJdkbqDvsEt618yLK5tNhwWqjR06am6ru8&#10;WAXHnJoKP8/7+cF/7HxfmpCdjFKT8bB+ARFpiP/hv/ZWK3ic5c/w+yY9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y8ScYAAADdAAAADwAAAAAAAAAAAAAAAACYAgAAZHJz&#10;L2Rvd25yZXYueG1sUEsFBgAAAAAEAAQA9QAAAIsDAAAAAA==&#10;" fillcolor="#aaa" stroked="f"/>
                  <v:rect id="Rectangle 4320" o:spid="_x0000_s1461"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47ZMEA&#10;AADdAAAADwAAAGRycy9kb3ducmV2LnhtbERP3WrCMBS+H/gO4QjezbRuiFajyMhgvbT6AMfm2Bab&#10;k9pktr79cjHw8uP73+5H24oH9b5xrCCdJyCIS2carhScT9/vKxA+IBtsHZOCJ3nY7yZvW8yMG/hI&#10;jyJUIoawz1BBHUKXSenLmiz6ueuII3d1vcUQYV9J0+MQw20rF0mylBYbjg01dvRVU3krfq2CJNf6&#10;li+LQaf3yyFPR227tVZqNh0PGxCBxvAS/7t/jILPj0XcH9/EJ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uO2TBAAAA3QAAAA8AAAAAAAAAAAAAAAAAmAIAAGRycy9kb3du&#10;cmV2LnhtbFBLBQYAAAAABAAEAPUAAACGAwAAAAA=&#10;" fillcolor="#ababab" stroked="f"/>
                  <v:rect id="Rectangle 4321" o:spid="_x0000_s1462"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dL8cA&#10;AADdAAAADwAAAGRycy9kb3ducmV2LnhtbESPUWvCQBCE34X+h2MLfauXpKXUmItUpVAUhRoRfFty&#10;axKa2wu5q8Z/7xUKPg6z881ONhtMK87Uu8aygngcgSAurW64UrAvPp/fQTiPrLG1TAqu5GCWP4wy&#10;TLW98Dedd74SAcIuRQW1910qpStrMujGtiMO3sn2Bn2QfSV1j5cAN61MouhNGmw4NNTY0aKm8mf3&#10;a8IbxXJj8Vhs40W0Phzmx3iySlqlnh6HjykIT4O/H/+nv7SC15ckhr81AQEy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MHS/HAAAA3QAAAA8AAAAAAAAAAAAAAAAAmAIAAGRy&#10;cy9kb3ducmV2LnhtbFBLBQYAAAAABAAEAPUAAACMAwAAAAA=&#10;" fillcolor="#adadad" stroked="f"/>
                  <v:rect id="Rectangle 4322" o:spid="_x0000_s1463"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iusYA&#10;AADdAAAADwAAAGRycy9kb3ducmV2LnhtbESPQWvCQBSE7wX/w/IKvTWbphIkzSoiFnorUUG8PbPP&#10;ZGv2bchuTfz33UKhx2FmvmHK1WQ7caPBG8cKXpIUBHHttOFGwWH//rwA4QOyxs4xKbiTh9Vy9lBi&#10;od3IFd12oRERwr5ABW0IfSGlr1uy6BPXE0fv4gaLIcqhkXrAMcJtJ7M0zaVFw3GhxZ42LdXX3bdV&#10;kJrtxcxPfXXfnI/19JnvKTdfSj09Tus3EIGm8B/+a39oBfPXLIPfN/E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u+iusYAAADdAAAADwAAAAAAAAAAAAAAAACYAgAAZHJz&#10;L2Rvd25yZXYueG1sUEsFBgAAAAAEAAQA9QAAAIsDAAAAAA==&#10;" fillcolor="#aeaeae" stroked="f"/>
                  <v:rect id="Rectangle 4323" o:spid="_x0000_s1464"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pONMMA&#10;AADdAAAADwAAAGRycy9kb3ducmV2LnhtbESP0YrCMBRE3wX/IVxh3zS1LrJUo4gguPhQdPsBl+a2&#10;DTY3pYm1+/cbYcHHYWbOMNv9aFsxUO+NYwXLRQKCuHTacK2g+DnNv0D4gKyxdUwKfsnDfjedbDHT&#10;7slXGm6hFhHCPkMFTQhdJqUvG7LoF64jjl7leoshyr6WusdnhNtWpkmylhYNx4UGOzo2VN5vD6ug&#10;Gr+PMi+upi1OGNJLlfvcDEp9zMbDBkSgMbzD/+2zVvC5SlfwehOf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pONMMAAADdAAAADwAAAAAAAAAAAAAAAACYAgAAZHJzL2Rv&#10;d25yZXYueG1sUEsFBgAAAAAEAAQA9QAAAIgDAAAAAA==&#10;" fillcolor="#afafaf" stroked="f"/>
                  <v:rect id="Rectangle 4324" o:spid="_x0000_s1465" style="position:absolute;left:133;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06V8gA&#10;AADdAAAADwAAAGRycy9kb3ducmV2LnhtbESPQWvCQBSE70L/w/KEXqRujFokukqRFkILhWopentk&#10;n0lo9u2SXU36712h4HGYmW+Y1aY3jbhQ62vLCibjBARxYXXNpYLv/dvTAoQPyBoby6Tgjzxs1g+D&#10;FWbadvxFl10oRYSwz1BBFYLLpPRFRQb92Dri6J1sazBE2ZZSt9hFuGlkmiTP0mDNcaFCR9uKit/d&#10;2ShIuzwZ2Ylz8+nP6GN7fM8/z68HpR6H/csSRKA+3MP/7VwrmE3TGdzexCcg1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PTpXyAAAAN0AAAAPAAAAAAAAAAAAAAAAAJgCAABk&#10;cnMvZG93bnJldi54bWxQSwUGAAAAAAQABAD1AAAAjQMAAAAA&#10;" fillcolor="#b1b1b1" stroked="f"/>
                  <v:rect id="Rectangle 4325" o:spid="_x0000_s1466"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cYA&#10;AADdAAAADwAAAGRycy9kb3ducmV2LnhtbESP0WrCQBRE3wv+w3IFX4putDZodJUiFaQgouYDLtlr&#10;Npi9m2a3mv69KxT6OMzMGWa57mwtbtT6yrGC8SgBQVw4XXGpID9vhzMQPiBrrB2Tgl/ysF71XpaY&#10;aXfnI91OoRQRwj5DBSaEJpPSF4Ys+pFriKN3ca3FEGVbSt3iPcJtLSdJkkqLFccFgw1tDBXX049V&#10;MM/3ebpznSymX6/b46f5Phz2qVKDfvexABGoC//hv/ZOK5i+Td7h+SY+Ab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ZcYAAADdAAAADwAAAAAAAAAAAAAAAACYAgAAZHJz&#10;L2Rvd25yZXYueG1sUEsFBgAAAAAEAAQA9QAAAIsDAAAAAA==&#10;" fillcolor="#b2b2b2" stroked="f"/>
                  <v:rect id="Rectangle 4326" o:spid="_x0000_s1467"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IsTsYA&#10;AADdAAAADwAAAGRycy9kb3ducmV2LnhtbESPT2vCQBTE70K/w/IK3nRTK1FSVylCbQ+Kfy/eHtnX&#10;JG32bciuSfz2riB4HGbmN8xs0ZlSNFS7wrKCt2EEgji1uuBMwen4NZiCcB5ZY2mZFFzJwWL+0pth&#10;om3Le2oOPhMBwi5BBbn3VSKlS3My6Ia2Ig7er60N+iDrTOoa2wA3pRxFUSwNFhwWcqxomVP6f7gY&#10;BfR3vlK73H6fot0qTleTTePXG6X6r93nBwhPnX+GH+0frWD8Por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IsTsYAAADdAAAADwAAAAAAAAAAAAAAAACYAgAAZHJz&#10;L2Rvd25yZXYueG1sUEsFBgAAAAAEAAQA9QAAAIsDAAAAAA==&#10;" fillcolor="#b3b3b3" stroked="f"/>
                  <v:rect id="Rectangle 4327" o:spid="_x0000_s1468"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XV/sgA&#10;AADdAAAADwAAAGRycy9kb3ducmV2LnhtbESPQWvCQBSE74L/YXmCt7rRSg2pq7QVqZQeqhZ6fWRf&#10;k2j2bdhdk9Rf3y0UPA4z8w2zXPemFi05X1lWMJ0kIIhzqysuFHwet3cpCB+QNdaWScEPeVivhoMl&#10;Ztp2vKf2EAoRIewzVFCG0GRS+rwkg35iG+LofVtnMETpCqkddhFuajlLkgdpsOK4UGJDLyXl58PF&#10;KDh9bV6fm26+/XD5qU031/ejfEuVGo/6p0cQgfpwC/+3d1rB/H62gL838Qn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ldX+yAAAAN0AAAAPAAAAAAAAAAAAAAAAAJgCAABk&#10;cnMvZG93bnJldi54bWxQSwUGAAAAAAQABAD1AAAAjQMAAAAA&#10;" fillcolor="#b5b5b5" stroked="f"/>
                  <v:rect id="Rectangle 4328" o:spid="_x0000_s1469"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DftcIA&#10;AADdAAAADwAAAGRycy9kb3ducmV2LnhtbERP3WrCMBS+H/gO4Qi7m6luDKlGEVEQEWHqAxyS0x/b&#10;nNQmtt3bLxcDLz++/+V6sLXoqPWlYwXTSQKCWDtTcq7gdt1/zEH4gGywdkwKfsnDejV6W2JqXM8/&#10;1F1CLmII+xQVFCE0qZReF2TRT1xDHLnMtRZDhG0uTYt9DLe1nCXJt7RYcmwosKFtQbq6PK2CvquH&#10;4/2UHc7VUWc7fZfV6ZEp9T4eNgsQgYbwEv+7D0bB1+cszo1v4hO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IN+1wgAAAN0AAAAPAAAAAAAAAAAAAAAAAJgCAABkcnMvZG93&#10;bnJldi54bWxQSwUGAAAAAAQABAD1AAAAhwMAAAAA&#10;" fillcolor="#b6b6b6" stroked="f"/>
                  <v:rect id="Rectangle 4329" o:spid="_x0000_s1470"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Gg/scA&#10;AADdAAAADwAAAGRycy9kb3ducmV2LnhtbESP0WrCQBRE3wv9h+UWfJG6SRTbpm5CCQgi+lDtB1yy&#10;t0lq9m7Irkn8+25B6OMwM2eYTT6ZVgzUu8aygngRgSAurW64UvB13j6/gnAeWWNrmRTcyEGePT5s&#10;MNV25E8aTr4SAcIuRQW1910qpStrMugWtiMO3rftDfog+0rqHscAN61MomgtDTYcFmrsqKipvJyu&#10;RsH5h/Yvl8PqWGAyrwrcl/E6Pig1e5o+3kF4mvx/+N7eaQWrZfIGf2/CE5D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RoP7HAAAA3QAAAA8AAAAAAAAAAAAAAAAAmAIAAGRy&#10;cy9kb3ducmV2LnhtbFBLBQYAAAAABAAEAPUAAACMAwAAAAA=&#10;" fillcolor="#b8b8b8" stroked="f"/>
                  <v:rect id="Rectangle 4330" o:spid="_x0000_s1471" style="position:absolute;left:133;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HxAcIA&#10;AADdAAAADwAAAGRycy9kb3ducmV2LnhtbERPy4rCMBTdD/gP4QruNFUHGatRRFR0MzA+9tfm2pY2&#10;N7WJmvl7sxiY5eG858tgavGk1pWWFQwHCQjizOqScwXn07b/BcJ5ZI21ZVLwSw6Wi87HHFNtX/xD&#10;z6PPRQxhl6KCwvsmldJlBRl0A9sQR+5mW4M+wjaXusVXDDe1HCXJRBosOTYU2NC6oKw6PoyCzGzD&#10;NL9+42O3uYzC7r6pDpdKqV43rGYgPAX/L/5z77WCz/E47o9v4hO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fEBwgAAAN0AAAAPAAAAAAAAAAAAAAAAAJgCAABkcnMvZG93&#10;bnJldi54bWxQSwUGAAAAAAQABAD1AAAAhwMAAAAA&#10;" fillcolor="#b9b9b9" stroked="f"/>
                  <v:rect id="Rectangle 4331" o:spid="_x0000_s1472"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mb/MYA&#10;AADdAAAADwAAAGRycy9kb3ducmV2LnhtbESPQWvCQBSE70L/w/IKvekmtYikrtIElELJQVNoj4/s&#10;axKbfRuyG5P++64geBxm5htms5tMKy7Uu8aygngRgSAurW64UvBZ7OdrEM4ja2wtk4I/crDbPsw2&#10;mGg78pEuJ1+JAGGXoILa+y6R0pU1GXQL2xEH78f2Bn2QfSV1j2OAm1Y+R9FKGmw4LNTYUVZT+Xsa&#10;jIL1cJY2/fo4FNl3gV0u03M+pEo9PU5vryA8Tf4evrXftYKX5TKG65vwBOT2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mb/MYAAADdAAAADwAAAAAAAAAAAAAAAACYAgAAZHJz&#10;L2Rvd25yZXYueG1sUEsFBgAAAAAEAAQA9QAAAIsDAAAAAA==&#10;" fillcolor="#bababa" stroked="f"/>
                  <v:rect id="Rectangle 4332" o:spid="_x0000_s1473"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pge8cA&#10;AADdAAAADwAAAGRycy9kb3ducmV2LnhtbESPW2vCQBSE3wv+h+UIfSl14wUpaVYRa8UHKV6hj8fs&#10;yYVkz4bsVtN/3xWEPg4z8w2TzDtTiyu1rrSsYDiIQBCnVpecKzgdP1/fQDiPrLG2TAp+ycF81ntK&#10;MNb2xnu6HnwuAoRdjAoK75tYSpcWZNANbEMcvMy2Bn2QbS51i7cAN7UcRdFUGiw5LBTY0LKgtDr8&#10;GAW75eqDv6uX8szbVbbeLaqvizsp9dzvFu8gPHX+P/xob7SCyXg8gvub8ATk7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6YHvHAAAA3QAAAA8AAAAAAAAAAAAAAAAAmAIAAGRy&#10;cy9kb3ducmV2LnhtbFBLBQYAAAAABAAEAPUAAACMAwAAAAA=&#10;" fillcolor="#bcbcbc" stroked="f"/>
                  <v:rect id="Rectangle 4333" o:spid="_x0000_s1474"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pezsMA&#10;AADdAAAADwAAAGRycy9kb3ducmV2LnhtbESPQYvCMBSE7wv+h/AEb2uqFZVqFBEEZb2sCl6fzbMp&#10;Ni+liVr//UYQ9jjMzDfMfNnaSjyo8aVjBYN+AoI4d7rkQsHpuPmegvABWWPlmBS8yMNy0fmaY6bd&#10;k3/pcQiFiBD2GSowIdSZlD43ZNH3XU0cvatrLIYom0LqBp8Rbis5TJKxtFhyXDBY09pQfjvcrYLd&#10;sPy5nu0a7+NUO0P7yWZSX5TqddvVDESgNvyHP+2tVjBK0xTeb+IT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pezsMAAADdAAAADwAAAAAAAAAAAAAAAACYAgAAZHJzL2Rv&#10;d25yZXYueG1sUEsFBgAAAAAEAAQA9QAAAIgDAAAAAA==&#10;" fillcolor="#bdbdbd" stroked="f"/>
                  <v:rect id="Rectangle 4334" o:spid="_x0000_s1475"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64MgA&#10;AADdAAAADwAAAGRycy9kb3ducmV2LnhtbESPT2sCMRTE74V+h/CE3mrWP4hsjSKKYPGgtWXr8bF5&#10;btZuXtZNqls/fVMoeBxm5jfMZNbaSlyo8aVjBb1uAoI4d7rkQsHH++p5DMIHZI2VY1LwQx5m08eH&#10;CabaXfmNLvtQiAhhn6ICE0KdSulzQxZ919XE0Tu6xmKIsimkbvAa4baS/SQZSYslxwWDNS0M5V/7&#10;b6tgczLuUGe31+Nnb7tajnYZynNfqadOO38BEagN9/B/e60VDAeDIfy9iU9AT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93PrgyAAAAN0AAAAPAAAAAAAAAAAAAAAAAJgCAABk&#10;cnMvZG93bnJldi54bWxQSwUGAAAAAAQABAD1AAAAjQMAAAAA&#10;" fillcolor="#bebebe" stroked="f"/>
                  <v:rect id="Rectangle 4335" o:spid="_x0000_s1476"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6xCcQA&#10;AADdAAAADwAAAGRycy9kb3ducmV2LnhtbESPX2vCQBDE34V+h2MLfdNLjYpET5FC/7yJsfR5yW2T&#10;1NxeuFs1/fa9guDjMDO/YdbbwXXqQiG2ng08TzJQxJW3LdcGPo+v4yWoKMgWO89k4JcibDcPozUW&#10;1l/5QJdSapUgHAs00Ij0hdaxashhnPieOHnfPjiUJEOtbcBrgrtOT7NsoR22nBYa7OmloepUnp0B&#10;fVwEOeWz/Ocgcbpz57f3ffVlzNPjsFuBEhrkHr61P6yBWZ7P4f9NegJ6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usQnEAAAA3QAAAA8AAAAAAAAAAAAAAAAAmAIAAGRycy9k&#10;b3ducmV2LnhtbFBLBQYAAAAABAAEAPUAAACJAwAAAAA=&#10;" fillcolor="silver" stroked="f"/>
                  <v:rect id="Rectangle 4336" o:spid="_x0000_s1477" style="position:absolute;left:133;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dDMQA&#10;AADdAAAADwAAAGRycy9kb3ducmV2LnhtbESPQWsCMRSE74L/ITzBm2Z1q5XVKCJYehO10B6fm+dm&#10;dfOybKJu/70RCj0OM/MNs1i1thJ3anzpWMFomIAgzp0uuVDwddwOZiB8QNZYOSYFv+Rhtex2Fphp&#10;9+A93Q+hEBHCPkMFJoQ6k9Lnhiz6oauJo3d2jcUQZVNI3eAjwm0lx0kylRZLjgsGa9oYyq+Hm1WQ&#10;pNuPC9JpV347uX+f/Jjq6Ful+r12PQcRqA3/4b/2p1bwlqZTeL2JT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MnQzEAAAA3QAAAA8AAAAAAAAAAAAAAAAAmAIAAGRycy9k&#10;b3ducmV2LnhtbFBLBQYAAAAABAAEAPUAAACJAwAAAAA=&#10;" fillcolor="#c1c1c1" stroked="f"/>
                  <v:rect id="Rectangle 4337" o:spid="_x0000_s1478"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v5iMYA&#10;AADdAAAADwAAAGRycy9kb3ducmV2LnhtbESP0WrCQBRE3wv+w3KFvtWN2qpEVylSsbRQNfoBl+w1&#10;ic3eDburiX/fLRT6OMzMGWax6kwtbuR8ZVnBcJCAIM6trrhQcDpunmYgfEDWWFsmBXfysFr2HhaY&#10;atvygW5ZKESEsE9RQRlCk0rp85IM+oFtiKN3ts5giNIVUjtsI9zUcpQkE2mw4rhQYkPrkvLv7GoU&#10;jPbrNnu524/L53YYqNiedl/uTanHfvc6BxGoC//hv/a7VvA8Hk/h901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v5iMYAAADdAAAADwAAAAAAAAAAAAAAAACYAgAAZHJz&#10;L2Rvd25yZXYueG1sUEsFBgAAAAAEAAQA9QAAAIsDAAAAAA==&#10;" fillcolor="#c3c3c3" stroked="f"/>
                  <v:rect id="Rectangle 4338" o:spid="_x0000_s1479"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cJcQA&#10;AADdAAAADwAAAGRycy9kb3ducmV2LnhtbERPTWvCQBC9C/0PyxR6001NEUndBCmE1iKIaZUeh+w0&#10;Cc3OptnVxH/vHgSPj/e9ykbTijP1rrGs4HkWgSAurW64UvD9lU+XIJxH1thaJgUXcpClD5MVJtoO&#10;vKdz4SsRQtglqKD2vkukdGVNBt3MdsSB+7W9QR9gX0nd4xDCTSvnUbSQBhsODTV29FZT+VecjII8&#10;tpvD6f9zO2ze8eeyOw5+nq+Venoc168gPI3+Lr65P7SClzgOc8Ob8ARk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cXCXEAAAA3QAAAA8AAAAAAAAAAAAAAAAAmAIAAGRycy9k&#10;b3ducmV2LnhtbFBLBQYAAAAABAAEAPUAAACJAwAAAAA=&#10;" fillcolor="#c4c4c4" stroked="f"/>
                  <v:rect id="Rectangle 4339" o:spid="_x0000_s1480"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8jsYA&#10;AADdAAAADwAAAGRycy9kb3ducmV2LnhtbESPQWvCQBSE70L/w/IKvdVNjZYYXaUIRUtBMNX7M/ua&#10;hGbfxt1V03/fFQoeh5n5hpkve9OKCznfWFbwMkxAEJdWN1wp2H+9P2cgfEDW2FomBb/kYbl4GMwx&#10;1/bKO7oUoRIRwj5HBXUIXS6lL2sy6Ie2I47et3UGQ5SuktrhNcJNK0dJ8ioNNhwXauxoVVP5U5yN&#10;gvIz0cU6PX9s94dMnyZHW53cRqmnx/5tBiJQH+7h//ZGKxin6RRub+IT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7+8jsYAAADdAAAADwAAAAAAAAAAAAAAAACYAgAAZHJz&#10;L2Rvd25yZXYueG1sUEsFBgAAAAAEAAQA9QAAAIsDAAAAAA==&#10;" fillcolor="#c5c5c5" stroked="f"/>
                  <v:rect id="Rectangle 4340" o:spid="_x0000_s1481"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27cIA&#10;AADdAAAADwAAAGRycy9kb3ducmV2LnhtbERPTYvCMBC9C/6HMII3Ta0i0jWKCOKCuGLtstehGduy&#10;zaTbRK3/fnMQPD7e93LdmVrcqXWVZQWTcQSCOLe64kJBdtmNFiCcR9ZYWyYFT3KwXvV7S0y0ffCZ&#10;7qkvRAhhl6CC0vsmkdLlJRl0Y9sQB+5qW4M+wLaQusVHCDe1jKNoLg1WHBpKbGhbUv6b3oyCKV3j&#10;/Gff/NH3IT640z6Ljl+ZUsNBt/kA4anzb/HL/akVzKazsD+8CU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VPbtwgAAAN0AAAAPAAAAAAAAAAAAAAAAAJgCAABkcnMvZG93&#10;bnJldi54bWxQSwUGAAAAAAQABAD1AAAAhwMAAAAA&#10;" fillcolor="#c7c7c7" stroked="f"/>
                  <v:rect id="Rectangle 4341" o:spid="_x0000_s1482"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L24McA&#10;AADdAAAADwAAAGRycy9kb3ducmV2LnhtbESPQWvCQBSE74X+h+UVeqsbrRSJriJioS1FMXrw+Mg+&#10;k7TZt2F3Y6K/visUPA4z8w0zW/SmFmdyvrKsYDhIQBDnVldcKDjs318mIHxA1lhbJgUX8rCYPz7M&#10;MNW24x2ds1CICGGfooIyhCaV0uclGfQD2xBH72SdwRClK6R22EW4qeUoSd6kwYrjQokNrUrKf7PW&#10;KNguvw7razb5ydp1t2nZfdLxu1Hq+alfTkEE6sM9/N/+0ArGr+Mh3N7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9uDHAAAA3QAAAA8AAAAAAAAAAAAAAAAAmAIAAGRy&#10;cy9kb3ducmV2LnhtbFBLBQYAAAAABAAEAPUAAACMAwAAAAA=&#10;" fillcolor="#c8c8c8" stroked="f"/>
                  <v:rect id="Rectangle 4342" o:spid="_x0000_s1483"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ZmYMYA&#10;AADdAAAADwAAAGRycy9kb3ducmV2LnhtbESPQWvCQBSE70L/w/IKXqRujFJKdBUtCq2etILXx+5r&#10;Epp9m2Y3Jv33XUHwOMzMN8xi1dtKXKnxpWMFk3ECglg7U3Ku4Py1e3kD4QOywcoxKfgjD6vl02CB&#10;mXEdH+l6CrmIEPYZKihCqDMpvS7Ioh+7mjh6366xGKJscmka7CLcVjJNkldpseS4UGBN7wXpn1Nr&#10;FWx0a9Ltefe59r+j/aFqL9p2U6WGz/16DiJQHx7he/vDKJhNZync3s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KZmYMYAAADdAAAADwAAAAAAAAAAAAAAAACYAgAAZHJz&#10;L2Rvd25yZXYueG1sUEsFBgAAAAAEAAQA9QAAAIsDAAAAAA==&#10;" fillcolor="#c9c9c9" stroked="f"/>
                  <v:rect id="Rectangle 4343" o:spid="_x0000_s1484" style="position:absolute;left:133;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EK8McA&#10;AADdAAAADwAAAGRycy9kb3ducmV2LnhtbESPQWvCQBSE70L/w/IKvUjd1IiW1FWKVBBPje1Bb4/s&#10;azYk+zZktyb6692C0OMwM98wy/VgG3GmzleOFbxMEhDEhdMVlwq+v7bPryB8QNbYOCYFF/KwXj2M&#10;lphp13NO50MoRYSwz1CBCaHNpPSFIYt+4lri6P24zmKIsiul7rCPcNvIaZLMpcWK44LBljaGivrw&#10;axVsmrHZH6eLtK9PuU3n13rxmX8o9fQ4vL+BCDSE//C9vdMKZukshb838QnI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BCvDHAAAA3QAAAA8AAAAAAAAAAAAAAAAAmAIAAGRy&#10;cy9kb3ducmV2LnhtbFBLBQYAAAAABAAEAPUAAACMAwAAAAA=&#10;" fillcolor="#cbcbcb" stroked="f"/>
                  <v:rect id="Rectangle 4344" o:spid="_x0000_s1485"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an1MUA&#10;AADdAAAADwAAAGRycy9kb3ducmV2LnhtbESPT2vCQBTE70K/w/IKvemmJkpIXaUKhd7U2Etvr9mX&#10;PyT7NmS3Gr+9Kwgeh5n5DbPajKYTZxpcY1nB+ywCQVxY3XCl4Of0NU1BOI+ssbNMCq7kYLN+maww&#10;0/bCRzrnvhIBwi5DBbX3fSalK2oy6Ga2Jw5eaQeDPsihknrAS4CbTs6jaCkNNhwWauxpV1PR5v9G&#10;QdyWu/jQp6muir9Fm/we97bcKvX2On5+gPA0+mf40f7WCpI4SeD+JjwBu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VqfUxQAAAN0AAAAPAAAAAAAAAAAAAAAAAJgCAABkcnMv&#10;ZG93bnJldi54bWxQSwUGAAAAAAQABAD1AAAAigMAAAAA&#10;" fillcolor="#ccc" stroked="f"/>
                  <v:rect id="Rectangle 4345" o:spid="_x0000_s1486"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N5isgA&#10;AADdAAAADwAAAGRycy9kb3ducmV2LnhtbESPT2vCQBTE70K/w/IKvYhuWv9gU1cpQcGDSBtz8PjI&#10;viZps2/T7Grit+8KBY/DzPyGWa57U4sLta6yrOB5HIEgzq2uuFCQHbejBQjnkTXWlknBlRysVw+D&#10;JcbadvxJl9QXIkDYxaig9L6JpXR5SQbd2DbEwfuyrUEfZFtI3WIX4KaWL1E0lwYrDgslNpSUlP+k&#10;Z6MgaTrefxzkb7oZfmfD0+T1NEu0Uk+P/fsbCE+9v4f/2zutYDqZzuD2JjwBu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o3mKyAAAAN0AAAAPAAAAAAAAAAAAAAAAAJgCAABk&#10;cnMvZG93bnJldi54bWxQSwUGAAAAAAQABAD1AAAAjQMAAAAA&#10;" fillcolor="#cdcdcd" stroked="f"/>
                  <v:rect id="Rectangle 4346" o:spid="_x0000_s1487"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HzRcUA&#10;AADdAAAADwAAAGRycy9kb3ducmV2LnhtbESPQYvCMBSE78L+h/AEL6KpuypSjbLIyiqetorg7dE8&#10;22rzUpqo9d8bQdjjMDPfMLNFY0pxo9oVlhUM+hEI4tTqgjMF+92qNwHhPLLG0jIpeJCDxfyjNcNY&#10;2zv/0S3xmQgQdjEqyL2vYildmpNB17cVcfBOtjbog6wzqWu8B7gp5WcUjaXBgsNCjhUtc0ovydUo&#10;YCtH24weP4f0spW/3dGmOa+OSnXazfcUhKfG/4ff7bVWMPwajuH1JjwBOX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sfNFxQAAAN0AAAAPAAAAAAAAAAAAAAAAAJgCAABkcnMv&#10;ZG93bnJldi54bWxQSwUGAAAAAAQABAD1AAAAigMAAAAA&#10;" fillcolor="#cfcfcf" stroked="f"/>
                  <v:rect id="Rectangle 4347" o:spid="_x0000_s1488"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igMcA&#10;AADdAAAADwAAAGRycy9kb3ducmV2LnhtbESPQWvCQBSE74L/YXlCL6Kb1tiG6CqlIBQ9qbV4fGaf&#10;SWz2bchuk/TfdwtCj8PMfMMs172pREuNKy0reJxGIIgzq0vOFXwcN5MEhPPIGivLpOCHHKxXw8ES&#10;U2073lN78LkIEHYpKii8r1MpXVaQQTe1NXHwrrYx6INscqkb7ALcVPIpip6lwZLDQoE1vRWUfR2+&#10;jYLbZX5Cn2TxuN+Xn7v2Yjfb7qzUw6h/XYDw1Pv/8L39rhXEs/gF/t6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v4oDHAAAA3QAAAA8AAAAAAAAAAAAAAAAAmAIAAGRy&#10;cy9kb3ducmV2LnhtbFBLBQYAAAAABAAEAPUAAACMAwAAAAA=&#10;" fillcolor="#d0d0d0" stroked="f"/>
                  <v:rect id="Rectangle 4348" o:spid="_x0000_s1489"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9RT78A&#10;AADdAAAADwAAAGRycy9kb3ducmV2LnhtbERPzYrCMBC+C75DGMGbploRqcYigiIsLOjuAwzN2BSb&#10;SW1iW99+c1jw+PH97/LB1qKj1leOFSzmCQjiwumKSwW/P6fZBoQPyBprx6TgTR7y/Xi0w0y7nq/U&#10;3UIpYgj7DBWYEJpMSl8YsujnriGO3N21FkOEbSl1i30Mt7VcJslaWqw4Nhhs6GioeNxeVoH1Mj2n&#10;l6um5zc3w1fRG9+XSk0nw2ELItAQPuJ/90UrWKWrODe+iU9A7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D1FPvwAAAN0AAAAPAAAAAAAAAAAAAAAAAJgCAABkcnMvZG93bnJl&#10;di54bWxQSwUGAAAAAAQABAD1AAAAhAMAAAAA&#10;" fillcolor="#d1d1d1" stroked="f"/>
                  <v:rect id="Rectangle 4349" o:spid="_x0000_s1490" style="position:absolute;left:133;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jlqsgA&#10;AADdAAAADwAAAGRycy9kb3ducmV2LnhtbESPQWsCMRSE74L/ITyhl1KzrSJ1a5RWFEJBQVvaHl83&#10;r7tLNy9LEnX7701B8DjMzDfMbNHZRhzJh9qxgvthBoK4cKbmUsH72/ruEUSIyAYbx6TgjwIs5v3e&#10;DHPjTryj4z6WIkE45KigirHNpQxFRRbD0LXEyftx3mJM0pfSeDwluG3kQ5ZNpMWa00KFLS0rKn73&#10;B6tg8uU+V1rrl4+lLqYb+r59XfutUjeD7vkJRKQuXsOXtjYKxqPxFP7fpCcg52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OOWqyAAAAN0AAAAPAAAAAAAAAAAAAAAAAJgCAABk&#10;cnMvZG93bnJldi54bWxQSwUGAAAAAAQABAD1AAAAjQMAAAAA&#10;" fillcolor="#d2d2d2" stroked="f"/>
                  <v:rect id="Rectangle 4350" o:spid="_x0000_s1491"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xmcMMA&#10;AADdAAAADwAAAGRycy9kb3ducmV2LnhtbERP3WrCMBS+H/gO4Qi7kZnqrGy1UUQ22O782QMcmmPT&#10;2pyUJGq3p18uBrv8+P7LzWA7cSMfGscKZtMMBHHldMO1gq/T+9MLiBCRNXaOScE3BdisRw8lFtrd&#10;+UC3Y6xFCuFQoAITY19IGSpDFsPU9cSJOztvMSboa6k93lO47eQ8y5bSYsOpwWBPO0PV5Xi1CmS7&#10;143s35a+PU8u+tV85viTK/U4HrYrEJGG+C/+c39oBYvnPO1Pb9IT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xmcMMAAADdAAAADwAAAAAAAAAAAAAAAACYAgAAZHJzL2Rv&#10;d25yZXYueG1sUEsFBgAAAAAEAAQA9QAAAIgDAAAAAA==&#10;" fillcolor="#d4d4d4" stroked="f"/>
                  <v:rect id="Rectangle 4351" o:spid="_x0000_s1492"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Xw9McA&#10;AADdAAAADwAAAGRycy9kb3ducmV2LnhtbESPzW7CMBCE75X6DtZW6q04UP6UYhBQoXLoAQhIHLfx&#10;Nk6J11FsILx9XakSx9HMfKOZzFpbiQs1vnSsoNtJQBDnTpdcKNhnq5cxCB+QNVaOScGNPMymjw8T&#10;TLW78pYuu1CICGGfogITQp1K6XNDFn3H1cTR+3aNxRBlU0jd4DXCbSV7STKUFkuOCwZrWhrKT7uz&#10;VTBK3Ls9fWWH4To7mvPnB29+FqzU81M7fwMRqA338H97rRX0Xwdd+HsTn4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Fl8PTHAAAA3QAAAA8AAAAAAAAAAAAAAAAAmAIAAGRy&#10;cy9kb3ducmV2LnhtbFBLBQYAAAAABAAEAPUAAACMAwAAAAA=&#10;" fillcolor="#d5d5d5" stroked="f"/>
                  <v:rect id="Rectangle 4352" o:spid="_x0000_s1493"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A5cUA&#10;AADdAAAADwAAAGRycy9kb3ducmV2LnhtbESPQWvCQBSE74X+h+UVvNVNtRWJrlIEIYiCRr0/ss8k&#10;NPt2yW6T6K/vFgo9DjPzDbNcD6YRHbW+tqzgbZyAIC6srrlUcDlvX+cgfEDW2FgmBXfysF49Py0x&#10;1bbnE3V5KEWEsE9RQRWCS6X0RUUG/dg64ujdbGswRNmWUrfYR7hp5CRJZtJgzXGhQkebioqv/Nso&#10;uObHXbOhh3Fu39nkmOmD3R6UGr0MnwsQgYbwH/5rZ1rB+/RjAr9v4hO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2MDlxQAAAN0AAAAPAAAAAAAAAAAAAAAAAJgCAABkcnMv&#10;ZG93bnJldi54bWxQSwUGAAAAAAQABAD1AAAAigMAAAAA&#10;" fillcolor="#d6d6d6" stroked="f"/>
                  <v:rect id="Rectangle 4353" o:spid="_x0000_s1494"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wRk8UA&#10;AADdAAAADwAAAGRycy9kb3ducmV2LnhtbESPQWvCQBSE7wX/w/IKXopudG2V6CoiWLxJtQePj+wz&#10;Cc2+Ddk1if/eLQgeh5n5hllteluJlhpfOtYwGScgiDNnSs41/J73owUIH5ANVo5Jw508bNaDtxWm&#10;xnX8Q+0p5CJC2KeooQihTqX0WUEW/djVxNG7usZiiLLJpWmwi3BbyWmSfEmLJceFAmvaFZT9nW5W&#10;g8PL/aq+W3/sttnhY75Q7blUWg/f++0SRKA+vMLP9sFomKlPBf9v4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PBGTxQAAAN0AAAAPAAAAAAAAAAAAAAAAAJgCAABkcnMv&#10;ZG93bnJldi54bWxQSwUGAAAAAAQABAD1AAAAigMAAAAA&#10;" fillcolor="#d7d7d7" stroked="f"/>
                  <v:rect id="Rectangle 4354" o:spid="_x0000_s1495"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WkhsoA&#10;AADdAAAADwAAAGRycy9kb3ducmV2LnhtbESP3WrCQBSE7wu+w3IKvZG68aetpK4SQyuFQkFbCt4d&#10;ssckmD0bd1dN+/RuQejlMDPfMLNFZxpxIudrywqGgwQEcWF1zaWCr8/X+ykIH5A1NpZJwQ95WMx7&#10;NzNMtT3zmk6bUIoIYZ+igiqENpXSFxUZ9APbEkdvZ53BEKUrpXZ4jnDTyFGSPEqDNceFClvKKyr2&#10;m6NR8LF9Wh0y92vev192/VWWL8c+Xyt1d9tlzyACdeE/fG2/aQWT8cME/t7EJyDn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i1pIbKAAAA3QAAAA8AAAAAAAAAAAAAAAAAmAIA&#10;AGRycy9kb3ducmV2LnhtbFBLBQYAAAAABAAEAPUAAACPAwAAAAA=&#10;" fillcolor="#d9d9d9" stroked="f"/>
                  <v:rect id="Rectangle 4355" o:spid="_x0000_s1496" style="position:absolute;left:133;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fYD8UA&#10;AADdAAAADwAAAGRycy9kb3ducmV2LnhtbESPQWsCMRSE74L/ITzBm2atVcrWKCIsiPTQqoceX5Pn&#10;7uLmZU1Sd/vvm0LB4zAz3zCrTW8bcScfascKZtMMBLF2puZSwflUTF5AhIhssHFMCn4owGY9HKww&#10;N67jD7ofYykShEOOCqoY21zKoCuyGKauJU7exXmLMUlfSuOxS3DbyKcsW0qLNaeFClvaVaSvx2+r&#10;YK6Lr7dAn8XtrAu/1f3h+t4dlBqP+u0riEh9fIT/23uj4Hm+WMDfm/Q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9gPxQAAAN0AAAAPAAAAAAAAAAAAAAAAAJgCAABkcnMv&#10;ZG93bnJldi54bWxQSwUGAAAAAAQABAD1AAAAigMAAAAA&#10;" fillcolor="#dadada" stroked="f"/>
                  <v:rect id="Rectangle 4356" o:spid="_x0000_s1497"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7OMcA&#10;AADdAAAADwAAAGRycy9kb3ducmV2LnhtbESPT2vCQBTE70K/w/IKvemmWkNMXUWFpl5KqX9Ab4/s&#10;axKafRuy25h+e1cQehxm5jfMfNmbWnTUusqygudRBII4t7riQsFh/zZMQDiPrLG2TAr+yMFy8TCY&#10;Y6rthb+o2/lCBAi7FBWU3jeplC4vyaAb2YY4eN+2NeiDbAupW7wEuKnlOIpiabDisFBiQ5uS8p/d&#10;r1GwPrlPN9tm6/cJxx8ZG5Ocj2Olnh771SsIT73/D9/bW63gZTKN4fYmPA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9ezjHAAAA3QAAAA8AAAAAAAAAAAAAAAAAmAIAAGRy&#10;cy9kb3ducmV2LnhtbFBLBQYAAAAABAAEAPUAAACMAwAAAAA=&#10;" fillcolor="#dcdcdc" stroked="f"/>
                  <v:rect id="Rectangle 4357" o:spid="_x0000_s1498"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23dcgA&#10;AADdAAAADwAAAGRycy9kb3ducmV2LnhtbESPW2vCQBSE3wv+h+UIfasbL1WbuooIQvsi3rDt22n2&#10;mESzZ0N2q9Ff7xYEH4eZ+YYZTWpTiBNVLresoN2KQBAnVuecKthu5i9DEM4jaywsk4ILOZiMG08j&#10;jLU984pOa5+KAGEXo4LM+zKW0iUZGXQtWxIHb28rgz7IKpW6wnOAm0J2oqgvDeYcFjIsaZZRclz/&#10;GQVX9518zhedN/9z/Tr87paLfm9ASj036+k7CE+1f4Tv7Q+toNd9HcD/m/AE5Pg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Tbd1yAAAAN0AAAAPAAAAAAAAAAAAAAAAAJgCAABk&#10;cnMvZG93bnJldi54bWxQSwUGAAAAAAQABAD1AAAAjQMAAAAA&#10;" fillcolor="#ddd" stroked="f"/>
                  <v:rect id="Rectangle 4358" o:spid="_x0000_s1499"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61R8MA&#10;AADdAAAADwAAAGRycy9kb3ducmV2LnhtbERPW2vCMBR+H+w/hDPYi2i6OUVqo8hgFxjeBfHt0Jw2&#10;xeakNJnWf788CHv8+O7ZvLO1uFDrK8cKXgYJCOLc6YpLBYf9R38CwgdkjbVjUnAjD/PZ40OGqXZX&#10;3tJlF0oRQ9inqMCE0KRS+tyQRT9wDXHkCtdaDBG2pdQtXmO4reVrkoylxYpjg8GG3g3l592vVXDU&#10;iXbmtj6tfj7NUm/wqyl6Q6Wen7rFFESgLvyL7+5vreBtOIpz45v4BO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61R8MAAADdAAAADwAAAAAAAAAAAAAAAACYAgAAZHJzL2Rv&#10;d25yZXYueG1sUEsFBgAAAAAEAAQA9QAAAIgDAAAAAA==&#10;" fillcolor="#dedede" stroked="f"/>
                  <v:rect id="Rectangle 4359" o:spid="_x0000_s1500"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il1sYA&#10;AADdAAAADwAAAGRycy9kb3ducmV2LnhtbESPX0vDQBDE3wW/w7GCL9Je/Fc09lrEKkjFB2vA1yW3&#10;vYvJ7YXcmsZv7wmCj8PM/IZZrqfQqZGG1EQ2cD4vQBHX0TbsDFTvT7MbUEmQLXaRycA3JVivjo+W&#10;WNp44Dcad+JUhnAq0YAX6UutU+0pYJrHnjh7+zgElCwHp+2AhwwPnb4oioUO2HBe8NjTg6e63X0F&#10;A58f4+uL820ljuRxs6F2f7atjDk9me7vQAlN8h/+az9bA1eX17fw+yY/Ab3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il1sYAAADdAAAADwAAAAAAAAAAAAAAAACYAgAAZHJz&#10;L2Rvd25yZXYueG1sUEsFBgAAAAAEAAQA9QAAAIsDAAAAAA==&#10;" fillcolor="#e0e0e0" stroked="f"/>
                  <v:rect id="Rectangle 4360" o:spid="_x0000_s1501"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p/sEA&#10;AADdAAAADwAAAGRycy9kb3ducmV2LnhtbERPzYrCMBC+C75DGGFvmrqVItW0yMLCHrxYfYBpM7a1&#10;zaQ0Udu33xwW9vjx/R/zyfTiRaNrLSvYbiIQxJXVLdcKbtfv9R6E88gae8ukYCYHebZcHDHV9s0X&#10;ehW+FiGEXYoKGu+HVEpXNWTQbexAHLi7HQ36AMda6hHfIdz08jOKEmmw5dDQ4EBfDVVd8TQKYtJJ&#10;9zxfzvvyHrfd9TGXsy6U+lhNpwMIT5P/F/+5f7SCXZyE/eFNeAI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f6f7BAAAA3QAAAA8AAAAAAAAAAAAAAAAAmAIAAGRycy9kb3du&#10;cmV2LnhtbFBLBQYAAAAABAAEAPUAAACGAwAAAAA=&#10;" fillcolor="#e1e1e1" stroked="f"/>
                  <v:rect id="Rectangle 4361" o:spid="_x0000_s1502" style="position:absolute;left:133;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gusYA&#10;AADdAAAADwAAAGRycy9kb3ducmV2LnhtbESPQWvCQBSE7wX/w/KE3urG1gaJriIt0l56aBTPj+wz&#10;ie6+DbvbJO2v7xYKHoeZ+YZZb0drRE8+tI4VzGcZCOLK6ZZrBcfD/mEJIkRkjcYxKfimANvN5G6N&#10;hXYDf1JfxlokCIcCFTQxdoWUoWrIYpi5jjh5Z+ctxiR9LbXHIcGtkY9ZlkuLLaeFBjt6aai6ll9W&#10;wU9clHnvT/j2kT+7y/Bq9sfeKHU/HXcrEJHGeAv/t9+1gsVTPoe/N+kJ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5fgusYAAADdAAAADwAAAAAAAAAAAAAAAACYAgAAZHJz&#10;L2Rvd25yZXYueG1sUEsFBgAAAAAEAAQA9QAAAIsDAAAAAA==&#10;" fillcolor="#e2e2e2" stroked="f"/>
                  <v:rect id="Rectangle 4362" o:spid="_x0000_s1503"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D7fMMA&#10;AADdAAAADwAAAGRycy9kb3ducmV2LnhtbESPT4vCMBTE7wv7HcITvK2pVaR0jSKuYq/+Y6+P5tkW&#10;m5eSRK3ffrMgeBxm5jfMfNmbVtzJ+caygvEoAUFcWt1wpeB03H5lIHxA1thaJgVP8rBcfH7MMdf2&#10;wXu6H0IlIoR9jgrqELpcSl/WZNCPbEccvYt1BkOUrpLa4SPCTSvTJJlJgw3HhRo7WtdUXg83oyBp&#10;9uRWu/R8+13r0/QnK66bS6HUcNCvvkEE6sM7/GoXWsF0Mkvh/018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D7fMMAAADdAAAADwAAAAAAAAAAAAAAAACYAgAAZHJzL2Rv&#10;d25yZXYueG1sUEsFBgAAAAAEAAQA9QAAAIgDAAAAAA==&#10;" fillcolor="#e4e4e4" stroked="f"/>
                  <v:rect id="Rectangle 4363" o:spid="_x0000_s1504"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RT8cA&#10;AADdAAAADwAAAGRycy9kb3ducmV2LnhtbESPQWvCQBSE7wX/w/KEXqRubIJI6hqC0tKDPRgL9via&#10;fSah2bchuzXx37uFgsdhZr5h1tloWnGh3jWWFSzmEQji0uqGKwWfx9enFQjnkTW2lknBlRxkm8nD&#10;GlNtBz7QpfCVCBB2KSqove9SKV1Zk0E3tx1x8M62N+iD7CupexwC3LTyOYqW0mDDYaHGjrY1lT/F&#10;r1FQfM8+dte3PDkluDt/nfYzs0JS6nE65i8gPI3+Hv5vv2sFSbyM4e9NeAJy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TEU/HAAAA3QAAAA8AAAAAAAAAAAAAAAAAmAIAAGRy&#10;cy9kb3ducmV2LnhtbFBLBQYAAAAABAAEAPUAAACMAwAAAAA=&#10;" fillcolor="#e5e5e5" stroked="f"/>
                </v:group>
                <v:group id="Group 4364" o:spid="_x0000_s1505" style="position:absolute;left:67;top:760;width:485;height:259" coordorigin="67,760" coordsize="485,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Vsj8YAAADdAAAADwAAAGRycy9kb3ducmV2LnhtbESPT4vCMBTE7wt+h/AE&#10;b2tadWWpRhFR2YMs+AcWb4/m2Rabl9LEtn77jSB4HGbmN8x82ZlSNFS7wrKCeBiBIE6tLjhTcD5t&#10;P79BOI+ssbRMCh7kYLnofcwx0bblAzVHn4kAYZeggtz7KpHSpTkZdENbEQfvamuDPsg6k7rGNsBN&#10;KUdRNJUGCw4LOVa0zim9He9Gwa7FdjWON83+dl0/Lqev3799TEoN+t1qBsJT59/hV/tHK5iMp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5WyPxgAAAN0A&#10;AAAPAAAAAAAAAAAAAAAAAKoCAABkcnMvZG93bnJldi54bWxQSwUGAAAAAAQABAD6AAAAnQMAAAAA&#10;">
                  <v:rect id="Rectangle 4365" o:spid="_x0000_s1506"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57yscA&#10;AADdAAAADwAAAGRycy9kb3ducmV2LnhtbESP3WrCQBSE74W+w3IKvdNNqwZNs5EiCl7Uij8PcMie&#10;btJmz6bZrca37wpCL4eZ+YbJF71txJk6XztW8DxKQBCXTtdsFJyO6+EMhA/IGhvHpOBKHhbFwyDH&#10;TLsL7+l8CEZECPsMFVQhtJmUvqzIoh+5ljh6n66zGKLsjNQdXiLcNvIlSVJpsea4UGFLy4rK78Ov&#10;VdCb3X71k75vd6u2Nvjx5SZzt1Hq6bF/ewURqA//4Xt7oxVMxukUbm/iE5D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Oe8rHAAAA3QAAAA8AAAAAAAAAAAAAAAAAmAIAAGRy&#10;cy9kb3ducmV2LnhtbFBLBQYAAAAABAAEAPUAAACMAwAAAAA=&#10;" fillcolor="#e6e6e6" stroked="f"/>
                  <v:rect id="Rectangle 4366" o:spid="_x0000_s1507"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aAsMA&#10;AADdAAAADwAAAGRycy9kb3ducmV2LnhtbESPwWrDMBBE74X8g9hAb43sJpjiRAlNaCD4VtcfsEgb&#10;y9RaGUtxnL+vCoUeh5l5w+wOs+vFRGPoPCvIVxkIYu1Nx62C5uv88gYiRGSDvWdS8KAAh/3iaYel&#10;8Xf+pKmOrUgQDiUqsDEOpZRBW3IYVn4gTt7Vjw5jkmMrzYj3BHe9fM2yQjrsOC1YHOhkSX/XN6fg&#10;w1qUusnd1F2aalOt+1M45ko9L+f3LYhIc/wP/7UvRsFmXRTw+yY9Ab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KaAsMAAADdAAAADwAAAAAAAAAAAAAAAACYAgAAZHJzL2Rv&#10;d25yZXYueG1sUEsFBgAAAAAEAAQA9QAAAIgDAAAAAA==&#10;" fillcolor="#e8e8e8" stroked="f"/>
                  <v:rect id="Rectangle 4367" o:spid="_x0000_s1508"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KUcUA&#10;AADdAAAADwAAAGRycy9kb3ducmV2LnhtbESPQWvCQBSE7wX/w/IK3uqmWoykriKCINKL0YPHZ/Y1&#10;Ccm+jbtrTP99Vyj0OMzMN8xyPZhW9OR8bVnB+yQBQVxYXXOp4HzavS1A+ICssbVMCn7Iw3o1elli&#10;pu2Dj9TnoRQRwj5DBVUIXSalLyoy6Ce2I47et3UGQ5SulNrhI8JNK6dJMpcGa44LFXa0raho8rtR&#10;wKlsmvt1e7nJ/mIW/ssd8n2q1Ph12HyCCDSE//Bfe68VfMzmK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JIpRxQAAAN0AAAAPAAAAAAAAAAAAAAAAAJgCAABkcnMv&#10;ZG93bnJldi54bWxQSwUGAAAAAAQABAD1AAAAigMAAAAA&#10;" fillcolor="#e9e9e9" stroked="f"/>
                  <v:rect id="Rectangle 4368" o:spid="_x0000_s1509"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eQcMA&#10;AADdAAAADwAAAGRycy9kb3ducmV2LnhtbERP3WrCMBS+H+wdwhF2IzbdJq7URhnCYAherO4Bjs2x&#10;LW1OSpLa7u3NxcDLj++/2M+mFzdyvrWs4DVJQRBXVrdcK/g9f60yED4ga+wtk4I/8rDfPT8VmGs7&#10;8Q/dylCLGMI+RwVNCEMupa8aMugTOxBH7mqdwRChq6V2OMVw08u3NN1Igy3HhgYHOjRUdeVoFBzO&#10;5dGnXTitl5P7WI58yUa6KPWymD+3IALN4SH+d39rBev3TZwb38Qn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eQcMAAADdAAAADwAAAAAAAAAAAAAAAACYAgAAZHJzL2Rv&#10;d25yZXYueG1sUEsFBgAAAAAEAAQA9QAAAIgDAAAAAA==&#10;" fillcolor="#ebebeb" stroked="f"/>
                  <v:rect id="Rectangle 4369" o:spid="_x0000_s1510" style="position:absolute;left:133;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grlcUA&#10;AADdAAAADwAAAGRycy9kb3ducmV2LnhtbESPwW7CMBBE70j9B2srcQOHgmiTYlBBQsAJSvsBq3ib&#10;pMTryDYk/D1GQuI4mpk3mtmiM7W4kPOVZQWjYQKCOLe64kLB78968AHCB2SNtWVScCUPi/lLb4aZ&#10;ti1/0+UYChEh7DNUUIbQZFL6vCSDfmgb4uj9WWcwROkKqR22EW5q+ZYkU2mw4rhQYkOrkvLT8WwU&#10;tJvl+6477PzmX5+Xzqz2Lk2lUv3X7usTRKAuPMOP9lYrmIynKdzfxCc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GCuVxQAAAN0AAAAPAAAAAAAAAAAAAAAAAJgCAABkcnMv&#10;ZG93bnJldi54bWxQSwUGAAAAAAQABAD1AAAAigMAAAAA&#10;" fillcolor="#ececec" stroked="f"/>
                  <v:rect id="Rectangle 4370" o:spid="_x0000_s1511"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gQ88IA&#10;AADdAAAADwAAAGRycy9kb3ducmV2LnhtbERPS2sCMRC+F/wPYYReSk1ai5XVKCJIvfkEPQ6b6e7W&#10;zWTZjLr9981B6PHje0/nna/VjdpYBbbwNjCgiPPgKi4sHA+r1zGoKMgO68Bk4ZcizGe9pylmLtx5&#10;R7e9FCqFcMzQQinSZFrHvCSPcRAa4sR9h9ajJNgW2rV4T+G+1u/GjLTHilNDiQ0tS8ov+6u38CP1&#10;VzRhu5bl6lRtz0Pzct0crX3ud4sJKKFO/sUP99pZ+Bh+pv3pTXoCe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BDzwgAAAN0AAAAPAAAAAAAAAAAAAAAAAJgCAABkcnMvZG93&#10;bnJldi54bWxQSwUGAAAAAAQABAD1AAAAhwMAAAAA&#10;" fillcolor="#ededed" stroked="f"/>
                  <v:rect id="Rectangle 4371" o:spid="_x0000_s1512"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dFBMYA&#10;AADdAAAADwAAAGRycy9kb3ducmV2LnhtbESPQWvCQBSE7wX/w/IEb3VjFWvTbESUgj2JacEcn9ln&#10;Ept9G7Jbk/77bkHocZiZb5hkPZhG3KhztWUFs2kEgriwuuZSwefH2+MKhPPIGhvLpOCHHKzT0UOC&#10;sbY9H+mW+VIECLsYFVTet7GUrqjIoJvaljh4F9sZ9EF2pdQd9gFuGvkURUtpsOawUGFL24qKr+zb&#10;KOjbw4ve5Prc53kmi/Np9+6WV6Um42HzCsLT4P/D9/ZeK1jMn2fw9yY8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XdFBMYAAADdAAAADwAAAAAAAAAAAAAAAACYAgAAZHJz&#10;L2Rvd25yZXYueG1sUEsFBgAAAAAEAAQA9QAAAIsDAAAAAA==&#10;" fillcolor="#efefef" stroked="f"/>
                  <v:rect id="Rectangle 4372" o:spid="_x0000_s1513"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zJk8kA&#10;AADdAAAADwAAAGRycy9kb3ducmV2LnhtbESP3WrCQBSE74W+w3IK3kjd1P7Z1FW0IAgWQVso3p1m&#10;T7Jps2fT7GrSt3eFgpfDzHzDTGadrcSRGl86VnA7TEAQZ06XXCj4eF/ejEH4gKyxckwK/sjDbHrV&#10;m2CqXctbOu5CISKEfYoKTAh1KqXPDFn0Q1cTRy93jcUQZVNI3WAb4baSoyR5lBZLjgsGa3o1lP3s&#10;DlbBYv35pp+X3+aQPww2Sf71u923qFT/upu/gAjUhUv4v73SCu7vnkZwfhOfgJy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7SzJk8kAAADdAAAADwAAAAAAAAAAAAAAAACYAgAA&#10;ZHJzL2Rvd25yZXYueG1sUEsFBgAAAAAEAAQA9QAAAI4DAAAAAA==&#10;" fillcolor="#f0f0f0" stroked="f"/>
                  <v:rect id="Rectangle 4373" o:spid="_x0000_s1514"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vXy8YA&#10;AADdAAAADwAAAGRycy9kb3ducmV2LnhtbESPS4vCQBCE74L/YWjBi+jEBz6ioyzLCq43jSDemkyb&#10;BDM9ITOr2f31O4Lgsaiqr6jVpjGluFPtCssKhoMIBHFqdcGZglOy7c9BOI+ssbRMCn7JwWbdbq0w&#10;1vbBB7offSYChF2MCnLvq1hKl+Zk0A1sRRy8q60N+iDrTOoaHwFuSjmKoqk0WHBYyLGiz5zS2/HH&#10;BMrhZi7p5Cva9763fF4kyb6p/pTqdpqPJQhPjX+HX+2dVjAZz8bwfBOe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vXy8YAAADdAAAADwAAAAAAAAAAAAAAAACYAgAAZHJz&#10;L2Rvd25yZXYueG1sUEsFBgAAAAAEAAQA9QAAAIsDAAAAAA==&#10;" fillcolor="#f1f1f1" stroked="f"/>
                  <v:rect id="Rectangle 4374" o:spid="_x0000_s1515"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d1csUA&#10;AADdAAAADwAAAGRycy9kb3ducmV2LnhtbESPQWvCQBSE74L/YXlCb7rbqrWmrlIKpT0VNIrX1+wz&#10;CWbfhuwmRn99tyD0OMzMN8xq09tKdNT40rGGx4kCQZw5U3KuYZ9+jF9A+IBssHJMGq7kYbMeDlaY&#10;GHfhLXW7kIsIYZ+ghiKEOpHSZwVZ9BNXE0fv5BqLIcoml6bBS4TbSj4p9SwtlhwXCqzpvaDsvGut&#10;huOta8On+2m7A9nv6ZzOy1QprR9G/dsriEB9+A/f219Gw2y6mMHfm/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53VyxQAAAN0AAAAPAAAAAAAAAAAAAAAAAJgCAABkcnMv&#10;ZG93bnJldi54bWxQSwUGAAAAAAQABAD1AAAAigMAAAAA&#10;" fillcolor="#f3f3f3" stroked="f"/>
                  <v:rect id="Rectangle 4375" o:spid="_x0000_s1516" style="position:absolute;left:133;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mMscA&#10;AADdAAAADwAAAGRycy9kb3ducmV2LnhtbESPQWvCQBSE74X+h+UJvdWN1VYbXSVUBKEgVEXo7ZF9&#10;JtHs27C7muTfdwuFHoeZ+YZZrDpTizs5X1lWMBomIIhzqysuFBwPm+cZCB+QNdaWSUFPHlbLx4cF&#10;ptq2/EX3fShEhLBPUUEZQpNK6fOSDPqhbYijd7bOYIjSFVI7bCPc1PIlSd6kwYrjQokNfZSUX/c3&#10;o+DUV5c2W7/bbbb5vp134+m1/3RKPQ26bA4iUBf+w3/trVYwGU9f4fdNf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WZjLHAAAA3QAAAA8AAAAAAAAAAAAAAAAAmAIAAGRy&#10;cy9kb3ducmV2LnhtbFBLBQYAAAAABAAEAPUAAACMAwAAAAA=&#10;" fillcolor="#f4f4f4" stroked="f"/>
                  <v:rect id="Rectangle 4376" o:spid="_x0000_s1517"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3cuscA&#10;AADdAAAADwAAAGRycy9kb3ducmV2LnhtbESPW2vCQBSE3wX/w3KEvohueosldZViEYoWxBv08TR7&#10;TILZs2F3a9J/3xUKPg4z8w0znXemFhdyvrKs4H6cgCDOra64UHDYL0cvIHxA1lhbJgW/5GE+6/em&#10;mGnb8pYuu1CICGGfoYIyhCaT0uclGfRj2xBH72SdwRClK6R22Ea4qeVDkqTSYMVxocSGFiXl592P&#10;UdAmn+88XH+nx+fDpnDLzYq+FqjU3aB7ewURqAu38H/7Qyt4epykcH0Tn4C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93LrHAAAA3QAAAA8AAAAAAAAAAAAAAAAAmAIAAGRy&#10;cy9kb3ducmV2LnhtbFBLBQYAAAAABAAEAPUAAACMAwAAAAA=&#10;" fillcolor="#f6f6f6" stroked="f"/>
                  <v:rect id="Rectangle 4377" o:spid="_x0000_s1518"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o6OcYA&#10;AADdAAAADwAAAGRycy9kb3ducmV2LnhtbESPQWvCQBSE74L/YXlCL6Ib29JodJVaaCv1ZPTi7ZF9&#10;JsHs25DdxuTfdwuCx2FmvmFWm85UoqXGlZYVzKYRCOLM6pJzBafj52QOwnlkjZVlUtCTg816OFhh&#10;ou2ND9SmPhcBwi5BBYX3dSKlywoy6Ka2Jg7exTYGfZBNLnWDtwA3lXyOojdpsOSwUGBNHwVl1/TX&#10;KNgvzLZf2D5O2/PWjb/Ln8NXhko9jbr3JQhPnX+E7+2dVvD6Esfw/yY8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o6OcYAAADdAAAADwAAAAAAAAAAAAAAAACYAgAAZHJz&#10;L2Rvd25yZXYueG1sUEsFBgAAAAAEAAQA9QAAAIsDAAAAAA==&#10;" fillcolor="#f7f7f7" stroked="f"/>
                  <v:rect id="Rectangle 4378" o:spid="_x0000_s1519"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myI8cA&#10;AADdAAAADwAAAGRycy9kb3ducmV2LnhtbESPTWsCQQyG70L/wxChl6KztaXK6ii11NKDFPw8x524&#10;u3Qns8xMdfvvm0PBY3jzPnkyW3SuURcKsfZs4HGYgSIuvK25NLDfrQYTUDEhW2w8k4FfirCY3/Vm&#10;mFt/5Q1dtqlUAuGYo4EqpTbXOhYVOYxD3xJLdvbBYZIxlNoGvArcNXqUZS/aYc1yocKW3ioqvrc/&#10;TjS+PpbLI76vDvvmtLb4MDqEzdGY+373OgWVqEu35f/2pzXw/DQWXflGEK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JsiPHAAAA3QAAAA8AAAAAAAAAAAAAAAAAmAIAAGRy&#10;cy9kb3ducmV2LnhtbFBLBQYAAAAABAAEAPUAAACMAwAAAAA=&#10;" fillcolor="#f8f8f8" stroked="f"/>
                  <v:rect id="Rectangle 4379" o:spid="_x0000_s1520"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r7QMgA&#10;AADdAAAADwAAAGRycy9kb3ducmV2LnhtbESP3WrCQBSE7wXfYTlCb4purKWa6CrSH6iFXjT6AIfs&#10;MQlmz67ZrYl9+m6h4OUwM98wq01vGnGh1teWFUwnCQjiwuqaSwWH/dt4AcIHZI2NZVJwJQ+b9XCw&#10;wkzbjr/okodSRAj7DBVUIbhMSl9UZNBPrCOO3tG2BkOUbSl1i12Em0Y+JMmTNFhzXKjQ0XNFxSn/&#10;NgrO+evh5ed+3ncfdepC+rnbL7ZOqbtRv12CCNSHW/i//a4VPM7mKfy9iU9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GvtAyAAAAN0AAAAPAAAAAAAAAAAAAAAAAJgCAABk&#10;cnMvZG93bnJldi54bWxQSwUGAAAAAAQABAD1AAAAjQMAAAAA&#10;" fillcolor="#fafafa" stroked="f"/>
                  <v:rect id="Rectangle 4380" o:spid="_x0000_s1521"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zlbMEA&#10;AADdAAAADwAAAGRycy9kb3ducmV2LnhtbERPy2rCQBTdC/2H4Ra6MxOtlTR1lFIIdKtN9pfMNYlm&#10;7oTM5FG/3lkILg/nvTvMphUj9a6xrGAVxSCIS6sbrhTkf9kyAeE8ssbWMin4JweH/ctih6m2Ex9p&#10;PPlKhBB2KSqove9SKV1Zk0EX2Y44cGfbG/QB9pXUPU4h3LRyHcdbabDh0FBjRz81ldfTYBQUH8lx&#10;PV3lLb9dTPF5HrJ8xFapt9f5+wuEp9k/xQ/3r1aweU/C/vAmPAG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M5WzBAAAA3QAAAA8AAAAAAAAAAAAAAAAAmAIAAGRycy9kb3du&#10;cmV2LnhtbFBLBQYAAAAABAAEAPUAAACGAwAAAAA=&#10;" fillcolor="#fbfbfb" stroked="f"/>
                  <v:rect id="Rectangle 4381" o:spid="_x0000_s1522" style="position:absolute;left:133;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48fsUA&#10;AADdAAAADwAAAGRycy9kb3ducmV2LnhtbESP3WrCQBSE7wu+w3IEb0Q30SIhdRWRCKVXVn2AQ/Y0&#10;CWbPhuyanz59VxB6OczMN8x2P5hadNS6yrKCeBmBIM6trrhQcLueFgkI55E11pZJwUgO9rvJ2xZT&#10;bXv+pu7iCxEg7FJUUHrfpFK6vCSDbmkb4uD92NagD7ItpG6xD3BTy1UUbaTBisNCiQ0dS8rvl4dR&#10;MBwsjeMmmc+/krPGMcuOxe9dqdl0OHyA8DT4//Cr/akVvK+TGJ5vwhOQu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zjx+xQAAAN0AAAAPAAAAAAAAAAAAAAAAAJgCAABkcnMv&#10;ZG93bnJldi54bWxQSwUGAAAAAAQABAD1AAAAigMAAAAA&#10;" fillcolor="#fcfcfc" stroked="f"/>
                  <v:rect id="Rectangle 4382" o:spid="_x0000_s1523" style="position:absolute;left:133;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QRD8cA&#10;AADdAAAADwAAAGRycy9kb3ducmV2LnhtbESPQUvDQBSE74L/YXmCl2I3jaWWmE1pBVGEQq0ePD6y&#10;z2xI9m3MbpP4791CweMwM98w+WayrRio97VjBYt5AoK4dLrmSsHnx/PdGoQPyBpbx6Tglzxsiuur&#10;HDPtRn6n4RgqESHsM1RgQugyKX1pyKKfu444et+utxii7Cupexwj3LYyTZKVtFhzXDDY0ZOhsjme&#10;rIKHsfxpTsM+3emvxr3NXkazw4NStzfT9hFEoCn8hy/tV61geb9O4fwmPgFZ/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UEQ/HAAAA3QAAAA8AAAAAAAAAAAAAAAAAmAIAAGRy&#10;cy9kb3ducmV2LnhtbFBLBQYAAAAABAAEAPUAAACMAwAAAAA=&#10;" fillcolor="#fefefe" stroked="f"/>
                  <v:rect id="Rectangle 4383" o:spid="_x0000_s1524" style="position:absolute;left:133;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q0dcYA&#10;AADdAAAADwAAAGRycy9kb3ducmV2LnhtbESPQWvCQBSE70L/w/KE3nSjkSLRTZCCoLTQNhXE22v2&#10;NQlm34bsNon/vlsoeBxm5htmm42mET11rrasYDGPQBAXVtdcKjh97mdrEM4ja2wsk4IbOcjSh8kW&#10;E20H/qA+96UIEHYJKqi8bxMpXVGRQTe3LXHwvm1n0AfZlVJ3OAS4aeQyip6kwZrDQoUtPVdUXPMf&#10;EyjnqO5fX+Ld2+G9lF+DPx6v9qLU43TcbUB4Gv09/N8+aAWreB3D35vwBGT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Wq0dcYAAADdAAAADwAAAAAAAAAAAAAAAACYAgAAZHJz&#10;L2Rvd25yZXYueG1sUEsFBgAAAAAEAAQA9QAAAIsDAAAAAA==&#10;" fillcolor="#a0a0a0" stroked="f"/>
                  <v:shape id="Freeform 4384" o:spid="_x0000_s1525" style="position:absolute;left:133;top:1000;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WeMQA&#10;AADdAAAADwAAAGRycy9kb3ducmV2LnhtbESPQUvDQBSE74L/YXlCb3ajLRJit0VKox5NVbw+ss8k&#10;NPs27L406b93BcHjMDPfMJvd7Hp1phA7zwbulhko4trbjhsDH+/lbQ4qCrLF3jMZuFCE3fb6aoOF&#10;9RNXdD5KoxKEY4EGWpGh0DrWLTmMSz8QJ+/bB4eSZGi0DTgluOv1fZY9aIcdp4UWB9q3VJ+OozPw&#10;VuUjVXKy8hm+Ls+jK18OU2nM4mZ+egQlNMt/+K/9ag2sV/k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1njEAAAA3QAAAA8AAAAAAAAAAAAAAAAAmAIAAGRycy9k&#10;b3ducmV2LnhtbFBLBQYAAAAABAAEAPUAAACJAwAAAAA=&#10;" path="m,11r,l,11r,l,11r1,l1,11r,l1,11r,l1,11r1,l2,11r,l2,11r,l2,11r1,l3,11r,l3,11r,l3,11r,l4,11r,l4,11r,l4,11r,l4,11r1,l5,11r,l5,11r,l5,11r,l6,11r,l6,10r,l6,10r,l6,10r1,l7,10r,l7,10r,l7,10r,l7,10r1,l8,10r,l8,10r,l8,10r,l8,10,9,9r,l9,9r,l9,9r,l9,9r,l9,9r1,l10,9r,l10,9r,-1l10,8r,l10,8r,l10,8r,l11,8r,l11,8r,l11,7r,l11,7r,l11,7r,l12,7r,l12,6r,l12,6r,l12,6r,l12,6r,l12,6r,l12,6r,l12,5r1,l13,5r,l13,5r,l13,5r,l13,5r,l13,5r,l13,4r,l13,4r,l13,4r,l13,4r,l13,4r,l13,4r,l13,4r,-1l13,3r,l13,3r,l13,3r,l13,3r,l13,3r,l13,2r,l13,2r,l13,2r,l13,2r,l13,2r,l13,2r,l13,1r,l13,1r,l13,1r,l13,1r,l13,1r,l13,1,13,r,l13,r,l13,r,l13,r,l13,r,l13,r,l13,r,l13,r,l13,r,l13,r,l13,1r-1,l12,1r,l12,1r,l12,1r,l12,2r,l12,2r,l12,2r,l12,2r-1,l11,2r,l11,2r,1l11,3r,l11,3r,l11,3r,l10,3r,l10,3r,1l10,4r,l10,4r,l10,4r,l10,4r,l10,4,9,4r,l9,4r,l9,5r,l9,5r,l9,5r,l8,5r,l8,5r,l8,5r,l8,5r,l8,5r,1l7,6r,l7,6r,l7,6r,l7,6r,l7,6,6,6r,l6,6r,l6,6r,l6,6r,l5,6r,l5,6r,l5,6r,l5,6r,l5,6,4,6r,1l4,7r,l4,7r,l4,7r,l4,7,3,7r,l3,7r,l3,7r,l3,7r,l3,7r,l3,7r,l3,7r,l3,7r,l2,7r,l2,7r,1l2,8r,l2,8r,l2,8r,l2,8r,l2,8r,l1,8r,l1,8r,l1,8r,l1,9r,l1,9r,l1,9r,l1,9r,l1,9r,l1,9,,9r,l,9r,l,9r,l,10r,l,10r,l,10r,l,10r,l,10r,l,10r,l,10r,l,10r,1l,11r,xe" filled="f" strokeweight="0">
                    <v:stroke joinstyle="miter"/>
                    <v:path arrowok="t" o:connecttype="custom" o:connectlocs="1,11;2,11;3,11;3,11;4,11;5,11;6,10;7,10;8,10;8,10;9,9;10,9;10,8;11,8;11,7;12,6;12,6;13,5;13,5;13,4;13,4;13,3;13,3;13,2;13,2;13,1;13,1;13,0;13,0;13,0;12,1;12,1;12,2;11,3;11,3;10,4;10,4;9,5;8,5;8,5;7,6;7,6;6,6;5,6;4,6;4,7;3,7;3,7;3,7;2,8;2,8;1,8;1,9;1,9;0,9;0,10;0,10;0,11" o:connectangles="0,0,0,0,0,0,0,0,0,0,0,0,0,0,0,0,0,0,0,0,0,0,0,0,0,0,0,0,0,0,0,0,0,0,0,0,0,0,0,0,0,0,0,0,0,0,0,0,0,0,0,0,0,0,0,0,0,0"/>
                  </v:shape>
                  <v:line id="Line 503" o:spid="_x0000_s1526" style="position:absolute;flip:x;visibility:visible;mso-wrap-style:square" from="71,973" to="155,9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bwNcgAAADdAAAADwAAAGRycy9kb3ducmV2LnhtbESPT2vCQBTE74V+h+UVequ7Wi0SXaVU&#10;BQntof5Be3tkX5Ng9m3Mbk389t2C0OMwM79hpvPOVuJCjS8da+j3FAjizJmScw277eppDMIHZIOV&#10;Y9JwJQ/z2f3dFBPjWv6kyybkIkLYJ6ihCKFOpPRZQRZ9z9XE0ft2jcUQZZNL02Ab4baSA6VepMWS&#10;40KBNb0VlJ02P1bDetEdw2p/PqXp8iPtv3+p9mCU1o8P3esERKAu/Idv7bXRMHwej+DvTXwCcvY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vbwNcgAAADdAAAADwAAAAAA&#10;AAAAAAAAAAChAgAAZHJzL2Rvd25yZXYueG1sUEsFBgAAAAAEAAQA+QAAAJYDAAAAAA==&#10;" strokeweight="0">
                    <v:stroke joinstyle="miter"/>
                  </v:line>
                  <v:rect id="Rectangle 4386" o:spid="_x0000_s1527" style="position:absolute;left:11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toOsYA&#10;AADdAAAADwAAAGRycy9kb3ducmV2LnhtbESPQWvCQBSE7wX/w/IKvZRmo7EhpFlFLZUevDT14PGR&#10;fU1Cs29DdjXpv3cFocdhZr5hivVkOnGhwbWWFcyjGARxZXXLtYLj98dLBsJ5ZI2dZVLwRw7Wq9lD&#10;gbm2I3/RpfS1CBB2OSpovO9zKV3VkEEX2Z44eD92MOiDHGqpBxwD3HRyEcepNNhyWGiwp11D1W95&#10;NgpejVvOY7k/vJ9PRM87MyVcbpV6epw2byA8Tf4/fG9/agXLJEvh9iY8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toOsYAAADdAAAADwAAAAAAAAAAAAAAAACYAgAAZHJz&#10;L2Rvd25yZXYueG1sUEsFBgAAAAAEAAQA9QAAAIsDAAAAAA==&#10;" fillcolor="#a5a5a5" stroked="f"/>
                  <v:rect id="Rectangle 4387" o:spid="_x0000_s1528" style="position:absolute;left:115;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wV9MYA&#10;AADdAAAADwAAAGRycy9kb3ducmV2LnhtbESPX0vDQBDE3wW/w7FCX6S9WMWG2GsRS6GvjVHwbc1t&#10;/tDcXsht0/Tbe4Lg4zAzv2HW28l1aqQhtJ4NPCwSUMSlty3XBor3/TwFFQTZYueZDFwpwHZze7PG&#10;zPoLH2nMpVYRwiFDA41In2kdyoYchoXviaNX+cGhRDnU2g54iXDX6WWSPGuHLceFBnt6a6g85Wdn&#10;4L5YHuVD9im54rTLv77Hz11VGTO7m15fQAlN8h/+ax+sgafHdAW/b+IT0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wV9MYAAADdAAAADwAAAAAAAAAAAAAAAACYAgAAZHJz&#10;L2Rvd25yZXYueG1sUEsFBgAAAAAEAAQA9QAAAIsDAAAAAA==&#10;" fillcolor="#a7a7a7" stroked="f"/>
                  <v:rect id="Rectangle 4388" o:spid="_x0000_s1529" style="position:absolute;left:11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jdq8YA&#10;AADdAAAADwAAAGRycy9kb3ducmV2LnhtbESPwWrCQBCG74W+wzKFXkLdpJYiqavYiuDRRg89Dtkx&#10;CWZnw+5WU5/eOQg9Dv/833wzX46uV2cKsfNsoJjkoIhrbztuDBz2m5cZqJiQLfaeycAfRVguHh/m&#10;WFp/4W86V6lRAuFYooE2paHUOtYtOYwTPxBLdvTBYZIxNNoGvAjc9fo1z9+1w47lQosDfbVUn6pf&#10;Jxqfa72rq2KTHdbNflX8ZNcQM2Oen8bVB6hEY/pfvre31sDbdCa68o0gQC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jdq8YAAADdAAAADwAAAAAAAAAAAAAAAACYAgAAZHJz&#10;L2Rvd25yZXYueG1sUEsFBgAAAAAEAAQA9QAAAIsDAAAAAA==&#10;" fillcolor="#a9a9a9" stroked="f"/>
                  <v:rect id="Rectangle 4389" o:spid="_x0000_s1530" style="position:absolute;left:11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LNw8UA&#10;AADdAAAADwAAAGRycy9kb3ducmV2LnhtbESPwWrDMBBE74X8g9hCbo3spoTEjRxCUaA+1skHbK2t&#10;bWytHEuJ3b+vCoUeh5l5w+wPs+3FnUbfOlaQrhIQxJUzLdcKLufT0xaED8gGe8ek4Js8HPLFwx4z&#10;4yb+oHsZahEh7DNU0IQwZFL6qiGLfuUG4uh9udFiiHKspRlxinDby+ck2UiLLceFBgd6a6jqyptV&#10;kBRad8WmnHR6/TwW6aztsNNKLR/n4yuIQHP4D/+1342Cl/V2B79v4hO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s3DxQAAAN0AAAAPAAAAAAAAAAAAAAAAAJgCAABkcnMv&#10;ZG93bnJldi54bWxQSwUGAAAAAAQABAD1AAAAigMAAAAA&#10;" fillcolor="#ababab" stroked="f"/>
                  <v:rect id="Rectangle 4390" o:spid="_x0000_s1531" style="position:absolute;left:11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9xU8cA&#10;AADdAAAADwAAAGRycy9kb3ducmV2LnhtbESPwWrCQBCG70LfYZmCN91ES6mpq7SKIJYWaorgbchO&#10;k9DsbMiumr69cxA8Dv/833wzX/auUWfqQu3ZQDpOQBEX3tZcGvjJN6MXUCEiW2w8k4F/CrBcPAzm&#10;mFl/4W8672OpBMIhQwNVjG2mdSgqchjGviWW7Nd3DqOMXalthxeBu0ZPkuRZO6xZLlTY0qqi4m9/&#10;cqKRrz89HvOvdJV8HA7vx3S2mzTGDB/7t1dQkfp4X761t9bA03Qm/vKNIEA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cVPHAAAA3QAAAA8AAAAAAAAAAAAAAAAAmAIAAGRy&#10;cy9kb3ducmV2LnhtbFBLBQYAAAAABAAEAPUAAACMAwAAAAA=&#10;" fillcolor="#adadad" stroked="f"/>
                  <v:rect id="Rectangle 4391" o:spid="_x0000_s1532" style="position:absolute;left:120;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u8P8MA&#10;AADdAAAADwAAAGRycy9kb3ducmV2LnhtbESP0YrCMBRE3xf8h3CFfVtTdRGtRhFBcPGhqP2AS3Pb&#10;Bpub0sTa/fuNsODjMDNnmM1usI3oqfPGsYLpJAFBXDhtuFKQ345fSxA+IGtsHJOCX/Kw244+Nphq&#10;9+QL9ddQiQhhn6KCOoQ2ldIXNVn0E9cSR690ncUQZVdJ3eEzwm0jZ0mykBYNx4UaWzrUVNyvD6ug&#10;HH4OMssvpsmPGGbnMvOZ6ZX6HA/7NYhAQ3iH/9snreB7vprC6018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u8P8MAAADdAAAADwAAAAAAAAAAAAAAAACYAgAAZHJzL2Rv&#10;d25yZXYueG1sUEsFBgAAAAAEAAQA9QAAAIgDAAAAAA==&#10;" fillcolor="#afafaf" stroked="f"/>
                  <v:rect id="Rectangle 4392" o:spid="_x0000_s1533" style="position:absolute;left:12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fOX8kA&#10;AADdAAAADwAAAGRycy9kb3ducmV2LnhtbESPQUvDQBSE74L/YXmCl2I3TavYtNsiRSFYKBhF2tsj&#10;+0yC2bdLdtuk/74rFDwOM/MNs1wPphUn6nxjWcFknIAgLq1uuFLw9fn28AzCB2SNrWVScCYP69Xt&#10;zRIzbXv+oFMRKhEh7DNUUIfgMil9WZNBP7aOOHo/tjMYouwqqTvsI9y0Mk2SJ2mw4bhQo6NNTeVv&#10;cTQK0j5PRnbi3OP0e7TdHN7z3fF1r9T93fCyABFoCP/hazvXCmbTeQp/b+ITkKs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yfOX8kAAADdAAAADwAAAAAAAAAAAAAAAACYAgAA&#10;ZHJzL2Rvd25yZXYueG1sUEsFBgAAAAAEAAQA9QAAAI4DAAAAAA==&#10;" fillcolor="#b1b1b1" stroked="f"/>
                  <v:rect id="Rectangle 4393" o:spid="_x0000_s1534" style="position:absolute;left:12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pGMccA&#10;AADdAAAADwAAAGRycy9kb3ducmV2LnhtbESPT2vCQBTE74V+h+UVvNVNtViNriKC2oNi/XPx9si+&#10;JtHs25Bdk/jtXaHQ4zAzv2Ems9YUoqbK5ZYVfHQjEMSJ1TmnCk7H5fsQhPPIGgvLpOBODmbT15cJ&#10;xto2vKf64FMRIOxiVJB5X8ZSuiQjg65rS+Lg/drKoA+ySqWusAlwU8heFA2kwZzDQoYlLTJKroeb&#10;UUCX852axW59in5Wg2T1ta39ZqtU562dj0F4av1/+K/9rRV89kd9eL4JT0BO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6RjHHAAAA3QAAAA8AAAAAAAAAAAAAAAAAmAIAAGRy&#10;cy9kb3ducmV2LnhtbFBLBQYAAAAABAAEAPUAAACMAwAAAAA=&#10;" fillcolor="#b3b3b3" stroked="f"/>
                  <v:rect id="Rectangle 4394" o:spid="_x0000_s1535" style="position:absolute;left:12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iCbsgA&#10;AADdAAAADwAAAGRycy9kb3ducmV2LnhtbESPT0vDQBTE7wW/w/IEb+3GGkqM3Zb+oSjSg7aFXh/Z&#10;Z5KafRt21yT66V2h4HGYmd8w8+VgGtGR87VlBfeTBARxYXXNpYLTcTfOQPiArLGxTAq+ycNycTOa&#10;Y65tz+/UHUIpIoR9jgqqENpcSl9UZNBPbEscvQ/rDIYoXSm1wz7CTSOnSTKTBmuOCxW2tKmo+Dx8&#10;GQWX8/Z53fbp7s0Vly7b/uyP8jVT6u52WD2BCDSE//C1/aIVpA+PKfy9iU9AL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IJuyAAAAN0AAAAPAAAAAAAAAAAAAAAAAJgCAABk&#10;cnMvZG93bnJldi54bWxQSwUGAAAAAAQABAD1AAAAjQMAAAAA&#10;" fillcolor="#b5b5b5" stroked="f"/>
                  <v:rect id="Rectangle 4395" o:spid="_x0000_s1536" style="position:absolute;left:12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Zp28UA&#10;AADdAAAADwAAAGRycy9kb3ducmV2LnhtbESPwW7CMBBE75X4B2uReisOhFKaYhAqonCktOp5FW/j&#10;KPE6xCaEv6+RKnEczcwbzWLV21p01PrSsYLxKAFBnDtdcqHg+2v7NAfhA7LG2jEpuJKH1XLwsMBM&#10;uwt/UncMhYgQ9hkqMCE0mZQ+N2TRj1xDHL1f11oMUbaF1C1eItzWcpIkM2mx5LhgsKF3Q3l1PFsF&#10;adr9nOaHa2Waqj58bE679YtMlXoc9us3EIH6cA//t/dawTR9fYbb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mnbxQAAAN0AAAAPAAAAAAAAAAAAAAAAAJgCAABkcnMv&#10;ZG93bnJldi54bWxQSwUGAAAAAAQABAD1AAAAigMAAAAA&#10;" fillcolor="#b7b7b7" stroked="f"/>
                  <v:rect id="Rectangle 4396" o:spid="_x0000_s1537" style="position:absolute;left:12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KT1MUA&#10;AADdAAAADwAAAGRycy9kb3ducmV2LnhtbESPQWvCQBSE7wX/w/IEb3WjLVKjq4io2Euhau7P7DMJ&#10;yb5Nsxvd/vtuodDjMDPfMMt1MI24U+cqywom4wQEcW51xYWCy3n//AbCeWSNjWVS8E0O1qvB0xJT&#10;bR/8SfeTL0SEsEtRQel9m0rp8pIMurFtiaN3s51BH2VXSN3hI8JNI6dJMpMGK44LJba0LSmvT71R&#10;kJt9mBfXD+wPu2waDl+7+j2rlRoNw2YBwlPw/+G/9lEreH2Zz+D3TXwC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YpPUxQAAAN0AAAAPAAAAAAAAAAAAAAAAAJgCAABkcnMv&#10;ZG93bnJldi54bWxQSwUGAAAAAAQABAD1AAAAigMAAAAA&#10;" fillcolor="#b9b9b9" stroked="f"/>
                  <v:rect id="Rectangle 4397" o:spid="_x0000_s1538" style="position:absolute;left:127;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whscA&#10;AADdAAAADwAAAGRycy9kb3ducmV2LnhtbESPW2sCMRSE34X+h3AKfdNsL3hZjSKW0n0oeEVfD5vj&#10;7tbkZNmkuvbXNwXBx2FmvmEms9YacabGV44VPPcSEMS50xUXCnbbj+4QhA/IGo1jUnAlD7PpQ2eC&#10;qXYXXtN5EwoRIexTVFCGUKdS+rwki77nauLoHV1jMUTZFFI3eIlwa+RLkvSlxYrjQok1LUrKT5sf&#10;q2BJh735zFbZ17ceXIPp/5rt4l2pp8d2PgYRqA338K2daQVvr6MB/L+JT0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GsIbHAAAA3QAAAA8AAAAAAAAAAAAAAAAAmAIAAGRy&#10;cy9kb3ducmV2LnhtbFBLBQYAAAAABAAEAPUAAACMAwAAAAA=&#10;" fillcolor="#bbb" stroked="f"/>
                  <v:rect id="Rectangle 4398" o:spid="_x0000_s1539" style="position:absolute;left:12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ThcAA&#10;AADdAAAADwAAAGRycy9kb3ducmV2LnhtbERPy4rCMBTdC/5DuII7TX2gM9UoIgiKbnzAbO8016bY&#10;3JQmav17sxBcHs57vmxsKR5U+8KxgkE/AUGcOV1wruBy3vR+QPiArLF0TApe5GG5aLfmmGr35CM9&#10;TiEXMYR9igpMCFUqpc8MWfR9VxFH7upqiyHCOpe6xmcMt6UcJslEWiw4NhisaG0ou53uVsFuWOyv&#10;f3aN98lIO0OH6WZa/SvV7TSrGYhATfiKP+6tVjAe/ca58U18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DiThcAAAADdAAAADwAAAAAAAAAAAAAAAACYAgAAZHJzL2Rvd25y&#10;ZXYueG1sUEsFBgAAAAAEAAQA9QAAAIUDAAAAAA==&#10;" fillcolor="#bdbdbd" stroked="f"/>
                  <v:rect id="Rectangle 4399" o:spid="_x0000_s1540" style="position:absolute;left:13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WkmsYA&#10;AADdAAAADwAAAGRycy9kb3ducmV2LnhtbESPQWvCQBSE74L/YXlCL6FurCImdRVbKnprtcXzI/tM&#10;gtm3Ibs10V/vCoLHYWa+YebLzlTiTI0rLSsYDWMQxJnVJecK/n7XrzMQziNrrCyTggs5WC76vTmm&#10;2ra8o/Pe5yJA2KWooPC+TqV0WUEG3dDWxME72sagD7LJpW6wDXBTybc4nkqDJYeFAmv6LCg77f+N&#10;gqgeHz7a6882+l7Hl6/NYZfkUafUy6BbvYPw1Pln+NHeagWTcZLA/U14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WkmsYAAADdAAAADwAAAAAAAAAAAAAAAACYAgAAZHJz&#10;L2Rvd25yZXYueG1sUEsFBgAAAAAEAAQA9QAAAIsDAAAAAA==&#10;" fillcolor="#bfbfbf" stroked="f"/>
                  <v:rect id="Rectangle 4400" o:spid="_x0000_s1541" style="position:absolute;left:13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nO8EA&#10;AADdAAAADwAAAGRycy9kb3ducmV2LnhtbERPy2oCMRTdF/yHcIXuamLri9EoUlDcFR+gy+vkOpl2&#10;cjNMoo5/3ywEl4fzni1aV4kbNaH0rKHfUyCIc29KLjQc9quPCYgQkQ1WnknDgwIs5p23GWbG33lL&#10;t10sRArhkKEGG2OdSRlySw5Dz9fEibv4xmFMsCmkafCewl0lP5UaSYclpwaLNX1byv92V6dBfa3W&#10;v0jnn/Lo5XY8PNlqH1qt37vtcgoiUhtf4qd7YzQMBirtT2/SE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pzvBAAAA3QAAAA8AAAAAAAAAAAAAAAAAmAIAAGRycy9kb3du&#10;cmV2LnhtbFBLBQYAAAAABAAEAPUAAACGAwAAAAA=&#10;" fillcolor="#c1c1c1" stroked="f"/>
                  <v:rect id="Rectangle 4401" o:spid="_x0000_s1542" style="position:absolute;left:132;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jDv8UA&#10;AADdAAAADwAAAGRycy9kb3ducmV2LnhtbESP3WrCQBSE7wu+w3IE7+omYktJXUVEURT6k/oAh+wx&#10;iWbPht3VxLfvCoVeDjPzDTNb9KYRN3K+tqwgHScgiAuray4VHH82z28gfEDW2FgmBXfysJgPnmaY&#10;advxN93yUIoIYZ+hgiqENpPSFxUZ9GPbEkfvZJ3BEKUrpXbYRbhp5CRJXqXBmuNChS2tKiou+dUo&#10;mHytuvzlbvfnwzYNVG6Pnx9urdRo2C/fQQTqw3/4r73TCqbTJIXHm/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GMO/xQAAAN0AAAAPAAAAAAAAAAAAAAAAAJgCAABkcnMv&#10;ZG93bnJldi54bWxQSwUGAAAAAAQABAD1AAAAigMAAAAA&#10;" fillcolor="#c3c3c3" stroked="f"/>
                  <v:rect id="Rectangle 4402" o:spid="_x0000_s1543" style="position:absolute;left:13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Gc18QA&#10;AADdAAAADwAAAGRycy9kb3ducmV2LnhtbESPT2sCMRTE70K/Q3hCb5porcpqlFKw9Cb+AT0+N8/N&#10;tpuXZZPq+u2NUPA4zMxvmPmydZW4UBNKzxoGfQWCOPem5ELDfrfqTUGEiGyw8kwabhRguXjpzDEz&#10;/sobumxjIRKEQ4YabIx1JmXILTkMfV8TJ+/sG4cxyaaQpsFrgrtKDpUaS4clpwWLNX1ayn+3f06D&#10;elt9/SCd1uXBy83k/WirXWi1fu22HzMQkdr4DP+3v42G0UgN4fEmPQ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xnNfEAAAA3QAAAA8AAAAAAAAAAAAAAAAAmAIAAGRycy9k&#10;b3ducmV2LnhtbFBLBQYAAAAABAAEAPUAAACJAwAAAAA=&#10;" fillcolor="#c1c1c1" stroked="f"/>
                  <v:rect id="Rectangle 4403" o:spid="_x0000_s1544" style="position:absolute;left:13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3LksYA&#10;AADdAAAADwAAAGRycy9kb3ducmV2LnhtbESPQWvCQBSE74X+h+UVvIS6WxXR6CqtKHprteL5kX0m&#10;odm3Ibua6K/vCoUeh5n5hpkvO1uJKzW+dKzhra9AEGfOlJxrOH5vXicgfEA2WDkmDTfysFw8P80x&#10;Na7lPV0PIRcRwj5FDUUIdSqlzwqy6PuuJo7e2TUWQ5RNLk2DbYTbSg6UGkuLJceFAmtaFZT9HC5W&#10;Q1IPTx/t/WuXfG7Ubb097ad50mnde+neZyACdeE//NfeGQ2jkRrC4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3LksYAAADdAAAADwAAAAAAAAAAAAAAAACYAgAAZHJz&#10;L2Rvd25yZXYueG1sUEsFBgAAAAAEAAQA9QAAAIsDAAAAAA==&#10;" fillcolor="#bfbfbf" stroked="f"/>
                  <v:rect id="Rectangle 4404" o:spid="_x0000_s1545" style="position:absolute;left:136;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XBYsUA&#10;AADdAAAADwAAAGRycy9kb3ducmV2LnhtbESPQWvCQBSE70L/w/IKvZlNNZgSXaUIgqW9GAu9vmaf&#10;2WD2bciuSfrvu4WCx2FmvmE2u8m2YqDeN44VPCcpCOLK6YZrBZ/nw/wFhA/IGlvHpOCHPOy2D7MN&#10;FtqNfKKhDLWIEPYFKjAhdIWUvjJk0SeuI47exfUWQ5R9LXWPY4TbVi7SdCUtNhwXDHa0N1Rdy5tV&#10;8LZo3i9fdo+31VI7Qx/5Ie++lXp6nF7XIAJN4R7+bx+1gixLM/h7E5+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1cFixQAAAN0AAAAPAAAAAAAAAAAAAAAAAJgCAABkcnMv&#10;ZG93bnJldi54bWxQSwUGAAAAAAQABAD1AAAAigMAAAAA&#10;" fillcolor="#bdbdbd" stroked="f"/>
                  <v:rect id="Rectangle 4405" o:spid="_x0000_s1546" style="position:absolute;left:13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TiMYA&#10;AADdAAAADwAAAGRycy9kb3ducmV2LnhtbESPQWsCMRSE7wX/Q3hCbzVrUSurUcRSugehVkWvj81z&#10;dzV5WTaprv56Uyj0OMzMN8x03lojLtT4yrGCfi8BQZw7XXGhYLf9eBmD8AFZo3FMCm7kYT7rPE0x&#10;1e7K33TZhEJECPsUFZQh1KmUPi/Jou+5mjh6R9dYDFE2hdQNXiPcGvmaJCNpseK4UGJNy5Ly8+bH&#10;Kviiw958ZutsddJvt2BGd7Ndviv13G0XExCB2vAf/mtnWsFgkAzh9018AnL2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jTiMYAAADdAAAADwAAAAAAAAAAAAAAAACYAgAAZHJz&#10;L2Rvd25yZXYueG1sUEsFBgAAAAAEAAQA9QAAAIsDAAAAAA==&#10;" fillcolor="#bbb" stroked="f"/>
                  <v:rect id="Rectangle 4406" o:spid="_x0000_s1547" style="position:absolute;left:13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LLNsYA&#10;AADdAAAADwAAAGRycy9kb3ducmV2LnhtbESPzWrDMBCE74W8g9hAb42cYELjRgmhJKa9FJqf+8ba&#10;2sbWyrVkR337qlDIcZiZb5j1NphWjNS72rKC+SwBQVxYXXOp4Hw6PD2DcB5ZY2uZFPyQg+1m8rDG&#10;TNsbf9J49KWIEHYZKqi87zIpXVGRQTezHXH0vmxv0EfZl1L3eItw08pFkiylwZrjQoUdvVZUNMfB&#10;KCjMIazK6wcO+f6yCPn3vnm/NEo9TsPuBYSn4O/h//abVpCmyRL+3sQn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LLNsYAAADdAAAADwAAAAAAAAAAAAAAAACYAgAAZHJz&#10;L2Rvd25yZXYueG1sUEsFBgAAAAAEAAQA9QAAAIsDAAAAAA==&#10;" fillcolor="#b9b9b9" stroked="f"/>
                  <v:rect id="Rectangle 4407" o:spid="_x0000_s1548" style="position:absolute;left:14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gK1cUA&#10;AADdAAAADwAAAGRycy9kb3ducmV2LnhtbESPT2vCQBTE74LfYXlCb7qxkSqpq4jF1qN/Ss+P7Gs2&#10;JPs2ZtcYv31XKHgcZuY3zHLd21p01PrSsYLpJAFBnDtdcqHg+7wbL0D4gKyxdkwK7uRhvRoOlphp&#10;d+MjdadQiAhhn6ECE0KTSelzQxb9xDXE0ft1rcUQZVtI3eItwm0tX5PkTVosOS4YbGhrKK9OV6sg&#10;Tbufy+Jwr0xT1YfPj8vXZi5TpV5G/eYdRKA+PMP/7b1WMJslc3i8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iArVxQAAAN0AAAAPAAAAAAAAAAAAAAAAAJgCAABkcnMv&#10;ZG93bnJldi54bWxQSwUGAAAAAAQABAD1AAAAigMAAAAA&#10;" fillcolor="#b7b7b7" stroked="f"/>
                  <v:rect id="Rectangle 4408" o:spid="_x0000_s1549" style="position:absolute;left:14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XQicQA&#10;AADdAAAADwAAAGRycy9kb3ducmV2LnhtbERPy2rCQBTdF/yH4Qru6kQJJURH8YFUShetCm4vmWsS&#10;zdwJM9Mk7dd3FoUuD+e9XA+mER05X1tWMJsmIIgLq2suFVzOh+cMhA/IGhvLpOCbPKxXo6cl5tr2&#10;/EndKZQihrDPUUEVQptL6YuKDPqpbYkjd7POYIjQlVI77GO4aeQ8SV6kwZpjQ4Ut7SoqHqcvo+B+&#10;3b9u2z49fLji3mX7n/ezfMuUmoyHzQJEoCH8i//cR60gTZM4N76JT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V0InEAAAA3QAAAA8AAAAAAAAAAAAAAAAAmAIAAGRycy9k&#10;b3ducmV2LnhtbFBLBQYAAAAABAAEAPUAAACJAwAAAAA=&#10;" fillcolor="#b5b5b5" stroked="f"/>
                  <v:rect id="Rectangle 4409" o:spid="_x0000_s1550" style="position:absolute;left:14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pOccA&#10;AADdAAAADwAAAGRycy9kb3ducmV2LnhtbESPQWvCQBSE74L/YXlCb2bXIrZNXaUItT0oturF2yP7&#10;msRm34bsNon/3i0IHoeZ+YaZL3tbiZYaXzrWMEkUCOLMmZJzDcfD+/gZhA/IBivHpOFCHpaL4WCO&#10;qXEdf1O7D7mIEPYpaihCqFMpfVaQRZ+4mjh6P66xGKJscmka7CLcVvJRqZm0WHJcKLCmVUHZ7/7P&#10;aqDz6ULdavdxVF/rWbZ+2rZhs9X6YdS/vYII1Id7+Nb+NBqmU/UC/2/iE5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yKTnHAAAA3QAAAA8AAAAAAAAAAAAAAAAAmAIAAGRy&#10;cy9kb3ducmV2LnhtbFBLBQYAAAAABAAEAPUAAACMAwAAAAA=&#10;" fillcolor="#b3b3b3" stroked="f"/>
                  <v:rect id="Rectangle 4410" o:spid="_x0000_s1551" style="position:absolute;left:14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A7jMUA&#10;AADdAAAADwAAAGRycy9kb3ducmV2LnhtbERPW2vCMBR+H/gfwhnsRTStU5HOKEM2KA4EL4h7OzRn&#10;bbE5CU203b83D4M9fnz35bo3jbhT62vLCtJxAoK4sLrmUsHp+DlagPABWWNjmRT8kof1avC0xEzb&#10;jvd0P4RSxBD2GSqoQnCZlL6oyKAfW0ccuR/bGgwRtqXULXYx3DRykiRzabDm2FCho01FxfVwMwom&#10;XZ4Mberc7PU8/Np8b/Pd7eOi1Mtz//4GIlAf/sV/7lwrmE7TuD++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wDuMxQAAAN0AAAAPAAAAAAAAAAAAAAAAAJgCAABkcnMv&#10;ZG93bnJldi54bWxQSwUGAAAAAAQABAD1AAAAigMAAAAA&#10;" fillcolor="#b1b1b1" stroked="f"/>
                  <v:rect id="Rectangle 4411" o:spid="_x0000_s1552" style="position:absolute;left:144;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AMMA&#10;AADdAAAADwAAAGRycy9kb3ducmV2LnhtbESP0YrCMBRE3wX/IVxh32xakUWqUUQQdtmHovYDLs1t&#10;G2xuShNr/XuzsLCPw8ycYXaHyXZipMEbxwqyJAVBXDltuFFQ3s7LDQgfkDV2jknBizwc9vPZDnPt&#10;nnyh8RoaESHsc1TQhtDnUvqqJYs+cT1x9Go3WAxRDo3UAz4j3HZylaaf0qLhuNBiT6eWqvv1YRXU&#10;0/dJFuXFdOUZw+qnLnxhRqU+FtNxCyLQFP7Df+0vrWC9zjL4fROfgN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yAMMAAADdAAAADwAAAAAAAAAAAAAAAACYAgAAZHJzL2Rv&#10;d25yZXYueG1sUEsFBgAAAAAEAAQA9QAAAIgDAAAAAA==&#10;" fillcolor="#afafaf" stroked="f"/>
                  <v:rect id="Rectangle 4412" o:spid="_x0000_s1553" style="position:absolute;left:14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iEgMcA&#10;AADdAAAADwAAAGRycy9kb3ducmV2LnhtbESPUWvCQBCE3wv9D8cWfGsuCSI15hRrEYqlgkaEvC25&#10;NQnm9kLuqum/7xUKfRxm55udfDWaTtxocK1lBUkUgyCurG65VnAqts8vIJxH1thZJgXf5GC1fHzI&#10;MdP2zge6HX0tAoRdhgoa7/tMSlc1ZNBFticO3sUOBn2QQy31gPcAN51M43gmDbYcGhrsadNQdT1+&#10;mfBG8fZpsSz2ySb+OJ9fy2S+SzulJk/jegHC0+j/j//S71rBdJqk8LsmIE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8YhIDHAAAA3QAAAA8AAAAAAAAAAAAAAAAAmAIAAGRy&#10;cy9kb3ducmV2LnhtbFBLBQYAAAAABAAEAPUAAACMAwAAAAA=&#10;" fillcolor="#adadad" stroked="f"/>
                  <v:rect id="Rectangle 4413" o:spid="_x0000_s1554" style="position:absolute;left:14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qiy8QA&#10;AADdAAAADwAAAGRycy9kb3ducmV2LnhtbESP0WrCQBRE3wX/YblC33STVsRGVxHZQvPY6AfcZq9J&#10;MHs3Zrcm/fuuIPRxmJkzzHY/2lbcqfeNYwXpIgFBXDrTcKXgfPqYr0H4gGywdUwKfsnDfjedbDEz&#10;buAvuhehEhHCPkMFdQhdJqUva7LoF64jjt7F9RZDlH0lTY9DhNtWvibJSlpsOC7U2NGxpvJa/FgF&#10;Sa71NV8Vg05v34c8HbXt3rVSL7PxsAERaAz/4Wf70yhYLtM3eLyJT0D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osvEAAAA3QAAAA8AAAAAAAAAAAAAAAAAmAIAAGRycy9k&#10;b3ducmV2LnhtbFBLBQYAAAAABAAEAPUAAACJAwAAAAA=&#10;" fillcolor="#ababab" stroked="f"/>
                  <v:rect id="Rectangle 4414" o:spid="_x0000_s1555" style="position:absolute;left:14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WPTMUA&#10;AADdAAAADwAAAGRycy9kb3ducmV2LnhtbESPT2vCQBDF74V+h2UKvQTdREIp0VX8g9CjRg89Dtkx&#10;CWZnw+6qaT+9KwgeH2/e782bLQbTiSs531pWkI1TEMSV1S3XCo6H7egbhA/IGjvLpOCPPCzm728z&#10;LLS98Z6uZahFhLAvUEETQl9I6auGDPqx7Ymjd7LOYIjS1VI7vEW46eQkTb+kwZZjQ4M9rRuqzuXF&#10;xDdWG7mrymybHDf1YZn9Jv/OJ0p9fgzLKYhAQ3gdP9M/WkGeZzk81kQE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Y9MxQAAAN0AAAAPAAAAAAAAAAAAAAAAAJgCAABkcnMv&#10;ZG93bnJldi54bWxQSwUGAAAAAAQABAD1AAAAigMAAAAA&#10;" fillcolor="#a9a9a9" stroked="f"/>
                  <v:rect id="Rectangle 4415" o:spid="_x0000_s1556" style="position:absolute;left:14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J2+sUA&#10;AADdAAAADwAAAGRycy9kb3ducmV2LnhtbESPX2vCQBDE3wv9DscW+lLqRbEi0VNEEfpqGoW+rbnN&#10;H8zthdw2pt++Vyj0cZiZ3zDr7ehaNVAfGs8GppMEFHHhbcOVgfzj+LoEFQTZYuuZDHxTgO3m8WGN&#10;qfV3PtGQSaUihEOKBmqRLtU6FDU5DBPfEUev9L1DibKvtO3xHuGu1bMkWWiHDceFGjva11Tcsi9n&#10;4CWfneQsxyW5/HbIPq/D5VCWxjw/jbsVKKFR/sN/7XdrYD6fvsHvm/gE9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nb6xQAAAN0AAAAPAAAAAAAAAAAAAAAAAJgCAABkcnMv&#10;ZG93bnJldi54bWxQSwUGAAAAAAQABAD1AAAAigMAAAAA&#10;" fillcolor="#a7a7a7" stroked="f"/>
                  <v:rect id="Rectangle 4416" o:spid="_x0000_s1557" style="position:absolute;left:15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sw2MUA&#10;AADdAAAADwAAAGRycy9kb3ducmV2LnhtbESPT4vCMBTE7wt+h/AEL4um1SpL1yj+QdmDF+se9vho&#10;nm2xeSlN1PrtjSDscZiZ3zDzZWdqcaPWVZYVxKMIBHFudcWFgt/TbvgFwnlkjbVlUvAgB8tF72OO&#10;qbZ3PtIt84UIEHYpKii9b1IpXV6SQTeyDXHwzrY16INsC6lbvAe4qeU4imbSYMVhocSGNiXll+xq&#10;FEyNS+JI7g/b6x/R58Z0E87WSg363eobhKfO/4ff7R+tIEniGbzehCc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izDYxQAAAN0AAAAPAAAAAAAAAAAAAAAAAJgCAABkcnMv&#10;ZG93bnJldi54bWxQSwUGAAAAAAQABAD1AAAAigMAAAAA&#10;" fillcolor="#a5a5a5" stroked="f"/>
                  <v:rect id="Rectangle 4417" o:spid="_x0000_s1558" style="position:absolute;left:114;top:963;width:37;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yPEMYA&#10;AADdAAAADwAAAGRycy9kb3ducmV2LnhtbESPT2vCQBTE7wW/w/KE3nQTa42kriKC0JPWP5QeX7PP&#10;JGT3bchuNf32XUHocZiZ3zCLVW+NuFLna8cK0nECgrhwuuZSwfm0Hc1B+ICs0TgmBb/kYbUcPC0w&#10;1+7GB7oeQykihH2OCqoQ2lxKX1Rk0Y9dSxy9i+sshii7UuoObxFujZwkyUxarDkuVNjSpqKiOf5Y&#10;BfPXb9Ocs5evXbZPPxsya/K7D6Weh/36DUSgPvyHH+13rWA6TT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yPEMYAAADdAAAADwAAAAAAAAAAAAAAAACYAgAAZHJz&#10;L2Rvd25yZXYueG1sUEsFBgAAAAAEAAQA9QAAAIsDAAAAAA==&#10;" filled="f" strokeweight="0"/>
                  <v:rect id="Rectangle 4418" o:spid="_x0000_s1559" style="position:absolute;left:7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gBMcEA&#10;AADdAAAADwAAAGRycy9kb3ducmV2LnhtbERPTYvCMBC9L/gfwgheFk27VpFqFFdR9uDF6sHj0Ixt&#10;sZmUJmr99+Yg7PHxvherztTiQa2rLCuIRxEI4tzqigsF59NuOAPhPLLG2jIpeJGD1bL3tcBU2ycf&#10;6ZH5QoQQdikqKL1vUildXpJBN7INceCutjXoA2wLqVt8hnBTy58omkqDFYeGEhvalJTfsrtRMDEu&#10;iSO5P2zvF6LvjenGnP0qNeh36zkIT53/F3/cf1pBksRhbngTno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YATHBAAAA3QAAAA8AAAAAAAAAAAAAAAAAmAIAAGRycy9kb3du&#10;cmV2LnhtbFBLBQYAAAAABAAEAPUAAACGAwAAAAA=&#10;" fillcolor="#a5a5a5" stroked="f"/>
                  <v:rect id="Rectangle 4419" o:spid="_x0000_s1560" style="position:absolute;left:7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98/8UA&#10;AADdAAAADwAAAGRycy9kb3ducmV2LnhtbESPX2vCQBDE3wv9DscW+lL0okjR1FNEEfpqGgXftrnN&#10;H8zthdw2pt++Vyj0cZiZ3zDr7ehaNVAfGs8GZtMEFHHhbcOVgfzjOFmCCoJssfVMBr4pwHbz+LDG&#10;1Po7n2jIpFIRwiFFA7VIl2odipochqnviKNX+t6hRNlX2vZ4j3DX6nmSvGqHDceFGjva11Tcsi9n&#10;4CWfn+QsxyW5/HbIrp/D5VCWxjw/jbs3UEKj/If/2u/WwGIxW8Hvm/gE9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T3z/xQAAAN0AAAAPAAAAAAAAAAAAAAAAAJgCAABkcnMv&#10;ZG93bnJldi54bWxQSwUGAAAAAAQABAD1AAAAigMAAAAA&#10;" fillcolor="#a7a7a7" stroked="f"/>
                  <v:rect id="Rectangle 4420" o:spid="_x0000_s1561" style="position:absolute;left:7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D8sUA&#10;AADdAAAADwAAAGRycy9kb3ducmV2LnhtbESPwWrCQBCG74W+wzIFL6FuIlIkdRVbETza6MHjkJ0m&#10;odnZsLtq2qd3DkKPwz//N98s16Pr1ZVC7DwbKKY5KOLa244bA6fj7nUBKiZki71nMvBLEdar56cl&#10;ltbf+IuuVWqUQDiWaKBNaSi1jnVLDuPUD8SSffvgMMkYGm0D3gTuej3L8zftsGO50OJAny3VP9XF&#10;icbHVh/qqthlp21z3BTn7C/EzJjJy7h5B5VoTP/Lj/beGpjPZ+Iv3wgC9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kPyxQAAAN0AAAAPAAAAAAAAAAAAAAAAAJgCAABkcnMv&#10;ZG93bnJldi54bWxQSwUGAAAAAAQABAD1AAAAigMAAAAA&#10;" fillcolor="#a9a9a9" stroked="f"/>
                  <v:rect id="Rectangle 4421" o:spid="_x0000_s1562" style="position:absolute;left:7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hTmsMA&#10;AADdAAAADwAAAGRycy9kb3ducmV2LnhtbESP0WrCQBRE3wv9h+UWfKubiEhNXUVkC+bR1A+4Zm+T&#10;YPZuzG5N/HtXEHwcZuYMs9qMthVX6n3jWEE6TUAQl840XCk4/v58foHwAdlg65gU3MjDZv3+tsLM&#10;uIEPdC1CJSKEfYYK6hC6TEpf1mTRT11HHL0/11sMUfaVND0OEW5bOUuShbTYcFyosaNdTeW5+LcK&#10;klzrc74oBp1eTts8HbXtllqpyce4/QYRaAyv8LO9Nwrm81kKjzfxCc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hTmsMAAADdAAAADwAAAAAAAAAAAAAAAACYAgAAZHJzL2Rv&#10;d25yZXYueG1sUEsFBgAAAAAEAAQA9QAAAIgDAAAAAA==&#10;" fillcolor="#ababab" stroked="f"/>
                  <v:rect id="Rectangle 4422" o:spid="_x0000_s1563" style="position:absolute;left:78;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OPccA&#10;AADdAAAADwAAAGRycy9kb3ducmV2LnhtbESPUWvCQBCE3wv+h2OFvplLgpQac4q1FEpLBY0IeVty&#10;axLM7YXcVdN/3ysIfRxm55udfD2aTlxpcK1lBUkUgyCurG65VnAs3mbPIJxH1thZJgU/5GC9mjzk&#10;mGl74z1dD74WAcIuQwWN930mpasaMugi2xMH72wHgz7IoZZ6wFuAm06mcfwkDbYcGhrsadtQdTl8&#10;m/BG8fplsSx2yTb+PJ1eymTxkXZKPU7HzRKEp9H/H9/T71rBfJ6m8LcmIE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0Tj3HAAAA3QAAAA8AAAAAAAAAAAAAAAAAmAIAAGRy&#10;cy9kb3ducmV2LnhtbFBLBQYAAAAABAAEAPUAAACMAwAAAAA=&#10;" fillcolor="#adadad" stroked="f"/>
                  <v:rect id="Rectangle 4423" o:spid="_x0000_s1564" style="position:absolute;left:8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CDUcMA&#10;AADdAAAADwAAAGRycy9kb3ducmV2LnhtbESP0YrCMBRE3xf2H8Jd8G1NrbJI1ygiCIoPRe0HXJrb&#10;NmxzU5pY698bQdjHYWbOMKvNaFsxUO+NYwWzaQKCuHTacK2guO6/lyB8QNbYOiYFD/KwWX9+rDDT&#10;7s5nGi6hFhHCPkMFTQhdJqUvG7Lop64jjl7leoshyr6Wusd7hNtWpknyIy0ajgsNdrRrqPy73KyC&#10;ajzuZF6cTVvsMaSnKve5GZSafI3bXxCBxvAffrcPWsFikc7h9S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CDUcMAAADdAAAADwAAAAAAAAAAAAAAAACYAgAAZHJzL2Rv&#10;d25yZXYueG1sUEsFBgAAAAAEAAQA9QAAAIgDAAAAAA==&#10;" fillcolor="#afafaf" stroked="f"/>
                  <v:rect id="Rectangle 4424" o:spid="_x0000_s1565" style="position:absolute;left:8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f3MsgA&#10;AADdAAAADwAAAGRycy9kb3ducmV2LnhtbESPQWvCQBSE7wX/w/KEXkQ3xlQkdZUiFUILQlWkvT2y&#10;r0lo9u2SXU3677uFQo/DzHzDrLeDacWNOt9YVjCfJSCIS6sbrhScT/vpCoQPyBpby6TgmzxsN6O7&#10;Neba9vxGt2OoRISwz1FBHYLLpfRlTQb9zDri6H3azmCIsquk7rCPcNPKNEmW0mDDcaFGR7uayq/j&#10;1ShI+yKZ2LlzD4vL5HX38VIcrs/vSt2Ph6dHEIGG8B/+axdaQZalGfy+iU9Ab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l/cyyAAAAN0AAAAPAAAAAAAAAAAAAAAAAJgCAABk&#10;cnMvZG93bnJldi54bWxQSwUGAAAAAAQABAD1AAAAjQMAAAAA&#10;" fillcolor="#b1b1b1" stroked="f"/>
                  <v:rect id="Rectangle 4425" o:spid="_x0000_s1566" style="position:absolute;left:82;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p/XMYA&#10;AADdAAAADwAAAGRycy9kb3ducmV2LnhtbESPT2vCQBTE70K/w/IKvemmolaiq4jgn4PSVr14e2Sf&#10;SWz2bchuk/jtXUHwOMzMb5jpvDWFqKlyuWUFn70IBHFidc6pgtNx1R2DcB5ZY2GZFNzIwXz21pli&#10;rG3Dv1QffCoChF2MCjLvy1hKl2Rk0PVsSRy8i60M+iCrVOoKmwA3hexH0UgazDksZFjSMqPk7/Bv&#10;FND1fKNm+b05RT/rUbL+2td+t1fq471dTEB4av0r/GxvtYLBoD+E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p/XMYAAADdAAAADwAAAAAAAAAAAAAAAACYAgAAZHJz&#10;L2Rvd25yZXYueG1sUEsFBgAAAAAEAAQA9QAAAIsDAAAAAA==&#10;" fillcolor="#b3b3b3" stroked="f"/>
                  <v:rect id="Rectangle 4426" o:spid="_x0000_s1567" style="position:absolute;left:8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O9AMcA&#10;AADdAAAADwAAAGRycy9kb3ducmV2LnhtbESPT2vCQBTE70K/w/IKvemmEiREV7EVaSk91D/g9ZF9&#10;JrHZt2F3m6R+erdQ8DjMzG+YxWowjejI+dqygudJAoK4sLrmUsHxsB1nIHxA1thYJgW/5GG1fBgt&#10;MNe25x11+1CKCGGfo4IqhDaX0hcVGfQT2xJH72ydwRClK6V22Ee4aeQ0SWbSYM1xocKWXisqvvc/&#10;RsHltHl7aft0++WKS5dtrp8H+ZEp9fQ4rOcgAg3hHv5vv2sFaTqdwd+b+ATk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pzvQDHAAAA3QAAAA8AAAAAAAAAAAAAAAAAmAIAAGRy&#10;cy9kb3ducmV2LnhtbFBLBQYAAAAABAAEAPUAAACMAwAAAAA=&#10;" fillcolor="#b5b5b5" stroked="f"/>
                  <v:rect id="Rectangle 4427" o:spid="_x0000_s1568" style="position:absolute;left:8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1WtcUA&#10;AADdAAAADwAAAGRycy9kb3ducmV2LnhtbESPQWvCQBSE7wX/w/KE3upGI1Wiq4hi26NV8fzIPrMh&#10;2bcxu8b477uFQo/DzHzDLNe9rUVHrS8dKxiPEhDEudMlFwrOp/3bHIQPyBprx6TgSR7Wq8HLEjPt&#10;HvxN3TEUIkLYZ6jAhNBkUvrckEU/cg1x9K6utRiibAupW3xEuK3lJEnepcWS44LBhraG8up4twrS&#10;tLvc5odnZZqqPnzsbp+bmUyVeh32mwWIQH34D/+1v7SC6XQyg9838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Va1xQAAAN0AAAAPAAAAAAAAAAAAAAAAAJgCAABkcnMv&#10;ZG93bnJldi54bWxQSwUGAAAAAAQABAD1AAAAigMAAAAA&#10;" fillcolor="#b7b7b7" stroked="f"/>
                  <v:rect id="Rectangle 4428" o:spid="_x0000_s1569" style="position:absolute;left:8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Smv8EA&#10;AADdAAAADwAAAGRycy9kb3ducmV2LnhtbERPTYvCMBC9C/6HMII3TS2yuNUoIiq7lwV1vY/N2JY2&#10;k9pEzf77zUHw+Hjfi1UwjXhQ5yrLCibjBARxbnXFhYLf0240A+E8ssbGMin4IwerZb+3wEzbJx/o&#10;cfSFiCHsMlRQet9mUrq8JINubFviyF1tZ9BH2BVSd/iM4aaRaZJ8SIMVx4YSW9qUlNfHu1GQm134&#10;LC4/eN9vz2nY37b197lWajgI6zkIT8G/xS/3l1YwnaZxbnwTn4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kpr/BAAAA3QAAAA8AAAAAAAAAAAAAAAAAmAIAAGRycy9kb3du&#10;cmV2LnhtbFBLBQYAAAAABAAEAPUAAACGAwAAAAA=&#10;" fillcolor="#b9b9b9" stroked="f"/>
                  <v:rect id="Rectangle 4429" o:spid="_x0000_s1570" style="position:absolute;left:8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CF7ccA&#10;AADdAAAADwAAAGRycy9kb3ducmV2LnhtbESPT2sCMRTE7wW/Q3gFb5qtiLarUUSR7qFQ/6HXx+Z1&#10;d2vysmxSXfvpG0HocZiZ3zDTeWuNuFDjK8cKXvoJCOLc6YoLBYf9uvcKwgdkjcYxKbiRh/ms8zTF&#10;VLsrb+myC4WIEPYpKihDqFMpfV6SRd93NXH0vlxjMUTZFFI3eI1wa+QgSUbSYsVxocSaliXl592P&#10;VfBJp6N5zzbZx7ce34IZ/Zr9cqVU97ldTEAEasN/+NHOtILhcPAG9zfxCc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Ahe3HAAAA3QAAAA8AAAAAAAAAAAAAAAAAmAIAAGRy&#10;cy9kb3ducmV2LnhtbFBLBQYAAAAABAAEAPUAAACMAwAAAAA=&#10;" fillcolor="#bbb" stroked="f"/>
                  <v:rect id="Rectangle 4430" o:spid="_x0000_s1571" style="position:absolute;left:88;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IN3MMA&#10;AADdAAAADwAAAGRycy9kb3ducmV2LnhtbERPz2vCMBS+D/wfwhvsNtPVoqNrFCkIG+6yKnh9a16b&#10;sualNNF2/705DHb8+H4Xu9n24kaj7xwreFkmIIhrpztuFZxPh+dXED4ga+wdk4Jf8rDbLh4KzLWb&#10;+ItuVWhFDGGfowITwpBL6WtDFv3SDcSRa9xoMUQ4tlKPOMVw28s0SdbSYsexweBApaH6p7paBR9p&#10;d2wutsTreqWdoc/NYTN8K/X0OO/fQASaw7/4z/2uFWTZKu6Pb+IT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IN3MMAAADdAAAADwAAAAAAAAAAAAAAAACYAgAAZHJzL2Rv&#10;d25yZXYueG1sUEsFBgAAAAAEAAQA9QAAAIgDAAAAAA==&#10;" fillcolor="#bdbdbd" stroked="f"/>
                  <v:rect id="Rectangle 4431" o:spid="_x0000_s1572" style="position:absolute;left:9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6w8YA&#10;AADdAAAADwAAAGRycy9kb3ducmV2LnhtbESPQWvCQBSE74L/YXmCl1A3NlJqdJW2VPRmtcXzI/tM&#10;gtm3Ibua2F/vCoLHYWa+YebLzlTiQo0rLSsYj2IQxJnVJecK/n5XL+8gnEfWWFkmBVdysFz0e3NM&#10;tW15R5e9z0WAsEtRQeF9nUrpsoIMupGtiYN3tI1BH2STS91gG+Cmkq9x/CYNlhwWCqzpq6DstD8b&#10;BVGdHD7b/59NtF3F1+/1YTfNo06p4aD7mIHw1Pln+NHeaAWTSTKG+5vwBO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6w8YAAADdAAAADwAAAAAAAAAAAAAAAACYAgAAZHJz&#10;L2Rvd25yZXYueG1sUEsFBgAAAAAEAAQA9QAAAIsDAAAAAA==&#10;" fillcolor="#bfbfbf" stroked="f"/>
                  <v:rect id="Rectangle 4432" o:spid="_x0000_s1573" style="position:absolute;left:9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1WasMA&#10;AADdAAAADwAAAGRycy9kb3ducmV2LnhtbESPS4sCMRCE74L/IbSwN834XmaNIoLL3sQHuMfeSTsZ&#10;nXSGSVbHf28EwWNRVV9Rs0VjS3Gl2heOFfR7CQjizOmCcwWH/br7CcIHZI2lY1JwJw+Lebs1w1S7&#10;G2/pugu5iBD2KSowIVSplD4zZNH3XEUcvZOrLYYo61zqGm8Rbks5SJKJtFhwXDBY0cpQdtn9WwXJ&#10;cP19RvrbFEcnt9Pxryn3vlHqo9Msv0AEasI7/Gr/aAWj0XAAzzfx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1WasMAAADdAAAADwAAAAAAAAAAAAAAAACYAgAAZHJzL2Rv&#10;d25yZXYueG1sUEsFBgAAAAAEAAQA9QAAAIgDAAAAAA==&#10;" fillcolor="#c1c1c1" stroked="f"/>
                  <v:rect id="Rectangle 4433" o:spid="_x0000_s1574" style="position:absolute;left:9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oy7sYA&#10;AADdAAAADwAAAGRycy9kb3ducmV2LnhtbESP3WrCQBSE7wu+w3IE73TjT0uJrlJEUSxoG32AQ/Y0&#10;SZs9G3ZXE9++WxB6OczMN8xi1Zla3Mj5yrKC8SgBQZxbXXGh4HLeDl9B+ICssbZMCu7kYbXsPS0w&#10;1bblT7ploRARwj5FBWUITSqlz0sy6Ee2IY7el3UGQ5SukNphG+GmlpMkeZEGK44LJTa0Lin/ya5G&#10;weRj3WbPd3v4ft+NAxW7y+noNkoN+t3bHESgLvyHH+29VjCbTafw9yY+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uoy7sYAAADdAAAADwAAAAAAAAAAAAAAAACYAgAAZHJz&#10;L2Rvd25yZXYueG1sUEsFBgAAAAAEAAQA9QAAAIsDAAAAAA==&#10;" fillcolor="#c3c3c3" stroked="f"/>
                  <v:rect id="Rectangle 4434" o:spid="_x0000_s1575" style="position:absolute;left:9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rhcUA&#10;AADdAAAADwAAAGRycy9kb3ducmV2LnhtbESPQWvCQBSE74X+h+UJvdWNmmpJ3YQiKN5EI+jxNfua&#10;TZt9G7JbTf99Vyh4HGbmG2ZZDLYVF+p941jBZJyAIK6cbrhWcCzXz68gfEDW2DomBb/kocgfH5aY&#10;aXflPV0OoRYRwj5DBSaELpPSV4Ys+rHriKP36XqLIcq+lrrHa4TbVk6TZC4tNhwXDHa0MlR9H36s&#10;gmS23nwhfeyak5P7xcvZtKUflHoaDe9vIAIN4R7+b2+1gjSdpXB7E5+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uFxQAAAN0AAAAPAAAAAAAAAAAAAAAAAJgCAABkcnMv&#10;ZG93bnJldi54bWxQSwUGAAAAAAQABAD1AAAAigMAAAAA&#10;" fillcolor="#c1c1c1" stroked="f"/>
                  <v:rect id="Rectangle 4435" o:spid="_x0000_s1576" style="position:absolute;left:94;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8wMcA&#10;AADdAAAADwAAAGRycy9kb3ducmV2LnhtbESPQWvCQBSE7wX/w/KEXoLZtNpSo6u0paK3Vi05P7LP&#10;JJh9G7JbE/31riD0OMzMN8x82ZtanKh1lWUFT3ECgji3uuJCwe9+NXoD4TyyxtoyKTiTg+Vi8DDH&#10;VNuOt3Ta+UIECLsUFZTeN6mULi/JoIttQxy8g20N+iDbQuoWuwA3tXxOkldpsOKwUGJDnyXlx92f&#10;URA14+yju/xsou9Vcv5aZ9tpEfVKPQ779xkIT73/D9/bG61gMhm/wO1NeA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0PMDHAAAA3QAAAA8AAAAAAAAAAAAAAAAAmAIAAGRy&#10;cy9kb3ducmV2LnhtbFBLBQYAAAAABAAEAPUAAACMAwAAAAA=&#10;" fillcolor="#bfbfbf" stroked="f"/>
                  <v:rect id="Rectangle 4436" o:spid="_x0000_s1577" style="position:absolute;left:9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wM8MA&#10;AADdAAAADwAAAGRycy9kb3ducmV2LnhtbESPT4vCMBTE7wt+h/AEb2vqH6pUo4ggKHpZd8Hrs3k2&#10;xealNFHrtzeCsMdhZn7DzJetrcSdGl86VjDoJyCIc6dLLhT8/W6+pyB8QNZYOSYFT/KwXHS+5php&#10;9+Afuh9DISKEfYYKTAh1JqXPDVn0fVcTR+/iGoshyqaQusFHhNtKDpMklRZLjgsGa1obyq/Hm1Ww&#10;G5b7y8mu8ZaOtDN0mGwm9VmpXrddzUAEasN/+NPeagXj8SiF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cwM8MAAADdAAAADwAAAAAAAAAAAAAAAACYAgAAZHJzL2Rv&#10;d25yZXYueG1sUEsFBgAAAAAEAAQA9QAAAIgDAAAAAA==&#10;" fillcolor="#bdbdbd" stroked="f"/>
                  <v:rect id="Rectangle 4437" o:spid="_x0000_s1578" style="position:absolute;left:9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oi2cYA&#10;AADdAAAADwAAAGRycy9kb3ducmV2LnhtbESPQWsCMRSE70L/Q3gFb5qtisrWKKKIexCsWtrrY/O6&#10;u23ysmyirv76piD0OMzMN8xs0VojLtT4yrGCl34Cgjh3uuJCwftp05uC8AFZo3FMCm7kYTF/6sww&#10;1e7KB7ocQyEihH2KCsoQ6lRKn5dk0fddTRy9L9dYDFE2hdQNXiPcGjlIkrG0WHFcKLGmVUn5z/Fs&#10;Fezp88Nss7ds960nt2DGd3NarZXqPrfLVxCB2vAffrQzrWA0Gk7g701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goi2cYAAADdAAAADwAAAAAAAAAAAAAAAACYAgAAZHJz&#10;L2Rvd25yZXYueG1sUEsFBgAAAAAEAAQA9QAAAIsDAAAAAA==&#10;" fillcolor="#bbb" stroked="f"/>
                  <v:rect id="Rectangle 4438" o:spid="_x0000_s1579" style="position:absolute;left:9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0wYsMA&#10;AADdAAAADwAAAGRycy9kb3ducmV2LnhtbERPy2rCQBTdF/yH4Rbc1UmjlJo6ioiGdlOoj/01c5uE&#10;ZO7EzCRO/76zKHR5OO/VJphWjNS72rKC51kCgriwuuZSwfl0eHoF4TyyxtYyKfghB5v15GGFmbZ3&#10;/qLx6EsRQ9hlqKDyvsukdEVFBt3MdsSR+7a9QR9hX0rd4z2Gm1amSfIiDdYcGyrsaFdR0RwHo6Aw&#10;h7Asr5845PtLGvLbvvm4NEpNH8P2DYSn4P/Ff+53rWCxmMe58U18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0wYsMAAADdAAAADwAAAAAAAAAAAAAAAACYAgAAZHJzL2Rv&#10;d25yZXYueG1sUEsFBgAAAAAEAAQA9QAAAIgDAAAAAA==&#10;" fillcolor="#b9b9b9" stroked="f"/>
                  <v:rect id="Rectangle 4439" o:spid="_x0000_s1580" style="position:absolute;left:99;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xgcUA&#10;AADdAAAADwAAAGRycy9kb3ducmV2LnhtbESPQWvCQBSE70L/w/IKvemmjVSbuooorR41LT0/sq/Z&#10;kOzbmN3G+O9doeBxmJlvmMVqsI3oqfOVYwXPkwQEceF0xaWC76+P8RyED8gaG8ek4EIeVsuH0QIz&#10;7c58pD4PpYgQ9hkqMCG0mZS+MGTRT1xLHL1f11kMUXal1B2eI9w28iVJXqXFiuOCwZY2hoo6/7MK&#10;0rT/Oc0Pl9q0dXP43J5265lMlXp6HNbvIAIN4R7+b++1guk0fYPbm/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N/GBxQAAAN0AAAAPAAAAAAAAAAAAAAAAAJgCAABkcnMv&#10;ZG93bnJldi54bWxQSwUGAAAAAAQABAD1AAAAigMAAAAA&#10;" fillcolor="#b7b7b7" stroked="f"/>
                  <v:rect id="Rectangle 4440" o:spid="_x0000_s1581" style="position:absolute;left:10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llT8QA&#10;AADdAAAADwAAAGRycy9kb3ducmV2LnhtbERPy2rCQBTdF/yH4Qru6kQJJURH8YFUShetCm4vmWsS&#10;zdwJM9Mk7dd3FoUuD+e9XA+mER05X1tWMJsmIIgLq2suFVzOh+cMhA/IGhvLpOCbPKxXo6cl5tr2&#10;/EndKZQihrDPUUEVQptL6YuKDPqpbYkjd7POYIjQlVI77GO4aeQ8SV6kwZpjQ4Ut7SoqHqcvo+B+&#10;3b9u2z49fLji3mX7n/ezfMuUmoyHzQJEoCH8i//cR60gTdO4P76JT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JZU/EAAAA3QAAAA8AAAAAAAAAAAAAAAAAmAIAAGRycy9k&#10;b3ducmV2LnhtbFBLBQYAAAAABAAEAPUAAACJAwAAAAA=&#10;" fillcolor="#b5b5b5" stroked="f"/>
                  <v:rect id="Rectangle 4441" o:spid="_x0000_s1582" style="position:absolute;left:10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6c/8YA&#10;AADdAAAADwAAAGRycy9kb3ducmV2LnhtbESPQWvCQBSE74X+h+UVvNWNErREVylC1YOijV68PbLP&#10;JG32bciuSfz3rlDocZiZb5j5sjeVaKlxpWUFo2EEgjizuuRcwfn09f4BwnlkjZVlUnAnB8vF68sc&#10;E207/qY29bkIEHYJKii8rxMpXVaQQTe0NXHwrrYx6INscqkb7ALcVHIcRRNpsOSwUGBNq4Ky3/Rm&#10;FNDP5U7d6rA5R8f1JFtP963f7ZUavPWfMxCeev8f/mtvtYI4jkf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y6c/8YAAADdAAAADwAAAAAAAAAAAAAAAACYAgAAZHJz&#10;L2Rvd25yZXYueG1sUEsFBgAAAAAEAAQA9QAAAIsDAAAAAA==&#10;" fillcolor="#b3b3b3" stroked="f"/>
                  <v:rect id="Rectangle 4442" o:spid="_x0000_s1583" style="position:absolute;left:10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0vfcgA&#10;AADdAAAADwAAAGRycy9kb3ducmV2LnhtbESPQWvCQBSE7wX/w/KEXkQ3xlQkdZUiFUILQlWkvT2y&#10;r0lo9u2SXU3677uFQo/DzHzDrLeDacWNOt9YVjCfJSCIS6sbrhScT/vpCoQPyBpby6TgmzxsN6O7&#10;Neba9vxGt2OoRISwz1FBHYLLpfRlTQb9zDri6H3azmCIsquk7rCPcNPKNEmW0mDDcaFGR7uayq/j&#10;1ShI+yKZ2LlzD4vL5HX38VIcrs/vSt2Ph6dHEIGG8B/+axdaQZZlKfy+iU9Ab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7S99yAAAAN0AAAAPAAAAAAAAAAAAAAAAAJgCAABk&#10;cnMvZG93bnJldi54bWxQSwUGAAAAAAQABAD1AAAAjQMAAAAA&#10;" fillcolor="#b1b1b1" stroked="f"/>
                  <v:rect id="Rectangle 4443" o:spid="_x0000_s1584" style="position:absolute;left:104;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9m8cMA&#10;AADdAAAADwAAAGRycy9kb3ducmV2LnhtbESP0YrCMBRE3xf2H8Jd8G1N1bJI1ygiCIoPRe0HXJrb&#10;NmxzU5pY698bQdjHYWbOMKvNaFsxUO+NYwWzaQKCuHTacK2guO6/lyB8QNbYOiYFD/KwWX9+rDDT&#10;7s5nGi6hFhHCPkMFTQhdJqUvG7Lop64jjl7leoshyr6Wusd7hNtWzpPkR1o0HBca7GjXUPl3uVkF&#10;1Xjcybw4m7bYY5ifqtznZlBq8jVuf0EEGsN/+N0+aAVpmi7g9SY+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9m8cMAAADdAAAADwAAAAAAAAAAAAAAAACYAgAAZHJzL2Rv&#10;d25yZXYueG1sUEsFBgAAAAAEAAQA9QAAAIgDAAAAAA==&#10;" fillcolor="#afafaf" stroked="f"/>
                  <v:rect id="Rectangle 4444" o:spid="_x0000_s1585" style="position:absolute;left:10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6WcsUA&#10;AADdAAAADwAAAGRycy9kb3ducmV2LnhtbESP3YrCMBCF7xd8hzCCd5pWRNauUfxBEGUF7SJ4NzSz&#10;bdlmUpqo9e2NIOzcDeecb85M562pxI0aV1pWEA8iEMSZ1SXnCn7STf8ThPPIGivLpOBBDuazzscU&#10;E23vfKTbyeciQNglqKDwvk6kdFlBBt3A1sRB+7WNQR/WJpe6wXuAm0oOo2gsDZYcLhRY06qg7O90&#10;NaFGuv62eEkP8Sran8/LSzzZDSulet128QXCU+v/ze/0VisYhYHXNwEBcvY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pZyxQAAAN0AAAAPAAAAAAAAAAAAAAAAAJgCAABkcnMv&#10;ZG93bnJldi54bWxQSwUGAAAAAAQABAD1AAAAigMAAAAA&#10;" fillcolor="#adadad" stroked="f"/>
                  <v:rect id="Rectangle 4445" o:spid="_x0000_s1586" style="position:absolute;left:10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ywOcQA&#10;AADdAAAADwAAAGRycy9kb3ducmV2LnhtbESP0WrCQBRE3wv+w3KFvtVNJJUaXUXKFprHxn7ANXtN&#10;gtm7aXY16d93BaGPw8ycYbb7yXbiRoNvHStIFwkI4sqZlmsF38ePlzcQPiAb7ByTgl/ysN/NnraY&#10;GzfyF93KUIsIYZ+jgiaEPpfSVw1Z9AvXE0fv7AaLIcqhlmbAMcJtJ5dJspIWW44LDfb03lB1Ka9W&#10;QVJofSlW5ajTn9OhSCdt+7VW6nk+HTYgAk3hP/xofxoFWZa9wv1Nf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ssDnEAAAA3QAAAA8AAAAAAAAAAAAAAAAAmAIAAGRycy9k&#10;b3ducmV2LnhtbFBLBQYAAAAABAAEAPUAAACJAwAAAAA=&#10;" fillcolor="#ababab" stroked="f"/>
                  <v:rect id="Rectangle 4446" o:spid="_x0000_s1587" style="position:absolute;left:10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ibvcUA&#10;AADdAAAADwAAAGRycy9kb3ducmV2LnhtbESPQWvCQBCF7wX/wzIFL0E3kSCSuopWhB41evA4ZKdJ&#10;aHY27G41+uu7gtDj48373rzlejCduJLzrWUF2TQFQVxZ3XKt4HzaTxYgfEDW2FkmBXfysF6N3pZY&#10;aHvjI13LUIsIYV+ggiaEvpDSVw0Z9FPbE0fv2zqDIUpXS+3wFuGmk7M0nUuDLceGBnv6bKj6KX9N&#10;fGO7k4eqzPbJeVefNtkleTifKDV+HzYfIAIN4f/4lf7SCvI8n8NzTUS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CJu9xQAAAN0AAAAPAAAAAAAAAAAAAAAAAJgCAABkcnMv&#10;ZG93bnJldi54bWxQSwUGAAAAAAQABAD1AAAAigMAAAAA&#10;" fillcolor="#a9a9a9" stroked="f"/>
                  <v:rect id="Rectangle 4447" o:spid="_x0000_s1588" style="position:absolute;left:10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9iC8YA&#10;AADdAAAADwAAAGRycy9kb3ducmV2LnhtbESPX0vDQBDE3wW/w7GCL9JeLEFL7LWIpeBrYyz0bZvb&#10;/KG5vZBb0/jtPaHQx2FmfsOsNpPr1EhDaD0beJ4noIhLb1uuDRRfu9kSVBBki51nMvBLATbr+7sV&#10;ZtZfeE9jLrWKEA4ZGmhE+kzrUDbkMMx9Txy9yg8OJcqh1nbAS4S7Ti+S5EU7bDkuNNjTR0PlOf9x&#10;Bp6KxV6+ZbckV5y3+fE0HrZVZczjw/T+Bkpoklv42v60BtI0fYX/N/EJ6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9iC8YAAADdAAAADwAAAAAAAAAAAAAAAACYAgAAZHJz&#10;L2Rvd25yZXYueG1sUEsFBgAAAAAEAAQA9QAAAIsDAAAAAA==&#10;" fillcolor="#a7a7a7" stroked="f"/>
                  <v:rect id="Rectangle 4448" o:spid="_x0000_s1589" style="position:absolute;left:11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suLMIA&#10;AADdAAAADwAAAGRycy9kb3ducmV2LnhtbERPTYvCMBC9C/sfwgheRFO1u0jXtKyK4sHLdj14HJrZ&#10;tthMShO1/ntzEDw+3vcq600jbtS52rKC2TQCQVxYXXOp4PS3myxBOI+ssbFMCh7kIEs/BitMtL3z&#10;L91yX4oQwi5BBZX3bSKlKyoy6Ka2JQ7cv+0M+gC7UuoO7yHcNHIeRV/SYM2hocKWNhUVl/xqFHwa&#10;F88iuT9ur2ei8cb0C87XSo2G/c83CE+9f4tf7oNWEMdxmBvehCcg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6y4swgAAAN0AAAAPAAAAAAAAAAAAAAAAAJgCAABkcnMvZG93&#10;bnJldi54bWxQSwUGAAAAAAQABAD1AAAAhwMAAAAA&#10;" fillcolor="#a5a5a5" stroked="f"/>
                  <v:rect id="Rectangle 4449" o:spid="_x0000_s1590" style="position:absolute;left:74;top:963;width:3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yR5McA&#10;AADdAAAADwAAAGRycy9kb3ducmV2LnhtbESPT2vCQBTE74V+h+UVeqsbbVo1dRURBE/+SaX0+My+&#10;JiG7b0N21fjt3UKhx2FmfsPMFr014kKdrx0rGA4SEMSF0zWXCo6f65cJCB+QNRrHpOBGHhbzx4cZ&#10;Ztpd+UCXPJQiQthnqKAKoc2k9EVFFv3AtcTR+3GdxRBlV0rd4TXCrZGjJHmXFmuOCxW2tKqoaPKz&#10;VTB5O5nmOH793o53w6+GzJL8dq/U81O//AARqA//4b/2RitI03QKv2/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MkeTHAAAA3QAAAA8AAAAAAAAAAAAAAAAAmAIAAGRy&#10;cy9kb3ducmV2LnhtbFBLBQYAAAAABAAEAPUAAACMAwAAAAA=&#10;" filled="f" strokeweight="0"/>
                  <v:rect id="Rectangle 4450" o:spid="_x0000_s1591" style="position:absolute;left:115;top:965;width:3;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h53sQA&#10;AADdAAAADwAAAGRycy9kb3ducmV2LnhtbERPy4rCMBTdC/MP4Q6403SkilajjILgRvAxi3F3be60&#10;xeamk0TtzNebheDycN6zRWtqcSPnK8sKPvoJCOLc6ooLBV/HdW8MwgdkjbVlUvBHHhbzt84MM23v&#10;vKfbIRQihrDPUEEZQpNJ6fOSDPq+bYgj92OdwRChK6R2eI/hppaDJBlJgxXHhhIbWpWUXw5Xo2A5&#10;GS9/dylv//fnE52+z5fhwCVKdd/bzymIQG14iZ/ujVaQpsO4P76JT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Yed7EAAAA3QAAAA8AAAAAAAAAAAAAAAAAmAIAAGRycy9k&#10;b3ducmV2LnhtbFBLBQYAAAAABAAEAPUAAACJAwAAAAA=&#10;" fillcolor="black" stroked="f"/>
                  <v:rect id="Rectangle 4451" o:spid="_x0000_s1592" style="position:absolute;left:115;top:965;width:3;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MLP8YA&#10;AADdAAAADwAAAGRycy9kb3ducmV2LnhtbESPT2vCQBTE7wW/w/KE3nQT/1SJriKC0JNtVcTjM/tM&#10;QnbfhuxW02/fLQg9DjPzG2a57qwRd2p95VhBOkxAEOdOV1woOB13gzkIH5A1Gsek4Ic8rFe9lyVm&#10;2j34i+6HUIgIYZ+hgjKEJpPS5yVZ9EPXEEfv5lqLIcq2kLrFR4RbI0dJ8iYtVhwXSmxoW1JeH76t&#10;gvn0aurTbHzZzz7Sc01mQ37/qdRrv9ssQATqwn/42X7XCiaTaQp/b+IT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MLP8YAAADdAAAADwAAAAAAAAAAAAAAAACYAgAAZHJz&#10;L2Rvd25yZXYueG1sUEsFBgAAAAAEAAQA9QAAAIsDAAAAAA==&#10;" filled="f" strokeweight="0"/>
                  <v:rect id="Rectangle 4452" o:spid="_x0000_s1593" style="position:absolute;left:76;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ZCMscA&#10;AADdAAAADwAAAGRycy9kb3ducmV2LnhtbESPQWvCQBSE70L/w/IKvZlNQxSbukoVhF4KVXuot2f2&#10;NQlm36a7W43+ercgeBxm5htmOu9NK47kfGNZwXOSgiAurW64UvC1XQ0nIHxA1thaJgVn8jCfPQym&#10;WGh74jUdN6ESEcK+QAV1CF0hpS9rMugT2xFH78c6gyFKV0nt8BThppVZmo6lwYbjQo0dLWsqD5s/&#10;o2DxMln8fub8cVnvd7T73h9GmUuVenrs315BBOrDPXxrv2sFeT7K4P9NfAJyd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aGQjLHAAAA3QAAAA8AAAAAAAAAAAAAAAAAmAIAAGRy&#10;cy9kb3ducmV2LnhtbFBLBQYAAAAABAAEAPUAAACMAwAAAAA=&#10;" fillcolor="black" stroked="f"/>
                  <v:rect id="Rectangle 4453" o:spid="_x0000_s1594" style="position:absolute;left:76;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0w08UA&#10;AADdAAAADwAAAGRycy9kb3ducmV2LnhtbESPW4vCMBSE34X9D+EIvq2p65VqFBGEfXLXC+LjsTm2&#10;pclJaaJ2//1mYcHHYWa+YRar1hrxoMaXjhUM+gkI4szpknMFp+P2fQbCB2SNxjEp+CEPq+VbZ4Gp&#10;dk/e0+MQchEh7FNUUIRQp1L6rCCLvu9q4ujdXGMxRNnkUjf4jHBr5EeSTKTFkuNCgTVtCsqqw90q&#10;mI2vpjpNh5fd9Gtwrsisye++lep12/UcRKA2vML/7U+tYDQaD+HvTX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fTDTxQAAAN0AAAAPAAAAAAAAAAAAAAAAAJgCAABkcnMv&#10;ZG93bnJldi54bWxQSwUGAAAAAAQABAD1AAAAigMAAAAA&#10;" filled="f" strokeweight="0"/>
                  <v:line id="Line 572" o:spid="_x0000_s1595" style="position:absolute;flip:x y;visibility:visible;mso-wrap-style:square" from="117,968" to="131,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HRFsUAAADdAAAADwAAAGRycy9kb3ducmV2LnhtbESPzWrDMBCE74W+g9hCb42c4P7EiRJK&#10;ILS3tElDrou1tY2tlbHWifr2VaDQ4zAz3zDLdXSdOtMQGs8GppMMFHHpbcOVga/D9uEFVBBki51n&#10;MvBDAdar25slFtZf+JPOe6lUgnAo0EAt0hdah7Imh2Hie+LkffvBoSQ5VNoOeElw1+lZlj1phw2n&#10;hRp72tRUtvvRGWhP4/OHTGXbHsnHNzfG+e4Qjbm/i68LUEJR/sN/7XdrIM8fc7i+SU9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zHRFsUAAADdAAAADwAAAAAAAAAA&#10;AAAAAAChAgAAZHJzL2Rvd25yZXYueG1sUEsFBgAAAAAEAAQA+QAAAJMDAAAAAA==&#10;">
                    <v:stroke joinstyle="miter"/>
                  </v:line>
                  <v:line id="Line 573" o:spid="_x0000_s1596" style="position:absolute;flip:x y;visibility:visible;mso-wrap-style:square" from="78,968" to="9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10jcUAAADdAAAADwAAAGRycy9kb3ducmV2LnhtbESPQWvCQBSE70L/w/IKvelGUdtGV5GC&#10;tLdWben1kX0mIdm3Ifui23/fLRQ8DjPzDbPeRteqC/Wh9mxgOslAERfe1lwa+Dztx0+ggiBbbD2T&#10;gR8KsN3cjdaYW3/lA12OUqoE4ZCjgUqky7UORUUOw8R3xMk7+96hJNmX2vZ4TXDX6lmWLbXDmtNC&#10;hR29VFQ0x8EZaL6Hxw+Zyr75Ih9f3RCf30/RmIf7uFuBEopyC/+336yB+XyxgL836Qno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10jcUAAADdAAAADwAAAAAAAAAA&#10;AAAAAAChAgAAZHJzL2Rvd25yZXYueG1sUEsFBgAAAAAEAAQA+QAAAJMDAAAAAA==&#10;">
                    <v:stroke joinstyle="miter"/>
                  </v:line>
                  <v:line id="Line 574" o:spid="_x0000_s1597" style="position:absolute;flip:x;visibility:visible;mso-wrap-style:square" from="146,983" to="150,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PYMgAAADdAAAADwAAAGRycy9kb3ducmV2LnhtbESPT2vCQBTE74V+h+UVequ7FhWJrlK0&#10;goT24D9sb4/saxLMvk2zq0m/vSsUPA4z8xtmOu9sJS7U+NKxhn5PgSDOnCk517DfrV7GIHxANlg5&#10;Jg1/5GE+e3yYYmJcyxu6bEMuIoR9ghqKEOpESp8VZNH3XE0cvR/XWAxRNrk0DbYRbiv5qtRIWiw5&#10;LhRY06Kg7LQ9Ww3rZfcVVoffU5q+f6b9j2/VHo3S+vmpe5uACNSFe/i/vTYaBoPhCG5v4hOQsy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6PYMgAAADdAAAADwAAAAAA&#10;AAAAAAAAAAChAgAAZHJzL2Rvd25yZXYueG1sUEsFBgAAAAAEAAQA+QAAAJYDAAAAAA==&#10;" strokeweight="0">
                    <v:stroke joinstyle="miter"/>
                  </v:line>
                  <v:line id="Line 575" o:spid="_x0000_s1598" style="position:absolute;flip:x y;visibility:visible;mso-wrap-style:square" from="74,982" to="7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X0QsMAAADdAAAADwAAAGRycy9kb3ducmV2LnhtbESPS2vDMBCE74X+B7GF3BqpbZ6ulRAC&#10;gdBbnMd5sdYPaq2MpCbOv48KhR6HmfmGydeD7cSVfGgda3gbKxDEpTMt1xpOx93rAkSIyAY7x6Th&#10;TgHWq+enHDPjbnygaxFrkSAcMtTQxNhnUoayIYth7Hri5FXOW4xJ+loaj7cEt518V2omLbacFhrs&#10;adtQ+V38WA208TtbcPXVS3tWF1Vu3fKj0Hr0Mmw+QUQa4n/4r703GiaT6Rx+36Qn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4F9ELDAAAA3QAAAA8AAAAAAAAAAAAA&#10;AAAAoQIAAGRycy9kb3ducmV2LnhtbFBLBQYAAAAABAAEAPkAAACRAwAAAAA=&#10;" strokeweight="0">
                    <v:stroke joinstyle="miter"/>
                  </v:line>
                  <v:line id="Line 576" o:spid="_x0000_s1599" style="position:absolute;flip:y;visibility:visible;mso-wrap-style:square" from="113,978" to="113,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2+icQAAADdAAAADwAAAGRycy9kb3ducmV2LnhtbERPz2vCMBS+D/Y/hDfwNhNFx6hGkU1B&#10;yjzoFLfbo3m2xealNtF2/705DDx+fL+n885W4kaNLx1rGPQVCOLMmZJzDfvv1es7CB+QDVaOScMf&#10;eZjPnp+mmBjX8pZuu5CLGMI+QQ1FCHUipc8Ksuj7riaO3Mk1FkOETS5Ng20Mt5UcKvUmLZYcGwqs&#10;6aOg7Ly7Wg3rz+4nrA6Xc5ouN+ng61e1R6O07r10iwmIQF14iP/da6NhNBrHufFNfAJyd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Pb6JxAAAAN0AAAAPAAAAAAAAAAAA&#10;AAAAAKECAABkcnMvZG93bnJldi54bWxQSwUGAAAAAAQABAD5AAAAkgMAAAAA&#10;" strokeweight="0">
                    <v:stroke joinstyle="miter"/>
                  </v:line>
                  <v:rect id="Rectangle 4459" o:spid="_x0000_s1600" style="position:absolute;left:67;top:767;width:92;height: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Cq4cUA&#10;AADdAAAADwAAAGRycy9kb3ducmV2LnhtbESPQWvCQBSE70L/w/IK3nRXjaHGbKQIQqH1UC14fWSf&#10;STD7Ns2umv77bkHocZiZb5h8M9hW3Kj3jWMNs6kCQVw603Cl4eu4m7yA8AHZYOuYNPyQh03xNMox&#10;M+7On3Q7hEpECPsMNdQhdJmUvqzJop+6jjh6Z9dbDFH2lTQ93iPctnKuVCotNhwXauxoW1N5OVyt&#10;BkwT870/Lz6O79cUV9WgdsuT0nr8PLyuQQQawn/40X4zGpJkuYK/N/EJy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oKrhxQAAAN0AAAAPAAAAAAAAAAAAAAAAAJgCAABkcnMv&#10;ZG93bnJldi54bWxQSwUGAAAAAAQABAD1AAAAigMAAAAA&#10;" stroked="f"/>
                  <v:line id="Line 578" o:spid="_x0000_s1601" style="position:absolute;flip:y;visibility:visible;mso-wrap-style:square" from="113,862" to="113,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d4MsQAAADdAAAADwAAAGRycy9kb3ducmV2LnhtbERPz2vCMBS+C/sfwhvspokiItUoY1OQ&#10;Mg/qhnp7NG9tsXnpmszW/94cBI8f3+/5srOVuFLjS8cahgMFgjhzpuRcw/dh3Z+C8AHZYOWYNNzI&#10;w3Lx0ptjYlzLO7ruQy5iCPsENRQh1ImUPivIoh+4mjhyv66xGCJscmkabGO4reRIqYm0WHJsKLCm&#10;j4Kyy/7fath8dqew/vm7pOlqmw6/zqo9GqX122v3PgMRqAtP8cO9MRrG40ncH9/EJ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J3gyxAAAAN0AAAAPAAAAAAAAAAAA&#10;AAAAAKECAABkcnMvZG93bnJldi54bWxQSwUGAAAAAAQABAD5AAAAkgMAAAAA&#10;" strokeweight="0">
                    <v:stroke joinstyle="miter"/>
                  </v:line>
                  <v:shape id="Freeform 4461" o:spid="_x0000_s1602" style="position:absolute;left:110;top:93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Wj08QA&#10;AADdAAAADwAAAGRycy9kb3ducmV2LnhtbESPQWsCMRSE74L/IbxCb5pVVHRrFBGktRdx194fm9fs&#10;4uZlSaJu/70pFHocZuYbZr3tbSvu5EPjWMFknIEgrpxu2Ci4lIfREkSIyBpbx6TghwJsN8PBGnPt&#10;HnymexGNSBAOOSqoY+xyKUNVk8Uwdh1x8r6dtxiT9EZqj48Et62cZtlCWmw4LdTY0b6m6lrcrIL3&#10;+dx/ra6X5rM47r0ptTyZ20mp15d+9wYiUh//w3/tD61gNltM4PdNegJy8w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Fo9PEAAAA3QAAAA8AAAAAAAAAAAAAAAAAmAIAAGRycy9k&#10;b3ducmV2LnhtbFBLBQYAAAAABAAEAPUAAACJAwAAAAA=&#10;" path="m3,l6,17r,l6,17r,1l6,18r,l6,18r,l6,18r,l6,18r,l6,18r,l6,19r,l6,19r,l6,19r,l6,19r,l6,19r,l6,19r,l6,20r,l6,20r,l6,20r,l6,20r,l6,20r,l6,20r,1l6,21r,l6,21r,l6,21r,l5,21r,l5,21r,l5,21r,l5,21r,1l5,22r,l5,22r,l5,22r,l5,22r,l5,22r,l4,22r,l4,22r,l4,23r,l4,23r,l4,23r,l4,23r,l4,23r-1,l3,23r,l3,23r,l3,23r,l3,23r,l3,23r,l3,23r-1,l2,23r,l2,23r,l2,23r,l2,23r,l2,23r,l2,23r,l1,23r,l1,22r,l1,22r,l1,22r,l1,22r,l1,22r,l1,22r,l1,22r,l1,22r,l1,21,,21r,l,21r,l,21r,l,21r,l,21r,l,21r,l,21r,l,20r,l,20r,l,20r,l,20r,l,20r,l,20,,19r,l,19r,l,19r,l,19r,l,19r,l,19,,18r,l,18r,l,18r,l,18r,l,18r,l,18,,17r,l,17,3,xe" stroked="f">
                    <v:path arrowok="t" o:connecttype="custom" o:connectlocs="6,17;6,18;6,18;6,18;6,18;6,19;6,19;6,19;6,19;6,20;6,20;6,20;6,21;6,21;6,21;5,21;5,21;5,22;5,22;5,22;5,22;4,22;4,23;4,23;4,23;3,23;3,23;3,23;3,23;2,23;2,23;2,23;2,23;1,23;1,22;1,22;1,22;1,22;1,22;1,21;0,21;0,21;0,21;0,21;0,20;0,20;0,20;0,20;0,19;0,19;0,19;0,19;0,18;0,18;0,18;0,17;3,0" o:connectangles="0,0,0,0,0,0,0,0,0,0,0,0,0,0,0,0,0,0,0,0,0,0,0,0,0,0,0,0,0,0,0,0,0,0,0,0,0,0,0,0,0,0,0,0,0,0,0,0,0,0,0,0,0,0,0,0,0"/>
                  </v:shape>
                  <v:shape id="Freeform 4462" o:spid="_x0000_s1603" style="position:absolute;left:110;top:93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vv8QA&#10;AADdAAAADwAAAGRycy9kb3ducmV2LnhtbESPQWvCQBSE74X+h+UVvOmmIYhEVwmlRfFUtdTrM/vM&#10;BrNv0+zWpP/eFYQeh5n5hlmsBtuIK3W+dqzgdZKAIC6drrlS8HX4GM9A+ICssXFMCv7Iw2r5/LTA&#10;XLued3Tdh0pECPscFZgQ2lxKXxqy6CeuJY7e2XUWQ5RdJXWHfYTbRqZJMpUWa44LBlt6M1Re9r9W&#10;wZrfzQm/8XPI1idZbI5b0/+gUqOXoZiDCDSE//CjvdEKsmyawv1Nf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oL7/EAAAA3QAAAA8AAAAAAAAAAAAAAAAAmAIAAGRycy9k&#10;b3ducmV2LnhtbFBLBQYAAAAABAAEAPUAAACJAwAAAAA=&#10;" path="m3,l6,17r,l6,17r,1l6,18r,l6,18r,l6,18r,l6,18r,l6,18r,l6,19r,l6,19r,l6,19r,l6,19r,l6,19r,l6,19r,l6,20r,l6,20r,l6,20r,l6,20r,l6,20r,l6,20r,1l6,21r,l6,21r,l6,21r,l5,21r,l5,21r,l5,21r,l5,21r,1l5,22r,l5,22r,l5,22r,l5,22r,l5,22r,l4,22r,l4,22r,l4,23r,l4,23r,l4,23r,l4,23r,l4,23r-1,l3,23r,l3,23r,l3,23r,l3,23r,l3,23r,l3,23r-1,l2,23r,l2,23r,l2,23r,l2,23r,l2,23r,l2,23r,l1,23r,l1,22r,l1,22r,l1,22r,l1,22r,l1,22r,l1,22r,l1,22r,l1,22r,l1,21,,21r,l,21r,l,21r,l,21r,l,21r,l,21r,l,21r,l,20r,l,20r,l,20r,l,20r,l,20r,l,20,,19r,l,19r,l,19r,l,19r,l,19r,l,19,,18r,l,18r,l,18r,l,18r,l,18r,l,18,,17r,l,17,3,xe" filled="f" strokeweight="0">
                    <v:stroke joinstyle="miter"/>
                    <v:path arrowok="t" o:connecttype="custom" o:connectlocs="6,17;6,18;6,18;6,18;6,18;6,19;6,19;6,19;6,19;6,20;6,20;6,20;6,21;6,21;6,21;5,21;5,21;5,22;5,22;5,22;5,22;4,22;4,23;4,23;4,23;3,23;3,23;3,23;3,23;2,23;2,23;2,23;2,23;1,23;1,22;1,22;1,22;1,22;1,22;1,21;0,21;0,21;0,21;0,21;0,20;0,20;0,20;0,20;0,19;0,19;0,19;0,19;0,18;0,18;0,18;0,17;3,0" o:connectangles="0,0,0,0,0,0,0,0,0,0,0,0,0,0,0,0,0,0,0,0,0,0,0,0,0,0,0,0,0,0,0,0,0,0,0,0,0,0,0,0,0,0,0,0,0,0,0,0,0,0,0,0,0,0,0,0,0"/>
                  </v:shape>
                  <v:rect id="Rectangle 4463" o:spid="_x0000_s1604" style="position:absolute;left:159;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RXtsUA&#10;AADdAAAADwAAAGRycy9kb3ducmV2LnhtbESPQWvCQBSE74L/YXlCb7prTYNGV5GCUGh7MApeH9ln&#10;Esy+jdlV03/fLRQ8DjPzDbPa9LYRd+p87VjDdKJAEBfO1FxqOB524zkIH5ANNo5Jww952KyHgxVm&#10;xj14T/c8lCJC2GeooQqhzaT0RUUW/cS1xNE7u85iiLIrpenwEeG2ka9KpdJizXGhwpbeKyou+c1q&#10;wDQx1+/z7OvweUtxUfZq93ZSWr+M+u0SRKA+PMP/7Q+jIUnSGfy9i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JFe2xQAAAN0AAAAPAAAAAAAAAAAAAAAAAJgCAABkcnMv&#10;ZG93bnJldi54bWxQSwUGAAAAAAQABAD1AAAAigMAAAAA&#10;" stroked="f"/>
                  <v:rect id="Rectangle 4464" o:spid="_x0000_s1605" style="position:absolute;left:159;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hiGsYA&#10;AADdAAAADwAAAGRycy9kb3ducmV2LnhtbESPT2vCQBTE74V+h+UVvNWNNf4huooUBE+2VRGPz+wz&#10;Cdl9G7Krxm/fLQg9DjPzG2a+7KwRN2p95VjBoJ+AIM6drrhQcNiv36cgfEDWaByTggd5WC5eX+aY&#10;aXfnH7rtQiEihH2GCsoQmkxKn5dk0fddQxy9i2sthijbQuoW7xFujfxIkrG0WHFcKLGhz5Lyene1&#10;Cqajs6kPk+FpO/kaHGsyK/Lbb6V6b91qBiJQF/7Dz/ZGK0jTcQp/b+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hiGsYAAADdAAAADwAAAAAAAAAAAAAAAACYAgAAZHJz&#10;L2Rvd25yZXYueG1sUEsFBgAAAAAEAAQA9QAAAIsDAAAAAA==&#10;" filled="f" strokeweight="0"/>
                  <v:shape id="Picture 4465" o:spid="_x0000_s1606" type="#_x0000_t75" style="position:absolute;left:69;top:985;width: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4coDFAAAA3QAAAA8AAABkcnMvZG93bnJldi54bWxEj0FrwkAUhO9C/8PyhN50Y1EJqavY0oIH&#10;KSQWen1kn9nQ7NuQt2r8991CocdhZr5hNrvRd+pKg7SBDSzmGSjiOtiWGwOfp/dZDkoissUuMBm4&#10;k8Bu+zDZYGHDjUu6VrFRCcJSoAEXY19oLbUjjzIPPXHyzmHwGJMcGm0HvCW47/RTlq21x5bTgsOe&#10;Xh3V39XFG/h6eynPB734aO55OMqldVJJaczjdNw/g4o0xv/wX/tgDSyX6xX8vklPQG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uHKAxQAAAN0AAAAPAAAAAAAAAAAAAAAA&#10;AJ8CAABkcnMvZG93bnJldi54bWxQSwUGAAAAAAQABAD3AAAAkQMAAAAA&#10;">
                    <v:imagedata r:id="rId124" o:title=""/>
                  </v:shape>
                  <v:shape id="Freeform 4466" o:spid="_x0000_s1607" style="position:absolute;left:69;top:985;width:3;height:10;visibility:visible;mso-wrap-style:square;v-text-anchor:top" coordsize="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COnsYA&#10;AADdAAAADwAAAGRycy9kb3ducmV2LnhtbESPQWvCQBSE70L/w/IK3nRjsUGim9AWCtJDoVFEb4/s&#10;M1mbfRuyq6b99d2C4HGYmW+YVTHYVlyo98axgtk0AUFcOW24VrDdvE8WIHxA1tg6JgU/5KHIH0Yr&#10;zLS78hddylCLCGGfoYImhC6T0lcNWfRT1xFH7+h6iyHKvpa6x2uE21Y+JUkqLRqOCw129NZQ9V2e&#10;rYLXtDX8Uc7Mb4n0fDg52p33n0qNH4eXJYhAQ7iHb+21VjCfpyn8v4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COnsYAAADdAAAADwAAAAAAAAAAAAAAAACYAgAAZHJz&#10;L2Rvd25yZXYueG1sUEsFBgAAAAAEAAQA9QAAAIsDAAAAAA==&#10;" path="m,7l,4,2,,3,10,,7xe" filled="f" strokeweight="0">
                    <v:stroke joinstyle="miter"/>
                    <v:path arrowok="t" o:connecttype="custom" o:connectlocs="0,7;0,4;2,0;3,10;0,7" o:connectangles="0,0,0,0,0"/>
                  </v:shape>
                  <v:shape id="Picture 4467" o:spid="_x0000_s1608" type="#_x0000_t75" style="position:absolute;left:151;top:985;width: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Ne8DGAAAA3QAAAA8AAABkcnMvZG93bnJldi54bWxEj09rAjEUxO+C3yG8gjfNKutatkaRQlHa&#10;k3966O2xed0sbl62Sarrt28KgsdhZn7DLNe9bcWFfGgcK5hOMhDEldMN1wpOx7fxM4gQkTW2jknB&#10;jQKsV8PBEkvtrrynyyHWIkE4lKjAxNiVUobKkMUwcR1x8r6dtxiT9LXUHq8Jbls5y7JCWmw4LRjs&#10;6NVQdT78WgWznyI371NfzL/Osp1voz/Kzw+lRk/95gVEpD4+wvf2TivI82IB/2/SE5Cr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k17wMYAAADdAAAADwAAAAAAAAAAAAAA&#10;AACfAgAAZHJzL2Rvd25yZXYueG1sUEsFBgAAAAAEAAQA9wAAAJIDAAAAAA==&#10;">
                    <v:imagedata r:id="rId125" o:title=""/>
                  </v:shape>
                  <v:shape id="Freeform 4468" o:spid="_x0000_s1609" style="position:absolute;left:151;top:985;width:3;height:10;visibility:visible;mso-wrap-style:square;v-text-anchor:top" coordsize="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O/d8IA&#10;AADdAAAADwAAAGRycy9kb3ducmV2LnhtbERPz2vCMBS+D/wfwhN2W1NFy6hGUWEwdhCsMvT2aJ5t&#10;tualNFGrf705DHb8+H7Pl71txJU6bxwrGCUpCOLSacOVgsP+4+0dhA/IGhvHpOBOHpaLwcscc+1u&#10;vKNrESoRQ9jnqKAOoc2l9GVNFn3iWuLInV1nMUTYVVJ3eIvhtpHjNM2kRcOxocaWNjWVv8XFKlhn&#10;jeGvYmQeBdL09OPo+3LcKvU67FczEIH68C/+c39qBZNJFufGN/EJ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793wgAAAN0AAAAPAAAAAAAAAAAAAAAAAJgCAABkcnMvZG93&#10;bnJldi54bWxQSwUGAAAAAAQABAD1AAAAhwMAAAAA&#10;" path="m3,4l2,7,,10,1,,3,4xe" filled="f" strokeweight="0">
                    <v:stroke joinstyle="miter"/>
                    <v:path arrowok="t" o:connecttype="custom" o:connectlocs="3,4;2,7;0,10;1,0;3,4" o:connectangles="0,0,0,0,0"/>
                  </v:shape>
                  <v:rect id="Rectangle 4469" o:spid="_x0000_s1610" style="position:absolute;left:70;top:770;width:86;height: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nNhMYA&#10;AADdAAAADwAAAGRycy9kb3ducmV2LnhtbESPT2sCMRTE74LfIbxCb5rVWv+sRpFCoSe1KuLxuXnd&#10;XTZ5WTaprt/eCIUeh5n5DbNYtdaIKzW+dKxg0E9AEGdOl5wrOB4+e1MQPiBrNI5JwZ08rJbdzgJT&#10;7W78Tdd9yEWEsE9RQRFCnUrps4Is+r6riaP34xqLIcoml7rBW4RbI4dJMpYWS44LBdb0UVBW7X+t&#10;gun7xVTHydt5M9kOThWZNfnNTqnXl3Y9BxGoDf/hv/aXVjAajWfwfB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nNhMYAAADdAAAADwAAAAAAAAAAAAAAAACYAgAAZHJz&#10;L2Rvd25yZXYueG1sUEsFBgAAAAAEAAQA9QAAAIsDAAAAAA==&#10;" filled="f" strokeweight="0"/>
                  <v:rect id="Rectangle 4470" o:spid="_x0000_s1611" style="position:absolute;left:449;top:760;width:93;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uHd8UA&#10;AADdAAAADwAAAGRycy9kb3ducmV2LnhtbERPTWvCQBC9F/oflil4KbqpSJWYjYSI4MFDq4LmNmSn&#10;SWh2Ns2uJv333UPB4+N9J5vRtOJOvWssK3ibRSCIS6sbrhScT7vpCoTzyBpby6Tglxxs0uenBGNt&#10;B/6k+9FXIoSwi1FB7X0XS+nKmgy6me2IA/dle4M+wL6SuschhJtWzqPoXRpsODTU2FFeU/l9vBkF&#10;qC9FUURZvtpuf85Zex1e88OHUpOXMVuD8DT6h/jfvdcKFotl2B/ehCc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4d3xQAAAN0AAAAPAAAAAAAAAAAAAAAAAJgCAABkcnMv&#10;ZG93bnJldi54bWxQSwUGAAAAAAQABAD1AAAAigMAAAAA&#10;" fillcolor="#545454" stroked="f"/>
                  <v:rect id="Rectangle 4471" o:spid="_x0000_s1612" style="position:absolute;left:449;top:760;width:93;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ZXX8YA&#10;AADdAAAADwAAAGRycy9kb3ducmV2LnhtbESPT2vCQBTE7wW/w/KE3nQTa42kriKC0JPWP5QeX7PP&#10;JGT3bchuNf32XUHocZiZ3zCLVW+NuFLna8cK0nECgrhwuuZSwfm0Hc1B+ICs0TgmBb/kYbUcPC0w&#10;1+7GB7oeQykihH2OCqoQ2lxKX1Rk0Y9dSxy9i+sshii7UuoObxFujZwkyUxarDkuVNjSpqKiOf5Y&#10;BfPXb9Ocs5evXbZPPxsya/K7D6Weh/36DUSgPvyHH+13rWA6zVK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1ZXX8YAAADdAAAADwAAAAAAAAAAAAAAAACYAgAAZHJz&#10;L2Rvd25yZXYueG1sUEsFBgAAAAAEAAQA9QAAAIsDAAAAAA==&#10;" filled="f" strokeweight="0"/>
                  <v:rect id="Rectangle 4472" o:spid="_x0000_s1613"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9sUA&#10;AADdAAAADwAAAGRycy9kb3ducmV2LnhtbESPQWsCMRSE7wX/Q3iCt5rVii2rUaSt0lPFtBdvz81z&#10;d3Hzsmyixn/fFASPw8x8w8yX0TbiQp2vHSsYDTMQxIUzNZcKfn/Wz28gfEA22DgmBTfysFz0nuaY&#10;G3flHV10KEWCsM9RQRVCm0vpi4os+qFriZN3dJ3FkGRXStPhNcFtI8dZNpUWa04LFbb0XlFx0mer&#10;4PNgPl72x+1aj2L8PviNLsNWKzXox9UMRKAYHuF7+8somExex/D/Jj0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s72xQAAAN0AAAAPAAAAAAAAAAAAAAAAAJgCAABkcnMv&#10;ZG93bnJldi54bWxQSwUGAAAAAAQABAD1AAAAigMAAAAA&#10;" fillcolor="#f39c00" stroked="f"/>
                  <v:rect id="Rectangle 4473" o:spid="_x0000_s1614"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AJ8sMA&#10;AADdAAAADwAAAGRycy9kb3ducmV2LnhtbESPS2/CMBCE75X4D9YicSsODzUQMIiHaLnyuq/iJY6I&#10;11FsIPx7XKlSj6OZ+UYzX7a2Eg9qfOlYwaCfgCDOnS65UHA+7T4nIHxA1lg5JgUv8rBcdD7mmGn3&#10;5AM9jqEQEcI+QwUmhDqT0ueGLPq+q4mjd3WNxRBlU0jd4DPCbSWHSfIlLZYcFwzWtDGU3453q2C7&#10;3vH0u9xeTOoSuqTrEdfXH6V63XY1AxGoDf/hv/ZeKxiP0xH8volP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AJ8sMAAADdAAAADwAAAAAAAAAAAAAAAACYAgAAZHJzL2Rv&#10;d25yZXYueG1sUEsFBgAAAAAEAAQA9QAAAIgDAAAAAA==&#10;" fillcolor="#ba0300" stroked="f"/>
                  <v:rect id="Rectangle 4474" o:spid="_x0000_s1615"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cA8YA&#10;AADdAAAADwAAAGRycy9kb3ducmV2LnhtbESPT2vCQBTE70K/w/IEb3VjCf5JXaUqgvUixlLo7ZF9&#10;JsHs2zS7mvjtu0LB4zAzv2Hmy85U4kaNKy0rGA0jEMSZ1SXnCr5O29cpCOeRNVaWScGdHCwXL705&#10;Jtq2fKRb6nMRIOwSVFB4XydSuqwgg25oa+LgnW1j0AfZ5FI32Aa4qeRbFI2lwZLDQoE1rQvKLunV&#10;KMjs94Fof9r8zsp9K1fbz241/lFq0O8+3kF46vwz/N/eaQVxPInh8SY8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WcA8YAAADdAAAADwAAAAAAAAAAAAAAAACYAgAAZHJz&#10;L2Rvd25yZXYueG1sUEsFBgAAAAAEAAQA9QAAAIsDAAAAAA==&#10;" fillcolor="#bc0800" stroked="f"/>
                  <v:rect id="Rectangle 4475" o:spid="_x0000_s1616"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VYMUA&#10;AADdAAAADwAAAGRycy9kb3ducmV2LnhtbESPT2sCMRTE7wW/Q3gFb5qtrH+6NYoUhF6rYuntuXlm&#10;t928bJPU3X57Iwg9DjPzG2a57m0jLuRD7VjB0zgDQVw6XbNRcNhvRwsQISJrbByTgj8KsF4NHpZY&#10;aNfxO1120YgE4VCggirGtpAylBVZDGPXEifv7LzFmKQ3UnvsEtw2cpJlM2mx5rRQYUuvFZXfu1+r&#10;gMxnNz89y9ybj+Zn6o/x67zRSg0f+80LiEh9/A/f229aQZ7Pp3B7k56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hVgxQAAAN0AAAAPAAAAAAAAAAAAAAAAAJgCAABkcnMv&#10;ZG93bnJldi54bWxQSwUGAAAAAAQABAD1AAAAigMAAAAA&#10;" fillcolor="#be0e00" stroked="f"/>
                  <v:rect id="Rectangle 4476" o:spid="_x0000_s1617"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KYzcMA&#10;AADdAAAADwAAAGRycy9kb3ducmV2LnhtbESPT4vCMBTE78J+h/AW9qbpiqhUUxFZwaPrH/D4aJ5N&#10;bfNSmmi7394sCB6HmfkNs1z1thYPan3pWMH3KAFBnDtdcqHgdNwO5yB8QNZYOyYFf+RhlX0Mlphq&#10;1/EvPQ6hEBHCPkUFJoQmldLnhiz6kWuIo3d1rcUQZVtI3WIX4baW4ySZSoslxwWDDW0M5dXhbhX8&#10;dP5y2cyq4qR3+/E5mCPr5KbU12e/XoAI1Id3+NXeaQWTyWwK/2/iE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KYzcMAAADdAAAADwAAAAAAAAAAAAAAAACYAgAAZHJzL2Rv&#10;d25yZXYueG1sUEsFBgAAAAAEAAQA9QAAAIgDAAAAAA==&#10;" fillcolor="#c01400" stroked="f"/>
                  <v:rect id="Rectangle 4477" o:spid="_x0000_s1618" style="position:absolute;left:529;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CsYA&#10;AADdAAAADwAAAGRycy9kb3ducmV2LnhtbESPQWsCMRSE74L/ITyhN81WFm23RtGCUDwU1ELp7bF5&#10;3SxuXtZNupv++6YgeBxm5htmtYm2ET11vnas4HGWgSAuna65UvBx3k+fQPiArLFxTAp+ycNmPR6t&#10;sNBu4CP1p1CJBGFfoAITQltI6UtDFv3MtcTJ+3adxZBkV0nd4ZDgtpHzLFtIizWnBYMtvRoqL6cf&#10;q2D/HD/79/pw0V9x2OV2cbWDOSj1MInbFxCBYriHb+03rSDPl0v4f5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CsYAAADdAAAADwAAAAAAAAAAAAAAAACYAgAAZHJz&#10;L2Rvd25yZXYueG1sUEsFBgAAAAAEAAQA9QAAAIsDAAAAAA==&#10;" fillcolor="#c21a00" stroked="f"/>
                  <v:rect id="Rectangle 4478" o:spid="_x0000_s1619"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ew8IA&#10;AADdAAAADwAAAGRycy9kb3ducmV2LnhtbERPz2vCMBS+D/Y/hDfwtqYT2WY1LdtE8OiciMdH82zj&#10;mpesiVr/++UgePz4fs+rwXbiTH0wjhW8ZDkI4tppw42C7c/y+R1EiMgaO8ek4EoBqvLxYY6Fdhf+&#10;pvMmNiKFcChQQRujL6QMdUsWQ+Y8ceIOrrcYE+wbqXu8pHDbyXGev0qLhlNDi56+Wqp/NyerwHz6&#10;v0buT95c3dpNx8fdccFWqdHT8DEDEWmId/HNvdIKJpO3NDe9SU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fF7DwgAAAN0AAAAPAAAAAAAAAAAAAAAAAJgCAABkcnMvZG93&#10;bnJldi54bWxQSwUGAAAAAAQABAD1AAAAhwMAAAAA&#10;" fillcolor="#c52000" stroked="f"/>
                  <v:rect id="Rectangle 4479" o:spid="_x0000_s1620"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DQDMMA&#10;AADdAAAADwAAAGRycy9kb3ducmV2LnhtbESPzYoCMRCE74LvEHrBm2YUWXU0igrCHrysP/d20k7G&#10;nXSGJOrs25uFBY9FVX1FLVatrcWDfKgcKxgOMhDEhdMVlwpOx11/CiJEZI21Y1LwSwFWy25ngbl2&#10;T/6mxyGWIkE45KjAxNjkUobCkMUwcA1x8q7OW4xJ+lJqj88Et7UcZdmntFhxWjDY0NZQ8XO4WwXy&#10;vBne1ptRdHy5zzJv9jgNQaneR7ueg4jUxnf4v/2lFYzHkxn8vUlP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DQDMMAAADdAAAADwAAAAAAAAAAAAAAAACYAgAAZHJzL2Rv&#10;d25yZXYueG1sUEsFBgAAAAAEAAQA9QAAAIgDAAAAAA==&#10;" fillcolor="#c72600" stroked="f"/>
                  <v:rect id="Rectangle 4480" o:spid="_x0000_s1621"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5kdsIA&#10;AADdAAAADwAAAGRycy9kb3ducmV2LnhtbERPy2oCMRTdF/yHcAV3NaMOIqNR2oIo4sZXobvL5DoT&#10;OrkJk6jj3zeLgsvDeS9WnW3EndpgHCsYDTMQxKXThisF59P6fQYiRGSNjWNS8KQAq2XvbYGFdg8+&#10;0P0YK5FCOBSooI7RF1KGsiaLYeg8ceKurrUYE2wrqVt8pHDbyHGWTaVFw6mhRk9fNZW/x5tVYMzz&#10;+2e337iR+7wcsr3P/eS2VWrQ7z7mICJ18SX+d2+1gjyfpf3pTXoC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PmR2wgAAAN0AAAAPAAAAAAAAAAAAAAAAAJgCAABkcnMvZG93&#10;bnJldi54bWxQSwUGAAAAAAQABAD1AAAAhwMAAAAA&#10;" fillcolor="#c92c00" stroked="f"/>
                  <v:rect id="Rectangle 4481" o:spid="_x0000_s1622"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2e3MMA&#10;AADdAAAADwAAAGRycy9kb3ducmV2LnhtbESPzWoCMRSF9wXfIdyCm1ITrYiMRrEFZbZVobi7TK6T&#10;scnNMIk6vn1TKHR5OD8fZ7nuvRM36mITWMN4pEAQV8E0XGs4HravcxAxIRt0gUnDgyKsV4OnJRYm&#10;3PmTbvtUizzCsUANNqW2kDJWljzGUWiJs3cOnceUZVdL0+E9j3snJ0rNpMeGM8FiSx+Wqu/91WeI&#10;o3J3lu/l1n1d7MlN1NvLSWk9fO43CxCJ+vQf/muXRsN0Oh/D75v8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2e3MMAAADdAAAADwAAAAAAAAAAAAAAAACYAgAAZHJzL2Rv&#10;d25yZXYueG1sUEsFBgAAAAAEAAQA9QAAAIgDAAAAAA==&#10;" fillcolor="#cb3200" stroked="f"/>
                  <v:rect id="Rectangle 4482" o:spid="_x0000_s1623"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gAcUA&#10;AADdAAAADwAAAGRycy9kb3ducmV2LnhtbESP3YrCMBSE74V9h3AWvJE1VURqNcqiCIIg+IPXZ5tj&#10;U7c5KU3U+vZmYcHLYWa+YWaL1lbiTo0vHSsY9BMQxLnTJRcKTsf1VwrCB2SNlWNS8CQPi/lHZ4aZ&#10;dg/e0/0QChEh7DNUYEKoMyl9bsii77uaOHoX11gMUTaF1A0+ItxWcpgkY2mx5LhgsKalofz3cLMK&#10;tvL8k58HlZn4fe/aW13oOJE7pbqf7fcURKA2vMP/7Y1WMBqlQ/h7E5+An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fGABxQAAAN0AAAAPAAAAAAAAAAAAAAAAAJgCAABkcnMv&#10;ZG93bnJldi54bWxQSwUGAAAAAAQABAD1AAAAigMAAAAA&#10;" fillcolor="#cd3700" stroked="f"/>
                  <v:rect id="Rectangle 4483" o:spid="_x0000_s1624" style="position:absolute;left:529;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qRiMYA&#10;AADdAAAADwAAAGRycy9kb3ducmV2LnhtbESP3WrCQBSE7wt9h+UUeld3608IMasUaSEiFap9gGP2&#10;NAnNnk2zq8a3dwuCl8PMfMPky8G24kS9bxxreB0pEMSlMw1XGr73Hy8pCB+QDbaOScOFPCwXjw85&#10;Zsad+YtOu1CJCGGfoYY6hC6T0pc1WfQj1xFH78f1FkOUfSVNj+cIt60cK5VIiw3HhRo7WtVU/u6O&#10;VkN7eP9LL0mx5u3wqfab2URKxVo/Pw1vcxCBhnAP39qF0TCdphP4fxOf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qRiMYAAADdAAAADwAAAAAAAAAAAAAAAACYAgAAZHJz&#10;L2Rvd25yZXYueG1sUEsFBgAAAAAEAAQA9QAAAIsDAAAAAA==&#10;" fillcolor="#d03d00" stroked="f"/>
                  <v:rect id="Rectangle 4484" o:spid="_x0000_s1625"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v608YA&#10;AADdAAAADwAAAGRycy9kb3ducmV2LnhtbESPT2vCQBTE7wW/w/IK3uqmEotEV1FBiL3VPwdvz+wz&#10;CWbfht3VxH76bqHQ4zAzv2Hmy9404kHO15YVvI8SEMSF1TWXCo6H7dsUhA/IGhvLpOBJHpaLwcsc&#10;M207/qLHPpQiQthnqKAKoc2k9EVFBv3ItsTRu1pnMETpSqkddhFuGjlOkg9psOa4UGFLm4qK2/5u&#10;FOjL9+n2eZ70k1R3612p8/zpcqWGr/1qBiJQH/7Df+1cK0jTaQq/b+IT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0v608YAAADdAAAADwAAAAAAAAAAAAAAAACYAgAAZHJz&#10;L2Rvd25yZXYueG1sUEsFBgAAAAAEAAQA9QAAAIsDAAAAAA==&#10;" fillcolor="#d24300" stroked="f"/>
                  <v:rect id="Rectangle 4485" o:spid="_x0000_s1626"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8uZsMA&#10;AADdAAAADwAAAGRycy9kb3ducmV2LnhtbESP0WoCMRRE3wv+Q7iCbzWr2CKrURZBFEqrq37AJbnu&#10;Lm5uliTq9u+bQqGPw8yZYZbr3rbiQT40jhVMxhkIYu1Mw5WCy3n7OgcRIrLB1jEp+KYA69XgZYm5&#10;cU8u6XGKlUglHHJUUMfY5VIGXZPFMHYdcfKuzluMSfpKGo/PVG5bOc2yd2mx4bRQY0ebmvTtdLcK&#10;ZhzLz7vUZSX9wX99HI67QhdKjYZ9sQARqY//4T96bxI3m7/B75v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8uZsMAAADdAAAADwAAAAAAAAAAAAAAAACYAgAAZHJzL2Rv&#10;d25yZXYueG1sUEsFBgAAAAAEAAQA9QAAAIgDAAAAAA==&#10;" fillcolor="#d44900" stroked="f"/>
                  <v:rect id="Rectangle 4486" o:spid="_x0000_s1627"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xUG8YA&#10;AADdAAAADwAAAGRycy9kb3ducmV2LnhtbESPQWvCQBSE74L/YXlCb7qxNVajq5RCsJce1P6AR/aZ&#10;hGTfht1tkvbXu0Khx2FmvmH2x9G0oifna8sKlosEBHFhdc2lgq9rPt+A8AFZY2uZFPyQh+NhOtlj&#10;pu3AZ+ovoRQRwj5DBVUIXSalLyoy6Be2I47ezTqDIUpXSu1wiHDTyuckWUuDNceFCjt6r6hoLt9G&#10;QX/6bLZpqlPX/Jp88K/n00s+KvU0G992IAKN4T/81/7QClarzRoeb+ITkI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7xUG8YAAADdAAAADwAAAAAAAAAAAAAAAACYAgAAZHJz&#10;L2Rvd25yZXYueG1sUEsFBgAAAAAEAAQA9QAAAIsDAAAAAA==&#10;" fillcolor="#d74f00" stroked="f"/>
                  <v:rect id="Rectangle 4487" o:spid="_x0000_s1628"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o68UA&#10;AADdAAAADwAAAGRycy9kb3ducmV2LnhtbESPQWvCQBSE74L/YXmCN7OpSCPRVYq20JNYUwVvr9ln&#10;Epp9G7KrJv/eLQg9DjPzDbNcd6YWN2pdZVnBSxSDIM6trrhQ8J19TOYgnEfWWFsmBT05WK+GgyWm&#10;2t75i24HX4gAYZeigtL7JpXS5SUZdJFtiIN3sa1BH2RbSN3iPcBNLadx/CoNVhwWSmxoU1L+e7ga&#10;BZlOLv3eTxOq+/N7tjvS9ue0U2o86t4WIDx1/j/8bH9qBbPZPIG/N+E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R+jrxQAAAN0AAAAPAAAAAAAAAAAAAAAAAJgCAABkcnMv&#10;ZG93bnJldi54bWxQSwUGAAAAAAQABAD1AAAAigMAAAAA&#10;" fillcolor="#d85400" stroked="f"/>
                  <v:rect id="Rectangle 4488" o:spid="_x0000_s1629"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k8MA&#10;AADdAAAADwAAAGRycy9kb3ducmV2LnhtbERPy4rCMBTdD/gP4QruxtQHY6djlCIKwrhRZ+Hy0lzb&#10;js1NSaKtf28WA7M8nPdy3ZtGPMj52rKCyTgBQVxYXXOp4Oe8e09B+ICssbFMCp7kYb0avC0x07bj&#10;Iz1OoRQxhH2GCqoQ2kxKX1Rk0I9tSxy5q3UGQ4SulNphF8NNI6dJ8iEN1hwbKmxpU1FxO92Ngu9r&#10;t9ke0t3kcvid3fM6d5f8c6HUaNjnXyAC9eFf/OfeawXzeRrnxjfxCc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bk8MAAADdAAAADwAAAAAAAAAAAAAAAACYAgAAZHJzL2Rv&#10;d25yZXYueG1sUEsFBgAAAAAEAAQA9QAAAIgDAAAAAA==&#10;" fillcolor="#da5a00" stroked="f"/>
                  <v:rect id="Rectangle 4489" o:spid="_x0000_s1630"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XZsUA&#10;AADdAAAADwAAAGRycy9kb3ducmV2LnhtbESPUWvCMBSF34X9h3AFX2QmExHtTGUMBJ+EOn/AXXOX&#10;tjY3pYm12683g8EeD+ec73B2+9G1YqA+1J41vCwUCOLSm5qthsvH4XkDIkRkg61n0vBNAfb502SH&#10;mfF3Lmg4RysShEOGGqoYu0zKUFbkMCx8R5y8L987jEn2Vpoe7wnuWrlUai0d1pwWKuzovaLyer45&#10;DfJHnexwOapPs26aem6LyNtC69l0fHsFEWmM/+G/9tFoWK02W/h9k56Az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gddmxQAAAN0AAAAPAAAAAAAAAAAAAAAAAJgCAABkcnMv&#10;ZG93bnJldi54bWxQSwUGAAAAAAQABAD1AAAAigMAAAAA&#10;" fillcolor="#dd6000" stroked="f"/>
                  <v:rect id="Rectangle 4490" o:spid="_x0000_s1631" style="position:absolute;left:529;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7r18MA&#10;AADdAAAADwAAAGRycy9kb3ducmV2LnhtbERPz2vCMBS+C/sfwhO8aarIsNUonUMYXoZuosdH89aU&#10;NS9dE239781h4PHj+73a9LYWN2p95VjBdJKAIC6crrhU8P21Gy9A+ICssXZMCu7kYbN+Gaww067j&#10;A92OoRQxhH2GCkwITSalLwxZ9BPXEEfux7UWQ4RtKXWLXQy3tZwlyau0WHFsMNjQ1lDxe7xaBcnp&#10;rcHKHD7/9vvLe5EuunN+zZUaDft8CSJQH57if/eHVjCfp3F/fBOf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7r18MAAADdAAAADwAAAAAAAAAAAAAAAACYAgAAZHJzL2Rv&#10;d25yZXYueG1sUEsFBgAAAAAEAAQA9QAAAIgDAAAAAA==&#10;" fillcolor="#df6600" stroked="f"/>
                  <v:rect id="Rectangle 4491" o:spid="_x0000_s1632"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Geb8QA&#10;AADdAAAADwAAAGRycy9kb3ducmV2LnhtbESPT4vCMBTE7wt+h/CEva1pRdZu1ygqLHrx4L/7o3nb&#10;lG1eShPb+u3NguBxmJnfMIvVYGvRUesrxwrSSQKCuHC64lLB5fzzkYHwAVlj7ZgU3MnDajl6W2Cu&#10;Xc9H6k6hFBHCPkcFJoQml9IXhiz6iWuIo/frWoshyraUusU+wm0tp0nyKS1WHBcMNrQ1VPydblbB&#10;NL06anY6O5z7XXfPrpvDfDBKvY+H9TeIQEN4hZ/tvVYwm32l8P8mPg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xnm/EAAAA3QAAAA8AAAAAAAAAAAAAAAAAmAIAAGRycy9k&#10;b3ducmV2LnhtbFBLBQYAAAAABAAEAPUAAACJAwAAAAA=&#10;" fillcolor="#e16b00" stroked="f"/>
                  <v:rect id="Rectangle 4492" o:spid="_x0000_s1633"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iy9McA&#10;AADdAAAADwAAAGRycy9kb3ducmV2LnhtbESPT2vCQBTE74LfYXlCb2ajWGlT1xBahPbgn6r0/Mw+&#10;k9Ds2zS7Nem3dwWhx2FmfsMs0t7U4kKtqywrmEQxCOLc6ooLBcfDavwEwnlkjbVlUvBHDtLlcLDA&#10;RNuOP+my94UIEHYJKii9bxIpXV6SQRfZhjh4Z9sa9EG2hdQtdgFuajmN47k0WHFYKLGh15Ly7/2v&#10;UZDNuTNvm/XX7rT+oN3qcRt3P2elHkZ99gLCU+//w/f2u1Ywmz1P4fYmPAG5v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4svTHAAAA3QAAAA8AAAAAAAAAAAAAAAAAmAIAAGRy&#10;cy9kb3ducmV2LnhtbFBLBQYAAAAABAAEAPUAAACMAwAAAAA=&#10;" fillcolor="#e37100" stroked="f"/>
                  <v:rect id="Rectangle 4493" o:spid="_x0000_s1634"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wRcYA&#10;AADdAAAADwAAAGRycy9kb3ducmV2LnhtbESPW2sCMRSE3wX/QzhC3zSxSi9bo0ihWH2RWvH5sDl7&#10;0c3Jsonr1l9vCoKPw8x8w8wWna1ES40vHWsYjxQI4tSZknMN+9+v4RsIH5ANVo5Jwx95WMz7vRkm&#10;xl34h9pdyEWEsE9QQxFCnUjp04Is+pGriaOXucZiiLLJpWnwEuG2ks9KvUiLJceFAmv6LCg97c5W&#10;w9ZMlLKb12zdrvz4uqmPh+x01fpp0C0/QATqwiN8b38bDdPp+wT+38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SwRcYAAADdAAAADwAAAAAAAAAAAAAAAACYAgAAZHJz&#10;L2Rvd25yZXYueG1sUEsFBgAAAAAEAAQA9QAAAIsDAAAAAA==&#10;" fillcolor="#e57700" stroked="f"/>
                  <v:rect id="Rectangle 4494" o:spid="_x0000_s1635"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SFCcYA&#10;AADdAAAADwAAAGRycy9kb3ducmV2LnhtbESPQWvCQBSE7wX/w/IEb3VjDUVTVymlBREUjaXQ2zP7&#10;TEKzb0N2TeK/d4WCx2FmvmEWq95UoqXGlZYVTMYRCOLM6pJzBd/Hr+cZCOeRNVaWScGVHKyWg6cF&#10;Jtp2fKA29bkIEHYJKii8rxMpXVaQQTe2NXHwzrYx6INscqkb7ALcVPIlil6lwZLDQoE1fRSU/aUX&#10;o+A07a725xO37RrTM+0Pm537RaVGw/79DYSn3j/C/+21VhDH8xjub8IT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5SFCcYAAADdAAAADwAAAAAAAAAAAAAAAACYAgAAZHJz&#10;L2Rvd25yZXYueG1sUEsFBgAAAAAEAAQA9QAAAIsDAAAAAA==&#10;" fillcolor="#e77d00" stroked="f"/>
                  <v:rect id="Rectangle 4495" o:spid="_x0000_s1636"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aLMUA&#10;AADdAAAADwAAAGRycy9kb3ducmV2LnhtbESPQWvCQBSE7wX/w/IK3nRjiaWNriJqQBAqTfX+yL4m&#10;Idm3aXbV+O9dQehxmJlvmPmyN424UOcqywom4wgEcW51xYWC4086+gDhPLLGxjIpuJGD5WLwMsdE&#10;2yt/0yXzhQgQdgkqKL1vEyldXpJBN7YtcfB+bWfQB9kVUnd4DXDTyLcoepcGKw4LJba0Limvs7NR&#10;gNn5L47a6XZyWNf1lzmlm/0pVWr42q9mIDz1/j/8bO+0gjj+nMLjTXg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losxQAAAN0AAAAPAAAAAAAAAAAAAAAAAJgCAABkcnMv&#10;ZG93bnJldi54bWxQSwUGAAAAAAQABAD1AAAAigMAAAAA&#10;" fillcolor="#ea8300" stroked="f"/>
                  <v:rect id="Rectangle 4496" o:spid="_x0000_s1637" style="position:absolute;left:529;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VPM8YA&#10;AADdAAAADwAAAGRycy9kb3ducmV2LnhtbESPS2vDMBCE74X+B7GF3hq5xTGJEyUkaQO9hJAH5LpY&#10;W9vUWhlJfvTfR4VCj8PMfMMs16NpRE/O15YVvE4SEMSF1TWXCq6X/csMhA/IGhvLpOCHPKxXjw9L&#10;zLUd+ET9OZQiQtjnqKAKoc2l9EVFBv3EtsTR+7LOYIjSlVI7HCLcNPItSTJpsOa4UGFLu4qK73Nn&#10;FByO2faWvn+0Xe/0djrddIfdQEo9P42bBYhAY/gP/7U/tYI0nWfw+yY+Ab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9VPM8YAAADdAAAADwAAAAAAAAAAAAAAAACYAgAAZHJz&#10;L2Rvd25yZXYueG1sUEsFBgAAAAAEAAQA9QAAAIsDAAAAAA==&#10;" fillcolor="#ec8900" stroked="f"/>
                  <v:rect id="Rectangle 4497" o:spid="_x0000_s1638" style="position:absolute;left:529;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p8e8QA&#10;AADdAAAADwAAAGRycy9kb3ducmV2LnhtbESPT4vCMBTE74LfITzBm6Yr4p+uUUQUxZN2F9njo3nb&#10;FJuX0kSt394sLHgcZuY3zGLV2krcqfGlYwUfwwQEce50yYWC76/dYAbCB2SNlWNS8CQPq2W3s8BU&#10;uwef6Z6FQkQI+xQVmBDqVEqfG7Loh64mjt6vayyGKJtC6gYfEW4rOUqSibRYclwwWNPGUH7NblaB&#10;PE5Px8vhbOj0c11vS+Jbstsr1e+1608QgdrwDv+3D1rBeDyfwt+b+ATk8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afHvEAAAA3QAAAA8AAAAAAAAAAAAAAAAAmAIAAGRycy9k&#10;b3ducmV2LnhtbFBLBQYAAAAABAAEAPUAAACJAwAAAAA=&#10;" fillcolor="#ee8f00" stroked="f"/>
                  <v:rect id="Rectangle 4498" o:spid="_x0000_s1639" style="position:absolute;left:529;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Z4k8IA&#10;AADdAAAADwAAAGRycy9kb3ducmV2LnhtbERPTYvCMBC9C/sfwizsTVNFpFuNIorgoT1Ydw97G5ox&#10;LTaT0kSt/35zEDw+3vdqM9hW3Kn3jWMF00kCgrhyumGj4Od8GKcgfEDW2DomBU/ysFl/jFaYaffg&#10;E93LYEQMYZ+hgjqELpPSVzVZ9BPXEUfu4nqLIcLeSN3jI4bbVs6SZCEtNhwbauxoV1N1LW9WQTn7&#10;M4XhYzEt9vnv0KZ5eOapUl+fw3YJItAQ3uKX+6gVzOffcW58E5+A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niTwgAAAN0AAAAPAAAAAAAAAAAAAAAAAJgCAABkcnMvZG93&#10;bnJldi54bWxQSwUGAAAAAAQABAD1AAAAhwMAAAAA&#10;" fillcolor="#f09500" stroked="f"/>
                  <v:rect id="Rectangle 4499" o:spid="_x0000_s1640" style="position:absolute;left:529;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izjcYA&#10;AADdAAAADwAAAGRycy9kb3ducmV2LnhtbESPT2vCQBTE7wW/w/IEL1I3/sFqdBUVxHqS2uL5NftM&#10;gtm3Ibua5Nu7BaHHYWZ+wyzXjSnEgyqXW1YwHEQgiBOrc04V/Hzv32cgnEfWWFgmBS05WK86b0uM&#10;ta35ix5nn4oAYRejgsz7MpbSJRkZdANbEgfvaiuDPsgqlbrCOsBNIUdRNJUGcw4LGZa0yyi5ne9G&#10;wSXvn4aHS/27vR3K9ji2rZt97JTqdZvNAoSnxv+HX+1PrWAymc/h7014AnL1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7izjcYAAADdAAAADwAAAAAAAAAAAAAAAACYAgAAZHJz&#10;L2Rvd25yZXYueG1sUEsFBgAAAAAEAAQA9QAAAIsDAAAAAA==&#10;" fillcolor="#f29a00" stroked="f"/>
                  <v:rect id="Rectangle 4500" o:spid="_x0000_s1641" style="position:absolute;left:529;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DtAMMA&#10;AADdAAAADwAAAGRycy9kb3ducmV2LnhtbERPy4rCMBTdD/gP4Qqz01QZH1SjqDMDKriwunB5aa5t&#10;tbkpTUarX28WwiwP5z2dN6YUN6pdYVlBrxuBIE6tLjhTcDz8dsYgnEfWWFomBQ9yMJ+1PqYYa3vn&#10;Pd0Sn4kQwi5GBbn3VSylS3My6Lq2Ig7c2dYGfYB1JnWN9xBuStmPoqE0WHBoyLGiVU7pNfkzCvxl&#10;q5/J8rRbJr3+4bj5saNvvVbqs90sJiA8Nf5f/HavtYKvQRT2hzfhCcj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DtAMMAAADdAAAADwAAAAAAAAAAAAAAAACYAgAAZHJzL2Rv&#10;d25yZXYueG1sUEsFBgAAAAAEAAQA9QAAAIgDAAAAAA==&#10;" fillcolor="#ba0100" stroked="f"/>
                  <v:shape id="Freeform 4501" o:spid="_x0000_s1642" style="position:absolute;left:529;top:763;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ZYfscA&#10;AADdAAAADwAAAGRycy9kb3ducmV2LnhtbESPT2vCQBTE74LfYXmFXkrdJP5BomuQQqWIHrSFXh/Z&#10;ZzY0+zbNbmP67btCweMwM79h1sVgG9FT52vHCtJJAoK4dLrmSsHH++vzEoQPyBobx6TglzwUm/Fo&#10;jbl2Vz5Rfw6ViBD2OSowIbS5lL40ZNFPXEscvYvrLIYou0rqDq8RbhuZJclCWqw5Lhhs6cVQ+XX+&#10;sQqW/efBuOl3Oh1cutjvnmzmjzulHh+G7QpEoCHcw//tN61gNk9SuL2JT0B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GWH7HAAAA3QAAAA8AAAAAAAAAAAAAAAAAmAIAAGRy&#10;cy9kb3ducmV2LnhtbFBLBQYAAAAABAAEAPUAAACMAwAAAAA=&#10;" path="m11,4l,4,4,,8,r3,4xe" filled="f" strokeweight="0">
                    <v:stroke joinstyle="miter"/>
                    <v:path arrowok="t" o:connecttype="custom" o:connectlocs="11,4;0,4;4,0;8,0;11,4" o:connectangles="0,0,0,0,0"/>
                  </v:shape>
                  <v:rect id="Rectangle 4502" o:spid="_x0000_s1643"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GyFsUA&#10;AADdAAAADwAAAGRycy9kb3ducmV2LnhtbESPQWsCMRSE74L/ITzBm2bVVsrWKKVq6Ukx9eLtuXnu&#10;Lt28LJtU03/fCAWPw8x8wyxW0TbiSp2vHSuYjDMQxIUzNZcKjl/b0QsIH5ANNo5JwS95WC37vQXm&#10;xt34QFcdSpEg7HNUUIXQ5lL6oiKLfuxa4uRdXGcxJNmV0nR4S3DbyGmWzaXFmtNChS29V1R86x+r&#10;YHM269npst/qSYy7s//QZdhrpYaD+PYKIlAMj/B/+9MoeHrOpnB/k5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bIWxQAAAN0AAAAPAAAAAAAAAAAAAAAAAJgCAABkcnMv&#10;ZG93bnJldi54bWxQSwUGAAAAAAQABAD1AAAAigMAAAAA&#10;" fillcolor="#f39c00" stroked="f"/>
                  <v:rect id="Rectangle 4503" o:spid="_x0000_s1644"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d1EsMA&#10;AADdAAAADwAAAGRycy9kb3ducmV2LnhtbESPS2/CMBCE75X6H6xF4gY2pRRIMYiHeFzL476Klzhq&#10;vI5iA+m/rysh9TiamW80s0XrKnGnJpSeNQz6CgRx7k3JhYbzadubgAgR2WDlmTT8UIDF/PVlhpnx&#10;D/6i+zEWIkE4ZKjBxlhnUobcksPQ9zVx8q6+cRiTbAppGnwkuKvkm1If0mHJacFiTWtL+ffx5jRs&#10;Vlue7srNxY69ost4NeT6ute622mXnyAitfE//GwfjIb3kRrC35v0BO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d1EsMAAADdAAAADwAAAAAAAAAAAAAAAACYAgAAZHJzL2Rv&#10;d25yZXYueG1sUEsFBgAAAAAEAAQA9QAAAIgDAAAAAA==&#10;" fillcolor="#ba0300" stroked="f"/>
                  <v:rect id="Rectangle 4504" o:spid="_x0000_s1645"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Lg48YA&#10;AADdAAAADwAAAGRycy9kb3ducmV2LnhtbESPQWvCQBSE7wX/w/KE3urGEqWNrmKUgPVSqqXg7ZF9&#10;JsHs2zS7TdJ/7wqFHoeZ+YZZrgdTi45aV1lWMJ1EIIhzqysuFHyesqcXEM4ja6wtk4JfcrBejR6W&#10;mGjb8wd1R1+IAGGXoILS+yaR0uUlGXQT2xAH72Jbgz7ItpC6xT7ATS2fo2guDVYcFkpsaFtSfj3+&#10;GAW5/XonOpx236/VoZdp9jak87NSj+NhswDhafD/4b/2XiuIZ1EM9zfhCc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ELg48YAAADdAAAADwAAAAAAAAAAAAAAAACYAgAAZHJz&#10;L2Rvd25yZXYueG1sUEsFBgAAAAAEAAQA9QAAAIsDAAAAAA==&#10;" fillcolor="#bc0800" stroked="f"/>
                  <v:rect id="Rectangle 4505" o:spid="_x0000_s1646"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VpgMQA&#10;AADdAAAADwAAAGRycy9kb3ducmV2LnhtbESPQWsCMRSE7wX/Q3hCbzWruK2uRpFCwWutVLw9N8/s&#10;tpuXbRLd7b83QqHHYWa+YZbr3jbiSj7UjhWMRxkI4tLpmo2C/cfb0wxEiMgaG8ek4JcCrFeDhyUW&#10;2nX8TtddNCJBOBSooIqxLaQMZUUWw8i1xMk7O28xJumN1B67BLeNnGTZs7RYc1qosKXXisrv3cUq&#10;IHPsXk5zOfXm0Pzk/jN+nTdaqcdhv1mAiNTH//Bfe6sVTPMsh/ub9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laYDEAAAA3QAAAA8AAAAAAAAAAAAAAAAAmAIAAGRycy9k&#10;b3ducmV2LnhtbFBLBQYAAAAABAAEAPUAAACJAwAAAAA=&#10;" fillcolor="#be0e00" stroked="f"/>
                  <v:rect id="Rectangle 4506" o:spid="_x0000_s1647"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XkLcQA&#10;AADdAAAADwAAAGRycy9kb3ducmV2LnhtbESPT2sCMRTE7wW/Q3hCbzVRWpXVKCIWPLb+AY+PzXOz&#10;unlZNqm7fntTEDwOM/MbZr7sXCVu1ITSs4bhQIEgzr0pudBw2H9/TEGEiGyw8kwa7hRguei9zTEz&#10;vuVfuu1iIRKEQ4YabIx1JmXILTkMA18TJ+/sG4cxyaaQpsE2wV0lR0qNpcOS04LFmtaW8uvuz2nY&#10;tOF0Wk+uxcFsf0bHaPds1EXr9363moGI1MVX+NneGg2fX2oM/2/S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F5C3EAAAA3QAAAA8AAAAAAAAAAAAAAAAAmAIAAGRycy9k&#10;b3ducmV2LnhtbFBLBQYAAAAABAAEAPUAAACJAwAAAAA=&#10;" fillcolor="#c01400" stroked="f"/>
                  <v:rect id="Rectangle 4507" o:spid="_x0000_s1648" style="position:absolute;left:453;top:763;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iA6sYA&#10;AADdAAAADwAAAGRycy9kb3ducmV2LnhtbESPQWsCMRSE74L/ITzBW81arLVbo6ggFA+F2oL09ti8&#10;bhY3L9tN3I3/3hQKHoeZ+YZZrqOtRUetrxwrmE4yEMSF0xWXCr4+9w8LED4ga6wdk4IreVivhoMl&#10;5tr1/EHdMZQiQdjnqMCE0ORS+sKQRT9xDXHyflxrMSTZllK32Ce4reVjls2lxYrTgsGGdoaK8/Fi&#10;Fexf4ql7rw5n/R377czOf21vDkqNR3HzCiJQDPfwf/tNK5g9Zc/w9yY9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iA6sYAAADdAAAADwAAAAAAAAAAAAAAAACYAgAAZHJz&#10;L2Rvd25yZXYueG1sUEsFBgAAAAAEAAQA9QAAAIsDAAAAAA==&#10;" fillcolor="#c21a00" stroked="f"/>
                  <v:rect id="Rectangle 4508" o:spid="_x0000_s1649"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siI8IA&#10;AADdAAAADwAAAGRycy9kb3ducmV2LnhtbERPz2vCMBS+D/wfwhO8ramisnWNohuCx+nG2PHRvLXp&#10;mpfYRK3/vTkMdvz4fpfrwXbiQn0wjhVMsxwEceW04VrB58fu8QlEiMgaO8ek4EYB1qvRQ4mFdlc+&#10;0OUYa5FCOBSooInRF1KGqiGLIXOeOHE/rrcYE+xrqXu8pnDbyVmeL6VFw6mhQU+vDVW/x7NVYLb+&#10;VMvvszc39+6eZ+1X+8ZWqcl42LyAiDTEf/Gfe68VzBd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myIjwgAAAN0AAAAPAAAAAAAAAAAAAAAAAJgCAABkcnMvZG93&#10;bnJldi54bWxQSwUGAAAAAAQABAD1AAAAhwMAAAAA&#10;" fillcolor="#c52000" stroked="f"/>
                  <v:rect id="Rectangle 4509" o:spid="_x0000_s1650"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es7MMA&#10;AADdAAAADwAAAGRycy9kb3ducmV2LnhtbESPT2sCMRTE7wW/Q3hCbzVRatHVKCoIPXjxT++vm+dm&#10;283LkkTdfnsjCD0OM/MbZr7sXCOuFGLtWcNwoEAQl97UXGk4HbdvExAxIRtsPJOGP4qwXPRe5lgY&#10;f+M9XQ+pEhnCsUANNqW2kDKWlhzGgW+Js3f2wWHKMlTSBLxluGvkSKkP6bDmvGCxpY2l8vdwcRrk&#10;13r4s1qPkufvy1QFu8NJjFq/9rvVDESiLv2Hn+1Po+F9rKbweJOfgF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es7MMAAADdAAAADwAAAAAAAAAAAAAAAACYAgAAZHJzL2Rv&#10;d25yZXYueG1sUEsFBgAAAAAEAAQA9QAAAIgDAAAAAA==&#10;" fillcolor="#c72600" stroked="f"/>
                  <v:rect id="Rectangle 4510" o:spid="_x0000_s1651"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X+bMMA&#10;AADdAAAADwAAAGRycy9kb3ducmV2LnhtbERPTWsCMRC9F/wPYQRvNbutLbIapS0URbxoVfA2bMbd&#10;4GYSNlHXf28OBY+P9z2dd7YRV2qDcawgH2YgiEunDVcKdn+/r2MQISJrbByTgjsFmM96L1MstLvx&#10;hq7bWIkUwqFABXWMvpAylDVZDEPniRN3cq3FmGBbSd3iLYXbRr5l2ae0aDg11Ojpp6byvL1YBcbc&#10;D8fVeuFy973fZGs/8u+XpVKDfvc1ARGpi0/xv3upFYw+8rQ/vUlP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X+bMMAAADdAAAADwAAAAAAAAAAAAAAAACYAgAAZHJzL2Rv&#10;d25yZXYueG1sUEsFBgAAAAAEAAQA9QAAAIgDAAAAAA==&#10;" fillcolor="#c92c00" stroked="f"/>
                  <v:rect id="Rectangle 4511" o:spid="_x0000_s1652"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YExsQA&#10;AADdAAAADwAAAGRycy9kb3ducmV2LnhtbESPzWoCMRSF94W+Q7gFN0WTsa3IaJRWUGZbWxB3l8l1&#10;Mja5GSapjm/fFApdHs7Px1muB+/EhfrYBtZQTBQI4jqYlhsNnx/b8RxETMgGXWDScKMI69X93RJL&#10;E678Tpd9akQe4ViiBptSV0oZa0se4yR0xNk7hd5jyrJvpOnxmse9k1OlZtJjy5lgsaONpfpr/+0z&#10;xFG1O8m3ausOZ3t0U/X0eFRajx6G1wWIREP6D/+1K6Ph+aUo4PdNf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WBMbEAAAA3QAAAA8AAAAAAAAAAAAAAAAAmAIAAGRycy9k&#10;b3ducmV2LnhtbFBLBQYAAAAABAAEAPUAAACJAwAAAAA=&#10;" fillcolor="#cb3200" stroked="f"/>
                  <v:rect id="Rectangle 4512" o:spid="_x0000_s1653"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6G8YA&#10;AADdAAAADwAAAGRycy9kb3ducmV2LnhtbESPQWvCQBSE7wX/w/IEL2I2kbaY6CqlIhQKBbV4fmaf&#10;2Wj2bciumv77bqHgcZiZb5jFqreNuFHna8cKsiQFQVw6XXOl4Hu/mcxA+ICssXFMCn7Iw2o5eFpg&#10;od2dt3TbhUpECPsCFZgQ2kJKXxqy6BPXEkfv5DqLIcqukrrDe4TbRk7T9FVarDkuGGzp3VB52V2t&#10;gk95OJaHrDG5347P4/WJ9rn8Umo07N/mIAL14RH+b39oBc8v2RT+3s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f6G8YAAADdAAAADwAAAAAAAAAAAAAAAACYAgAAZHJz&#10;L2Rvd25yZXYueG1sUEsFBgAAAAAEAAQA9QAAAIsDAAAAAA==&#10;" fillcolor="#cd3700" stroked="f"/>
                  <v:rect id="Rectangle 4513" o:spid="_x0000_s1654" style="position:absolute;left:453;top:764;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ELksQA&#10;AADdAAAADwAAAGRycy9kb3ducmV2LnhtbESP3YrCMBSE74V9h3AE7zTxF6lGWWQFl0XBnwc4Nse2&#10;2Jx0m6zWtzcLgpfDzHzDzJeNLcWNal841tDvKRDEqTMFZxpOx3V3CsIHZIOlY9LwIA/LxUdrjolx&#10;d97T7RAyESHsE9SQh1AlUvo0J4u+5yri6F1cbTFEWWfS1HiPcFvKgVITabHguJBjRauc0uvhz2oo&#10;z1+/08dk8827ZquOP+OhlIq17rSbzxmIQE14h1/tjdEwGveH8P8mPgG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xC5LEAAAA3QAAAA8AAAAAAAAAAAAAAAAAmAIAAGRycy9k&#10;b3ducmV2LnhtbFBLBQYAAAAABAAEAPUAAACJAwAAAAA=&#10;" fillcolor="#d03d00" stroked="f"/>
                  <v:rect id="Rectangle 4514" o:spid="_x0000_s1655"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BgycYA&#10;AADdAAAADwAAAGRycy9kb3ducmV2LnhtbESPQWvCQBSE7wX/w/IKvdWNkhSJrlIFIfWmrYfeXrPP&#10;JJh9G3ZXE/31bqHQ4zAz3zCL1WBacSXnG8sKJuMEBHFpdcOVgq/P7esMhA/IGlvLpOBGHlbL0dMC&#10;c2173tP1ECoRIexzVFCH0OVS+rImg35sO+LonawzGKJ0ldQO+wg3rZwmyZs02HBcqLGjTU3l+XAx&#10;CvTP/XjefWdDlup+/VHpori5QqmX5+F9DiLQEP7Df+1CK0izSQq/b+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BgycYAAADdAAAADwAAAAAAAAAAAAAAAACYAgAAZHJz&#10;L2Rvd25yZXYueG1sUEsFBgAAAAAEAAQA9QAAAIsDAAAAAA==&#10;" fillcolor="#d24300" stroked="f"/>
                  <v:rect id="Rectangle 4515" o:spid="_x0000_s1656"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S0fMMA&#10;AADdAAAADwAAAGRycy9kb3ducmV2LnhtbESP0WoCMRRE3wv+Q7iCbzVr0SKrURZBKkirq37AJbnu&#10;Lm5uliTq9u+bQqGPw8yZYZbr3rbiQT40jhVMxhkIYu1Mw5WCy3n7OgcRIrLB1jEp+KYA69XgZYm5&#10;cU8u6XGKlUglHHJUUMfY5VIGXZPFMHYdcfKuzluMSfpKGo/PVG5b+ZZl79Jiw2mhxo42Nenb6W4V&#10;TDmWn3epy0r6g//aH44fhS6UGg37YgEiUh//w3/0ziRuNpnB75v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S0fMMAAADdAAAADwAAAAAAAAAAAAAAAACYAgAAZHJzL2Rv&#10;d25yZXYueG1sUEsFBgAAAAAEAAQA9QAAAIgDAAAAAA==&#10;" fillcolor="#d44900" stroked="f"/>
                  <v:rect id="Rectangle 4516" o:spid="_x0000_s1657"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fOAcYA&#10;AADdAAAADwAAAGRycy9kb3ducmV2LnhtbESPzWrDMBCE74W8g9hAb42cpM6PEyWUgEkvPeTnARZr&#10;YxtbKyOpttunrwqFHoeZ+YbZH0fTip6cry0rmM8SEMSF1TWXCu63/GUDwgdkja1lUvBFHo6HydMe&#10;M20HvlB/DaWIEPYZKqhC6DIpfVGRQT+zHXH0HtYZDFG6UmqHQ4SbVi6SZCUN1hwXKuzoVFHRXD+N&#10;gv780WzTVKeu+Tb54NeX8zIflXqejm87EIHG8B/+a79rBa/pfAW/b+ITk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fOAcYAAADdAAAADwAAAAAAAAAAAAAAAACYAgAAZHJz&#10;L2Rvd25yZXYueG1sUEsFBgAAAAAEAAQA9QAAAIsDAAAAAA==&#10;" fillcolor="#d74f00" stroked="f"/>
                  <v:rect id="Rectangle 4517" o:spid="_x0000_s1658"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xy8cYA&#10;AADdAAAADwAAAGRycy9kb3ducmV2LnhtbESPT2vCQBTE70K/w/IKvelGqY2kWaVoBU9STRW8vWZf&#10;/tDs25DdavLt3UKhx2FmfsOkq9404kqdqy0rmE4iEMS51TWXCj6z7XgBwnlkjY1lUjCQg9XyYZRi&#10;ou2ND3Q9+lIECLsEFVTet4mULq/IoJvYljh4he0M+iC7UuoObwFuGjmLohdpsOawUGFL64ry7+OP&#10;UZDpuBg+/CymZri8Z/sTbb7Oe6WeHvu3VxCeev8f/mvvtILn+TSG3zfhCc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6xy8cYAAADdAAAADwAAAAAAAAAAAAAAAACYAgAAZHJz&#10;L2Rvd25yZXYueG1sUEsFBgAAAAAEAAQA9QAAAIsDAAAAAA==&#10;" fillcolor="#d85400" stroked="f"/>
                  <v:rect id="Rectangle 4518" o:spid="_x0000_s1659"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cBicQA&#10;AADdAAAADwAAAGRycy9kb3ducmV2LnhtbERPyW7CMBC9V+IfrEHqrTihLUuKQREqElK5sBw4juIh&#10;SYnHkW1I+vf1AYnj09sXq9404k7O15YVpKMEBHFhdc2lgtNx8zYD4QOyxsYyKfgjD6vl4GWBmbYd&#10;7+l+CKWIIewzVFCF0GZS+qIig35kW+LIXawzGCJ0pdQOuxhuGjlOkok0WHNsqLCldUXF9XAzCn4u&#10;3fp7N9uk593v+y2vc3fO51OlXod9/gUiUB+e4od7qxV8fKZxbnwTn4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XAYnEAAAA3QAAAA8AAAAAAAAAAAAAAAAAmAIAAGRycy9k&#10;b3ducmV2LnhtbFBLBQYAAAAABAAEAPUAAACJAwAAAAA=&#10;" fillcolor="#da5a00" stroked="f"/>
                  <v:rect id="Rectangle 4519" o:spid="_x0000_s1660"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NfMUA&#10;AADdAAAADwAAAGRycy9kb3ducmV2LnhtbESP0WoCMRRE3wv+Q7gFX0pNlCp1NYoUBJ8Kq37AdXPN&#10;rt3cLJt0Xf16Uyj4OMzMGWa57l0tOmpD5VnDeKRAEBfeVGw1HA/b908QISIbrD2ThhsFWK8GL0vM&#10;jL9yTt0+WpEgHDLUUMbYZFKGoiSHYeQb4uSdfeswJtlaaVq8Jrir5USpmXRYcVoosaGvkoqf/a/T&#10;IO/q23bHnTqZ2eVSvdk88jzXevjabxYgIvXxGf5v74yGj+l4Dn9v0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ak18xQAAAN0AAAAPAAAAAAAAAAAAAAAAAJgCAABkcnMv&#10;ZG93bnJldi54bWxQSwUGAAAAAAQABAD1AAAAigMAAAAA&#10;" fillcolor="#dd6000" stroked="f"/>
                  <v:rect id="Rectangle 4520" o:spid="_x0000_s1661" style="position:absolute;left:453;top:765;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trcQA&#10;AADdAAAADwAAAGRycy9kb3ducmV2LnhtbERPz2vCMBS+D/Y/hCd4m6llDq3G0m0I4mXoHPP4aJ5N&#10;sXnpmmi7/345CDt+fL9X+WAbcaPO144VTCcJCOLS6ZorBcfPzdMchA/IGhvHpOCXPOTrx4cVZtr1&#10;vKfbIVQihrDPUIEJoc2k9KUhi37iWuLInV1nMUTYVVJ32Mdw28g0SV6kxZpjg8GW3gyVl8PVKki+&#10;Xluszf7jZ7c7vZeLef9dXAulxqOhWIIINIR/8d291QqeZ2ncH9/E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ALa3EAAAA3QAAAA8AAAAAAAAAAAAAAAAAmAIAAGRycy9k&#10;b3ducmV2LnhtbFBLBQYAAAAABAAEAPUAAACJAwAAAAA=&#10;" fillcolor="#df6600" stroked="f"/>
                  <v:rect id="Rectangle 4521" o:spid="_x0000_s1662"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9YFcUA&#10;AADdAAAADwAAAGRycy9kb3ducmV2LnhtbESPwWrDMBBE74X8g9hCb41s06TGtRzSQEgvOSRp7ou1&#10;tUytlbFU2/n7KlDocZiZN0y5mW0nRhp861hBukxAENdOt9wo+Lzsn3MQPiBr7ByTght52FSLhxIL&#10;7SY+0XgOjYgQ9gUqMCH0hZS+NmTRL11PHL0vN1gMUQ6N1ANOEW47mSXJWlpsOS4Y7GlnqP4+/1gF&#10;WXp11B90frxMh/GWX9+Pr7NR6ulx3r6BCDSH//Bf+0MreFllKdzfxCc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b1gVxQAAAN0AAAAPAAAAAAAAAAAAAAAAAJgCAABkcnMv&#10;ZG93bnJldi54bWxQSwUGAAAAAAQABAD1AAAAigMAAAAA&#10;" fillcolor="#e16b00" stroked="f"/>
                  <v:rect id="Rectangle 4522" o:spid="_x0000_s1663"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Z0jsUA&#10;AADdAAAADwAAAGRycy9kb3ducmV2LnhtbESPQWvCQBSE7wX/w/IEb3VjUJHoKqII9WBrVTw/s88k&#10;mH2bZleT/ntXKPQ4zMw3zGzRmlI8qHaFZQWDfgSCOLW64EzB6bh5n4BwHlljaZkU/JKDxbzzNsNE&#10;24a/6XHwmQgQdgkqyL2vEildmpNB17cVcfCutjbog6wzqWtsAtyUMo6isTRYcFjIsaJVTuntcDcK&#10;lmNuzPpzd95fdlvab0ZfUfNzVarXbZdTEJ5a/x/+a39oBcNRHMPrTX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ZnSOxQAAAN0AAAAPAAAAAAAAAAAAAAAAAJgCAABkcnMv&#10;ZG93bnJldi54bWxQSwUGAAAAAAQABAD1AAAAigMAAAAA&#10;" fillcolor="#e37100" stroked="f"/>
                  <v:rect id="Rectangle 4523" o:spid="_x0000_s1664"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p2P8YA&#10;AADdAAAADwAAAGRycy9kb3ducmV2LnhtbESPW2sCMRSE3wX/QzhC32ripRe2RpFC8fIiteLzYXP2&#10;opuTZZOuq7/eFAo+DjPzDTNbdLYSLTW+dKxhNFQgiFNnSs41HH6+nt9B+IBssHJMGq7kYTHv92aY&#10;GHfhb2r3IRcRwj5BDUUIdSKlTwuy6IeuJo5e5hqLIcoml6bBS4TbSo6VepUWS44LBdb0WVB63v9a&#10;DTszUcpu37JNu/Kj27Y+HbPzTeunQbf8ABGoC4/wf3ttNExfxhP4exOf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p2P8YAAADdAAAADwAAAAAAAAAAAAAAAACYAgAAZHJz&#10;L2Rvd25yZXYueG1sUEsFBgAAAAAEAAQA9QAAAIsDAAAAAA==&#10;" fillcolor="#e57700" stroked="f"/>
                  <v:rect id="Rectangle 4524" o:spid="_x0000_s1665"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pDc8UA&#10;AADdAAAADwAAAGRycy9kb3ducmV2LnhtbESPQWvCQBSE74L/YXlCb7rR2lKiq5TSggiKpkXw9sw+&#10;k2D2bciuSfz3rlDwOMzMN8x82ZlSNFS7wrKC8SgCQZxaXXCm4O/3Z/gBwnlkjaVlUnAjB8tFvzfH&#10;WNuW99QkPhMBwi5GBbn3VSylS3My6Ea2Ig7e2dYGfZB1JnWNbYCbUk6i6F0aLDgs5FjRV07pJbka&#10;BafX9mYP37hpVpicabdfb90RlXoZdJ8zEJ46/wz/t1dawfRtMoXHm/A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ykNzxQAAAN0AAAAPAAAAAAAAAAAAAAAAAJgCAABkcnMv&#10;ZG93bnJldi54bWxQSwUGAAAAAAQABAD1AAAAigMAAAAA&#10;" fillcolor="#e77d00" stroked="f"/>
                  <v:rect id="Rectangle 4525" o:spid="_x0000_s1666"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cVsUA&#10;AADdAAAADwAAAGRycy9kb3ducmV2LnhtbESPQWvCQBSE7wX/w/IEb3WjmCLRVUQNCIUWo94f2WcS&#10;kn0bs6vGf98tFHocZuYbZrnuTSMe1LnKsoLJOAJBnFtdcaHgfErf5yCcR9bYWCYFL3KwXg3elpho&#10;++QjPTJfiABhl6CC0vs2kdLlJRl0Y9sSB+9qO4M+yK6QusNngJtGTqPoQxqsOCyU2NK2pLzO7kYB&#10;ZvfbLGrj/eR7W9df5pLuPi+pUqNhv1mA8NT7//Bf+6AVzOJpDL9vwhO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JJxWxQAAAN0AAAAPAAAAAAAAAAAAAAAAAJgCAABkcnMv&#10;ZG93bnJldi54bWxQSwUGAAAAAAQABAD1AAAAigMAAAAA&#10;" fillcolor="#ea8300" stroked="f"/>
                  <v:rect id="Rectangle 4526" o:spid="_x0000_s1667" style="position:absolute;left:453;top:766;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uJScYA&#10;AADdAAAADwAAAGRycy9kb3ducmV2LnhtbESPzWrDMBCE74G+g9hCboncEJviRAlJmkIuodQt5LpY&#10;W9vUWhlJ/unbR4VCj8PMfMNs95NpxUDON5YVPC0TEMSl1Q1XCj4/XhfPIHxA1thaJgU/5GG/e5ht&#10;Mdd25HcailCJCGGfo4I6hC6X0pc1GfRL2xFH78s6gyFKV0ntcIxw08pVkmTSYMNxocaOTjWV30Vv&#10;FFzfsuNt/XLu+sHpY5oe+utpJKXmj9NhAyLQFP7Df+2LVrBOVxn8volPQO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uJScYAAADdAAAADwAAAAAAAAAAAAAAAACYAgAAZHJz&#10;L2Rvd25yZXYueG1sUEsFBgAAAAAEAAQA9QAAAIsDAAAAAA==&#10;" fillcolor="#ec8900" stroked="f"/>
                  <v:rect id="Rectangle 4527" o:spid="_x0000_s1668" style="position:absolute;left:453;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S6AcMA&#10;AADdAAAADwAAAGRycy9kb3ducmV2LnhtbESPQYvCMBSE74L/ITzBm6aKu0o1ioiieFJXxOOjeTbF&#10;5qU0Ubv/3ggLexxm5htmtmhsKZ5U+8KxgkE/AUGcOV1wruD8s+lNQPiArLF0TAp+ycNi3m7NMNXu&#10;xUd6nkIuIoR9igpMCFUqpc8MWfR9VxFH7+ZqiyHKOpe6xleE21IOk+RbWiw4LhisaGUou58eVoHc&#10;jw/7y+5o6HC9L9cF8SPZbJXqdprlFESgJvyH/9o7rWD0NRzD5018AnL+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S6AcMAAADdAAAADwAAAAAAAAAAAAAAAACYAgAAZHJzL2Rv&#10;d25yZXYueG1sUEsFBgAAAAAEAAQA9QAAAIgDAAAAAA==&#10;" fillcolor="#ee8f00" stroked="f"/>
                  <v:rect id="Rectangle 4528" o:spid="_x0000_s1669" style="position:absolute;left:453;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i+6cIA&#10;AADdAAAADwAAAGRycy9kb3ducmV2LnhtbERPz2vCMBS+D/wfwhO8zdTiRqlGEUXw0B7WzYO3R/NM&#10;i81LaaLW/345DHb8+H6vt6PtxIMG3zpWsJgnIIhrp1s2Cn6+j+8ZCB+QNXaOScGLPGw3k7c15to9&#10;+YseVTAihrDPUUETQp9L6euGLPq564kjd3WDxRDhYKQe8BnDbSfTJPmUFluODQ32tG+ovlV3q6BK&#10;L6Y0fCoX5aE4j11WhFeRKTWbjrsViEBj+Bf/uU9awfIjjXPjm/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uL7pwgAAAN0AAAAPAAAAAAAAAAAAAAAAAJgCAABkcnMvZG93&#10;bnJldi54bWxQSwUGAAAAAAQABAD1AAAAhwMAAAAA&#10;" fillcolor="#f09500" stroked="f"/>
                  <v:rect id="Rectangle 4529" o:spid="_x0000_s1670" style="position:absolute;left:453;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Z198YA&#10;AADdAAAADwAAAGRycy9kb3ducmV2LnhtbESPT2vCQBTE70K/w/IKXqRu/Fdt6ipVKOpJ1OL5Nfua&#10;BLNvQ3Y1ybfvCoLHYWZ+w8yXjSnEjSqXW1Yw6EcgiBOrc04V/Jy+32YgnEfWWFgmBS05WC5eOnOM&#10;ta35QLejT0WAsItRQeZ9GUvpkowMur4tiYP3ZyuDPsgqlbrCOsBNIYdR9C4N5hwWMixpnVFyOV6N&#10;gnPe2w825/p3ddmU7W5kWzebrpXqvjZfnyA8Nf4ZfrS3WsF4MvyA+5vw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Z198YAAADdAAAADwAAAAAAAAAAAAAAAACYAgAAZHJz&#10;L2Rvd25yZXYueG1sUEsFBgAAAAAEAAQA9QAAAIsDAAAAAA==&#10;" fillcolor="#f29a00" stroked="f"/>
                  <v:rect id="Rectangle 4530" o:spid="_x0000_s1671" style="position:absolute;left:453;top:767;width:1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nvcUA&#10;AADdAAAADwAAAGRycy9kb3ducmV2LnhtbERPu27CMBTdkfgH61bqRpzQUlCIQdCHBJU6NDAwXsW3&#10;SSC+jmIXUr6+HpAYj847W/amEWfqXG1ZQRLFIIgLq2suFex3H6MZCOeRNTaWScEfOVguhoMMU20v&#10;/E3n3JcihLBLUUHlfZtK6YqKDLrItsSB+7GdQR9gV0rd4SWEm0aO4/hFGqw5NFTY0mtFxSn/NQr8&#10;8VNf8/Xha50n491++26nb3qj1ONDv5qD8NT7u/jm3mgFz5OnsD+8CU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LCe9xQAAAN0AAAAPAAAAAAAAAAAAAAAAAJgCAABkcnMv&#10;ZG93bnJldi54bWxQSwUGAAAAAAQABAD1AAAAigMAAAAA&#10;" fillcolor="#ba0100" stroked="f"/>
                  <v:shape id="Freeform 4531" o:spid="_x0000_s1672" style="position:absolute;left:453;top:763;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qSw8YA&#10;AADdAAAADwAAAGRycy9kb3ducmV2LnhtbESPQWvCQBSE7wX/w/IKXopuYlqR6CpSUETqoSp4fWSf&#10;2dDs2zS7xvTfd4VCj8PMfMMsVr2tRUetrxwrSMcJCOLC6YpLBefTZjQD4QOyxtoxKfghD6vl4GmB&#10;uXZ3/qTuGEoRIexzVGBCaHIpfWHIoh+7hjh6V9daDFG2pdQt3iPc1nKSJFNpseK4YLChd0PF1/Fm&#10;Fcy6y4dx2Xea9S6d7rcvduIPW6WGz/16DiJQH/7Df+2dVvD6lqXweBOf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qSw8YAAADdAAAADwAAAAAAAAAAAAAAAACYAgAAZHJz&#10;L2Rvd25yZXYueG1sUEsFBgAAAAAEAAQA9QAAAIsDAAAAAA==&#10;" path="m11,4l,4,4,,8,r3,4xe" filled="f" strokeweight="0">
                    <v:stroke joinstyle="miter"/>
                    <v:path arrowok="t" o:connecttype="custom" o:connectlocs="11,4;0,4;4,0;8,0;11,4" o:connectangles="0,0,0,0,0"/>
                  </v:shape>
                  <v:shape id="Freeform 4532" o:spid="_x0000_s1673" style="position:absolute;left:538;top:969;width:14;height:7;visibility:visible;mso-wrap-style:square;v-text-anchor:top" coordsize="3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uxr8cA&#10;AADdAAAADwAAAGRycy9kb3ducmV2LnhtbESPS0sDQRCE70L+w9CCFzGziYnomkkQH5CDF/MQj81O&#10;Z2bJTs+y02ZXf70jCB6LqvqKWqyG0KgTdamObGAyLkARV9HW7Azsti9Xt6CSIFtsIpOBL0qwWo7O&#10;Flja2PMbnTbiVIZwKtGAF2lLrVPlKWAax5Y4e4fYBZQsO6dth32Gh0ZPi+JGB6w5L3hs6dFTddx8&#10;BgOv6+LSfc/2dx9P+PzeH7wcnRdjLs6Hh3tQQoP8h//aa2tgNr+ewu+b/AT0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bsa/HAAAA3QAAAA8AAAAAAAAAAAAAAAAAmAIAAGRy&#10;cy9kb3ducmV2LnhtbFBLBQYAAAAABAAEAPUAAACMAwAAAAA=&#10;" path="m346,79l38,184r,c30,187,21,183,19,175v,,,,,l19,175,3,127r,c,119,4,111,12,108r,l320,3r,c328,,337,5,339,13r,l355,60r,c358,68,354,77,346,79xe" fillcolor="black" strokeweight="0">
                    <v:path arrowok="t" o:connecttype="custom" o:connectlocs="14,3;1,7;1,7;1,7;1,7;1,7;0,5;0,5;0,4;0,4;13,0;13,0;13,0;13,0;14,2;14,2;14,3" o:connectangles="0,0,0,0,0,0,0,0,0,0,0,0,0,0,0,0,0"/>
                  </v:shape>
                  <v:shape id="Freeform 4533" o:spid="_x0000_s1674" style="position:absolute;left:538;top:969;width:14;height:7;visibility:visible;mso-wrap-style:square;v-text-anchor:top" coordsize="3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XhQscA&#10;AADdAAAADwAAAGRycy9kb3ducmV2LnhtbESPQWsCMRSE7wX/Q3iFXopmq7XI1ihFqCxYwaqgx9fN&#10;6+7i5mVJoq7+elMQehxm5htmPG1NLU7kfGVZwUsvAUGcW11xoWC7+eyOQPiArLG2TAou5GE66TyM&#10;MdX2zN90WodCRAj7FBWUITSplD4vyaDv2YY4er/WGQxRukJqh+cIN7XsJ8mbNFhxXCixoVlJ+WF9&#10;NArkbNlfyZ9sVT0v5ruvbI9X71Cpp8f24x1EoDb8h+/tTCt4HQ4G8PcmPgE5u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F4ULHAAAA3QAAAA8AAAAAAAAAAAAAAAAAmAIAAGRy&#10;cy9kb3ducmV2LnhtbFBLBQYAAAAABAAEAPUAAACMAwAAAAA=&#10;" path="m346,79l38,184r,c30,187,21,183,19,175v,,,,,l19,175,3,127r,c,119,4,111,12,108r,l320,3r,c328,,337,5,339,13r,l355,60r,c358,68,354,77,346,79xe" filled="f" strokeweight="0">
                    <v:stroke joinstyle="miter"/>
                    <v:path arrowok="t" o:connecttype="custom" o:connectlocs="14,3;1,7;1,7;1,7;1,7;1,7;0,5;0,5;0,4;0,4;13,0;13,0;13,0;13,0;14,2;14,2;14,3" o:connectangles="0,0,0,0,0,0,0,0,0,0,0,0,0,0,0,0,0"/>
                  </v:shape>
                  <v:shape id="Freeform 4534" o:spid="_x0000_s1675" style="position:absolute;left:440;top:966;width:13;height:9;visibility:visible;mso-wrap-style:square;v-text-anchor:top" coordsize="33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djdMQA&#10;AADdAAAADwAAAGRycy9kb3ducmV2LnhtbESP3YrCMBSE7wXfIRzBO01df1i6RinCgiiuqPsAh+Zs&#10;W21OQhO1vr0RFrwcZuYbZr5sTS1u1PjKsoLRMAFBnFtdcaHg9/Q9+AThA7LG2jIpeJCH5aLbmWOq&#10;7Z0PdDuGQkQI+xQVlCG4VEqfl2TQD60jjt6fbQyGKJtC6gbvEW5q+ZEkM2mw4rhQoqNVSfnleDUK&#10;dlntzfbMzm32P9msPcnDtJJK9Xtt9gUiUBve4f/2WiuYTMcTeL2JT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nY3TEAAAA3QAAAA8AAAAAAAAAAAAAAAAAmAIAAGRycy9k&#10;b3ducmV2LnhtbFBLBQYAAAAABAAEAPUAAACJAwAAAAA=&#10;" path="m288,237l10,72r,c3,67,,58,5,51v,,,,,l5,51,29,9r,c33,2,43,,50,4r,l328,170r,c335,174,337,183,333,191r,l308,232r,c304,239,295,241,288,237xe" fillcolor="black" strokeweight="0">
                    <v:path arrowok="t" o:connecttype="custom" o:connectlocs="11,9;0,3;0,3;0,2;0,2;0,2;1,0;1,0;2,0;2,0;13,6;13,6;13,7;13,7;12,9;12,9;11,9" o:connectangles="0,0,0,0,0,0,0,0,0,0,0,0,0,0,0,0,0"/>
                  </v:shape>
                  <v:shape id="Freeform 4535" o:spid="_x0000_s1676" style="position:absolute;left:440;top:966;width:13;height:9;visibility:visible;mso-wrap-style:square;v-text-anchor:top" coordsize="337,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CzBsQA&#10;AADdAAAADwAAAGRycy9kb3ducmV2LnhtbESPUWvCQBCE3wX/w7FC33RjW4tETxGhUCilaP0BS25N&#10;ond7IXc10V/fKwg+DjPzDbNc986qC7eh9qJhOslAsRTe1FJqOPy8j+egQiQxZL2whisHWK+GgyXl&#10;xney48s+lipBJOSkoYqxyRFDUbGjMPENS/KOvnUUk2xLNC11Ce4sPmfZGzqqJS1U1PC24uK8/3Ua&#10;7Cd2u5P9wiveijC/2XN03wetn0b9ZgEqch8f4Xv7w2h4nb3M4P9NegK4+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QswbEAAAA3QAAAA8AAAAAAAAAAAAAAAAAmAIAAGRycy9k&#10;b3ducmV2LnhtbFBLBQYAAAAABAAEAPUAAACJAwAAAAA=&#10;" path="m288,237l10,72r,c3,67,,58,5,51v,,,,,l5,51,29,9r,c33,2,43,,50,4r,l328,170r,c335,174,337,183,333,191r,l308,232r,c304,239,295,241,288,237xe" filled="f" strokeweight="0">
                    <v:stroke joinstyle="miter"/>
                    <v:path arrowok="t" o:connecttype="custom" o:connectlocs="11,9;0,3;0,3;0,2;0,2;0,2;1,0;1,0;2,0;2,0;13,6;13,6;13,7;13,7;12,9;12,9;11,9" o:connectangles="0,0,0,0,0,0,0,0,0,0,0,0,0,0,0,0,0"/>
                  </v:shape>
                  <v:rect id="Rectangle 4536" o:spid="_x0000_s1677" style="position:absolute;left:447;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HUrsYA&#10;AADdAAAADwAAAGRycy9kb3ducmV2LnhtbESPQWvCQBSE7wX/w/KE3uquRkNNXYMUAoXaQ7Xg9ZF9&#10;JqHZtzG70fTfd4VCj8PMfMNs8tG24kq9bxxrmM8UCOLSmYYrDV/H4ukZhA/IBlvHpOGHPOTbycMG&#10;M+Nu/EnXQ6hEhLDPUEMdQpdJ6cuaLPqZ64ijd3a9xRBlX0nT4y3CbSsXSqXSYsNxocaOXmsqvw+D&#10;1YDp0lw+zsn++D6kuK5GVaxOSuvH6bh7ARFoDP/hv/ab0bBcJSnc38QnI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HUrsYAAADdAAAADwAAAAAAAAAAAAAAAACYAgAAZHJz&#10;L2Rvd25yZXYueG1sUEsFBgAAAAAEAAQA9QAAAIsDAAAAAA==&#10;" stroked="f"/>
                  <v:rect id="Rectangle 4537" o:spid="_x0000_s1678" style="position:absolute;left:447;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c7cUA&#10;AADdAAAADwAAAGRycy9kb3ducmV2LnhtbESPQWvCQBSE7wX/w/KE3nSj1kaiq4hQ6ElbFfH4zD6T&#10;kN23IbvV9N+7BaHHYWa+YRarzhpxo9ZXjhWMhgkI4tzpigsFx8PHYAbCB2SNxjEp+CUPq2XvZYGZ&#10;dnf+pts+FCJC2GeooAyhyaT0eUkW/dA1xNG7utZiiLItpG7xHuHWyHGSvEuLFceFEhvalJTX+x+r&#10;YDa9mPqYTs7bdDc61WTW5LdfSr32u/UcRKAu/Ief7U+t4G06SeH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eNztxQAAAN0AAAAPAAAAAAAAAAAAAAAAAJgCAABkcnMv&#10;ZG93bnJldi54bWxQSwUGAAAAAAQABAD1AAAAigMAAAAA&#10;" filled="f" strokeweight="0"/>
                  <v:shape id="Freeform 4538" o:spid="_x0000_s1679" style="position:absolute;left:453;top:962;width:86;height:56;visibility:visible;mso-wrap-style:square;v-text-anchor:top" coordsize="8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0k8AA&#10;AADdAAAADwAAAGRycy9kb3ducmV2LnhtbERPS4vCMBC+C/sfwix409RdFa1GqQvCevQBehyasS02&#10;M6XJav33m4Pg8eN7L9edq9WdWl8JGxgNE1DEudiKCwOn43YwA+UDssVamAw8ycN69dFbYmrlwXu6&#10;H0KhYgj7FA2UITSp1j4vyaEfSkMcuau0DkOEbaFti48Y7mr9lSRT7bDi2FBiQz8l5bfDnzPgtmfd&#10;id8kItnmcg2zbHecZ8b0P7tsASpQF97il/vXGhhPvuPc+CY+Ab3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sF0k8AAAADdAAAADwAAAAAAAAAAAAAAAACYAgAAZHJzL2Rvd25y&#10;ZXYueG1sUEsFBgAAAAAEAAQA9QAAAIUDAAAAAA==&#10;" path="m86,l80,44r,1l80,45r-1,l79,46r,l79,46r,l79,46r,1l79,47r,l79,47r,l79,48r,l78,48r,l78,48r,1l78,49r,l78,49r,1l78,50r,l78,50r-1,l77,50r,1l77,51r,l77,51r,l77,51r,1l77,52r-1,l76,52r,l76,52r,l76,53r,l76,53r-1,l75,53r,l75,53r,1l75,54r,l75,54r-1,l74,54r,l74,54r,l74,54r,1l73,55r,l73,55r,l73,55r,l73,55r-1,l72,55r,l72,55r,l72,56r-1,l71,56r,l71,56r,l71,56r-1,l70,56r,l70,56r,l70,56r-1,l69,56r,l69,56r,l69,56r-1,l68,56r,l68,56r,l68,56r-1,l67,56r,l14,56r,l14,56r-1,l13,56r,l13,56r,l12,56r,l12,56r,l12,56r,-1l11,55r,l11,55r,l11,55r,l10,55r,l10,55r,l10,55r,l10,54r-1,l9,54r,l9,54r,l9,54r,l8,54r,l8,53r,l8,53r,l8,53r-1,l7,53r,-1l7,52r,l7,52r,l7,52r-1,l6,51r,l6,51r,l6,51r,l6,50r,l5,50r,l5,50r,l5,49r,l5,49r,l5,49r,-1l4,48r,l4,48r,l4,47r,l4,47r,l4,47r,-1l4,46r,l3,46r,l3,45r,l3,45r,l3,44r,l3,44r,l3,43r,l3,43r,l3,42r,l3,42r,l2,41r,l2,41,,,86,xe" stroked="f">
                    <v:path arrowok="t" o:connecttype="custom" o:connectlocs="80,45;79,46;79,47;79,48;78,48;78,49;78,50;77,51;77,51;76,52;76,53;75,53;75,54;74,54;74,54;73,55;73,55;72,55;71,56;71,56;70,56;69,56;69,56;68,56;67,56;14,56;13,56;12,56;11,55;11,55;10,55;10,54;9,54;8,54;8,53;7,53;7,52;6,51;6,51;5,50;5,49;5,49;4,48;4,47;4,46;3,45;3,44;3,43;3,42;2,41;86,0" o:connectangles="0,0,0,0,0,0,0,0,0,0,0,0,0,0,0,0,0,0,0,0,0,0,0,0,0,0,0,0,0,0,0,0,0,0,0,0,0,0,0,0,0,0,0,0,0,0,0,0,0,0,0"/>
                  </v:shape>
                  <v:shape id="Freeform 4539" o:spid="_x0000_s1680" style="position:absolute;left:453;top:962;width:86;height:56;visibility:visible;mso-wrap-style:square;v-text-anchor:top" coordsize="8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Y/bsYA&#10;AADdAAAADwAAAGRycy9kb3ducmV2LnhtbESPQWvCQBSE7wX/w/KE3upGa6OmrpJKCyIIrYrn1+wz&#10;SZt9G7IbTf+9Kwg9DjPzDTNfdqYSZ2pcaVnBcBCBIM6sLjlXcNh/PE1BOI+ssbJMCv7IwXLRe5hj&#10;ou2Fv+i887kIEHYJKii8rxMpXVaQQTewNXHwTrYx6INscqkbvAS4qeQoimJpsOSwUGBNq4Ky311r&#10;FMSr9K0dtfJnsvl+/4y7dGuOxiv12O/SVxCeOv8fvrfXWsH45XkGtzfhCc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Y/bsYAAADdAAAADwAAAAAAAAAAAAAAAACYAgAAZHJz&#10;L2Rvd25yZXYueG1sUEsFBgAAAAAEAAQA9QAAAIsDAAAAAA==&#10;" path="m86,l80,44r,1l80,45r-1,l79,46r,l79,46r,l79,46r,1l79,47r,l79,47r,l79,48r,l78,48r,l78,48r,1l78,49r,l78,49r,1l78,50r,l78,50r-1,l77,50r,1l77,51r,l77,51r,l77,51r,1l77,52r-1,l76,52r,l76,52r,l76,53r,l76,53r-1,l75,53r,l75,53r,1l75,54r,l75,54r-1,l74,54r,l74,54r,l74,54r,1l73,55r,l73,55r,l73,55r,l73,55r-1,l72,55r,l72,55r,l72,56r-1,l71,56r,l71,56r,l71,56r-1,l70,56r,l70,56r,l70,56r-1,l69,56r,l69,56r,l69,56r-1,l68,56r,l68,56r,l68,56r-1,l67,56r,l14,56r,l14,56r-1,l13,56r,l13,56r,l12,56r,l12,56r,l12,56r,-1l11,55r,l11,55r,l11,55r,l10,55r,l10,55r,l10,55r,l10,54r-1,l9,54r,l9,54r,l9,54r,l8,54r,l8,53r,l8,53r,l8,53r-1,l7,53r,-1l7,52r,l7,52r,l7,52r-1,l6,51r,l6,51r,l6,51r,l6,50r,l5,50r,l5,50r,l5,49r,l5,49r,l5,49r,-1l4,48r,l4,48r,l4,47r,l4,47r,l4,47r,-1l4,46r,l3,46r,l3,45r,l3,45r,l3,44r,l3,44r,l3,43r,l3,43r,l3,42r,l3,42r,l2,41r,l2,41,,,86,xe" filled="f" strokeweight="0">
                    <v:stroke joinstyle="miter"/>
                    <v:path arrowok="t" o:connecttype="custom" o:connectlocs="80,45;79,46;79,47;79,48;78,48;78,49;78,50;77,51;77,51;76,52;76,53;75,53;75,54;74,54;74,54;73,55;73,55;72,55;71,56;71,56;70,56;69,56;69,56;68,56;67,56;14,56;13,56;12,56;11,55;11,55;10,55;10,54;9,54;8,54;8,53;7,53;7,52;6,51;6,51;5,50;5,49;5,49;4,48;4,47;4,46;3,45;3,44;3,43;3,42;2,41;86,0" o:connectangles="0,0,0,0,0,0,0,0,0,0,0,0,0,0,0,0,0,0,0,0,0,0,0,0,0,0,0,0,0,0,0,0,0,0,0,0,0,0,0,0,0,0,0,0,0,0,0,0,0,0,0"/>
                  </v:shape>
                  <v:shape id="Freeform 4540" o:spid="_x0000_s1681" style="position:absolute;left:453;top:1000;width:82;height:19;visibility:visible;mso-wrap-style:square;v-text-anchor:top" coordsize="8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wp8MA&#10;AADdAAAADwAAAGRycy9kb3ducmV2LnhtbERPz2vCMBS+D/Y/hDfYbSbbWpFqFBkIY5dh9aC3Z/Ns&#10;i81LaLK2+++Xw8Djx/d7tZlsJwbqQ+tYw+tMgSCunGm51nA87F4WIEJENtg5Jg2/FGCzfnxYYWHc&#10;yHsayliLFMKhQA1NjL6QMlQNWQwz54kTd3W9xZhgX0vT45jCbSfflJpLiy2nhgY9fTRU3cofq+G8&#10;zZUaTrH1u/J7nr2P56+Lz7V+fpq2SxCRpngX/7s/jYYsz9L+9CY9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jwp8MAAADdAAAADwAAAAAAAAAAAAAAAACYAgAAZHJzL2Rv&#10;d25yZXYueG1sUEsFBgAAAAAEAAQA9QAAAIgDAAAAAA==&#10;" path="m82,6r,l82,7r,l82,7r,l81,8r,l81,8r,l81,8r,1l81,9r,l81,9r,1l81,10r,l81,10r-1,l80,11r,l80,11r,l80,11r,1l80,12r,l80,12r-1,l79,12r,1l79,13r,l79,13r,l79,13r,1l79,14r-1,l78,14r,l78,14r,l78,15r,l78,15r-1,l77,15r,l77,15r,1l77,16r,l77,16r-1,l76,16r,l76,16r,l76,17r,l75,17r,l75,17r,l75,17r,l75,17r-1,l74,18r,l74,18r,l74,18r-1,l73,18r,l73,18r,l73,18r-1,l72,18r,l72,18r,l72,18r-1,1l71,19r,l71,19r,l71,19r-1,l70,19r,l70,19r,l69,19r,l13,19r,l13,19r-1,l12,19r,l12,19r,l12,19r-1,l11,19r,-1l11,18r,l11,18r-1,l10,18r,l10,18r,l9,18r,l9,18r,l9,18r,l9,17r-1,l8,17r,l8,17r,l8,17r-1,l7,17r,l7,16r,l7,16r,l6,16r,l6,16r,l6,16r,l6,15r-1,l5,15r,l5,15r,l5,15r,-1l5,14r-1,l4,14r,l4,14r,-1l4,13r,l4,13r-1,l3,13r,-1l3,12r,l3,12r,l3,12r,-1l2,11r,l2,11r,l2,10r,l2,10r,l2,10,2,9,1,9r,l1,9r,l1,8r,l1,8r,l1,7r,l1,7r,l,6r,l,6r,l,5r,l,5,2,r,l2,r,1l2,1r,l2,1r,1l2,2r,l2,2r,l2,3r,l2,3r1,l3,4r,l3,4r,l3,4r,1l3,5r,l3,5r,l3,6r,l3,6r1,l4,6r,l4,7r,l4,7r,l4,7r,l4,8r1,l5,8r,l5,8r,l5,9r,l5,9r1,l6,9r,l6,9r,1l6,10r,l6,10r1,l7,10r,l7,10r,1l7,11r,l8,11r,l8,11r,l8,11r1,1l9,12r,l9,12r,l9,12r1,l10,12r,l10,12r,l10,13r1,l11,13r,l11,13r,l12,13r,l12,13r,l12,13r1,l13,13r,l13,13r1,1l14,14r,l14,14r,l15,14r,l15,14r55,l70,14r,l70,14r1,l71,14r,l71,14r,l71,14r,l72,14r,l72,14r,-1l72,13r,l73,13r,l73,13r,l73,13r,l73,13r,l74,13r,l74,13r,l74,13r,-1l74,12r1,l75,12r,l75,12r,l75,12r,l75,12r,l76,11r,l76,11r,l76,11r,l76,11r,l77,10r,l77,10r,l77,10r,l77,10r,-1l77,9r,l78,9r,l78,9r,l78,8r,l78,8r,l78,8r,l79,7r,l79,7r,l79,7r,-1l79,6r,l79,6r,l79,6r,-1l80,5r,l80,5r,-1l80,4r,l80,4r,l80,3r,l80,3r,l81,2r,l81,2r,l81,1r,l81,1r,l81,1r1,5xe" fillcolor="#545454" stroked="f">
                    <v:path arrowok="t" o:connecttype="custom" o:connectlocs="81,8;81,9;80,11;80,12;79,13;78,14;77,15;76,16;75,17;74,17;73,18;72,18;71,19;70,19;12,19;11,18;10,18;9,18;8,17;7,16;6,15;5,14;4,13;3,12;2,11;2,9;1,8;0,6;2,0;2,2;3,3;3,5;4,6;4,7;5,8;6,9;7,10;8,11;9,12;10,13;12,13;13,13;15,14;71,14;72,14;73,13;74,13;75,12;75,12;76,11;77,10;78,9;78,8;79,6;80,5;80,3;81,2" o:connectangles="0,0,0,0,0,0,0,0,0,0,0,0,0,0,0,0,0,0,0,0,0,0,0,0,0,0,0,0,0,0,0,0,0,0,0,0,0,0,0,0,0,0,0,0,0,0,0,0,0,0,0,0,0,0,0,0,0"/>
                  </v:shape>
                  <v:shape id="Freeform 4541" o:spid="_x0000_s1682" style="position:absolute;left:453;top:1000;width:82;height:19;visibility:visible;mso-wrap-style:square;v-text-anchor:top" coordsize="8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3bBsgA&#10;AADdAAAADwAAAGRycy9kb3ducmV2LnhtbESPW2vCQBSE3wv9D8sp+CK6sXgjdRUtWIv0odGWvh6y&#10;p0lo9mzIbnP5964g+DjMzDfMatOZUjRUu8Kygsk4AkGcWl1wpuDrvB8tQTiPrLG0TAp6crBZPz6s&#10;MNa25YSak89EgLCLUUHufRVL6dKcDLqxrYiD92trgz7IOpO6xjbATSmfo2guDRYcFnKs6DWn9O/0&#10;bxTMhrufPvtsm0Oy+LblsD++ffBcqcFTt30B4anz9/Ct/a4VTGfTCVzfhCcg1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LdsGyAAAAN0AAAAPAAAAAAAAAAAAAAAAAJgCAABk&#10;cnMvZG93bnJldi54bWxQSwUGAAAAAAQABAD1AAAAjQMAAAAA&#10;" path="m82,6r,l82,7r,l82,7r,l81,8r,l81,8r,l81,8r,1l81,9r,l81,9r,1l81,10r,l81,10r-1,l80,11r,l80,11r,l80,11r,1l80,12r,l80,12r-1,l79,12r,1l79,13r,l79,13r,l79,13r,1l79,14r-1,l78,14r,l78,14r,l78,15r,l78,15r-1,l77,15r,l77,15r,1l77,16r,l77,16r-1,l76,16r,l76,16r,l76,17r,l75,17r,l75,17r,l75,17r,l75,17r-1,l74,18r,l74,18r,l74,18r-1,l73,18r,l73,18r,l73,18r-1,l72,18r,l72,18r,l72,18r-1,1l71,19r,l71,19r,l71,19r-1,l70,19r,l70,19r,l69,19r,l13,19r,l13,19r-1,l12,19r,l12,19r,l12,19r-1,l11,19r,-1l11,18r,l11,18r-1,l10,18r,l10,18r,l9,18r,l9,18r,l9,18r,l9,17r-1,l8,17r,l8,17r,l8,17r-1,l7,17r,l7,16r,l7,16r,l6,16r,l6,16r,l6,16r,l6,15r-1,l5,15r,l5,15r,l5,15r,-1l5,14r-1,l4,14r,l4,14r,-1l4,13r,l4,13r-1,l3,13r,-1l3,12r,l3,12r,l3,12r,-1l2,11r,l2,11r,l2,10r,l2,10r,l2,10,2,9,1,9r,l1,9r,l1,8r,l1,8r,l1,7r,l1,7r,l,6r,l,6r,l,5r,l,5,2,r,l2,r,1l2,1r,l2,1r,1l2,2r,l2,2r,l2,3r,l2,3r1,l3,4r,l3,4r,l3,4r,1l3,5r,l3,5r,l3,6r,l3,6r1,l4,6r,l4,7r,l4,7r,l4,7r,l4,8r1,l5,8r,l5,8r,l5,9r,l5,9r1,l6,9r,l6,9r,1l6,10r,l6,10r1,l7,10r,l7,10r,1l7,11r,l8,11r,l8,11r,l8,11r1,1l9,12r,l9,12r,l9,12r1,l10,12r,l10,12r,l10,13r1,l11,13r,l11,13r,l12,13r,l12,13r,l12,13r1,l13,13r,l13,13r1,1l14,14r,l14,14r,l15,14r,l15,14r55,l70,14r,l70,14r1,l71,14r,l71,14r,l71,14r,l72,14r,l72,14r,-1l72,13r,l73,13r,l73,13r,l73,13r,l73,13r,l74,13r,l74,13r,l74,13r,-1l74,12r1,l75,12r,l75,12r,l75,12r,l75,12r,l76,11r,l76,11r,l76,11r,l76,11r,l77,10r,l77,10r,l77,10r,l77,10r,-1l77,9r,l78,9r,l78,9r,l78,8r,l78,8r,l78,8r,l79,7r,l79,7r,l79,7r,-1l79,6r,l79,6r,l79,6r,-1l80,5r,l80,5r,-1l80,4r,l80,4r,l80,3r,l80,3r,l81,2r,l81,2r,l81,1r,l81,1r,l81,1r1,5xe" filled="f" strokeweight="0">
                    <v:stroke joinstyle="miter"/>
                    <v:path arrowok="t" o:connecttype="custom" o:connectlocs="81,8;81,9;80,11;80,12;79,13;78,14;77,15;76,16;75,17;74,17;73,18;72,18;71,19;70,19;12,19;11,18;10,18;9,18;8,17;7,16;6,15;5,14;4,13;3,12;2,11;2,9;1,8;0,6;2,0;2,2;3,3;3,5;4,6;4,7;5,8;6,9;7,10;8,11;9,12;10,13;12,13;13,13;15,14;71,14;72,14;73,13;74,13;75,12;75,12;76,11;77,10;78,9;78,8;79,6;80,5;80,3;81,2" o:connectangles="0,0,0,0,0,0,0,0,0,0,0,0,0,0,0,0,0,0,0,0,0,0,0,0,0,0,0,0,0,0,0,0,0,0,0,0,0,0,0,0,0,0,0,0,0,0,0,0,0,0,0,0,0,0,0,0,0"/>
                  </v:shape>
                  <v:shape id="Freeform 4542" o:spid="_x0000_s1683" style="position:absolute;left:495;top:996;width:2;height:12;visibility:visible;mso-wrap-style:square;v-text-anchor:top" coordsize="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zp6MUA&#10;AADdAAAADwAAAGRycy9kb3ducmV2LnhtbESPQYvCMBSE74L/ITzBi2iqaNFqWkQQXPa0VRBvj+bZ&#10;FpuX0kTt/vvNwsIeh5n5htllvWnEizpXW1Ywn0UgiAuray4VXM7H6RqE88gaG8uk4JscZOlwsMNE&#10;2zd/0Sv3pQgQdgkqqLxvEyldUZFBN7MtcfDutjPog+xKqTt8B7hp5CKKYmmw5rBQYUuHiopH/jQK&#10;Jpe40O0mzj/z8nG7xs/V2nzclBqP+v0WhKfe/4f/2ietYLlaLuD3TXgC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OnoxQAAAN0AAAAPAAAAAAAAAAAAAAAAAJgCAABkcnMv&#10;ZG93bnJldi54bWxQSwUGAAAAAAQABAD1AAAAigMAAAAA&#10;" path="m1,l2,9r,l2,9r,l2,9r,l2,9r,l2,9r,l2,10r,l2,10r,l2,10r,l2,10r,l2,10r,l2,10r,l2,10r,1l2,11r,l2,11r,l2,11r,l2,11r,l2,11r,l2,11r,l2,11r,l2,11,1,12r,l1,12r,l1,12r,l1,12r,l1,12r,l1,12r,l1,12,,12r,l,12r,l,12,,11r,l,11r,l,11r,l,11r,l,11r,l,11r,l,11r,l,11r,l,10r,l,10r,l,10r,l,10r,l,10r,l,10r,l,10,,9r,l,9r,l,9r,l,9r,l,9r,l1,xe" stroked="f">
                    <v:path arrowok="t" o:connecttype="custom" o:connectlocs="2,9;2,9;2,9;2,9;2,9;2,10;2,10;2,10;2,10;2,10;2,10;2,10;2,11;2,11;2,11;2,11;2,11;2,11;2,11;2,11;1,12;1,12;1,12;1,12;1,12;1,12;0,12;0,12;0,12;0,11;0,11;0,11;0,11;0,11;0,11;0,11;0,11;0,10;0,10;0,10;0,10;0,10;0,10;0,9;0,9;0,9;0,9;0,9;1,0" o:connectangles="0,0,0,0,0,0,0,0,0,0,0,0,0,0,0,0,0,0,0,0,0,0,0,0,0,0,0,0,0,0,0,0,0,0,0,0,0,0,0,0,0,0,0,0,0,0,0,0,0"/>
                  </v:shape>
                  <v:shape id="Freeform 4543" o:spid="_x0000_s1684" style="position:absolute;left:495;top:996;width:2;height:12;visibility:visible;mso-wrap-style:square;v-text-anchor:top" coordsize="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fgMsYA&#10;AADdAAAADwAAAGRycy9kb3ducmV2LnhtbESPT2sCMRTE7wW/Q3hCbzVbu1XZGkUEqVf/FOrt7eZ1&#10;s3TzsiSprn56Uyj0OMzMb5j5sretOJMPjWMFz6MMBHHldMO1guNh8zQDESKyxtYxKbhSgOVi8DDH&#10;QrsL7+i8j7VIEA4FKjAxdoWUoTJkMYxcR5y8L+ctxiR9LbXHS4LbVo6zbCItNpwWDHa0NlR973+s&#10;Ap/x52S2vr1Pq1P5UV43pWlyr9TjsF+9gYjUx//wX3urFeSv+Qv8vk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afgMsYAAADdAAAADwAAAAAAAAAAAAAAAACYAgAAZHJz&#10;L2Rvd25yZXYueG1sUEsFBgAAAAAEAAQA9QAAAIsDAAAAAA==&#10;" path="m1,l2,9r,l2,9r,l2,9r,l2,9r,l2,9r,l2,10r,l2,10r,l2,10r,l2,10r,l2,10r,l2,10r,l2,10r,1l2,11r,l2,11r,l2,11r,l2,11r,l2,11r,l2,11r,l2,11r,l2,11,1,12r,l1,12r,l1,12r,l1,12r,l1,12r,l1,12r,l1,12,,12r,l,12r,l,12,,11r,l,11r,l,11r,l,11r,l,11r,l,11r,l,11r,l,11r,l,10r,l,10r,l,10r,l,10r,l,10r,l,10r,l,10,,9r,l,9r,l,9r,l,9r,l,9r,l1,xe" filled="f" strokeweight="0">
                    <v:stroke joinstyle="miter"/>
                    <v:path arrowok="t" o:connecttype="custom" o:connectlocs="2,9;2,9;2,9;2,9;2,9;2,10;2,10;2,10;2,10;2,10;2,10;2,10;2,11;2,11;2,11;2,11;2,11;2,11;2,11;2,11;1,12;1,12;1,12;1,12;1,12;1,12;0,12;0,12;0,12;0,11;0,11;0,11;0,11;0,11;0,11;0,11;0,11;0,10;0,10;0,10;0,10;0,10;0,10;0,9;0,9;0,9;0,9;0,9;1,0" o:connectangles="0,0,0,0,0,0,0,0,0,0,0,0,0,0,0,0,0,0,0,0,0,0,0,0,0,0,0,0,0,0,0,0,0,0,0,0,0,0,0,0,0,0,0,0,0,0,0,0,0"/>
                  </v:shape>
                  <v:shape id="Freeform 4544" o:spid="_x0000_s1685" style="position:absolute;left:458;top:976;width:76;height:34;visibility:visible;mso-wrap-style:square;v-text-anchor:top" coordsize="76,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iJ8gA&#10;AADdAAAADwAAAGRycy9kb3ducmV2LnhtbESPT2vCQBTE70K/w/IEL6IbNRVJXUUERdBD6z/s7ZF9&#10;JqHZtyG7atpP7xYKPQ4z8xtmOm9MKe5Uu8KygkE/AkGcWl1wpuB4WPUmIJxH1lhaJgXf5GA+e2lN&#10;MdH2wR903/tMBAi7BBXk3leJlC7NyaDr24o4eFdbG/RB1pnUNT4C3JRyGEVjabDgsJBjRcuc0q/9&#10;zSjYbH+2VdSV48vkdB7d1p+7xXs3VarTbhZvIDw1/j/8195oBfFrHMPvm/AE5OwJ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O2InyAAAAN0AAAAPAAAAAAAAAAAAAAAAAJgCAABk&#10;cnMvZG93bnJldi54bWxQSwUGAAAAAAQABAD1AAAAjQMAAAAA&#10;" path="m73,l3,,2,r,l2,r,l2,r,l2,r,l2,r,l2,r,l2,,1,r,l1,r,l1,r,l1,r,l1,r,l1,,,,,,,,,,,,,,,,,,,,,,,,,,,,,,,1r,l,1r,l,1r,l,1r,l,1r,l,1r,l,1,,2r,l,2r,l,2r,l,2r,l,2r,l,2,,3r,l,3r1,l1,3r,l1,3r,l1,3r,l1,3,19,34r33,l75,5r,l75,5r,-1l75,4r,l75,4r,l75,4r,l75,4r,l75,4r,-1l76,3r,l76,3r,l76,3r,l76,3r,l76,3r,l76,3r,-1l76,2r,l76,2r,l76,2r,l76,2r,l76,2r,l76,1r,l76,1r,l76,1r,l76,1r,l76,1r,l76,1r,l76,1,76,r,l76,r,l75,r,l75,r,l75,r,l75,r,l75,r,l75,r,l75,r,l74,r,l74,r,l74,r,l74,r,l74,r,l74,r,l73,r,l73,r,l73,r,l73,r,xe" filled="f" strokeweight="0">
                    <v:stroke joinstyle="miter"/>
                    <v:path arrowok="t" o:connecttype="custom" o:connectlocs="2,0;2,0;2,0;2,0;2,0;1,0;1,0;1,0;0,0;0,0;0,0;0,0;0,0;0,1;0,1;0,1;0,1;0,2;0,2;0,2;0,2;0,3;1,3;1,3;1,3;75,5;75,4;75,4;75,4;75,4;76,3;76,3;76,3;76,3;76,2;76,2;76,2;76,1;76,1;76,1;76,1;76,1;76,0;75,0;75,0;75,0;75,0;75,0;74,0;74,0;74,0;74,0;73,0;73,0" o:connectangles="0,0,0,0,0,0,0,0,0,0,0,0,0,0,0,0,0,0,0,0,0,0,0,0,0,0,0,0,0,0,0,0,0,0,0,0,0,0,0,0,0,0,0,0,0,0,0,0,0,0,0,0,0,0"/>
                  </v:shape>
                  <v:rect id="Rectangle 4545" o:spid="_x0000_s1686" style="position:absolute;left:459;top:100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U5pMUA&#10;AADdAAAADwAAAGRycy9kb3ducmV2LnhtbESPT2vCQBTE7wW/w/KE3uqubRI0ukopCAXtwT/g9ZF9&#10;JsHs2zS7avrtXaHgcZiZ3zDzZW8bcaXO1441jEcKBHHhTM2lhsN+9TYB4QOywcYxafgjD8vF4GWO&#10;uXE33tJ1F0oRIexz1FCF0OZS+qIii37kWuLonVxnMUTZldJ0eItw28h3pTJpsea4UGFLXxUV593F&#10;asAsMb8/p4/Nfn3JcFr2apUeldavw/5zBiJQH57h//a30ZCkSQqPN/EJ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1TmkxQAAAN0AAAAPAAAAAAAAAAAAAAAAAJgCAABkcnMv&#10;ZG93bnJldi54bWxQSwUGAAAAAAQABAD1AAAAigMAAAAA&#10;" stroked="f"/>
                  <v:rect id="Rectangle 4546" o:spid="_x0000_s1687" style="position:absolute;left:459;top:100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qbvMUA&#10;AADdAAAADwAAAGRycy9kb3ducmV2LnhtbESPwWrDMBBE74H+g9hCb4nckIjgRgml0KSEXOy098Xa&#10;WibWyliy4/59VSjkOMzMG2a7n1wrRupD41nD8yIDQVx503Ct4fPyPt+ACBHZYOuZNPxQgP3uYbbF&#10;3PgbFzSWsRYJwiFHDTbGLpcyVJYchoXviJP37XuHMcm+lqbHW4K7Vi6zTEmHDacFix29Waqu5eA0&#10;KHVdFup8PIzHwX4V5jT4zYG0fnqcXl9ARJriPfzf/jAaVuuVgr836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pu8xQAAAN0AAAAPAAAAAAAAAAAAAAAAAJgCAABkcnMv&#10;ZG93bnJldi54bWxQSwUGAAAAAAQABAD1AAAAigMAAAAA&#10;" fillcolor="#a1a1a1" stroked="f"/>
                  <v:rect id="Rectangle 4547" o:spid="_x0000_s1688"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4pcYA&#10;AADdAAAADwAAAGRycy9kb3ducmV2LnhtbESPUUvDQBCE3wX/w7FCX6TdWKItaa/FSgWxD9K0P2DJ&#10;rUkwtxfvrm3013uC4OMwM98wy/VgO3VmH1onGu4mGSiWyplWag3Hw/N4DipEEkOdE9bwxQHWq+ur&#10;JRXGXWTP5zLWKkEkFKShibEvEEPVsKUwcT1L8t6dtxST9DUaT5cEtx1Os+wBLbWSFhrq+anh6qM8&#10;WQ0+/y5vXdy8vXY7ZPzMN1uUvdajm+FxASryEP/Df+0XoyG/z2fw+yY9AV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Vm4pcYAAADdAAAADwAAAAAAAAAAAAAAAACYAgAAZHJz&#10;L2Rvd25yZXYueG1sUEsFBgAAAAAEAAQA9QAAAIsDAAAAAA==&#10;" fillcolor="#a2a2a2" stroked="f"/>
                  <v:rect id="Rectangle 4548" o:spid="_x0000_s1689"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mL3MEA&#10;AADdAAAADwAAAGRycy9kb3ducmV2LnhtbERPy4rCMBTdD/gP4QruxlTRItUoInRwI9TX/tJc22pz&#10;U5uMrX9vFgOzPJz3atObWryodZVlBZNxBII4t7riQsHlnH4vQDiPrLG2TAre5GCzHnytMNG24yO9&#10;Tr4QIYRdggpK75tESpeXZNCNbUMcuJttDfoA20LqFrsQbmo5jaJYGqw4NJTY0K6k/HH6NQqa5+H6&#10;E++O1zTTk/fjHmfpPOuUGg377RKEp97/i//ce61gNp+FueFNeAJy/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pi9zBAAAA3QAAAA8AAAAAAAAAAAAAAAAAmAIAAGRycy9kb3du&#10;cmV2LnhtbFBLBQYAAAAABAAEAPUAAACGAwAAAAA=&#10;" fillcolor="#a4a4a4" stroked="f"/>
                  <v:rect id="Rectangle 4549" o:spid="_x0000_s1690"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aEKsQA&#10;AADdAAAADwAAAGRycy9kb3ducmV2LnhtbESPQYvCMBSE7wv+h/CEvYimulW0GkVdXDx4sXrw+Gie&#10;bbF5KU3U7r83C8Ieh5n5hlmsWlOJBzWutKxgOIhAEGdWl5wrOJ92/SkI55E1VpZJwS85WC07HwtM&#10;tH3ykR6pz0WAsEtQQeF9nUjpsoIMuoGtiYN3tY1BH2STS93gM8BNJUdRNJEGSw4LBda0LSi7pXej&#10;YGxcPIzkz+H7fiHqbU37xelGqc9uu56D8NT6//C7vdcK4nE8g7834Qn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GhCrEAAAA3QAAAA8AAAAAAAAAAAAAAAAAmAIAAGRycy9k&#10;b3ducmV2LnhtbFBLBQYAAAAABAAEAPUAAACJAwAAAAA=&#10;" fillcolor="#a5a5a5" stroked="f"/>
                  <v:rect id="Rectangle 4550" o:spid="_x0000_s1691"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jP8IA&#10;AADdAAAADwAAAGRycy9kb3ducmV2LnhtbERPS2vCQBC+C/0PyxS8SN0oWiR1lVIRvJrGQm/T7OSB&#10;2dmQHWP677sHoceP773dj65VA/Wh8WxgMU9AERfeNlwZyD+PLxtQQZAttp7JwC8F2O+eJltMrb/z&#10;mYZMKhVDOKRooBbpUq1DUZPDMPcdceRK3zuUCPtK2x7vMdy1epkkr9phw7Ghxo4+aiqu2c0ZmOXL&#10;s1zkuCGXXw/Z98/wdShLY6bP4/sbKKFR/sUP98kaWK3XcX98E5+A3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mM/wgAAAN0AAAAPAAAAAAAAAAAAAAAAAJgCAABkcnMvZG93&#10;bnJldi54bWxQSwUGAAAAAAQABAD1AAAAhwMAAAAA&#10;" fillcolor="#a7a7a7" stroked="f"/>
                  <v:rect id="Rectangle 4551" o:spid="_x0000_s1692"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0wMQA&#10;AADdAAAADwAAAGRycy9kb3ducmV2LnhtbESP0YrCMBRE3xf8h3AF39ZUUanVKCIIuvqy6gdcmmtb&#10;bW5KErXu15uFhX0cZuYMM1+2phYPcr6yrGDQT0AQ51ZXXCg4nzafKQgfkDXWlknBizwsF52POWba&#10;PvmbHsdQiAhhn6GCMoQmk9LnJRn0fdsQR+9incEQpSukdviMcFPLYZJMpMGK40KJDa1Lym/Hu1Gw&#10;3yW8PoymV7z+5M5Pv9Jz26RK9brtagYiUBv+w3/trVYwGo8H8PsmPgG5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p9MDEAAAA3QAAAA8AAAAAAAAAAAAAAAAAmAIAAGRycy9k&#10;b3ducmV2LnhtbFBLBQYAAAAABAAEAPUAAACJAwAAAAA=&#10;" fillcolor="#a8a8a8" stroked="f"/>
                  <v:rect id="Rectangle 4552" o:spid="_x0000_s1693" style="position:absolute;left:459;top:100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sE/sYA&#10;AADdAAAADwAAAGRycy9kb3ducmV2LnhtbESPT2vCQBDF74LfYZlCL0E3kVokuop/EHrU6KHHITsm&#10;odnZsLtq2k/fFQSPjzfv9+YtVr1pxY2cbywryMYpCOLS6oYrBefTfjQD4QOyxtYyKfglD6vlcLDA&#10;XNs7H+lWhEpECPscFdQhdLmUvqzJoB/bjjh6F+sMhihdJbXDe4SbVk7S9FMabDg21NjRtqbyp7ia&#10;+MZmJw9lke2T8646rbPv5M/5RKn3t349BxGoD6/jZ/pLK/iYTifwWBMR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sE/sYAAADdAAAADwAAAAAAAAAAAAAAAACYAgAAZHJz&#10;L2Rvd25yZXYueG1sUEsFBgAAAAAEAAQA9QAAAIsDAAAAAA==&#10;" fillcolor="#a9a9a9" stroked="f"/>
                  <v:rect id="Rectangle 4553" o:spid="_x0000_s1694"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EUlsUA&#10;AADdAAAADwAAAGRycy9kb3ducmV2LnhtbESPwW7CMBBE70j9B2sr9QZOoERtikEIuVJzJPAB23ib&#10;RMTrNDYk/fu6UiWOo5l5o9nsJtuJGw2+dawgXSQgiCtnWq4VnE/v8xcQPiAb7ByTgh/ysNs+zDaY&#10;GzfykW5lqEWEsM9RQRNCn0vpq4Ys+oXriaP35QaLIcqhlmbAMcJtJ5dJkkmLLceFBns6NFRdyqtV&#10;kBRaX4qsHHX6/bkv0knb/lUr9fQ47d9ABJrCPfzf/jAKntfrFfy9iU9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RSWxQAAAN0AAAAPAAAAAAAAAAAAAAAAAJgCAABkcnMv&#10;ZG93bnJldi54bWxQSwUGAAAAAAQABAD1AAAAigMAAAAA&#10;" fillcolor="#ababab" stroked="f"/>
                  <v:rect id="Rectangle 4554" o:spid="_x0000_s1695"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qp5sYA&#10;AADdAAAADwAAAGRycy9kb3ducmV2LnhtbESPT2sCMRTE74V+h/AK3mq2okVWo/gHSw/2oK2eH5vn&#10;bujmZU3iuu2nN4WCx2FmfsNM552tRUs+GMcKXvoZCOLCacOlgq/PzfMYRIjIGmvHpOCHAsxnjw9T&#10;zLW78o7afSxFgnDIUUEVY5NLGYqKLIa+a4iTd3LeYkzSl1J7vCa4reUgy16lRcNpocKGVhUV3/uL&#10;VWDj+ddkC+Pfluv62G7HBR0+glK9p24xARGpi/fwf/tdKxiORkP4e5Oe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qp5sYAAADdAAAADwAAAAAAAAAAAAAAAACYAgAAZHJz&#10;L2Rvd25yZXYueG1sUEsFBgAAAAAEAAQA9QAAAIsDAAAAAA==&#10;" fillcolor="#acacac" stroked="f"/>
                  <v:rect id="Rectangle 4555" o:spid="_x0000_s1696"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qqccA&#10;AADdAAAADwAAAGRycy9kb3ducmV2LnhtbESPX2vCQBDE3wv9DscW+qaXiCk1eop/EESxoBHBtyW3&#10;TUJzeyF31fjtvYLQx2F2frMzmXWmFldqXWVZQdyPQBDnVldcKDhl694nCOeRNdaWScGdHMymry8T&#10;TLW98YGuR1+IAGGXooLS+yaV0uUlGXR92xAH79u2Bn2QbSF1i7cAN7UcRNGHNFhxaCixoWVJ+c/x&#10;14Q3stXe4iX7ipfR7nxeXOLRdlAr9f7WzccgPHX+//iZ3mgFwyRJ4G9NQICcP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6qqnHAAAA3QAAAA8AAAAAAAAAAAAAAAAAmAIAAGRy&#10;cy9kb3ducmV2LnhtbFBLBQYAAAAABAAEAPUAAACMAwAAAAA=&#10;" fillcolor="#adadad" stroked="f"/>
                  <v:rect id="Rectangle 4556" o:spid="_x0000_s1697"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BcKcMA&#10;AADdAAAADwAAAGRycy9kb3ducmV2LnhtbESP0YrCMBRE3wX/IVxh32yqrLJ0jSKC4LIPRe0HXJrb&#10;NtjclCbW+vebBcHHYWbOMJvdaFsxUO+NYwWLJAVBXDptuFZQXI/zLxA+IGtsHZOCJ3nYbaeTDWba&#10;PfhMwyXUIkLYZ6igCaHLpPRlQxZ94jri6FWutxii7Gupe3xEuG3lMk3X0qLhuNBgR4eGytvlbhVU&#10;489B5sXZtMURw/K3yn1uBqU+ZuP+G0SgMbzDr/ZJK/hcrdbw/yY+Ab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BcKcMAAADdAAAADwAAAAAAAAAAAAAAAACYAgAAZHJzL2Rv&#10;d25yZXYueG1sUEsFBgAAAAAEAAQA9QAAAIgDAAAAAA==&#10;" fillcolor="#afafaf" stroked="f"/>
                  <v:rect id="Rectangle 4557" o:spid="_x0000_s1698"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ayVcUA&#10;AADdAAAADwAAAGRycy9kb3ducmV2LnhtbESPT2vCQBTE70K/w/IKvemm1VhJs0oRS71qhNbbI/vy&#10;h2Tfhuxq0m/vCkKPw8z8hkk3o2nFlXpXW1bwOotAEOdW11wqOGVf0xUI55E1tpZJwR852KyfJikm&#10;2g58oOvRlyJA2CWooPK+S6R0eUUG3cx2xMErbG/QB9mXUvc4BLhp5VsULaXBmsNChR1tK8qb48Uo&#10;+G52899zNhYZ2WF5KuquoJ9YqZfn8fMDhKfR/4cf7b1WsIjjd7i/CU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drJVxQAAAN0AAAAPAAAAAAAAAAAAAAAAAJgCAABkcnMv&#10;ZG93bnJldi54bWxQSwUGAAAAAAQABAD1AAAAigMAAAAA&#10;" fillcolor="#b0b0b0" stroked="f"/>
                  <v:rect id="Rectangle 4558" o:spid="_x0000_s1699" style="position:absolute;left:459;top:100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PhfsIA&#10;AADdAAAADwAAAGRycy9kb3ducmV2LnhtbERPzYrCMBC+C/sOYRa8iKYuWrQaRZYVRBBR+wBDMzZl&#10;m0m3yWp9e3MQPH58/8t1Z2txo9ZXjhWMRwkI4sLpiksF+WU7nIHwAVlj7ZgUPMjDevXRW2Km3Z1P&#10;dDuHUsQQ9hkqMCE0mZS+MGTRj1xDHLmray2GCNtS6hbvMdzW8itJUmmx4thgsKFvQ8Xv+d8qmOeH&#10;PN25ThaT/WB7+jF/x+MhVar/2W0WIAJ14S1+uXdawWQ6jXPjm/gE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F+wgAAAN0AAAAPAAAAAAAAAAAAAAAAAJgCAABkcnMvZG93&#10;bnJldi54bWxQSwUGAAAAAAQABAD1AAAAhwMAAAAA&#10;" fillcolor="#b2b2b2" stroked="f"/>
                  <v:rect id="Rectangle 4559" o:spid="_x0000_s1700"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AJucYA&#10;AADdAAAADwAAAGRycy9kb3ducmV2LnhtbESPzWvCQBTE7wX/h+UJvdWNxc/oKkXQ9qDUr4u3R/aZ&#10;RLNvQ3abxP/eLRR6HGbmN8x82ZpC1FS53LKCfi8CQZxYnXOq4Hxav01AOI+ssbBMCh7kYLnovMwx&#10;1rbhA9VHn4oAYRejgsz7MpbSJRkZdD1bEgfvaiuDPsgqlbrCJsBNId+jaCQN5hwWMixplVFyP/4Y&#10;BXS7PKhZfX+eo/1mlGzGu9pvd0q9dtuPGQhPrf8P/7W/tILBcDiF3zfhCcjF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AJucYAAADdAAAADwAAAAAAAAAAAAAAAACYAgAAZHJz&#10;L2Rvd25yZXYueG1sUEsFBgAAAAAEAAQA9QAAAIsDAAAAAA==&#10;" fillcolor="#b3b3b3" stroked="f"/>
                  <v:rect id="Rectangle 4560" o:spid="_x0000_s1701"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KpMMIA&#10;AADdAAAADwAAAGRycy9kb3ducmV2LnhtbERP3WrCMBS+H/gO4QjezdT5w6hGEUEU3I3WBzhrjmmx&#10;OSlNVuOefrkYePnx/a820Taip87XjhVMxhkI4tLpmo2Ca7F//wThA7LGxjEpeJKHzXrwtsJcuwef&#10;qb8EI1II+xwVVCG0uZS+rMiiH7uWOHE311kMCXZG6g4fKdw28iPLFtJizamhwpZ2FZX3y49VgF/m&#10;0J/ieX818f47PX4Xt6YvlBoN43YJIlAML/G/+6gVzOaLtD+9SU9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gqkwwgAAAN0AAAAPAAAAAAAAAAAAAAAAAJgCAABkcnMvZG93&#10;bnJldi54bWxQSwUGAAAAAAQABAD1AAAAhwMAAAAA&#10;" fillcolor="#b4b4b4" stroked="f"/>
                  <v:rect id="Rectangle 4561" o:spid="_x0000_s1702"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sNEMUA&#10;AADdAAAADwAAAGRycy9kb3ducmV2LnhtbESP3WoCMRSE7wu+QzhC72pWaUVWo4hYEJFC1Qc4JGd/&#10;3M3Jukl317c3hUIvh5n5hlltBluLjlpfOlYwnSQgiLUzJecKrpfPtwUIH5AN1o5JwYM8bNajlxWm&#10;xvX8Td055CJC2KeooAihSaX0uiCLfuIa4uhlrrUYomxzaVrsI9zWcpYkc2mx5LhQYEO7gnR1/rEK&#10;+q4ejrdTdviqjjrb65usTvdMqdfxsF2CCDSE//Bf+2AUvH/Mp/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Ow0QxQAAAN0AAAAPAAAAAAAAAAAAAAAAAJgCAABkcnMv&#10;ZG93bnJldi54bWxQSwUGAAAAAAQABAD1AAAAigMAAAAA&#10;" fillcolor="#b6b6b6" stroked="f"/>
                  <v:rect id="Rectangle 4562" o:spid="_x0000_s1703"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FDcMYA&#10;AADdAAAADwAAAGRycy9kb3ducmV2LnhtbESPzW7CMBCE75V4B2uReisOpPwoxSBERcuRQtXzKt7G&#10;UeJ1iE0Ib18jIfU4mplvNMt1b2vRUetLxwrGowQEce50yYWC79PuZQHCB2SNtWNScCMP69XgaYmZ&#10;dlf+ou4YChEh7DNUYEJoMil9bsiiH7mGOHq/rrUYomwLqVu8Rrit5SRJZtJiyXHBYENbQ3l1vFgF&#10;adr9nBeHW2Waqj58vJ8/N3OZKvU87DdvIAL14T/8aO+1gtfpbAL3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FDcMYAAADdAAAADwAAAAAAAAAAAAAAAACYAgAAZHJz&#10;L2Rvd25yZXYueG1sUEsFBgAAAAAEAAQA9QAAAIsDAAAAAA==&#10;" fillcolor="#b7b7b7" stroked="f"/>
                  <v:rect id="Rectangle 4563" o:spid="_x0000_s1704"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jsLMcA&#10;AADdAAAADwAAAGRycy9kb3ducmV2LnhtbESP0WrCQBRE3wv9h+UW+iK6ibVRUlcpAaGIPjTxAy7Z&#10;2yQ1ezdkt0n8+25B6OMwM2eY7X4yrRiod41lBfEiAkFcWt1wpeBSHOYbEM4ja2wtk4IbOdjvHh+2&#10;mGo78icNua9EgLBLUUHtfZdK6cqaDLqF7YiD92V7gz7IvpK6xzHATSuXUZRIgw2HhRo7ymoqr/mP&#10;UVB803F9Pa3OGS5nVYbHMk7ik1LPT9P7GwhPk/8P39sfWsHqNXmBvzfhCcjd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Y7CzHAAAA3QAAAA8AAAAAAAAAAAAAAAAAmAIAAGRy&#10;cy9kb3ducmV2LnhtbFBLBQYAAAAABAAEAPUAAACMAwAAAAA=&#10;" fillcolor="#b8b8b8" stroked="f"/>
                  <v:rect id="Rectangle 4564" o:spid="_x0000_s1705" style="position:absolute;left:459;top:1003;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VgccA&#10;AADdAAAADwAAAGRycy9kb3ducmV2LnhtbESPT2vCQBTE74V+h+UVeqsbJRVJXcUELIXioUawx0f2&#10;NYnNvg3ZzZ9+e1coeBxm5jfMejuZRgzUudqygvksAkFcWF1zqeCU719WIJxH1thYJgV/5GC7eXxY&#10;Y6LtyF80HH0pAoRdggoq79tESldUZNDNbEscvB/bGfRBdqXUHY4Bbhq5iKKlNFhzWKiwpayi4vfY&#10;GwWr/iJtev58z7PvHNuDTC+HPlXq+WnavYHwNPl7+L/9oRXEr8sYbm/CE5Cb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m1YHHAAAA3QAAAA8AAAAAAAAAAAAAAAAAmAIAAGRy&#10;cy9kb3ducmV2LnhtbFBLBQYAAAAABAAEAPUAAACMAwAAAAA=&#10;" fillcolor="#bababa" stroked="f"/>
                </v:group>
                <v:group id="Group 4565" o:spid="_x0000_s1706" style="position:absolute;left:450;top:767;width:92;height:246" coordorigin="450,767" coordsize="92,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IL7MYAAADdAAAADwAAAGRycy9kb3ducmV2LnhtbESPQWvCQBSE7wX/w/KE&#10;3uom2ohEVxGppQcRqoJ4e2SfSTD7NmS3Sfz3riD0OMzMN8xi1ZtKtNS40rKCeBSBIM6sLjlXcDpu&#10;P2YgnEfWWFkmBXdysFoO3haYatvxL7UHn4sAYZeigsL7OpXSZQUZdCNbEwfvahuDPsgml7rBLsBN&#10;JcdRNJUGSw4LBda0KSi7Hf6Mgu8Ou/Uk/mp3t+vmfjkm+/MuJqXeh/16DsJT7//Dr/aPVvCZTB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4gvsxgAAAN0A&#10;AAAPAAAAAAAAAAAAAAAAAKoCAABkcnMvZG93bnJldi54bWxQSwUGAAAAAAQABAD6AAAAnQMAAAAA&#10;">
                  <v:rect id="Rectangle 4566" o:spid="_x0000_s1707"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SnwsYA&#10;AADdAAAADwAAAGRycy9kb3ducmV2LnhtbESPT2vCQBTE7wW/w/KE3urG0kaJrlIspTkU/IteH9ln&#10;Et19G7Jbjf30XaHQ4zAzv2Gm884acaHW144VDAcJCOLC6ZpLBbvtx9MYhA/IGo1jUnAjD/NZ72GK&#10;mXZXXtNlE0oRIewzVFCF0GRS+qIii37gGuLoHV1rMUTZllK3eI1wa+RzkqTSYs1xocKGFhUV5823&#10;VbCkw9585qv866RHt2DSH7NdvCv12O/eJiACdeE//NfOtYKX1zSF+5v4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BSnwsYAAADdAAAADwAAAAAAAAAAAAAAAACYAgAAZHJz&#10;L2Rvd25yZXYueG1sUEsFBgAAAAAEAAQA9QAAAIsDAAAAAA==&#10;" fillcolor="#bbb" stroked="f"/>
                  <v:rect id="Rectangle 4567" o:spid="_x0000_s1708"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UuBsgA&#10;AADdAAAADwAAAGRycy9kb3ducmV2LnhtbESPT2vCQBTE70K/w/IKvYhuWqot0Y2I1eKhiFULHl+z&#10;L39I9m3IbjV+e1coeBxm5jfMdNaZWpyodaVlBc/DCARxanXJuYLDfjV4B+E8ssbaMim4kINZ8tCb&#10;Yqztmb/ptPO5CBB2MSoovG9iKV1akEE3tA1x8DLbGvRBtrnULZ4D3NTyJYrG0mDJYaHAhhYFpdXu&#10;zyjYLpYffKz65Q9/LbPP7bza/LqDUk+P3XwCwlPn7+H/9loreB2N3+D2JjwBmV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NS4GyAAAAN0AAAAPAAAAAAAAAAAAAAAAAJgCAABk&#10;cnMvZG93bnJldi54bWxQSwUGAAAAAAQABAD1AAAAjQMAAAAA&#10;" fillcolor="#bcbcbc" stroked="f"/>
                  <v:rect id="Rectangle 4568" o:spid="_x0000_s1709"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kdAMQA&#10;AADdAAAADwAAAGRycy9kb3ducmV2LnhtbERPz2vCMBS+C/sfwhvspqmyFalGGRuCsoPTDfX4aJ5N&#10;XfNSm6jVv94cBh4/vt/jaWsrcabGl44V9HsJCOLc6ZILBb8/s+4QhA/IGivHpOBKHqaTp84YM+0u&#10;vKLzOhQihrDPUIEJoc6k9Lkhi77nauLI7V1jMUTYFFI3eInhtpKDJEmlxZJjg8GaPgzlf+uTVfB1&#10;MG5Xb26L/ba/nH2m3xuUx4FSL8/t+whEoDY8xP/uuVbw+pbGufFNfAJyc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pHQDEAAAA3QAAAA8AAAAAAAAAAAAAAAAAmAIAAGRycy9k&#10;b3ducmV2LnhtbFBLBQYAAAAABAAEAPUAAACJAwAAAAA=&#10;" fillcolor="#bebebe" stroked="f"/>
                  <v:rect id="Rectangle 4569" o:spid="_x0000_s1710"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cYA&#10;AADdAAAADwAAAGRycy9kb3ducmV2LnhtbESPQWvCQBSE74L/YXmCl1A31lZqdBUrSr21WvH8yD6T&#10;YPZtyK4m+uu7QsHjMDPfMLNFa0pxpdoVlhUMBzEI4tTqgjMFh9/NywcI55E1lpZJwY0cLObdzgwT&#10;bRve0XXvMxEg7BJUkHtfJVK6NCeDbmAr4uCdbG3QB1lnUtfYBLgp5Wscj6XBgsNCjhWtckrP+4tR&#10;EFWj42dz/9lG35v4tv467iZZ1CrV77XLKQhPrX+G/9tbreDtfTyBx5vw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RcYAAADdAAAADwAAAAAAAAAAAAAAAACYAgAAZHJz&#10;L2Rvd25yZXYueG1sUEsFBgAAAAAEAAQA9QAAAIsDAAAAAA==&#10;" fillcolor="#bfbfbf" stroked="f"/>
                  <v:rect id="Rectangle 4570" o:spid="_x0000_s1711"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jb28EA&#10;AADdAAAADwAAAGRycy9kb3ducmV2LnhtbERPy4rCMBTdC/MP4Qqz01THF9Uog6C4E62gy2tzbTrT&#10;3JQmaufvJwvB5eG8F6vWVuJBjS8dKxj0ExDEudMlFwpO2aY3A+EDssbKMSn4Iw+r5Udngal2Tz7Q&#10;4xgKEUPYp6jAhFCnUvrckEXfdzVx5G6usRgibAqpG3zGcFvJYZJMpMWSY4PBmtaG8t/j3SpIvjbb&#10;H6Trvjw7eZiOL6bKfKvUZ7f9noMI1Ia3+OXeaQWj8TTuj2/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I29vBAAAA3QAAAA8AAAAAAAAAAAAAAAAAmAIAAGRycy9kb3du&#10;cmV2LnhtbFBLBQYAAAAABAAEAPUAAACGAwAAAAA=&#10;" fillcolor="#c1c1c1" stroked="f"/>
                  <v:rect id="Rectangle 4571" o:spid="_x0000_s1712"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KEH8UA&#10;AADdAAAADwAAAGRycy9kb3ducmV2LnhtbESPT0sDMRTE70K/Q3gFbzZb6z/WpqUI4uJBaFXw+Nw8&#10;N6GblyWJ3c23N4LgcZiZ3zDr7eR6caIQrWcFy0UFgrj12nKn4O318eIOREzIGnvPpCBThO1mdrbG&#10;WvuR93Q6pE4UCMcaFZiUhlrK2BpyGBd+IC7elw8OU5GhkzrgWOCul5dVdSMdWi4LBgd6MNQeD99O&#10;QVi9kF3lbJ6a/Pn8UTXZje9WqfP5tLsHkWhK/+G/dqMVXF3fLuH3TXk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oQfxQAAAN0AAAAPAAAAAAAAAAAAAAAAAJgCAABkcnMv&#10;ZG93bnJldi54bWxQSwUGAAAAAAQABAD1AAAAigMAAAAA&#10;" fillcolor="#c2c2c2" stroked="f"/>
                  <v:rect id="Rectangle 4572" o:spid="_x0000_s1713" style="position:absolute;left:459;top:1004;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0hKMYA&#10;AADdAAAADwAAAGRycy9kb3ducmV2LnhtbESP3WrCQBSE7wu+w3KE3tWNQWtJXaVIxVLBn9QHOGRP&#10;k2j2bNjdmvj2bqHQy2FmvmHmy9404krO15YVjEcJCOLC6ppLBaev9dMLCB+QNTaWScGNPCwXg4c5&#10;Ztp2fKRrHkoRIewzVFCF0GZS+qIig35kW+LofVtnMETpSqkddhFuGpkmybM0WHNcqLClVUXFJf8x&#10;CtLDqsunN/t53m7GgcrNab9z70o9Dvu3VxCB+vAf/mt/aAWT6SyF3zfxCc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0hKMYAAADdAAAADwAAAAAAAAAAAAAAAACYAgAAZHJz&#10;L2Rvd25yZXYueG1sUEsFBgAAAAAEAAQA9QAAAIsDAAAAAA==&#10;" fillcolor="#c3c3c3" stroked="f"/>
                  <v:rect id="Rectangle 4573" o:spid="_x0000_s1714"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bwXMYA&#10;AADdAAAADwAAAGRycy9kb3ducmV2LnhtbESPQWvCQBSE74L/YXmCt7qxViupm1AE0VIQTO39Nfua&#10;BLNv4+6q6b/vFgoeh5n5hlnlvWnFlZxvLCuYThIQxKXVDVcKjh+bhyUIH5A1tpZJwQ95yLPhYIWp&#10;tjc+0LUIlYgQ9ikqqEPoUil9WZNBP7EdcfS+rTMYonSV1A5vEW5a+ZgkC2mw4bhQY0frmspTcTEK&#10;yvdEF9vZ5W1//Fzq8/zLVme3U2o86l9fQATqwz38395pBU/z5xn8vYlP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bwXMYAAADdAAAADwAAAAAAAAAAAAAAAACYAgAAZHJz&#10;L2Rvd25yZXYueG1sUEsFBgAAAAAEAAQA9QAAAIsDAAAAAA==&#10;" fillcolor="#c5c5c5" stroked="f"/>
                  <v:rect id="Rectangle 4574" o:spid="_x0000_s1715"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1OUMMA&#10;AADdAAAADwAAAGRycy9kb3ducmV2LnhtbESPT4vCMBTE78J+h/CEvWmq+I/aKIu7BW9iXdjro3m2&#10;pc1LabLafnsjCB6HmfkNk+x704gbda6yrGA2jUAQ51ZXXCj4vaSTDQjnkTU2lknBQA72u49RgrG2&#10;dz7TLfOFCBB2MSoovW9jKV1ekkE3tS1x8K62M+iD7AqpO7wHuGnkPIpW0mDFYaHElg4l5XX2bxT8&#10;HWeDSesN+29taJ1mJzf8XJX6HPdfWxCeev8Ov9pHrWCxXC/g+SY8Ab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1OUMMAAADdAAAADwAAAAAAAAAAAAAAAACYAgAAZHJzL2Rv&#10;d25yZXYueG1sUEsFBgAAAAAEAAQA9QAAAIgDAAAAAA==&#10;" fillcolor="#c6c6c6" stroked="f"/>
                  <v:rect id="Rectangle 4575" o:spid="_x0000_s1716"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RdMMcA&#10;AADdAAAADwAAAGRycy9kb3ducmV2LnhtbESP3WrCQBSE7wu+w3IE73TTVFtJs0opFAXRUk3p7SF7&#10;8kOzZ9PsqvHtXUHo5TAz3zDpsjeNOFHnassKHicRCOLc6ppLBdnhYzwH4TyyxsYyKbiQg+Vi8JBi&#10;ou2Zv+i096UIEHYJKqi8bxMpXV6RQTexLXHwCtsZ9EF2pdQdngPcNDKOomdpsOawUGFL7xXlv/uj&#10;UfBERZz/rNo/+t7EG/e5yqLtLlNqNOzfXkF46v1/+N5eawXT2csMbm/CE5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EXTDHAAAA3QAAAA8AAAAAAAAAAAAAAAAAmAIAAGRy&#10;cy9kb3ducmV2LnhtbFBLBQYAAAAABAAEAPUAAACMAwAAAAA=&#10;" fillcolor="#c7c7c7" stroked="f"/>
                  <v:rect id="Rectangle 4576" o:spid="_x0000_s1717"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poJscA&#10;AADdAAAADwAAAGRycy9kb3ducmV2LnhtbESPQWvCQBSE7wX/w/IKXoputGoluoqWCtWeqkKvj93X&#10;JJh9G7Mbk/77rlDocZiZb5jlurOluFHtC8cKRsMEBLF2puBMwfm0G8xB+IBssHRMCn7Iw3rVe1hi&#10;alzLn3Q7hkxECPsUFeQhVKmUXudk0Q9dRRy9b1dbDFHWmTQ1thFuSzlOkpm0WHBcyLGi15z05dhY&#10;BVvdmPHbebff+OvT4aNsvrRtn5XqP3abBYhAXfgP/7XfjYLJ9GUG9zfx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aCbHAAAA3QAAAA8AAAAAAAAAAAAAAAAAmAIAAGRy&#10;cy9kb3ducmV2LnhtbFBLBQYAAAAABAAEAPUAAACMAwAAAAA=&#10;" fillcolor="#c9c9c9" stroked="f"/>
                  <v:rect id="Rectangle 4577" o:spid="_x0000_s1718"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2r2sYA&#10;AADdAAAADwAAAGRycy9kb3ducmV2LnhtbESP3WoCMRSE7wt9h3AE72rWYqusRilqpSj4j9eHzXF3&#10;6eYkbFLd+vSNIPRymJlvmNGkMZW4UO1Lywq6nQQEcWZ1ybmC4+HzZQDCB2SNlWVS8EseJuPnpxGm&#10;2l55R5d9yEWEsE9RQRGCS6X0WUEGfcc64uidbW0wRFnnUtd4jXBTydckeZcGS44LBTqaFpR973+M&#10;gtV63p0ubtlGLhfbk7HW3WbeKdVuNR9DEIGa8B9+tL+0gt5bvw/3N/EJyPE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2r2sYAAADdAAAADwAAAAAAAAAAAAAAAACYAgAAZHJz&#10;L2Rvd25yZXYueG1sUEsFBgAAAAAEAAQA9QAAAIsDAAAAAA==&#10;" fillcolor="#cacaca" stroked="f"/>
                  <v:rect id="Rectangle 4578" o:spid="_x0000_s1719" style="position:absolute;left:459;top:1005;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yllMEA&#10;AADdAAAADwAAAGRycy9kb3ducmV2LnhtbERPy4rCMBTdC/MP4Qqz09R3qUYZBcHdWGc27q7N7YM2&#10;N6XJaP17sxhweTjvza43jbhT5yrLCibjCARxZnXFhYLfn+MoBuE8ssbGMil4koPd9mOwwUTbB6d0&#10;v/hChBB2CSoovW8TKV1WkkE3ti1x4HLbGfQBdoXUHT5CuGnkNIqW0mDFoaHElg4lZfXlzyiY1flh&#10;dm7jWBfZbVHPr+m3zfdKfQ77rzUIT71/i//dJ61gvliFueFNeAJ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8pZTBAAAA3QAAAA8AAAAAAAAAAAAAAAAAmAIAAGRycy9kb3du&#10;cmV2LnhtbFBLBQYAAAAABAAEAPUAAACGAwAAAAA=&#10;" fillcolor="#ccc" stroked="f"/>
                  <v:rect id="Rectangle 4579" o:spid="_x0000_s1720"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7ysgA&#10;AADdAAAADwAAAGRycy9kb3ducmV2LnhtbESPQWvCQBSE7wX/w/KEXqRutFo1uoqEFjwUsakHj4/s&#10;M4lm38bs1qT/vlso9DjMzDfMatOZStypcaVlBaNhBII4s7rkXMHx8+1pDsJ5ZI2VZVLwTQ42697D&#10;CmNtW/6ge+pzESDsYlRQeF/HUrqsIINuaGvi4J1tY9AH2eRSN9gGuKnkOIpepMGSw0KBNSUFZdf0&#10;yyhI6pbfD3t5S18Hl+Pg9Lw4TROt1GO/2y5BeOr8f/ivvdMKJtPZAn7fhCcg1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yXvKyAAAAN0AAAAPAAAAAAAAAAAAAAAAAJgCAABk&#10;cnMvZG93bnJldi54bWxQSwUGAAAAAAQABAD1AAAAjQMAAAAA&#10;" fillcolor="#cdcdcd" stroked="f"/>
                  <v:rect id="Rectangle 4580" o:spid="_x0000_s1721"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938IA&#10;AADdAAAADwAAAGRycy9kb3ducmV2LnhtbERPz2vCMBS+C/sfwhvspulkG1KNIoPiTgNjwR4fzVvT&#10;2byUJGr33y+HwY4f3+/NbnKDuFGIvWcFz4sCBHHrTc+dgvpUzVcgYkI2OHgmBT8UYbd9mG2wNP7O&#10;R7rp1IkcwrFEBTalsZQytpYcxoUfiTP35YPDlGHopAl4z+FukMuieJMOe84NFkd6t9Re9NUpuOxP&#10;52NFzdKH71o31ae2zUEr9fQ47dcgEk3pX/zn/jAKXl5XeX9+k5+A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ff3fwgAAAN0AAAAPAAAAAAAAAAAAAAAAAJgCAABkcnMvZG93&#10;bnJldi54bWxQSwUGAAAAAAQABAD1AAAAhwMAAAAA&#10;" fillcolor="#cecece" stroked="f"/>
                  <v:rect id="Rectangle 4581" o:spid="_x0000_s1722"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inDcUA&#10;AADdAAAADwAAAGRycy9kb3ducmV2LnhtbESPQWvCQBSE7wX/w/IEL6IbRSVEV5GCUOxJW8XjM/tM&#10;otm3Ibsm6b/vFoQeh5n5hlltOlOKhmpXWFYwGUcgiFOrC84UfH/tRjEI55E1lpZJwQ852Kx7bytM&#10;tG35QM3RZyJA2CWoIPe+SqR0aU4G3dhWxMG72dqgD7LOpK6xDXBTymkULaTBgsNCjhW955Q+jk+j&#10;4H6dn9DH6WzYHYrzZ3O1u317UWrQ77ZLEJ46/x9+tT+0gtk8nsDfm/A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uKcNxQAAAN0AAAAPAAAAAAAAAAAAAAAAAJgCAABkcnMv&#10;ZG93bnJldi54bWxQSwUGAAAAAAQABAD1AAAAigMAAAAA&#10;" fillcolor="#d0d0d0" stroked="f"/>
                  <v:rect id="Rectangle 4582" o:spid="_x0000_s1723"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Uex8IA&#10;AADdAAAADwAAAGRycy9kb3ducmV2LnhtbESP3YrCMBSE7xd8h3AE79bUnxWpRhFBEQTBnwc4NMem&#10;2JzUJtr69kYQ9nKYmW+Y+bK1pXhS7QvHCgb9BARx5nTBuYLLefM7BeEDssbSMSl4kYflovMzx1S7&#10;ho/0PIVcRAj7FBWYEKpUSp8Zsuj7riKO3tXVFkOUdS51jU2E21IOk2QiLRYcFwxWtDaU3U4Pq8B6&#10;OdqOdkdN9wNX7T5rjG9ypXrddjUDEagN/+Fve6cVjP+mQ/i8iU9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FR7HwgAAAN0AAAAPAAAAAAAAAAAAAAAAAJgCAABkcnMvZG93&#10;bnJldi54bWxQSwUGAAAAAAQABAD1AAAAhwMAAAAA&#10;" fillcolor="#d1d1d1" stroked="f"/>
                  <v:rect id="Rectangle 4583" o:spid="_x0000_s1724"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KqIsgA&#10;AADdAAAADwAAAGRycy9kb3ducmV2LnhtbESPUUsCQRSF34P+w3AFXyRnSxPbHKUkYQgKskgfbzvX&#10;3aWdO8vMqOu/bwShx8M55zuc2aKzjTiQD7VjBbfDDARx4UzNpYKvz9XNFESIyAYbx6TgRAEW8+ur&#10;GebGHfmDDutYigThkKOCKsY2lzIUFVkMQ9cSJ2/nvMWYpC+l8XhMcNvIuyybSIs1p4UKW1pWVPyu&#10;91bBZOs2L1rr5++lLh7e6GfwuvLvSvV73dMjiEhd/A9f2tooGN9PR3B+k56An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0IqoiyAAAAN0AAAAPAAAAAAAAAAAAAAAAAJgCAABk&#10;cnMvZG93bnJldi54bWxQSwUGAAAAAAQABAD1AAAAjQMAAAAA&#10;" fillcolor="#d2d2d2" stroked="f"/>
                  <v:rect id="Rectangle 4584" o:spid="_x0000_s1725" style="position:absolute;left:459;top:1006;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TxwcUA&#10;AADdAAAADwAAAGRycy9kb3ducmV2LnhtbESPQWsCMRSE70L/Q3iF3jRba2XdGkUKraKnqqDHx+Z1&#10;d+nmZUlSN/57IxR6HGbmG2a+jKYVF3K+sazgeZSBIC6tbrhScDx8DHMQPiBrbC2Tgit5WC4eBnMs&#10;tO35iy77UIkEYV+ggjqErpDSlzUZ9CPbESfv2zqDIUlXSe2wT3DTynGWTaXBhtNCjR2911T+7H+N&#10;grPs4m69O/VxtnnZaqf9tv/MlXp6jKs3EIFi+A//tTdaweQ1n8D9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PHBxQAAAN0AAAAPAAAAAAAAAAAAAAAAAJgCAABkcnMv&#10;ZG93bnJldi54bWxQSwUGAAAAAAQABAD1AAAAigMAAAAA&#10;" fillcolor="#d3d3d3" stroked="f"/>
                  <v:rect id="Rectangle 4585" o:spid="_x0000_s1726"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ArV8UA&#10;AADdAAAADwAAAGRycy9kb3ducmV2LnhtbESPUWvCMBSF3wf+h3CFvQxNN1bR2igyFLa3Tf0Bl+ba&#10;tDY3JYla9+uXwWCPh3POdzjlerCduJIPjWMFz9MMBHHldMO1guNhN5mDCBFZY+eYFNwpwHo1eiix&#10;0O7GX3Tdx1okCIcCFZgY+0LKUBmyGKauJ07eyXmLMUlfS+3xluC2ky9ZNpMWG04LBnt6M1Sd9xer&#10;QLafupH9dubb09NZL8xHjt+5Uo/jYbMEEWmI/+G/9rtW8JrPc/h9k5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CtXxQAAAN0AAAAPAAAAAAAAAAAAAAAAAJgCAABkcnMv&#10;ZG93bnJldi54bWxQSwUGAAAAAAQABAD1AAAAigMAAAAA&#10;" fillcolor="#d4d4d4" stroked="f"/>
                  <v:rect id="Rectangle 4586" o:spid="_x0000_s1727"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eGP8cA&#10;AADdAAAADwAAAGRycy9kb3ducmV2LnhtbESPT2vCQBTE7wW/w/KE3urG0kaJrtI/iB56sEbB4zP7&#10;zKZm34bsqum3d4VCj8PM/IaZzjtbiwu1vnKsYDhIQBAXTldcKtjmi6cxCB+QNdaOScEveZjPeg9T&#10;zLS78jddNqEUEcI+QwUmhCaT0heGLPqBa4ijd3StxRBlW0rd4jXCbS2fkySVFiuOCwYb+jBUnDZn&#10;q2CUuE97OuS7dJXvzflryeufd1bqsd+9TUAE6sJ/+K+90gpeXscp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nhj/HAAAA3QAAAA8AAAAAAAAAAAAAAAAAmAIAAGRy&#10;cy9kb3ducmV2LnhtbFBLBQYAAAAABAAEAPUAAACMAwAAAAA=&#10;" fillcolor="#d5d5d5" stroked="f"/>
                  <v:rect id="Rectangle 4587" o:spid="_x0000_s1728"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z5L8QA&#10;AADdAAAADwAAAGRycy9kb3ducmV2LnhtbESPQYvCMBSE78L+h/CEvcia7tZdSzWKCIo3Uffg8dE8&#10;22LzUprY1n9vBMHjMDPfMPNlbyrRUuNKywq+xxEI4szqknMF/6fNVwLCeWSNlWVScCcHy8XHYI6p&#10;th0fqD36XAQIuxQVFN7XqZQuK8igG9uaOHgX2xj0QTa51A12AW4q+RNFf9JgyWGhwJrWBWXX480o&#10;sHi+X+Jt6/bdKtuNpkncnspYqc9hv5qB8NT7d/jV3mkFk99kCs834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s+S/EAAAA3QAAAA8AAAAAAAAAAAAAAAAAmAIAAGRycy9k&#10;b3ducmV2LnhtbFBLBQYAAAAABAAEAPUAAACJAwAAAAA=&#10;" fillcolor="#d7d7d7" stroked="f"/>
                  <v:rect id="Rectangle 4588" o:spid="_x0000_s1729"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FdKMIA&#10;AADdAAAADwAAAGRycy9kb3ducmV2LnhtbERPy4rCMBTdC/5DuII7TRUt0jGKiKILH+gIMrtLc23L&#10;NDeliVr/3iwEl4fzns4bU4oH1a6wrGDQj0AQp1YXnCm4/K57ExDOI2ssLZOCFzmYz9qtKSbaPvlE&#10;j7PPRAhhl6CC3PsqkdKlORl0fVsRB+5ma4M+wDqTusZnCDelHEZRLA0WHBpyrGiZU/p/vhsFrrml&#10;1yPus13sNlVxXa4Of/FFqW6nWfyA8NT4r/jj3moFo/EkzA1vwhOQ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MV0owgAAAN0AAAAPAAAAAAAAAAAAAAAAAJgCAABkcnMvZG93&#10;bnJldi54bWxQSwUGAAAAAAQABAD1AAAAhwMAAAAA&#10;" fillcolor="#d8d8d8" stroked="f"/>
                  <v:rect id="Rectangle 4589" o:spid="_x0000_s1730"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E8tcYA&#10;AADdAAAADwAAAGRycy9kb3ducmV2LnhtbESPT2sCMRTE7wW/Q3hCb5qt/YOuRpHCQpEeqvXg8Zm8&#10;7i5uXtYkdddvbwpCj8PM/IZZrHrbiAv5UDtW8DTOQBBrZ2ouFey/i9EURIjIBhvHpOBKAVbLwcMC&#10;c+M63tJlF0uRIBxyVFDF2OZSBl2RxTB2LXHyfpy3GJP0pTQeuwS3jZxk2Zu0WHNaqLCl94r0afdr&#10;FTzr4vgZ6FCc97rwa91vTl/dRqnHYb+eg4jUx//wvf1hFLy8Tmfw9yY9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E8tcYAAADdAAAADwAAAAAAAAAAAAAAAACYAgAAZHJz&#10;L2Rvd25yZXYueG1sUEsFBgAAAAAEAAQA9QAAAIsDAAAAAA==&#10;" fillcolor="#dadada" stroked="f"/>
                  <v:rect id="Rectangle 4590" o:spid="_x0000_s1731" style="position:absolute;left:459;top:1007;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0NpsYA&#10;AADdAAAADwAAAGRycy9kb3ducmV2LnhtbERPy2rCQBTdC/7DcIVuik76UDTNRFqhrQsVfCx0d83c&#10;JiGZOyEz1fj3nUXB5eG8k3lnanGh1pWWFTyNIhDEmdUl5woO+8/hFITzyBpry6TgRg7mab+XYKzt&#10;lbd02flchBB2MSoovG9iKV1WkEE3sg1x4H5sa9AH2OZSt3gN4aaWz1E0kQZLDg0FNrQoKKt2v0YB&#10;H9aL8+3jlD9W35uX81dlV9QclXoYdO9vIDx1/i7+dy+1gtfxLOwPb8IT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0NpsYAAADdAAAADwAAAAAAAAAAAAAAAACYAgAAZHJz&#10;L2Rvd25yZXYueG1sUEsFBgAAAAAEAAQA9QAAAIsDAAAAAA==&#10;" fillcolor="#dbdbdb" stroked="f"/>
                  <v:rect id="Rectangle 4591" o:spid="_x0000_s1732"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abLscA&#10;AADdAAAADwAAAGRycy9kb3ducmV2LnhtbESPT2vCQBTE74LfYXlCb7oxraKpqzSFWi9S/Aft7ZF9&#10;TUKzb8PuVtNv7wpCj8PM/IZZrDrTiDM5X1tWMB4lIIgLq2suFRwPb8MZCB+QNTaWScEfeVgt+70F&#10;ZtpeeEfnfShFhLDPUEEVQptJ6YuKDPqRbYmj922dwRClK6V2eIlw08g0SabSYM1xocKWXisqfva/&#10;RkH+6T/8fLPO3x95ul2zMbOvU6rUw6B7eQYRqAv/4Xt7oxU8TeZjuL2JT0A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mmy7HAAAA3QAAAA8AAAAAAAAAAAAAAAAAmAIAAGRy&#10;cy9kb3ducmV2LnhtbFBLBQYAAAAABAAEAPUAAACMAwAAAAA=&#10;" fillcolor="#dcdcdc" stroked="f"/>
                  <v:rect id="Rectangle 4592" o:spid="_x0000_s1733"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T6z8cA&#10;AADdAAAADwAAAGRycy9kb3ducmV2LnhtbESPW2sCMRSE3wv9D+EU+iI1q9Wiq1FKoRcQbb2A+HbY&#10;HDeLm5NlE3X990YQ+jjMzDfMeNrYUpyo9oVjBZ12AoI4c7rgXMFm/fkyAOEDssbSMSm4kIfp5PFh&#10;jKl2Z17SaRVyESHsU1RgQqhSKX1myKJvu4o4entXWwxR1rnUNZ4j3JaymyRv0mLBccFgRR+GssPq&#10;aBVsdaKdufzuFrMvM9d/+F3tW69KPT817yMQgZrwH763f7SCXn/Yhdub+ATk5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9k+s/HAAAA3QAAAA8AAAAAAAAAAAAAAAAAmAIAAGRy&#10;cy9kb3ducmV2LnhtbFBLBQYAAAAABAAEAPUAAACMAwAAAAA=&#10;" fillcolor="#dedede" stroked="f"/>
                  <v:rect id="Rectangle 4593" o:spid="_x0000_s1734"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8ewMcA&#10;AADdAAAADwAAAGRycy9kb3ducmV2LnhtbESP0WrCQBRE3wX/YbmFvplNrQ0as4q1FgTpQzUfcMle&#10;k7TZuzG7atqv7woFH4eZOcNky9404kKdqy0reIpiEMSF1TWXCvLD+2gKwnlkjY1lUvBDDpaL4SDD&#10;VNsrf9Jl70sRIOxSVFB536ZSuqIigy6yLXHwjrYz6IPsSqk7vAa4aeQ4jhNpsOawUGFL64qK7/3Z&#10;KNj8Opm/fp3NqUnekt1hXH7E65VSjw/9ag7CU+/v4f/2ViuYvMye4fY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fHsDHAAAA3QAAAA8AAAAAAAAAAAAAAAAAmAIAAGRy&#10;cy9kb3ducmV2LnhtbFBLBQYAAAAABAAEAPUAAACMAwAAAAA=&#10;" fillcolor="#dfdfdf" stroked="f"/>
                  <v:rect id="Rectangle 4594" o:spid="_x0000_s1735"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tyKsYA&#10;AADdAAAADwAAAGRycy9kb3ducmV2LnhtbESPQUvDQBSE74L/YXmCF2k3ShWN3RaxCmLxYBvw+si+&#10;7sZk34bsM43/3hUEj8PMfMMs11Po1EhDaiIbuJwXoIjraBt2Bqr98+wWVBJki11kMvBNCdar05Ml&#10;ljYe+Z3GnTiVIZxKNOBF+lLrVHsKmOaxJ87eIQ4BJcvBaTvgMcNDp6+K4kYHbDgveOzp0VPd7r6C&#10;gc+P8W3rfFuJI3nabKg9XLxWxpyfTQ/3oIQm+Q//tV+sgcX13QJ+3+Qno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UtyKsYAAADdAAAADwAAAAAAAAAAAAAAAACYAgAAZHJz&#10;L2Rvd25yZXYueG1sUEsFBgAAAAAEAAQA9QAAAIsDAAAAAA==&#10;" fillcolor="#e0e0e0" stroked="f"/>
                  <v:rect id="Rectangle 4595" o:spid="_x0000_s1736"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JUZsUA&#10;AADdAAAADwAAAGRycy9kb3ducmV2LnhtbESPQUvDQBSE74L/YXmCN7uxNMGm3RapFL14MJaeH9nX&#10;JLr7NuyuSdpf7wpCj8PMfMOst5M1YiAfOscKHmcZCOLa6Y4bBYfP/cMTiBCRNRrHpOBMAbab25s1&#10;ltqN/EFDFRuRIBxKVNDG2JdShroli2HmeuLknZy3GJP0jdQexwS3Rs6zrJAWO04LLfa0a6n+rn6s&#10;gktcVMXgj/j6XuTua3wx+8NglLq/m55XICJN8Rr+b79pBYt8mcPfm/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lRmxQAAAN0AAAAPAAAAAAAAAAAAAAAAAJgCAABkcnMv&#10;ZG93bnJldi54bWxQSwUGAAAAAAQABAD1AAAAigMAAAAA&#10;" fillcolor="#e2e2e2" stroked="f"/>
                  <v:rect id="Rectangle 4596" o:spid="_x0000_s1737"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4hEMUA&#10;AADdAAAADwAAAGRycy9kb3ducmV2LnhtbESPT4vCMBTE78J+h/AW9qbpiopWoyyi0IMX/9Dzs3m2&#10;ZZuXbhNt109vBMHjMDO/YRarzlTiRo0rLSv4HkQgiDOrS84VnI7b/hSE88gaK8uk4J8crJYfvQXG&#10;2ra8p9vB5yJA2MWooPC+jqV0WUEG3cDWxMG72MagD7LJpW6wDXBTyWEUTaTBksNCgTWtC8p+D1ej&#10;oD7tZPK3bdP1NT9vdJIO75VLlfr67H7mIDx1/h1+tROtYDSeTeD5Jj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PiEQxQAAAN0AAAAPAAAAAAAAAAAAAAAAAJgCAABkcnMv&#10;ZG93bnJldi54bWxQSwUGAAAAAAQABAD1AAAAigMAAAAA&#10;" fillcolor="#e3e3e3" stroked="f"/>
                  <v:rect id="Rectangle 4597" o:spid="_x0000_s1738" style="position:absolute;left:459;top:1008;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nqO8MA&#10;AADdAAAADwAAAGRycy9kb3ducmV2LnhtbESPQYvCMBSE74L/IbwFb5quqKvVKKIu9qrrstdH82yL&#10;zUtJonb/vREEj8PMfMMsVq2pxY2crywr+BwkIIhzqysuFJx+vvtTED4ga6wtk4J/8rBadjsLTLW9&#10;84Fux1CICGGfooIyhCaV0uclGfQD2xBH72ydwRClK6R2eI9wU8thkkykwYrjQokNbUrKL8erUZBU&#10;B3Lr/fD3+rfRp9F2ml1250yp3ke7noMI1IZ3+NXOtILRePYFzzfxCc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nqO8MAAADdAAAADwAAAAAAAAAAAAAAAACYAgAAZHJzL2Rv&#10;d25yZXYueG1sUEsFBgAAAAAEAAQA9QAAAIgDAAAAAA==&#10;" fillcolor="#e4e4e4" stroked="f"/>
                  <v:rect id="Rectangle 4598" o:spid="_x0000_s1739"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Fmi8EA&#10;AADdAAAADwAAAGRycy9kb3ducmV2LnhtbERPy4rCMBTdC/5DuII7TR1UtBpFRMHFjOLjAy7NNa02&#10;N50mo/XvJwvB5eG858vGluJBtS8cKxj0ExDEmdMFGwWX87Y3AeEDssbSMSl4kYflot2aY6rdk4/0&#10;OAUjYgj7FBXkIVSplD7LyaLvu4o4cldXWwwR1kbqGp8x3JbyK0nG0mLBsSHHitY5ZffTn1XQmMNx&#10;8zv+/jlsqsLg/uaGU7dTqttpVjMQgZrwEb/dO61gOJrGufFNf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RZovBAAAA3QAAAA8AAAAAAAAAAAAAAAAAmAIAAGRycy9kb3du&#10;cmV2LnhtbFBLBQYAAAAABAAEAPUAAACGAwAAAAA=&#10;" fillcolor="#e6e6e6" stroked="f"/>
                  <v:rect id="Rectangle 4599" o:spid="_x0000_s1740"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EjAsUA&#10;AADdAAAADwAAAGRycy9kb3ducmV2LnhtbESPQUsDMRSE74L/ITyhF2mzait2bVqkUOnFQtd6f908&#10;N4ublyV5bdd/bwTB4zAz3zCL1eA7daaY2sAG7iYFKOI62JYbA4f3zfgJVBJki11gMvBNCVbL66sF&#10;ljZceE/nShqVIZxKNOBE+lLrVDvymCahJ87eZ4geJcvYaBvxkuG+0/dF8ag9tpwXHPa0dlR/VSdv&#10;oMa0eT3iNL59PBzXrtruRNytMaOb4eUZlNAg/+G/9tYamM7mc/h9k5+AX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ESMCxQAAAN0AAAAPAAAAAAAAAAAAAAAAAJgCAABkcnMv&#10;ZG93bnJldi54bWxQSwUGAAAAAAQABAD1AAAAigMAAAAA&#10;" fillcolor="#e7e7e7" stroked="f"/>
                  <v:rect id="Rectangle 4600" o:spid="_x0000_s1741"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xUAcIA&#10;AADdAAAADwAAAGRycy9kb3ducmV2LnhtbERPz2vCMBS+D/wfwht4W9MNqVKNMoSByC7rPPT4bN7a&#10;0ualJrGt//1yGOz48f3eHWbTi5Gcby0reE1SEMSV1S3XCi7fHy8bED4ga+wtk4IHeTjsF087zLWd&#10;+IvGItQihrDPUUETwpBL6auGDPrEDsSR+7HOYIjQ1VI7nGK46eVbmmbSYMuxocGBjg1VXXE3Cngt&#10;u+5+PZY3OZZm4z/duTitlVo+z+9bEIHm8C/+c5+0glWWxv3xTX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FQBwgAAAN0AAAAPAAAAAAAAAAAAAAAAAJgCAABkcnMvZG93&#10;bnJldi54bWxQSwUGAAAAAAQABAD1AAAAhwMAAAAA&#10;" fillcolor="#e9e9e9" stroked="f"/>
                  <v:rect id="Rectangle 4601" o:spid="_x0000_s1742"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p2scUA&#10;AADdAAAADwAAAGRycy9kb3ducmV2LnhtbESPQWvCQBSE7wX/w/IK3uquRaSkbqQEKx481NRDj4/s&#10;azYk+zZkV43+ercg9DjMzDfMaj26TpxpCI1nDfOZAkFcedNwreH4/fnyBiJEZIOdZ9JwpQDrfPK0&#10;wsz4Cx/oXMZaJAiHDDXYGPtMylBZchhmvidO3q8fHMYkh1qaAS8J7jr5qtRSOmw4LVjsqbBUteXJ&#10;aQg/3ZbLr/ao9ra6xbG4ho0rtJ4+jx/vICKN8T/8aO+MhsVSzeHvTXoC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qnaxxQAAAN0AAAAPAAAAAAAAAAAAAAAAAJgCAABkcnMv&#10;ZG93bnJldi54bWxQSwUGAAAAAAQABAD1AAAAigMAAAAA&#10;" fillcolor="#eaeaea" stroked="f"/>
                  <v:rect id="Rectangle 4602" o:spid="_x0000_s1743"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5vj8UA&#10;AADdAAAADwAAAGRycy9kb3ducmV2LnhtbESPUWvCMBSF34X9h3AHe5E1mYiTrlGGIIiwB6s/4Nrc&#10;tcXmpiSp7f69GQz2eDjnfIdTbCfbiTv50DrW8JYpEMSVMy3XGi7n/esaRIjIBjvHpOGHAmw3T7MC&#10;c+NGPtG9jLVIEA45amhi7HMpQ9WQxZC5njh5385bjEn6WhqPY4LbTi6UWkmLLaeFBnvaNVTdysFq&#10;2J3LY1C3+LWcj/59PvB1PdBV65fn6fMDRKQp/of/2gejYblSC/h9k56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vm+PxQAAAN0AAAAPAAAAAAAAAAAAAAAAAJgCAABkcnMv&#10;ZG93bnJldi54bWxQSwUGAAAAAAQABAD1AAAAigMAAAAA&#10;" fillcolor="#ebebeb" stroked="f"/>
                  <v:rect id="Rectangle 4603" o:spid="_x0000_s1744" style="position:absolute;left:459;top:1009;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JefcUA&#10;AADdAAAADwAAAGRycy9kb3ducmV2LnhtbESPQWsCMRSE74L/ITzBi9TEWkS2RhFB6q3WCvb42Lzu&#10;rm5els1T13/fFAo9DjPzDbNYdb5WN2pjFdjCZGxAEefBVVxYOH5un+agoiA7rAOThQdFWC37vQVm&#10;Ltz5g24HKVSCcMzQQinSZFrHvCSPcRwa4uR9h9ajJNkW2rV4T3Bf62djZtpjxWmhxIY2JeWXw9Vb&#10;OEv9Fk3Y72SzPVX7r6kZXd+P1g4H3foVlFAn/+G/9s5ZeJmZKfy+SU9A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0l59xQAAAN0AAAAPAAAAAAAAAAAAAAAAAJgCAABkcnMv&#10;ZG93bnJldi54bWxQSwUGAAAAAAQABAD1AAAAigMAAAAA&#10;" fillcolor="#ededed" stroked="f"/>
                  <v:rect id="Rectangle 4604" o:spid="_x0000_s1745"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Af8YA&#10;AADdAAAADwAAAGRycy9kb3ducmV2LnhtbESPT2sCMRTE70K/Q3iF3jRR7CKrUWxBKKWXWkG9PTZv&#10;/7iblyWJuv32TaHQ4zAzv2FWm8F24kY+NI41TCcKBHHhTMOVhsPXbrwAESKywc4xafimAJv1w2iF&#10;uXF3/qTbPlYiQTjkqKGOsc+lDEVNFsPE9cTJK523GJP0lTQe7wluOzlTKpMWG04LNfb0WlPR7q9W&#10;w9Ev2nP5ElpVPr+frvaYnT4umdZPj8N2CSLSEP/Df+03o2GeqTn8vk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Af8YAAADdAAAADwAAAAAAAAAAAAAAAACYAgAAZHJz&#10;L2Rvd25yZXYueG1sUEsFBgAAAAAEAAQA9QAAAIsDAAAAAA==&#10;" fillcolor="#eee" stroked="f"/>
                  <v:rect id="Rectangle 4605" o:spid="_x0000_s1746"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ST/sYA&#10;AADdAAAADwAAAGRycy9kb3ducmV2LnhtbESPQWvCQBSE70L/w/IK3nTToqHGbEQqQj2JaaE5PrOv&#10;Sdrs25DdmvTfdwXB4zAz3zDpZjStuFDvGssKnuYRCOLS6oYrBR/v+9kLCOeRNbaWScEfOdhkD5MU&#10;E20HPtEl95UIEHYJKqi97xIpXVmTQTe3HXHwvmxv0AfZV1L3OAS4aeVzFMXSYMNhocaOXmsqf/Jf&#10;o2Dojiu9LfR5KIpclufP3cHF30pNH8ftGoSn0d/Dt/abVrCIoyVc34QnI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yST/sYAAADdAAAADwAAAAAAAAAAAAAAAACYAgAAZHJz&#10;L2Rvd25yZXYueG1sUEsFBgAAAAAEAAQA9QAAAIsDAAAAAA==&#10;" fillcolor="#efefef" stroked="f"/>
                  <v:rect id="Rectangle 4606" o:spid="_x0000_s1747"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SkqsYA&#10;AADdAAAADwAAAGRycy9kb3ducmV2LnhtbESPQWvCQBSE70L/w/IKvYjZtUhoo5tQikL1pikUb4/s&#10;Mwlm34bsVtP+erdQ8DjMzDfMqhhtJy40+NaxhnmiQBBXzrRca/gsN7MXED4gG+wck4Yf8lDkD5MV&#10;ZsZdeU+XQ6hFhLDPUEMTQp9J6auGLPrE9cTRO7nBYohyqKUZ8BrhtpPPSqXSYstxocGe3huqzodv&#10;Gyn7sz1Wi7XaTbcb/noty93Y/2r99Di+LUEEGsM9/N/+MBoWqUrh7018AjK/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SkqsYAAADdAAAADwAAAAAAAAAAAAAAAACYAgAAZHJz&#10;L2Rvd25yZXYueG1sUEsFBgAAAAAEAAQA9QAAAIsDAAAAAA==&#10;" fillcolor="#f1f1f1" stroked="f"/>
                  <v:rect id="Rectangle 4607" o:spid="_x0000_s1748"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RdvcYA&#10;AADdAAAADwAAAGRycy9kb3ducmV2LnhtbESPQWvCQBSE74L/YXmCl6KbSrGSuoqUVgoWpFERb4/s&#10;azaYfRuya4z/3i0UPA4z8w0zX3a2Ei01vnSs4HmcgCDOnS65ULDffY5mIHxA1lg5JgU38rBc9Htz&#10;TLW78g+1WShEhLBPUYEJoU6l9Lkhi37sauLo/brGYoiyKaRu8BrhtpKTJJlKiyXHBYM1vRvKz9nF&#10;KljJ44m/s017sOYmj/rpbLfrD6WGg271BiJQFx7h//aXVvAyTV7h7018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RdvcYAAADdAAAADwAAAAAAAAAAAAAAAACYAgAAZHJz&#10;L2Rvd25yZXYueG1sUEsFBgAAAAAEAAQA9QAAAIsDAAAAAA==&#10;" fillcolor="#f2f2f2" stroked="f"/>
                  <v:rect id="Rectangle 4608" o:spid="_x0000_s1749"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ZVcQA&#10;AADdAAAADwAAAGRycy9kb3ducmV2LnhtbERPW2vCMBR+H/gfwhF8m6kXnOuMUhRBGAymIuzt0Bzb&#10;zuakJNG2/948DPb48d1Xm87U4kHOV5YVTMYJCOLc6ooLBefT/nUJwgdkjbVlUtCTh8168LLCVNuW&#10;v+lxDIWIIexTVFCG0KRS+rwkg35sG+LIXa0zGCJ0hdQO2xhuajlNkoU0WHFsKLGhbUn57Xg3Ci59&#10;9dtmu3d7yPY/9+vX7O3WfzqlRsMu+wARqAv/4j/3QSuYL5I4N76JT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GVXEAAAA3QAAAA8AAAAAAAAAAAAAAAAAmAIAAGRycy9k&#10;b3ducmV2LnhtbFBLBQYAAAAABAAEAPUAAACJAwAAAAA=&#10;" fillcolor="#f4f4f4" stroked="f"/>
                  <v:rect id="Rectangle 4609" o:spid="_x0000_s1750" style="position:absolute;left:459;top:1010;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o858gA&#10;AADdAAAADwAAAGRycy9kb3ducmV2LnhtbESPT2vCQBTE70K/w/KEXqRubK1/oqtIoeLJ0ujB42v2&#10;NQnNvg3ZbRL99K4geBxm5jfMct2ZUjRUu8KygtEwAkGcWl1wpuB4+HyZgXAeWWNpmRScycF69dRb&#10;Yqxty9/UJD4TAcIuRgW591UspUtzMuiGtiIO3q+tDfog60zqGtsAN6V8jaKJNFhwWMixoo+c0r/k&#10;3yh4r3620/HX2/6SDLb2WKa7Zt6elHrud5sFCE+df4Tv7Z1WMJ5Ec7i9CU9Ar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KjznyAAAAN0AAAAPAAAAAAAAAAAAAAAAAJgCAABk&#10;cnMvZG93bnJldi54bWxQSwUGAAAAAAQABAD1AAAAjQMAAAAA&#10;" fillcolor="#f5f5f5" stroked="f"/>
                  <v:rect id="Rectangle 4610" o:spid="_x0000_s1751"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mnccQA&#10;AADdAAAADwAAAGRycy9kb3ducmV2LnhtbERPXWvCMBR9F/YfwhX2Ipp2aJHOKFIRhhvInIM93jXX&#10;tqy5KUlmu3+/PAg+Hs73ajOYVlzJ+caygnSWgCAurW64UnD+2E+XIHxA1thaJgV/5GGzfhitMNe2&#10;53e6nkIlYgj7HBXUIXS5lL6syaCf2Y44chfrDIYIXSW1wz6Gm1Y+JUkmDTYcG2rsqKip/Dn9GgV9&#10;8rbjyet39rk4Hyu3Px7oq0ClHsfD9hlEoCHcxTf3i1Ywz9K4P76JT0C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pp3HEAAAA3QAAAA8AAAAAAAAAAAAAAAAAmAIAAGRycy9k&#10;b3ducmV2LnhtbFBLBQYAAAAABAAEAPUAAACJAwAAAAA=&#10;" fillcolor="#f6f6f6" stroked="f"/>
                  <v:rect id="Rectangle 4611" o:spid="_x0000_s1752"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JdmscA&#10;AADdAAAADwAAAGRycy9kb3ducmV2LnhtbESPQWvCQBCF7wX/wzIFL0U3kSIlzSpVtPQgBaPmPM1O&#10;k9DsbNjdavz3rlDo8fHmfW9evhxMJ87kfGtZQTpNQBBXVrdcKzgetpMXED4ga+wsk4IreVguRg85&#10;ZtpeeE/nItQiQthnqKAJoc+k9FVDBv3U9sTR+7bOYIjS1VI7vES46eQsSebSYMuxocGe1g1VP8Wv&#10;iW98vq9WJW62p2P3tdP4NDu5fanU+HF4ewURaAj/x3/pD63geZ6mcF8TES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CXZrHAAAA3QAAAA8AAAAAAAAAAAAAAAAAmAIAAGRy&#10;cy9kb3ducmV2LnhtbFBLBQYAAAAABAAEAPUAAACMAwAAAAA=&#10;" fillcolor="#f8f8f8" stroked="f"/>
                  <v:rect id="Rectangle 4612" o:spid="_x0000_s1753"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jPzMYA&#10;AADdAAAADwAAAGRycy9kb3ducmV2LnhtbESPQWvCQBSE74X+h+UVetONoYYSXaWUiqJUqgbPj+wz&#10;ic2+DdlVo7/eLQg9DjPzDTOedqYWZ2pdZVnBoB+BIM6trrhQkO1mvXcQziNrrC2Tgis5mE6en8aY&#10;anvhDZ23vhABwi5FBaX3TSqly0sy6Pq2IQ7ewbYGfZBtIXWLlwA3tYyjKJEGKw4LJTb0WVL+uz0Z&#10;BTobruNlvD/qn+/E6VsWrfz8S6nXl+5jBMJT5//Dj/ZCK3hLBjH8vQ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jPzMYAAADdAAAADwAAAAAAAAAAAAAAAACYAgAAZHJz&#10;L2Rvd25yZXYueG1sUEsFBgAAAAAEAAQA9QAAAIsDAAAAAA==&#10;" fillcolor="#f9f9f9" stroked="f"/>
                  <v:rect id="Rectangle 4613" o:spid="_x0000_s1754"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OKjsgA&#10;AADdAAAADwAAAGRycy9kb3ducmV2LnhtbESP3WrCQBSE7wt9h+UUelN0Yy1WU1cRf6AWetHoAxyy&#10;xyQ0e3bNrib69G6h4OUwM98w03lnanGmxleWFQz6CQji3OqKCwX73aY3BuEDssbaMim4kIf57PFh&#10;iqm2Lf/QOQuFiBD2KSooQ3CplD4vyaDvW0ccvYNtDIYom0LqBtsIN7V8TZKRNFhxXCjR0bKk/Dc7&#10;GQXHbL1fXV/eu/armrgw+d7uxgun1PNTt/gAEagL9/B/+1MreBsNhvD3Jj4BObs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Q4qOyAAAAN0AAAAPAAAAAAAAAAAAAAAAAJgCAABk&#10;cnMvZG93bnJldi54bWxQSwUGAAAAAAQABAD1AAAAjQMAAAAA&#10;" fillcolor="#fafafa" stroked="f"/>
                  <v:rect id="Rectangle 4614" o:spid="_x0000_s1755"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2p5cUA&#10;AADdAAAADwAAAGRycy9kb3ducmV2LnhtbESPwWrDMBBE74X8g9hAL6GWU4IxrmUTQgqlpzbpByzW&#10;1jK2VsZSE7tfXxUCOQ4z84Yp69kO4kKT7xwr2CYpCOLG6Y5bBV/n16cchA/IGgfHpGAhD3W1eiix&#10;0O7Kn3Q5hVZECPsCFZgQxkJK3xiy6BM3Ekfv200WQ5RTK/WE1wi3g3xO00xa7DguGBzpYKjpTz9W&#10;wbx3tCxZvtm85x8al+Px0P72Sj2u5/0LiEBzuIdv7TetYJdtd/D/Jj4BW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3anlxQAAAN0AAAAPAAAAAAAAAAAAAAAAAJgCAABkcnMv&#10;ZG93bnJldi54bWxQSwUGAAAAAAQABAD1AAAAigMAAAAA&#10;" fillcolor="#fcfcfc" stroked="f"/>
                  <v:rect id="Rectangle 4615" o:spid="_x0000_s1756" style="position:absolute;left:459;top:1011;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WVtsUA&#10;AADdAAAADwAAAGRycy9kb3ducmV2LnhtbESPQWvCQBSE74L/YXlCb2ajtCLRVYLSUuhFY+n5kX0m&#10;abNvY3arib/eFQSPw8x8wyzXnanFmVpXWVYwiWIQxLnVFRcKvg/v4zkI55E11pZJQU8O1qvhYImJ&#10;thfe0znzhQgQdgkqKL1vEildXpJBF9mGOHhH2xr0QbaF1C1eAtzUchrHM2mw4rBQYkObkvK/7N8o&#10;qPqP1Kcn+5tesa/17mub7X+uSr2MunQBwlPnn+FH+1MreJ1N3uD+Jjw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NZW2xQAAAN0AAAAPAAAAAAAAAAAAAAAAAJgCAABkcnMv&#10;ZG93bnJldi54bWxQSwUGAAAAAAQABAD1AAAAigMAAAAA&#10;" fillcolor="#fdfdfd" stroked="f"/>
                  <v:rect id="Rectangle 4616" o:spid="_x0000_s1757" style="position:absolute;left:459;top:101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shD8cA&#10;AADdAAAADwAAAGRycy9kb3ducmV2LnhtbESPzWrDMBCE74W8g9hALyWRE4oTnCghKZSWQiF/hxwX&#10;a2MZWyvXUmz37atCocdhZr5h1tvB1qKj1peOFcymCQji3OmSCwWX8+tkCcIHZI21Y1LwTR62m9HD&#10;GjPtej5SdwqFiBD2GSowITSZlD43ZNFPXUMcvZtrLYYo20LqFvsIt7WcJ0kqLZYcFww29GIor053&#10;q2DR51/Vvfuc7/W1ch9Pb73Z40Gpx/GwW4EINIT/8F/7XSt4Tmcp/L6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LIQ/HAAAA3QAAAA8AAAAAAAAAAAAAAAAAmAIAAGRy&#10;cy9kb3ducmV2LnhtbFBLBQYAAAAABAAEAPUAAACMAwAAAAA=&#10;" fillcolor="#fefefe" stroked="f"/>
                  <v:rect id="Rectangle 4617" o:spid="_x0000_s1758" style="position:absolute;left:459;top:1012;width:14;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wRsQA&#10;AADdAAAADwAAAGRycy9kb3ducmV2LnhtbESPQWvCQBSE70L/w/IKvelGKVtJXaUUqiJeou39kX3N&#10;BrNvQ3YT03/vCkKPw8x8w6w2o2vEQF2oPWuYzzIQxKU3NVcavs9f0yWIEJENNp5Jwx8F2KyfJivM&#10;jb9yQcMpViJBOOSowcbY5lKG0pLDMPMtcfJ+fecwJtlV0nR4TXDXyEWWKemw5rRgsaVPS+Xl1DsN&#10;Sl0WhTrutsOutz+FOfR+uSWtX57Hj3cQkcb4H36090bDq5q/wf1NegJy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AcEbEAAAA3QAAAA8AAAAAAAAAAAAAAAAAmAIAAGRycy9k&#10;b3ducmV2LnhtbFBLBQYAAAAABAAEAPUAAACJAwAAAAA=&#10;" fillcolor="#a1a1a1" stroked="f"/>
                  <v:shape id="Freeform 4618" o:spid="_x0000_s1759" style="position:absolute;left:459;top:1000;width:14;height:12;visibility:visible;mso-wrap-style:square;v-text-anchor:top" coordsize="1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FEcMA&#10;AADdAAAADwAAAGRycy9kb3ducmV2LnhtbERPTWvCQBC9C/0PyxR6041FRaKrFEEqRaG16nnYnSah&#10;2dk0O5r033cPBY+P971c975WN2pjFdjAeJSBIrbBVVwYOH1uh3NQUZAd1oHJwC9FWK8eBkvMXej4&#10;g25HKVQK4ZijgVKkybWOtiSPcRQa4sR9hdajJNgW2rXYpXBf6+csm2mPFaeGEhvalGS/j1dvYPP+&#10;9tqJXHd2ut/+HA4TGy/nuTFPj/3LApRQL3fxv3vnDExm4zQ3vUlP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hFEcMAAADdAAAADwAAAAAAAAAAAAAAAACYAgAAZHJzL2Rv&#10;d25yZXYueG1sUEsFBgAAAAAEAAQA9QAAAIgDAAAAAA==&#10;" path="m14,12r,l13,12r,l13,12r,l13,12r,l12,12r,l12,12r,l12,12r,l11,12r,l11,12r,l11,12r,l10,12r,l10,12r,l10,12r,l10,12r-1,l9,12r,l9,12r,l9,12r-1,l8,12r,-1l8,11r,l8,11r,l8,11r-1,l7,11r,l7,11r,l7,11r,l6,11r,l6,11r,l6,11r,l6,11r,l5,10r,l5,10r,l5,10r,l5,10r,l5,10r-1,l4,10r,l4,10r,l4,9r,l4,9,3,9r,l3,9r,l3,9r,l3,9r,l3,9,3,8,2,8r,l2,8r,l2,8r,l2,8r,l2,7r,l1,7r,l1,7r,l1,7r,l1,7,1,6r,l1,6r,l1,6r,l1,6r,l1,6r,l1,6r,l1,6,1,5r,l,5r,l,5r,l,5r,l,5r,l,5r,l,4r,l,4r,l,4r,l,4r,l,4r,l,4r,l,3r,l,3r,l,3r,l,3r,l,3r,l,3,,2r,l,2r,l,2r,l,2r,l,2r,l,2r,l,1r,l,1r,l,1r,l,1r,l,1r,l,1,,,,,,1r,l,1r1,l1,1r,l1,1r,l1,2r,l1,2r,l1,2r,l1,2r,l1,2,2,3r,l2,3r,l2,3r,l2,3r,l2,3r,l2,3,3,4r,l3,4r,l3,4r,l3,4r,l3,4r,l3,4r,1l4,5r,l4,5r,l4,5r,l4,5r,l4,5r,l5,5r,l5,5r,1l5,6r,l5,6r,l5,6r,l5,6r1,l6,6r,l6,6r,l6,6r,l6,6r,l6,7r1,l7,7r,l7,7r,l7,7r,l7,7r,l8,7r,l8,7r,l8,7r,l8,7r,l8,7r1,l9,7r,l9,7r,l9,7r,l9,7r1,l10,7r,1l10,8r,l10,8r,l10,8r,l10,8r,l10,8r1,l11,8r,l11,8r,l11,8r,l11,8r,l11,8r,l11,8r1,l12,8r,l12,9r,l12,9r,l12,9r,l12,9r,l12,9r,l12,9r,l12,9r1,l13,9r,l13,9r,1l13,10r,l13,10r,l13,10r,l13,10r,l13,10r,l13,10r,l13,10r,l14,11r,l14,11r,l14,11r,l14,11r,l14,11r,l14,11r,1xe" filled="f" strokeweight="0">
                    <v:stroke joinstyle="miter"/>
                    <v:path arrowok="t" o:connecttype="custom" o:connectlocs="13,12;12,12;11,12;10,12;9,12;8,11;7,11;7,11;6,11;5,10;4,10;4,9;3,9;2,8;2,8;1,7;1,6;1,6;1,5;0,5;0,4;0,4;0,3;0,3;0,2;0,2;0,1;0,1;0,1;1,1;1,2;2,3;2,3;3,4;3,4;4,5;4,5;5,6;5,6;6,6;7,7;7,7;8,7;9,7;9,7;10,8;10,8;11,8;11,8;12,9;12,9;13,9;13,10;13,10;14,11;14,11" o:connectangles="0,0,0,0,0,0,0,0,0,0,0,0,0,0,0,0,0,0,0,0,0,0,0,0,0,0,0,0,0,0,0,0,0,0,0,0,0,0,0,0,0,0,0,0,0,0,0,0,0,0,0,0,0,0,0,0"/>
                  </v:shape>
                  <v:rect id="Rectangle 4619" o:spid="_x0000_s1760"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a1nMcA&#10;AADdAAAADwAAAGRycy9kb3ducmV2LnhtbESPQWvCQBSE7wX/w/IKvelGK9JG1yCCoLSgpoXS2zP7&#10;moRk34bsNon/visIPQ4z8w2zSgZTi45aV1pWMJ1EIIgzq0vOFXx+7MYvIJxH1lhbJgVXcpCsRw8r&#10;jLXt+Uxd6nMRIOxiVFB438RSuqwgg25iG+Lg/djWoA+yzaVusQ9wU8tZFC2kwZLDQoENbQvKqvTX&#10;BMpXVHbvb8+b4/6Uy0vvD4fKfiv19DhsliA8Df4/fG/vtYL5YvoKtzfhCc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mtZzHAAAA3QAAAA8AAAAAAAAAAAAAAAAAmAIAAGRy&#10;cy9kb3ducmV2LnhtbFBLBQYAAAAABAAEAPUAAACMAwAAAAA=&#10;" fillcolor="#a0a0a0" stroked="f"/>
                  <v:rect id="Rectangle 4620" o:spid="_x0000_s1761"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qkDcIA&#10;AADdAAAADwAAAGRycy9kb3ducmV2LnhtbERPzWrCQBC+F/oOyxS8lDpRgpTUVaooiB6KaR9gyE6T&#10;0Oxs3F017dO7B6HHj+9/vhxspy7sQ+tEw2ScgWKpnGml1vD1uX15BRUiiaHOCWv45QDLxePDnArj&#10;rnLkSxlrlUIkFKShibEvEEPVsKUwdj1L4r6dtxQT9DUaT9cUbjucZtkMLbWSGhrqed1w9VOerQaf&#10;/5XPLq4+9t0BGU/5aoNy1Hr0NLy/gYo8xH/x3b0zGvLZNO1Pb9ITw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SqQNwgAAAN0AAAAPAAAAAAAAAAAAAAAAAJgCAABkcnMvZG93&#10;bnJldi54bWxQSwUGAAAAAAQABAD1AAAAhwMAAAAA&#10;" fillcolor="#a2a2a2" stroked="f"/>
                  <v:rect id="Rectangle 4621" o:spid="_x0000_s1762"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oZgcUA&#10;AADdAAAADwAAAGRycy9kb3ducmV2LnhtbESP3YrCMBCF7wXfIYywd5pWRLQai6ws7IXg+vMAYzO2&#10;xWYSmmi7b78RFrw8nDnfmbPOe9OIJ7W+tqwgnSQgiAuray4VXM5f4wUIH5A1NpZJwS95yDfDwRoz&#10;bTs+0vMUShEh7DNUUIXgMil9UZFBP7GOOHo32xoMUbal1C12EW4aOU2SuTRYc2yo0NFnRcX99DDx&#10;jd3S6u5wecjrz9EVM3Pe791OqY9Rv12BCNSH9/F/+lsrmM2nKbzWRAT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2hmBxQAAAN0AAAAPAAAAAAAAAAAAAAAAAJgCAABkcnMv&#10;ZG93bnJldi54bWxQSwUGAAAAAAQABAD1AAAAigMAAAAA&#10;" fillcolor="#a3a3a3" stroked="f"/>
                  <v:rect id="Rectangle 4622" o:spid="_x0000_s1763"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s46sUA&#10;AADdAAAADwAAAGRycy9kb3ducmV2LnhtbESPT2vCQBTE70K/w/IKvZmNoQZJXaUIkV4K8d/9kX1N&#10;UrNvY3Zr4rfvCoLHYWZ+wyzXo2nFlXrXWFYwi2IQxKXVDVcKjod8ugDhPLLG1jIpuJGD9eplssRM&#10;24F3dN37SgQIuwwV1N53mZSurMmgi2xHHLwf2xv0QfaV1D0OAW5amcRxKg02HBZq7GhTU3ne/xkF&#10;3eX7tE03u1Ne6Nnt/JsW+bwYlHp7HT8/QHga/TP8aH9pBe9pksD9TXg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OzjqxQAAAN0AAAAPAAAAAAAAAAAAAAAAAJgCAABkcnMv&#10;ZG93bnJldi54bWxQSwUGAAAAAAQABAD1AAAAigMAAAAA&#10;" fillcolor="#a4a4a4" stroked="f"/>
                  <v:rect id="Rectangle 4623" o:spid="_x0000_s1764"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ZtssQA&#10;AADdAAAADwAAAGRycy9kb3ducmV2LnhtbESPQYvCMBSE7wv+h/AEb2tqFdFqlCIIe/GwdRevj+bZ&#10;VpuX2mRr/fcbQfA4zMw3zHrbm1p01LrKsoLJOAJBnFtdcaHg57j/XIBwHlljbZkUPMjBdjP4WGOi&#10;7Z2/qct8IQKEXYIKSu+bREqXl2TQjW1DHLyzbQ36INtC6hbvAW5qGUfRXBqsOCyU2NCupPya/RkF&#10;t/hy2C/lOf3Njl0a1Tvdn1ArNRr26QqEp96/w6/2l1Ywm8dTeL4JT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WbbLEAAAA3QAAAA8AAAAAAAAAAAAAAAAAmAIAAGRycy9k&#10;b3ducmV2LnhtbFBLBQYAAAAABAAEAPUAAACJAwAAAAA=&#10;" fillcolor="#a6a6a6" stroked="f"/>
                  <v:rect id="Rectangle 4624" o:spid="_x0000_s1765"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Z3PcUA&#10;AADdAAAADwAAAGRycy9kb3ducmV2LnhtbESPX2vCQBDE3wt+h2MLvpR6aRCR6ClFEXw1TQt9W3Ob&#10;P5jbC7ltTL99r1Do4zAzv2G2+8l1aqQhtJ4NvCwSUMSlty3XBoq30/MaVBBki51nMvBNAfa72cMW&#10;M+vvfKExl1pFCIcMDTQifaZ1KBtyGBa+J45e5QeHEuVQazvgPcJdp9MkWWmHLceFBns6NFTe8i9n&#10;4KlIL/IupzW54nbMP6/jx7GqjJk/Tq8bUEKT/If/2mdrYLlKl/D7Jj4Bv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5nc9xQAAAN0AAAAPAAAAAAAAAAAAAAAAAJgCAABkcnMv&#10;ZG93bnJldi54bWxQSwUGAAAAAAQABAD1AAAAigMAAAAA&#10;" fillcolor="#a7a7a7" stroked="f"/>
                  <v:rect id="Rectangle 4625" o:spid="_x0000_s1766" style="position:absolute;left:516;top:100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GOi8YA&#10;AADdAAAADwAAAGRycy9kb3ducmV2LnhtbESPT2vCQBDF7wW/wzKCl6CbSCsSXcU/CD220YPHITsm&#10;wexs2F01+um7hUKPjzfv9+Yt171pxZ2cbywryCYpCOLS6oYrBafjYTwH4QOyxtYyKXiSh/Vq8LbE&#10;XNsHf9O9CJWIEPY5KqhD6HIpfVmTQT+xHXH0LtYZDFG6SmqHjwg3rZym6UwabDg21NjRrqbyWtxM&#10;fGO7l19lkR2S0746brJz8nI+UWo07DcLEIH68H/8l/7UCt5n0w/4XRMR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8GOi8YAAADdAAAADwAAAAAAAAAAAAAAAACYAgAAZHJz&#10;L2Rvd25yZXYueG1sUEsFBgAAAAAEAAQA9QAAAIsDAAAAAA==&#10;" fillcolor="#a9a9a9" stroked="f"/>
                  <v:rect id="Rectangle 4626" o:spid="_x0000_s1767"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FBAsUA&#10;AADdAAAADwAAAGRycy9kb3ducmV2LnhtbESPQWsCMRSE7wX/Q3hCbzWrlKWsRhFB6KFS3Crq7bF5&#10;Zhc3L2ET3e2/bwqFHoeZ+YZZrAbbigd1oXGsYDrJQBBXTjdsFBy+ti9vIEJE1tg6JgXfFGC1HD0t&#10;sNCu5z09ymhEgnAoUEEdoy+kDFVNFsPEeeLkXV1nMSbZGak77BPctnKWZbm02HBaqNHTpqbqVt6t&#10;gv2Umgov513+6Y8fvi9NyE5GqefxsJ6DiDTE//Bf+10reM1nOfy+SU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UUECxQAAAN0AAAAPAAAAAAAAAAAAAAAAAJgCAABkcnMv&#10;ZG93bnJldi54bWxQSwUGAAAAAAQABAD1AAAAigMAAAAA&#10;" fillcolor="#aaa" stroked="f"/>
                  <v:rect id="Rectangle 4627" o:spid="_x0000_s1768"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kAlMQA&#10;AADdAAAADwAAAGRycy9kb3ducmV2LnhtbESPwWrDMBBE74H+g9hCb7HsUJzWiRJCUaE+1ukHbK2N&#10;bWKtXEuN3b+PAoUch5l5w2z3s+3FhUbfOVaQJSkI4tqZjhsFX8f35QsIH5AN9o5JwR952O8eFlss&#10;jJv4ky5VaESEsC9QQRvCUEjp65Ys+sQNxNE7udFiiHJspBlxinDby1Wa5tJix3GhxYHeWqrP1a9V&#10;kJZan8u8mnT2830os1nb4VUr9fQ4HzYgAs3hHv5vfxgFz/lqDbc38QnI3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pAJTEAAAA3QAAAA8AAAAAAAAAAAAAAAAAmAIAAGRycy9k&#10;b3ducmV2LnhtbFBLBQYAAAAABAAEAPUAAACJAwAAAAA=&#10;" fillcolor="#ababab" stroked="f"/>
                  <v:rect id="Rectangle 4628" o:spid="_x0000_s1769"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gXNscA&#10;AADdAAAADwAAAGRycy9kb3ducmV2LnhtbESPwWrCQBCG74W+wzKF3nSTUESjq7SWQrFU0IjgbciO&#10;STA7G7JbjW/fORR6HP75v/lmsRpcq67Uh8azgXScgCIuvW24MnAoPkZTUCEiW2w9k4E7BVgtHx8W&#10;mFt/4x1d97FSAuGQo4E6xi7XOpQ1OQxj3xFLdva9wyhjX2nb403grtVZkky0w4blQo0drWsqL/sf&#10;JxrF+7fHU7FN18nX8fh2SmebrDXm+Wl4nYOKNMT/5b/2pzXwMslEV74RBO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1YFzbHAAAA3QAAAA8AAAAAAAAAAAAAAAAAmAIAAGRy&#10;cy9kb3ducmV2LnhtbFBLBQYAAAAABAAEAPUAAACMAwAAAAA=&#10;" fillcolor="#adadad" stroked="f"/>
                  <v:rect id="Rectangle 4629" o:spid="_x0000_s1770"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WTT8QA&#10;AADdAAAADwAAAGRycy9kb3ducmV2LnhtbESPT4vCMBTE78J+h/AEbzZVpLjVKIus4E38A8ve3jbP&#10;Nm7zUpqo9dsbQfA4zMxvmPmys7W4UuuNYwWjJAVBXDhtuFRwPKyHUxA+IGusHZOCO3lYLj56c8y1&#10;u/GOrvtQighhn6OCKoQml9IXFVn0iWuIo3dyrcUQZVtK3eItwm0tx2maSYuG40KFDa0qKv73F6sg&#10;Nd8nM/ltdvfV30/RbbMDZeas1KDffc1ABOrCO/xqb7SCSTb+hOeb+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lk0/EAAAA3QAAAA8AAAAAAAAAAAAAAAAAmAIAAGRycy9k&#10;b3ducmV2LnhtbFBLBQYAAAAABAAEAPUAAACJAwAAAAA=&#10;" fillcolor="#aeaeae" stroked="f"/>
                  <v:rect id="Rectangle 4630" o:spid="_x0000_s1771"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lGsAA&#10;AADdAAAADwAAAGRycy9kb3ducmV2LnhtbERPzYrCMBC+C/sOYRb2pumqyNI1LSIIioei9gGGZtoG&#10;m0lpsrW+/eYgePz4/rf5ZDsx0uCNYwXfiwQEceW04UZBeTvMf0D4gKyxc0wKnuQhzz5mW0y1e/CF&#10;xmtoRAxhn6KCNoQ+ldJXLVn0C9cTR652g8UQ4dBIPeAjhttOLpNkIy0ajg0t9rRvqbpf/6yCejrt&#10;ZVFeTFceMCzPdeELMyr19TntfkEEmsJb/HIftYL1ZhX3xzfxCcjs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M/lGsAAAADdAAAADwAAAAAAAAAAAAAAAACYAgAAZHJzL2Rvd25y&#10;ZXYueG1sUEsFBgAAAAAEAAQA9QAAAIUDAAAAAA==&#10;" fillcolor="#afafaf" stroked="f"/>
                  <v:rect id="Rectangle 4631" o:spid="_x0000_s1772" style="position:absolute;left:516;top:100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2slsgA&#10;AADdAAAADwAAAGRycy9kb3ducmV2LnhtbESPS2vDMBCE74X+B7GFXkIiOy+CGyWE0IJpIZAHob0t&#10;1tY2sVbCUmL331eFQI/DzHzDLNe9acSNWl9bVpCOEhDEhdU1lwpOx7fhAoQPyBoby6TghzysV48P&#10;S8y07XhPt0MoRYSwz1BBFYLLpPRFRQb9yDri6H3b1mCIsi2lbrGLcNPIcZLMpcGa40KFjrYVFZfD&#10;1SgYd3kysKlzs8l58LH9es9319dPpZ6f+s0LiEB9+A/f27lWMJ1PUvh7E5+AXP0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ayWyAAAAN0AAAAPAAAAAAAAAAAAAAAAAJgCAABk&#10;cnMvZG93bnJldi54bWxQSwUGAAAAAAQABAD1AAAAjQMAAAAA&#10;" fillcolor="#b1b1b1" stroked="f"/>
                  <v:rect id="Rectangle 4632" o:spid="_x0000_s1773"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FSSMUA&#10;AADdAAAADwAAAGRycy9kb3ducmV2LnhtbESP0WrCQBRE34X+w3KFvkjdVCXY6CqlVBBBRM0HXLLX&#10;bDB7N81uNf69Kwg+DjNzhpkvO1uLC7W+cqzgc5iAIC6crrhUkB9XH1MQPiBrrB2Tght5WC7eenPM&#10;tLvyni6HUIoIYZ+hAhNCk0npC0MW/dA1xNE7udZiiLItpW7xGuG2lqMkSaXFiuOCwYZ+DBXnw79V&#10;8JVv83TtOllMNoPV/tf87XbbVKn3fvc9AxGoC6/ws73WCibpeASPN/EJ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YVJIxQAAAN0AAAAPAAAAAAAAAAAAAAAAAJgCAABkcnMv&#10;ZG93bnJldi54bWxQSwUGAAAAAAQABAD1AAAAigMAAAAA&#10;" fillcolor="#b2b2b2" stroked="f"/>
                  <v:rect id="Rectangle 4633" o:spid="_x0000_s1774"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K6j8YA&#10;AADdAAAADwAAAGRycy9kb3ducmV2LnhtbESPT2vCQBTE70K/w/IK3nTTKlFSVylCbQ+Kfy/eHtnX&#10;JG32bciuSfz2riB4HGbmN8xs0ZlSNFS7wrKCt2EEgji1uuBMwen4NZiCcB5ZY2mZFFzJwWL+0pth&#10;om3Le2oOPhMBwi5BBbn3VSKlS3My6Ia2Ig7er60N+iDrTOoa2wA3pXyPolgaLDgs5FjRMqf0/3Ax&#10;CujvfKV2uf0+RbtVnK4mm8avN0r1X7vPDxCeOv8MP9o/WsE4Ho3g/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K6j8YAAADdAAAADwAAAAAAAAAAAAAAAACYAgAAZHJz&#10;L2Rvd25yZXYueG1sUEsFBgAAAAAEAAQA9QAAAIsDAAAAAA==&#10;" fillcolor="#b3b3b3" stroked="f"/>
                  <v:rect id="Rectangle 4634" o:spid="_x0000_s1775"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0McA&#10;AADdAAAADwAAAGRycy9kb3ducmV2LnhtbESPQWvCQBSE74X+h+UVequbtkFCdBVbkRbxYFXw+sg+&#10;k2j2bdjdJqm/vlsQehxm5htmOh9MIzpyvras4HmUgCAurK65VHDYr54yED4ga2wsk4If8jCf3d9N&#10;Mde25y/qdqEUEcI+RwVVCG0upS8qMuhHtiWO3sk6gyFKV0rtsI9w08iXJBlLgzXHhQpbeq+ouOy+&#10;jYLzcfnx1vbpauuKc5ctr5u9XGdKPT4MiwmIQEP4D9/an1pBOn5N4e9Nf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3wftDHAAAA3QAAAA8AAAAAAAAAAAAAAAAAmAIAAGRy&#10;cy9kb3ducmV2LnhtbFBLBQYAAAAABAAEAPUAAACMAwAAAAA=&#10;" fillcolor="#b5b5b5" stroked="f"/>
                  <v:rect id="Rectangle 4635" o:spid="_x0000_s1776"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ZFcsYA&#10;AADdAAAADwAAAGRycy9kb3ducmV2LnhtbESP3WrCQBSE7wt9h+UUelc3tVVK6ioiFkREaNoHOOye&#10;/Jjs2Zhdk/Ttu4Lg5TAz3zCL1Wgb0VPnK8cKXicJCGLtTMWFgt+fr5cPED4gG2wck4I/8rBaPj4s&#10;MDVu4G/qs1CICGGfooIyhDaV0uuSLPqJa4mjl7vOYoiyK6TpcIhw28hpksylxYrjQoktbUrSdXax&#10;Coa+GfenQ7471nudb/VJ1odzrtTz07j+BBFoDPfwrb0zCt7nbzO4vo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5ZFcsYAAADdAAAADwAAAAAAAAAAAAAAAACYAgAAZHJz&#10;L2Rvd25yZXYueG1sUEsFBgAAAAAEAAQA9QAAAIsDAAAAAA==&#10;" fillcolor="#b6b6b6" stroked="f"/>
                  <v:rect id="Rectangle 4636" o:spid="_x0000_s1777"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kB1cYA&#10;AADdAAAADwAAAGRycy9kb3ducmV2LnhtbESP0WrCQBRE3wv+w3KFvhTdxEqU1E2QQKEE+1DtB1yy&#10;1yQ1ezdkV5P+fVcQ+jjMzBlml0+mEzcaXGtZQbyMQBBXVrdcK/g+vS+2IJxH1thZJgW/5CDPZk87&#10;TLUd+YtuR1+LAGGXooLG+z6V0lUNGXRL2xMH72wHgz7IoZZ6wDHATSdXUZRIgy2HhQZ7KhqqLser&#10;UXD6oXJzOaw/C1y91AWWVZzEB6We59P+DYSnyf+HH+0PrWCdvCZwfxOe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kB1cYAAADdAAAADwAAAAAAAAAAAAAAAACYAgAAZHJz&#10;L2Rvd25yZXYueG1sUEsFBgAAAAAEAAQA9QAAAIsDAAAAAA==&#10;" fillcolor="#b8b8b8" stroked="f"/>
                  <v:rect id="Rectangle 4637" o:spid="_x0000_s1778" style="position:absolute;left:516;top:1002;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bK8cYA&#10;AADdAAAADwAAAGRycy9kb3ducmV2LnhtbESPT2vCQBTE74LfYXmCt7rxD7ZNsxERlfZSqK331+xr&#10;EpJ9G7Orrt++Wyh4HGbmN0y2CqYVF+pdbVnBdJKAIC6srrlU8PW5e3gC4TyyxtYyKbiRg1U+HGSY&#10;anvlD7ocfCkihF2KCirvu1RKV1Rk0E1sRxy9H9sb9FH2pdQ9XiPctHKWJEtpsOa4UGFHm4qK5nA2&#10;CgqzC8/l9zue99vjLOxP2+bt2Cg1HoX1CwhPwd/D/+1XrWCxnD/C35v4BGT+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bK8cYAAADdAAAADwAAAAAAAAAAAAAAAACYAgAAZHJz&#10;L2Rvd25yZXYueG1sUEsFBgAAAAAEAAQA9QAAAIsDAAAAAA==&#10;" fillcolor="#b9b9b9" stroked="f"/>
                  <v:rect id="Rectangle 4638" o:spid="_x0000_s1779"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2R5cMA&#10;AADdAAAADwAAAGRycy9kb3ducmV2LnhtbERPTWvCQBC9C/6HZYTezEZbJERXMYGWQvFQI7THITsm&#10;0exsyG5i+u+7h0KPj/e9O0ymFSP1rrGsYBXFIIhLqxuuFFyK12UCwnlkja1lUvBDDg77+WyHqbYP&#10;/qTx7CsRQtilqKD2vkuldGVNBl1kO+LAXW1v0AfYV1L3+AjhppXrON5Igw2Hhho7ymsq7+fBKEiG&#10;m7TZ18dbkX8X2J1kdjsNmVJPi+m4BeFp8v/iP/e7VvCyeQ5zw5vwBOT+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32R5cMAAADdAAAADwAAAAAAAAAAAAAAAACYAgAAZHJzL2Rv&#10;d25yZXYueG1sUEsFBgAAAAAEAAQA9QAAAIgDAAAAAA==&#10;" fillcolor="#bababa" stroked="f"/>
                  <v:rect id="Rectangle 4639" o:spid="_x0000_s1780"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BRjsgA&#10;AADdAAAADwAAAGRycy9kb3ducmV2LnhtbESPT2vCQBTE70K/w/IKvYhu2oq00Y2I1eKhiFULHl+z&#10;L39I9m3IbjV+e1coeBxm5jfMdNaZWpyodaVlBc/DCARxanXJuYLDfjV4A+E8ssbaMim4kINZ8tCb&#10;Yqztmb/ptPO5CBB2MSoovG9iKV1akEE3tA1x8DLbGvRBtrnULZ4D3NTyJYrG0mDJYaHAhhYFpdXu&#10;zyjYLpYffKz65Q9/LbPP7bza/LqDUk+P3XwCwlPn7+H/9lorGI1f3+H2JjwBmV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cFGOyAAAAN0AAAAPAAAAAAAAAAAAAAAAAJgCAABk&#10;cnMvZG93bnJldi54bWxQSwUGAAAAAAQABAD1AAAAjQMAAAAA&#10;" fillcolor="#bcbcbc" stroked="f"/>
                  <v:rect id="Rectangle 4640" o:spid="_x0000_s1781"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AQQMAA&#10;AADdAAAADwAAAGRycy9kb3ducmV2LnhtbERPy4rCMBTdD/gP4QruxtQHVapRRBAU3egMuL0216bY&#10;3JQmav17sxBcHs57vmxtJR7U+NKxgkE/AUGcO11yoeD/b/M7BeEDssbKMSl4kYflovMzx0y7Jx/p&#10;cQqFiCHsM1RgQqgzKX1uyKLvu5o4clfXWAwRNoXUDT5juK3kMElSabHk2GCwprWh/Ha6WwW7Ybm/&#10;nu0a7+lIO0OHyWZSX5TqddvVDESgNnzFH/dWKxin47g/volPQC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UAQQMAAAADdAAAADwAAAAAAAAAAAAAAAACYAgAAZHJzL2Rvd25y&#10;ZXYueG1sUEsFBgAAAAAEAAQA9QAAAIUDAAAAAA==&#10;" fillcolor="#bdbdbd" stroked="f"/>
                  <v:rect id="Rectangle 4641" o:spid="_x0000_s1782"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OJgccA&#10;AADdAAAADwAAAGRycy9kb3ducmV2LnhtbESPQWvCQBSE7wX/w/IKvdVNRIKkriIVweKhVsV6fGSf&#10;2bTZtzG7auqv7xaEHoeZ+YYZTztbiwu1vnKsIO0nIIgLpysuFey2i+cRCB+QNdaOScEPeZhOeg9j&#10;zLW78gddNqEUEcI+RwUmhCaX0heGLPq+a4ijd3StxRBlW0rd4jXCbS0HSZJJixXHBYMNvRoqvjdn&#10;q2D1Zdyh2d/ejp/p+2KerfcoTwOlnh672QuIQF34D9/bS61gmA1T+HsTn4C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DiYHHAAAA3QAAAA8AAAAAAAAAAAAAAAAAmAIAAGRy&#10;cy9kb3ducmV2LnhtbFBLBQYAAAAABAAEAPUAAACMAwAAAAA=&#10;" fillcolor="#bebebe" stroked="f"/>
                  <v:rect id="Rectangle 4642" o:spid="_x0000_s1783"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5hMQA&#10;AADdAAAADwAAAGRycy9kb3ducmV2LnhtbESPzWrDMBCE74W+g9hCb41cx5jgRgkhkDa3kh9yXqyt&#10;7cZaGWmTuG8fFQo9DjPzDTNfjq5XVwqx82zgdZKBIq697bgxcDxsXmagoiBb7D2TgR+KsFw8Psyx&#10;sv7GO7rupVEJwrFCA63IUGkd65YcxokfiJP35YNDSTI02ga8JbjrdZ5lpXbYcVpocaB1S/V5f3EG&#10;9KEMcp4W0++dxHzlLu8fn/XJmOencfUGSmiU//Bfe2sNFGWRw++b9AT0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v+YTEAAAA3QAAAA8AAAAAAAAAAAAAAAAAmAIAAGRycy9k&#10;b3ducmV2LnhtbFBLBQYAAAAABAAEAPUAAACJAwAAAAA=&#10;" fillcolor="silver" stroked="f"/>
                  <v:rect id="Rectangle 4643" o:spid="_x0000_s1784" style="position:absolute;left:516;top:1003;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ubcUA&#10;AADdAAAADwAAAGRycy9kb3ducmV2LnhtbESPQWvCQBSE74X+h+UVvNWNNbUSXaUIkd5ELdTjM/ua&#10;Tc2+Ddk1Sf+9WxB6HGbmG2a5HmwtOmp95VjBZJyAIC6crrhU8HnMn+cgfEDWWDsmBb/kYb16fFhi&#10;pl3Pe+oOoRQRwj5DBSaEJpPSF4Ys+rFriKP37VqLIcq2lLrFPsJtLV+SZCYtVhwXDDa0MVRcDler&#10;IJnm2x+k8676cnL/9noy9dEPSo2ehvcFiEBD+A/f2x9aQTpLp/D3Jj4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0+5txQAAAN0AAAAPAAAAAAAAAAAAAAAAAJgCAABkcnMv&#10;ZG93bnJldi54bWxQSwUGAAAAAAQABAD1AAAAigMAAAAA&#10;" fillcolor="#c1c1c1" stroked="f"/>
                  <v:rect id="Rectangle 4644" o:spid="_x0000_s1785"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G3BsYA&#10;AADdAAAADwAAAGRycy9kb3ducmV2LnhtbESP0WrCQBRE3wv+w3ILfasbJUqJrlLEYlHQGv2AS/aa&#10;pM3eDbtbE//eFQp9HGbmDDNf9qYRV3K+tqxgNExAEBdW11wqOJ8+Xt9A+ICssbFMCm7kYbkYPM0x&#10;07bjI13zUIoIYZ+hgiqENpPSFxUZ9EPbEkfvYp3BEKUrpXbYRbhp5DhJptJgzXGhwpZWFRU/+a9R&#10;MP5adfnkZrffu80oULk5H/ZurdTLc/8+AxGoD//hv/anVpBO0xQ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G3BsYAAADdAAAADwAAAAAAAAAAAAAAAACYAgAAZHJz&#10;L2Rvd25yZXYueG1sUEsFBgAAAAAEAAQA9QAAAIsDAAAAAA==&#10;" fillcolor="#c3c3c3" stroked="f"/>
                  <v:rect id="Rectangle 4645" o:spid="_x0000_s1786"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jQsgA&#10;AADdAAAADwAAAGRycy9kb3ducmV2LnhtbESP3WrCQBSE74W+w3IK3ummqYqkrhKEUC0FqT+ll4fs&#10;aRKaPRuzq4lv3y0IvRxm5htmsepNLa7UusqygqdxBII4t7riQsHxkI3mIJxH1lhbJgU3crBaPgwW&#10;mGjb8Qdd974QAcIuQQWl900ipctLMujGtiEO3rdtDfog20LqFrsAN7WMo2gmDVYcFkpsaF1S/rO/&#10;GAXZs92eLue39277il+33Wfn4yxVavjYpy8gPPX+P3xvb7SCyWwyhb834QnI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9SNCyAAAAN0AAAAPAAAAAAAAAAAAAAAAAJgCAABk&#10;cnMvZG93bnJldi54bWxQSwUGAAAAAAQABAD1AAAAjQMAAAAA&#10;" fillcolor="#c4c4c4" stroked="f"/>
                  <v:rect id="Rectangle 4646" o:spid="_x0000_s1787"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j4BcUA&#10;AADdAAAADwAAAGRycy9kb3ducmV2LnhtbESPQWvCQBSE74X+h+UVvNVNqwaJrlIKoiIUjHp/Zl+T&#10;0OzbuLtq/PduQfA4zMw3zHTemUZcyPnasoKPfgKCuLC65lLBfrd4H4PwAVljY5kU3MjDfPb6MsVM&#10;2ytv6ZKHUkQI+wwVVCG0mZS+qMig79uWOHq/1hkMUbpSaofXCDeN/EySVBqsOS5U2NJ3RcVffjYK&#10;ik2i8+XgvP7ZH8b6NDra8uRWSvXeuq8JiEBdeIYf7ZVWMEyHKfy/iU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SPgFxQAAAN0AAAAPAAAAAAAAAAAAAAAAAJgCAABkcnMv&#10;ZG93bnJldi54bWxQSwUGAAAAAAQABAD1AAAAigMAAAAA&#10;" fillcolor="#c5c5c5" stroked="f"/>
                  <v:rect id="Rectangle 4647" o:spid="_x0000_s1788"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PNHcUA&#10;AADdAAAADwAAAGRycy9kb3ducmV2LnhtbESPQWvCQBSE74L/YXmCN92Yii2pq4hQFMRKbcTrI/tM&#10;QrNvY3bV+O/dguBxmJlvmOm8NZW4UuNKywpGwwgEcWZ1ybmC9Pdr8AHCeWSNlWVScCcH81m3M8VE&#10;2xv/0HXvcxEg7BJUUHhfJ1K6rCCDbmhr4uCdbGPQB9nkUjd4C3BTyTiKJtJgyWGhwJqWBWV/+4tR&#10;8EanODuu6jMdNvHG7VZptP1Oler32sUnCE+tf4Wf7bVWMJ6M3+H/TXg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080dxQAAAN0AAAAPAAAAAAAAAAAAAAAAAJgCAABkcnMv&#10;ZG93bnJldi54bWxQSwUGAAAAAAQABAD1AAAAigMAAAAA&#10;" fillcolor="#c7c7c7" stroked="f"/>
                  <v:rect id="Rectangle 4648" o:spid="_x0000_s1789"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8+cMA&#10;AADdAAAADwAAAGRycy9kb3ducmV2LnhtbERPz2vCMBS+D/wfwhO8zdQhIp1RRBSmDMc6Dzs+mmdb&#10;bV5Kktq6v94cBh4/vt+LVW9qcSPnK8sKJuMEBHFudcWFgtPP7nUOwgdkjbVlUnAnD6vl4GWBqbYd&#10;f9MtC4WIIexTVFCG0KRS+rwkg35sG+LIna0zGCJ0hdQOuxhuavmWJDNpsOLYUGJDm5Lya9YaBV/r&#10;w2n7l80vWbvtji27Pf1+NkqNhv36HUSgPjzF/+4PrWA6m8a58U1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8+cMAAADdAAAADwAAAAAAAAAAAAAAAACYAgAAZHJzL2Rv&#10;d25yZXYueG1sUEsFBgAAAAAEAAQA9QAAAIgDAAAAAA==&#10;" fillcolor="#c8c8c8" stroked="f"/>
                  <v:rect id="Rectangle 4649" o:spid="_x0000_s1790"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xXlccA&#10;AADdAAAADwAAAGRycy9kb3ducmV2LnhtbESPT2vCQBTE74LfYXmFXkQ3WhGNrmJLhdae/ANeH7vP&#10;JDT7Ns1uTPrtXaHQ4zAzv2FWm86W4ka1LxwrGI8SEMTamYIzBefTbjgH4QOywdIxKfglD5t1v7fC&#10;1LiWD3Q7hkxECPsUFeQhVKmUXudk0Y9cRRy9q6sthijrTJoa2wi3pZwkyUxaLDgu5FjRW076+9hY&#10;Ba+6MZP38+5z638G+6+yuWjbvij1/NRtlyACdeE//Nf+MAqms+kCHm/iE5D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sV5XHAAAA3QAAAA8AAAAAAAAAAAAAAAAAmAIAAGRy&#10;cy9kb3ducmV2LnhtbFBLBQYAAAAABAAEAPUAAACMAwAAAAA=&#10;" fillcolor="#c9c9c9" stroked="f"/>
                  <v:rect id="Rectangle 4650" o:spid="_x0000_s1791" style="position:absolute;left:516;top:1004;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h3sUA&#10;AADdAAAADwAAAGRycy9kb3ducmV2LnhtbERPz2vCMBS+C/sfwhvsMjRVZx3VKCIbyE5Wd9huj+bZ&#10;lDYvpclst7/eHAYeP77f6+1gG3GlzleOFUwnCQjiwumKSwWf5/fxKwgfkDU2jknBL3nYbh5Ga8y0&#10;6zmn6ymUIoawz1CBCaHNpPSFIYt+4lriyF1cZzFE2JVSd9jHcNvIWZKk0mLFscFgS3tDRX36sQr2&#10;zbP5+Jot5339ndt5+lcvj/mbUk+Pw24FItAQ7uJ/90EreEkXcX98E5+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ZKHexQAAAN0AAAAPAAAAAAAAAAAAAAAAAJgCAABkcnMv&#10;ZG93bnJldi54bWxQSwUGAAAAAAQABAD1AAAAigMAAAAA&#10;" fillcolor="#cbcbcb" stroked="f"/>
                  <v:rect id="Rectangle 4651" o:spid="_x0000_s1792"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YxFcYA&#10;AADdAAAADwAAAGRycy9kb3ducmV2LnhtbESPzWrDMBCE74W+g9hCb7WcxDHGjRLaQKG3xk4vvW2t&#10;9Q+2VsZSEvftq0Agx2FmvmE2u9kM4kyT6ywrWEQxCOLK6o4bBd/Hj5cMhPPIGgfLpOCPHOy2jw8b&#10;zLW9cEHn0jciQNjlqKD1fsyldFVLBl1kR+Lg1XYy6IOcGqknvAS4GeQyjlNpsOOw0OJI+5aqvjwZ&#10;Bau+3q8OY5bppvpd98lP8WXrd6Wen+a3VxCeZn8P39qfWkGSrhdwfROegN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YxFcYAAADdAAAADwAAAAAAAAAAAAAAAACYAgAAZHJz&#10;L2Rvd25yZXYueG1sUEsFBgAAAAAEAAQA9QAAAIsDAAAAAA==&#10;" fillcolor="#ccc" stroked="f"/>
                  <v:rect id="Rectangle 4652" o:spid="_x0000_s1793"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Up8cA&#10;AADdAAAADwAAAGRycy9kb3ducmV2LnhtbESPQWvCQBSE7wX/w/IKvYhuaqtodJUSLHgoRaMHj4/s&#10;M0nNvk2zq4n/3hUKPQ4z8w2zWHWmEldqXGlZweswAkGcWV1yruCw/xxMQTiPrLGyTApu5GC17D0t&#10;MNa25R1dU5+LAGEXo4LC+zqW0mUFGXRDWxMH72Qbgz7IJpe6wTbATSVHUTSRBksOCwXWlBSUndOL&#10;UZDULX9tv+Vvuu7/HPrHt9lxnGilXp67jzkIT53/D/+1N1rB+2Q8gs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91KfHAAAA3QAAAA8AAAAAAAAAAAAAAAAAmAIAAGRy&#10;cy9kb3ducmV2LnhtbFBLBQYAAAAABAAEAPUAAACMAwAAAAA=&#10;" fillcolor="#cdcdcd" stroked="f"/>
                  <v:rect id="Rectangle 4653" o:spid="_x0000_s1794"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FlhMUA&#10;AADdAAAADwAAAGRycy9kb3ducmV2LnhtbESPT4vCMBTE74LfITxhL6Kpu1uRahQRZXfx5B8Eb4/m&#10;2Vabl9JktX57Iwgeh5n5DTOZNaYUV6pdYVnBoB+BIE6tLjhTsN+teiMQziNrLC2Tgjs5mE3brQkm&#10;2t54Q9etz0SAsEtQQe59lUjp0pwMur6tiIN3srVBH2SdSV3jLcBNKT+jaCgNFhwWcqxokVN62f4b&#10;BWxlvM7ovjykl7X86cZ/zXl1VOqj08zHIDw1/h1+tX+1gu9h/AXPN+EJ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cWWExQAAAN0AAAAPAAAAAAAAAAAAAAAAAJgCAABkcnMv&#10;ZG93bnJldi54bWxQSwUGAAAAAAQABAD1AAAAigMAAAAA&#10;" fillcolor="#cfcfcf" stroked="f"/>
                  <v:rect id="Rectangle 4654" o:spid="_x0000_s1795"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pJrscA&#10;AADdAAAADwAAAGRycy9kb3ducmV2LnhtbESPzWrDMBCE74W+g9hCLyGWUxwTXCuhFAKhOeWnJceN&#10;tbXdWitjqbbz9lEg0OMwM98w+Wo0jeipc7VlBbMoBkFcWF1zqeB4WE8XIJxH1thYJgUXcrBaPj7k&#10;mGk78I76vS9FgLDLUEHlfZtJ6YqKDLrItsTB+7adQR9kV0rd4RDgppEvcZxKgzWHhQpbeq+o+N3/&#10;GQU/5/kn+kWRTMZd/bXtz3b9MZyUen4a315BeBr9f/je3mgFSTpP4PYmPAG5v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2KSa7HAAAA3QAAAA8AAAAAAAAAAAAAAAAAmAIAAGRy&#10;cy9kb3ducmV2LnhtbFBLBQYAAAAABAAEAPUAAACMAwAAAAA=&#10;" fillcolor="#d0d0d0" stroked="f"/>
                  <v:rect id="Rectangle 4655" o:spid="_x0000_s1796"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nLiMQA&#10;AADdAAAADwAAAGRycy9kb3ducmV2LnhtbESPwWrDMBBE74H8g9hAb4mcJjHFjWxCocUQKNjpByzW&#10;1jKxVo6lxu7fV4VCj8PMvGGOxWx7cafRd44VbDcJCOLG6Y5bBR+X1/UTCB+QNfaOScE3eSjy5eKI&#10;mXYTV3SvQysihH2GCkwIQyalbwxZ9Bs3EEfv040WQ5RjK/WIU4TbXj4mSSotdhwXDA70Yqi51l9W&#10;gfVy97YrK023dx7mczMZP7VKPazm0zOIQHP4D/+1S61gnx4O8PsmPgG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5y4jEAAAA3QAAAA8AAAAAAAAAAAAAAAAAmAIAAGRycy9k&#10;b3ducmV2LnhtbFBLBQYAAAAABAAEAPUAAACJAwAAAAA=&#10;" fillcolor="#d1d1d1" stroked="f"/>
                  <v:rect id="Rectangle 4656" o:spid="_x0000_s1797" style="position:absolute;left:516;top:1005;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BEgcgA&#10;AADdAAAADwAAAGRycy9kb3ducmV2LnhtbESPQUsDMRSE74L/ITyhl2KzFrvo2rTY0kIQWmgV2+Nz&#10;89xd3LwsSWzXf2+EgsdhZr5hpvPetuJEPjSOFdyNMhDEpTMNVwreXte3DyBCRDbYOiYFPxRgPru+&#10;mmJh3Jl3dNrHSiQIhwIV1DF2hZShrMliGLmOOHmfzluMSfpKGo/nBLetHGdZLi02nBZq7GhZU/m1&#10;/7YK8qM7rLTWi/elLh839DF8WfutUoOb/vkJRKQ+/ocvbW0U3OeTHP7epCcgZ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EESByAAAAN0AAAAPAAAAAAAAAAAAAAAAAJgCAABk&#10;cnMvZG93bnJldi54bWxQSwUGAAAAAAQABAD1AAAAjQMAAAAA&#10;" fillcolor="#d2d2d2" stroked="f"/>
                  <v:rect id="Rectangle 4657" o:spid="_x0000_s1798"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tdgMUA&#10;AADdAAAADwAAAGRycy9kb3ducmV2LnhtbESP3WoCMRSE7wt9h3AKvRHNtrhruzVKKS3onX8PcNgc&#10;N6ubkyVJdevTG0Ho5TAz3zDTeW9bcSIfGscKXkYZCOLK6YZrBbvtz/ANRIjIGlvHpOCPAsxnjw9T&#10;LLU785pOm1iLBOFQogITY1dKGSpDFsPIdcTJ2ztvMSbpa6k9nhPctvI1ywppseG0YLCjL0PVcfNr&#10;FcjDSjey+y78YT846nezzPGSK/X81H9+gIjUx//wvb3QCsZFPoHbm/QE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12AxQAAAN0AAAAPAAAAAAAAAAAAAAAAAJgCAABkcnMv&#10;ZG93bnJldi54bWxQSwUGAAAAAAQABAD1AAAAigMAAAAA&#10;" fillcolor="#d4d4d4" stroked="f"/>
                  <v:rect id="Rectangle 4658" o:spid="_x0000_s1799"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H67cMA&#10;AADdAAAADwAAAGRycy9kb3ducmV2LnhtbERPPW/CMBDdK/EfrENiA4eKhipgEAVVZegApJU6HvER&#10;B+JzFBtI/309IHV8et/zZWdrcaPWV44VjEcJCOLC6YpLBV/5+/AVhA/IGmvHpOCXPCwXvac5Ztrd&#10;eU+3QyhFDGGfoQITQpNJ6QtDFv3INcSRO7nWYoiwLaVu8R7DbS2fkySVFiuODQYbWhsqLoerVTBN&#10;3MZejvl3us1/zPXzg3fnN1Zq0O9WMxCBuvAvfri3WsEkfYlz45v4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H67cMAAADdAAAADwAAAAAAAAAAAAAAAACYAgAAZHJzL2Rv&#10;d25yZXYueG1sUEsFBgAAAAAEAAQA9QAAAIgDAAAAAA==&#10;" fillcolor="#d5d5d5" stroked="f"/>
                  <v:rect id="Rectangle 4659" o:spid="_x0000_s1800"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LxEMQA&#10;AADdAAAADwAAAGRycy9kb3ducmV2LnhtbESPQWvCQBSE74L/YXlCb7pRqtTUVUQQpCjYqPdH9jUJ&#10;Zt8u2W1M++tdQfA4zMw3zGLVmVq01PjKsoLxKAFBnFtdcaHgfNoOP0D4gKyxtkwK/sjDatnvLTDV&#10;9sbf1GahEBHCPkUFZQguldLnJRn0I+uIo/djG4MhyqaQusFbhJtaTpJkJg1WHBdKdLQpKb9mv0bB&#10;JTt+1Rv6N87tW5scd/pgtwel3gbd+hNEoC68ws/2Tit4n03n8HgTn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S8RDEAAAA3QAAAA8AAAAAAAAAAAAAAAAAmAIAAGRycy9k&#10;b3ducmV2LnhtbFBLBQYAAAAABAAEAPUAAACJAwAAAAA=&#10;" fillcolor="#d6d6d6" stroked="f"/>
                  <v:rect id="Rectangle 4660" o:spid="_x0000_s1801"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m3cIA&#10;AADdAAAADwAAAGRycy9kb3ducmV2LnhtbERPy4rCMBTdC/MP4Q64EU1nKh2pjSLCiDvxsZjlpbl9&#10;MM1NaWJb/94sBJeH8862o2lET52rLSv4WkQgiHOray4V3K6/8xUI55E1NpZJwYMcbDcfkwxTbQc+&#10;U3/xpQgh7FJUUHnfplK6vCKDbmFb4sAVtjPoA+xKqTscQrhp5HcUJdJgzaGhwpb2FeX/l7tRYPHv&#10;UcSH3p2GXX6c/azi/lrHSk0/x90ahKfRv8Uv91ErWCZJ2B/ehCc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7ObdwgAAAN0AAAAPAAAAAAAAAAAAAAAAAJgCAABkcnMvZG93&#10;bnJldi54bWxQSwUGAAAAAAQABAD1AAAAhwMAAAAA&#10;" fillcolor="#d7d7d7" stroked="f"/>
                  <v:rect id="Rectangle 4661" o:spid="_x0000_s1802"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BuJ8kA&#10;AADdAAAADwAAAGRycy9kb3ducmV2LnhtbESPQWvCQBSE7wX/w/KEXopubEtaoqukoUpBKKil0Nsj&#10;+0yC2bfp7lZTf70rFHocZuYbZrboTSuO5HxjWcFknIAgLq1uuFLwsVuOnkH4gKyxtUwKfsnDYj64&#10;mWGm7Yk3dNyGSkQI+wwV1CF0mZS+rMmgH9uOOHp76wyGKF0ltcNThJtW3idJKg02HBdq7KioqTxs&#10;f4yC96+n1Xfuzmb9+bq/W+XFy4MvNkrdDvt8CiJQH/7Df+03reAxTSdwfROfgJx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8BuJ8kAAADdAAAADwAAAAAAAAAAAAAAAACYAgAA&#10;ZHJzL2Rvd25yZXYueG1sUEsFBgAAAAAEAAQA9QAAAI4DAAAAAA==&#10;" fillcolor="#d9d9d9" stroked="f"/>
                  <v:rect id="Rectangle 4662" o:spid="_x0000_s1803" style="position:absolute;left:516;top:1006;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pQsUA&#10;AADdAAAADwAAAGRycy9kb3ducmV2LnhtbESPQWsCMRSE74L/ITyhN81qy1JWo4iwUKSH1nrw+Eye&#10;u4ubl22Sutt/3xQEj8PMfMOsNoNtxY18aBwrmM8yEMTamYYrBcevcvoKIkRkg61jUvBLATbr8WiF&#10;hXE9f9LtECuRIBwKVFDH2BVSBl2TxTBzHXHyLs5bjEn6ShqPfYLbVi6yLJcWG04LNXa0q0lfDz9W&#10;wbMuz++BTuX3UZd+q4f99aPfK/U0GbZLEJGG+Ajf229GwUueL+D/TX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ClCxQAAAN0AAAAPAAAAAAAAAAAAAAAAAJgCAABkcnMv&#10;ZG93bnJldi54bWxQSwUGAAAAAAQABAD1AAAAigMAAAAA&#10;" fillcolor="#dadada" stroked="f"/>
                  <v:rect id="Rectangle 4663" o:spid="_x0000_s1804"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ixmccA&#10;AADdAAAADwAAAGRycy9kb3ducmV2LnhtbESPT2vCQBTE74V+h+UJ3upGU4JGV2kKai5F6h9ob4/s&#10;MwnNvg3Z1aTfvlso9DjMzG+Y1WYwjbhT52rLCqaTCARxYXXNpYLzafs0B+E8ssbGMin4Jgeb9ePD&#10;ClNte36n+9GXIkDYpaig8r5NpXRFRQbdxLbEwbvazqAPsiul7rAPcNPIWRQl0mDNYaHCll4rKr6O&#10;N6Mg+3AHt8h32T7m5G3Hxsw/LzOlxqPhZQnC0+D/w3/tXCt4TpIYft+EJ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IsZnHAAAA3QAAAA8AAAAAAAAAAAAAAAAAmAIAAGRy&#10;cy9kb3ducmV2LnhtbFBLBQYAAAAABAAEAPUAAACMAwAAAAA=&#10;" fillcolor="#dcdcdc" stroked="f"/>
                  <v:rect id="Rectangle 4664" o:spid="_x0000_s1805"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1AO8gA&#10;AADdAAAADwAAAGRycy9kb3ducmV2LnhtbESPT2vCQBTE74V+h+UVvDWbSkht6ipFEPQi/qPa2zP7&#10;TNJm34bsqtFP7xYKPQ4z8xtmOO5MLc7UusqygpcoBkGcW11xoWC7mT4PQDiPrLG2TAqu5GA8enwY&#10;YqbthVd0XvtCBAi7DBWU3jeZlC4vyaCLbEMcvKNtDfog20LqFi8BbmrZj+NUGqw4LJTY0KSk/Gd9&#10;Mgpubp/Pp4v+m/+67b4Pn8tFmrySUr2n7uMdhKfO/4f/2jOtIEnTBH7fhCcgR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nUA7yAAAAN0AAAAPAAAAAAAAAAAAAAAAAJgCAABk&#10;cnMvZG93bnJldi54bWxQSwUGAAAAAAQABAD1AAAAjQMAAAAA&#10;" fillcolor="#ddd" stroked="f"/>
                  <v:rect id="Rectangle 4665" o:spid="_x0000_s1806"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1z4McA&#10;AADdAAAADwAAAGRycy9kb3ducmV2LnhtbESP3WoCMRSE74W+QzgFb4pma3WRrVFKQSuI/4XSu8Pm&#10;uFm6OVk2qa5v3wgFL4eZ+YaZzFpbiTM1vnSs4LmfgCDOnS65UPB5nPfGIHxA1lg5JgVX8jCbPnQm&#10;mGl34T2dD6EQEcI+QwUmhDqT0ueGLPq+q4mjd3KNxRBlU0jd4CXCbSUHSZJKiyXHBYM1vRvKfw6/&#10;VsGXTrQz1+33ZrUwa73Dj/r09KJU97F9ewURqA338H97qRUM03QEtzfxCcj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9c+DHAAAA3QAAAA8AAAAAAAAAAAAAAAAAmAIAAGRy&#10;cy9kb3ducmV2LnhtbFBLBQYAAAAABAAEAPUAAACMAwAAAAA=&#10;" fillcolor="#dedede" stroked="f"/>
                  <v:rect id="Rectangle 4666" o:spid="_x0000_s1807"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VYncUA&#10;AADdAAAADwAAAGRycy9kb3ducmV2LnhtbESPQUvDQBSE74L/YXmCF7EbRYKk3RaxCqJ4aA14fWRf&#10;d9Nk34bsM43/3hUEj8PMfMOsNnPo1URjaiMbuFkUoIibaFt2BuqP5+t7UEmQLfaRycA3Jdisz89W&#10;WNl44h1Ne3EqQzhVaMCLDJXWqfEUMC3iQJy9QxwDSpaj03bEU4aHXt8WRakDtpwXPA706Knp9l/B&#10;wPFzen9zvqvFkTxtt9Qdrl5rYy4v5oclKKFZ/sN/7Rdr4K4sS/h9k5+AX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JVidxQAAAN0AAAAPAAAAAAAAAAAAAAAAAJgCAABkcnMv&#10;ZG93bnJldi54bWxQSwUGAAAAAAQABAD1AAAAigMAAAAA&#10;" fillcolor="#e0e0e0" stroked="f"/>
                  <v:rect id="Rectangle 4667" o:spid="_x0000_s1808"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jSDsUA&#10;AADdAAAADwAAAGRycy9kb3ducmV2LnhtbESPzYrCQBCE78K+w9DC3nTiD1GymcgiLOzBi9EHaDNt&#10;kk2mJ2RGTd5+RxA8FlX1FZXuBtOKO/WutqxgMY9AEBdW11wqOJ9+ZlsQziNrbC2TgpEc7LKPSYqJ&#10;tg8+0j33pQgQdgkqqLzvEildUZFBN7cdcfCutjfog+xLqXt8BLhp5TKKYmmw5rBQYUf7ioomvxkF&#10;K9JxczscD9vLdVU3p7/xMupcqc/p8P0FwtPg3+FX+1crWMfxBp5vwhOQ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NIOxQAAAN0AAAAPAAAAAAAAAAAAAAAAAJgCAABkcnMv&#10;ZG93bnJldi54bWxQSwUGAAAAAAQABAD1AAAAigMAAAAA&#10;" fillcolor="#e1e1e1" stroked="f"/>
                  <v:rect id="Rectangle 4668" o:spid="_x0000_s1809" style="position:absolute;left:516;top:1007;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Pqo8IA&#10;AADdAAAADwAAAGRycy9kb3ducmV2LnhtbERPz0vDMBS+C/4P4Qm7uVTZwqjLhihjXjzYDc+P5q3t&#10;TF5KkrWdf705DDx+fL/X28lZMVCInWcNT/MCBHHtTceNhuNh97gCEROyQeuZNFwpwnZzf7fG0viR&#10;v2ioUiNyCMcSNbQp9aWUsW7JYZz7njhzJx8cpgxDI03AMYc7K5+LQkmHHeeGFnt6a6n+qS5Ow29a&#10;VGoI37j/VEt/Ht/t7jhYrWcP0+sLiERT+hff3B9Gw0KpPDe/yU9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w+qjwgAAAN0AAAAPAAAAAAAAAAAAAAAAAJgCAABkcnMvZG93&#10;bnJldi54bWxQSwUGAAAAAAQABAD1AAAAhwMAAAAA&#10;" fillcolor="#e2e2e2" stroked="f"/>
                  <v:rect id="Rectangle 4669" o:spid="_x0000_s1810"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rKicMA&#10;AADdAAAADwAAAGRycy9kb3ducmV2LnhtbESPQYvCMBSE78L+h/AW9qbpihTtGkXUxV7VLnt9NM+2&#10;2LyUJGr990YQPA4z8w0zX/amFVdyvrGs4HuUgCAurW64UlAcf4dTED4ga2wtk4I7eVguPgZzzLS9&#10;8Z6uh1CJCGGfoYI6hC6T0pc1GfQj2xFH72SdwRClq6R2eItw08pxkqTSYMNxocaO1jWV58PFKEia&#10;PbnVbvx3+V/rYrKZ5uftKVfq67Nf/YAI1Id3+NXOtYJJms7g+SY+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rKicMAAADdAAAADwAAAAAAAAAAAAAAAACYAgAAZHJzL2Rv&#10;d25yZXYueG1sUEsFBgAAAAAEAAQA9QAAAIgDAAAAAA==&#10;" fillcolor="#e4e4e4" stroked="f"/>
                  <v:rect id="Rectangle 4670" o:spid="_x0000_s1811"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a6YcQA&#10;AADdAAAADwAAAGRycy9kb3ducmV2LnhtbERPTWvCQBC9F/wPywi9SLOxBJXUTRClpYd6MBbiccyO&#10;SWh2NmS3Gv999yD0+Hjf63w0nbjS4FrLCuZRDIK4srrlWsH38f1lBcJ5ZI2dZVJwJwd5NnlaY6rt&#10;jQ90LXwtQgi7FBU03veplK5qyKCLbE8cuIsdDPoAh1rqAW8h3HTyNY4X0mDLoaHBnrYNVT/Fr1FQ&#10;nGf73f1jk5QJ7i6n8mtmVkhKPU/HzRsIT6P/Fz/cn1pBsliG/eFNe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2umHEAAAA3QAAAA8AAAAAAAAAAAAAAAAAmAIAAGRycy9k&#10;b3ducmV2LnhtbFBLBQYAAAAABAAEAPUAAACJAwAAAAA=&#10;" fillcolor="#e5e5e5" stroked="f"/>
                  <v:rect id="Rectangle 4671" o:spid="_x0000_s1812"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JIkMUA&#10;AADdAAAADwAAAGRycy9kb3ducmV2LnhtbESP3WoCMRSE74W+QziCd5q1yKqrUUqx4EWt+PMAh80x&#10;u7o52W6ibt/eFAQvh5n5hpkvW1uJGzW+dKxgOEhAEOdOl2wUHA9f/QkIH5A1Vo5JwR95WC7eOnPM&#10;tLvzjm77YESEsM9QQRFCnUnp84Is+oGriaN3co3FEGVjpG7wHuG2ku9JkkqLJceFAmv6LCi/7K9W&#10;QWu2u9Vv+r3ZrurS4M/ZjaZurVSv237MQARqwyv8bK+1glE6HsL/m/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AkiQxQAAAN0AAAAPAAAAAAAAAAAAAAAAAJgCAABkcnMv&#10;ZG93bnJldi54bWxQSwUGAAAAAAQABAD1AAAAigMAAAAA&#10;" fillcolor="#e6e6e6" stroked="f"/>
                  <v:rect id="Rectangle 4672" o:spid="_x0000_s1813"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6pWMQA&#10;AADdAAAADwAAAGRycy9kb3ducmV2LnhtbESPwWrDMBBE74X+g9hAb7XsNKTFsRKa0ILJrY4/YLE2&#10;lom1MpZiu39fFQo9DjPzhikOi+3FRKPvHCvIkhQEceN0x62C+vL5/AbCB2SNvWNS8E0eDvvHhwJz&#10;7Wb+oqkKrYgQ9jkqMCEMuZS+MWTRJ24gjt7VjRZDlGMr9YhzhNtertN0Ky12HBcMDnQy1Nyqu1Xw&#10;YQzKps7s1JX1eXN+6U/+mCn1tFredyACLeE//NcutYLN9nUNv2/iE5D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OqVjEAAAA3QAAAA8AAAAAAAAAAAAAAAAAmAIAAGRycy9k&#10;b3ducmV2LnhtbFBLBQYAAAAABAAEAPUAAACJAwAAAAA=&#10;" fillcolor="#e8e8e8" stroked="f"/>
                  <v:rect id="Rectangle 4673" o:spid="_x0000_s1814"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i5C8UA&#10;AADdAAAADwAAAGRycy9kb3ducmV2LnhtbESPQWvCQBSE7wX/w/IK3uqmWoykriKCINKL0YPHZ/Y1&#10;Ccm+jbtrTP99Vyj0OMzMN8xyPZhW9OR8bVnB+yQBQVxYXXOp4HzavS1A+ICssbVMCn7Iw3o1elli&#10;pu2Dj9TnoRQRwj5DBVUIXSalLyoy6Ce2I47et3UGQ5SulNrhI8JNK6dJMpcGa44LFXa0raho8rtR&#10;wKlsmvt1e7nJ/mIW/ssd8n2q1Ph12HyCCDSE//Bfe68VfMzTGTzf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qLkLxQAAAN0AAAAPAAAAAAAAAAAAAAAAAJgCAABkcnMv&#10;ZG93bnJldi54bWxQSwUGAAAAAAQABAD1AAAAigMAAAAA&#10;" fillcolor="#e9e9e9" stroked="f"/>
                  <v:rect id="Rectangle 4674" o:spid="_x0000_s1815"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0hHcQA&#10;AADdAAAADwAAAGRycy9kb3ducmV2LnhtbESP0YrCMBRE3xf2H8Jd8EU0VYpK1yiLIIjgw1Y/4Npc&#10;22JzU5LU1r83wsI+DjNzhllvB9OIBzlfW1YwmyYgiAuray4VXM77yQqED8gaG8uk4EketpvPjzVm&#10;2vb8S488lCJC2GeooAqhzaT0RUUG/dS2xNG7WWcwROlKqR32EW4aOU+ShTRYc1yosKVdRcU974yC&#10;3Tk/+uQeTum4d8txx9dVR1elRl/DzzeIQEP4D/+1D1pBulim8H4Tn4D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dIR3EAAAA3QAAAA8AAAAAAAAAAAAAAAAAmAIAAGRycy9k&#10;b3ducmV2LnhtbFBLBQYAAAAABAAEAPUAAACJAwAAAAA=&#10;" fillcolor="#ebebeb" stroked="f"/>
                  <v:rect id="Rectangle 4675" o:spid="_x0000_s1816" style="position:absolute;left:516;top:1008;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UycYA&#10;AADdAAAADwAAAGRycy9kb3ducmV2LnhtbESPzW7CMBCE75X6DtZW6q04oJafgIMAqQJOtMADrOIl&#10;CcTryHZI+vY1UqUeRzPzjWax7E0t7uR8ZVnBcJCAIM6trrhQcD59vk1B+ICssbZMCn7IwzJ7flpg&#10;qm3H33Q/hkJECPsUFZQhNKmUPi/JoB/Yhjh6F+sMhihdIbXDLsJNLUdJMpYGK44LJTa0KSm/HVuj&#10;oNuuJ/v+a++3V92undkc3GwmlXp96VdzEIH68B/+a++0gvfx5AMe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IUycYAAADdAAAADwAAAAAAAAAAAAAAAACYAgAAZHJz&#10;L2Rvd25yZXYueG1sUEsFBgAAAAAEAAQA9QAAAIsDAAAAAA==&#10;" fillcolor="#ececec" stroked="f"/>
                  <v:rect id="Rectangle 4676" o:spid="_x0000_s1817"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OOmMYA&#10;AADdAAAADwAAAGRycy9kb3ducmV2LnhtbESPX2vCQBDE34V+h2MLfRG96x9SiZ5SBKlvtVbQxyW3&#10;JtHcXsitmn77XqHQx2FmfsPMFr1v1JW6WAe28Dg2oIiL4GouLey+VqMJqCjIDpvAZOGbIizmd4MZ&#10;5i7c+JOuWylVgnDM0UIl0uZax6Iij3EcWuLkHUPnUZLsSu06vCW4b/STMZn2WHNaqLClZUXFeXvx&#10;Fk7SvEcTNmtZrvb15vBshpePnbUP9/3bFJRQL//hv/baWXjJXjP4fZOegJ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aOOmMYAAADdAAAADwAAAAAAAAAAAAAAAACYAgAAZHJz&#10;L2Rvd25yZXYueG1sUEsFBgAAAAAEAAQA9QAAAIsDAAAAAA==&#10;" fillcolor="#ededed" stroked="f"/>
                  <v:rect id="Rectangle 4677" o:spid="_x0000_s1818"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zbb8UA&#10;AADdAAAADwAAAGRycy9kb3ducmV2LnhtbESPQWvCQBSE70L/w/IK3nRTkVijq0hF0FNpWjDHZ/aZ&#10;RLNvQ3Y18d+7hUKPw8x8wyzXvanFnVpXWVbwNo5AEOdWV1wo+Pnejd5BOI+ssbZMCh7kYL16GSwx&#10;0bbjL7qnvhABwi5BBaX3TSKly0sy6Ma2IQ7e2bYGfZBtIXWLXYCbWk6iKJYGKw4LJTb0UVJ+TW9G&#10;Qdd8zvUm06cuy1KZn47bg4svSg1f+80ChKfe/4f/2nutYBrPZvD7JjwBuX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vNtvxQAAAN0AAAAPAAAAAAAAAAAAAAAAAJgCAABkcnMv&#10;ZG93bnJldi54bWxQSwUGAAAAAAQABAD1AAAAigMAAAAA&#10;" fillcolor="#efefef" stroked="f"/>
                  <v:rect id="Rectangle 4678" o:spid="_x0000_s1819"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pd/cYA&#10;AADdAAAADwAAAGRycy9kb3ducmV2LnhtbERPW2vCMBR+F/YfwhH2IppuTOeqUbaBMFAELyC+nTWn&#10;TbfmpGui7f798iDs8eO7z5edrcSVGl86VvAwSkAQZ06XXCg4HlbDKQgfkDVWjknBL3lYLu56c0y1&#10;a3lH130oRAxhn6ICE0KdSukzQxb9yNXEkctdYzFE2BRSN9jGcFvJxySZSIslxwaDNb0byr73F6vg&#10;bX3a6JfVl7nk48E2yT9/ducWlbrvd68zEIG68C++uT+0gqfJc5wb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apd/cYAAADdAAAADwAAAAAAAAAAAAAAAACYAgAAZHJz&#10;L2Rvd25yZXYueG1sUEsFBgAAAAAEAAQA9QAAAIsDAAAAAA==&#10;" fillcolor="#f0f0f0" stroked="f"/>
                  <v:rect id="Rectangle 4679" o:spid="_x0000_s1820"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1DpccA&#10;AADdAAAADwAAAGRycy9kb3ducmV2LnhtbESPQWvCQBSE7wX/w/IEL6XZtIg2qZtQpEL1ZiKU3h7Z&#10;1ySYfRuyq8b+erdQ8DjMzDfMKh9NJ840uNaygucoBkFcWd1yreBQbp5eQTiPrLGzTAqu5CDPJg8r&#10;TLW98J7Oha9FgLBLUUHjfZ9K6aqGDLrI9sTB+7GDQR/kUEs94CXATSdf4nghDbYcFhrsad1QdSxO&#10;JlD2R/NdzT/i3eN2w19JWe7G/lep2XR8fwPhafT38H/7UyuYL5YJ/L0JT0Bm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tQ6XHAAAA3QAAAA8AAAAAAAAAAAAAAAAAmAIAAGRy&#10;cy9kb3ducmV2LnhtbFBLBQYAAAAABAAEAPUAAACMAwAAAAA=&#10;" fillcolor="#f1f1f1" stroked="f"/>
                  <v:rect id="Rectangle 4680" o:spid="_x0000_s1821"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eg0sMA&#10;AADdAAAADwAAAGRycy9kb3ducmV2LnhtbERPz2vCMBS+C/sfwhvspsk2LdqZyhBETwN1w+tb89aW&#10;Ni+lSWvdX78cBh4/vt/rzWgbMVDnK8canmcKBHHuTMWFhs/zbroE4QOywcYxabiRh032MFljatyV&#10;jzScQiFiCPsUNZQhtKmUPi/Jop+5ljhyP66zGCLsCmk6vMZw28gXpRJpseLYUGJL25Ly+tRbDZff&#10;oQ97990PX2Q/XhdUr85Kaf30OL6/gQg0hrv4330wGubJMu6Pb+ITk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eg0sMAAADdAAAADwAAAAAAAAAAAAAAAACYAgAAZHJzL2Rv&#10;d25yZXYueG1sUEsFBgAAAAAEAAQA9QAAAIgDAAAAAA==&#10;" fillcolor="#f3f3f3" stroked="f"/>
                  <v:rect id="Rectangle 4681" o:spid="_x0000_s1822" style="position:absolute;left:516;top:1009;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azkscA&#10;AADdAAAADwAAAGRycy9kb3ducmV2LnhtbESPQWvCQBSE70L/w/IKvenGtlhNXSW0CEJBMC0Fb4/s&#10;M0nNvg27q0n+fVcQPA4z8w2zXPemERdyvrasYDpJQBAXVtdcKvj53oznIHxA1thYJgUDeVivHkZL&#10;TLXteE+XPJQiQtinqKAKoU2l9EVFBv3EtsTRO1pnMETpSqkddhFuGvmcJDNpsOa4UGFLHxUVp/xs&#10;FPwO9V+XfS7sNtsczsfdy9tp+HJKPT322TuIQH24h2/trVbwOptP4fomPgG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Ws5LHAAAA3QAAAA8AAAAAAAAAAAAAAAAAmAIAAGRy&#10;cy9kb3ducmV2LnhtbFBLBQYAAAAABAAEAPUAAACMAwAAAAA=&#10;" fillcolor="#f4f4f4" stroked="f"/>
                  <v:rect id="Rectangle 4682" o:spid="_x0000_s1823"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0JGscA&#10;AADdAAAADwAAAGRycy9kb3ducmV2LnhtbESP3WrCQBSE7wt9h+UUelN0U2mDRFcpFkFqQfwDL4/Z&#10;0yQ0ezbsria+vSsIXg4z8w0znnamFmdyvrKs4L2fgCDOra64ULDbzntDED4ga6wtk4ILeZhOnp/G&#10;mGnb8prOm1CICGGfoYIyhCaT0uclGfR92xBH7886gyFKV0jtsI1wU8tBkqTSYMVxocSGZiXl/5uT&#10;UdAmv9/8tjym+8/dqnDz1Q8dZqjU60v3NQIRqAuP8L290Ao+0uEAbm/iE5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9CRrHAAAA3QAAAA8AAAAAAAAAAAAAAAAAmAIAAGRy&#10;cy9kb3ducmV2LnhtbFBLBQYAAAAABAAEAPUAAACMAwAAAAA=&#10;" fillcolor="#f6f6f6" stroked="f"/>
                  <v:rect id="Rectangle 4683" o:spid="_x0000_s1824"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rvmccA&#10;AADdAAAADwAAAGRycy9kb3ducmV2LnhtbESPQWvCQBSE70L/w/IKvYjZ2Iqa6CpaaC3tyejF2yP7&#10;moRm34bsNib/visIPQ4z8w2z3vamFh21rrKsYBrFIIhzqysuFJxPb5MlCOeRNdaWScFADrabh9Ea&#10;U22vfKQu84UIEHYpKii9b1IpXV6SQRfZhjh437Y16INsC6lbvAa4qeVzHM+lwYrDQokNvZaU/2S/&#10;RsFXYvZDYodF1l32bnyoPo/vOSr19NjvViA89f4/fG9/aAWz+fIFbm/CE5C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K75nHAAAA3QAAAA8AAAAAAAAAAAAAAAAAmAIAAGRy&#10;cy9kb3ducmV2LnhtbFBLBQYAAAAABAAEAPUAAACMAwAAAAA=&#10;" fillcolor="#f7f7f7" stroked="f"/>
                  <v:rect id="Rectangle 4684" o:spid="_x0000_s1825"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9rhccA&#10;AADdAAAADwAAAGRycy9kb3ducmV2LnhtbESPzWrDMBCE74W8g9hAL6WRY0IIbmQTh6b0UAr5PW+t&#10;rW1irYykJu7bV4VAjsPsfLOzLAbTiQs531pWMJ0kIIgrq1uuFRz2m+cFCB+QNXaWScEveSjy0cMS&#10;M22vvKXLLtQiQthnqKAJoc+k9FVDBv3E9sTR+7bOYIjS1VI7vEa46WSaJHNpsOXY0GBP64aq8+7H&#10;xDc+38ryhK+b46H7+tD4lB7d9qTU43hYvYAINIT78S39rhXM5osZ/K+JCJD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a4XHAAAA3QAAAA8AAAAAAAAAAAAAAAAAmAIAAGRy&#10;cy9kb3ducmV2LnhtbFBLBQYAAAAABAAEAPUAAACMAwAAAAA=&#10;" fillcolor="#f8f8f8" stroked="f"/>
                  <v:rect id="Rectangle 4685" o:spid="_x0000_s1826"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wi5sgA&#10;AADdAAAADwAAAGRycy9kb3ducmV2LnhtbESP0WrCQBRE3wv9h+UKfSl101JtTF1FbIUq9KHRD7hk&#10;b5Ng9u6a3Zro17sFwcdhZs4w03lvGnGk1teWFTwPExDEhdU1lwp229VTCsIHZI2NZVJwIg/z2f3d&#10;FDNtO/6hYx5KESHsM1RQheAyKX1RkUE/tI44er+2NRiibEupW+wi3DTyJUnG0mDNcaFCR8uKin3+&#10;ZxQc8s/dx/nxre829cSFyfd6my6cUg+DfvEOIlAfbuFr+0sreB2nI/h/E5+AnF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7CLmyAAAAN0AAAAPAAAAAAAAAAAAAAAAAJgCAABk&#10;cnMvZG93bnJldi54bWxQSwUGAAAAAAQABAD1AAAAjQMAAAAA&#10;" fillcolor="#fafafa" stroked="f"/>
                  <v:rect id="Rectangle 4686" o:spid="_x0000_s1827"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d7B8IA&#10;AADdAAAADwAAAGRycy9kb3ducmV2LnhtbESPQYvCMBSE78L+h/AWvGmquKVWoywLgle13h/Ns602&#10;L6WJbfXXG2HB4zAz3zDr7WBq0VHrKssKZtMIBHFudcWFguy0myQgnEfWWFsmBQ9ysN18jdaYatvz&#10;gbqjL0SAsEtRQel9k0rp8pIMuqltiIN3sa1BH2RbSN1iH+CmlvMoiqXBisNCiQ39lZTfjnej4PyT&#10;HOb9TT6z59Wcl5f7LuuwVmr8PfyuQHga/Cf8395rBYs4ieH9JjwB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h3sHwgAAAN0AAAAPAAAAAAAAAAAAAAAAAJgCAABkcnMvZG93&#10;bnJldi54bWxQSwUGAAAAAAQABAD1AAAAhwMAAAAA&#10;" fillcolor="#fbfbfb" stroked="f"/>
                  <v:rect id="Rectangle 4687" o:spid="_x0000_s1828" style="position:absolute;left:516;top:1010;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WiFcUA&#10;AADdAAAADwAAAGRycy9kb3ducmV2LnhtbESP0WrCQBRE3wv+w3IFX0Q3lhJDmk0QsSB9atUPuGRv&#10;k5Ds3ZBdNfHr3UKhj8PMnGGyYjSduNHgGssKNusIBHFpdcOVgsv5Y5WAcB5ZY2eZFEzkoMhnLxmm&#10;2t75m24nX4kAYZeigtr7PpXSlTUZdGvbEwfvxw4GfZBDJfWA9wA3nXyNolgabDgs1NjTvqayPV2N&#10;gnFnaZriZLn8TL40TofDvnq0Si3m4+4dhKfR/4f/2ket4C1OtvD7JjwBm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aIVxQAAAN0AAAAPAAAAAAAAAAAAAAAAAJgCAABkcnMv&#10;ZG93bnJldi54bWxQSwUGAAAAAAQABAD1AAAAigMAAAAA&#10;" fillcolor="#fcfcfc" stroked="f"/>
                  <v:rect id="Rectangle 4688" o:spid="_x0000_s1829" style="position:absolute;left:51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KFYcMA&#10;AADdAAAADwAAAGRycy9kb3ducmV2LnhtbERPz2vCMBS+C/4P4QlexkyVodIZRQfDIQw23WHHR/Ns&#10;SpuX2sS2/vfmIHj8+H6vNr2tREuNLxwrmE4SEMSZ0wXnCv5On69LED4ga6wck4Ibedish4MVptp1&#10;/EvtMeQihrBPUYEJoU6l9Jkhi37iauLInV1jMUTY5FI32MVwW8lZksylxYJjg8GaPgxl5fFqFSy6&#10;7FJe2+/ZTv+X7vCy78wOf5Qaj/rtO4hAfXiKH+4vreBtvoxz45v4BO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KFYcMAAADdAAAADwAAAAAAAAAAAAAAAACYAgAAZHJzL2Rv&#10;d25yZXYueG1sUEsFBgAAAAAEAAQA9QAAAIgDAAAAAA==&#10;" fillcolor="#fefefe" stroked="f"/>
                  <v:rect id="Rectangle 4689" o:spid="_x0000_s1830" style="position:absolute;left:516;top:1011;width:13;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wgG8cA&#10;AADdAAAADwAAAGRycy9kb3ducmV2LnhtbESP3WrCQBSE7wXfYTmCd7rRFrHRVYJQUFqoP4XSu2P2&#10;mIRkz4bsmqRv3y0UvBxm5htmve1NJVpqXGFZwWwagSBOrS44U/B5eZ0sQTiPrLGyTAp+yMF2Mxys&#10;Mda24xO1Z5+JAGEXo4Lc+zqW0qU5GXRTWxMH72Ybgz7IJpO6wS7ATSXnUbSQBgsOCznWtMspLc93&#10;EyhfUdG+vz0lH/tjJq+dPxxK+63UeNQnKxCeev8I/7f3WsHzYvkCf2/CE5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sIBvHAAAA3QAAAA8AAAAAAAAAAAAAAAAAmAIAAGRy&#10;cy9kb3ducmV2LnhtbFBLBQYAAAAABAAEAPUAAACMAwAAAAA=&#10;" fillcolor="#a0a0a0" stroked="f"/>
                  <v:shape id="Freeform 4690" o:spid="_x0000_s1831" style="position:absolute;left:516;top:1000;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HlIsEA&#10;AADdAAAADwAAAGRycy9kb3ducmV2LnhtbERPTUvDQBC9C/6HZYTe7EYppU27LSJGPZq24nXITpPQ&#10;7GzYnTTpv3cPgsfH+97uJ9epK4XYejbwNM9AEVfetlwbOB2LxxWoKMgWO89k4EYR9rv7uy3m1o9c&#10;0vUgtUohHHM00Ij0udaxashhnPueOHFnHxxKgqHWNuCYwl2nn7NsqR22nBoa7Om1oepyGJyBr3I1&#10;UCkXK9/h5/Y+uOLjbSyMmT1MLxtQQpP8i//cn9bAYrlO+9Ob9AT0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x5SLBAAAA3QAAAA8AAAAAAAAAAAAAAAAAmAIAAGRycy9kb3du&#10;cmV2LnhtbFBLBQYAAAAABAAEAPUAAACGAwAAAAA=&#10;" path="m,11r,l,11r,l1,11r,l1,11r,l1,11r,l2,11r,l2,11r,l2,11r,l3,11r,l3,11r,l3,11r,l3,11r1,l4,11r,l4,11r,l4,11r1,l5,11r,l5,11r,l5,11r,l5,11r1,l6,11r,l6,10r,l6,10r,l7,10r,l7,10r,l7,10r,l7,10r,l8,10r,l8,10r,l8,10r,l8,10r,l9,10,9,9r,l9,9r,l9,9r,l9,9r,l10,9r,l10,9r,l10,9r,-1l10,8r,l10,8r,l11,8r,l11,8r,l11,8r,l11,7r,l11,7r,l12,7r,l12,7r,l12,6r,l12,6r,l12,6r,l12,6r,l12,6r,l13,6r,l13,5r,l13,5r,l13,5r,l13,5r,l13,5r,l13,5r,l13,4r,l13,4r,l13,4r,l13,4r,l13,4r,l13,4r,l13,4r,-1l13,3r,l13,3r,l13,3r,l13,3r,l13,3r,l13,2r,l13,2r,l13,2r,l13,2r,l13,2r,l13,2r,l13,1r,l13,1r,l13,1r,l13,1r,l13,1r,l13,1,13,r,l13,r,l13,r,l13,r,l13,r,l13,r,l13,r,l13,r,l13,r,l13,r,l13,1r,l13,1r,l12,1r,l12,1r,l12,2r,l12,2r,l12,2r,l12,2r,l12,2r-1,l11,2r,1l11,3r,l11,3r,l11,3r,l11,3r,l10,3r,1l10,4r,l10,4r,l10,4r,l10,4r,l10,4r,l9,4r,l9,4r,1l9,5r,l9,5r,l9,5r,l8,5r,l8,5r,l8,5r,l8,5r,l8,6r,l7,6r,l7,6r,l7,6r,l7,6r,l7,6,6,6r,l6,6r,l6,6r,l6,6r,l6,6,5,6r,l5,6r,l5,6r,l5,6r,l4,7r,l4,7r,l4,7r,l4,7r,l4,7r,l3,7r,l3,7r,l3,7r,l3,7r,l3,7r,l3,7r,l3,7r,l3,7r,l2,7r,1l2,8r,l2,8r,l2,8r,l2,8r,l2,8r,l2,8r,l1,8r,l1,8r,l1,9r,l1,9r,l1,9r,l1,9r,l1,9r,l1,9r,l1,9r,l,9r,l,9r,1l,10r,l,10r,l,10r,l,10r,l,10r,l,10r,l,10r,l,11r,l,11xe" filled="f" strokeweight="0">
                    <v:stroke joinstyle="miter"/>
                    <v:path arrowok="t" o:connecttype="custom" o:connectlocs="1,11;2,11;3,11;4,11;5,11;5,11;6,10;7,10;8,10;8,10;9,9;10,9;10,8;11,8;12,7;12,6;12,6;13,5;13,5;13,4;13,4;13,3;13,3;13,2;13,2;13,1;13,1;13,0;13,0;13,0;13,1;12,1;12,2;11,3;11,3;10,4;10,4;9,5;9,5;8,5;7,6;7,6;6,6;5,6;5,6;4,7;3,7;3,7;3,7;2,8;2,8;1,8;1,9;1,9;0,9;0,10;0,10;0,11" o:connectangles="0,0,0,0,0,0,0,0,0,0,0,0,0,0,0,0,0,0,0,0,0,0,0,0,0,0,0,0,0,0,0,0,0,0,0,0,0,0,0,0,0,0,0,0,0,0,0,0,0,0,0,0,0,0,0,0,0,0"/>
                  </v:shape>
                  <v:line id="Line 809" o:spid="_x0000_s1832" style="position:absolute;flip:x;visibility:visible;mso-wrap-style:square" from="454,973" to="538,9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rDb8gAAADdAAAADwAAAGRycy9kb3ducmV2LnhtbESPQWvCQBSE70L/w/IKvelupEiNrlJq&#10;BQntQVtRb4/sMwlm36bZrUn/fbdQ8DjMzDfMfNnbWlyp9ZVjDclIgSDOnam40PD5sR4+gfAB2WDt&#10;mDT8kIfl4m4wx9S4jrd03YVCRAj7FDWUITSplD4vyaIfuYY4emfXWgxRtoU0LXYRbms5VmoiLVYc&#10;F0ps6KWk/LL7tho2q/4Y1vuvS5a9vmfJ20l1B6O0frjvn2cgAvXhFv5vb4yGx8k0gb838QnIx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XrDb8gAAADdAAAADwAAAAAA&#10;AAAAAAAAAAChAgAAZHJzL2Rvd25yZXYueG1sUEsFBgAAAAAEAAQA+QAAAJYDAAAAAA==&#10;" strokeweight="0">
                    <v:stroke joinstyle="miter"/>
                  </v:line>
                  <v:rect id="Rectangle 4692" o:spid="_x0000_s1833" style="position:absolute;left:49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dbYMYA&#10;AADdAAAADwAAAGRycy9kb3ducmV2LnhtbESPQWvCQBSE7wX/w/IEL1I3pja0qatopOKhl0YPPT6y&#10;r0lo9m3Irkn677uC0OMwM98w6+1oGtFT52rLCpaLCARxYXXNpYLL+f3xBYTzyBoby6TglxxsN5OH&#10;NabaDvxJfe5LESDsUlRQed+mUrqiIoNuYVvi4H3bzqAPsiul7nAIcNPIOIoSabDmsFBhS1lFxU9+&#10;NQqejVstI3n8OFy/iOaZGZ843ys1m467NxCeRv8fvrdPWsEqeY3h9iY8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dbYMYAAADdAAAADwAAAAAAAAAAAAAAAACYAgAAZHJz&#10;L2Rvd25yZXYueG1sUEsFBgAAAAAEAAQA9QAAAIsDAAAAAA==&#10;" fillcolor="#a5a5a5" stroked="f"/>
                  <v:rect id="Rectangle 4693" o:spid="_x0000_s1834" style="position:absolute;left:498;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AmrsYA&#10;AADdAAAADwAAAGRycy9kb3ducmV2LnhtbESPX2vCQBDE3wt+h2OFvpR60RbR1FOkIvTVNC34ts1t&#10;/mBuL+S2Mf32vULBx2FmfsNsdqNr1UB9aDwbmM8SUMSFtw1XBvL34+MKVBBki61nMvBDAXbbyd0G&#10;U+uvfKIhk0pFCIcUDdQiXap1KGpyGGa+I45e6XuHEmVfadvjNcJdqxdJstQOG44LNXb0WlNxyb6d&#10;gYd8cZIPOa7I5ZdDdv4aPg9lacz9dNy/gBIa5Rb+b79ZA8/L9RP8vYlPQG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AmrsYAAADdAAAADwAAAAAAAAAAAAAAAACYAgAAZHJz&#10;L2Rvd25yZXYueG1sUEsFBgAAAAAEAAQA9QAAAIsDAAAAAA==&#10;" fillcolor="#a7a7a7" stroked="f"/>
                  <v:rect id="Rectangle 4694" o:spid="_x0000_s1835" style="position:absolute;left:50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Li98YA&#10;AADdAAAADwAAAGRycy9kb3ducmV2LnhtbESPT2vCQBDF7wW/wzKFXoJuUkRqdBX/IHhsEw89Dtkx&#10;Cc3Oht1V0356tyB4fLx5vzdvuR5MJ67kfGtZQTZJQRBXVrdcKziVh/EHCB+QNXaWScEveVivRi9L&#10;zLW98Rddi1CLCGGfo4ImhD6X0lcNGfQT2xNH72ydwRClq6V2eItw08n3NJ1Jgy3HhgZ72jVU/RQX&#10;E9/Y7uVnVWSH5LSvy032nfw5nyj19jpsFiACDeF5/EgftYLpbD6F/zURAX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Li98YAAADdAAAADwAAAAAAAAAAAAAAAACYAgAAZHJz&#10;L2Rvd25yZXYueG1sUEsFBgAAAAAEAAQA9QAAAIsDAAAAAA==&#10;" fillcolor="#a9a9a9" stroked="f"/>
                  <v:rect id="Rectangle 4695" o:spid="_x0000_s1836" style="position:absolute;left:50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yn8QA&#10;AADdAAAADwAAAGRycy9kb3ducmV2LnhtbESP0WrCQBRE34X+w3KFvukmpQ01uoqULZhHYz/gNnub&#10;BLN30+zWxL/vCoKPw8ycYTa7yXbiQoNvHStIlwkI4sqZlmsFX6fPxTsIH5ANdo5JwZU87LZPsw3m&#10;xo18pEsZahEh7HNU0ITQ51L6qiGLful64uj9uMFiiHKopRlwjHDbyZckyaTFluNCgz19NFSdyz+r&#10;ICm0PhdZOer093tfpJO2/Uor9Tyf9msQgabwCN/bB6PgNVu9we1Nf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I8p/EAAAA3QAAAA8AAAAAAAAAAAAAAAAAmAIAAGRycy9k&#10;b3ducmV2LnhtbFBLBQYAAAAABAAEAPUAAACJAwAAAAA=&#10;" fillcolor="#ababab" stroked="f"/>
                  <v:rect id="Rectangle 4696" o:spid="_x0000_s1837" style="position:absolute;left:50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vOMcA&#10;AADdAAAADwAAAGRycy9kb3ducmV2LnhtbESPUWvCQBCE3wv+h2MF3+olQUJNPUVTClKpoCmCb0tu&#10;m4Tm9kLu1PTfe4WCj8PsfLOzWA2mFVfqXWNZQTyNQBCXVjdcKfgq3p9fQDiPrLG1TAp+ycFqOXpa&#10;YKbtjQ90PfpKBAi7DBXU3neZlK6syaCb2o44eN+2N+iD7Cupe7wFuGllEkWpNNhwaKixo7ym8ud4&#10;MeGN4u3T4rnYx3m0O50253j+kbRKTcbD+hWEp8E/jv/TW61gls5T+FsTEC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A07zjHAAAA3QAAAA8AAAAAAAAAAAAAAAAAmAIAAGRy&#10;cy9kb3ducmV2LnhtbFBLBQYAAAAABAAEAPUAAACMAwAAAAA=&#10;" fillcolor="#adadad" stroked="f"/>
                  <v:rect id="Rectangle 4697" o:spid="_x0000_s1838" style="position:absolute;left:503;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AiVMMA&#10;AADdAAAADwAAAGRycy9kb3ducmV2LnhtbESP0YrCMBRE3xf8h3AF39ZUEVerUUQQXHwoaj/g0ty2&#10;weamNLF2/36zIOzjMDNnmO1+sI3oqfPGsYLZNAFBXDhtuFKQ30+fKxA+IGtsHJOCH/Kw340+tphq&#10;9+Ir9bdQiQhhn6KCOoQ2ldIXNVn0U9cSR690ncUQZVdJ3eErwm0j50mylBYNx4UaWzrWVDxuT6ug&#10;HL6PMsuvpslPGOaXMvOZ6ZWajIfDBkSgIfyH3+2zVrBYrr/g7018An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AiVMMAAADdAAAADwAAAAAAAAAAAAAAAACYAgAAZHJzL2Rv&#10;d25yZXYueG1sUEsFBgAAAAAEAAQA9QAAAIgDAAAAAA==&#10;" fillcolor="#afafaf" stroked="f"/>
                  <v:rect id="Rectangle 4698" o:spid="_x0000_s1839" style="position:absolute;left:50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FaMcUA&#10;AADdAAAADwAAAGRycy9kb3ducmV2LnhtbERPW2vCMBR+F/wP4Qx8EU11TlxnFJENyoSBF2R7OzRn&#10;bbE5CU203b9fHgQfP777ct2ZWtyo8ZVlBZNxAoI4t7riQsHp+DFagPABWWNtmRT8kYf1qt9bYqpt&#10;y3u6HUIhYgj7FBWUIbhUSp+XZNCPrSOO3K9tDIYIm0LqBtsYbmo5TZK5NFhxbCjR0bak/HK4GgXT&#10;NkuGduLcy/N5uNv+fGZf1/dvpQZP3eYNRKAuPMR3d6YVzOavcW58E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VoxxQAAAN0AAAAPAAAAAAAAAAAAAAAAAJgCAABkcnMv&#10;ZG93bnJldi54bWxQSwUGAAAAAAQABAD1AAAAigMAAAAA&#10;" fillcolor="#b1b1b1" stroked="f"/>
                  <v:rect id="Rectangle 4699" o:spid="_x0000_s1840" style="position:absolute;left:50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zSX8YA&#10;AADdAAAADwAAAGRycy9kb3ducmV2LnhtbESPQWvCQBSE74L/YXmCt7qxSKqpqxRB24OitV56e2Sf&#10;STT7NmTXJP57t1DwOMzMN8x82ZlSNFS7wrKC8SgCQZxaXXCm4PSzfpmCcB5ZY2mZFNzJwXLR780x&#10;0bblb2qOPhMBwi5BBbn3VSKlS3My6Ea2Ig7e2dYGfZB1JnWNbYCbUr5GUSwNFhwWcqxolVN6Pd6M&#10;Arr83qld7T9P0WETp5u3XeO3O6WGg+7jHYSnzj/D/+0vrWASz2bw9yY8Abl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vzSX8YAAADdAAAADwAAAAAAAAAAAAAAAACYAgAAZHJz&#10;L2Rvd25yZXYueG1sUEsFBgAAAAAEAAQA9QAAAIsDAAAAAA==&#10;" fillcolor="#b3b3b3" stroked="f"/>
                  <v:rect id="Rectangle 4700" o:spid="_x0000_s1841" style="position:absolute;left:50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a988QA&#10;AADdAAAADwAAAGRycy9kb3ducmV2LnhtbERPz2vCMBS+D/wfwhO8zVSRrVSjTEU2ZIetDnZ9NM+2&#10;rnkpSWw7//rlMPD48f1ebQbTiI6cry0rmE0TEMSF1TWXCr5Oh8cUhA/IGhvLpOCXPGzWo4cVZtr2&#10;/EldHkoRQ9hnqKAKoc2k9EVFBv3UtsSRO1tnMEToSqkd9jHcNHKeJE/SYM2xocKWdhUVP/nVKLh8&#10;71+3bb84fLji0qX72/tJHlOlJuPhZQki0BDu4n/3m1aweE7i/vgmP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GvfPEAAAA3QAAAA8AAAAAAAAAAAAAAAAAmAIAAGRycy9k&#10;b3ducmV2LnhtbFBLBQYAAAAABAAEAPUAAACJAwAAAAA=&#10;" fillcolor="#b5b5b5" stroked="f"/>
                  <v:rect id="Rectangle 4701" o:spid="_x0000_s1842" style="position:absolute;left:50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hWRsUA&#10;AADdAAAADwAAAGRycy9kb3ducmV2LnhtbESPW4vCMBSE3wX/QzjCvmmqlVW6RhFlL49eln0+NGeb&#10;0uakNrHWf28WFnwcZuYbZrXpbS06an3pWMF0koAgzp0uuVDwfX4fL0H4gKyxdkwK7uRhsx4OVphp&#10;d+MjdadQiAhhn6ECE0KTSelzQxb9xDXE0ft1rcUQZVtI3eItwm0tZ0nyKi2WHBcMNrQzlFenq1WQ&#10;pt3PZXm4V6ap6sPH/vK5XchUqZdRv30DEagPz/B/+0srmC+SKfy9iU9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CFZGxQAAAN0AAAAPAAAAAAAAAAAAAAAAAJgCAABkcnMv&#10;ZG93bnJldi54bWxQSwUGAAAAAAQABAD1AAAAigMAAAAA&#10;" fillcolor="#b7b7b7" stroked="f"/>
                  <v:rect id="Rectangle 4702" o:spid="_x0000_s1843" style="position:absolute;left:50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ysScUA&#10;AADdAAAADwAAAGRycy9kb3ducmV2LnhtbESPQWvCQBSE74X+h+UVvOmmQaxN3YRSVPRS0Nb7a/Y1&#10;Ccm+TbOrrv/eFYQeh5n5hlkUwXTiRINrLCt4niQgiEurG64UfH+txnMQziNr7CyTggs5KPLHhwVm&#10;2p55R6e9r0SEsMtQQe19n0npypoMuontiaP3aweDPsqhknrAc4SbTqZJMpMGG44LNfb0UVPZ7o9G&#10;QWlW4bX6+cTjenlIw/pv2W4PrVKjp/D+BsJT8P/he3ujFUxfkhRub+IT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3KxJxQAAAN0AAAAPAAAAAAAAAAAAAAAAAJgCAABkcnMv&#10;ZG93bnJldi54bWxQSwUGAAAAAAQABAD1AAAAigMAAAAA&#10;" fillcolor="#b9b9b9" stroked="f"/>
                  <v:rect id="Rectangle 4703" o:spid="_x0000_s1844" style="position:absolute;left:510;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iPG8cA&#10;AADdAAAADwAAAGRycy9kb3ducmV2LnhtbESPT2sCMRTE74LfITyhN81ai5bVKGKR7kGof0p7fWye&#10;u6vJy7JJdfXTN4WCx2FmfsPMFq014kKNrxwrGA4SEMS50xUXCj4P6/4rCB+QNRrHpOBGHhbzbmeG&#10;qXZX3tFlHwoRIexTVFCGUKdS+rwki37gauLoHV1jMUTZFFI3eI1wa+RzkoylxYrjQok1rUrKz/sf&#10;q+CDvr/Me7bNNic9uQUzvpvD6k2pp167nIII1IZH+L+daQUvk2QEf2/i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4jxvHAAAA3QAAAA8AAAAAAAAAAAAAAAAAmAIAAGRy&#10;cy9kb3ducmV2LnhtbFBLBQYAAAAABAAEAPUAAACMAwAAAAA=&#10;" fillcolor="#bbb" stroked="f"/>
                  <v:rect id="Rectangle 4704" o:spid="_x0000_s1845" style="position:absolute;left:51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CgHsUA&#10;AADdAAAADwAAAGRycy9kb3ducmV2LnhtbESPQWvCQBSE70L/w/IKvZlNrZgSXaUIQku9GAu9vmZf&#10;ssHs25DdxPTfdwuCx2FmvmE2u8m2YqTeN44VPCcpCOLS6YZrBV/nw/wVhA/IGlvHpOCXPOy2D7MN&#10;5tpd+URjEWoRIexzVGBC6HIpfWnIok9cRxy9yvUWQ5R9LXWP1wi3rVyk6UpabDguGOxob6i8FINV&#10;8LFoPqtvu8dh9aKdoWN2yLofpZ4ep7c1iEBTuIdv7XetYJmlS/h/E5+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8KAexQAAAN0AAAAPAAAAAAAAAAAAAAAAAJgCAABkcnMv&#10;ZG93bnJldi54bWxQSwUGAAAAAAQABAD1AAAAigMAAAAA&#10;" fillcolor="#bdbdbd" stroked="f"/>
                  <v:rect id="Rectangle 4705" o:spid="_x0000_s1846" style="position:absolute;left:51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2XAccA&#10;AADdAAAADwAAAGRycy9kb3ducmV2LnhtbESPS2vDMBCE74H8B7GBXEwi9ZWHGyU0paG5NS9yXqyt&#10;bWqtjKXGTn99VSjkOMzMN8xi1dlKXKjxpWMNd2MFgjhzpuRcw+m4Gc1A+IBssHJMGq7kYbXs9xaY&#10;Gtfyni6HkIsIYZ+ihiKEOpXSZwVZ9GNXE0fv0zUWQ5RNLk2DbYTbSt4rNZEWS44LBdb0WlD2dfi2&#10;GpL64bxuf3bb5GOjrm/v5/08Tzqth4Pu5RlEoC7cwv/trdHwOFVP8PcmP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9lwHHAAAA3QAAAA8AAAAAAAAAAAAAAAAAmAIAAGRy&#10;cy9kb3ducmV2LnhtbFBLBQYAAAAABAAEAPUAAACMAwAAAAA=&#10;" fillcolor="#bfbfbf" stroked="f"/>
                  <v:rect id="Rectangle 4706" o:spid="_x0000_s1847" style="position:absolute;left:514;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7qMUA&#10;AADdAAAADwAAAGRycy9kb3ducmV2LnhtbESPS2vDMBCE74X8B7GB3BqpjzxwIptSSOmt5AHJcWNt&#10;LbfWylhK4v77KhDIcZiZb5hl0btGnKkLtWcNT2MFgrj0puZKw267epyDCBHZYOOZNPxRgCIfPCwx&#10;M/7CazpvYiUShEOGGmyMbSZlKC05DGPfEifv23cOY5JdJU2HlwR3jXxWaiod1pwWLLb0bqn83Zyc&#10;BvWy+vhBOn7Vey/Xs8nBNtvQaz0a9m8LEJH6eA/f2p9Gw+tMTeH6Jj0Bm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L/uoxQAAAN0AAAAPAAAAAAAAAAAAAAAAAJgCAABkcnMv&#10;ZG93bnJldi54bWxQSwUGAAAAAAQABAD1AAAAigMAAAAA&#10;" fillcolor="#c1c1c1" stroked="f"/>
                  <v:rect id="Rectangle 4707" o:spid="_x0000_s1848" style="position:absolute;left:51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ifLMYA&#10;AADdAAAADwAAAGRycy9kb3ducmV2LnhtbESP3WrCQBSE74W+w3IKvdON0qpEVynSYqngT/QBDtlj&#10;kjZ7NuxuTXz7riB4OczMN8x82ZlaXMj5yrKC4SABQZxbXXGh4HT87E9B+ICssbZMCq7kYbl46s0x&#10;1bblA12yUIgIYZ+igjKEJpXS5yUZ9APbEEfvbJ3BEKUrpHbYRrip5ShJxtJgxXGhxIZWJeW/2Z9R&#10;MNqv2uztar9/NuthoGJ92m3dh1Ivz937DESgLjzC9/aXVvA6SSZwexOfgF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JifLMYAAADdAAAADwAAAAAAAAAAAAAAAACYAgAAZHJz&#10;L2Rvd25yZXYueG1sUEsFBgAAAAAEAAQA9QAAAIsDAAAAAA==&#10;" fillcolor="#c3c3c3" stroked="f"/>
                  <v:rect id="Rectangle 4708" o:spid="_x0000_s1849" style="position:absolute;left:51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KQcEA&#10;AADdAAAADwAAAGRycy9kb3ducmV2LnhtbERPyWrDMBC9B/oPYgq9JVL24kYxIeDSW0lcaI9Ta2q5&#10;sUbGUhPn76tDIMfH2zf54Fpxpj40njVMJwoEceVNw7WGj7IYP4MIEdlg65k0XClAvn0YbTAz/sIH&#10;Oh9jLVIIhww12Bi7TMpQWXIYJr4jTtyP7x3GBPtamh4vKdy1cqbUSjpsODVY7GhvqTod/5wGNS9e&#10;f5G+35tPLw/r5ZdtyzBo/fQ47F5ARBriXXxzvxkNi7VKc9Ob9A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8ykHBAAAA3QAAAA8AAAAAAAAAAAAAAAAAmAIAAGRycy9kb3du&#10;cmV2LnhtbFBLBQYAAAAABAAEAPUAAACGAwAAAAA=&#10;" fillcolor="#c1c1c1" stroked="f"/>
                  <v:rect id="Rectangle 4709" o:spid="_x0000_s1850" style="position:absolute;left:51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dBMcA&#10;AADdAAAADwAAAGRycy9kb3ducmV2LnhtbESPT2vCQBTE7wW/w/IKXoLutpaq0VXaUtFb6x88P7Kv&#10;STD7NmRXE/30bqHQ4zAzv2Hmy85W4kKNLx1reBoqEMSZMyXnGg771WACwgdkg5Vj0nAlD8tF72GO&#10;qXEtb+myC7mIEPYpaihCqFMpfVaQRT90NXH0flxjMUTZ5NI02Ea4reSzUq/SYslxocCaPgrKTruz&#10;1ZDUo+N7e/veJF8rdf1cH7fTPOm07j92bzMQgbrwH/5rb4yGl7Gawu+b+ATk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nQTHAAAA3QAAAA8AAAAAAAAAAAAAAAAAmAIAAGRy&#10;cy9kb3ducmV2LnhtbFBLBQYAAAAABAAEAPUAAACMAwAAAAA=&#10;" fillcolor="#bfbfbf" stroked="f"/>
                  <v:rect id="Rectangle 4710" o:spid="_x0000_s1851" style="position:absolute;left:519;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IwwMIA&#10;AADdAAAADwAAAGRycy9kb3ducmV2LnhtbERPz2vCMBS+D/wfwhO8raluWKlGkUJhsl3WDbw+m2dT&#10;bF5KE7X+9+Yw2PHj+73ZjbYTNxp861jBPElBENdOt9wo+P0pX1cgfEDW2DkmBQ/ysNtOXjaYa3fn&#10;b7pVoRExhH2OCkwIfS6lrw1Z9InriSN3doPFEOHQSD3gPYbbTi7SdCktthwbDPZUGKov1dUqOCza&#10;z/PRFnhdvmln6Csrs/6k1Gw67tcgAo3hX/zn/tAK3rN53B/fxCc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EjDAwgAAAN0AAAAPAAAAAAAAAAAAAAAAAJgCAABkcnMvZG93&#10;bnJldi54bWxQSwUGAAAAAAQABAD1AAAAhwMAAAAA&#10;" fillcolor="#bdbdbd" stroked="f"/>
                  <v:rect id="Rectangle 4711" o:spid="_x0000_s1852" style="position:absolute;left:52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8iKsYA&#10;AADdAAAADwAAAGRycy9kb3ducmV2LnhtbESPQWvCQBSE74L/YXlCb7qJFJXoKkUpzUFo1VKvj+xr&#10;knb3bciuGvvrXaHgcZiZb5jFqrNGnKn1tWMF6SgBQVw4XXOp4PPwOpyB8AFZo3FMCq7kYbXs9xaY&#10;aXfhHZ33oRQRwj5DBVUITSalLyqy6EeuIY7et2sthijbUuoWLxFujRwnyURarDkuVNjQuqLid3+y&#10;Ct7p+GXe8o98+6On12Amf+aw3ij1NOhe5iACdeER/m/nWsHzNE3h/iY+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8iKsYAAADdAAAADwAAAAAAAAAAAAAAAACYAgAAZHJz&#10;L2Rvd25yZXYueG1sUEsFBgAAAAAEAAQA9QAAAIsDAAAAAA==&#10;" fillcolor="#bbb" stroked="f"/>
                  <v:rect id="Rectangle 4712" o:spid="_x0000_s1853" style="position:absolute;left:52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U6lMUA&#10;AADdAAAADwAAAGRycy9kb3ducmV2LnhtbESPQWvCQBSE74X+h+UJvenGUGyNrlJExV4KWr0/s88k&#10;JPs2Zldd/71bEHocZuYbZjoPphFX6lxlWcFwkIAgzq2uuFCw/131P0E4j6yxsUwK7uRgPnt9mWKm&#10;7Y23dN35QkQIuwwVlN63mZQuL8mgG9iWOHon2xn0UXaF1B3eItw0Mk2SkTRYcVwosaVFSXm9uxgF&#10;uVmFcXH8wct6eUjD+rysvw+1Um+98DUB4Sn4//CzvdEK3j+GKfy9iU9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BTqUxQAAAN0AAAAPAAAAAAAAAAAAAAAAAJgCAABkcnMv&#10;ZG93bnJldi54bWxQSwUGAAAAAAQABAD1AAAAigMAAAAA&#10;" fillcolor="#b9b9b9" stroked="f"/>
                  <v:rect id="Rectangle 4713" o:spid="_x0000_s1854" style="position:absolute;left:52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7d8UA&#10;AADdAAAADwAAAGRycy9kb3ducmV2LnhtbESPW4vCMBSE3wX/QzjCvmmqlVW6RhFlL49eln0+NGeb&#10;0uakNrHWf28WFnwcZuYbZrXpbS06an3pWMF0koAgzp0uuVDwfX4fL0H4gKyxdkwK7uRhsx4OVphp&#10;d+MjdadQiAhhn6ECE0KTSelzQxb9xDXE0ft1rcUQZVtI3eItwm0tZ0nyKi2WHBcMNrQzlFenq1WQ&#10;pt3PZXm4V6ap6sPH/vK5XchUqZdRv30DEagPz/B/+0srmC+mKfy9iU9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T/t3xQAAAN0AAAAPAAAAAAAAAAAAAAAAAJgCAABkcnMv&#10;ZG93bnJldi54bWxQSwUGAAAAAAQABAD1AAAAigMAAAAA&#10;" fillcolor="#b7b7b7" stroked="f"/>
                  <v:rect id="Rectangle 4714" o:spid="_x0000_s1855" style="position:absolute;left:52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QtLccA&#10;AADdAAAADwAAAGRycy9kb3ducmV2LnhtbESPQUvDQBSE7wX/w/IEb+0mEjSk3RY1FEV6qK3g9ZF9&#10;TVKzb8PumkR/vVsQPA4z8w2z2kymEwM531pWkC4SEMSV1S3XCt6P23kOwgdkjZ1lUvBNHjbrq9kK&#10;C21HfqPhEGoRIewLVNCE0BdS+qohg35he+LonawzGKJ0tdQOxwg3nbxNkjtpsOW40GBPTw1Vn4cv&#10;o+D8UT4/9mO23bvqPOTlz+4oX3Olbq6nhyWIQFP4D/+1X7SC7D7N4PImPg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kLS3HAAAA3QAAAA8AAAAAAAAAAAAAAAAAmAIAAGRy&#10;cy9kb3ducmV2LnhtbFBLBQYAAAAABAAEAPUAAACMAwAAAAA=&#10;" fillcolor="#b5b5b5" stroked="f"/>
                  <v:rect id="Rectangle 4715" o:spid="_x0000_s1856" style="position:absolute;left:52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PUnccA&#10;AADdAAAADwAAAGRycy9kb3ducmV2LnhtbESPQWvCQBSE70L/w/IKvZmN0mqJ2UgR1B4UW+vF2yP7&#10;mqTNvg3ZNYn/visUPA4z8w2TLgdTi45aV1lWMIliEMS51RUXCk5f6/ErCOeRNdaWScGVHCyzh1GK&#10;ibY9f1J39IUIEHYJKii9bxIpXV6SQRfZhjh437Y16INsC6lb7APc1HIaxzNpsOKwUGJDq5Ly3+PF&#10;KKCf85X61WF7ij82s3wz33d+t1fq6XF4W4DwNPh7+L/9rhU8zycvcHs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D1J3HAAAA3QAAAA8AAAAAAAAAAAAAAAAAmAIAAGRy&#10;cy9kb3ducmV2LnhtbFBLBQYAAAAABAAEAPUAAACMAwAAAAA=&#10;" fillcolor="#b3b3b3" stroked="f"/>
                  <v:rect id="Rectangle 4716" o:spid="_x0000_s1857" style="position:absolute;left:526;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BnH8gA&#10;AADdAAAADwAAAGRycy9kb3ducmV2LnhtbESPQWvCQBSE7wX/w/IEL1I3sdWW6CoiFkILBW0Re3tk&#10;n0kw+3bJrib9991CocdhZr5hluveNOJGra8tK0gnCQjiwuqaSwWfHy/3zyB8QNbYWCYF3+RhvRrc&#10;LTHTtuM93Q6hFBHCPkMFVQguk9IXFRn0E+uIo3e2rcEQZVtK3WIX4aaR0ySZS4M1x4UKHW0rKi6H&#10;q1Ew7fJkbFPnZg/H8dv26zV/v+5OSo2G/WYBIlAf/sN/7VwreHxK5/D7Jj4Buf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QGcfyAAAAN0AAAAPAAAAAAAAAAAAAAAAAJgCAABk&#10;cnMvZG93bnJldi54bWxQSwUGAAAAAAQABAD1AAAAjQMAAAAA&#10;" fillcolor="#b1b1b1" stroked="f"/>
                  <v:rect id="Rectangle 4717" o:spid="_x0000_s1858" style="position:absolute;left:52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Iuk8MA&#10;AADdAAAADwAAAGRycy9kb3ducmV2LnhtbESP0YrCMBRE3wX/IVzBN00VUalGEUFw2Yei9gMuzW0b&#10;bG5KE2v37zcLCz4OM3OG2R8H24ieOm8cK1jMExDEhdOGKwX54zLbgvABWWPjmBT8kIfjYTzaY6rd&#10;m2/U30MlIoR9igrqENpUSl/UZNHPXUscvdJ1FkOUXSV1h+8It41cJslaWjQcF2ps6VxT8by/rIJy&#10;+DrLLL+ZJr9gWH6Xmc9Mr9R0Mpx2IAIN4RP+b1+1gtVmsYG/N/EJ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Iuk8MAAADdAAAADwAAAAAAAAAAAAAAAACYAgAAZHJzL2Rv&#10;d25yZXYueG1sUEsFBgAAAAAEAAQA9QAAAIgDAAAAAA==&#10;" fillcolor="#afafaf" stroked="f"/>
                  <v:rect id="Rectangle 4718" o:spid="_x0000_s1859" style="position:absolute;left:52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XSFscA&#10;AADdAAAADwAAAGRycy9kb3ducmV2LnhtbESPwWrCQBCG74W+wzIFb3UTkVajq7SKIC0KGhG8Ddlp&#10;EpqdDdlV07fvHAo9Dv/833wzX/auUTfqQu3ZQDpMQBEX3tZcGjjlm+cJqBCRLTaeycAPBVguHh/m&#10;mFl/5wPdjrFUAuGQoYEqxjbTOhQVOQxD3xJL9uU7h1HGrtS2w7vAXaNHSfKiHdYsFypsaVVR8X28&#10;OtHI1zuPl3yfrpLP8/n9kk4/Ro0xg6f+bQYqUh//l//aW2tg/JqKrnwjCN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V0hbHAAAA3QAAAA8AAAAAAAAAAAAAAAAAmAIAAGRy&#10;cy9kb3ducmV2LnhtbFBLBQYAAAAABAAEAPUAAACMAwAAAAA=&#10;" fillcolor="#adadad" stroked="f"/>
                  <v:rect id="Rectangle 4719" o:spid="_x0000_s1860" style="position:absolute;left:53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f0XcQA&#10;AADdAAAADwAAAGRycy9kb3ducmV2LnhtbESP0WrCQBRE3wX/YbkF33STIlZTV5GyQvPY6AfcZm+T&#10;YPZuzK4m/XtXKPRxmJkzzHY/2lbcqfeNYwXpIgFBXDrTcKXgfDrO1yB8QDbYOiYFv+Rhv5tOtpgZ&#10;N/AX3YtQiQhhn6GCOoQuk9KXNVn0C9cRR+/H9RZDlH0lTY9DhNtWvibJSlpsOC7U2NFHTeWluFkF&#10;Sa71JV8Vg06v34c8HbXtNlqp2ct4eAcRaAz/4b/2p1GwfEs38HwTn4D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39F3EAAAA3QAAAA8AAAAAAAAAAAAAAAAAmAIAAGRycy9k&#10;b3ducmV2LnhtbFBLBQYAAAAABAAEAPUAAACJAwAAAAA=&#10;" fillcolor="#ababab" stroked="f"/>
                  <v:rect id="Rectangle 4720" o:spid="_x0000_s1861" style="position:absolute;left:531;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cijsYA&#10;AADdAAAADwAAAGRycy9kb3ducmV2LnhtbESPwWrCQBCG7wXfYZmCl1A3kVJL6ipaEXqs0YPHITtN&#10;QrOzYXersU/fORQ8Dv/833yzXI+uVxcKsfNsoJjloIhrbztuDJyO+6dXUDEhW+w9k4EbRVivJg9L&#10;LK2/8oEuVWqUQDiWaKBNaSi1jnVLDuPMD8SSffngMMkYGm0DXgXuej3P8xftsGO50OJA7y3V39WP&#10;E43tTn/WVbHPTrvmuCnO2W+ImTHTx3HzBirRmO7L/+0Pa+B5MRd/+UYQ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cijsYAAADdAAAADwAAAAAAAAAAAAAAAACYAgAAZHJz&#10;L2Rvd25yZXYueG1sUEsFBgAAAAAEAAQA9QAAAIsDAAAAAA==&#10;" fillcolor="#a9a9a9" stroked="f"/>
                  <v:rect id="Rectangle 4721" o:spid="_x0000_s1862" style="position:absolute;left:53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DbOMYA&#10;AADdAAAADwAAAGRycy9kb3ducmV2LnhtbESPX0vDQBDE3wW/w7FCX6S9NIiW2GsRS6GvjbHQt21u&#10;84fm9kJuTeO39wTBx2FmfsOst5Pr1EhDaD0bWC4SUMSlty3XBoqP/XwFKgiyxc4zGfimANvN/d0a&#10;M+tvfKQxl1pFCIcMDTQifaZ1KBtyGBa+J45e5QeHEuVQazvgLcJdp9MkedYOW44LDfb03lB5zb+c&#10;gcciPcqn7FfkiusuP1/G066qjJk9TG+voIQm+Q//tQ/WwNNLuoTfN/EJ6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3DbOMYAAADdAAAADwAAAAAAAAAAAAAAAACYAgAAZHJz&#10;L2Rvd25yZXYueG1sUEsFBgAAAAAEAAQA9QAAAIsDAAAAAA==&#10;" fillcolor="#a7a7a7" stroked="f"/>
                  <v:rect id="Rectangle 4722" o:spid="_x0000_s1863" style="position:absolute;left:53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GsYA&#10;AADdAAAADwAAAGRycy9kb3ducmV2LnhtbESPQWvCQBSE74L/YXlCL1I3idqW1DW0lkoPvRg99PjI&#10;viah2bdhd9X477uC4HGYmW+YVTGYTpzI+daygnSWgCCurG65VnDYfz6+gPABWWNnmRRcyEOxHo9W&#10;mGt75h2dylCLCGGfo4ImhD6X0lcNGfQz2xNH79c6gyFKV0vt8BzhppNZkjxJgy3HhQZ72jRU/ZVH&#10;o2Bp/CJN5Pb74/hDNN2YYc7lu1IPk+HtFUSgIdzDt/aXVrB4zjK4vo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dGsYAAADdAAAADwAAAAAAAAAAAAAAAACYAgAAZHJz&#10;L2Rvd25yZXYueG1sUEsFBgAAAAAEAAQA9QAAAIsDAAAAAA==&#10;" fillcolor="#a5a5a5" stroked="f"/>
                  <v:rect id="Rectangle 4723" o:spid="_x0000_s1864" style="position:absolute;left:498;top:963;width:3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4i0sUA&#10;AADdAAAADwAAAGRycy9kb3ducmV2LnhtbESPT2vCQBTE70K/w/IKvdWNWo2kriKC0JP1H+LxmX1N&#10;QnbfhuxW47d3CwWPw8z8hpktOmvElVpfOVYw6CcgiHOnKy4UHA/r9ykIH5A1Gsek4E4eFvOX3gwz&#10;7W68o+s+FCJC2GeooAyhyaT0eUkWfd81xNH7ca3FEGVbSN3iLcKtkcMkmUiLFceFEhtalZTX+1+r&#10;YDq+mPqYjs6b9HtwqsksyW+2Sr29dstPEIG68Az/t7+0go90OIK/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XiLSxQAAAN0AAAAPAAAAAAAAAAAAAAAAAJgCAABkcnMv&#10;ZG93bnJldi54bWxQSwUGAAAAAAQABAD1AAAAigMAAAAA&#10;" filled="f" strokeweight="0"/>
                  <v:rect id="Rectangle 4724" o:spid="_x0000_s1865" style="position:absolute;left:45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yg9cYA&#10;AADdAAAADwAAAGRycy9kb3ducmV2LnhtbESPQWvCQBSE74L/YXmCF2k2SWNb0qzSKpUeejF66PGR&#10;fU1Cs29DdtX033cFweMwM98wxXo0nTjT4FrLCpIoBkFcWd1yreB4+Hh4AeE8ssbOMin4Iwfr1XRS&#10;YK7thfd0Ln0tAoRdjgoa7/tcSlc1ZNBFticO3o8dDPogh1rqAS8BbjqZxvGTNNhyWGiwp01D1W95&#10;MgqWxmVJLHdf29M30WJjxkcu35Waz8a3VxCeRn8P39qfWkH2nGZwfROe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yg9cYAAADdAAAADwAAAAAAAAAAAAAAAACYAgAAZHJz&#10;L2Rvd25yZXYueG1sUEsFBgAAAAAEAAQA9QAAAIsDAAAAAA==&#10;" fillcolor="#a5a5a5" stroked="f"/>
                  <v:rect id="Rectangle 4725" o:spid="_x0000_s1866" style="position:absolute;left:45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vdO8YA&#10;AADdAAAADwAAAGRycy9kb3ducmV2LnhtbESPX0vDQBDE3wW/w7FCX6S9GNSW2GsRS6GvjVHwbc1t&#10;/tDcXsht0/Tbe4Lg4zAzv2HW28l1aqQhtJ4NPCwSUMSlty3XBor3/XwFKgiyxc4zGbhSgO3m9maN&#10;mfUXPtKYS60ihEOGBhqRPtM6lA05DAvfE0ev8oNDiXKotR3wEuGu02mSPGuHLceFBnt6a6g85Wdn&#10;4L5Ij/Ih+xW54rTLv77Hz11VGTO7m15fQAlN8h/+ax+sgcdl+gS/b+IT0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vdO8YAAADdAAAADwAAAAAAAAAAAAAAAACYAgAAZHJz&#10;L2Rvd25yZXYueG1sUEsFBgAAAAAEAAQA9QAAAIsDAAAAAA==&#10;" fillcolor="#a7a7a7" stroked="f"/>
                  <v:rect id="Rectangle 4726" o:spid="_x0000_s1867" style="position:absolute;left:45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IfYcYA&#10;AADdAAAADwAAAGRycy9kb3ducmV2LnhtbESPT2vCQBDF74LfYZlCL0E3kWIluop/EHrU6KHHITsm&#10;odnZsLtq2k/fFQSPjzfv9+YtVr1pxY2cbywryMYpCOLS6oYrBefTfjQD4QOyxtYyKfglD6vlcLDA&#10;XNs7H+lWhEpECPscFdQhdLmUvqzJoB/bjjh6F+sMhihdJbXDe4SbVk7SdCoNNhwbauxoW1P5U1xN&#10;fGOzk4eyyPbJeVed1tl38ud8otT7W7+egwjUh9fxM/2lFXx8TqbwWBMR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IfYcYAAADdAAAADwAAAAAAAAAAAAAAAACYAgAAZHJz&#10;L2Rvd25yZXYueG1sUEsFBgAAAAAEAAQA9QAAAIsDAAAAAA==&#10;" fillcolor="#a9a9a9" stroked="f"/>
                  <v:rect id="Rectangle 4727" o:spid="_x0000_s1868" style="position:absolute;left:460;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gPCcQA&#10;AADdAAAADwAAAGRycy9kb3ducmV2LnhtbESP0WrCQBRE3wv+w3ILfaubiKhNXUVkBfPYtB9wzd4m&#10;wezdmF1N+veuIPRxmJkzzHo72lbcqPeNYwXpNAFBXDrTcKXg5/vwvgLhA7LB1jEp+CMP283kZY2Z&#10;cQN/0a0IlYgQ9hkqqEPoMil9WZNFP3UdcfR+XW8xRNlX0vQ4RLht5SxJFtJiw3Ghxo72NZXn4moV&#10;JLnW53xRDDq9nHZ5OmrbfWil3l7H3SeIQGP4Dz/bR6Ngvpwt4fEmPg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IDwnEAAAA3QAAAA8AAAAAAAAAAAAAAAAAmAIAAGRycy9k&#10;b3ducmV2LnhtbFBLBQYAAAAABAAEAPUAAACJAwAAAAA=&#10;" fillcolor="#ababab" stroked="f"/>
                  <v:rect id="Rectangle 4728" o:spid="_x0000_s1869" style="position:absolute;left:46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kYq8cA&#10;AADdAAAADwAAAGRycy9kb3ducmV2LnhtbESPwWrCQBCG74W+wzJCb3WTUGyNrqKWQmmxoBHB25Ad&#10;k9DsbMhuNb5951Docfjn/+ab+XJwrbpQHxrPBtJxAoq49LbhysCheHt8ARUissXWMxm4UYDl4v5u&#10;jrn1V97RZR8rJRAOORqoY+xyrUNZk8Mw9h2xZGffO4wy9pW2PV4F7lqdJclEO2xYLtTY0aam8nv/&#10;40SjeN16PBVf6Sb5PB7Xp3T6kbXGPIyG1QxUpCH+L/+1362Bp+dMdOUbQYB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5GKvHAAAA3QAAAA8AAAAAAAAAAAAAAAAAmAIAAGRy&#10;cy9kb3ducmV2LnhtbFBLBQYAAAAABAAEAPUAAACMAwAAAAA=&#10;" fillcolor="#adadad" stroked="f"/>
                  <v:rect id="Rectangle 4729" o:spid="_x0000_s1870" style="position:absolute;left:46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3Vx8QA&#10;AADdAAAADwAAAGRycy9kb3ducmV2LnhtbESP3YrCMBSE74V9h3AW9k5Ti+xP1ygiCIoXxW4f4NCc&#10;tsHmpDSxdt/eCAt7OczMN8x6O9lOjDR441jBcpGAIK6cNtwoKH8O808QPiBr7ByTgl/ysN28zNaY&#10;aXfnC41FaESEsM9QQRtCn0npq5Ys+oXriaNXu8FiiHJopB7wHuG2k2mSvEuLhuNCiz3tW6quxc0q&#10;qKfTXublxXTlAUN6rnOfm1Gpt9dp9w0i0BT+w3/to1aw+ki/4PkmPgG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N1cfEAAAA3QAAAA8AAAAAAAAAAAAAAAAAmAIAAGRycy9k&#10;b3ducmV2LnhtbFBLBQYAAAAABAAEAPUAAACJAwAAAAA=&#10;" fillcolor="#afafaf" stroked="f"/>
                  <v:rect id="Rectangle 4730" o:spid="_x0000_s1871" style="position:absolute;left:464;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AGkMUA&#10;AADdAAAADwAAAGRycy9kb3ducmV2LnhtbERPXWvCMBR9F/Yfwh34Ipqqc5NqlCEOygRhdYz5dmmu&#10;bVlzE5pou3+/PAx8PJzv9bY3jbhR62vLCqaTBARxYXXNpYLP09t4CcIHZI2NZVLwSx62m4fBGlNt&#10;O/6gWx5KEUPYp6igCsGlUvqiIoN+Yh1x5C62NRgibEupW+xiuGnkLEmepcGaY0OFjnYVFT/51SiY&#10;dVkyslPnFvOv0WF3fs+O1/23UsPH/nUFIlAf7uJ/d6YVPL3M4/74Jj4B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UAaQxQAAAN0AAAAPAAAAAAAAAAAAAAAAAJgCAABkcnMv&#10;ZG93bnJldi54bWxQSwUGAAAAAAQABAD1AAAAigMAAAAA&#10;" fillcolor="#b1b1b1" stroked="f"/>
                  <v:rect id="Rectangle 4731" o:spid="_x0000_s1872" style="position:absolute;left:46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2O/scA&#10;AADdAAAADwAAAGRycy9kb3ducmV2LnhtbESPQWvCQBSE70L/w/IKvZmNtmiJ2UgR1B4UW+vF2yP7&#10;mqTNvg3ZNYn/visUPA4z8w2TLgdTi45aV1lWMIliEMS51RUXCk5f6/ErCOeRNdaWScGVHCyzh1GK&#10;ibY9f1J39IUIEHYJKii9bxIpXV6SQRfZhjh437Y16INsC6lb7APc1HIaxzNpsOKwUGJDq5Ly3+PF&#10;KKCf85X61WF7ij82s3wz33d+t1fq6XF4W4DwNPh7+L/9rhW8zJ8ncHs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Njv7HAAAA3QAAAA8AAAAAAAAAAAAAAAAAmAIAAGRy&#10;cy9kb3ducmV2LnhtbFBLBQYAAAAABAAEAPUAAACMAwAAAAA=&#10;" fillcolor="#b3b3b3" stroked="f"/>
                  <v:rect id="Rectangle 4732" o:spid="_x0000_s1873" style="position:absolute;left:467;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RMosgA&#10;AADdAAAADwAAAGRycy9kb3ducmV2LnhtbESPQWvCQBSE74L/YXmCt7rRSg2pq7QVqZQeqhZ6fWRf&#10;k2j2bdhdk9Rf3y0UPA4z8w2zXPemFi05X1lWMJ0kIIhzqysuFHwet3cpCB+QNdaWScEPeVivhoMl&#10;Ztp2vKf2EAoRIewzVFCG0GRS+rwkg35iG+LofVtnMETpCqkddhFuajlLkgdpsOK4UGJDLyXl58PF&#10;KDh9bV6fm26+/XD5qU031/ejfEuVGo/6p0cQgfpwC/+3d1rBfHE/g7838Qn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tEyiyAAAAN0AAAAPAAAAAAAAAAAAAAAAAJgCAABk&#10;cnMvZG93bnJldi54bWxQSwUGAAAAAAQABAD1AAAAjQMAAAAA&#10;" fillcolor="#b5b5b5" stroked="f"/>
                  <v:rect id="Rectangle 4733" o:spid="_x0000_s1874" style="position:absolute;left:468;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nF8UA&#10;AADdAAAADwAAAGRycy9kb3ducmV2LnhtbESPQWsCMRSE70L/Q3iF3jTbpqisRpGWqkdri+fH5nWz&#10;7OZl3aTr+u8bQehxmJlvmOV6cI3oqQuVZw3PkwwEceFNxaWG76+P8RxEiMgGG8+k4UoB1quH0RJz&#10;4y/8Sf0xliJBOOSowcbY5lKGwpLDMPEtcfJ+fOcwJtmV0nR4SXDXyJcsm0qHFacFiy29WSrq46/T&#10;oFR/Os8P19q2dXPYvp93m5lUWj89DpsFiEhD/A/f23uj4XWmFNze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XxQAAAN0AAAAPAAAAAAAAAAAAAAAAAJgCAABkcnMv&#10;ZG93bnJldi54bWxQSwUGAAAAAAQABAD1AAAAigMAAAAA&#10;" fillcolor="#b7b7b7" stroked="f"/>
                  <v:rect id="Rectangle 4734" o:spid="_x0000_s1875" style="position:absolute;left:46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VbG8YA&#10;AADdAAAADwAAAGRycy9kb3ducmV2LnhtbESPT2sCMRTE70K/Q3iCt5r1D1a3RilFRS+FWr0/N6+7&#10;y25etpuo8dsboeBxmJnfMPNlMLW4UOtKywoG/QQEcWZ1ybmCw8/6dQrCeWSNtWVScCMHy8VLZ46p&#10;tlf+psve5yJC2KWooPC+SaV0WUEGXd82xNH7ta1BH2WbS93iNcJNLYdJMpEGS44LBTb0WVBW7c9G&#10;QWbWYZafvvC8WR2HYfO3qnbHSqleN3y8g/AU/DP8395qBeO30Rgeb+IT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VbG8YAAADdAAAADwAAAAAAAAAAAAAAAACYAgAAZHJz&#10;L2Rvd25yZXYueG1sUEsFBgAAAAAEAAQA9QAAAIsDAAAAAA==&#10;" fillcolor="#b9b9b9" stroked="f"/>
                  <v:rect id="Rectangle 4735" o:spid="_x0000_s1876" style="position:absolute;left:47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4ScgA&#10;AADdAAAADwAAAGRycy9kb3ducmV2LnhtbESPW2sCMRSE3wv+h3CEvtVstV7YGkWU0n0QWi/Y18Pm&#10;dHc1OVk2qa7++kYo9HGYmW+Y6by1Rpyp8ZVjBc+9BARx7nTFhYL97u1pAsIHZI3GMSm4kof5rPMw&#10;xVS7C2/ovA2FiBD2KSooQ6hTKX1ekkXfczVx9L5dYzFE2RRSN3iJcGtkP0lG0mLFcaHEmpYl5aft&#10;j1XwQV8H8559ZuujHl+DGd3MbrlS6rHbLl5BBGrDf/ivnWkFL+PBEO5v4hOQs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sXhJyAAAAN0AAAAPAAAAAAAAAAAAAAAAAJgCAABk&#10;cnMvZG93bnJldi54bWxQSwUGAAAAAAQABAD1AAAAjQMAAAAA&#10;" fillcolor="#bbb" stroked="f"/>
                  <v:rect id="Rectangle 4736" o:spid="_x0000_s1877" style="position:absolute;left:471;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JRT8UA&#10;AADdAAAADwAAAGRycy9kb3ducmV2LnhtbESPQWvCQBSE7wX/w/KE3pqNWpKSuooIgUp7aRS8vmaf&#10;2dDs25DdaPz33UKhx2FmvmHW28l24kqDbx0rWCQpCOLa6ZYbBadj+fQCwgdkjZ1jUnAnD9vN7GGN&#10;hXY3/qRrFRoRIewLVGBC6AspfW3Iok9cTxy9ixsshiiHRuoBbxFuO7lM00xabDkuGOxpb6j+rkar&#10;4LBs3y9nu8cxW2ln6CMv8/5Lqcf5tHsFEWgK/+G/9ptW8JyvMv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AlFPxQAAAN0AAAAPAAAAAAAAAAAAAAAAAJgCAABkcnMv&#10;ZG93bnJldi54bWxQSwUGAAAAAAQABAD1AAAAigMAAAAA&#10;" fillcolor="#bdbdbd" stroked="f"/>
                  <v:rect id="Rectangle 4737" o:spid="_x0000_s1878" style="position:absolute;left:47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9mUMYA&#10;AADdAAAADwAAAGRycy9kb3ducmV2LnhtbESPQWvCQBSE70L/w/IKXkLdVEVr6ioqSr1ZrXh+ZF+T&#10;0OzbkF1N9Nd3BcHjMDPfMNN5a0pxodoVlhW892IQxKnVBWcKjj+btw8QziNrLC2Tgis5mM9eOlNM&#10;tG14T5eDz0SAsEtQQe59lUjp0pwMup6tiIP3a2uDPsg6k7rGJsBNKftxPJIGCw4LOVa0yin9O5yN&#10;gqganJbN7Xsb7Tbxdf112k+yqFWq+9ouPkF4av0z/GhvtYLheDCG+5vwBOTs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09mUMYAAADdAAAADwAAAAAAAAAAAAAAAACYAgAAZHJz&#10;L2Rvd25yZXYueG1sUEsFBgAAAAAEAAQA9QAAAIsDAAAAAA==&#10;" fillcolor="#bfbfbf" stroked="f"/>
                  <v:rect id="Rectangle 4738" o:spid="_x0000_s1879" style="position:absolute;left:47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A/MAA&#10;AADdAAAADwAAAGRycy9kb3ducmV2LnhtbERPy4rCMBTdC/MP4QruNHV0VKpRhgHFnfgAXV6ba1Nt&#10;bkoTtf69WQy4PJz3bNHYUjyo9oVjBf1eAoI4c7rgXMFhv+xOQPiArLF0TApe5GEx/2rNMNXuyVt6&#10;7EIuYgj7FBWYEKpUSp8Zsuh7riKO3MXVFkOEdS51jc8Ybkv5nSQjabHg2GCwoj9D2W13twqSwXJ1&#10;RTpviqOT2/HPyZR73yjVaTe/UxCBmvAR/7vXWsFwPIhz45v4BOT8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AA/MAAAADdAAAADwAAAAAAAAAAAAAAAACYAgAAZHJzL2Rvd25y&#10;ZXYueG1sUEsFBgAAAAAEAAQA9QAAAIUDAAAAAA==&#10;" fillcolor="#c1c1c1" stroked="f"/>
                  <v:rect id="Rectangle 4739" o:spid="_x0000_s1880" style="position:absolute;left:47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dkeMcA&#10;AADdAAAADwAAAGRycy9kb3ducmV2LnhtbESP0WrCQBRE3wv+w3ILvtWN2laNrlLEYmmhavQDLtnb&#10;JDZ7N+yuJv59t1Do4zAzZ5jFqjO1uJLzlWUFw0ECgji3uuJCwen4+jAF4QOyxtoyKbiRh9Wyd7fA&#10;VNuWD3TNQiEihH2KCsoQmlRKn5dk0A9sQxy9L+sMhihdIbXDNsJNLUdJ8iwNVhwXSmxoXVL+nV2M&#10;gtF+3WZPN/t+/tgOAxXb0+7TbZTq33cvcxCBuvAf/mu/aQWPk/EM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QnZHjHAAAA3QAAAA8AAAAAAAAAAAAAAAAAmAIAAGRy&#10;cy9kb3ducmV2LnhtbFBLBQYAAAAABAAEAPUAAACMAwAAAAA=&#10;" fillcolor="#c3c3c3" stroked="f"/>
                  <v:rect id="Rectangle 4740" o:spid="_x0000_s1881" style="position:absolute;left:47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h8EA&#10;AADdAAAADwAAAGRycy9kb3ducmV2LnhtbERPy4rCMBTdC/MP4Qqz01THF9Uog6C4G7SCLq/NtelM&#10;c1OaqPXvJwvB5eG8F6vWVuJOjS8dKxj0ExDEudMlFwqO2aY3A+EDssbKMSl4kofV8qOzwFS7B+/p&#10;fgiFiCHsU1RgQqhTKX1uyKLvu5o4clfXWAwRNoXUDT5iuK3kMEkm0mLJscFgTWtD+d/hZhUkX5vt&#10;L9Llpzw5uZ+Oz6bKfKvUZ7f9noMI1Ia3+OXeaQWj6Sjuj2/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f4fBAAAA3QAAAA8AAAAAAAAAAAAAAAAAmAIAAGRycy9kb3du&#10;cmV2LnhtbFBLBQYAAAAABAAEAPUAAACGAwAAAAA=&#10;" fillcolor="#c1c1c1" stroked="f"/>
                  <v:rect id="Rectangle 4741" o:spid="_x0000_s1882" style="position:absolute;left:477;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owscA&#10;AADdAAAADwAAAGRycy9kb3ducmV2LnhtbESPW2vCQBSE3wv+h+UIvoS68YKX6CptUeqbl4rPh+wx&#10;CWbPhuzWxP76rlDo4zAz3zDLdWtKcafaFZYVDPoxCOLU6oIzBeev7esMhPPIGkvLpOBBDtarzssS&#10;E20bPtL95DMRIOwSVJB7XyVSujQng65vK+LgXW1t0AdZZ1LX2AS4KeUwjifSYMFhIceKPnJKb6dv&#10;oyCqRpf35uewi/bb+LH5vBznWdQq1eu2bwsQnlr/H/5r77SC8XQ8gOeb8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sKMLHAAAA3QAAAA8AAAAAAAAAAAAAAAAAmAIAAGRy&#10;cy9kb3ducmV2LnhtbFBLBQYAAAAABAAEAPUAAACMAwAAAAA=&#10;" fillcolor="#bfbfbf" stroked="f"/>
                  <v:rect id="Rectangle 4742" o:spid="_x0000_s1883" style="position:absolute;left:47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8kMcUA&#10;AADdAAAADwAAAGRycy9kb3ducmV2LnhtbESPQWvCQBSE7wX/w/IEb3VjKqakriKBQKW9VAWvr9ln&#10;NjT7NmQ3Mf333UKhx2FmvmG2+8m2YqTeN44VrJYJCOLK6YZrBZdz+fgMwgdkja1jUvBNHva72cMW&#10;c+3u/EHjKdQiQtjnqMCE0OVS+sqQRb90HXH0bq63GKLsa6l7vEe4bWWaJBtpseG4YLCjwlD1dRqs&#10;gmPavN2utsBh86SdofeszLpPpRbz6fACItAU/sN/7VetYJ2tU/h9E5+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PyQxxQAAAN0AAAAPAAAAAAAAAAAAAAAAAJgCAABkcnMv&#10;ZG93bnJldi54bWxQSwUGAAAAAAQABAD1AAAAigMAAAAA&#10;" fillcolor="#bdbdbd" stroked="f"/>
                  <v:rect id="Rectangle 4743" o:spid="_x0000_s1884" style="position:absolute;left:48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I228YA&#10;AADdAAAADwAAAGRycy9kb3ducmV2LnhtbESPQWsCMRSE70L/Q3gFb5qtisrWKKKIexCsWtrrY/O6&#10;u23ysmyirv76piD0OMzMN8xs0VojLtT4yrGCl34Cgjh3uuJCwftp05uC8AFZo3FMCm7kYTF/6sww&#10;1e7KB7ocQyEihH2KCsoQ6lRKn5dk0fddTRy9L9dYDFE2hdQNXiPcGjlIkrG0WHFcKLGmVUn5z/Fs&#10;Fezp88Nss7ds960nt2DGd3NarZXqPrfLVxCB2vAffrQzrWA0GQ3h701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I228YAAADdAAAADwAAAAAAAAAAAAAAAACYAgAAZHJz&#10;L2Rvd25yZXYueG1sUEsFBgAAAAAEAAQA9QAAAIsDAAAAAA==&#10;" fillcolor="#bbb" stroked="f"/>
                  <v:rect id="Rectangle 4744" o:spid="_x0000_s1885" style="position:absolute;left:481;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MoZsUA&#10;AADdAAAADwAAAGRycy9kb3ducmV2LnhtbESPQWvCQBSE70L/w/IKvdWNEmqNrlKKSr0IWr0/s88k&#10;JPs2za66/ntXKHgcZuYbZjoPphEX6lxlWcGgn4Agzq2uuFCw/12+f4JwHlljY5kU3MjBfPbSm2Km&#10;7ZW3dNn5QkQIuwwVlN63mZQuL8mg69uWOHon2xn0UXaF1B1eI9w0cpgkH9JgxXGhxJa+S8rr3dko&#10;yM0yjIvjBs+rxWEYVn+Len2olXp7DV8TEJ6Cf4b/2z9aQTpKU3i8iU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EyhmxQAAAN0AAAAPAAAAAAAAAAAAAAAAAJgCAABkcnMv&#10;ZG93bnJldi54bWxQSwUGAAAAAAQABAD1AAAAigMAAAAA&#10;" fillcolor="#b9b9b9" stroked="f"/>
                  <v:rect id="Rectangle 4745" o:spid="_x0000_s1886" style="position:absolute;left:48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nphcUA&#10;AADdAAAADwAAAGRycy9kb3ducmV2LnhtbESPQWvCQBSE74X+h+UJvdWNja0SXUWU1h5tKp4f2Wc2&#10;JPs2Zrcx/nu3UOhxmJlvmOV6sI3oqfOVYwWTcQKCuHC64lLB8fv9eQ7CB2SNjWNScCMP69XjwxIz&#10;7a78RX0eShEh7DNUYEJoMyl9YciiH7uWOHpn11kMUXal1B1eI9w28iVJ3qTFiuOCwZa2hoo6/7EK&#10;0rQ/XeaHW23aujl87C77zUymSj2Nhs0CRKAh/If/2p9awXQ2fYXfN/EJ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emFxQAAAN0AAAAPAAAAAAAAAAAAAAAAAJgCAABkcnMv&#10;ZG93bnJldi54bWxQSwUGAAAAAAQABAD1AAAAigMAAAAA&#10;" fillcolor="#b7b7b7" stroked="f"/>
                  <v:rect id="Rectangle 4746" o:spid="_x0000_s1887" style="position:absolute;left:484;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k53McA&#10;AADdAAAADwAAAGRycy9kb3ducmV2LnhtbESPQWvCQBSE7wX/w/KE3urGEmyIrqIVaSk9WBW8PrLP&#10;JJp9G3a3Sdpf3y0Uehxm5htmsRpMIzpyvrasYDpJQBAXVtdcKjgddw8ZCB+QNTaWScEXeVgtR3cL&#10;zLXt+YO6QyhFhLDPUUEVQptL6YuKDPqJbYmjd7HOYIjSlVI77CPcNPIxSWbSYM1xocKWnisqbodP&#10;o+B63r5s2j7d7V1x7bLt9/tRvmVK3Y+H9RxEoCH8h//ar1pB+pTO4PdNf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JOdzHAAAA3QAAAA8AAAAAAAAAAAAAAAAAmAIAAGRy&#10;cy9kb3ducmV2LnhtbFBLBQYAAAAABAAEAPUAAACMAwAAAAA=&#10;" fillcolor="#b5b5b5" stroked="f"/>
                  <v:rect id="Rectangle 4747" o:spid="_x0000_s1888" style="position:absolute;left:485;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7AbMYA&#10;AADdAAAADwAAAGRycy9kb3ducmV2LnhtbESPQWvCQBSE74L/YXlCb7ppEVNiNlKE2h4qWvXi7ZF9&#10;Jmmzb0N2m8R/3xUEj8PMfMOkq8HUoqPWVZYVPM8iEMS51RUXCk7H9+krCOeRNdaWScGVHKyy8SjF&#10;RNuev6k7+EIECLsEFZTeN4mULi/JoJvZhjh4F9sa9EG2hdQt9gFuavkSRQtpsOKwUGJD65Ly38Of&#10;UUA/5yv1693HKdpvFvkm3nb+a6vU02R4W4LwNPhH+N7+1Arm8TyG25vwBG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7AbMYAAADdAAAADwAAAAAAAAAAAAAAAACYAgAAZHJz&#10;L2Rvd25yZXYueG1sUEsFBgAAAAAEAAQA9QAAAIsDAAAAAA==&#10;" fillcolor="#b3b3b3" stroked="f"/>
                  <v:rect id="Rectangle 4748" o:spid="_x0000_s1889" style="position:absolute;left:486;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B568UA&#10;AADdAAAADwAAAGRycy9kb3ducmV2LnhtbERPW2vCMBR+H+w/hDPwRTT1tklnlCEKRUGYjjHfDs1Z&#10;W9achCba+u/Ng7DHj+++WHWmFldqfGVZwWiYgCDOra64UPB12g7mIHxA1lhbJgU38rBaPj8tMNW2&#10;5U+6HkMhYgj7FBWUIbhUSp+XZNAPrSOO3K9tDIYIm0LqBtsYbmo5TpJXabDi2FCio3VJ+d/xYhSM&#10;2yzp25Fzs8l3f78+77LDZfOjVO+l+3gHEagL/+KHO9MKpm/TODe+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IHnrxQAAAN0AAAAPAAAAAAAAAAAAAAAAAJgCAABkcnMv&#10;ZG93bnJldi54bWxQSwUGAAAAAAQABAD1AAAAigMAAAAA&#10;" fillcolor="#b1b1b1" stroked="f"/>
                  <v:rect id="Rectangle 4749" o:spid="_x0000_s1890" style="position:absolute;left:487;top:962;width:2;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IwZ8MA&#10;AADdAAAADwAAAGRycy9kb3ducmV2LnhtbESP0YrCMBRE3wX/IdyFfdN0RVbtGkUEQfGhqP2AS3Pb&#10;hm1uShNr9++NsODjMDNnmPV2sI3oqfPGsYKvaQKCuHDacKUgvx0mSxA+IGtsHJOCP/Kw3YxHa0y1&#10;e/CF+muoRISwT1FBHUKbSumLmiz6qWuJo1e6zmKIsquk7vAR4baRsyT5lhYNx4UaW9rXVPxe71ZB&#10;OZz2MssvpskPGGbnMvOZ6ZX6/Bh2PyACDeEd/m8ftYL5Yr6C15v4BO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IwZ8MAAADdAAAADwAAAAAAAAAAAAAAAACYAgAAZHJzL2Rv&#10;d25yZXYueG1sUEsFBgAAAAAEAAQA9QAAAIgDAAAAAA==&#10;" fillcolor="#afafaf" stroked="f"/>
                  <v:rect id="Rectangle 4750" o:spid="_x0000_s1891" style="position:absolute;left:489;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ln0McA&#10;AADdAAAADwAAAGRycy9kb3ducmV2LnhtbESPwWrCQBCG74LvsIzQW91Eaqupq1hLQVpa0IjgbchO&#10;k2B2NmS3mr5951DwOPzzf/PNYtW7Rl2oC7VnA+k4AUVceFtzaeCQv93PQIWIbLHxTAZ+KcBqORws&#10;MLP+yju67GOpBMIhQwNVjG2mdSgqchjGviWW7Nt3DqOMXalth1eBu0ZPkuRRO6xZLlTY0qai4rz/&#10;caKRv356POVf6Sb5OB5fTun8fdIYczfq18+gIvXxtvzf3loDD09T8ZdvBAF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JZ9DHAAAA3QAAAA8AAAAAAAAAAAAAAAAAmAIAAGRy&#10;cy9kb3ducmV2LnhtbFBLBQYAAAAABAAEAPUAAACMAwAAAAA=&#10;" fillcolor="#adadad" stroked="f"/>
                  <v:rect id="Rectangle 4751" o:spid="_x0000_s1892" style="position:absolute;left:490;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tBm8UA&#10;AADdAAAADwAAAGRycy9kb3ducmV2LnhtbESPzWrDMBCE74W+g9hCb7XskJ/WjRJCUCE+1skDbK2t&#10;bWKtXEuJ3bevAoEeh5n5hllvJ9uJKw2+dawgS1IQxJUzLdcKTsePl1cQPiAb7ByTgl/ysN08Pqwx&#10;N27kT7qWoRYRwj5HBU0IfS6lrxqy6BPXE0fv2w0WQ5RDLc2AY4TbTs7SdCktthwXGuxp31B1Li9W&#10;QVpofS6W5aizn69dkU3a9m9aqeenafcOItAU/sP39sEomK8WGdzexCc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0GbxQAAAN0AAAAPAAAAAAAAAAAAAAAAAJgCAABkcnMv&#10;ZG93bnJldi54bWxQSwUGAAAAAAQABAD1AAAAigMAAAAA&#10;" fillcolor="#ababab" stroked="f"/>
                  <v:rect id="Rectangle 4752" o:spid="_x0000_s1893" style="position:absolute;left:491;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9qH8YA&#10;AADdAAAADwAAAGRycy9kb3ducmV2LnhtbESPT2vCQBDF7wW/wzKCl1A3kdaW1FX8g+CxRg89Dtlp&#10;EszOht1VYz+9Kwg9Pt6835s3W/SmFRdyvrGsIBunIIhLqxuuFBwP29dPED4ga2wtk4IbeVjMBy8z&#10;zLW98p4uRahEhLDPUUEdQpdL6cuaDPqx7Yij92udwRClq6R2eI1w08pJmk6lwYZjQ40drWsqT8XZ&#10;xDdWG/ldFtk2OW6qwzL7Sf6cT5QaDfvlF4hAffg/fqZ3WsHbx/sEHmsiAu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9qH8YAAADdAAAADwAAAAAAAAAAAAAAAACYAgAAZHJz&#10;L2Rvd25yZXYueG1sUEsFBgAAAAAEAAQA9QAAAIsDAAAAAA==&#10;" fillcolor="#a9a9a9" stroked="f"/>
                  <v:rect id="Rectangle 4753" o:spid="_x0000_s1894" style="position:absolute;left:492;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iTqcYA&#10;AADdAAAADwAAAGRycy9kb3ducmV2LnhtbESPS2vDMBCE74X+B7GFXkoiJ30FJ0oIDYFe47qB3jbW&#10;+kGslbG2jvvvq0Ihx2FmvmFWm9G1aqA+NJ4NzKYJKOLC24YrA/nHfrIAFQTZYuuZDPxQgM369maF&#10;qfUXPtCQSaUihEOKBmqRLtU6FDU5DFPfEUev9L1DibKvtO3xEuGu1fMkedEOG44LNXb0VlNxzr6d&#10;gYd8fpBP2S/I5edd9nUajruyNOb+btwuQQmNcg3/t9+tgafX50f4exOfgF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iTqcYAAADdAAAADwAAAAAAAAAAAAAAAACYAgAAZHJz&#10;L2Rvd25yZXYueG1sUEsFBgAAAAAEAAQA9QAAAIsDAAAAAA==&#10;" fillcolor="#a7a7a7" stroked="f"/>
                  <v:rect id="Rectangle 4754" o:spid="_x0000_s1895" style="position:absolute;left:493;top:962;width: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rTiMUA&#10;AADdAAAADwAAAGRycy9kb3ducmV2LnhtbESPT4vCMBTE7wt+h/CEvYimuvUP1Sjq4uLBi9WDx0fz&#10;bIvNS2midr+9WRD2OMzMb5jFqjWVeFDjSssKhoMIBHFmdcm5gvNp15+BcB5ZY2WZFPySg9Wy87HA&#10;RNsnH+mR+lwECLsEFRTe14mULivIoBvYmjh4V9sY9EE2udQNPgPcVHIURRNpsOSwUGBN24KyW3o3&#10;CsbGxcNI/hy+7xei3ta0X5xulPrstus5CE+t/w+/23utIJ6OY/h7E5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WtOIxQAAAN0AAAAPAAAAAAAAAAAAAAAAAJgCAABkcnMv&#10;ZG93bnJldi54bWxQSwUGAAAAAAQABAD1AAAAigMAAAAA&#10;" fillcolor="#a5a5a5" stroked="f"/>
                  <v:rect id="Rectangle 4755" o:spid="_x0000_s1896" style="position:absolute;left:457;top:963;width:37;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1sQMYA&#10;AADdAAAADwAAAGRycy9kb3ducmV2LnhtbESPT2vCQBTE7wW/w/IEb3WjNkZSV5FCwZPWP5QeX7PP&#10;JGT3bciumn57t1DocZiZ3zDLdW+NuFHna8cKJuMEBHHhdM2lgvPp/XkBwgdkjcYxKfghD+vV4GmJ&#10;uXZ3PtDtGEoRIexzVFCF0OZS+qIii37sWuLoXVxnMUTZlVJ3eI9wa+Q0SebSYs1xocKW3ioqmuPV&#10;Klik36Y5Z7OvXbaffDZkNuR3H0qNhv3mFUSgPvyH/9pbreAlS1P4fROf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1sQMYAAADdAAAADwAAAAAAAAAAAAAAAACYAgAAZHJz&#10;L2Rvd25yZXYueG1sUEsFBgAAAAAEAAQA9QAAAIsDAAAAAA==&#10;" filled="f" strokeweight="0"/>
                  <v:rect id="Rectangle 4756" o:spid="_x0000_s1897" style="position:absolute;left:499;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glTccA&#10;AADdAAAADwAAAGRycy9kb3ducmV2LnhtbESPzWsCMRTE70L/h/AEb5pV/FyNUguFXgr146C35+a5&#10;u7h52SZRt/3rG6HgcZiZ3zCLVWMqcSPnS8sK+r0EBHFmdcm5gv3uvTsF4QOyxsoyKfghD6vlS2uB&#10;qbZ33tBtG3IRIexTVFCEUKdS+qwgg75na+Lona0zGKJ0udQO7xFuKjlIkrE0WHJcKLCmt4Kyy/Zq&#10;FKxn0/X315A/fzenIx0Pp8to4BKlOu3mdQ4iUBOe4f/2h1YwnIzG8HgTn4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KYJU3HAAAA3QAAAA8AAAAAAAAAAAAAAAAAmAIAAGRy&#10;cy9kb3ducmV2LnhtbFBLBQYAAAAABAAEAPUAAACMAwAAAAA=&#10;" fillcolor="black" stroked="f"/>
                  <v:rect id="Rectangle 4757" o:spid="_x0000_s1898" style="position:absolute;left:499;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NXrMYA&#10;AADdAAAADwAAAGRycy9kb3ducmV2LnhtbESPT2vCQBTE7wW/w/IEb3WjViPRVaRQ6EnrH8TjM/tM&#10;QnbfhuxW02/vFgo9DjPzG2a57qwRd2p95VjBaJiAIM6drrhQcDp+vM5B+ICs0TgmBT/kYb3qvSwx&#10;0+7Be7ofQiEihH2GCsoQmkxKn5dk0Q9dQxy9m2sthijbQuoWHxFujRwnyUxarDgulNjQe0l5ffi2&#10;CubTq6lP6eSyTXejc01mQ377pdSg320WIAJ14T/81/7UCt7SaQq/b+ITkK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NXrMYAAADdAAAADwAAAAAAAAAAAAAAAACYAgAAZHJz&#10;L2Rvd25yZXYueG1sUEsFBgAAAAAEAAQA9QAAAIsDAAAAAA==&#10;" filled="f" strokeweight="0"/>
                  <v:rect id="Rectangle 4758" o:spid="_x0000_s1899" style="position:absolute;left:459;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UpMQA&#10;AADdAAAADwAAAGRycy9kb3ducmV2LnhtbERPz2vCMBS+C/4P4Q12s+lEnatGUUHwMlC3w7w9m2db&#10;bF5qkmnnX28Owo4f3+/pvDW1uJLzlWUFb0kKgji3uuJCwffXujcG4QOyxtoyKfgjD/NZtzPFTNsb&#10;7+i6D4WIIewzVFCG0GRS+rwkgz6xDXHkTtYZDBG6QmqHtxhuatlP05E0WHFsKLGhVUn5ef9rFCw/&#10;xsvLdsCf993xQIef43nYd6lSry/tYgIiUBv+xU/3RisYvA/j3PgmPgE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LFKTEAAAA3QAAAA8AAAAAAAAAAAAAAAAAmAIAAGRycy9k&#10;b3ducmV2LnhtbFBLBQYAAAAABAAEAPUAAACJAwAAAAA=&#10;" fillcolor="black" stroked="f"/>
                  <v:rect id="Rectangle 4759" o:spid="_x0000_s1900" style="position:absolute;left:459;top:965;width: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BmRccA&#10;AADdAAAADwAAAGRycy9kb3ducmV2LnhtbESPT2vCQBTE7wW/w/KE3urGthpNXUUKhZ78E6X0+My+&#10;JiG7b0N2q/Hbu0Khx2FmfsMsVr014kydrx0rGI8SEMSF0zWXCo6Hj6cZCB+QNRrHpOBKHlbLwcMC&#10;M+0uvKdzHkoRIewzVFCF0GZS+qIii37kWuLo/bjOYoiyK6Xu8BLh1sjnJJlKizXHhQpbeq+oaPJf&#10;q2A2OZnmmL58b9Lt+Kshsya/2Sn1OOzXbyAC9eE//Nf+1Ape08kc7m/iE5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wZkXHAAAA3QAAAA8AAAAAAAAAAAAAAAAAmAIAAGRy&#10;cy9kb3ducmV2LnhtbFBLBQYAAAAABAAEAPUAAACMAwAAAAA=&#10;" filled="f" strokeweight="0"/>
                  <v:line id="Line 878" o:spid="_x0000_s1901" style="position:absolute;flip:x y;visibility:visible;mso-wrap-style:square" from="500,968" to="514,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N81MEAAADdAAAADwAAAGRycy9kb3ducmV2LnhtbERPS2vCQBC+C/0PyxS86cYiaqOrlIK0&#10;t/po6XXIjklIdjZkJ7r9992D4PHje2920bXqSn2oPRuYTTNQxIW3NZcGvs/7yQpUEGSLrWcy8EcB&#10;dtun0QZz6298pOtJSpVCOORooBLpcq1DUZHDMPUdceIuvncoCfaltj3eUrhr9UuWLbTDmlNDhR29&#10;V1Q0p8EZaH6H5UFmsm9+yMcPN8TXr3M0Zvwc39aghKI8xHf3pzUwXy7S/vQmPQG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Q3zUwQAAAN0AAAAPAAAAAAAAAAAAAAAA&#10;AKECAABkcnMvZG93bnJldi54bWxQSwUGAAAAAAQABAD5AAAAjwMAAAAA&#10;">
                    <v:stroke joinstyle="miter"/>
                  </v:line>
                  <v:line id="Line 879" o:spid="_x0000_s1902" style="position:absolute;flip:x y;visibility:visible;mso-wrap-style:square" from="461,968" to="475,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ZT8QAAADdAAAADwAAAGRycy9kb3ducmV2LnhtbESPQWvCQBSE74X+h+UVequbSFGbukoR&#10;pL3ZqqXXR/Y1Ccm+DdkXXf+9KxR6HGbmG2a5jq5TJxpC49lAPslAEZfeNlwZOB62TwtQQZAtdp7J&#10;wIUCrFf3d0ssrD/zF532UqkE4VCggVqkL7QOZU0Ow8T3xMn79YNDSXKotB3wnOCu09Msm2mHDaeF&#10;Gnva1FS2+9EZaH/G+afksm2/ycd3N8aX3SEa8/gQ315BCUX5D/+1P6yB5/ksh9ub9AT06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D9lPxAAAAN0AAAAPAAAAAAAAAAAA&#10;AAAAAKECAABkcnMvZG93bnJldi54bWxQSwUGAAAAAAQABAD5AAAAkgMAAAAA&#10;">
                    <v:stroke joinstyle="miter"/>
                  </v:line>
                  <v:line id="Line 880" o:spid="_x0000_s1903" style="position:absolute;flip:x;visibility:visible;mso-wrap-style:square" from="530,983" to="534,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wiosgAAADdAAAADwAAAGRycy9kb3ducmV2LnhtbESPT2vCQBTE70K/w/IKvemuUqxEV5FW&#10;QUJ7qH9Qb4/sMwlm38bs1qTfvlso9DjMzG+Y2aKzlbhT40vHGoYDBYI4c6bkXMN+t+5PQPiAbLBy&#10;TBq+ycNi/tCbYWJcy59034ZcRAj7BDUUIdSJlD4ryKIfuJo4ehfXWAxRNrk0DbYRbis5UmosLZYc&#10;Fwqs6bWg7Lr9sho2b90prA+3a5quPtLh+1m1R6O0fnrsllMQgbrwH/5rb4yG55fxCH7fxCcg5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pwiosgAAADdAAAADwAAAAAA&#10;AAAAAAAAAAChAgAAZHJzL2Rvd25yZXYueG1sUEsFBgAAAAAEAAQA+QAAAJYDAAAAAA==&#10;" strokeweight="0">
                    <v:stroke joinstyle="miter"/>
                  </v:line>
                  <v:line id="Line 881" o:spid="_x0000_s1904" style="position:absolute;flip:x y;visibility:visible;mso-wrap-style:square" from="457,982" to="460,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dZgMIAAADdAAAADwAAAGRycy9kb3ducmV2LnhtbESPQYvCMBSE78L+h/AWvGniKq5Wo4gg&#10;LN6srudH82yLzUtJslr//UYQPA4z8w2zXHe2ETfyoXasYTRUIIgLZ2ouNZyOu8EMRIjIBhvHpOFB&#10;Adarj94SM+PufKBbHkuRIBwy1FDF2GZShqIii2HoWuLkXZy3GJP0pTQe7wluG/ml1FRarDktVNjS&#10;tqLimv9ZDbTxO5vzZd9K+6vOqti6+TjXuv/ZbRYgInXxHX61f4yGyfd0DM836Qn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HdZgMIAAADdAAAADwAAAAAAAAAAAAAA&#10;AAChAgAAZHJzL2Rvd25yZXYueG1sUEsFBgAAAAAEAAQA+QAAAJADAAAAAA==&#10;" strokeweight="0">
                    <v:stroke joinstyle="miter"/>
                  </v:line>
                  <v:line id="Line 882" o:spid="_x0000_s1905" style="position:absolute;flip:y;visibility:visible;mso-wrap-style:square" from="496,978" to="496,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kfTcgAAADdAAAADwAAAGRycy9kb3ducmV2LnhtbESPT2vCQBTE74V+h+UVequ7FlGJrlK0&#10;ggR78B+2t0f2NQlm36bZ1aTfvlsQPA4z8xtmOu9sJa7U+NKxhn5PgSDOnCk513DYr17GIHxANlg5&#10;Jg2/5GE+e3yYYmJcy1u67kIuIoR9ghqKEOpESp8VZNH3XE0cvW/XWAxRNrk0DbYRbiv5qtRQWiw5&#10;LhRY06Kg7Ly7WA3rZfcZVsefc5q+f6T9zZdqT0Zp/fzUvU1ABOrCPXxrr42GwWg4gP838QnI2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jkfTcgAAADdAAAADwAAAAAA&#10;AAAAAAAAAAChAgAAZHJzL2Rvd25yZXYueG1sUEsFBgAAAAAEAAQA+QAAAJYDAAAAAA==&#10;" strokeweight="0">
                    <v:stroke joinstyle="miter"/>
                  </v:line>
                  <v:rect id="Rectangle 4765" o:spid="_x0000_s1906" style="position:absolute;left:450;top:767;width:92;height: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QLJcYA&#10;AADdAAAADwAAAGRycy9kb3ducmV2LnhtbESPQWvCQBSE7wX/w/KE3nS3VlONboIIgtD2UC14fWSf&#10;SWj2bcyuGv99tyD0OMzMN8wq720jrtT52rGGl7ECQVw4U3Op4fuwHc1B+IBssHFMGu7kIc8GTytM&#10;jbvxF133oRQRwj5FDVUIbSqlLyqy6MeuJY7eyXUWQ5RdKU2Htwi3jZwolUiLNceFClvaVFT87C9W&#10;AyZTc/48vX4c3i8JLspebWdHpfXzsF8vQQTqw3/40d4ZDdO3ZAZ/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QLJcYAAADdAAAADwAAAAAAAAAAAAAAAACYAgAAZHJz&#10;L2Rvd25yZXYueG1sUEsFBgAAAAAEAAQA9QAAAIsDAAAAAA==&#10;" stroked="f"/>
                </v:group>
                <v:line id="Line 885" o:spid="_x0000_s1907" style="position:absolute;flip:y;visibility:visible;mso-wrap-style:square" from="496,862" to="496,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ckocgAAADdAAAADwAAAGRycy9kb3ducmV2LnhtbESPQWvCQBSE74L/YXmF3nRXKWmJrlK0&#10;goT2oK2ot0f2mQSzb9Ps1qT/vlso9DjMzDfMfNnbWtyo9ZVjDZOxAkGcO1NxoeHjfTN6AuEDssHa&#10;MWn4Jg/LxXAwx9S4jnd024dCRAj7FDWUITSplD4vyaIfu4Y4ehfXWgxRtoU0LXYRbms5VSqRFiuO&#10;CyU2tCopv+6/rIbtuj+FzeHzmmUvb9nk9ay6o1Fa39/1zzMQgfrwH/5rb42Gh8ckgd838QnIx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ackocgAAADdAAAADwAAAAAA&#10;AAAAAAAAAAChAgAAZHJzL2Rvd25yZXYueG1sUEsFBgAAAAAEAAQA+QAAAJYDAAAAAA==&#10;" strokeweight="0">
                  <v:stroke joinstyle="miter"/>
                </v:line>
                <v:shape id="Freeform 4767" o:spid="_x0000_s1908" style="position:absolute;left:493;top:93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QMUA&#10;AADdAAAADwAAAGRycy9kb3ducmV2LnhtbESPQWsCMRSE74X+h/CE3mrWUrXdbpQiFLUX6Wrvj81r&#10;dnHzsiRxXf+9EQoeh5n5himWg21FTz40jhVMxhkI4srpho2Cw/7r+Q1EiMgaW8ek4EIBlovHhwJz&#10;7c78Q30ZjUgQDjkqqGPscilDVZPFMHYdcfL+nLcYk/RGao/nBLetfMmymbTYcFqosaNVTdWxPFkF&#10;6+nU/74fD813uV15s9dyZ047pZ5Gw+cHiEhDvIf/2xut4HU+m8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f9AxQAAAN0AAAAPAAAAAAAAAAAAAAAAAJgCAABkcnMv&#10;ZG93bnJldi54bWxQSwUGAAAAAAQABAD1AAAAigMAAAAA&#10;" path="m3,l6,17r,l6,17r,1l6,18r,l6,18r,l6,18r,l6,18r,l6,18r,l6,19r,l6,19r,l6,19r,l6,19r,l6,19r,l6,19r,l6,20r,l6,20r,l6,20r,l6,20r,l6,20r,l6,20r,1l6,21r,l6,21r,l6,21r,l6,21r,l6,21r-1,l5,21r,l5,21r,1l5,22r,l5,22r,l5,22r,l5,22r,l5,22r,l5,22r,l4,22r,l4,23r,l4,23r,l4,23r,l4,23r,l4,23r,l4,23r-1,l3,23r,l3,23r,l3,23r,l3,23r,l3,23r,l2,23r,l2,23r,l2,23r,l2,23r,l2,23r,l2,23r,l2,23r,l2,22r-1,l1,22r,l1,22r,l1,22r,l1,22r,l1,22r,l1,22r,l1,22r,l1,21r,l1,21r,l1,21,,21r,l,21r,l,21r,l,21r,l,21r,l,20r,l,20r,l,20r,l,20r,l,20r,l,20,,19r,l,19r,l,19r,l,19r,l,19r,l,19,,18r,l,18r,l,18r,l,18r,l,18r,l,18,,17r,l,17,3,xe" stroked="f">
                  <v:path arrowok="t" o:connecttype="custom" o:connectlocs="6,17;6,18;6,18;6,18;6,18;6,19;6,19;6,19;6,19;6,20;6,20;6,20;6,21;6,21;6,21;6,21;5,21;5,22;5,22;5,22;5,22;4,22;4,23;4,23;4,23;4,23;3,23;3,23;3,23;2,23;2,23;2,23;2,23;2,23;1,22;1,22;1,22;1,22;1,22;1,21;1,21;0,21;0,21;0,21;0,20;0,20;0,20;0,20;0,19;0,19;0,19;0,19;0,18;0,18;0,18;0,17;3,0" o:connectangles="0,0,0,0,0,0,0,0,0,0,0,0,0,0,0,0,0,0,0,0,0,0,0,0,0,0,0,0,0,0,0,0,0,0,0,0,0,0,0,0,0,0,0,0,0,0,0,0,0,0,0,0,0,0,0,0,0"/>
                </v:shape>
                <v:shape id="Freeform 4768" o:spid="_x0000_s1909" style="position:absolute;left:493;top:932;width:6;height:23;visibility:visible;mso-wrap-style:square;v-text-anchor:top" coordsize="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V5KcAA&#10;AADdAAAADwAAAGRycy9kb3ducmV2LnhtbERPTYvCMBC9C/6HMMLeNF0RXapRRFwUT6sueh2bsSnb&#10;TGoTbf335rDg8fG+Z4vWluJBtS8cK/gcJCCIM6cLzhX8Hr/7XyB8QNZYOiYFT/KwmHc7M0y1a3hP&#10;j0PIRQxhn6ICE0KVSukzQxb9wFXEkbu62mKIsM6lrrGJ4baUwyQZS4sFxwaDFa0MZX+Hu1Ww4bW5&#10;4Al/2tHmIpfb8840N1Tqo9cupyACteEt/ndvtYLRZBznxjfxCcj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iV5KcAAAADdAAAADwAAAAAAAAAAAAAAAACYAgAAZHJzL2Rvd25y&#10;ZXYueG1sUEsFBgAAAAAEAAQA9QAAAIUDAAAAAA==&#10;" path="m3,l6,17r,l6,17r,1l6,18r,l6,18r,l6,18r,l6,18r,l6,18r,l6,19r,l6,19r,l6,19r,l6,19r,l6,19r,l6,19r,l6,20r,l6,20r,l6,20r,l6,20r,l6,20r,l6,20r,1l6,21r,l6,21r,l6,21r,l6,21r,l6,21r-1,l5,21r,l5,21r,1l5,22r,l5,22r,l5,22r,l5,22r,l5,22r,l5,22r,l4,22r,l4,23r,l4,23r,l4,23r,l4,23r,l4,23r,l4,23r-1,l3,23r,l3,23r,l3,23r,l3,23r,l3,23r,l2,23r,l2,23r,l2,23r,l2,23r,l2,23r,l2,23r,l2,23r,l2,22r-1,l1,22r,l1,22r,l1,22r,l1,22r,l1,22r,l1,22r,l1,22r,l1,21r,l1,21r,l1,21,,21r,l,21r,l,21r,l,21r,l,21r,l,20r,l,20r,l,20r,l,20r,l,20r,l,20,,19r,l,19r,l,19r,l,19r,l,19r,l,19,,18r,l,18r,l,18r,l,18r,l,18r,l,18,,17r,l,17,3,xe" filled="f" strokeweight="0">
                  <v:stroke joinstyle="miter"/>
                  <v:path arrowok="t" o:connecttype="custom" o:connectlocs="6,17;6,18;6,18;6,18;6,18;6,19;6,19;6,19;6,19;6,20;6,20;6,20;6,21;6,21;6,21;6,21;5,21;5,22;5,22;5,22;5,22;4,22;4,23;4,23;4,23;4,23;3,23;3,23;3,23;2,23;2,23;2,23;2,23;2,23;1,22;1,22;1,22;1,22;1,22;1,21;1,21;0,21;0,21;0,21;0,20;0,20;0,20;0,20;0,19;0,19;0,19;0,19;0,18;0,18;0,18;0,17;3,0" o:connectangles="0,0,0,0,0,0,0,0,0,0,0,0,0,0,0,0,0,0,0,0,0,0,0,0,0,0,0,0,0,0,0,0,0,0,0,0,0,0,0,0,0,0,0,0,0,0,0,0,0,0,0,0,0,0,0,0,0"/>
                </v:shape>
                <v:rect id="Rectangle 4769" o:spid="_x0000_s1910" style="position:absolute;left:542;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kBIMUA&#10;AADdAAAADwAAAGRycy9kb3ducmV2LnhtbESPT4vCMBTE7wt+h/CEva2Jrlu1GkUWhAXXg3/A66N5&#10;tsXmpTZR67c3wsIeh5n5DTNbtLYSN2p86VhDv6dAEGfOlJxrOOxXH2MQPiAbrByThgd5WMw7bzNM&#10;jbvzlm67kIsIYZ+ihiKEOpXSZwVZ9D1XE0fv5BqLIcoml6bBe4TbSg6USqTFkuNCgTV9F5Sdd1er&#10;AZOhuWxOn7/79TXBSd6q1ddRaf3ebZdTEIHa8B/+a/8YDcNRMoH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6QEgxQAAAN0AAAAPAAAAAAAAAAAAAAAAAJgCAABkcnMv&#10;ZG93bnJldi54bWxQSwUGAAAAAAQABAD1AAAAigMAAAAA&#10;" stroked="f"/>
                <v:rect id="Rectangle 4770" o:spid="_x0000_s1911" style="position:absolute;left:542;top:767;width:3;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TuMMA&#10;AADdAAAADwAAAGRycy9kb3ducmV2LnhtbERPy2rCQBTdF/yH4Qrd1Ym2NRIdRQqFrnxEEZfXzDUJ&#10;mbkTMlNN/95ZCF0eznux6q0RN+p87VjBeJSAIC6crrlUcDx8v81A+ICs0TgmBX/kYbUcvCww0+7O&#10;e7rloRQxhH2GCqoQ2kxKX1Rk0Y9cSxy5q+sshgi7UuoO7zHcGjlJkqm0WHNsqLClr4qKJv+1Cmaf&#10;F9Mc0/fzJt2OTw2ZNfnNTqnXYb+egwjUh3/x0/2jFXykadwf38Qn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TuMMAAADdAAAADwAAAAAAAAAAAAAAAACYAgAAZHJzL2Rv&#10;d25yZXYueG1sUEsFBgAAAAAEAAQA9QAAAIgDAAAAAA==&#10;" filled="f" strokeweight="0"/>
                <v:shape id="Picture 4771" o:spid="_x0000_s1912" type="#_x0000_t75" style="position:absolute;left:452;top:985;width: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thPLGAAAA3QAAAA8AAABkcnMvZG93bnJldi54bWxEj0GLwjAUhO/C/ofwFvYimipFpRpFRFHE&#10;S7sLu8dH82yLzUtponb/vREEj8PMfMMsVp2pxY1aV1lWMBpGIIhzqysuFPx87wYzEM4ja6wtk4J/&#10;crBafvQWmGh755RumS9EgLBLUEHpfZNI6fKSDLqhbYiDd7atQR9kW0jd4j3ATS3HUTSRBisOCyU2&#10;tCkpv2RXo2C33f9t4/7peElPV/+b7rNNbCqlvj679RyEp86/w6/2QSuIp9MRPN+EJ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C2E8sYAAADdAAAADwAAAAAAAAAAAAAA&#10;AACfAgAAZHJzL2Rvd25yZXYueG1sUEsFBgAAAAAEAAQA9wAAAJIDAAAAAA==&#10;">
                  <v:imagedata r:id="rId126" o:title=""/>
                </v:shape>
                <v:shape id="Freeform 4772" o:spid="_x0000_s1913" style="position:absolute;left:452;top:985;width:3;height:10;visibility:visible;mso-wrap-style:square;v-text-anchor:top" coordsize="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PMYA&#10;AADdAAAADwAAAGRycy9kb3ducmV2LnhtbESPT2sCMRTE70K/Q3iCN80q/mM1SlsQxEOhWxG9PTav&#10;u6mbl2UTdfXTNwWhx2FmfsMs162txJUabxwrGA4SEMS504YLBfuvTX8OwgdkjZVjUnAnD+vVS2eJ&#10;qXY3/qRrFgoRIexTVFCGUKdS+rwki37gauLofbvGYoiyKaRu8BbhtpKjJJlKi4bjQok1vZeUn7OL&#10;VfA2rQzvsqF5ZEiT04+jw+X4oVSv274uQARqw3/42d5qBePZbAR/b+IT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d/PMYAAADdAAAADwAAAAAAAAAAAAAAAACYAgAAZHJz&#10;L2Rvd25yZXYueG1sUEsFBgAAAAAEAAQA9QAAAIsDAAAAAA==&#10;" path="m1,7l,4,2,,3,10,1,7xe" filled="f" strokeweight="0">
                  <v:stroke joinstyle="miter"/>
                  <v:path arrowok="t" o:connecttype="custom" o:connectlocs="1,7;0,4;2,0;3,10;1,7" o:connectangles="0,0,0,0,0"/>
                </v:shape>
                <v:shape id="Picture 4773" o:spid="_x0000_s1914" type="#_x0000_t75" style="position:absolute;left:534;top:985;width: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J6bnEAAAA3QAAAA8AAABkcnMvZG93bnJldi54bWxEj19Lw0AQxN8LfodjBd/aS7U0EnstRajY&#10;x7Ti83q3+YO5vZhbm/jtPUHo4zAzv2E2u8l36kJDbAMbWC4yUMQ2uJZrA2/nw/wRVBRkh11gMvBD&#10;EXbbm9kGCxdGLulyklolCMcCDTQifaF1tA15jIvQEyevCoNHSXKotRtwTHDf6fssW2uPLaeFBnt6&#10;bsh+nr69gZf3qlz2B1uV+w4/RjnK12jFmLvbaf8ESmiSa/i//eoMrPL8Af7epCegt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J6bnEAAAA3QAAAA8AAAAAAAAAAAAAAAAA&#10;nwIAAGRycy9kb3ducmV2LnhtbFBLBQYAAAAABAAEAPcAAACQAwAAAAA=&#10;">
                  <v:imagedata r:id="rId127" o:title=""/>
                </v:shape>
                <v:shape id="Freeform 4774" o:spid="_x0000_s1915" style="position:absolute;left:534;top:985;width:3;height:10;visibility:visible;mso-wrap-style:square;v-text-anchor:top" coordsize="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JC08YA&#10;AADdAAAADwAAAGRycy9kb3ducmV2LnhtbESPT2sCMRTE70K/Q3iCN81a/MdqlFYQxEOhWxG9PTav&#10;u6mbl2UTdfXTNwWhx2FmfsMsVq2txJUabxwrGA4SEMS504YLBfuvTX8GwgdkjZVjUnAnD6vlS2eB&#10;qXY3/qRrFgoRIexTVFCGUKdS+rwki37gauLofbvGYoiyKaRu8BbhtpKvSTKRFg3HhRJrWpeUn7OL&#10;VfA+qQzvsqF5ZEjj04+jw+X4oVSv277NQQRqw3/42d5qBaPpdAR/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JC08YAAADdAAAADwAAAAAAAAAAAAAAAACYAgAAZHJz&#10;L2Rvd25yZXYueG1sUEsFBgAAAAAEAAQA9QAAAIsDAAAAAA==&#10;" path="m3,4l2,7,,10,1,,3,4xe" filled="f" strokeweight="0">
                  <v:stroke joinstyle="miter"/>
                  <v:path arrowok="t" o:connecttype="custom" o:connectlocs="3,4;2,7;0,10;1,0;3,4" o:connectangles="0,0,0,0,0"/>
                </v:shape>
                <v:rect id="Rectangle 4775" o:spid="_x0000_s1916" style="position:absolute;left:453;top:770;width:86;height: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gwIMYA&#10;AADdAAAADwAAAGRycy9kb3ducmV2LnhtbESPT2vCQBTE7wW/w/IEb3WjViPRVaRQ6EnrH8TjM/tM&#10;QnbfhuxW02/vFgo9DjPzG2a57qwRd2p95VjBaJiAIM6drrhQcDp+vM5B+ICs0TgmBT/kYb3qvSwx&#10;0+7Be7ofQiEihH2GCsoQmkxKn5dk0Q9dQxy9m2sthijbQuoWHxFujRwnyUxarDgulNjQe0l5ffi2&#10;CubTq6lP6eSyTXejc01mQ377pdSg320WIAJ14T/81/7UCt7SdAq/b+ITkK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gwIMYAAADdAAAADwAAAAAAAAAAAAAAAACYAgAAZHJz&#10;L2Rvd25yZXYueG1sUEsFBgAAAAAEAAQA9QAAAIsDAAAAAA==&#10;" filled="f" strokeweight="0"/>
                <v:rect id="Rectangle 4776" o:spid="_x0000_s1917" style="position:absolute;left:65;top:672;width:39;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NyB8YA&#10;AADdAAAADwAAAGRycy9kb3ducmV2LnhtbESPQWvCQBSE7wX/w/IEb81GkSjRVUQs7aGtqAHx9sg+&#10;k2D2bchuk/TfdwuFHoeZ+YZZbwdTi45aV1lWMI1iEMS51RUXCrLLy/MShPPIGmvLpOCbHGw3o6c1&#10;ptr2fKLu7AsRIOxSVFB636RSurwkgy6yDXHw7rY16INsC6lb7APc1HIWx4k0WHFYKLGhfUn54/xl&#10;FLjhnl+P+FG8J+61qa77w+ctyZSajIfdCoSnwf+H/9pvWsF8sUjg9014AnL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vNyB8YAAADdAAAADwAAAAAAAAAAAAAAAACYAgAAZHJz&#10;L2Rvd25yZXYueG1sUEsFBgAAAAAEAAQA9QAAAIsDAAAAAA==&#10;" fillcolor="#d8d8d8" stroked="f"/>
                <v:rect id="Rectangle 4777" o:spid="_x0000_s1918" style="position:absolute;left:65;top:672;width:39;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SMlsYA&#10;AADdAAAADwAAAGRycy9kb3ducmV2LnhtbESPQWvCQBSE7wX/w/IKvRTdKGJK6ioiKKIgrRXE2yP7&#10;zAazb0N2G+O/d4VCj8PMfMNM552tREuNLx0rGA4SEMS50yUXCo4/q/4HCB+QNVaOScGdPMxnvZcp&#10;Ztrd+JvaQyhEhLDPUIEJoc6k9Lkhi37gauLoXVxjMUTZFFI3eItwW8lRkkykxZLjgsGaloby6+HX&#10;Krh8vcv7cXse7k7rdn+6mjHWbqPU22u3+AQRqAv/4b/2RisYp2kKzzfx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DSMlsYAAADdAAAADwAAAAAAAAAAAAAAAACYAgAAZHJz&#10;L2Rvd25yZXYueG1sUEsFBgAAAAAEAAQA9QAAAIsDAAAAAA==&#10;" filled="f" strokecolor="#7f7f7f" strokeweight="0"/>
                <v:rect id="Rectangle 4778" o:spid="_x0000_s1919" style="position:absolute;left:65;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L4sUA&#10;AADdAAAADwAAAGRycy9kb3ducmV2LnhtbERPTWvCQBC9C/0PyxS8hGZTK41NXUVLRW+tWnIestMk&#10;NDsbslsT/fXuQfD4eN/z5WAacaLO1ZYVPMcJCOLC6ppLBT/HzdMMhPPIGhvLpOBMDpaLh9EcM217&#10;3tPp4EsRQthlqKDyvs2kdEVFBl1sW+LA/drOoA+wK6XusA/hppGTJHmVBmsODRW29FFR8Xf4Nwqi&#10;9iVf95fvXfS1Sc6f23z/VkaDUuPHYfUOwtPg7+Kbe6cVTNM0zA1vwhO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ukvixQAAAN0AAAAPAAAAAAAAAAAAAAAAAJgCAABkcnMv&#10;ZG93bnJldi54bWxQSwUGAAAAAAQABAD1AAAAigMAAAAA&#10;" fillcolor="#bfbfbf" stroked="f"/>
                <v:rect id="Rectangle 4779" o:spid="_x0000_s1920" style="position:absolute;left:65;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U6JcYA&#10;AADdAAAADwAAAGRycy9kb3ducmV2LnhtbESPQWvCQBSE7wX/w/IEb3WjtUZTV5GC4MmqleLxNftM&#10;Qnbfhuyq8d93C4Ueh5n5hlmsOmvEjVpfOVYwGiYgiHOnKy4UnD43zzMQPiBrNI5JwYM8rJa9pwVm&#10;2t35QLdjKESEsM9QQRlCk0np85Is+qFriKN3ca3FEGVbSN3iPcKtkeMkmUqLFceFEht6Lymvj1er&#10;YPb6bepT+nLepR+jr5rMmvxur9Sg363fQATqwn/4r73VCiZpOoffN/E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U6JcYAAADdAAAADwAAAAAAAAAAAAAAAACYAgAAZHJz&#10;L2Rvd25yZXYueG1sUEsFBgAAAAAEAAQA9QAAAIsDAAAAAA==&#10;" filled="f" strokeweight="0"/>
                <v:rect id="Rectangle 4780" o:spid="_x0000_s1921" style="position:absolute;left:71;top:698;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H5zMIA&#10;AADdAAAADwAAAGRycy9kb3ducmV2LnhtbERPu27CMBTdkfgH6yJ1QeBQKKAQg3ioiKELgaHjVXyb&#10;RMTXUexA+Hs8VGI8Ou9k05lK3KlxpWUFk3EEgjizuuRcwfXyPVqCcB5ZY2WZFDzJwWbd7yUYa/vg&#10;M91Tn4sQwi5GBYX3dSylywoy6Ma2Jg7cn20M+gCbXOoGHyHcVPIziubSYMmhocCa9gVlt7Q1Cr6M&#10;m00iefw5tL9Ew73pppzulPoYdNsVCE+df4v/3SetYLZYhv3hTX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fnMwgAAAN0AAAAPAAAAAAAAAAAAAAAAAJgCAABkcnMvZG93&#10;bnJldi54bWxQSwUGAAAAAAQABAD1AAAAhwMAAAAA&#10;" fillcolor="#a5a5a5" stroked="f"/>
                <v:rect id="Rectangle 4781" o:spid="_x0000_s1922" style="position:absolute;left:65;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WSWMYA&#10;AADdAAAADwAAAGRycy9kb3ducmV2LnhtbESPQWvCQBSE70L/w/IKXkLdWKXa6Cq2VPRWtcXzI/tM&#10;gtm3Ibua6K93BcHjMDPfMNN5a0pxptoVlhX0ezEI4tTqgjMF/3/LtzEI55E1lpZJwYUczGcvnSkm&#10;2ja8pfPOZyJA2CWoIPe+SqR0aU4GXc9WxME72NqgD7LOpK6xCXBTyvc4/pAGCw4LOVb0nVN63J2M&#10;gqga7L+a62Yd/S7jy89qv/3Molap7mu7mIDw1Ppn+NFeawXD0bgP9zfhCc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WSWMYAAADdAAAADwAAAAAAAAAAAAAAAACYAgAAZHJz&#10;L2Rvd25yZXYueG1sUEsFBgAAAAAEAAQA9QAAAIsDAAAAAA==&#10;" fillcolor="#bfbfbf" stroked="f"/>
                <v:rect id="Rectangle 4782" o:spid="_x0000_s1923" style="position:absolute;left:65;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Yc8YA&#10;AADdAAAADwAAAGRycy9kb3ducmV2LnhtbESPT2vCQBTE7wW/w/KE3nSjtSakriJCwZPWP5QeX7PP&#10;JGT3bchuNf32XUHocZiZ3zCLVW+NuFLna8cKJuMEBHHhdM2lgvPpfZSB8AFZo3FMCn7Jw2o5eFpg&#10;rt2ND3Q9hlJECPscFVQhtLmUvqjIoh+7ljh6F9dZDFF2pdQd3iLcGjlNkrm0WHNcqLClTUVFc/yx&#10;CrLXb9Oc05evXbqffDZk1uR3H0o9D/v1G4hAffgPP9pbrWCWZl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TYc8YAAADdAAAADwAAAAAAAAAAAAAAAACYAgAAZHJz&#10;L2Rvd25yZXYueG1sUEsFBgAAAAAEAAQA9QAAAIsDAAAAAA==&#10;" filled="f" strokeweight="0"/>
                <v:rect id="Rectangle 4783" o:spid="_x0000_s1924" style="position:absolute;left:71;top:685;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Nnu8QA&#10;AADdAAAADwAAAGRycy9kb3ducmV2LnhtbESPT4vCMBTE74LfITzBy6Kp/6UaRV1WPHixevD4aJ5t&#10;sXkpTdTut98ICx6HmfkNs1w3phRPql1hWcGgH4EgTq0uOFNwOf/05iCcR9ZYWiYFv+RgvWq3lhhr&#10;++ITPROfiQBhF6OC3PsqltKlORl0fVsRB+9ma4M+yDqTusZXgJtSDqNoKg0WHBZyrGiXU3pPHkbB&#10;xLjxIJL74/fjSvS1M82Ik61S3U6zWYDw1PhP+L990ArGs/kI3m/C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TZ7vEAAAA3QAAAA8AAAAAAAAAAAAAAAAAmAIAAGRycy9k&#10;b3ducmV2LnhtbFBLBQYAAAAABAAEAPUAAACJAwAAAAA=&#10;" fillcolor="#a5a5a5" stroked="f"/>
                <v:rect id="Rectangle 4784" o:spid="_x0000_s1925" style="position:absolute;left:65;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IxwMcA&#10;AADdAAAADwAAAGRycy9kb3ducmV2LnhtbESPQWvCQBSE7wX/w/IEL0E3WmltdBPaUqm3Vi2eH9ln&#10;Esy+Ddmtif56Vyj0OMzMN8wq600tztS6yrKC6SQGQZxbXXGh4Ge/Hi9AOI+ssbZMCi7kIEsHDytM&#10;tO14S+edL0SAsEtQQel9k0jp8pIMuoltiIN3tK1BH2RbSN1iF+CmlrM4fpIGKw4LJTb0XlJ+2v0a&#10;BVHzeHjrrt+b6GsdXz4+D9uXIuqVGg371yUIT73/D/+1N1rB/Hkxh/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iMcDHAAAA3QAAAA8AAAAAAAAAAAAAAAAAmAIAAGRy&#10;cy9kb3ducmV2LnhtbFBLBQYAAAAABAAEAPUAAACMAwAAAAA=&#10;" fillcolor="#bfbfbf" stroked="f"/>
                <v:rect id="Rectangle 4785" o:spid="_x0000_s1926" style="position:absolute;left:65;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1AB8YA&#10;AADdAAAADwAAAGRycy9kb3ducmV2LnhtbESPT2vCQBTE7wW/w/IEb3WjVhNSV5FCwZPWP5QeX7PP&#10;JGT3bciumn57t1DocZiZ3zDLdW+NuFHna8cKJuMEBHHhdM2lgvPp/TkD4QOyRuOYFPyQh/Vq8LTE&#10;XLs7H+h2DKWIEPY5KqhCaHMpfVGRRT92LXH0Lq6zGKLsSqk7vEe4NXKaJAtpsea4UGFLbxUVzfFq&#10;FWTzb9Oc09nXLt1PPhsyG/K7D6VGw37zCiJQH/7Df+2tVvCSZnP4fROf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p1AB8YAAADdAAAADwAAAAAAAAAAAAAAAACYAgAAZHJz&#10;L2Rvd25yZXYueG1sUEsFBgAAAAAEAAQA9QAAAIsDAAAAAA==&#10;" filled="f" strokeweight="0"/>
                <v:rect id="Rectangle 4786" o:spid="_x0000_s1927" style="position:absolute;left:71;top:672;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TEI8UA&#10;AADdAAAADwAAAGRycy9kb3ducmV2LnhtbESPQYvCMBSE74L/IbwFL7KmrtqVahRXUTx42ephj4/m&#10;2ZZtXkoTtf57Iwgeh5n5hpkvW1OJKzWutKxgOIhAEGdWl5wrOB23n1MQziNrrCyTgjs5WC66nTkm&#10;2t74l66pz0WAsEtQQeF9nUjpsoIMuoGtiYN3to1BH2STS93gLcBNJb+iKJYGSw4LBda0Lij7Ty9G&#10;wcS48TCSu8Pm8kfUX5t2xOmPUr2PdjUD4an17/CrvdcKxt/TGJ5vwhO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MQjxQAAAN0AAAAPAAAAAAAAAAAAAAAAAJgCAABkcnMv&#10;ZG93bnJldi54bWxQSwUGAAAAAAQABAD1AAAAigMAAAAA&#10;" fillcolor="#a5a5a5" stroked="f"/>
                <v:rect id="Rectangle 4787" o:spid="_x0000_s1928" style="position:absolute;left:78;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vt8cA&#10;AADdAAAADwAAAGRycy9kb3ducmV2LnhtbESPT2vCQBTE74V+h+UVeglmUytqU1eppaI3/5LzI/ua&#10;hGbfhuzWxH56VxB6HGbmN8xs0ZtanKl1lWUFL3ECgji3uuJCwem4GkxBOI+ssbZMCi7kYDF/fJhh&#10;qm3HezoffCEChF2KCkrvm1RKl5dk0MW2IQ7et20N+iDbQuoWuwA3tRwmyVgarDgslNjQZ0n5z+HX&#10;KIia12zZ/e020XaVXL7W2f6tiHqlnp/6j3cQnnr/H763N1rBaDKdwO1NeAJy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wr7fHAAAA3QAAAA8AAAAAAAAAAAAAAAAAmAIAAGRy&#10;cy9kb3ducmV2LnhtbFBLBQYAAAAABAAEAPUAAACMAwAAAAA=&#10;" fillcolor="#bfbfbf" stroked="f"/>
                <v:rect id="Rectangle 4788" o:spid="_x0000_s1929" style="position:absolute;left:78;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zvmcMA&#10;AADdAAAADwAAAGRycy9kb3ducmV2LnhtbERPy2rCQBTdF/yH4Qru6kRtTYiOIoVCV1ofiMtr5pqE&#10;zNwJmammf+8sCl0eznu57q0Rd+p87VjBZJyAIC6crrlUcDp+vmYgfEDWaByTgl/ysF4NXpaYa/fg&#10;Pd0PoRQxhH2OCqoQ2lxKX1Rk0Y9dSxy5m+sshgi7UuoOHzHcGjlNkrm0WHNsqLClj4qK5vBjFWTv&#10;V9Oc0tllm+4m54bMhvz2W6nRsN8sQATqw7/4z/2lFbylWZwb38Qn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zvmcMAAADdAAAADwAAAAAAAAAAAAAAAACYAgAAZHJzL2Rv&#10;d25yZXYueG1sUEsFBgAAAAAEAAQA9QAAAIgDAAAAAA==&#10;" filled="f" strokeweight="0"/>
                <v:rect id="Rectangle 4789" o:spid="_x0000_s1930" style="position:absolute;left:83;top:698;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tQUcYA&#10;AADdAAAADwAAAGRycy9kb3ducmV2LnhtbESPQWvCQBSE7wX/w/KEXopuYq3VmFWsUunBi2kPPT6y&#10;zySYfRuym5j+e7dQ6HGYmW+YdDuYWvTUusqygngagSDOra64UPD1+T5ZgnAeWWNtmRT8kIPtZvSQ&#10;YqLtjc/UZ74QAcIuQQWl900ipctLMuimtiEO3sW2Bn2QbSF1i7cAN7WcRdFCGqw4LJTY0L6k/Jp1&#10;RsGLcfM4ksfTofsmetqb4ZmzN6Uex8NuDcLT4P/Df+0PrWD+ulzB75vwBO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tQUcYAAADdAAAADwAAAAAAAAAAAAAAAACYAgAAZHJz&#10;L2Rvd25yZXYueG1sUEsFBgAAAAAEAAQA9QAAAIsDAAAAAA==&#10;" fillcolor="#a5a5a5" stroked="f"/>
                <v:rect id="Rectangle 4790" o:spid="_x0000_s1931" style="position:absolute;left:78;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ChHsUA&#10;AADdAAAADwAAAGRycy9kb3ducmV2LnhtbERPTWvCQBC9C/6HZYRegtnYFlujq7SlUm82WnIesmMS&#10;zM6G7NbE/vruQfD4eN+rzWAacaHO1ZYVzOIEBHFhdc2lgp/jdvoKwnlkjY1lUnAlB5v1eLTCVNue&#10;M7ocfClCCLsUFVTet6mUrqjIoIttSxy4k+0M+gC7UuoO+xBuGvmYJHNpsObQUGFLHxUV58OvURC1&#10;T/l7//e9i/bb5Pr5lWeLMhqUepgMb0sQngZ/F9/cO63g+WUR9oc34Qn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wKEexQAAAN0AAAAPAAAAAAAAAAAAAAAAAJgCAABkcnMv&#10;ZG93bnJldi54bWxQSwUGAAAAAAQABAD1AAAAigMAAAAA&#10;" fillcolor="#bfbfbf" stroked="f"/>
                <v:rect id="Rectangle 4791" o:spid="_x0000_s1932" style="position:absolute;left:78;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Q2cYA&#10;AADdAAAADwAAAGRycy9kb3ducmV2LnhtbESPQWvCQBSE74X+h+UJvdVNqjaauooIhZ6sVRGPr9ln&#10;ErL7NmS3Gv99Vyj0OMzMN8x82VsjLtT52rGCdJiAIC6crrlUcNi/P09B+ICs0TgmBTfysFw8Pswx&#10;1+7KX3TZhVJECPscFVQhtLmUvqjIoh+6ljh6Z9dZDFF2pdQdXiPcGvmSJK/SYs1xocKW1hUVze7H&#10;KphOvk1zyEanTfaZHhsyK/KbrVJPg371BiJQH/7Df+0PrWCczVK4v4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Q2cYAAADdAAAADwAAAAAAAAAAAAAAAACYAgAAZHJz&#10;L2Rvd25yZXYueG1sUEsFBgAAAAAEAAQA9QAAAIsDAAAAAA==&#10;" filled="f" strokeweight="0"/>
                <v:rect id="Rectangle 4792" o:spid="_x0000_s1933" style="position:absolute;left:83;top:685;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ZU/cYA&#10;AADdAAAADwAAAGRycy9kb3ducmV2LnhtbESPQWvCQBSE74X+h+UVvIhuotZq6kaqRenBi2kPPT6y&#10;r0lo9m3IbmL8911B6HGYmW+YzXYwteipdZVlBfE0AkGcW11xoeDr8zBZgXAeWWNtmRRcycE2fXzY&#10;YKLthc/UZ74QAcIuQQWl900ipctLMuimtiEO3o9tDfog20LqFi8Bbmo5i6KlNFhxWCixoX1J+W/W&#10;GQXPxi3iSB5P79030XhvhjlnO6VGT8PbKwhPg/8P39sfWsHiZT2D25vwBG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EZU/cYAAADdAAAADwAAAAAAAAAAAAAAAACYAgAAZHJz&#10;L2Rvd25yZXYueG1sUEsFBgAAAAAEAAQA9QAAAIsDAAAAAA==&#10;" fillcolor="#a5a5a5" stroked="f"/>
                <v:rect id="Rectangle 4793" o:spid="_x0000_s1934" style="position:absolute;left:78;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I/accA&#10;AADdAAAADwAAAGRycy9kb3ducmV2LnhtbESPS2vDMBCE74X+B7GFXkwstyl5uFZCUhqSW57kvFhb&#10;29RaGUuNnf76KFDocZiZb5hs3ptaXKh1lWUFL3ECgji3uuJCwem4GkxAOI+ssbZMCq7kYD57fMgw&#10;1bbjPV0OvhABwi5FBaX3TSqly0sy6GLbEAfvy7YGfZBtIXWLXYCbWr4myUgarDgslNjQR0n59+HH&#10;KIia4XnZ/e420XaVXD/X5/20iHqlnp/6xTsIT73/D/+1N1rB23g6hPub8ATk7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SP2nHAAAA3QAAAA8AAAAAAAAAAAAAAAAAmAIAAGRy&#10;cy9kb3ducmV2LnhtbFBLBQYAAAAABAAEAPUAAACMAwAAAAA=&#10;" fillcolor="#bfbfbf" stroked="f"/>
                <v:rect id="Rectangle 4794" o:spid="_x0000_s1935" style="position:absolute;left:78;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hzQccA&#10;AADdAAAADwAAAGRycy9kb3ducmV2LnhtbESPT2vCQBTE7wW/w/KE3urG1hpNXUUKBU/+iVJ6fGZf&#10;k5DdtyG71fjt3UKhx2FmfsMsVr014kKdrx0rGI8SEMSF0zWXCk7Hj6cZCB+QNRrHpOBGHlbLwcMC&#10;M+2ufKBLHkoRIewzVFCF0GZS+qIii37kWuLofbvOYoiyK6Xu8Brh1sjnJJlKizXHhQpbeq+oaPIf&#10;q2D2ejbNKX352qa78WdDZk1+u1fqcdiv30AE6sN/+K+90Qom6XwCv2/iE5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AIc0HHAAAA3QAAAA8AAAAAAAAAAAAAAAAAmAIAAGRy&#10;cy9kb3ducmV2LnhtbFBLBQYAAAAABAAEAPUAAACMAwAAAAA=&#10;" filled="f" strokeweight="0"/>
                <v:rect id="Rectangle 4795" o:spid="_x0000_s1936" style="position:absolute;left:83;top:672;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MiccA&#10;AADdAAAADwAAAGRycy9kb3ducmV2LnhtbESPT2vCQBTE74V+h+UVvBSz8U9sm2aVGlF68GLaQ4+P&#10;7GsSmn0bsqvGb+8KQo/DzPyGyVaDacWJetdYVjCJYhDEpdUNVwq+v7bjVxDOI2tsLZOCCzlYLR8f&#10;Mky1PfOBToWvRICwS1FB7X2XSunKmgy6yHbEwfu1vUEfZF9J3eM5wE0rp3G8kAYbDgs1dpTXVP4V&#10;R6MgMW4+ieVuvzn+ED3nZphxsVZq9DR8vIPwNPj/8L39qRXMX94SuL0JT0A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vzInHAAAA3QAAAA8AAAAAAAAAAAAAAAAAmAIAAGRy&#10;cy9kb3ducmV2LnhtbFBLBQYAAAAABAAEAPUAAACMAwAAAAA=&#10;" fillcolor="#a5a5a5" stroked="f"/>
                <v:rect id="Rectangle 4796" o:spid="_x0000_s1937" style="position:absolute;left:91;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c8ccA&#10;AADdAAAADwAAAGRycy9kb3ducmV2LnhtbESPS2vDMBCE74X+B7GFXkws90EerpWQlIbmlic5L9bW&#10;NrVWxlJjJ78+ChRyHGbmGyab9aYWJ2pdZVnBS5yAIM6trrhQcNgvB2MQziNrrC2TgjM5mE0fHzJM&#10;te14S6edL0SAsEtRQel9k0rp8pIMutg2xMH7sa1BH2RbSN1iF+Cmlq9JMpQGKw4LJTb0WVL+u/sz&#10;CqLm7bjoLptVtF4m56/v43ZSRL1Sz0/9/AOEp97fw//tlVbwPpoM4fYmPAE5v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lnPHHAAAA3QAAAA8AAAAAAAAAAAAAAAAAmAIAAGRy&#10;cy9kb3ducmV2LnhtbFBLBQYAAAAABAAEAPUAAACMAwAAAAA=&#10;" fillcolor="#bfbfbf" stroked="f"/>
                <v:rect id="Rectangle 4797" o:spid="_x0000_s1938" style="position:absolute;left:91;top:698;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rtNsYA&#10;AADdAAAADwAAAGRycy9kb3ducmV2LnhtbESPQWvCQBSE7wX/w/IEb3WjtUZTV5GC4MmqleLxNftM&#10;Qnbfhuyq8d93C4Ueh5n5hlmsOmvEjVpfOVYwGiYgiHOnKy4UnD43zzMQPiBrNI5JwYM8rJa9pwVm&#10;2t35QLdjKESEsM9QQRlCk0np85Is+qFriKN3ca3FEGVbSN3iPcKtkeMkmUqLFceFEht6Lymvj1er&#10;YPb6bepT+nLepR+jr5rMmvxur9Sg363fQATqwn/4r73VCibpPIXfN/E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rtNsYAAADdAAAADwAAAAAAAAAAAAAAAACYAgAAZHJz&#10;L2Rvd25yZXYueG1sUEsFBgAAAAAEAAQA9QAAAIsDAAAAAA==&#10;" filled="f" strokeweight="0"/>
                <v:rect id="Rectangle 4798" o:spid="_x0000_s1939" style="position:absolute;left:96;top:698;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5jF8MA&#10;AADdAAAADwAAAGRycy9kb3ducmV2LnhtbERPPW/CMBDdkfofrKvEgogToLRNY1ABFXXo0pSB8RRf&#10;k6jxOYqdEP59PSAxPr3vbDuaRgzUudqygiSKQRAXVtdcKjj9fMxfQDiPrLGxTAqu5GC7eZhkmGp7&#10;4W8acl+KEMIuRQWV920qpSsqMugi2xIH7td2Bn2AXSl1h5cQbhq5iOO1NFhzaKiwpX1FxV/eGwVP&#10;xq2SWB6/Dv2ZaLY345LznVLTx/H9DYSn0d/FN/enVrB6fg1zw5vwBO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5jF8MAAADdAAAADwAAAAAAAAAAAAAAAACYAgAAZHJzL2Rv&#10;d25yZXYueG1sUEsFBgAAAAAEAAQA9QAAAIgDAAAAAA==&#10;" fillcolor="#a5a5a5" stroked="f"/>
                <v:rect id="Rectangle 4799" o:spid="_x0000_s1940" style="position:absolute;left:91;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g8cA&#10;AADdAAAADwAAAGRycy9kb3ducmV2LnhtbESPQWvCQBSE74L/YXlCL6FubMU20VVsqdRbjRXPj+wz&#10;CWbfhuzWxP76bkHwOMzMN8xi1ZtaXKh1lWUFk3EMgji3uuJCweF78/gKwnlkjbVlUnAlB6vlcLDA&#10;VNuOM7rsfSEChF2KCkrvm1RKl5dk0I1tQxy8k20N+iDbQuoWuwA3tXyK45k0WHFYKLGh95Ly8/7H&#10;KIia5+Nb97vbRl+b+PrxecySIuqVehj16zkIT72/h2/trVYwfUkS+H8Tn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6CIPHAAAA3QAAAA8AAAAAAAAAAAAAAAAAmAIAAGRy&#10;cy9kb3ducmV2LnhtbFBLBQYAAAAABAAEAPUAAACMAwAAAAA=&#10;" fillcolor="#bfbfbf" stroked="f"/>
                <v:rect id="Rectangle 4800" o:spid="_x0000_s1941" style="position:absolute;left:91;top:685;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10k8MA&#10;AADdAAAADwAAAGRycy9kb3ducmV2LnhtbERPy2rCQBTdC/7DcIXudBJbNaRORAqFrrQ+KF3eZq5J&#10;yMydkJlq+vfOouDycN7rzWCNuFLvG8cK0lkCgrh0uuFKwfn0Ps1A+ICs0TgmBX/kYVOMR2vMtbvx&#10;ga7HUIkYwj5HBXUIXS6lL2uy6GeuI47cxfUWQ4R9JXWPtxhujZwnyVJabDg21NjRW01le/y1CrLF&#10;j2nPq+fv3WqffrVktuR3n0o9TYbtK4hAQ3iI/90fWsFLlsT98U18Ar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10k8MAAADdAAAADwAAAAAAAAAAAAAAAACYAgAAZHJzL2Rv&#10;d25yZXYueG1sUEsFBgAAAAAEAAQA9QAAAIgDAAAAAA==&#10;" filled="f" strokeweight="0"/>
                <v:rect id="Rectangle 4801" o:spid="_x0000_s1942" style="position:absolute;left:96;top:685;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rLW8UA&#10;AADdAAAADwAAAGRycy9kb3ducmV2LnhtbESPT4vCMBTE74LfITzBy6JJXV2kaxT/sLIHL3Y97PHR&#10;PNti81KaqPXbm4UFj8PM/IZZrDpbixu1vnKsIRkrEMS5MxUXGk4/X6M5CB+QDdaOScODPKyW/d4C&#10;U+PufKRbFgoRIexT1FCG0KRS+rwki37sGuLonV1rMUTZFtK0eI9wW8uJUh/SYsVxocSGtiXll+xq&#10;NcysnyZK7g+76y/R29Z275xttB4OuvUniEBdeIX/299Gw3SuEvh7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KstbxQAAAN0AAAAPAAAAAAAAAAAAAAAAAJgCAABkcnMv&#10;ZG93bnJldi54bWxQSwUGAAAAAAQABAD1AAAAigMAAAAA&#10;" fillcolor="#a5a5a5" stroked="f"/>
                <v:rect id="Rectangle 4802" o:spid="_x0000_s1943" style="position:absolute;left:91;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bI8cA&#10;AADdAAAADwAAAGRycy9kb3ducmV2LnhtbESPT2vCQBTE74V+h+UVvATdrRbR6CpVlHrzT4vnR/Y1&#10;Cc2+DdnVxH56Vyj0OMzMb5j5srOVuFLjS8caXgcKBHHmTMm5hq/PbX8Cwgdkg5Vj0nAjD8vF89Mc&#10;U+NaPtL1FHIRIexT1FCEUKdS+qwgi37gauLofbvGYoiyyaVpsI1wW8mhUmNpseS4UGBN64Kyn9PF&#10;akjq0XnV/h52yX6rbpuP83GaJ53WvZfufQYiUBf+w3/tndHwNlFDeLyJT0A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gmyPHAAAA3QAAAA8AAAAAAAAAAAAAAAAAmAIAAGRy&#10;cy9kb3ducmV2LnhtbFBLBQYAAAAABAAEAPUAAACMAwAAAAA=&#10;" fillcolor="#bfbfbf" stroked="f"/>
                <v:rect id="Rectangle 4803" o:spid="_x0000_s1944" style="position:absolute;left:91;top:672;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5MYA&#10;AADdAAAADwAAAGRycy9kb3ducmV2LnhtbESPT2vCQBTE7wW/w/IEb7rxT2uIriKFgidbrYjHZ/aZ&#10;hOy+DdlV02/fLQg9DjPzG2a57qwRd2p95VjBeJSAIM6drrhQcPz+GKYgfEDWaByTgh/ysF71XpaY&#10;affgPd0PoRARwj5DBWUITSalz0uy6EeuIY7e1bUWQ5RtIXWLjwi3Rk6S5E1arDgulNjQe0l5fbhZ&#10;BenrxdTH+fS8m3+OTzWZDfndl1KDfrdZgAjUhf/ws73VCmZpMoW/N/E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q5MYAAADdAAAADwAAAAAAAAAAAAAAAACYAgAAZHJz&#10;L2Rvd25yZXYueG1sUEsFBgAAAAAEAAQA9QAAAIsDAAAAAA==&#10;" filled="f" strokeweight="0"/>
                <v:rect id="Rectangle 4804" o:spid="_x0000_s1945" style="position:absolute;left:96;top:672;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1ow8UA&#10;AADdAAAADwAAAGRycy9kb3ducmV2LnhtbESPQWvCQBSE70L/w/IKXorZVVOR6CqtYunBS6MHj4/s&#10;axKafRuyq8Z/3xUEj8PMfMMs171txIU6XzvWME4UCOLCmZpLDcfDbjQH4QOywcYxabiRh/XqZbDE&#10;zLgr/9AlD6WIEPYZaqhCaDMpfVGRRZ+4ljh6v66zGKLsSmk6vEa4beREqZm0WHNcqLClTUXFX362&#10;Gt6tT8dKfu235xPR28b2U84/tR6+9h8LEIH68Aw/2t9GQzpXKdzfx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XWjDxQAAAN0AAAAPAAAAAAAAAAAAAAAAAJgCAABkcnMv&#10;ZG93bnJldi54bWxQSwUGAAAAAAQABAD1AAAAigMAAAAA&#10;" fillcolor="#a5a5a5" stroked="f"/>
                <v:rect id="Rectangle 4805" o:spid="_x0000_s1946" style="position:absolute;left:65;top:624;width:39;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MLW8cA&#10;AADdAAAADwAAAGRycy9kb3ducmV2LnhtbESPT2vCQBTE7wW/w/KE3urGYoNEV5FgsYda8Q+It0f2&#10;mQSzb8PuNqbf3i0Uehxm5jfMfNmbRnTkfG1ZwXiUgCAurK65VHA6vr9MQfiArLGxTAp+yMNyMXia&#10;Y6btnffUHUIpIoR9hgqqENpMSl9UZNCPbEscvat1BkOUrpTa4T3CTSNfkySVBmuOCxW2lFdU3A7f&#10;RoHvr8V5h9vyM/Wbtj7n669LelLqedivZiAC9eE//Nf+0Aom0+QNft/EJ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TC1vHAAAA3QAAAA8AAAAAAAAAAAAAAAAAmAIAAGRy&#10;cy9kb3ducmV2LnhtbFBLBQYAAAAABAAEAPUAAACMAwAAAAA=&#10;" fillcolor="#d8d8d8" stroked="f"/>
                <v:rect id="Rectangle 4806" o:spid="_x0000_s1947" style="position:absolute;left:65;top:624;width:39;height: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OJscA&#10;AADdAAAADwAAAGRycy9kb3ducmV2LnhtbESPQWvCQBSE74X+h+UVvJRmkyIiqauUgiIKxVoh9PbI&#10;PrMh2bchu43x37sFocdhZr5hFqvRtmKg3teOFWRJCoK4dLrmSsHpe/0yB+EDssbWMSm4kofV8vFh&#10;gbl2F/6i4RgqESHsc1RgQuhyKX1pyKJPXEccvbPrLYYo+0rqHi8Rblv5mqYzabHmuGCwow9DZXP8&#10;tQrOh2d5Pe1+sn2xGT6Lxkyxc1ulJk/j+xuIQGP4D9/bW61gOk9n8PcmPg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KzibHAAAA3QAAAA8AAAAAAAAAAAAAAAAAmAIAAGRy&#10;cy9kb3ducmV2LnhtbFBLBQYAAAAABAAEAPUAAACMAwAAAAA=&#10;" filled="f" strokecolor="#7f7f7f" strokeweight="0"/>
                <v:rect id="Rectangle 4807" o:spid="_x0000_s1948" style="position:absolute;left:65;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c4u8cA&#10;AADdAAAADwAAAGRycy9kb3ducmV2LnhtbESPT2vCQBTE7wW/w/IKXoLutpaq0VXaUtFb6x88P7Kv&#10;STD7NmRXE/30bqHQ4zAzv2Hmy85W4kKNLx1reBoqEMSZMyXnGg771WACwgdkg5Vj0nAlD8tF72GO&#10;qXEtb+myC7mIEPYpaihCqFMpfVaQRT90NXH0flxjMUTZ5NI02Ea4reSzUq/SYslxocCaPgrKTruz&#10;1ZDUo+N7e/veJF8rdf1cH7fTPOm07j92bzMQgbrwH/5rb4yGl4kaw++b+ATk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XOLvHAAAA3QAAAA8AAAAAAAAAAAAAAAAAmAIAAGRy&#10;cy9kb3ducmV2LnhtbFBLBQYAAAAABAAEAPUAAACMAwAAAAA=&#10;" fillcolor="#bfbfbf" stroked="f"/>
                <v:rect id="Rectangle 4808" o:spid="_x0000_s1949" style="position:absolute;left:65;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lcMA&#10;AADdAAAADwAAAGRycy9kb3ducmV2LnhtbERPy2rCQBTdC/7DcIXudBJbNaRORAqFrrQ+KF3eZq5J&#10;yMydkJlq+vfOouDycN7rzWCNuFLvG8cK0lkCgrh0uuFKwfn0Ps1A+ICs0TgmBX/kYVOMR2vMtbvx&#10;ga7HUIkYwj5HBXUIXS6lL2uy6GeuI47cxfUWQ4R9JXWPtxhujZwnyVJabDg21NjRW01le/y1CrLF&#10;j2nPq+fv3WqffrVktuR3n0o9TYbtK4hAQ3iI/90fWsFLlsS58U18ArK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lcMAAADdAAAADwAAAAAAAAAAAAAAAACYAgAAZHJzL2Rv&#10;d25yZXYueG1sUEsFBgAAAAAEAAQA9QAAAIgDAAAAAA==&#10;" filled="f" strokeweight="0"/>
                <v:rect id="Rectangle 4809" o:spid="_x0000_s1950" style="position:absolute;left:71;top:650;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zHXcUA&#10;AADdAAAADwAAAGRycy9kb3ducmV2LnhtbESPQWvCQBSE74L/YXkFL1J3rbbY6CpWUTx4adpDj4/s&#10;MwnNvg3ZjcZ/7wqCx2FmvmEWq85W4kyNLx1rGI8UCOLMmZJzDb8/u9cZCB+QDVaOScOVPKyW/d4C&#10;E+Mu/E3nNOQiQtgnqKEIoU6k9FlBFv3I1cTRO7nGYoiyyaVp8BLhtpJvSn1IiyXHhQJr2hSU/aet&#10;1fBu/XSs5P64bf+IhhvbTTj90nrw0q3nIAJ14Rl+tA9Gw3SmPu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XMddxQAAAN0AAAAPAAAAAAAAAAAAAAAAAJgCAABkcnMv&#10;ZG93bnJldi54bWxQSwUGAAAAAAQABAD1AAAAigMAAAAA&#10;" fillcolor="#a5a5a5" stroked="f"/>
                <v:rect id="Rectangle 4810" o:spid="_x0000_s1951" style="position:absolute;left:65;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2EsMA&#10;AADdAAAADwAAAGRycy9kb3ducmV2LnhtbERPy4rCMBTdC/MP4QqzKZo6img1yigj484nri/NtS02&#10;N6XJ2OrXTxaCy8N5z5etKcWdaldYVjDoxyCIU6sLzhScT5veBITzyBpLy6TgQQ6Wi4/OHBNtGz7Q&#10;/egzEULYJagg975KpHRpTgZd31bEgbva2qAPsM6krrEJ4aaUX3E8lgYLDg05VrTOKb0d/4yCqBpe&#10;Vs1zv412m/jx83s5TLOoVeqz237PQHhq/Vv8cm+1gtFkEPaHN+EJ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2EsMAAADdAAAADwAAAAAAAAAAAAAAAACYAgAAZHJzL2Rv&#10;d25yZXYueG1sUEsFBgAAAAAEAAQA9QAAAIgDAAAAAA==&#10;" fillcolor="#bfbfbf" stroked="f"/>
                <v:rect id="Rectangle 4811" o:spid="_x0000_s1952" style="position:absolute;left:65;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hH1cUA&#10;AADdAAAADwAAAGRycy9kb3ducmV2LnhtbESPQWvCQBSE74X+h+UVvOkm1taQuooIBU/aWiken9nX&#10;JGT3bciuGv+9Kwg9DjPzDTNb9NaIM3W+dqwgHSUgiAunay4V7H8+hxkIH5A1Gsek4EoeFvPnpxnm&#10;2l34m867UIoIYZ+jgiqENpfSFxVZ9CPXEkfvz3UWQ5RdKXWHlwi3Ro6T5F1arDkuVNjSqqKi2Z2s&#10;guztaJr99PWwmW7T34bMkvzmS6nBS7/8ABGoD//hR3utFUyyNIX7m/g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GEfVxQAAAN0AAAAPAAAAAAAAAAAAAAAAAJgCAABkcnMv&#10;ZG93bnJldi54bWxQSwUGAAAAAAQABAD1AAAAigMAAAAA&#10;" filled="f" strokeweight="0"/>
                <v:rect id="Rectangle 4812" o:spid="_x0000_s1953" style="position:absolute;left:71;top:637;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HD8cYA&#10;AADdAAAADwAAAGRycy9kb3ducmV2LnhtbESPQWvCQBSE70L/w/IKvUiziaZFUldpUxQPXkw9eHxk&#10;X5PQ7NuQXZP037uFgsdhZr5h1tvJtGKg3jWWFSRRDIK4tLrhSsH5a/e8AuE8ssbWMin4JQfbzcNs&#10;jZm2I59oKHwlAoRdhgpq77tMSlfWZNBFtiMO3rftDfog+0rqHscAN61cxPGrNNhwWKixo7ym8qe4&#10;GgUvxqVJLPfHz+uFaJ6bacnFh1JPj9P7GwhPk7+H/9sHrSBdJQv4e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HD8cYAAADdAAAADwAAAAAAAAAAAAAAAACYAgAAZHJz&#10;L2Rvd25yZXYueG1sUEsFBgAAAAAEAAQA9QAAAIsDAAAAAA==&#10;" fillcolor="#a5a5a5" stroked="f"/>
                <v:rect id="Rectangle 4813" o:spid="_x0000_s1954" style="position:absolute;left:65;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WoZccA&#10;AADdAAAADwAAAGRycy9kb3ducmV2LnhtbESPT2vCQBTE70K/w/IEL6Fu/EOxaVZpi6I3qy05P7Kv&#10;STD7NmRXE/303YLgcZiZ3zDpqje1uFDrKssKJuMYBHFudcWFgp/vzfMChPPIGmvLpOBKDlbLp0GK&#10;ibYdH+hy9IUIEHYJKii9bxIpXV6SQTe2DXHwfm1r0AfZFlK32AW4qeU0jl+kwYrDQokNfZaUn45n&#10;oyBqZtlHd/vaRftNfF1vs8NrEfVKjYb9+xsIT71/hO/tnVYwX0xm8P8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11qGXHAAAA3QAAAA8AAAAAAAAAAAAAAAAAmAIAAGRy&#10;cy9kb3ducmV2LnhtbFBLBQYAAAAABAAEAPUAAACMAwAAAAA=&#10;" fillcolor="#bfbfbf" stroked="f"/>
                <v:rect id="Rectangle 4814" o:spid="_x0000_s1955" style="position:absolute;left:65;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TcYA&#10;AADdAAAADwAAAGRycy9kb3ducmV2LnhtbESPT2vCQBTE7wW/w/KE3nQTazWkriKC0JPWP5QeX7PP&#10;JGT3bchuNf32XUHocZiZ3zCLVW+NuFLna8cK0nECgrhwuuZSwfm0HWUgfEDWaByTgl/ysFoOnhaY&#10;a3fjA12PoRQRwj5HBVUIbS6lLyqy6MeuJY7exXUWQ5RdKXWHtwi3Rk6SZCYt1hwXKmxpU1HRHH+s&#10;guz12zTn+cvXbr5PPxsya/K7D6Weh/36DUSgPvyHH+13rWCapV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kTcYAAADdAAAADwAAAAAAAAAAAAAAAACYAgAAZHJz&#10;L2Rvd25yZXYueG1sUEsFBgAAAAAEAAQA9QAAAIsDAAAAAA==&#10;" filled="f" strokeweight="0"/>
                <v:rect id="Rectangle 4815" o:spid="_x0000_s1956" style="position:absolute;left:71;top:624;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hbhcQA&#10;AADdAAAADwAAAGRycy9kb3ducmV2LnhtbESPQYvCMBSE78L+h/AW9iKadrUi1Si7LooHL1YPHh/N&#10;sy02L6WJ2v33RhA8DjPzDTNfdqYWN2pdZVlBPIxAEOdWV1woOB7WgykI55E11pZJwT85WC4+enNM&#10;tb3znm6ZL0SAsEtRQel9k0rp8pIMuqFtiIN3tq1BH2RbSN3iPcBNLb+jaCINVhwWSmxoVVJ+ya5G&#10;QWLcOI7kZvd3PRH1V6Ybcfar1Ndn9zMD4anz7/CrvdUKxtM4geeb8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IW4XEAAAA3QAAAA8AAAAAAAAAAAAAAAAAmAIAAGRycy9k&#10;b3ducmV2LnhtbFBLBQYAAAAABAAEAPUAAACJAwAAAAA=&#10;" fillcolor="#a5a5a5" stroked="f"/>
                <v:rect id="Rectangle 4816" o:spid="_x0000_s1957" style="position:absolute;left:78;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IL/ccA&#10;AADdAAAADwAAAGRycy9kb3ducmV2LnhtbESPT2vCQBTE70K/w/IEL6Fu/IPY1FWqKPWmscXzI/ua&#10;BLNvQ3Y10U/fLRQ8DjPzG2ax6kwlbtS40rKC0TAGQZxZXXKu4Ptr9zoH4TyyxsoyKbiTg9XypbfA&#10;RNuWU7qdfC4ChF2CCgrv60RKlxVk0A1tTRy8H9sY9EE2udQNtgFuKjmO45k0WHJYKLCmTUHZ5XQ1&#10;CqJ6cl63j+M+Ouzi+/bznL7lUafUoN99vIPw1Pln+L+91wqm89EM/t6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0CC/3HAAAA3QAAAA8AAAAAAAAAAAAAAAAAmAIAAGRy&#10;cy9kb3ducmV2LnhtbFBLBQYAAAAABAAEAPUAAACMAwAAAAA=&#10;" fillcolor="#bfbfbf" stroked="f"/>
                <v:rect id="Rectangle 4817" o:spid="_x0000_s1958" style="position:absolute;left:78;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16OsYA&#10;AADdAAAADwAAAGRycy9kb3ducmV2LnhtbESPT2vCQBTE7wW/w/IEb7pJ/5iQuooUCj1ptVJ6fM2+&#10;JiG7b0N21fjtXUHocZiZ3zCL1WCNOFHvG8cK0lkCgrh0uuFKweHrfZqD8AFZo3FMCi7kYbUcPSyw&#10;0O7MOzrtQyUihH2BCuoQukJKX9Zk0c9cRxy9P9dbDFH2ldQ9niPcGvmYJHNpseG4UGNHbzWV7f5o&#10;FeQvv6Y9ZE8/m2ybfrdk1uQ3n0pNxsP6FUSgIfyH7+0PreA5TzO4vYlP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16OsYAAADdAAAADwAAAAAAAAAAAAAAAACYAgAAZHJz&#10;L2Rvd25yZXYueG1sUEsFBgAAAAAEAAQA9QAAAIsDAAAAAA==&#10;" filled="f" strokeweight="0"/>
                <v:rect id="Rectangle 4818" o:spid="_x0000_s1959" style="position:absolute;left:83;top:650;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0G8MA&#10;AADdAAAADwAAAGRycy9kb3ducmV2LnhtbERPPW/CMBDdK/EfrENiqYqTEioUMBEFFXVgIXToeIqP&#10;JCI+R7FD0n+PB6SOT+97k42mEXfqXG1ZQTyPQBAXVtdcKvi5fL2tQDiPrLGxTAr+yEG2nbxsMNV2&#10;4DPdc1+KEMIuRQWV920qpSsqMujmtiUO3NV2Bn2AXSl1h0MIN418j6IPabDm0FBhS/uKilveGwVL&#10;45I4ksfTof8let2bccH5p1Kz6bhbg/A0+n/x0/2tFSSrOMwNb8ITk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n0G8MAAADdAAAADwAAAAAAAAAAAAAAAACYAgAAZHJzL2Rv&#10;d25yZXYueG1sUEsFBgAAAAAEAAQA9QAAAIgDAAAAAA==&#10;" fillcolor="#a5a5a5" stroked="f"/>
                <v:rect id="Rectangle 4819" o:spid="_x0000_s1960" style="position:absolute;left:78;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fj8YA&#10;AADdAAAADwAAAGRycy9kb3ducmV2LnhtbESPQWvCQBSE70L/w/IKXkLdqKVodBUVRW9WK54f2dck&#10;NPs2ZFcT/fWuUPA4zMw3zHTemlJcqXaFZQX9XgyCOLW64EzB6WfzMQLhPLLG0jIpuJGD+eytM8VE&#10;24YPdD36TAQIuwQV5N5XiZQuzcmg69mKOHi/tjbog6wzqWtsAtyUchDHX9JgwWEhx4pWOaV/x4tR&#10;EFXD87K5f++i/Sa+rbfnwziLWqW67+1iAsJT61/h//ZOK/gc9cfwfBOe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2fj8YAAADdAAAADwAAAAAAAAAAAAAAAACYAgAAZHJz&#10;L2Rvd25yZXYueG1sUEsFBgAAAAAEAAQA9QAAAIsDAAAAAA==&#10;" fillcolor="#bfbfbf" stroked="f"/>
                <v:rect id="Rectangle 4820" o:spid="_x0000_s1961" style="position:absolute;left:78;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go88IA&#10;AADdAAAADwAAAGRycy9kb3ducmV2LnhtbERPz2vCMBS+D/wfwhO8zVTdZqlGEUHYybkq4vHZPNvS&#10;5KU0mXb//XIQdvz4fi/XvTXiTp2vHSuYjBMQxIXTNZcKTsfdawrCB2SNxjEp+CUP69XgZYmZdg/+&#10;pnseShFD2GeooAqhzaT0RUUW/di1xJG7uc5iiLArpe7wEcOtkdMk+ZAWa44NFba0raho8h+rIH2/&#10;muY0n13286/JuSGzIb8/KDUa9psFiEB9+Bc/3Z9awVs6jfvjm/gE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OCjzwgAAAN0AAAAPAAAAAAAAAAAAAAAAAJgCAABkcnMvZG93&#10;bnJldi54bWxQSwUGAAAAAAQABAD1AAAAhwMAAAAA&#10;" filled="f" strokeweight="0"/>
                <v:rect id="Rectangle 4821" o:spid="_x0000_s1962" style="position:absolute;left:83;top:637;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XO8YA&#10;AADdAAAADwAAAGRycy9kb3ducmV2LnhtbESPQWvCQBSE70L/w/IKvUiziaZFUldpUxQPXkw9eHxk&#10;X5PQ7NuQXZP037uFgsdhZr5h1tvJtGKg3jWWFSRRDIK4tLrhSsH5a/e8AuE8ssbWMin4JQfbzcNs&#10;jZm2I59oKHwlAoRdhgpq77tMSlfWZNBFtiMO3rftDfog+0rqHscAN61cxPGrNNhwWKixo7ym8qe4&#10;GgUvxqVJLPfHz+uFaJ6bacnFh1JPj9P7GwhPk7+H/9sHrSBdLRL4e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XO8YAAADdAAAADwAAAAAAAAAAAAAAAACYAgAAZHJz&#10;L2Rvd25yZXYueG1sUEsFBgAAAAAEAAQA9QAAAIsDAAAAAA==&#10;" fillcolor="#a5a5a5" stroked="f"/>
                <v:rect id="Rectangle 4822" o:spid="_x0000_s1963" style="position:absolute;left:78;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XHQ8cA&#10;AADdAAAADwAAAGRycy9kb3ducmV2LnhtbESPT2vCQBTE70K/w/IKvQTdNBWxaVZpS0Vv/mnJ+ZF9&#10;JsHs25Ddmuin7xYEj8PM/IbJloNpxJk6V1tW8DyJQRAXVtdcKvj5Xo3nIJxH1thYJgUXcrBcPIwy&#10;TLXteU/ngy9FgLBLUUHlfZtK6YqKDLqJbYmDd7SdQR9kV0rdYR/gppFJHM+kwZrDQoUtfVZUnA6/&#10;RkHUvuQf/XW3ibar+PK1zvevZTQo9fQ4vL+B8DT4e/jW3mgF03mSwP+b8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Vx0PHAAAA3QAAAA8AAAAAAAAAAAAAAAAAmAIAAGRy&#10;cy9kb3ducmV2LnhtbFBLBQYAAAAABAAEAPUAAACMAwAAAAA=&#10;" fillcolor="#bfbfbf" stroked="f"/>
                <v:rect id="Rectangle 4823" o:spid="_x0000_s1964" style="position:absolute;left:78;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q2hMUA&#10;AADdAAAADwAAAGRycy9kb3ducmV2LnhtbESPQWvCQBSE70L/w/IKvdWNWjVEVxFB6MmqleLxmX0m&#10;IbtvQ3ar8d+7hYLHYWa+YebLzhpxpdZXjhUM+gkI4tzpigsFx+/NewrCB2SNxjEpuJOH5eKlN8dM&#10;uxvv6XoIhYgQ9hkqKENoMil9XpJF33cNcfQurrUYomwLqVu8Rbg1cpgkE2mx4rhQYkPrkvL68GsV&#10;pOOzqY/T0Wk7/Rr81GRW5Lc7pd5eu9UMRKAuPMP/7U+t4CMdjuDv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6raExQAAAN0AAAAPAAAAAAAAAAAAAAAAAJgCAABkcnMv&#10;ZG93bnJldi54bWxQSwUGAAAAAAQABAD1AAAAigMAAAAA&#10;" filled="f" strokeweight="0"/>
                <v:rect id="Rectangle 4824" o:spid="_x0000_s1965" style="position:absolute;left:83;top:624;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g0o8QA&#10;AADdAAAADwAAAGRycy9kb3ducmV2LnhtbESPT4vCMBTE7wt+h/AEL4umahWpRvEPyh72stWDx0fz&#10;bIvNS2mi1m9vBGGPw8z8hlmsWlOJOzWutKxgOIhAEGdWl5wrOB33/RkI55E1VpZJwZMcrJadrwUm&#10;2j74j+6pz0WAsEtQQeF9nUjpsoIMuoGtiYN3sY1BH2STS93gI8BNJUdRNJUGSw4LBda0LSi7pjej&#10;YGJcPIzk4Xd3OxN9b0075nSjVK/brucgPLX+P/xp/2gF8WwUw/tNe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oNKPEAAAA3QAAAA8AAAAAAAAAAAAAAAAAmAIAAGRycy9k&#10;b3ducmV2LnhtbFBLBQYAAAAABAAEAPUAAACJAwAAAAA=&#10;" fillcolor="#a5a5a5" stroked="f"/>
                <v:rect id="Rectangle 4825" o:spid="_x0000_s1966" style="position:absolute;left:91;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xfN8gA&#10;AADdAAAADwAAAGRycy9kb3ducmV2LnhtbESPT2vCQBTE70K/w/IKvYS68U/FRldpS6W5VW3x/Mg+&#10;k2D2bchuTeKn7wqCx2FmfsMs152pxJkaV1pWMBrGIIgzq0vOFfz+bJ7nIJxH1lhZJgU9OVivHgZL&#10;TLRteUfnvc9FgLBLUEHhfZ1I6bKCDLqhrYmDd7SNQR9kk0vdYBvgppLjOJ5JgyWHhQJr+igoO+3/&#10;jIKonhze28s2jb43cf/5ddi95lGn1NNj97YA4anz9/CtnWoF0/n4Ba5vwhOQq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vF83yAAAAN0AAAAPAAAAAAAAAAAAAAAAAJgCAABk&#10;cnMvZG93bnJldi54bWxQSwUGAAAAAAQABAD1AAAAjQMAAAAA&#10;" fillcolor="#bfbfbf" stroked="f"/>
                <v:rect id="Rectangle 4826" o:spid="_x0000_s1967" style="position:absolute;left:91;top:65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0VHMUA&#10;AADdAAAADwAAAGRycy9kb3ducmV2LnhtbESPQWvCQBSE7wX/w/IEb3Wjthqiq4gg9KStinh8Zp9J&#10;yO7bkN1q+u/dQqHHYWa+YRarzhpxp9ZXjhWMhgkI4tzpigsFp+P2NQXhA7JG45gU/JCH1bL3ssBM&#10;uwd/0f0QChEh7DNUUIbQZFL6vCSLfuga4ujdXGsxRNkWUrf4iHBr5DhJptJixXGhxIY2JeX14dsq&#10;SN+vpj7NJpfdbD8612TW5HefSg363XoOIlAX/sN/7Q+t4C0dT+H3TXw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nRUcxQAAAN0AAAAPAAAAAAAAAAAAAAAAAJgCAABkcnMv&#10;ZG93bnJldi54bWxQSwUGAAAAAAQABAD1AAAAigMAAAAA&#10;" filled="f" strokeweight="0"/>
                <v:rect id="Rectangle 4827" o:spid="_x0000_s1968" style="position:absolute;left:96;top:650;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qq1MQA&#10;AADdAAAADwAAAGRycy9kb3ducmV2LnhtbESPT4vCMBTE74LfITxhL4um/pdqFHVx8eDF6sHjo3m2&#10;xealNFHrtzcLCx6HmfkNs1g1phQPql1hWUG/F4EgTq0uOFNwPu26MxDOI2ssLZOCFzlYLdutBcba&#10;PvlIj8RnIkDYxagg976KpXRpTgZdz1bEwbva2qAPss6krvEZ4KaUgyiaSIMFh4UcK9rmlN6Su1Ew&#10;Nm7Uj+Tv4ed+IfremmbIyUapr06znoPw1PhP+L+91wpGs8EU/t6EJyC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6qtTEAAAA3QAAAA8AAAAAAAAAAAAAAAAAmAIAAGRycy9k&#10;b3ducmV2LnhtbFBLBQYAAAAABAAEAPUAAACJAwAAAAA=&#10;" fillcolor="#a5a5a5" stroked="f"/>
                <v:rect id="Rectangle 4828" o:spid="_x0000_s1969" style="position:absolute;left:91;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3wqcUA&#10;AADdAAAADwAAAGRycy9kb3ducmV2LnhtbERPy2rCQBTdF/oPwy10E5qJD0pMHaUWQ91Zrbi+ZG6T&#10;0MydkBlN4td3FkKXh/NergfTiCt1rrasYBInIIgLq2suFZy+85cUhPPIGhvLpGAkB+vV48MSM217&#10;PtD16EsRQthlqKDyvs2kdEVFBl1sW+LA/djOoA+wK6XusA/hppHTJHmVBmsODRW29FFR8Xu8GAVR&#10;Oztv+tvXLtrnybj9PB8WZTQo9fw0vL+B8DT4f/HdvdMK5uk0zA1vw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vfCpxQAAAN0AAAAPAAAAAAAAAAAAAAAAAJgCAABkcnMv&#10;ZG93bnJldi54bWxQSwUGAAAAAAQABAD1AAAAigMAAAAA&#10;" fillcolor="#bfbfbf" stroked="f"/>
                <v:rect id="Rectangle 4829" o:spid="_x0000_s1970" style="position:absolute;left:91;top:637;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KBbsYA&#10;AADdAAAADwAAAGRycy9kb3ducmV2LnhtbESPW2vCQBSE3wX/w3KEvtWN1ktMXUUKhT5Zb5Q+HrOn&#10;Scju2ZDdavz3XaHg4zAz3zDLdWeNuFDrK8cKRsMEBHHudMWFgtPx/TkF4QOyRuOYFNzIw3rV7y0x&#10;0+7Ke7ocQiEihH2GCsoQmkxKn5dk0Q9dQxy9H9daDFG2hdQtXiPcGjlOkpm0WHFcKLGht5Ly+vBr&#10;FaTTs6lP85fv7fxz9FWT2ZDf7pR6GnSbVxCBuvAI/7c/tIJJOl7A/U18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wKBbsYAAADdAAAADwAAAAAAAAAAAAAAAACYAgAAZHJz&#10;L2Rvd25yZXYueG1sUEsFBgAAAAAEAAQA9QAAAIsDAAAAAA==&#10;" filled="f" strokeweight="0"/>
                <v:rect id="Rectangle 4830" o:spid="_x0000_s1971" style="position:absolute;left:96;top:637;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qkfcMA&#10;AADdAAAADwAAAGRycy9kb3ducmV2LnhtbERPPW+DMBDdK+U/WBepS1VMShpFNAa1VIk6ZCnp0PGE&#10;L4CCzwg7QP99PETq+PS+d/lsOjHS4FrLClZRDIK4srrlWsHPaf+8BeE8ssbOMin4Iwd5tnjYYart&#10;xN80lr4WIYRdigoa7/tUSlc1ZNBFticO3NkOBn2AQy31gFMIN518ieONNNhyaGiwp6Kh6lJejYJX&#10;49arWB6On9dfoqfCzAmXH0o9Luf3NxCeZv8vvru/tIL1Ngn7w5vwBGR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wqkfcMAAADdAAAADwAAAAAAAAAAAAAAAACYAgAAZHJzL2Rv&#10;d25yZXYueG1sUEsFBgAAAAAEAAQA9QAAAIgDAAAAAA==&#10;" fillcolor="#a5a5a5" stroked="f"/>
                <v:rect id="Rectangle 4831" o:spid="_x0000_s1972" style="position:absolute;left:91;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7P6ccA&#10;AADdAAAADwAAAGRycy9kb3ducmV2LnhtbESPT2vCQBTE70K/w/IEL6Fu/EOxaVZpi6I3qy05P7Kv&#10;STD7NmRXE/303YLgcZiZ3zDpqje1uFDrKssKJuMYBHFudcWFgp/vzfMChPPIGmvLpOBKDlbLp0GK&#10;ibYdH+hy9IUIEHYJKii9bxIpXV6SQTe2DXHwfm1r0AfZFlK32AW4qeU0jl+kwYrDQokNfZaUn45n&#10;oyBqZtlHd/vaRftNfF1vs8NrEfVKjYb9+xsIT71/hO/tnVYwX8wm8P8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ez+nHAAAA3QAAAA8AAAAAAAAAAAAAAAAAmAIAAGRy&#10;cy9kb3ducmV2LnhtbFBLBQYAAAAABAAEAPUAAACMAwAAAAA=&#10;" fillcolor="#bfbfbf" stroked="f"/>
                <v:rect id="Rectangle 4832" o:spid="_x0000_s1973" style="position:absolute;left:91;top:624;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FwsUA&#10;AADdAAAADwAAAGRycy9kb3ducmV2LnhtbESPQWvCQBSE70L/w/IKvdWNWjVEVxFB6MmqleLxmX0m&#10;IbtvQ3ar8d+7hYLHYWa+YebLzhpxpdZXjhUM+gkI4tzpigsFx+/NewrCB2SNxjEpuJOH5eKlN8dM&#10;uxvv6XoIhYgQ9hkqKENoMil9XpJF33cNcfQurrUYomwLqVu8Rbg1cpgkE2mx4rhQYkPrkvL68GsV&#10;pOOzqY/T0Wk7/Rr81GRW5Lc7pd5eu9UMRKAuPMP/7U+t4CMdDeHv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f4XCxQAAAN0AAAAPAAAAAAAAAAAAAAAAAJgCAABkcnMv&#10;ZG93bnJldi54bWxQSwUGAAAAAAQABAD1AAAAigMAAAAA&#10;" filled="f" strokeweight="0"/>
                <v:rect id="Rectangle 4833" o:spid="_x0000_s1974" style="position:absolute;left:96;top:624;width:2;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g6CsYA&#10;AADdAAAADwAAAGRycy9kb3ducmV2LnhtbESPQWvCQBSE70L/w/KEXqTZ2KRFUldpUyoevJh68PjI&#10;vibB7NuQXZP037uFgsdhZr5h1tvJtGKg3jWWFSyjGARxaXXDlYLT99fTCoTzyBpby6TglxxsNw+z&#10;NWbajnykofCVCBB2GSqove8yKV1Zk0EX2Y44eD+2N+iD7CupexwD3LTyOY5fpcGGw0KNHeU1lZfi&#10;ahS8GJcuY7k7fF7PRIvcTAkXH0o9zqf3NxCeJn8P/7f3WkG6ShL4e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g6CsYAAADdAAAADwAAAAAAAAAAAAAAAACYAgAAZHJz&#10;L2Rvd25yZXYueG1sUEsFBgAAAAAEAAQA9QAAAIsDAAAAAA==&#10;" fillcolor="#a5a5a5" stroked="f"/>
                <w10:wrap type="square" anchorx="margin" anchory="margin"/>
              </v:group>
            </w:pict>
          </mc:Fallback>
        </mc:AlternateContent>
      </w:r>
    </w:p>
    <w:p w14:paraId="13ECC43B" w14:textId="76E775B6" w:rsidR="00680DE7" w:rsidRDefault="00680DE7" w:rsidP="00680DE7">
      <w:pPr>
        <w:tabs>
          <w:tab w:val="left" w:pos="930"/>
        </w:tabs>
        <w:rPr>
          <w:rFonts w:cs="Times New Roman"/>
          <w:szCs w:val="24"/>
        </w:rPr>
      </w:pPr>
    </w:p>
    <w:p w14:paraId="7D30CD98" w14:textId="77777777" w:rsidR="00680DE7" w:rsidRDefault="00680DE7" w:rsidP="00680DE7">
      <w:pPr>
        <w:tabs>
          <w:tab w:val="left" w:pos="930"/>
        </w:tabs>
        <w:rPr>
          <w:rFonts w:cs="Times New Roman"/>
          <w:szCs w:val="24"/>
        </w:rPr>
      </w:pPr>
    </w:p>
    <w:p w14:paraId="69331AAD" w14:textId="77777777" w:rsidR="00680DE7" w:rsidRDefault="00680DE7" w:rsidP="00200458">
      <w:pPr>
        <w:tabs>
          <w:tab w:val="left" w:pos="930"/>
        </w:tabs>
        <w:ind w:firstLine="0"/>
        <w:rPr>
          <w:noProof/>
        </w:rPr>
      </w:pPr>
    </w:p>
    <w:p w14:paraId="689357B4" w14:textId="7BFFD6FD" w:rsidR="00680DE7" w:rsidRDefault="00680DE7" w:rsidP="00680DE7">
      <w:pPr>
        <w:tabs>
          <w:tab w:val="left" w:pos="930"/>
        </w:tabs>
        <w:rPr>
          <w:noProof/>
        </w:rPr>
      </w:pPr>
    </w:p>
    <w:p w14:paraId="77989411" w14:textId="20E79070" w:rsidR="00680DE7" w:rsidRDefault="003C3460" w:rsidP="00680DE7">
      <w:pPr>
        <w:tabs>
          <w:tab w:val="left" w:pos="930"/>
        </w:tabs>
        <w:rPr>
          <w:noProof/>
        </w:rPr>
      </w:pPr>
      <w:r>
        <w:rPr>
          <w:noProof/>
        </w:rPr>
        <mc:AlternateContent>
          <mc:Choice Requires="wpg">
            <w:drawing>
              <wp:anchor distT="0" distB="0" distL="114300" distR="114300" simplePos="0" relativeHeight="251683840" behindDoc="0" locked="0" layoutInCell="1" allowOverlap="1" wp14:anchorId="107F25AB" wp14:editId="50D06C1F">
                <wp:simplePos x="0" y="0"/>
                <wp:positionH relativeFrom="column">
                  <wp:posOffset>129540</wp:posOffset>
                </wp:positionH>
                <wp:positionV relativeFrom="margin">
                  <wp:align>center</wp:align>
                </wp:positionV>
                <wp:extent cx="5200650" cy="5486400"/>
                <wp:effectExtent l="0" t="0" r="0" b="0"/>
                <wp:wrapSquare wrapText="bothSides"/>
                <wp:docPr id="4834" name="Group 958"/>
                <wp:cNvGraphicFramePr/>
                <a:graphic xmlns:a="http://schemas.openxmlformats.org/drawingml/2006/main">
                  <a:graphicData uri="http://schemas.microsoft.com/office/word/2010/wordprocessingGroup">
                    <wpg:wgp>
                      <wpg:cNvGrpSpPr/>
                      <wpg:grpSpPr bwMode="auto">
                        <a:xfrm>
                          <a:off x="0" y="0"/>
                          <a:ext cx="5200650" cy="5486400"/>
                          <a:chOff x="0" y="0"/>
                          <a:chExt cx="1004" cy="741"/>
                        </a:xfrm>
                      </wpg:grpSpPr>
                      <wps:wsp>
                        <wps:cNvPr id="4835" name="AutoShape 957"/>
                        <wps:cNvSpPr>
                          <a:spLocks noChangeAspect="1" noChangeArrowheads="1" noTextEdit="1"/>
                        </wps:cNvSpPr>
                        <wps:spPr bwMode="auto">
                          <a:xfrm>
                            <a:off x="0" y="0"/>
                            <a:ext cx="1004" cy="7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36" name="Freeform 4836"/>
                        <wps:cNvSpPr>
                          <a:spLocks noEditPoints="1"/>
                        </wps:cNvSpPr>
                        <wps:spPr bwMode="auto">
                          <a:xfrm>
                            <a:off x="301" y="5"/>
                            <a:ext cx="629" cy="512"/>
                          </a:xfrm>
                          <a:custGeom>
                            <a:avLst/>
                            <a:gdLst>
                              <a:gd name="T0" fmla="*/ 436 w 629"/>
                              <a:gd name="T1" fmla="*/ 512 h 512"/>
                              <a:gd name="T2" fmla="*/ 0 w 629"/>
                              <a:gd name="T3" fmla="*/ 512 h 512"/>
                              <a:gd name="T4" fmla="*/ 0 w 629"/>
                              <a:gd name="T5" fmla="*/ 0 h 512"/>
                              <a:gd name="T6" fmla="*/ 629 w 629"/>
                              <a:gd name="T7" fmla="*/ 0 h 512"/>
                              <a:gd name="T8" fmla="*/ 629 w 629"/>
                              <a:gd name="T9" fmla="*/ 312 h 512"/>
                              <a:gd name="T10" fmla="*/ 436 w 629"/>
                              <a:gd name="T11" fmla="*/ 312 h 512"/>
                              <a:gd name="T12" fmla="*/ 436 w 629"/>
                              <a:gd name="T13" fmla="*/ 512 h 512"/>
                              <a:gd name="T14" fmla="*/ 428 w 629"/>
                              <a:gd name="T15" fmla="*/ 504 h 512"/>
                              <a:gd name="T16" fmla="*/ 428 w 629"/>
                              <a:gd name="T17" fmla="*/ 304 h 512"/>
                              <a:gd name="T18" fmla="*/ 621 w 629"/>
                              <a:gd name="T19" fmla="*/ 304 h 512"/>
                              <a:gd name="T20" fmla="*/ 621 w 629"/>
                              <a:gd name="T21" fmla="*/ 8 h 512"/>
                              <a:gd name="T22" fmla="*/ 8 w 629"/>
                              <a:gd name="T23" fmla="*/ 8 h 512"/>
                              <a:gd name="T24" fmla="*/ 8 w 629"/>
                              <a:gd name="T25" fmla="*/ 504 h 512"/>
                              <a:gd name="T26" fmla="*/ 428 w 629"/>
                              <a:gd name="T27" fmla="*/ 504 h 5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29" h="512">
                                <a:moveTo>
                                  <a:pt x="436" y="512"/>
                                </a:moveTo>
                                <a:lnTo>
                                  <a:pt x="0" y="512"/>
                                </a:lnTo>
                                <a:lnTo>
                                  <a:pt x="0" y="0"/>
                                </a:lnTo>
                                <a:lnTo>
                                  <a:pt x="629" y="0"/>
                                </a:lnTo>
                                <a:lnTo>
                                  <a:pt x="629" y="312"/>
                                </a:lnTo>
                                <a:lnTo>
                                  <a:pt x="436" y="312"/>
                                </a:lnTo>
                                <a:lnTo>
                                  <a:pt x="436" y="512"/>
                                </a:lnTo>
                                <a:close/>
                                <a:moveTo>
                                  <a:pt x="428" y="504"/>
                                </a:moveTo>
                                <a:lnTo>
                                  <a:pt x="428" y="304"/>
                                </a:lnTo>
                                <a:lnTo>
                                  <a:pt x="621" y="304"/>
                                </a:lnTo>
                                <a:lnTo>
                                  <a:pt x="621" y="8"/>
                                </a:lnTo>
                                <a:lnTo>
                                  <a:pt x="8" y="8"/>
                                </a:lnTo>
                                <a:lnTo>
                                  <a:pt x="8" y="504"/>
                                </a:lnTo>
                                <a:lnTo>
                                  <a:pt x="428" y="504"/>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37" name="Rectangle 4837"/>
                        <wps:cNvSpPr>
                          <a:spLocks noChangeArrowheads="1"/>
                        </wps:cNvSpPr>
                        <wps:spPr bwMode="auto">
                          <a:xfrm>
                            <a:off x="725" y="345"/>
                            <a:ext cx="14" cy="11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38" name="Freeform 4838"/>
                        <wps:cNvSpPr>
                          <a:spLocks/>
                        </wps:cNvSpPr>
                        <wps:spPr bwMode="auto">
                          <a:xfrm>
                            <a:off x="740" y="345"/>
                            <a:ext cx="52" cy="59"/>
                          </a:xfrm>
                          <a:custGeom>
                            <a:avLst/>
                            <a:gdLst>
                              <a:gd name="T0" fmla="*/ 52 w 52"/>
                              <a:gd name="T1" fmla="*/ 0 h 59"/>
                              <a:gd name="T2" fmla="*/ 52 w 52"/>
                              <a:gd name="T3" fmla="*/ 2 h 59"/>
                              <a:gd name="T4" fmla="*/ 52 w 52"/>
                              <a:gd name="T5" fmla="*/ 4 h 59"/>
                              <a:gd name="T6" fmla="*/ 51 w 52"/>
                              <a:gd name="T7" fmla="*/ 6 h 59"/>
                              <a:gd name="T8" fmla="*/ 51 w 52"/>
                              <a:gd name="T9" fmla="*/ 7 h 59"/>
                              <a:gd name="T10" fmla="*/ 51 w 52"/>
                              <a:gd name="T11" fmla="*/ 9 h 59"/>
                              <a:gd name="T12" fmla="*/ 50 w 52"/>
                              <a:gd name="T13" fmla="*/ 11 h 59"/>
                              <a:gd name="T14" fmla="*/ 50 w 52"/>
                              <a:gd name="T15" fmla="*/ 13 h 59"/>
                              <a:gd name="T16" fmla="*/ 49 w 52"/>
                              <a:gd name="T17" fmla="*/ 14 h 59"/>
                              <a:gd name="T18" fmla="*/ 49 w 52"/>
                              <a:gd name="T19" fmla="*/ 16 h 59"/>
                              <a:gd name="T20" fmla="*/ 48 w 52"/>
                              <a:gd name="T21" fmla="*/ 18 h 59"/>
                              <a:gd name="T22" fmla="*/ 48 w 52"/>
                              <a:gd name="T23" fmla="*/ 19 h 59"/>
                              <a:gd name="T24" fmla="*/ 47 w 52"/>
                              <a:gd name="T25" fmla="*/ 21 h 59"/>
                              <a:gd name="T26" fmla="*/ 46 w 52"/>
                              <a:gd name="T27" fmla="*/ 22 h 59"/>
                              <a:gd name="T28" fmla="*/ 46 w 52"/>
                              <a:gd name="T29" fmla="*/ 24 h 59"/>
                              <a:gd name="T30" fmla="*/ 45 w 52"/>
                              <a:gd name="T31" fmla="*/ 25 h 59"/>
                              <a:gd name="T32" fmla="*/ 44 w 52"/>
                              <a:gd name="T33" fmla="*/ 27 h 59"/>
                              <a:gd name="T34" fmla="*/ 43 w 52"/>
                              <a:gd name="T35" fmla="*/ 28 h 59"/>
                              <a:gd name="T36" fmla="*/ 43 w 52"/>
                              <a:gd name="T37" fmla="*/ 30 h 59"/>
                              <a:gd name="T38" fmla="*/ 42 w 52"/>
                              <a:gd name="T39" fmla="*/ 31 h 59"/>
                              <a:gd name="T40" fmla="*/ 41 w 52"/>
                              <a:gd name="T41" fmla="*/ 32 h 59"/>
                              <a:gd name="T42" fmla="*/ 40 w 52"/>
                              <a:gd name="T43" fmla="*/ 34 h 59"/>
                              <a:gd name="T44" fmla="*/ 39 w 52"/>
                              <a:gd name="T45" fmla="*/ 35 h 59"/>
                              <a:gd name="T46" fmla="*/ 38 w 52"/>
                              <a:gd name="T47" fmla="*/ 36 h 59"/>
                              <a:gd name="T48" fmla="*/ 37 w 52"/>
                              <a:gd name="T49" fmla="*/ 37 h 59"/>
                              <a:gd name="T50" fmla="*/ 36 w 52"/>
                              <a:gd name="T51" fmla="*/ 39 h 59"/>
                              <a:gd name="T52" fmla="*/ 35 w 52"/>
                              <a:gd name="T53" fmla="*/ 40 h 59"/>
                              <a:gd name="T54" fmla="*/ 34 w 52"/>
                              <a:gd name="T55" fmla="*/ 41 h 59"/>
                              <a:gd name="T56" fmla="*/ 33 w 52"/>
                              <a:gd name="T57" fmla="*/ 42 h 59"/>
                              <a:gd name="T58" fmla="*/ 31 w 52"/>
                              <a:gd name="T59" fmla="*/ 43 h 59"/>
                              <a:gd name="T60" fmla="*/ 30 w 52"/>
                              <a:gd name="T61" fmla="*/ 44 h 59"/>
                              <a:gd name="T62" fmla="*/ 29 w 52"/>
                              <a:gd name="T63" fmla="*/ 45 h 59"/>
                              <a:gd name="T64" fmla="*/ 28 w 52"/>
                              <a:gd name="T65" fmla="*/ 46 h 59"/>
                              <a:gd name="T66" fmla="*/ 27 w 52"/>
                              <a:gd name="T67" fmla="*/ 47 h 59"/>
                              <a:gd name="T68" fmla="*/ 25 w 52"/>
                              <a:gd name="T69" fmla="*/ 48 h 59"/>
                              <a:gd name="T70" fmla="*/ 24 w 52"/>
                              <a:gd name="T71" fmla="*/ 49 h 59"/>
                              <a:gd name="T72" fmla="*/ 23 w 52"/>
                              <a:gd name="T73" fmla="*/ 50 h 59"/>
                              <a:gd name="T74" fmla="*/ 21 w 52"/>
                              <a:gd name="T75" fmla="*/ 51 h 59"/>
                              <a:gd name="T76" fmla="*/ 20 w 52"/>
                              <a:gd name="T77" fmla="*/ 52 h 59"/>
                              <a:gd name="T78" fmla="*/ 18 w 52"/>
                              <a:gd name="T79" fmla="*/ 52 h 59"/>
                              <a:gd name="T80" fmla="*/ 17 w 52"/>
                              <a:gd name="T81" fmla="*/ 53 h 59"/>
                              <a:gd name="T82" fmla="*/ 15 w 52"/>
                              <a:gd name="T83" fmla="*/ 54 h 59"/>
                              <a:gd name="T84" fmla="*/ 14 w 52"/>
                              <a:gd name="T85" fmla="*/ 55 h 59"/>
                              <a:gd name="T86" fmla="*/ 12 w 52"/>
                              <a:gd name="T87" fmla="*/ 55 h 59"/>
                              <a:gd name="T88" fmla="*/ 10 w 52"/>
                              <a:gd name="T89" fmla="*/ 56 h 59"/>
                              <a:gd name="T90" fmla="*/ 8 w 52"/>
                              <a:gd name="T91" fmla="*/ 56 h 59"/>
                              <a:gd name="T92" fmla="*/ 7 w 52"/>
                              <a:gd name="T93" fmla="*/ 57 h 59"/>
                              <a:gd name="T94" fmla="*/ 5 w 52"/>
                              <a:gd name="T95" fmla="*/ 58 h 59"/>
                              <a:gd name="T96" fmla="*/ 3 w 52"/>
                              <a:gd name="T97" fmla="*/ 58 h 59"/>
                              <a:gd name="T98" fmla="*/ 1 w 52"/>
                              <a:gd name="T99" fmla="*/ 58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2" h="59">
                                <a:moveTo>
                                  <a:pt x="0" y="0"/>
                                </a:moveTo>
                                <a:lnTo>
                                  <a:pt x="52" y="0"/>
                                </a:lnTo>
                                <a:lnTo>
                                  <a:pt x="52" y="1"/>
                                </a:lnTo>
                                <a:lnTo>
                                  <a:pt x="52" y="2"/>
                                </a:lnTo>
                                <a:lnTo>
                                  <a:pt x="52" y="3"/>
                                </a:lnTo>
                                <a:lnTo>
                                  <a:pt x="52" y="4"/>
                                </a:lnTo>
                                <a:lnTo>
                                  <a:pt x="52" y="5"/>
                                </a:lnTo>
                                <a:lnTo>
                                  <a:pt x="51" y="6"/>
                                </a:lnTo>
                                <a:lnTo>
                                  <a:pt x="51" y="6"/>
                                </a:lnTo>
                                <a:lnTo>
                                  <a:pt x="51" y="7"/>
                                </a:lnTo>
                                <a:lnTo>
                                  <a:pt x="51" y="8"/>
                                </a:lnTo>
                                <a:lnTo>
                                  <a:pt x="51" y="9"/>
                                </a:lnTo>
                                <a:lnTo>
                                  <a:pt x="50" y="10"/>
                                </a:lnTo>
                                <a:lnTo>
                                  <a:pt x="50" y="11"/>
                                </a:lnTo>
                                <a:lnTo>
                                  <a:pt x="50" y="12"/>
                                </a:lnTo>
                                <a:lnTo>
                                  <a:pt x="50" y="13"/>
                                </a:lnTo>
                                <a:lnTo>
                                  <a:pt x="50" y="14"/>
                                </a:lnTo>
                                <a:lnTo>
                                  <a:pt x="49" y="14"/>
                                </a:lnTo>
                                <a:lnTo>
                                  <a:pt x="49" y="15"/>
                                </a:lnTo>
                                <a:lnTo>
                                  <a:pt x="49" y="16"/>
                                </a:lnTo>
                                <a:lnTo>
                                  <a:pt x="49" y="17"/>
                                </a:lnTo>
                                <a:lnTo>
                                  <a:pt x="48" y="18"/>
                                </a:lnTo>
                                <a:lnTo>
                                  <a:pt x="48" y="18"/>
                                </a:lnTo>
                                <a:lnTo>
                                  <a:pt x="48" y="19"/>
                                </a:lnTo>
                                <a:lnTo>
                                  <a:pt x="47" y="20"/>
                                </a:lnTo>
                                <a:lnTo>
                                  <a:pt x="47" y="21"/>
                                </a:lnTo>
                                <a:lnTo>
                                  <a:pt x="47" y="22"/>
                                </a:lnTo>
                                <a:lnTo>
                                  <a:pt x="46" y="22"/>
                                </a:lnTo>
                                <a:lnTo>
                                  <a:pt x="46" y="23"/>
                                </a:lnTo>
                                <a:lnTo>
                                  <a:pt x="46" y="24"/>
                                </a:lnTo>
                                <a:lnTo>
                                  <a:pt x="45" y="25"/>
                                </a:lnTo>
                                <a:lnTo>
                                  <a:pt x="45" y="25"/>
                                </a:lnTo>
                                <a:lnTo>
                                  <a:pt x="45" y="26"/>
                                </a:lnTo>
                                <a:lnTo>
                                  <a:pt x="44" y="27"/>
                                </a:lnTo>
                                <a:lnTo>
                                  <a:pt x="44" y="27"/>
                                </a:lnTo>
                                <a:lnTo>
                                  <a:pt x="43" y="28"/>
                                </a:lnTo>
                                <a:lnTo>
                                  <a:pt x="43" y="29"/>
                                </a:lnTo>
                                <a:lnTo>
                                  <a:pt x="43" y="30"/>
                                </a:lnTo>
                                <a:lnTo>
                                  <a:pt x="42" y="30"/>
                                </a:lnTo>
                                <a:lnTo>
                                  <a:pt x="42" y="31"/>
                                </a:lnTo>
                                <a:lnTo>
                                  <a:pt x="41" y="32"/>
                                </a:lnTo>
                                <a:lnTo>
                                  <a:pt x="41" y="32"/>
                                </a:lnTo>
                                <a:lnTo>
                                  <a:pt x="40" y="33"/>
                                </a:lnTo>
                                <a:lnTo>
                                  <a:pt x="40" y="34"/>
                                </a:lnTo>
                                <a:lnTo>
                                  <a:pt x="39" y="34"/>
                                </a:lnTo>
                                <a:lnTo>
                                  <a:pt x="39" y="35"/>
                                </a:lnTo>
                                <a:lnTo>
                                  <a:pt x="38" y="35"/>
                                </a:lnTo>
                                <a:lnTo>
                                  <a:pt x="38" y="36"/>
                                </a:lnTo>
                                <a:lnTo>
                                  <a:pt x="37" y="37"/>
                                </a:lnTo>
                                <a:lnTo>
                                  <a:pt x="37" y="37"/>
                                </a:lnTo>
                                <a:lnTo>
                                  <a:pt x="36" y="38"/>
                                </a:lnTo>
                                <a:lnTo>
                                  <a:pt x="36" y="39"/>
                                </a:lnTo>
                                <a:lnTo>
                                  <a:pt x="35" y="39"/>
                                </a:lnTo>
                                <a:lnTo>
                                  <a:pt x="35" y="40"/>
                                </a:lnTo>
                                <a:lnTo>
                                  <a:pt x="34" y="40"/>
                                </a:lnTo>
                                <a:lnTo>
                                  <a:pt x="34" y="41"/>
                                </a:lnTo>
                                <a:lnTo>
                                  <a:pt x="33" y="41"/>
                                </a:lnTo>
                                <a:lnTo>
                                  <a:pt x="33" y="42"/>
                                </a:lnTo>
                                <a:lnTo>
                                  <a:pt x="32" y="43"/>
                                </a:lnTo>
                                <a:lnTo>
                                  <a:pt x="31" y="43"/>
                                </a:lnTo>
                                <a:lnTo>
                                  <a:pt x="31" y="44"/>
                                </a:lnTo>
                                <a:lnTo>
                                  <a:pt x="30" y="44"/>
                                </a:lnTo>
                                <a:lnTo>
                                  <a:pt x="30" y="45"/>
                                </a:lnTo>
                                <a:lnTo>
                                  <a:pt x="29" y="45"/>
                                </a:lnTo>
                                <a:lnTo>
                                  <a:pt x="28" y="46"/>
                                </a:lnTo>
                                <a:lnTo>
                                  <a:pt x="28" y="46"/>
                                </a:lnTo>
                                <a:lnTo>
                                  <a:pt x="27" y="47"/>
                                </a:lnTo>
                                <a:lnTo>
                                  <a:pt x="27" y="47"/>
                                </a:lnTo>
                                <a:lnTo>
                                  <a:pt x="26" y="48"/>
                                </a:lnTo>
                                <a:lnTo>
                                  <a:pt x="25" y="48"/>
                                </a:lnTo>
                                <a:lnTo>
                                  <a:pt x="24" y="49"/>
                                </a:lnTo>
                                <a:lnTo>
                                  <a:pt x="24" y="49"/>
                                </a:lnTo>
                                <a:lnTo>
                                  <a:pt x="23" y="49"/>
                                </a:lnTo>
                                <a:lnTo>
                                  <a:pt x="23" y="50"/>
                                </a:lnTo>
                                <a:lnTo>
                                  <a:pt x="22" y="50"/>
                                </a:lnTo>
                                <a:lnTo>
                                  <a:pt x="21" y="51"/>
                                </a:lnTo>
                                <a:lnTo>
                                  <a:pt x="20" y="51"/>
                                </a:lnTo>
                                <a:lnTo>
                                  <a:pt x="20" y="52"/>
                                </a:lnTo>
                                <a:lnTo>
                                  <a:pt x="19" y="52"/>
                                </a:lnTo>
                                <a:lnTo>
                                  <a:pt x="18" y="52"/>
                                </a:lnTo>
                                <a:lnTo>
                                  <a:pt x="17" y="53"/>
                                </a:lnTo>
                                <a:lnTo>
                                  <a:pt x="17" y="53"/>
                                </a:lnTo>
                                <a:lnTo>
                                  <a:pt x="16" y="54"/>
                                </a:lnTo>
                                <a:lnTo>
                                  <a:pt x="15" y="54"/>
                                </a:lnTo>
                                <a:lnTo>
                                  <a:pt x="14" y="54"/>
                                </a:lnTo>
                                <a:lnTo>
                                  <a:pt x="14" y="55"/>
                                </a:lnTo>
                                <a:lnTo>
                                  <a:pt x="13" y="55"/>
                                </a:lnTo>
                                <a:lnTo>
                                  <a:pt x="12" y="55"/>
                                </a:lnTo>
                                <a:lnTo>
                                  <a:pt x="11" y="56"/>
                                </a:lnTo>
                                <a:lnTo>
                                  <a:pt x="10" y="56"/>
                                </a:lnTo>
                                <a:lnTo>
                                  <a:pt x="9" y="56"/>
                                </a:lnTo>
                                <a:lnTo>
                                  <a:pt x="8" y="56"/>
                                </a:lnTo>
                                <a:lnTo>
                                  <a:pt x="8" y="57"/>
                                </a:lnTo>
                                <a:lnTo>
                                  <a:pt x="7" y="57"/>
                                </a:lnTo>
                                <a:lnTo>
                                  <a:pt x="6" y="57"/>
                                </a:lnTo>
                                <a:lnTo>
                                  <a:pt x="5" y="58"/>
                                </a:lnTo>
                                <a:lnTo>
                                  <a:pt x="4" y="58"/>
                                </a:lnTo>
                                <a:lnTo>
                                  <a:pt x="3" y="58"/>
                                </a:lnTo>
                                <a:lnTo>
                                  <a:pt x="2" y="58"/>
                                </a:lnTo>
                                <a:lnTo>
                                  <a:pt x="1" y="58"/>
                                </a:lnTo>
                                <a:lnTo>
                                  <a:pt x="0" y="59"/>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39" name="Freeform 4839"/>
                        <wps:cNvSpPr>
                          <a:spLocks/>
                        </wps:cNvSpPr>
                        <wps:spPr bwMode="auto">
                          <a:xfrm>
                            <a:off x="740" y="404"/>
                            <a:ext cx="52" cy="59"/>
                          </a:xfrm>
                          <a:custGeom>
                            <a:avLst/>
                            <a:gdLst>
                              <a:gd name="T0" fmla="*/ 52 w 52"/>
                              <a:gd name="T1" fmla="*/ 59 h 59"/>
                              <a:gd name="T2" fmla="*/ 52 w 52"/>
                              <a:gd name="T3" fmla="*/ 57 h 59"/>
                              <a:gd name="T4" fmla="*/ 52 w 52"/>
                              <a:gd name="T5" fmla="*/ 55 h 59"/>
                              <a:gd name="T6" fmla="*/ 51 w 52"/>
                              <a:gd name="T7" fmla="*/ 53 h 59"/>
                              <a:gd name="T8" fmla="*/ 51 w 52"/>
                              <a:gd name="T9" fmla="*/ 51 h 59"/>
                              <a:gd name="T10" fmla="*/ 51 w 52"/>
                              <a:gd name="T11" fmla="*/ 49 h 59"/>
                              <a:gd name="T12" fmla="*/ 50 w 52"/>
                              <a:gd name="T13" fmla="*/ 47 h 59"/>
                              <a:gd name="T14" fmla="*/ 50 w 52"/>
                              <a:gd name="T15" fmla="*/ 46 h 59"/>
                              <a:gd name="T16" fmla="*/ 49 w 52"/>
                              <a:gd name="T17" fmla="*/ 44 h 59"/>
                              <a:gd name="T18" fmla="*/ 49 w 52"/>
                              <a:gd name="T19" fmla="*/ 42 h 59"/>
                              <a:gd name="T20" fmla="*/ 49 w 52"/>
                              <a:gd name="T21" fmla="*/ 41 h 59"/>
                              <a:gd name="T22" fmla="*/ 48 w 52"/>
                              <a:gd name="T23" fmla="*/ 39 h 59"/>
                              <a:gd name="T24" fmla="*/ 47 w 52"/>
                              <a:gd name="T25" fmla="*/ 37 h 59"/>
                              <a:gd name="T26" fmla="*/ 47 w 52"/>
                              <a:gd name="T27" fmla="*/ 36 h 59"/>
                              <a:gd name="T28" fmla="*/ 46 w 52"/>
                              <a:gd name="T29" fmla="*/ 34 h 59"/>
                              <a:gd name="T30" fmla="*/ 45 w 52"/>
                              <a:gd name="T31" fmla="*/ 33 h 59"/>
                              <a:gd name="T32" fmla="*/ 44 w 52"/>
                              <a:gd name="T33" fmla="*/ 31 h 59"/>
                              <a:gd name="T34" fmla="*/ 44 w 52"/>
                              <a:gd name="T35" fmla="*/ 30 h 59"/>
                              <a:gd name="T36" fmla="*/ 43 w 52"/>
                              <a:gd name="T37" fmla="*/ 29 h 59"/>
                              <a:gd name="T38" fmla="*/ 42 w 52"/>
                              <a:gd name="T39" fmla="*/ 27 h 59"/>
                              <a:gd name="T40" fmla="*/ 41 w 52"/>
                              <a:gd name="T41" fmla="*/ 26 h 59"/>
                              <a:gd name="T42" fmla="*/ 40 w 52"/>
                              <a:gd name="T43" fmla="*/ 25 h 59"/>
                              <a:gd name="T44" fmla="*/ 39 w 52"/>
                              <a:gd name="T45" fmla="*/ 23 h 59"/>
                              <a:gd name="T46" fmla="*/ 38 w 52"/>
                              <a:gd name="T47" fmla="*/ 22 h 59"/>
                              <a:gd name="T48" fmla="*/ 37 w 52"/>
                              <a:gd name="T49" fmla="*/ 21 h 59"/>
                              <a:gd name="T50" fmla="*/ 36 w 52"/>
                              <a:gd name="T51" fmla="*/ 20 h 59"/>
                              <a:gd name="T52" fmla="*/ 35 w 52"/>
                              <a:gd name="T53" fmla="*/ 18 h 59"/>
                              <a:gd name="T54" fmla="*/ 34 w 52"/>
                              <a:gd name="T55" fmla="*/ 17 h 59"/>
                              <a:gd name="T56" fmla="*/ 33 w 52"/>
                              <a:gd name="T57" fmla="*/ 16 h 59"/>
                              <a:gd name="T58" fmla="*/ 32 w 52"/>
                              <a:gd name="T59" fmla="*/ 15 h 59"/>
                              <a:gd name="T60" fmla="*/ 31 w 52"/>
                              <a:gd name="T61" fmla="*/ 14 h 59"/>
                              <a:gd name="T62" fmla="*/ 29 w 52"/>
                              <a:gd name="T63" fmla="*/ 13 h 59"/>
                              <a:gd name="T64" fmla="*/ 28 w 52"/>
                              <a:gd name="T65" fmla="*/ 12 h 59"/>
                              <a:gd name="T66" fmla="*/ 27 w 52"/>
                              <a:gd name="T67" fmla="*/ 11 h 59"/>
                              <a:gd name="T68" fmla="*/ 26 w 52"/>
                              <a:gd name="T69" fmla="*/ 10 h 59"/>
                              <a:gd name="T70" fmla="*/ 24 w 52"/>
                              <a:gd name="T71" fmla="*/ 9 h 59"/>
                              <a:gd name="T72" fmla="*/ 23 w 52"/>
                              <a:gd name="T73" fmla="*/ 8 h 59"/>
                              <a:gd name="T74" fmla="*/ 21 w 52"/>
                              <a:gd name="T75" fmla="*/ 7 h 59"/>
                              <a:gd name="T76" fmla="*/ 20 w 52"/>
                              <a:gd name="T77" fmla="*/ 7 h 59"/>
                              <a:gd name="T78" fmla="*/ 18 w 52"/>
                              <a:gd name="T79" fmla="*/ 6 h 59"/>
                              <a:gd name="T80" fmla="*/ 17 w 52"/>
                              <a:gd name="T81" fmla="*/ 5 h 59"/>
                              <a:gd name="T82" fmla="*/ 15 w 52"/>
                              <a:gd name="T83" fmla="*/ 4 h 59"/>
                              <a:gd name="T84" fmla="*/ 14 w 52"/>
                              <a:gd name="T85" fmla="*/ 4 h 59"/>
                              <a:gd name="T86" fmla="*/ 12 w 52"/>
                              <a:gd name="T87" fmla="*/ 3 h 59"/>
                              <a:gd name="T88" fmla="*/ 10 w 52"/>
                              <a:gd name="T89" fmla="*/ 2 h 59"/>
                              <a:gd name="T90" fmla="*/ 9 w 52"/>
                              <a:gd name="T91" fmla="*/ 2 h 59"/>
                              <a:gd name="T92" fmla="*/ 7 w 52"/>
                              <a:gd name="T93" fmla="*/ 1 h 59"/>
                              <a:gd name="T94" fmla="*/ 5 w 52"/>
                              <a:gd name="T95" fmla="*/ 1 h 59"/>
                              <a:gd name="T96" fmla="*/ 3 w 52"/>
                              <a:gd name="T97" fmla="*/ 0 h 59"/>
                              <a:gd name="T98" fmla="*/ 1 w 52"/>
                              <a:gd name="T99" fmla="*/ 0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2" h="59">
                                <a:moveTo>
                                  <a:pt x="0" y="59"/>
                                </a:moveTo>
                                <a:lnTo>
                                  <a:pt x="52" y="59"/>
                                </a:lnTo>
                                <a:lnTo>
                                  <a:pt x="52" y="58"/>
                                </a:lnTo>
                                <a:lnTo>
                                  <a:pt x="52" y="57"/>
                                </a:lnTo>
                                <a:lnTo>
                                  <a:pt x="52" y="56"/>
                                </a:lnTo>
                                <a:lnTo>
                                  <a:pt x="52" y="55"/>
                                </a:lnTo>
                                <a:lnTo>
                                  <a:pt x="52" y="54"/>
                                </a:lnTo>
                                <a:lnTo>
                                  <a:pt x="51" y="53"/>
                                </a:lnTo>
                                <a:lnTo>
                                  <a:pt x="51" y="52"/>
                                </a:lnTo>
                                <a:lnTo>
                                  <a:pt x="51" y="51"/>
                                </a:lnTo>
                                <a:lnTo>
                                  <a:pt x="51" y="50"/>
                                </a:lnTo>
                                <a:lnTo>
                                  <a:pt x="51" y="49"/>
                                </a:lnTo>
                                <a:lnTo>
                                  <a:pt x="51" y="48"/>
                                </a:lnTo>
                                <a:lnTo>
                                  <a:pt x="50" y="47"/>
                                </a:lnTo>
                                <a:lnTo>
                                  <a:pt x="50" y="47"/>
                                </a:lnTo>
                                <a:lnTo>
                                  <a:pt x="50" y="46"/>
                                </a:lnTo>
                                <a:lnTo>
                                  <a:pt x="50" y="45"/>
                                </a:lnTo>
                                <a:lnTo>
                                  <a:pt x="49" y="44"/>
                                </a:lnTo>
                                <a:lnTo>
                                  <a:pt x="49" y="43"/>
                                </a:lnTo>
                                <a:lnTo>
                                  <a:pt x="49" y="42"/>
                                </a:lnTo>
                                <a:lnTo>
                                  <a:pt x="49" y="41"/>
                                </a:lnTo>
                                <a:lnTo>
                                  <a:pt x="49" y="41"/>
                                </a:lnTo>
                                <a:lnTo>
                                  <a:pt x="48" y="40"/>
                                </a:lnTo>
                                <a:lnTo>
                                  <a:pt x="48" y="39"/>
                                </a:lnTo>
                                <a:lnTo>
                                  <a:pt x="48" y="38"/>
                                </a:lnTo>
                                <a:lnTo>
                                  <a:pt x="47" y="37"/>
                                </a:lnTo>
                                <a:lnTo>
                                  <a:pt x="47" y="37"/>
                                </a:lnTo>
                                <a:lnTo>
                                  <a:pt x="47" y="36"/>
                                </a:lnTo>
                                <a:lnTo>
                                  <a:pt x="46" y="35"/>
                                </a:lnTo>
                                <a:lnTo>
                                  <a:pt x="46" y="34"/>
                                </a:lnTo>
                                <a:lnTo>
                                  <a:pt x="46" y="34"/>
                                </a:lnTo>
                                <a:lnTo>
                                  <a:pt x="45" y="33"/>
                                </a:lnTo>
                                <a:lnTo>
                                  <a:pt x="45" y="32"/>
                                </a:lnTo>
                                <a:lnTo>
                                  <a:pt x="44" y="31"/>
                                </a:lnTo>
                                <a:lnTo>
                                  <a:pt x="44" y="31"/>
                                </a:lnTo>
                                <a:lnTo>
                                  <a:pt x="44" y="30"/>
                                </a:lnTo>
                                <a:lnTo>
                                  <a:pt x="43" y="29"/>
                                </a:lnTo>
                                <a:lnTo>
                                  <a:pt x="43" y="29"/>
                                </a:lnTo>
                                <a:lnTo>
                                  <a:pt x="42" y="28"/>
                                </a:lnTo>
                                <a:lnTo>
                                  <a:pt x="42" y="27"/>
                                </a:lnTo>
                                <a:lnTo>
                                  <a:pt x="42" y="26"/>
                                </a:lnTo>
                                <a:lnTo>
                                  <a:pt x="41" y="26"/>
                                </a:lnTo>
                                <a:lnTo>
                                  <a:pt x="41" y="25"/>
                                </a:lnTo>
                                <a:lnTo>
                                  <a:pt x="40" y="25"/>
                                </a:lnTo>
                                <a:lnTo>
                                  <a:pt x="40" y="24"/>
                                </a:lnTo>
                                <a:lnTo>
                                  <a:pt x="39" y="23"/>
                                </a:lnTo>
                                <a:lnTo>
                                  <a:pt x="39" y="23"/>
                                </a:lnTo>
                                <a:lnTo>
                                  <a:pt x="38" y="22"/>
                                </a:lnTo>
                                <a:lnTo>
                                  <a:pt x="38" y="21"/>
                                </a:lnTo>
                                <a:lnTo>
                                  <a:pt x="37" y="21"/>
                                </a:lnTo>
                                <a:lnTo>
                                  <a:pt x="37" y="20"/>
                                </a:lnTo>
                                <a:lnTo>
                                  <a:pt x="36" y="20"/>
                                </a:lnTo>
                                <a:lnTo>
                                  <a:pt x="36" y="19"/>
                                </a:lnTo>
                                <a:lnTo>
                                  <a:pt x="35" y="18"/>
                                </a:lnTo>
                                <a:lnTo>
                                  <a:pt x="35" y="18"/>
                                </a:lnTo>
                                <a:lnTo>
                                  <a:pt x="34" y="17"/>
                                </a:lnTo>
                                <a:lnTo>
                                  <a:pt x="33" y="17"/>
                                </a:lnTo>
                                <a:lnTo>
                                  <a:pt x="33" y="16"/>
                                </a:lnTo>
                                <a:lnTo>
                                  <a:pt x="32" y="16"/>
                                </a:lnTo>
                                <a:lnTo>
                                  <a:pt x="32" y="15"/>
                                </a:lnTo>
                                <a:lnTo>
                                  <a:pt x="31" y="15"/>
                                </a:lnTo>
                                <a:lnTo>
                                  <a:pt x="31" y="14"/>
                                </a:lnTo>
                                <a:lnTo>
                                  <a:pt x="30" y="13"/>
                                </a:lnTo>
                                <a:lnTo>
                                  <a:pt x="29" y="13"/>
                                </a:lnTo>
                                <a:lnTo>
                                  <a:pt x="29" y="13"/>
                                </a:lnTo>
                                <a:lnTo>
                                  <a:pt x="28" y="12"/>
                                </a:lnTo>
                                <a:lnTo>
                                  <a:pt x="27" y="11"/>
                                </a:lnTo>
                                <a:lnTo>
                                  <a:pt x="27" y="11"/>
                                </a:lnTo>
                                <a:lnTo>
                                  <a:pt x="26" y="10"/>
                                </a:lnTo>
                                <a:lnTo>
                                  <a:pt x="26" y="10"/>
                                </a:lnTo>
                                <a:lnTo>
                                  <a:pt x="25" y="10"/>
                                </a:lnTo>
                                <a:lnTo>
                                  <a:pt x="24" y="9"/>
                                </a:lnTo>
                                <a:lnTo>
                                  <a:pt x="23" y="9"/>
                                </a:lnTo>
                                <a:lnTo>
                                  <a:pt x="23" y="8"/>
                                </a:lnTo>
                                <a:lnTo>
                                  <a:pt x="22" y="8"/>
                                </a:lnTo>
                                <a:lnTo>
                                  <a:pt x="21" y="7"/>
                                </a:lnTo>
                                <a:lnTo>
                                  <a:pt x="21" y="7"/>
                                </a:lnTo>
                                <a:lnTo>
                                  <a:pt x="20" y="7"/>
                                </a:lnTo>
                                <a:lnTo>
                                  <a:pt x="19" y="6"/>
                                </a:lnTo>
                                <a:lnTo>
                                  <a:pt x="18" y="6"/>
                                </a:lnTo>
                                <a:lnTo>
                                  <a:pt x="18" y="5"/>
                                </a:lnTo>
                                <a:lnTo>
                                  <a:pt x="17" y="5"/>
                                </a:lnTo>
                                <a:lnTo>
                                  <a:pt x="16" y="5"/>
                                </a:lnTo>
                                <a:lnTo>
                                  <a:pt x="15" y="4"/>
                                </a:lnTo>
                                <a:lnTo>
                                  <a:pt x="14" y="4"/>
                                </a:lnTo>
                                <a:lnTo>
                                  <a:pt x="14" y="4"/>
                                </a:lnTo>
                                <a:lnTo>
                                  <a:pt x="13" y="3"/>
                                </a:lnTo>
                                <a:lnTo>
                                  <a:pt x="12" y="3"/>
                                </a:lnTo>
                                <a:lnTo>
                                  <a:pt x="11" y="3"/>
                                </a:lnTo>
                                <a:lnTo>
                                  <a:pt x="10" y="2"/>
                                </a:lnTo>
                                <a:lnTo>
                                  <a:pt x="9" y="2"/>
                                </a:lnTo>
                                <a:lnTo>
                                  <a:pt x="9" y="2"/>
                                </a:lnTo>
                                <a:lnTo>
                                  <a:pt x="8" y="1"/>
                                </a:lnTo>
                                <a:lnTo>
                                  <a:pt x="7" y="1"/>
                                </a:lnTo>
                                <a:lnTo>
                                  <a:pt x="6" y="1"/>
                                </a:lnTo>
                                <a:lnTo>
                                  <a:pt x="5" y="1"/>
                                </a:lnTo>
                                <a:lnTo>
                                  <a:pt x="4" y="0"/>
                                </a:lnTo>
                                <a:lnTo>
                                  <a:pt x="3" y="0"/>
                                </a:lnTo>
                                <a:lnTo>
                                  <a:pt x="2" y="0"/>
                                </a:lnTo>
                                <a:lnTo>
                                  <a:pt x="1" y="0"/>
                                </a:lnTo>
                                <a:lnTo>
                                  <a:pt x="0" y="0"/>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40" name="Rectangle 4840"/>
                        <wps:cNvSpPr>
                          <a:spLocks noChangeArrowheads="1"/>
                        </wps:cNvSpPr>
                        <wps:spPr bwMode="auto">
                          <a:xfrm>
                            <a:off x="917" y="99"/>
                            <a:ext cx="14" cy="118"/>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41" name="Freeform 4841"/>
                        <wps:cNvSpPr>
                          <a:spLocks/>
                        </wps:cNvSpPr>
                        <wps:spPr bwMode="auto">
                          <a:xfrm>
                            <a:off x="932" y="99"/>
                            <a:ext cx="52" cy="59"/>
                          </a:xfrm>
                          <a:custGeom>
                            <a:avLst/>
                            <a:gdLst>
                              <a:gd name="T0" fmla="*/ 52 w 52"/>
                              <a:gd name="T1" fmla="*/ 0 h 59"/>
                              <a:gd name="T2" fmla="*/ 52 w 52"/>
                              <a:gd name="T3" fmla="*/ 2 h 59"/>
                              <a:gd name="T4" fmla="*/ 52 w 52"/>
                              <a:gd name="T5" fmla="*/ 4 h 59"/>
                              <a:gd name="T6" fmla="*/ 52 w 52"/>
                              <a:gd name="T7" fmla="*/ 6 h 59"/>
                              <a:gd name="T8" fmla="*/ 51 w 52"/>
                              <a:gd name="T9" fmla="*/ 7 h 59"/>
                              <a:gd name="T10" fmla="*/ 51 w 52"/>
                              <a:gd name="T11" fmla="*/ 9 h 59"/>
                              <a:gd name="T12" fmla="*/ 51 w 52"/>
                              <a:gd name="T13" fmla="*/ 11 h 59"/>
                              <a:gd name="T14" fmla="*/ 50 w 52"/>
                              <a:gd name="T15" fmla="*/ 13 h 59"/>
                              <a:gd name="T16" fmla="*/ 50 w 52"/>
                              <a:gd name="T17" fmla="*/ 14 h 59"/>
                              <a:gd name="T18" fmla="*/ 49 w 52"/>
                              <a:gd name="T19" fmla="*/ 16 h 59"/>
                              <a:gd name="T20" fmla="*/ 48 w 52"/>
                              <a:gd name="T21" fmla="*/ 18 h 59"/>
                              <a:gd name="T22" fmla="*/ 48 w 52"/>
                              <a:gd name="T23" fmla="*/ 19 h 59"/>
                              <a:gd name="T24" fmla="*/ 47 w 52"/>
                              <a:gd name="T25" fmla="*/ 21 h 59"/>
                              <a:gd name="T26" fmla="*/ 47 w 52"/>
                              <a:gd name="T27" fmla="*/ 22 h 59"/>
                              <a:gd name="T28" fmla="*/ 46 w 52"/>
                              <a:gd name="T29" fmla="*/ 24 h 59"/>
                              <a:gd name="T30" fmla="*/ 45 w 52"/>
                              <a:gd name="T31" fmla="*/ 25 h 59"/>
                              <a:gd name="T32" fmla="*/ 44 w 52"/>
                              <a:gd name="T33" fmla="*/ 27 h 59"/>
                              <a:gd name="T34" fmla="*/ 44 w 52"/>
                              <a:gd name="T35" fmla="*/ 28 h 59"/>
                              <a:gd name="T36" fmla="*/ 43 w 52"/>
                              <a:gd name="T37" fmla="*/ 30 h 59"/>
                              <a:gd name="T38" fmla="*/ 42 w 52"/>
                              <a:gd name="T39" fmla="*/ 31 h 59"/>
                              <a:gd name="T40" fmla="*/ 41 w 52"/>
                              <a:gd name="T41" fmla="*/ 32 h 59"/>
                              <a:gd name="T42" fmla="*/ 40 w 52"/>
                              <a:gd name="T43" fmla="*/ 34 h 59"/>
                              <a:gd name="T44" fmla="*/ 39 w 52"/>
                              <a:gd name="T45" fmla="*/ 35 h 59"/>
                              <a:gd name="T46" fmla="*/ 38 w 52"/>
                              <a:gd name="T47" fmla="*/ 36 h 59"/>
                              <a:gd name="T48" fmla="*/ 37 w 52"/>
                              <a:gd name="T49" fmla="*/ 37 h 59"/>
                              <a:gd name="T50" fmla="*/ 36 w 52"/>
                              <a:gd name="T51" fmla="*/ 39 h 59"/>
                              <a:gd name="T52" fmla="*/ 35 w 52"/>
                              <a:gd name="T53" fmla="*/ 40 h 59"/>
                              <a:gd name="T54" fmla="*/ 34 w 52"/>
                              <a:gd name="T55" fmla="*/ 41 h 59"/>
                              <a:gd name="T56" fmla="*/ 33 w 52"/>
                              <a:gd name="T57" fmla="*/ 42 h 59"/>
                              <a:gd name="T58" fmla="*/ 32 w 52"/>
                              <a:gd name="T59" fmla="*/ 43 h 59"/>
                              <a:gd name="T60" fmla="*/ 31 w 52"/>
                              <a:gd name="T61" fmla="*/ 44 h 59"/>
                              <a:gd name="T62" fmla="*/ 29 w 52"/>
                              <a:gd name="T63" fmla="*/ 45 h 59"/>
                              <a:gd name="T64" fmla="*/ 28 w 52"/>
                              <a:gd name="T65" fmla="*/ 46 h 59"/>
                              <a:gd name="T66" fmla="*/ 27 w 52"/>
                              <a:gd name="T67" fmla="*/ 47 h 59"/>
                              <a:gd name="T68" fmla="*/ 25 w 52"/>
                              <a:gd name="T69" fmla="*/ 48 h 59"/>
                              <a:gd name="T70" fmla="*/ 24 w 52"/>
                              <a:gd name="T71" fmla="*/ 49 h 59"/>
                              <a:gd name="T72" fmla="*/ 23 w 52"/>
                              <a:gd name="T73" fmla="*/ 50 h 59"/>
                              <a:gd name="T74" fmla="*/ 21 w 52"/>
                              <a:gd name="T75" fmla="*/ 51 h 59"/>
                              <a:gd name="T76" fmla="*/ 20 w 52"/>
                              <a:gd name="T77" fmla="*/ 52 h 59"/>
                              <a:gd name="T78" fmla="*/ 18 w 52"/>
                              <a:gd name="T79" fmla="*/ 52 h 59"/>
                              <a:gd name="T80" fmla="*/ 17 w 52"/>
                              <a:gd name="T81" fmla="*/ 53 h 59"/>
                              <a:gd name="T82" fmla="*/ 15 w 52"/>
                              <a:gd name="T83" fmla="*/ 54 h 59"/>
                              <a:gd name="T84" fmla="*/ 14 w 52"/>
                              <a:gd name="T85" fmla="*/ 55 h 59"/>
                              <a:gd name="T86" fmla="*/ 12 w 52"/>
                              <a:gd name="T87" fmla="*/ 55 h 59"/>
                              <a:gd name="T88" fmla="*/ 10 w 52"/>
                              <a:gd name="T89" fmla="*/ 56 h 59"/>
                              <a:gd name="T90" fmla="*/ 9 w 52"/>
                              <a:gd name="T91" fmla="*/ 56 h 59"/>
                              <a:gd name="T92" fmla="*/ 7 w 52"/>
                              <a:gd name="T93" fmla="*/ 57 h 59"/>
                              <a:gd name="T94" fmla="*/ 5 w 52"/>
                              <a:gd name="T95" fmla="*/ 58 h 59"/>
                              <a:gd name="T96" fmla="*/ 3 w 52"/>
                              <a:gd name="T97" fmla="*/ 58 h 59"/>
                              <a:gd name="T98" fmla="*/ 1 w 52"/>
                              <a:gd name="T99" fmla="*/ 58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2" h="59">
                                <a:moveTo>
                                  <a:pt x="0" y="0"/>
                                </a:moveTo>
                                <a:lnTo>
                                  <a:pt x="52" y="0"/>
                                </a:lnTo>
                                <a:lnTo>
                                  <a:pt x="52" y="1"/>
                                </a:lnTo>
                                <a:lnTo>
                                  <a:pt x="52" y="2"/>
                                </a:lnTo>
                                <a:lnTo>
                                  <a:pt x="52" y="3"/>
                                </a:lnTo>
                                <a:lnTo>
                                  <a:pt x="52" y="4"/>
                                </a:lnTo>
                                <a:lnTo>
                                  <a:pt x="52" y="5"/>
                                </a:lnTo>
                                <a:lnTo>
                                  <a:pt x="52" y="6"/>
                                </a:lnTo>
                                <a:lnTo>
                                  <a:pt x="51" y="7"/>
                                </a:lnTo>
                                <a:lnTo>
                                  <a:pt x="51" y="7"/>
                                </a:lnTo>
                                <a:lnTo>
                                  <a:pt x="51" y="8"/>
                                </a:lnTo>
                                <a:lnTo>
                                  <a:pt x="51" y="9"/>
                                </a:lnTo>
                                <a:lnTo>
                                  <a:pt x="51" y="10"/>
                                </a:lnTo>
                                <a:lnTo>
                                  <a:pt x="51" y="11"/>
                                </a:lnTo>
                                <a:lnTo>
                                  <a:pt x="50" y="12"/>
                                </a:lnTo>
                                <a:lnTo>
                                  <a:pt x="50" y="13"/>
                                </a:lnTo>
                                <a:lnTo>
                                  <a:pt x="50" y="14"/>
                                </a:lnTo>
                                <a:lnTo>
                                  <a:pt x="50" y="14"/>
                                </a:lnTo>
                                <a:lnTo>
                                  <a:pt x="49" y="15"/>
                                </a:lnTo>
                                <a:lnTo>
                                  <a:pt x="49" y="16"/>
                                </a:lnTo>
                                <a:lnTo>
                                  <a:pt x="49" y="17"/>
                                </a:lnTo>
                                <a:lnTo>
                                  <a:pt x="48" y="18"/>
                                </a:lnTo>
                                <a:lnTo>
                                  <a:pt x="48" y="19"/>
                                </a:lnTo>
                                <a:lnTo>
                                  <a:pt x="48" y="19"/>
                                </a:lnTo>
                                <a:lnTo>
                                  <a:pt x="48" y="20"/>
                                </a:lnTo>
                                <a:lnTo>
                                  <a:pt x="47" y="21"/>
                                </a:lnTo>
                                <a:lnTo>
                                  <a:pt x="47" y="22"/>
                                </a:lnTo>
                                <a:lnTo>
                                  <a:pt x="47" y="22"/>
                                </a:lnTo>
                                <a:lnTo>
                                  <a:pt x="46" y="23"/>
                                </a:lnTo>
                                <a:lnTo>
                                  <a:pt x="46" y="24"/>
                                </a:lnTo>
                                <a:lnTo>
                                  <a:pt x="46" y="25"/>
                                </a:lnTo>
                                <a:lnTo>
                                  <a:pt x="45" y="25"/>
                                </a:lnTo>
                                <a:lnTo>
                                  <a:pt x="45" y="26"/>
                                </a:lnTo>
                                <a:lnTo>
                                  <a:pt x="44" y="27"/>
                                </a:lnTo>
                                <a:lnTo>
                                  <a:pt x="44" y="27"/>
                                </a:lnTo>
                                <a:lnTo>
                                  <a:pt x="44" y="28"/>
                                </a:lnTo>
                                <a:lnTo>
                                  <a:pt x="43" y="29"/>
                                </a:lnTo>
                                <a:lnTo>
                                  <a:pt x="43" y="30"/>
                                </a:lnTo>
                                <a:lnTo>
                                  <a:pt x="42" y="30"/>
                                </a:lnTo>
                                <a:lnTo>
                                  <a:pt x="42" y="31"/>
                                </a:lnTo>
                                <a:lnTo>
                                  <a:pt x="41" y="32"/>
                                </a:lnTo>
                                <a:lnTo>
                                  <a:pt x="41" y="32"/>
                                </a:lnTo>
                                <a:lnTo>
                                  <a:pt x="41" y="33"/>
                                </a:lnTo>
                                <a:lnTo>
                                  <a:pt x="40" y="34"/>
                                </a:lnTo>
                                <a:lnTo>
                                  <a:pt x="40" y="34"/>
                                </a:lnTo>
                                <a:lnTo>
                                  <a:pt x="39" y="35"/>
                                </a:lnTo>
                                <a:lnTo>
                                  <a:pt x="39" y="36"/>
                                </a:lnTo>
                                <a:lnTo>
                                  <a:pt x="38" y="36"/>
                                </a:lnTo>
                                <a:lnTo>
                                  <a:pt x="38" y="37"/>
                                </a:lnTo>
                                <a:lnTo>
                                  <a:pt x="37" y="37"/>
                                </a:lnTo>
                                <a:lnTo>
                                  <a:pt x="37" y="38"/>
                                </a:lnTo>
                                <a:lnTo>
                                  <a:pt x="36" y="39"/>
                                </a:lnTo>
                                <a:lnTo>
                                  <a:pt x="36" y="39"/>
                                </a:lnTo>
                                <a:lnTo>
                                  <a:pt x="35" y="40"/>
                                </a:lnTo>
                                <a:lnTo>
                                  <a:pt x="35" y="40"/>
                                </a:lnTo>
                                <a:lnTo>
                                  <a:pt x="34" y="41"/>
                                </a:lnTo>
                                <a:lnTo>
                                  <a:pt x="33" y="41"/>
                                </a:lnTo>
                                <a:lnTo>
                                  <a:pt x="33" y="42"/>
                                </a:lnTo>
                                <a:lnTo>
                                  <a:pt x="32" y="43"/>
                                </a:lnTo>
                                <a:lnTo>
                                  <a:pt x="32" y="43"/>
                                </a:lnTo>
                                <a:lnTo>
                                  <a:pt x="31" y="44"/>
                                </a:lnTo>
                                <a:lnTo>
                                  <a:pt x="31" y="44"/>
                                </a:lnTo>
                                <a:lnTo>
                                  <a:pt x="30" y="45"/>
                                </a:lnTo>
                                <a:lnTo>
                                  <a:pt x="29" y="45"/>
                                </a:lnTo>
                                <a:lnTo>
                                  <a:pt x="29" y="46"/>
                                </a:lnTo>
                                <a:lnTo>
                                  <a:pt x="28" y="46"/>
                                </a:lnTo>
                                <a:lnTo>
                                  <a:pt x="27" y="47"/>
                                </a:lnTo>
                                <a:lnTo>
                                  <a:pt x="27" y="47"/>
                                </a:lnTo>
                                <a:lnTo>
                                  <a:pt x="26" y="48"/>
                                </a:lnTo>
                                <a:lnTo>
                                  <a:pt x="25" y="48"/>
                                </a:lnTo>
                                <a:lnTo>
                                  <a:pt x="25" y="49"/>
                                </a:lnTo>
                                <a:lnTo>
                                  <a:pt x="24" y="49"/>
                                </a:lnTo>
                                <a:lnTo>
                                  <a:pt x="23" y="49"/>
                                </a:lnTo>
                                <a:lnTo>
                                  <a:pt x="23" y="50"/>
                                </a:lnTo>
                                <a:lnTo>
                                  <a:pt x="22" y="50"/>
                                </a:lnTo>
                                <a:lnTo>
                                  <a:pt x="21" y="51"/>
                                </a:lnTo>
                                <a:lnTo>
                                  <a:pt x="21" y="51"/>
                                </a:lnTo>
                                <a:lnTo>
                                  <a:pt x="20" y="52"/>
                                </a:lnTo>
                                <a:lnTo>
                                  <a:pt x="19" y="52"/>
                                </a:lnTo>
                                <a:lnTo>
                                  <a:pt x="18" y="52"/>
                                </a:lnTo>
                                <a:lnTo>
                                  <a:pt x="18" y="53"/>
                                </a:lnTo>
                                <a:lnTo>
                                  <a:pt x="17" y="53"/>
                                </a:lnTo>
                                <a:lnTo>
                                  <a:pt x="16" y="54"/>
                                </a:lnTo>
                                <a:lnTo>
                                  <a:pt x="15" y="54"/>
                                </a:lnTo>
                                <a:lnTo>
                                  <a:pt x="15" y="54"/>
                                </a:lnTo>
                                <a:lnTo>
                                  <a:pt x="14" y="55"/>
                                </a:lnTo>
                                <a:lnTo>
                                  <a:pt x="13" y="55"/>
                                </a:lnTo>
                                <a:lnTo>
                                  <a:pt x="12" y="55"/>
                                </a:lnTo>
                                <a:lnTo>
                                  <a:pt x="11" y="56"/>
                                </a:lnTo>
                                <a:lnTo>
                                  <a:pt x="10" y="56"/>
                                </a:lnTo>
                                <a:lnTo>
                                  <a:pt x="10" y="56"/>
                                </a:lnTo>
                                <a:lnTo>
                                  <a:pt x="9" y="56"/>
                                </a:lnTo>
                                <a:lnTo>
                                  <a:pt x="8" y="57"/>
                                </a:lnTo>
                                <a:lnTo>
                                  <a:pt x="7" y="57"/>
                                </a:lnTo>
                                <a:lnTo>
                                  <a:pt x="6" y="57"/>
                                </a:lnTo>
                                <a:lnTo>
                                  <a:pt x="5" y="58"/>
                                </a:lnTo>
                                <a:lnTo>
                                  <a:pt x="4" y="58"/>
                                </a:lnTo>
                                <a:lnTo>
                                  <a:pt x="3" y="58"/>
                                </a:lnTo>
                                <a:lnTo>
                                  <a:pt x="2" y="58"/>
                                </a:lnTo>
                                <a:lnTo>
                                  <a:pt x="1" y="58"/>
                                </a:lnTo>
                                <a:lnTo>
                                  <a:pt x="0" y="59"/>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42" name="Freeform 4842"/>
                        <wps:cNvSpPr>
                          <a:spLocks/>
                        </wps:cNvSpPr>
                        <wps:spPr bwMode="auto">
                          <a:xfrm>
                            <a:off x="932" y="158"/>
                            <a:ext cx="52" cy="59"/>
                          </a:xfrm>
                          <a:custGeom>
                            <a:avLst/>
                            <a:gdLst>
                              <a:gd name="T0" fmla="*/ 52 w 52"/>
                              <a:gd name="T1" fmla="*/ 59 h 59"/>
                              <a:gd name="T2" fmla="*/ 52 w 52"/>
                              <a:gd name="T3" fmla="*/ 57 h 59"/>
                              <a:gd name="T4" fmla="*/ 52 w 52"/>
                              <a:gd name="T5" fmla="*/ 55 h 59"/>
                              <a:gd name="T6" fmla="*/ 52 w 52"/>
                              <a:gd name="T7" fmla="*/ 53 h 59"/>
                              <a:gd name="T8" fmla="*/ 51 w 52"/>
                              <a:gd name="T9" fmla="*/ 51 h 59"/>
                              <a:gd name="T10" fmla="*/ 51 w 52"/>
                              <a:gd name="T11" fmla="*/ 49 h 59"/>
                              <a:gd name="T12" fmla="*/ 51 w 52"/>
                              <a:gd name="T13" fmla="*/ 47 h 59"/>
                              <a:gd name="T14" fmla="*/ 50 w 52"/>
                              <a:gd name="T15" fmla="*/ 46 h 59"/>
                              <a:gd name="T16" fmla="*/ 50 w 52"/>
                              <a:gd name="T17" fmla="*/ 44 h 59"/>
                              <a:gd name="T18" fmla="*/ 49 w 52"/>
                              <a:gd name="T19" fmla="*/ 42 h 59"/>
                              <a:gd name="T20" fmla="*/ 49 w 52"/>
                              <a:gd name="T21" fmla="*/ 41 h 59"/>
                              <a:gd name="T22" fmla="*/ 48 w 52"/>
                              <a:gd name="T23" fmla="*/ 39 h 59"/>
                              <a:gd name="T24" fmla="*/ 48 w 52"/>
                              <a:gd name="T25" fmla="*/ 37 h 59"/>
                              <a:gd name="T26" fmla="*/ 47 w 52"/>
                              <a:gd name="T27" fmla="*/ 36 h 59"/>
                              <a:gd name="T28" fmla="*/ 46 w 52"/>
                              <a:gd name="T29" fmla="*/ 34 h 59"/>
                              <a:gd name="T30" fmla="*/ 45 w 52"/>
                              <a:gd name="T31" fmla="*/ 33 h 59"/>
                              <a:gd name="T32" fmla="*/ 45 w 52"/>
                              <a:gd name="T33" fmla="*/ 31 h 59"/>
                              <a:gd name="T34" fmla="*/ 44 w 52"/>
                              <a:gd name="T35" fmla="*/ 30 h 59"/>
                              <a:gd name="T36" fmla="*/ 43 w 52"/>
                              <a:gd name="T37" fmla="*/ 29 h 59"/>
                              <a:gd name="T38" fmla="*/ 42 w 52"/>
                              <a:gd name="T39" fmla="*/ 27 h 59"/>
                              <a:gd name="T40" fmla="*/ 41 w 52"/>
                              <a:gd name="T41" fmla="*/ 26 h 59"/>
                              <a:gd name="T42" fmla="*/ 40 w 52"/>
                              <a:gd name="T43" fmla="*/ 25 h 59"/>
                              <a:gd name="T44" fmla="*/ 39 w 52"/>
                              <a:gd name="T45" fmla="*/ 23 h 59"/>
                              <a:gd name="T46" fmla="*/ 38 w 52"/>
                              <a:gd name="T47" fmla="*/ 22 h 59"/>
                              <a:gd name="T48" fmla="*/ 38 w 52"/>
                              <a:gd name="T49" fmla="*/ 21 h 59"/>
                              <a:gd name="T50" fmla="*/ 36 w 52"/>
                              <a:gd name="T51" fmla="*/ 20 h 59"/>
                              <a:gd name="T52" fmla="*/ 35 w 52"/>
                              <a:gd name="T53" fmla="*/ 18 h 59"/>
                              <a:gd name="T54" fmla="*/ 34 w 52"/>
                              <a:gd name="T55" fmla="*/ 17 h 59"/>
                              <a:gd name="T56" fmla="*/ 33 w 52"/>
                              <a:gd name="T57" fmla="*/ 16 h 59"/>
                              <a:gd name="T58" fmla="*/ 32 w 52"/>
                              <a:gd name="T59" fmla="*/ 15 h 59"/>
                              <a:gd name="T60" fmla="*/ 31 w 52"/>
                              <a:gd name="T61" fmla="*/ 14 h 59"/>
                              <a:gd name="T62" fmla="*/ 30 w 52"/>
                              <a:gd name="T63" fmla="*/ 13 h 59"/>
                              <a:gd name="T64" fmla="*/ 28 w 52"/>
                              <a:gd name="T65" fmla="*/ 12 h 59"/>
                              <a:gd name="T66" fmla="*/ 27 w 52"/>
                              <a:gd name="T67" fmla="*/ 11 h 59"/>
                              <a:gd name="T68" fmla="*/ 26 w 52"/>
                              <a:gd name="T69" fmla="*/ 10 h 59"/>
                              <a:gd name="T70" fmla="*/ 24 w 52"/>
                              <a:gd name="T71" fmla="*/ 9 h 59"/>
                              <a:gd name="T72" fmla="*/ 23 w 52"/>
                              <a:gd name="T73" fmla="*/ 8 h 59"/>
                              <a:gd name="T74" fmla="*/ 22 w 52"/>
                              <a:gd name="T75" fmla="*/ 7 h 59"/>
                              <a:gd name="T76" fmla="*/ 20 w 52"/>
                              <a:gd name="T77" fmla="*/ 7 h 59"/>
                              <a:gd name="T78" fmla="*/ 19 w 52"/>
                              <a:gd name="T79" fmla="*/ 6 h 59"/>
                              <a:gd name="T80" fmla="*/ 17 w 52"/>
                              <a:gd name="T81" fmla="*/ 5 h 59"/>
                              <a:gd name="T82" fmla="*/ 15 w 52"/>
                              <a:gd name="T83" fmla="*/ 4 h 59"/>
                              <a:gd name="T84" fmla="*/ 14 w 52"/>
                              <a:gd name="T85" fmla="*/ 4 h 59"/>
                              <a:gd name="T86" fmla="*/ 12 w 52"/>
                              <a:gd name="T87" fmla="*/ 3 h 59"/>
                              <a:gd name="T88" fmla="*/ 11 w 52"/>
                              <a:gd name="T89" fmla="*/ 2 h 59"/>
                              <a:gd name="T90" fmla="*/ 9 w 52"/>
                              <a:gd name="T91" fmla="*/ 2 h 59"/>
                              <a:gd name="T92" fmla="*/ 7 w 52"/>
                              <a:gd name="T93" fmla="*/ 1 h 59"/>
                              <a:gd name="T94" fmla="*/ 5 w 52"/>
                              <a:gd name="T95" fmla="*/ 1 h 59"/>
                              <a:gd name="T96" fmla="*/ 3 w 52"/>
                              <a:gd name="T97" fmla="*/ 0 h 59"/>
                              <a:gd name="T98" fmla="*/ 1 w 52"/>
                              <a:gd name="T99" fmla="*/ 0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2" h="59">
                                <a:moveTo>
                                  <a:pt x="0" y="59"/>
                                </a:moveTo>
                                <a:lnTo>
                                  <a:pt x="52" y="59"/>
                                </a:lnTo>
                                <a:lnTo>
                                  <a:pt x="52" y="58"/>
                                </a:lnTo>
                                <a:lnTo>
                                  <a:pt x="52" y="57"/>
                                </a:lnTo>
                                <a:lnTo>
                                  <a:pt x="52" y="56"/>
                                </a:lnTo>
                                <a:lnTo>
                                  <a:pt x="52" y="55"/>
                                </a:lnTo>
                                <a:lnTo>
                                  <a:pt x="52" y="54"/>
                                </a:lnTo>
                                <a:lnTo>
                                  <a:pt x="52" y="53"/>
                                </a:lnTo>
                                <a:lnTo>
                                  <a:pt x="51" y="52"/>
                                </a:lnTo>
                                <a:lnTo>
                                  <a:pt x="51" y="51"/>
                                </a:lnTo>
                                <a:lnTo>
                                  <a:pt x="51" y="50"/>
                                </a:lnTo>
                                <a:lnTo>
                                  <a:pt x="51" y="49"/>
                                </a:lnTo>
                                <a:lnTo>
                                  <a:pt x="51" y="48"/>
                                </a:lnTo>
                                <a:lnTo>
                                  <a:pt x="51" y="47"/>
                                </a:lnTo>
                                <a:lnTo>
                                  <a:pt x="51" y="47"/>
                                </a:lnTo>
                                <a:lnTo>
                                  <a:pt x="50" y="46"/>
                                </a:lnTo>
                                <a:lnTo>
                                  <a:pt x="50" y="45"/>
                                </a:lnTo>
                                <a:lnTo>
                                  <a:pt x="50" y="44"/>
                                </a:lnTo>
                                <a:lnTo>
                                  <a:pt x="50" y="43"/>
                                </a:lnTo>
                                <a:lnTo>
                                  <a:pt x="49" y="42"/>
                                </a:lnTo>
                                <a:lnTo>
                                  <a:pt x="49" y="41"/>
                                </a:lnTo>
                                <a:lnTo>
                                  <a:pt x="49" y="41"/>
                                </a:lnTo>
                                <a:lnTo>
                                  <a:pt x="48" y="40"/>
                                </a:lnTo>
                                <a:lnTo>
                                  <a:pt x="48" y="39"/>
                                </a:lnTo>
                                <a:lnTo>
                                  <a:pt x="48" y="38"/>
                                </a:lnTo>
                                <a:lnTo>
                                  <a:pt x="48" y="37"/>
                                </a:lnTo>
                                <a:lnTo>
                                  <a:pt x="47" y="37"/>
                                </a:lnTo>
                                <a:lnTo>
                                  <a:pt x="47" y="36"/>
                                </a:lnTo>
                                <a:lnTo>
                                  <a:pt x="47" y="35"/>
                                </a:lnTo>
                                <a:lnTo>
                                  <a:pt x="46" y="34"/>
                                </a:lnTo>
                                <a:lnTo>
                                  <a:pt x="46" y="34"/>
                                </a:lnTo>
                                <a:lnTo>
                                  <a:pt x="45" y="33"/>
                                </a:lnTo>
                                <a:lnTo>
                                  <a:pt x="45" y="32"/>
                                </a:lnTo>
                                <a:lnTo>
                                  <a:pt x="45" y="31"/>
                                </a:lnTo>
                                <a:lnTo>
                                  <a:pt x="44" y="31"/>
                                </a:lnTo>
                                <a:lnTo>
                                  <a:pt x="44" y="30"/>
                                </a:lnTo>
                                <a:lnTo>
                                  <a:pt x="44" y="29"/>
                                </a:lnTo>
                                <a:lnTo>
                                  <a:pt x="43" y="29"/>
                                </a:lnTo>
                                <a:lnTo>
                                  <a:pt x="43" y="28"/>
                                </a:lnTo>
                                <a:lnTo>
                                  <a:pt x="42" y="27"/>
                                </a:lnTo>
                                <a:lnTo>
                                  <a:pt x="42" y="26"/>
                                </a:lnTo>
                                <a:lnTo>
                                  <a:pt x="41" y="26"/>
                                </a:lnTo>
                                <a:lnTo>
                                  <a:pt x="41" y="25"/>
                                </a:lnTo>
                                <a:lnTo>
                                  <a:pt x="40" y="25"/>
                                </a:lnTo>
                                <a:lnTo>
                                  <a:pt x="40" y="24"/>
                                </a:lnTo>
                                <a:lnTo>
                                  <a:pt x="39" y="23"/>
                                </a:lnTo>
                                <a:lnTo>
                                  <a:pt x="39" y="23"/>
                                </a:lnTo>
                                <a:lnTo>
                                  <a:pt x="38" y="22"/>
                                </a:lnTo>
                                <a:lnTo>
                                  <a:pt x="38" y="21"/>
                                </a:lnTo>
                                <a:lnTo>
                                  <a:pt x="38" y="21"/>
                                </a:lnTo>
                                <a:lnTo>
                                  <a:pt x="37" y="20"/>
                                </a:lnTo>
                                <a:lnTo>
                                  <a:pt x="36" y="20"/>
                                </a:lnTo>
                                <a:lnTo>
                                  <a:pt x="36" y="19"/>
                                </a:lnTo>
                                <a:lnTo>
                                  <a:pt x="35" y="18"/>
                                </a:lnTo>
                                <a:lnTo>
                                  <a:pt x="35" y="18"/>
                                </a:lnTo>
                                <a:lnTo>
                                  <a:pt x="34" y="17"/>
                                </a:lnTo>
                                <a:lnTo>
                                  <a:pt x="34" y="17"/>
                                </a:lnTo>
                                <a:lnTo>
                                  <a:pt x="33" y="16"/>
                                </a:lnTo>
                                <a:lnTo>
                                  <a:pt x="33" y="16"/>
                                </a:lnTo>
                                <a:lnTo>
                                  <a:pt x="32" y="15"/>
                                </a:lnTo>
                                <a:lnTo>
                                  <a:pt x="31" y="15"/>
                                </a:lnTo>
                                <a:lnTo>
                                  <a:pt x="31" y="14"/>
                                </a:lnTo>
                                <a:lnTo>
                                  <a:pt x="30" y="14"/>
                                </a:lnTo>
                                <a:lnTo>
                                  <a:pt x="30" y="13"/>
                                </a:lnTo>
                                <a:lnTo>
                                  <a:pt x="29" y="13"/>
                                </a:lnTo>
                                <a:lnTo>
                                  <a:pt x="28" y="12"/>
                                </a:lnTo>
                                <a:lnTo>
                                  <a:pt x="28" y="11"/>
                                </a:lnTo>
                                <a:lnTo>
                                  <a:pt x="27" y="11"/>
                                </a:lnTo>
                                <a:lnTo>
                                  <a:pt x="26" y="10"/>
                                </a:lnTo>
                                <a:lnTo>
                                  <a:pt x="26" y="10"/>
                                </a:lnTo>
                                <a:lnTo>
                                  <a:pt x="25" y="10"/>
                                </a:lnTo>
                                <a:lnTo>
                                  <a:pt x="24" y="9"/>
                                </a:lnTo>
                                <a:lnTo>
                                  <a:pt x="24" y="9"/>
                                </a:lnTo>
                                <a:lnTo>
                                  <a:pt x="23" y="8"/>
                                </a:lnTo>
                                <a:lnTo>
                                  <a:pt x="22" y="8"/>
                                </a:lnTo>
                                <a:lnTo>
                                  <a:pt x="22" y="7"/>
                                </a:lnTo>
                                <a:lnTo>
                                  <a:pt x="21" y="7"/>
                                </a:lnTo>
                                <a:lnTo>
                                  <a:pt x="20" y="7"/>
                                </a:lnTo>
                                <a:lnTo>
                                  <a:pt x="19" y="6"/>
                                </a:lnTo>
                                <a:lnTo>
                                  <a:pt x="19" y="6"/>
                                </a:lnTo>
                                <a:lnTo>
                                  <a:pt x="18" y="5"/>
                                </a:lnTo>
                                <a:lnTo>
                                  <a:pt x="17" y="5"/>
                                </a:lnTo>
                                <a:lnTo>
                                  <a:pt x="16" y="5"/>
                                </a:lnTo>
                                <a:lnTo>
                                  <a:pt x="15" y="4"/>
                                </a:lnTo>
                                <a:lnTo>
                                  <a:pt x="15" y="4"/>
                                </a:lnTo>
                                <a:lnTo>
                                  <a:pt x="14" y="4"/>
                                </a:lnTo>
                                <a:lnTo>
                                  <a:pt x="13" y="3"/>
                                </a:lnTo>
                                <a:lnTo>
                                  <a:pt x="12" y="3"/>
                                </a:lnTo>
                                <a:lnTo>
                                  <a:pt x="11" y="3"/>
                                </a:lnTo>
                                <a:lnTo>
                                  <a:pt x="11" y="2"/>
                                </a:lnTo>
                                <a:lnTo>
                                  <a:pt x="10" y="2"/>
                                </a:lnTo>
                                <a:lnTo>
                                  <a:pt x="9" y="2"/>
                                </a:lnTo>
                                <a:lnTo>
                                  <a:pt x="8" y="2"/>
                                </a:lnTo>
                                <a:lnTo>
                                  <a:pt x="7" y="1"/>
                                </a:lnTo>
                                <a:lnTo>
                                  <a:pt x="6" y="1"/>
                                </a:lnTo>
                                <a:lnTo>
                                  <a:pt x="5" y="1"/>
                                </a:lnTo>
                                <a:lnTo>
                                  <a:pt x="4" y="1"/>
                                </a:lnTo>
                                <a:lnTo>
                                  <a:pt x="3" y="0"/>
                                </a:lnTo>
                                <a:lnTo>
                                  <a:pt x="2" y="0"/>
                                </a:lnTo>
                                <a:lnTo>
                                  <a:pt x="1" y="0"/>
                                </a:lnTo>
                                <a:lnTo>
                                  <a:pt x="0" y="0"/>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43" name="Rectangle 4843"/>
                        <wps:cNvSpPr>
                          <a:spLocks noChangeArrowheads="1"/>
                        </wps:cNvSpPr>
                        <wps:spPr bwMode="auto">
                          <a:xfrm>
                            <a:off x="749" y="21"/>
                            <a:ext cx="120" cy="24"/>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44" name="Rectangle 4844"/>
                        <wps:cNvSpPr>
                          <a:spLocks noChangeArrowheads="1"/>
                        </wps:cNvSpPr>
                        <wps:spPr bwMode="auto">
                          <a:xfrm>
                            <a:off x="749" y="21"/>
                            <a:ext cx="120" cy="24"/>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45" name="Freeform 4845"/>
                        <wps:cNvSpPr>
                          <a:spLocks/>
                        </wps:cNvSpPr>
                        <wps:spPr bwMode="auto">
                          <a:xfrm>
                            <a:off x="597" y="12"/>
                            <a:ext cx="9" cy="497"/>
                          </a:xfrm>
                          <a:custGeom>
                            <a:avLst/>
                            <a:gdLst>
                              <a:gd name="T0" fmla="*/ 8 w 9"/>
                              <a:gd name="T1" fmla="*/ 0 h 497"/>
                              <a:gd name="T2" fmla="*/ 9 w 9"/>
                              <a:gd name="T3" fmla="*/ 497 h 497"/>
                              <a:gd name="T4" fmla="*/ 1 w 9"/>
                              <a:gd name="T5" fmla="*/ 497 h 497"/>
                              <a:gd name="T6" fmla="*/ 0 w 9"/>
                              <a:gd name="T7" fmla="*/ 0 h 497"/>
                              <a:gd name="T8" fmla="*/ 8 w 9"/>
                              <a:gd name="T9" fmla="*/ 0 h 497"/>
                            </a:gdLst>
                            <a:ahLst/>
                            <a:cxnLst>
                              <a:cxn ang="0">
                                <a:pos x="T0" y="T1"/>
                              </a:cxn>
                              <a:cxn ang="0">
                                <a:pos x="T2" y="T3"/>
                              </a:cxn>
                              <a:cxn ang="0">
                                <a:pos x="T4" y="T5"/>
                              </a:cxn>
                              <a:cxn ang="0">
                                <a:pos x="T6" y="T7"/>
                              </a:cxn>
                              <a:cxn ang="0">
                                <a:pos x="T8" y="T9"/>
                              </a:cxn>
                            </a:cxnLst>
                            <a:rect l="0" t="0" r="r" b="b"/>
                            <a:pathLst>
                              <a:path w="9" h="497">
                                <a:moveTo>
                                  <a:pt x="8" y="0"/>
                                </a:moveTo>
                                <a:lnTo>
                                  <a:pt x="9" y="497"/>
                                </a:lnTo>
                                <a:lnTo>
                                  <a:pt x="1" y="497"/>
                                </a:lnTo>
                                <a:lnTo>
                                  <a:pt x="0" y="0"/>
                                </a:lnTo>
                                <a:lnTo>
                                  <a:pt x="8" y="0"/>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46" name="Freeform 4846"/>
                        <wps:cNvSpPr>
                          <a:spLocks/>
                        </wps:cNvSpPr>
                        <wps:spPr bwMode="auto">
                          <a:xfrm>
                            <a:off x="594" y="196"/>
                            <a:ext cx="15" cy="96"/>
                          </a:xfrm>
                          <a:custGeom>
                            <a:avLst/>
                            <a:gdLst>
                              <a:gd name="T0" fmla="*/ 14 w 15"/>
                              <a:gd name="T1" fmla="*/ 0 h 96"/>
                              <a:gd name="T2" fmla="*/ 15 w 15"/>
                              <a:gd name="T3" fmla="*/ 96 h 96"/>
                              <a:gd name="T4" fmla="*/ 1 w 15"/>
                              <a:gd name="T5" fmla="*/ 96 h 96"/>
                              <a:gd name="T6" fmla="*/ 0 w 15"/>
                              <a:gd name="T7" fmla="*/ 0 h 96"/>
                              <a:gd name="T8" fmla="*/ 14 w 15"/>
                              <a:gd name="T9" fmla="*/ 0 h 96"/>
                            </a:gdLst>
                            <a:ahLst/>
                            <a:cxnLst>
                              <a:cxn ang="0">
                                <a:pos x="T0" y="T1"/>
                              </a:cxn>
                              <a:cxn ang="0">
                                <a:pos x="T2" y="T3"/>
                              </a:cxn>
                              <a:cxn ang="0">
                                <a:pos x="T4" y="T5"/>
                              </a:cxn>
                              <a:cxn ang="0">
                                <a:pos x="T6" y="T7"/>
                              </a:cxn>
                              <a:cxn ang="0">
                                <a:pos x="T8" y="T9"/>
                              </a:cxn>
                            </a:cxnLst>
                            <a:rect l="0" t="0" r="r" b="b"/>
                            <a:pathLst>
                              <a:path w="15" h="96">
                                <a:moveTo>
                                  <a:pt x="14" y="0"/>
                                </a:moveTo>
                                <a:lnTo>
                                  <a:pt x="15" y="96"/>
                                </a:lnTo>
                                <a:lnTo>
                                  <a:pt x="1" y="96"/>
                                </a:lnTo>
                                <a:lnTo>
                                  <a:pt x="0" y="0"/>
                                </a:lnTo>
                                <a:lnTo>
                                  <a:pt x="14" y="0"/>
                                </a:lnTo>
                                <a:close/>
                              </a:path>
                            </a:pathLst>
                          </a:cu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47" name="Rectangle 4847"/>
                        <wps:cNvSpPr>
                          <a:spLocks noChangeArrowheads="1"/>
                        </wps:cNvSpPr>
                        <wps:spPr bwMode="auto">
                          <a:xfrm>
                            <a:off x="298" y="306"/>
                            <a:ext cx="14" cy="96"/>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48" name="Rectangle 4848"/>
                        <wps:cNvSpPr>
                          <a:spLocks noChangeArrowheads="1"/>
                        </wps:cNvSpPr>
                        <wps:spPr bwMode="auto">
                          <a:xfrm>
                            <a:off x="301" y="517"/>
                            <a:ext cx="8" cy="212"/>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49" name="Freeform 4849"/>
                        <wps:cNvSpPr>
                          <a:spLocks/>
                        </wps:cNvSpPr>
                        <wps:spPr bwMode="auto">
                          <a:xfrm>
                            <a:off x="1" y="1"/>
                            <a:ext cx="308" cy="728"/>
                          </a:xfrm>
                          <a:custGeom>
                            <a:avLst/>
                            <a:gdLst>
                              <a:gd name="T0" fmla="*/ 305 w 308"/>
                              <a:gd name="T1" fmla="*/ 728 h 728"/>
                              <a:gd name="T2" fmla="*/ 0 w 308"/>
                              <a:gd name="T3" fmla="*/ 728 h 728"/>
                              <a:gd name="T4" fmla="*/ 0 w 308"/>
                              <a:gd name="T5" fmla="*/ 0 h 728"/>
                              <a:gd name="T6" fmla="*/ 308 w 308"/>
                              <a:gd name="T7" fmla="*/ 4 h 728"/>
                              <a:gd name="T8" fmla="*/ 308 w 308"/>
                              <a:gd name="T9" fmla="*/ 12 h 728"/>
                              <a:gd name="T10" fmla="*/ 8 w 308"/>
                              <a:gd name="T11" fmla="*/ 8 h 728"/>
                              <a:gd name="T12" fmla="*/ 8 w 308"/>
                              <a:gd name="T13" fmla="*/ 720 h 728"/>
                              <a:gd name="T14" fmla="*/ 305 w 308"/>
                              <a:gd name="T15" fmla="*/ 720 h 728"/>
                              <a:gd name="T16" fmla="*/ 305 w 308"/>
                              <a:gd name="T17" fmla="*/ 728 h 7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08" h="728">
                                <a:moveTo>
                                  <a:pt x="305" y="728"/>
                                </a:moveTo>
                                <a:lnTo>
                                  <a:pt x="0" y="728"/>
                                </a:lnTo>
                                <a:lnTo>
                                  <a:pt x="0" y="0"/>
                                </a:lnTo>
                                <a:lnTo>
                                  <a:pt x="308" y="4"/>
                                </a:lnTo>
                                <a:lnTo>
                                  <a:pt x="308" y="12"/>
                                </a:lnTo>
                                <a:lnTo>
                                  <a:pt x="8" y="8"/>
                                </a:lnTo>
                                <a:lnTo>
                                  <a:pt x="8" y="720"/>
                                </a:lnTo>
                                <a:lnTo>
                                  <a:pt x="305" y="720"/>
                                </a:lnTo>
                                <a:lnTo>
                                  <a:pt x="305" y="728"/>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50" name="Rectangle 4850"/>
                        <wps:cNvSpPr>
                          <a:spLocks noChangeArrowheads="1"/>
                        </wps:cNvSpPr>
                        <wps:spPr bwMode="auto">
                          <a:xfrm>
                            <a:off x="494" y="61"/>
                            <a:ext cx="37" cy="119"/>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51" name="Rectangle 4851"/>
                        <wps:cNvSpPr>
                          <a:spLocks noChangeArrowheads="1"/>
                        </wps:cNvSpPr>
                        <wps:spPr bwMode="auto">
                          <a:xfrm>
                            <a:off x="494" y="61"/>
                            <a:ext cx="37" cy="11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52" name="Rectangle 4852"/>
                        <wps:cNvSpPr>
                          <a:spLocks noChangeArrowheads="1"/>
                        </wps:cNvSpPr>
                        <wps:spPr bwMode="auto">
                          <a:xfrm>
                            <a:off x="531" y="61"/>
                            <a:ext cx="2" cy="119"/>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53" name="Rectangle 4853"/>
                        <wps:cNvSpPr>
                          <a:spLocks noChangeArrowheads="1"/>
                        </wps:cNvSpPr>
                        <wps:spPr bwMode="auto">
                          <a:xfrm>
                            <a:off x="531" y="61"/>
                            <a:ext cx="2" cy="11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54" name="Freeform 4854"/>
                        <wps:cNvSpPr>
                          <a:spLocks/>
                        </wps:cNvSpPr>
                        <wps:spPr bwMode="auto">
                          <a:xfrm>
                            <a:off x="530" y="115"/>
                            <a:ext cx="2" cy="11"/>
                          </a:xfrm>
                          <a:custGeom>
                            <a:avLst/>
                            <a:gdLst>
                              <a:gd name="T0" fmla="*/ 2 w 2"/>
                              <a:gd name="T1" fmla="*/ 11 h 11"/>
                              <a:gd name="T2" fmla="*/ 2 w 2"/>
                              <a:gd name="T3" fmla="*/ 11 h 11"/>
                              <a:gd name="T4" fmla="*/ 1 w 2"/>
                              <a:gd name="T5" fmla="*/ 11 h 11"/>
                              <a:gd name="T6" fmla="*/ 1 w 2"/>
                              <a:gd name="T7" fmla="*/ 11 h 11"/>
                              <a:gd name="T8" fmla="*/ 1 w 2"/>
                              <a:gd name="T9" fmla="*/ 10 h 11"/>
                              <a:gd name="T10" fmla="*/ 1 w 2"/>
                              <a:gd name="T11" fmla="*/ 10 h 11"/>
                              <a:gd name="T12" fmla="*/ 1 w 2"/>
                              <a:gd name="T13" fmla="*/ 10 h 11"/>
                              <a:gd name="T14" fmla="*/ 1 w 2"/>
                              <a:gd name="T15" fmla="*/ 9 h 11"/>
                              <a:gd name="T16" fmla="*/ 1 w 2"/>
                              <a:gd name="T17" fmla="*/ 9 h 11"/>
                              <a:gd name="T18" fmla="*/ 0 w 2"/>
                              <a:gd name="T19" fmla="*/ 9 h 11"/>
                              <a:gd name="T20" fmla="*/ 0 w 2"/>
                              <a:gd name="T21" fmla="*/ 8 h 11"/>
                              <a:gd name="T22" fmla="*/ 0 w 2"/>
                              <a:gd name="T23" fmla="*/ 8 h 11"/>
                              <a:gd name="T24" fmla="*/ 0 w 2"/>
                              <a:gd name="T25" fmla="*/ 8 h 11"/>
                              <a:gd name="T26" fmla="*/ 0 w 2"/>
                              <a:gd name="T27" fmla="*/ 8 h 11"/>
                              <a:gd name="T28" fmla="*/ 0 w 2"/>
                              <a:gd name="T29" fmla="*/ 7 h 11"/>
                              <a:gd name="T30" fmla="*/ 0 w 2"/>
                              <a:gd name="T31" fmla="*/ 7 h 11"/>
                              <a:gd name="T32" fmla="*/ 0 w 2"/>
                              <a:gd name="T33" fmla="*/ 7 h 11"/>
                              <a:gd name="T34" fmla="*/ 0 w 2"/>
                              <a:gd name="T35" fmla="*/ 6 h 11"/>
                              <a:gd name="T36" fmla="*/ 0 w 2"/>
                              <a:gd name="T37" fmla="*/ 6 h 11"/>
                              <a:gd name="T38" fmla="*/ 0 w 2"/>
                              <a:gd name="T39" fmla="*/ 6 h 11"/>
                              <a:gd name="T40" fmla="*/ 0 w 2"/>
                              <a:gd name="T41" fmla="*/ 6 h 11"/>
                              <a:gd name="T42" fmla="*/ 0 w 2"/>
                              <a:gd name="T43" fmla="*/ 5 h 11"/>
                              <a:gd name="T44" fmla="*/ 0 w 2"/>
                              <a:gd name="T45" fmla="*/ 5 h 11"/>
                              <a:gd name="T46" fmla="*/ 0 w 2"/>
                              <a:gd name="T47" fmla="*/ 5 h 11"/>
                              <a:gd name="T48" fmla="*/ 0 w 2"/>
                              <a:gd name="T49" fmla="*/ 4 h 11"/>
                              <a:gd name="T50" fmla="*/ 0 w 2"/>
                              <a:gd name="T51" fmla="*/ 4 h 11"/>
                              <a:gd name="T52" fmla="*/ 0 w 2"/>
                              <a:gd name="T53" fmla="*/ 4 h 11"/>
                              <a:gd name="T54" fmla="*/ 0 w 2"/>
                              <a:gd name="T55" fmla="*/ 4 h 11"/>
                              <a:gd name="T56" fmla="*/ 0 w 2"/>
                              <a:gd name="T57" fmla="*/ 3 h 11"/>
                              <a:gd name="T58" fmla="*/ 0 w 2"/>
                              <a:gd name="T59" fmla="*/ 3 h 11"/>
                              <a:gd name="T60" fmla="*/ 0 w 2"/>
                              <a:gd name="T61" fmla="*/ 3 h 11"/>
                              <a:gd name="T62" fmla="*/ 0 w 2"/>
                              <a:gd name="T63" fmla="*/ 2 h 11"/>
                              <a:gd name="T64" fmla="*/ 1 w 2"/>
                              <a:gd name="T65" fmla="*/ 2 h 11"/>
                              <a:gd name="T66" fmla="*/ 1 w 2"/>
                              <a:gd name="T67" fmla="*/ 2 h 11"/>
                              <a:gd name="T68" fmla="*/ 1 w 2"/>
                              <a:gd name="T69" fmla="*/ 2 h 11"/>
                              <a:gd name="T70" fmla="*/ 1 w 2"/>
                              <a:gd name="T71" fmla="*/ 1 h 11"/>
                              <a:gd name="T72" fmla="*/ 1 w 2"/>
                              <a:gd name="T73" fmla="*/ 1 h 11"/>
                              <a:gd name="T74" fmla="*/ 1 w 2"/>
                              <a:gd name="T75" fmla="*/ 1 h 11"/>
                              <a:gd name="T76" fmla="*/ 1 w 2"/>
                              <a:gd name="T77" fmla="*/ 0 h 11"/>
                              <a:gd name="T78" fmla="*/ 1 w 2"/>
                              <a:gd name="T79" fmla="*/ 0 h 11"/>
                              <a:gd name="T80" fmla="*/ 2 w 2"/>
                              <a:gd name="T81" fmla="*/ 0 h 11"/>
                              <a:gd name="T82" fmla="*/ 2 w 2"/>
                              <a:gd name="T83"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 h="11">
                                <a:moveTo>
                                  <a:pt x="2" y="0"/>
                                </a:moveTo>
                                <a:lnTo>
                                  <a:pt x="2" y="11"/>
                                </a:lnTo>
                                <a:lnTo>
                                  <a:pt x="2" y="11"/>
                                </a:lnTo>
                                <a:lnTo>
                                  <a:pt x="2" y="11"/>
                                </a:lnTo>
                                <a:lnTo>
                                  <a:pt x="1" y="11"/>
                                </a:lnTo>
                                <a:lnTo>
                                  <a:pt x="1" y="11"/>
                                </a:lnTo>
                                <a:lnTo>
                                  <a:pt x="1" y="11"/>
                                </a:lnTo>
                                <a:lnTo>
                                  <a:pt x="1" y="11"/>
                                </a:lnTo>
                                <a:lnTo>
                                  <a:pt x="1" y="10"/>
                                </a:lnTo>
                                <a:lnTo>
                                  <a:pt x="1" y="10"/>
                                </a:lnTo>
                                <a:lnTo>
                                  <a:pt x="1" y="10"/>
                                </a:lnTo>
                                <a:lnTo>
                                  <a:pt x="1" y="10"/>
                                </a:lnTo>
                                <a:lnTo>
                                  <a:pt x="1" y="10"/>
                                </a:lnTo>
                                <a:lnTo>
                                  <a:pt x="1" y="10"/>
                                </a:lnTo>
                                <a:lnTo>
                                  <a:pt x="1" y="10"/>
                                </a:lnTo>
                                <a:lnTo>
                                  <a:pt x="1" y="9"/>
                                </a:lnTo>
                                <a:lnTo>
                                  <a:pt x="1" y="9"/>
                                </a:lnTo>
                                <a:lnTo>
                                  <a:pt x="1" y="9"/>
                                </a:lnTo>
                                <a:lnTo>
                                  <a:pt x="1" y="9"/>
                                </a:lnTo>
                                <a:lnTo>
                                  <a:pt x="0" y="9"/>
                                </a:lnTo>
                                <a:lnTo>
                                  <a:pt x="0" y="9"/>
                                </a:lnTo>
                                <a:lnTo>
                                  <a:pt x="0" y="8"/>
                                </a:lnTo>
                                <a:lnTo>
                                  <a:pt x="0" y="8"/>
                                </a:lnTo>
                                <a:lnTo>
                                  <a:pt x="0" y="8"/>
                                </a:lnTo>
                                <a:lnTo>
                                  <a:pt x="0" y="8"/>
                                </a:lnTo>
                                <a:lnTo>
                                  <a:pt x="0" y="8"/>
                                </a:lnTo>
                                <a:lnTo>
                                  <a:pt x="0" y="8"/>
                                </a:lnTo>
                                <a:lnTo>
                                  <a:pt x="0" y="8"/>
                                </a:lnTo>
                                <a:lnTo>
                                  <a:pt x="0" y="8"/>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2"/>
                                </a:lnTo>
                                <a:lnTo>
                                  <a:pt x="0"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0"/>
                                </a:lnTo>
                                <a:lnTo>
                                  <a:pt x="1" y="0"/>
                                </a:lnTo>
                                <a:lnTo>
                                  <a:pt x="1" y="0"/>
                                </a:lnTo>
                                <a:lnTo>
                                  <a:pt x="2" y="0"/>
                                </a:lnTo>
                                <a:lnTo>
                                  <a:pt x="2" y="0"/>
                                </a:lnTo>
                                <a:lnTo>
                                  <a:pt x="2"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55" name="Freeform 4855"/>
                        <wps:cNvSpPr>
                          <a:spLocks/>
                        </wps:cNvSpPr>
                        <wps:spPr bwMode="auto">
                          <a:xfrm>
                            <a:off x="530" y="115"/>
                            <a:ext cx="2" cy="11"/>
                          </a:xfrm>
                          <a:custGeom>
                            <a:avLst/>
                            <a:gdLst>
                              <a:gd name="T0" fmla="*/ 2 w 2"/>
                              <a:gd name="T1" fmla="*/ 11 h 11"/>
                              <a:gd name="T2" fmla="*/ 2 w 2"/>
                              <a:gd name="T3" fmla="*/ 11 h 11"/>
                              <a:gd name="T4" fmla="*/ 1 w 2"/>
                              <a:gd name="T5" fmla="*/ 11 h 11"/>
                              <a:gd name="T6" fmla="*/ 1 w 2"/>
                              <a:gd name="T7" fmla="*/ 11 h 11"/>
                              <a:gd name="T8" fmla="*/ 1 w 2"/>
                              <a:gd name="T9" fmla="*/ 10 h 11"/>
                              <a:gd name="T10" fmla="*/ 1 w 2"/>
                              <a:gd name="T11" fmla="*/ 10 h 11"/>
                              <a:gd name="T12" fmla="*/ 1 w 2"/>
                              <a:gd name="T13" fmla="*/ 10 h 11"/>
                              <a:gd name="T14" fmla="*/ 1 w 2"/>
                              <a:gd name="T15" fmla="*/ 9 h 11"/>
                              <a:gd name="T16" fmla="*/ 1 w 2"/>
                              <a:gd name="T17" fmla="*/ 9 h 11"/>
                              <a:gd name="T18" fmla="*/ 0 w 2"/>
                              <a:gd name="T19" fmla="*/ 9 h 11"/>
                              <a:gd name="T20" fmla="*/ 0 w 2"/>
                              <a:gd name="T21" fmla="*/ 8 h 11"/>
                              <a:gd name="T22" fmla="*/ 0 w 2"/>
                              <a:gd name="T23" fmla="*/ 8 h 11"/>
                              <a:gd name="T24" fmla="*/ 0 w 2"/>
                              <a:gd name="T25" fmla="*/ 8 h 11"/>
                              <a:gd name="T26" fmla="*/ 0 w 2"/>
                              <a:gd name="T27" fmla="*/ 8 h 11"/>
                              <a:gd name="T28" fmla="*/ 0 w 2"/>
                              <a:gd name="T29" fmla="*/ 7 h 11"/>
                              <a:gd name="T30" fmla="*/ 0 w 2"/>
                              <a:gd name="T31" fmla="*/ 7 h 11"/>
                              <a:gd name="T32" fmla="*/ 0 w 2"/>
                              <a:gd name="T33" fmla="*/ 7 h 11"/>
                              <a:gd name="T34" fmla="*/ 0 w 2"/>
                              <a:gd name="T35" fmla="*/ 6 h 11"/>
                              <a:gd name="T36" fmla="*/ 0 w 2"/>
                              <a:gd name="T37" fmla="*/ 6 h 11"/>
                              <a:gd name="T38" fmla="*/ 0 w 2"/>
                              <a:gd name="T39" fmla="*/ 6 h 11"/>
                              <a:gd name="T40" fmla="*/ 0 w 2"/>
                              <a:gd name="T41" fmla="*/ 6 h 11"/>
                              <a:gd name="T42" fmla="*/ 0 w 2"/>
                              <a:gd name="T43" fmla="*/ 5 h 11"/>
                              <a:gd name="T44" fmla="*/ 0 w 2"/>
                              <a:gd name="T45" fmla="*/ 5 h 11"/>
                              <a:gd name="T46" fmla="*/ 0 w 2"/>
                              <a:gd name="T47" fmla="*/ 5 h 11"/>
                              <a:gd name="T48" fmla="*/ 0 w 2"/>
                              <a:gd name="T49" fmla="*/ 4 h 11"/>
                              <a:gd name="T50" fmla="*/ 0 w 2"/>
                              <a:gd name="T51" fmla="*/ 4 h 11"/>
                              <a:gd name="T52" fmla="*/ 0 w 2"/>
                              <a:gd name="T53" fmla="*/ 4 h 11"/>
                              <a:gd name="T54" fmla="*/ 0 w 2"/>
                              <a:gd name="T55" fmla="*/ 4 h 11"/>
                              <a:gd name="T56" fmla="*/ 0 w 2"/>
                              <a:gd name="T57" fmla="*/ 3 h 11"/>
                              <a:gd name="T58" fmla="*/ 0 w 2"/>
                              <a:gd name="T59" fmla="*/ 3 h 11"/>
                              <a:gd name="T60" fmla="*/ 0 w 2"/>
                              <a:gd name="T61" fmla="*/ 3 h 11"/>
                              <a:gd name="T62" fmla="*/ 0 w 2"/>
                              <a:gd name="T63" fmla="*/ 2 h 11"/>
                              <a:gd name="T64" fmla="*/ 1 w 2"/>
                              <a:gd name="T65" fmla="*/ 2 h 11"/>
                              <a:gd name="T66" fmla="*/ 1 w 2"/>
                              <a:gd name="T67" fmla="*/ 2 h 11"/>
                              <a:gd name="T68" fmla="*/ 1 w 2"/>
                              <a:gd name="T69" fmla="*/ 2 h 11"/>
                              <a:gd name="T70" fmla="*/ 1 w 2"/>
                              <a:gd name="T71" fmla="*/ 1 h 11"/>
                              <a:gd name="T72" fmla="*/ 1 w 2"/>
                              <a:gd name="T73" fmla="*/ 1 h 11"/>
                              <a:gd name="T74" fmla="*/ 1 w 2"/>
                              <a:gd name="T75" fmla="*/ 1 h 11"/>
                              <a:gd name="T76" fmla="*/ 1 w 2"/>
                              <a:gd name="T77" fmla="*/ 0 h 11"/>
                              <a:gd name="T78" fmla="*/ 1 w 2"/>
                              <a:gd name="T79" fmla="*/ 0 h 11"/>
                              <a:gd name="T80" fmla="*/ 2 w 2"/>
                              <a:gd name="T81" fmla="*/ 0 h 11"/>
                              <a:gd name="T82" fmla="*/ 2 w 2"/>
                              <a:gd name="T83"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 h="11">
                                <a:moveTo>
                                  <a:pt x="2" y="0"/>
                                </a:moveTo>
                                <a:lnTo>
                                  <a:pt x="2" y="11"/>
                                </a:lnTo>
                                <a:lnTo>
                                  <a:pt x="2" y="11"/>
                                </a:lnTo>
                                <a:lnTo>
                                  <a:pt x="2" y="11"/>
                                </a:lnTo>
                                <a:lnTo>
                                  <a:pt x="1" y="11"/>
                                </a:lnTo>
                                <a:lnTo>
                                  <a:pt x="1" y="11"/>
                                </a:lnTo>
                                <a:lnTo>
                                  <a:pt x="1" y="11"/>
                                </a:lnTo>
                                <a:lnTo>
                                  <a:pt x="1" y="11"/>
                                </a:lnTo>
                                <a:lnTo>
                                  <a:pt x="1" y="10"/>
                                </a:lnTo>
                                <a:lnTo>
                                  <a:pt x="1" y="10"/>
                                </a:lnTo>
                                <a:lnTo>
                                  <a:pt x="1" y="10"/>
                                </a:lnTo>
                                <a:lnTo>
                                  <a:pt x="1" y="10"/>
                                </a:lnTo>
                                <a:lnTo>
                                  <a:pt x="1" y="10"/>
                                </a:lnTo>
                                <a:lnTo>
                                  <a:pt x="1" y="10"/>
                                </a:lnTo>
                                <a:lnTo>
                                  <a:pt x="1" y="10"/>
                                </a:lnTo>
                                <a:lnTo>
                                  <a:pt x="1" y="9"/>
                                </a:lnTo>
                                <a:lnTo>
                                  <a:pt x="1" y="9"/>
                                </a:lnTo>
                                <a:lnTo>
                                  <a:pt x="1" y="9"/>
                                </a:lnTo>
                                <a:lnTo>
                                  <a:pt x="1" y="9"/>
                                </a:lnTo>
                                <a:lnTo>
                                  <a:pt x="0" y="9"/>
                                </a:lnTo>
                                <a:lnTo>
                                  <a:pt x="0" y="9"/>
                                </a:lnTo>
                                <a:lnTo>
                                  <a:pt x="0" y="8"/>
                                </a:lnTo>
                                <a:lnTo>
                                  <a:pt x="0" y="8"/>
                                </a:lnTo>
                                <a:lnTo>
                                  <a:pt x="0" y="8"/>
                                </a:lnTo>
                                <a:lnTo>
                                  <a:pt x="0" y="8"/>
                                </a:lnTo>
                                <a:lnTo>
                                  <a:pt x="0" y="8"/>
                                </a:lnTo>
                                <a:lnTo>
                                  <a:pt x="0" y="8"/>
                                </a:lnTo>
                                <a:lnTo>
                                  <a:pt x="0" y="8"/>
                                </a:lnTo>
                                <a:lnTo>
                                  <a:pt x="0" y="8"/>
                                </a:lnTo>
                                <a:lnTo>
                                  <a:pt x="0" y="7"/>
                                </a:lnTo>
                                <a:lnTo>
                                  <a:pt x="0" y="7"/>
                                </a:lnTo>
                                <a:lnTo>
                                  <a:pt x="0" y="7"/>
                                </a:lnTo>
                                <a:lnTo>
                                  <a:pt x="0" y="7"/>
                                </a:lnTo>
                                <a:lnTo>
                                  <a:pt x="0" y="7"/>
                                </a:lnTo>
                                <a:lnTo>
                                  <a:pt x="0" y="7"/>
                                </a:lnTo>
                                <a:lnTo>
                                  <a:pt x="0" y="6"/>
                                </a:lnTo>
                                <a:lnTo>
                                  <a:pt x="0" y="6"/>
                                </a:lnTo>
                                <a:lnTo>
                                  <a:pt x="0" y="6"/>
                                </a:lnTo>
                                <a:lnTo>
                                  <a:pt x="0" y="6"/>
                                </a:lnTo>
                                <a:lnTo>
                                  <a:pt x="0" y="6"/>
                                </a:lnTo>
                                <a:lnTo>
                                  <a:pt x="0" y="6"/>
                                </a:lnTo>
                                <a:lnTo>
                                  <a:pt x="0" y="6"/>
                                </a:lnTo>
                                <a:lnTo>
                                  <a:pt x="0" y="6"/>
                                </a:lnTo>
                                <a:lnTo>
                                  <a:pt x="0" y="5"/>
                                </a:lnTo>
                                <a:lnTo>
                                  <a:pt x="0" y="5"/>
                                </a:lnTo>
                                <a:lnTo>
                                  <a:pt x="0" y="5"/>
                                </a:lnTo>
                                <a:lnTo>
                                  <a:pt x="0" y="5"/>
                                </a:lnTo>
                                <a:lnTo>
                                  <a:pt x="0" y="5"/>
                                </a:lnTo>
                                <a:lnTo>
                                  <a:pt x="0" y="5"/>
                                </a:lnTo>
                                <a:lnTo>
                                  <a:pt x="0" y="4"/>
                                </a:lnTo>
                                <a:lnTo>
                                  <a:pt x="0" y="4"/>
                                </a:ln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2"/>
                                </a:lnTo>
                                <a:lnTo>
                                  <a:pt x="0"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0"/>
                                </a:lnTo>
                                <a:lnTo>
                                  <a:pt x="1" y="0"/>
                                </a:lnTo>
                                <a:lnTo>
                                  <a:pt x="1" y="0"/>
                                </a:lnTo>
                                <a:lnTo>
                                  <a:pt x="2" y="0"/>
                                </a:lnTo>
                                <a:lnTo>
                                  <a:pt x="2" y="0"/>
                                </a:lnTo>
                                <a:lnTo>
                                  <a:pt x="2"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56" name="Rectangle 4856"/>
                        <wps:cNvSpPr>
                          <a:spLocks noChangeArrowheads="1"/>
                        </wps:cNvSpPr>
                        <wps:spPr bwMode="auto">
                          <a:xfrm>
                            <a:off x="496" y="189"/>
                            <a:ext cx="109" cy="8"/>
                          </a:xfrm>
                          <a:prstGeom prst="rect">
                            <a:avLst/>
                          </a:pr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57" name="Rectangle 4857"/>
                        <wps:cNvSpPr>
                          <a:spLocks noChangeArrowheads="1"/>
                        </wps:cNvSpPr>
                        <wps:spPr bwMode="auto">
                          <a:xfrm>
                            <a:off x="310" y="14"/>
                            <a:ext cx="38" cy="286"/>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58" name="Rectangle 4858"/>
                        <wps:cNvSpPr>
                          <a:spLocks noChangeArrowheads="1"/>
                        </wps:cNvSpPr>
                        <wps:spPr bwMode="auto">
                          <a:xfrm>
                            <a:off x="310" y="14"/>
                            <a:ext cx="38" cy="28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59" name="Rectangle 4859"/>
                        <wps:cNvSpPr>
                          <a:spLocks noChangeArrowheads="1"/>
                        </wps:cNvSpPr>
                        <wps:spPr bwMode="auto">
                          <a:xfrm>
                            <a:off x="347" y="14"/>
                            <a:ext cx="2" cy="286"/>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60" name="Rectangle 4860"/>
                        <wps:cNvSpPr>
                          <a:spLocks noChangeArrowheads="1"/>
                        </wps:cNvSpPr>
                        <wps:spPr bwMode="auto">
                          <a:xfrm>
                            <a:off x="347" y="14"/>
                            <a:ext cx="2" cy="286"/>
                          </a:xfrm>
                          <a:prstGeom prst="rect">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61" name="Freeform 4861"/>
                        <wps:cNvSpPr>
                          <a:spLocks/>
                        </wps:cNvSpPr>
                        <wps:spPr bwMode="auto">
                          <a:xfrm>
                            <a:off x="347" y="143"/>
                            <a:ext cx="2" cy="27"/>
                          </a:xfrm>
                          <a:custGeom>
                            <a:avLst/>
                            <a:gdLst>
                              <a:gd name="T0" fmla="*/ 2 w 2"/>
                              <a:gd name="T1" fmla="*/ 27 h 27"/>
                              <a:gd name="T2" fmla="*/ 1 w 2"/>
                              <a:gd name="T3" fmla="*/ 27 h 27"/>
                              <a:gd name="T4" fmla="*/ 1 w 2"/>
                              <a:gd name="T5" fmla="*/ 26 h 27"/>
                              <a:gd name="T6" fmla="*/ 1 w 2"/>
                              <a:gd name="T7" fmla="*/ 26 h 27"/>
                              <a:gd name="T8" fmla="*/ 1 w 2"/>
                              <a:gd name="T9" fmla="*/ 25 h 27"/>
                              <a:gd name="T10" fmla="*/ 0 w 2"/>
                              <a:gd name="T11" fmla="*/ 24 h 27"/>
                              <a:gd name="T12" fmla="*/ 0 w 2"/>
                              <a:gd name="T13" fmla="*/ 24 h 27"/>
                              <a:gd name="T14" fmla="*/ 0 w 2"/>
                              <a:gd name="T15" fmla="*/ 23 h 27"/>
                              <a:gd name="T16" fmla="*/ 0 w 2"/>
                              <a:gd name="T17" fmla="*/ 22 h 27"/>
                              <a:gd name="T18" fmla="*/ 0 w 2"/>
                              <a:gd name="T19" fmla="*/ 21 h 27"/>
                              <a:gd name="T20" fmla="*/ 0 w 2"/>
                              <a:gd name="T21" fmla="*/ 21 h 27"/>
                              <a:gd name="T22" fmla="*/ 0 w 2"/>
                              <a:gd name="T23" fmla="*/ 20 h 27"/>
                              <a:gd name="T24" fmla="*/ 0 w 2"/>
                              <a:gd name="T25" fmla="*/ 19 h 27"/>
                              <a:gd name="T26" fmla="*/ 0 w 2"/>
                              <a:gd name="T27" fmla="*/ 19 h 27"/>
                              <a:gd name="T28" fmla="*/ 0 w 2"/>
                              <a:gd name="T29" fmla="*/ 18 h 27"/>
                              <a:gd name="T30" fmla="*/ 0 w 2"/>
                              <a:gd name="T31" fmla="*/ 17 h 27"/>
                              <a:gd name="T32" fmla="*/ 0 w 2"/>
                              <a:gd name="T33" fmla="*/ 17 h 27"/>
                              <a:gd name="T34" fmla="*/ 0 w 2"/>
                              <a:gd name="T35" fmla="*/ 16 h 27"/>
                              <a:gd name="T36" fmla="*/ 0 w 2"/>
                              <a:gd name="T37" fmla="*/ 15 h 27"/>
                              <a:gd name="T38" fmla="*/ 0 w 2"/>
                              <a:gd name="T39" fmla="*/ 15 h 27"/>
                              <a:gd name="T40" fmla="*/ 0 w 2"/>
                              <a:gd name="T41" fmla="*/ 14 h 27"/>
                              <a:gd name="T42" fmla="*/ 0 w 2"/>
                              <a:gd name="T43" fmla="*/ 13 h 27"/>
                              <a:gd name="T44" fmla="*/ 0 w 2"/>
                              <a:gd name="T45" fmla="*/ 12 h 27"/>
                              <a:gd name="T46" fmla="*/ 0 w 2"/>
                              <a:gd name="T47" fmla="*/ 12 h 27"/>
                              <a:gd name="T48" fmla="*/ 0 w 2"/>
                              <a:gd name="T49" fmla="*/ 11 h 27"/>
                              <a:gd name="T50" fmla="*/ 0 w 2"/>
                              <a:gd name="T51" fmla="*/ 10 h 27"/>
                              <a:gd name="T52" fmla="*/ 0 w 2"/>
                              <a:gd name="T53" fmla="*/ 10 h 27"/>
                              <a:gd name="T54" fmla="*/ 0 w 2"/>
                              <a:gd name="T55" fmla="*/ 9 h 27"/>
                              <a:gd name="T56" fmla="*/ 0 w 2"/>
                              <a:gd name="T57" fmla="*/ 8 h 27"/>
                              <a:gd name="T58" fmla="*/ 0 w 2"/>
                              <a:gd name="T59" fmla="*/ 8 h 27"/>
                              <a:gd name="T60" fmla="*/ 0 w 2"/>
                              <a:gd name="T61" fmla="*/ 7 h 27"/>
                              <a:gd name="T62" fmla="*/ 0 w 2"/>
                              <a:gd name="T63" fmla="*/ 6 h 27"/>
                              <a:gd name="T64" fmla="*/ 0 w 2"/>
                              <a:gd name="T65" fmla="*/ 6 h 27"/>
                              <a:gd name="T66" fmla="*/ 0 w 2"/>
                              <a:gd name="T67" fmla="*/ 5 h 27"/>
                              <a:gd name="T68" fmla="*/ 0 w 2"/>
                              <a:gd name="T69" fmla="*/ 4 h 27"/>
                              <a:gd name="T70" fmla="*/ 0 w 2"/>
                              <a:gd name="T71" fmla="*/ 3 h 27"/>
                              <a:gd name="T72" fmla="*/ 0 w 2"/>
                              <a:gd name="T73" fmla="*/ 3 h 27"/>
                              <a:gd name="T74" fmla="*/ 1 w 2"/>
                              <a:gd name="T75" fmla="*/ 2 h 27"/>
                              <a:gd name="T76" fmla="*/ 1 w 2"/>
                              <a:gd name="T77" fmla="*/ 2 h 27"/>
                              <a:gd name="T78" fmla="*/ 1 w 2"/>
                              <a:gd name="T79" fmla="*/ 1 h 27"/>
                              <a:gd name="T80" fmla="*/ 2 w 2"/>
                              <a:gd name="T81" fmla="*/ 0 h 27"/>
                              <a:gd name="T82" fmla="*/ 2 w 2"/>
                              <a:gd name="T83"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 h="27">
                                <a:moveTo>
                                  <a:pt x="2" y="0"/>
                                </a:moveTo>
                                <a:lnTo>
                                  <a:pt x="2" y="27"/>
                                </a:lnTo>
                                <a:lnTo>
                                  <a:pt x="2" y="27"/>
                                </a:lnTo>
                                <a:lnTo>
                                  <a:pt x="1" y="27"/>
                                </a:lnTo>
                                <a:lnTo>
                                  <a:pt x="1" y="27"/>
                                </a:lnTo>
                                <a:lnTo>
                                  <a:pt x="1" y="26"/>
                                </a:lnTo>
                                <a:lnTo>
                                  <a:pt x="1" y="26"/>
                                </a:lnTo>
                                <a:lnTo>
                                  <a:pt x="1" y="26"/>
                                </a:lnTo>
                                <a:lnTo>
                                  <a:pt x="1" y="25"/>
                                </a:lnTo>
                                <a:lnTo>
                                  <a:pt x="1" y="25"/>
                                </a:lnTo>
                                <a:lnTo>
                                  <a:pt x="0" y="25"/>
                                </a:lnTo>
                                <a:lnTo>
                                  <a:pt x="0" y="24"/>
                                </a:lnTo>
                                <a:lnTo>
                                  <a:pt x="0" y="24"/>
                                </a:lnTo>
                                <a:lnTo>
                                  <a:pt x="0" y="24"/>
                                </a:lnTo>
                                <a:lnTo>
                                  <a:pt x="0" y="23"/>
                                </a:lnTo>
                                <a:lnTo>
                                  <a:pt x="0" y="23"/>
                                </a:lnTo>
                                <a:lnTo>
                                  <a:pt x="0" y="22"/>
                                </a:lnTo>
                                <a:lnTo>
                                  <a:pt x="0" y="22"/>
                                </a:lnTo>
                                <a:lnTo>
                                  <a:pt x="0" y="22"/>
                                </a:lnTo>
                                <a:lnTo>
                                  <a:pt x="0" y="21"/>
                                </a:lnTo>
                                <a:lnTo>
                                  <a:pt x="0" y="21"/>
                                </a:lnTo>
                                <a:lnTo>
                                  <a:pt x="0" y="21"/>
                                </a:lnTo>
                                <a:lnTo>
                                  <a:pt x="0" y="20"/>
                                </a:lnTo>
                                <a:lnTo>
                                  <a:pt x="0" y="20"/>
                                </a:lnTo>
                                <a:lnTo>
                                  <a:pt x="0" y="20"/>
                                </a:lnTo>
                                <a:lnTo>
                                  <a:pt x="0" y="19"/>
                                </a:lnTo>
                                <a:lnTo>
                                  <a:pt x="0" y="19"/>
                                </a:lnTo>
                                <a:lnTo>
                                  <a:pt x="0" y="19"/>
                                </a:lnTo>
                                <a:lnTo>
                                  <a:pt x="0" y="18"/>
                                </a:lnTo>
                                <a:lnTo>
                                  <a:pt x="0" y="18"/>
                                </a:lnTo>
                                <a:lnTo>
                                  <a:pt x="0" y="18"/>
                                </a:lnTo>
                                <a:lnTo>
                                  <a:pt x="0" y="17"/>
                                </a:lnTo>
                                <a:lnTo>
                                  <a:pt x="0" y="17"/>
                                </a:lnTo>
                                <a:lnTo>
                                  <a:pt x="0" y="17"/>
                                </a:lnTo>
                                <a:lnTo>
                                  <a:pt x="0" y="16"/>
                                </a:lnTo>
                                <a:lnTo>
                                  <a:pt x="0" y="16"/>
                                </a:lnTo>
                                <a:lnTo>
                                  <a:pt x="0" y="16"/>
                                </a:lnTo>
                                <a:lnTo>
                                  <a:pt x="0" y="15"/>
                                </a:lnTo>
                                <a:lnTo>
                                  <a:pt x="0" y="15"/>
                                </a:lnTo>
                                <a:lnTo>
                                  <a:pt x="0" y="15"/>
                                </a:lnTo>
                                <a:lnTo>
                                  <a:pt x="0" y="14"/>
                                </a:lnTo>
                                <a:lnTo>
                                  <a:pt x="0" y="14"/>
                                </a:lnTo>
                                <a:lnTo>
                                  <a:pt x="0" y="14"/>
                                </a:lnTo>
                                <a:lnTo>
                                  <a:pt x="0" y="13"/>
                                </a:lnTo>
                                <a:lnTo>
                                  <a:pt x="0" y="13"/>
                                </a:lnTo>
                                <a:lnTo>
                                  <a:pt x="0" y="12"/>
                                </a:lnTo>
                                <a:lnTo>
                                  <a:pt x="0" y="12"/>
                                </a:lnTo>
                                <a:lnTo>
                                  <a:pt x="0" y="12"/>
                                </a:lnTo>
                                <a:lnTo>
                                  <a:pt x="0" y="11"/>
                                </a:lnTo>
                                <a:lnTo>
                                  <a:pt x="0" y="11"/>
                                </a:lnTo>
                                <a:lnTo>
                                  <a:pt x="0" y="11"/>
                                </a:lnTo>
                                <a:lnTo>
                                  <a:pt x="0" y="10"/>
                                </a:lnTo>
                                <a:lnTo>
                                  <a:pt x="0" y="10"/>
                                </a:lnTo>
                                <a:lnTo>
                                  <a:pt x="0" y="10"/>
                                </a:lnTo>
                                <a:lnTo>
                                  <a:pt x="0" y="9"/>
                                </a:lnTo>
                                <a:lnTo>
                                  <a:pt x="0" y="9"/>
                                </a:lnTo>
                                <a:lnTo>
                                  <a:pt x="0" y="9"/>
                                </a:lnTo>
                                <a:lnTo>
                                  <a:pt x="0" y="8"/>
                                </a:lnTo>
                                <a:lnTo>
                                  <a:pt x="0" y="8"/>
                                </a:lnTo>
                                <a:lnTo>
                                  <a:pt x="0" y="8"/>
                                </a:lnTo>
                                <a:lnTo>
                                  <a:pt x="0" y="7"/>
                                </a:lnTo>
                                <a:lnTo>
                                  <a:pt x="0" y="7"/>
                                </a:lnTo>
                                <a:lnTo>
                                  <a:pt x="0" y="7"/>
                                </a:lnTo>
                                <a:lnTo>
                                  <a:pt x="0" y="6"/>
                                </a:lnTo>
                                <a:lnTo>
                                  <a:pt x="0" y="6"/>
                                </a:lnTo>
                                <a:lnTo>
                                  <a:pt x="0" y="6"/>
                                </a:lnTo>
                                <a:lnTo>
                                  <a:pt x="0" y="5"/>
                                </a:lnTo>
                                <a:lnTo>
                                  <a:pt x="0" y="5"/>
                                </a:lnTo>
                                <a:lnTo>
                                  <a:pt x="0" y="5"/>
                                </a:lnTo>
                                <a:lnTo>
                                  <a:pt x="0" y="4"/>
                                </a:lnTo>
                                <a:lnTo>
                                  <a:pt x="0" y="4"/>
                                </a:lnTo>
                                <a:lnTo>
                                  <a:pt x="0" y="3"/>
                                </a:lnTo>
                                <a:lnTo>
                                  <a:pt x="0" y="3"/>
                                </a:lnTo>
                                <a:lnTo>
                                  <a:pt x="0" y="3"/>
                                </a:lnTo>
                                <a:lnTo>
                                  <a:pt x="1" y="2"/>
                                </a:lnTo>
                                <a:lnTo>
                                  <a:pt x="1" y="2"/>
                                </a:lnTo>
                                <a:lnTo>
                                  <a:pt x="1" y="2"/>
                                </a:lnTo>
                                <a:lnTo>
                                  <a:pt x="1" y="2"/>
                                </a:lnTo>
                                <a:lnTo>
                                  <a:pt x="1" y="1"/>
                                </a:lnTo>
                                <a:lnTo>
                                  <a:pt x="1" y="1"/>
                                </a:lnTo>
                                <a:lnTo>
                                  <a:pt x="1" y="0"/>
                                </a:lnTo>
                                <a:lnTo>
                                  <a:pt x="2" y="0"/>
                                </a:lnTo>
                                <a:lnTo>
                                  <a:pt x="2"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62" name="Freeform 4862"/>
                        <wps:cNvSpPr>
                          <a:spLocks/>
                        </wps:cNvSpPr>
                        <wps:spPr bwMode="auto">
                          <a:xfrm>
                            <a:off x="347" y="143"/>
                            <a:ext cx="2" cy="27"/>
                          </a:xfrm>
                          <a:custGeom>
                            <a:avLst/>
                            <a:gdLst>
                              <a:gd name="T0" fmla="*/ 2 w 2"/>
                              <a:gd name="T1" fmla="*/ 27 h 27"/>
                              <a:gd name="T2" fmla="*/ 1 w 2"/>
                              <a:gd name="T3" fmla="*/ 27 h 27"/>
                              <a:gd name="T4" fmla="*/ 1 w 2"/>
                              <a:gd name="T5" fmla="*/ 26 h 27"/>
                              <a:gd name="T6" fmla="*/ 1 w 2"/>
                              <a:gd name="T7" fmla="*/ 26 h 27"/>
                              <a:gd name="T8" fmla="*/ 1 w 2"/>
                              <a:gd name="T9" fmla="*/ 25 h 27"/>
                              <a:gd name="T10" fmla="*/ 0 w 2"/>
                              <a:gd name="T11" fmla="*/ 24 h 27"/>
                              <a:gd name="T12" fmla="*/ 0 w 2"/>
                              <a:gd name="T13" fmla="*/ 24 h 27"/>
                              <a:gd name="T14" fmla="*/ 0 w 2"/>
                              <a:gd name="T15" fmla="*/ 23 h 27"/>
                              <a:gd name="T16" fmla="*/ 0 w 2"/>
                              <a:gd name="T17" fmla="*/ 22 h 27"/>
                              <a:gd name="T18" fmla="*/ 0 w 2"/>
                              <a:gd name="T19" fmla="*/ 21 h 27"/>
                              <a:gd name="T20" fmla="*/ 0 w 2"/>
                              <a:gd name="T21" fmla="*/ 21 h 27"/>
                              <a:gd name="T22" fmla="*/ 0 w 2"/>
                              <a:gd name="T23" fmla="*/ 20 h 27"/>
                              <a:gd name="T24" fmla="*/ 0 w 2"/>
                              <a:gd name="T25" fmla="*/ 19 h 27"/>
                              <a:gd name="T26" fmla="*/ 0 w 2"/>
                              <a:gd name="T27" fmla="*/ 19 h 27"/>
                              <a:gd name="T28" fmla="*/ 0 w 2"/>
                              <a:gd name="T29" fmla="*/ 18 h 27"/>
                              <a:gd name="T30" fmla="*/ 0 w 2"/>
                              <a:gd name="T31" fmla="*/ 17 h 27"/>
                              <a:gd name="T32" fmla="*/ 0 w 2"/>
                              <a:gd name="T33" fmla="*/ 17 h 27"/>
                              <a:gd name="T34" fmla="*/ 0 w 2"/>
                              <a:gd name="T35" fmla="*/ 16 h 27"/>
                              <a:gd name="T36" fmla="*/ 0 w 2"/>
                              <a:gd name="T37" fmla="*/ 15 h 27"/>
                              <a:gd name="T38" fmla="*/ 0 w 2"/>
                              <a:gd name="T39" fmla="*/ 15 h 27"/>
                              <a:gd name="T40" fmla="*/ 0 w 2"/>
                              <a:gd name="T41" fmla="*/ 14 h 27"/>
                              <a:gd name="T42" fmla="*/ 0 w 2"/>
                              <a:gd name="T43" fmla="*/ 13 h 27"/>
                              <a:gd name="T44" fmla="*/ 0 w 2"/>
                              <a:gd name="T45" fmla="*/ 12 h 27"/>
                              <a:gd name="T46" fmla="*/ 0 w 2"/>
                              <a:gd name="T47" fmla="*/ 12 h 27"/>
                              <a:gd name="T48" fmla="*/ 0 w 2"/>
                              <a:gd name="T49" fmla="*/ 11 h 27"/>
                              <a:gd name="T50" fmla="*/ 0 w 2"/>
                              <a:gd name="T51" fmla="*/ 10 h 27"/>
                              <a:gd name="T52" fmla="*/ 0 w 2"/>
                              <a:gd name="T53" fmla="*/ 10 h 27"/>
                              <a:gd name="T54" fmla="*/ 0 w 2"/>
                              <a:gd name="T55" fmla="*/ 9 h 27"/>
                              <a:gd name="T56" fmla="*/ 0 w 2"/>
                              <a:gd name="T57" fmla="*/ 8 h 27"/>
                              <a:gd name="T58" fmla="*/ 0 w 2"/>
                              <a:gd name="T59" fmla="*/ 8 h 27"/>
                              <a:gd name="T60" fmla="*/ 0 w 2"/>
                              <a:gd name="T61" fmla="*/ 7 h 27"/>
                              <a:gd name="T62" fmla="*/ 0 w 2"/>
                              <a:gd name="T63" fmla="*/ 6 h 27"/>
                              <a:gd name="T64" fmla="*/ 0 w 2"/>
                              <a:gd name="T65" fmla="*/ 6 h 27"/>
                              <a:gd name="T66" fmla="*/ 0 w 2"/>
                              <a:gd name="T67" fmla="*/ 5 h 27"/>
                              <a:gd name="T68" fmla="*/ 0 w 2"/>
                              <a:gd name="T69" fmla="*/ 4 h 27"/>
                              <a:gd name="T70" fmla="*/ 0 w 2"/>
                              <a:gd name="T71" fmla="*/ 3 h 27"/>
                              <a:gd name="T72" fmla="*/ 0 w 2"/>
                              <a:gd name="T73" fmla="*/ 3 h 27"/>
                              <a:gd name="T74" fmla="*/ 1 w 2"/>
                              <a:gd name="T75" fmla="*/ 2 h 27"/>
                              <a:gd name="T76" fmla="*/ 1 w 2"/>
                              <a:gd name="T77" fmla="*/ 2 h 27"/>
                              <a:gd name="T78" fmla="*/ 1 w 2"/>
                              <a:gd name="T79" fmla="*/ 1 h 27"/>
                              <a:gd name="T80" fmla="*/ 2 w 2"/>
                              <a:gd name="T81" fmla="*/ 0 h 27"/>
                              <a:gd name="T82" fmla="*/ 2 w 2"/>
                              <a:gd name="T83"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 h="27">
                                <a:moveTo>
                                  <a:pt x="2" y="0"/>
                                </a:moveTo>
                                <a:lnTo>
                                  <a:pt x="2" y="27"/>
                                </a:lnTo>
                                <a:lnTo>
                                  <a:pt x="2" y="27"/>
                                </a:lnTo>
                                <a:lnTo>
                                  <a:pt x="1" y="27"/>
                                </a:lnTo>
                                <a:lnTo>
                                  <a:pt x="1" y="27"/>
                                </a:lnTo>
                                <a:lnTo>
                                  <a:pt x="1" y="26"/>
                                </a:lnTo>
                                <a:lnTo>
                                  <a:pt x="1" y="26"/>
                                </a:lnTo>
                                <a:lnTo>
                                  <a:pt x="1" y="26"/>
                                </a:lnTo>
                                <a:lnTo>
                                  <a:pt x="1" y="25"/>
                                </a:lnTo>
                                <a:lnTo>
                                  <a:pt x="1" y="25"/>
                                </a:lnTo>
                                <a:lnTo>
                                  <a:pt x="0" y="25"/>
                                </a:lnTo>
                                <a:lnTo>
                                  <a:pt x="0" y="24"/>
                                </a:lnTo>
                                <a:lnTo>
                                  <a:pt x="0" y="24"/>
                                </a:lnTo>
                                <a:lnTo>
                                  <a:pt x="0" y="24"/>
                                </a:lnTo>
                                <a:lnTo>
                                  <a:pt x="0" y="23"/>
                                </a:lnTo>
                                <a:lnTo>
                                  <a:pt x="0" y="23"/>
                                </a:lnTo>
                                <a:lnTo>
                                  <a:pt x="0" y="22"/>
                                </a:lnTo>
                                <a:lnTo>
                                  <a:pt x="0" y="22"/>
                                </a:lnTo>
                                <a:lnTo>
                                  <a:pt x="0" y="22"/>
                                </a:lnTo>
                                <a:lnTo>
                                  <a:pt x="0" y="21"/>
                                </a:lnTo>
                                <a:lnTo>
                                  <a:pt x="0" y="21"/>
                                </a:lnTo>
                                <a:lnTo>
                                  <a:pt x="0" y="21"/>
                                </a:lnTo>
                                <a:lnTo>
                                  <a:pt x="0" y="20"/>
                                </a:lnTo>
                                <a:lnTo>
                                  <a:pt x="0" y="20"/>
                                </a:lnTo>
                                <a:lnTo>
                                  <a:pt x="0" y="20"/>
                                </a:lnTo>
                                <a:lnTo>
                                  <a:pt x="0" y="19"/>
                                </a:lnTo>
                                <a:lnTo>
                                  <a:pt x="0" y="19"/>
                                </a:lnTo>
                                <a:lnTo>
                                  <a:pt x="0" y="19"/>
                                </a:lnTo>
                                <a:lnTo>
                                  <a:pt x="0" y="18"/>
                                </a:lnTo>
                                <a:lnTo>
                                  <a:pt x="0" y="18"/>
                                </a:lnTo>
                                <a:lnTo>
                                  <a:pt x="0" y="18"/>
                                </a:lnTo>
                                <a:lnTo>
                                  <a:pt x="0" y="17"/>
                                </a:lnTo>
                                <a:lnTo>
                                  <a:pt x="0" y="17"/>
                                </a:lnTo>
                                <a:lnTo>
                                  <a:pt x="0" y="17"/>
                                </a:lnTo>
                                <a:lnTo>
                                  <a:pt x="0" y="16"/>
                                </a:lnTo>
                                <a:lnTo>
                                  <a:pt x="0" y="16"/>
                                </a:lnTo>
                                <a:lnTo>
                                  <a:pt x="0" y="16"/>
                                </a:lnTo>
                                <a:lnTo>
                                  <a:pt x="0" y="15"/>
                                </a:lnTo>
                                <a:lnTo>
                                  <a:pt x="0" y="15"/>
                                </a:lnTo>
                                <a:lnTo>
                                  <a:pt x="0" y="15"/>
                                </a:lnTo>
                                <a:lnTo>
                                  <a:pt x="0" y="14"/>
                                </a:lnTo>
                                <a:lnTo>
                                  <a:pt x="0" y="14"/>
                                </a:lnTo>
                                <a:lnTo>
                                  <a:pt x="0" y="14"/>
                                </a:lnTo>
                                <a:lnTo>
                                  <a:pt x="0" y="13"/>
                                </a:lnTo>
                                <a:lnTo>
                                  <a:pt x="0" y="13"/>
                                </a:lnTo>
                                <a:lnTo>
                                  <a:pt x="0" y="12"/>
                                </a:lnTo>
                                <a:lnTo>
                                  <a:pt x="0" y="12"/>
                                </a:lnTo>
                                <a:lnTo>
                                  <a:pt x="0" y="12"/>
                                </a:lnTo>
                                <a:lnTo>
                                  <a:pt x="0" y="11"/>
                                </a:lnTo>
                                <a:lnTo>
                                  <a:pt x="0" y="11"/>
                                </a:lnTo>
                                <a:lnTo>
                                  <a:pt x="0" y="11"/>
                                </a:lnTo>
                                <a:lnTo>
                                  <a:pt x="0" y="10"/>
                                </a:lnTo>
                                <a:lnTo>
                                  <a:pt x="0" y="10"/>
                                </a:lnTo>
                                <a:lnTo>
                                  <a:pt x="0" y="10"/>
                                </a:lnTo>
                                <a:lnTo>
                                  <a:pt x="0" y="9"/>
                                </a:lnTo>
                                <a:lnTo>
                                  <a:pt x="0" y="9"/>
                                </a:lnTo>
                                <a:lnTo>
                                  <a:pt x="0" y="9"/>
                                </a:lnTo>
                                <a:lnTo>
                                  <a:pt x="0" y="8"/>
                                </a:lnTo>
                                <a:lnTo>
                                  <a:pt x="0" y="8"/>
                                </a:lnTo>
                                <a:lnTo>
                                  <a:pt x="0" y="8"/>
                                </a:lnTo>
                                <a:lnTo>
                                  <a:pt x="0" y="7"/>
                                </a:lnTo>
                                <a:lnTo>
                                  <a:pt x="0" y="7"/>
                                </a:lnTo>
                                <a:lnTo>
                                  <a:pt x="0" y="7"/>
                                </a:lnTo>
                                <a:lnTo>
                                  <a:pt x="0" y="6"/>
                                </a:lnTo>
                                <a:lnTo>
                                  <a:pt x="0" y="6"/>
                                </a:lnTo>
                                <a:lnTo>
                                  <a:pt x="0" y="6"/>
                                </a:lnTo>
                                <a:lnTo>
                                  <a:pt x="0" y="5"/>
                                </a:lnTo>
                                <a:lnTo>
                                  <a:pt x="0" y="5"/>
                                </a:lnTo>
                                <a:lnTo>
                                  <a:pt x="0" y="5"/>
                                </a:lnTo>
                                <a:lnTo>
                                  <a:pt x="0" y="4"/>
                                </a:lnTo>
                                <a:lnTo>
                                  <a:pt x="0" y="4"/>
                                </a:lnTo>
                                <a:lnTo>
                                  <a:pt x="0" y="3"/>
                                </a:lnTo>
                                <a:lnTo>
                                  <a:pt x="0" y="3"/>
                                </a:lnTo>
                                <a:lnTo>
                                  <a:pt x="0" y="3"/>
                                </a:lnTo>
                                <a:lnTo>
                                  <a:pt x="1" y="2"/>
                                </a:lnTo>
                                <a:lnTo>
                                  <a:pt x="1" y="2"/>
                                </a:lnTo>
                                <a:lnTo>
                                  <a:pt x="1" y="2"/>
                                </a:lnTo>
                                <a:lnTo>
                                  <a:pt x="1" y="2"/>
                                </a:lnTo>
                                <a:lnTo>
                                  <a:pt x="1" y="1"/>
                                </a:lnTo>
                                <a:lnTo>
                                  <a:pt x="1" y="1"/>
                                </a:lnTo>
                                <a:lnTo>
                                  <a:pt x="1" y="0"/>
                                </a:lnTo>
                                <a:lnTo>
                                  <a:pt x="2" y="0"/>
                                </a:lnTo>
                                <a:lnTo>
                                  <a:pt x="2"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4863" name="Group 4863"/>
                        <wpg:cNvGrpSpPr>
                          <a:grpSpLocks/>
                        </wpg:cNvGrpSpPr>
                        <wpg:grpSpPr bwMode="auto">
                          <a:xfrm>
                            <a:off x="751" y="133"/>
                            <a:ext cx="56" cy="55"/>
                            <a:chOff x="751" y="133"/>
                            <a:chExt cx="56" cy="55"/>
                          </a:xfrm>
                        </wpg:grpSpPr>
                        <wpg:grpSp>
                          <wpg:cNvPr id="4864" name="Group 4864"/>
                          <wpg:cNvGrpSpPr>
                            <a:grpSpLocks/>
                          </wpg:cNvGrpSpPr>
                          <wpg:grpSpPr bwMode="auto">
                            <a:xfrm>
                              <a:off x="793" y="153"/>
                              <a:ext cx="14" cy="14"/>
                              <a:chOff x="793" y="153"/>
                              <a:chExt cx="14" cy="14"/>
                            </a:xfrm>
                          </wpg:grpSpPr>
                          <wps:wsp>
                            <wps:cNvPr id="4865" name="Freeform 4865"/>
                            <wps:cNvSpPr>
                              <a:spLocks/>
                            </wps:cNvSpPr>
                            <wps:spPr bwMode="auto">
                              <a:xfrm>
                                <a:off x="803" y="153"/>
                                <a:ext cx="4" cy="14"/>
                              </a:xfrm>
                              <a:custGeom>
                                <a:avLst/>
                                <a:gdLst>
                                  <a:gd name="T0" fmla="*/ 4 w 4"/>
                                  <a:gd name="T1" fmla="*/ 1 h 14"/>
                                  <a:gd name="T2" fmla="*/ 3 w 4"/>
                                  <a:gd name="T3" fmla="*/ 1 h 14"/>
                                  <a:gd name="T4" fmla="*/ 3 w 4"/>
                                  <a:gd name="T5" fmla="*/ 0 h 14"/>
                                  <a:gd name="T6" fmla="*/ 2 w 4"/>
                                  <a:gd name="T7" fmla="*/ 0 h 14"/>
                                  <a:gd name="T8" fmla="*/ 2 w 4"/>
                                  <a:gd name="T9" fmla="*/ 0 h 14"/>
                                  <a:gd name="T10" fmla="*/ 1 w 4"/>
                                  <a:gd name="T11" fmla="*/ 0 h 14"/>
                                  <a:gd name="T12" fmla="*/ 1 w 4"/>
                                  <a:gd name="T13" fmla="*/ 1 h 14"/>
                                  <a:gd name="T14" fmla="*/ 1 w 4"/>
                                  <a:gd name="T15" fmla="*/ 1 h 14"/>
                                  <a:gd name="T16" fmla="*/ 0 w 4"/>
                                  <a:gd name="T17" fmla="*/ 2 h 14"/>
                                  <a:gd name="T18" fmla="*/ 0 w 4"/>
                                  <a:gd name="T19" fmla="*/ 2 h 14"/>
                                  <a:gd name="T20" fmla="*/ 0 w 4"/>
                                  <a:gd name="T21" fmla="*/ 3 h 14"/>
                                  <a:gd name="T22" fmla="*/ 1 w 4"/>
                                  <a:gd name="T23" fmla="*/ 4 h 14"/>
                                  <a:gd name="T24" fmla="*/ 1 w 4"/>
                                  <a:gd name="T25" fmla="*/ 4 h 14"/>
                                  <a:gd name="T26" fmla="*/ 1 w 4"/>
                                  <a:gd name="T27" fmla="*/ 5 h 14"/>
                                  <a:gd name="T28" fmla="*/ 1 w 4"/>
                                  <a:gd name="T29" fmla="*/ 6 h 14"/>
                                  <a:gd name="T30" fmla="*/ 1 w 4"/>
                                  <a:gd name="T31" fmla="*/ 6 h 14"/>
                                  <a:gd name="T32" fmla="*/ 1 w 4"/>
                                  <a:gd name="T33" fmla="*/ 7 h 14"/>
                                  <a:gd name="T34" fmla="*/ 1 w 4"/>
                                  <a:gd name="T35" fmla="*/ 8 h 14"/>
                                  <a:gd name="T36" fmla="*/ 1 w 4"/>
                                  <a:gd name="T37" fmla="*/ 9 h 14"/>
                                  <a:gd name="T38" fmla="*/ 1 w 4"/>
                                  <a:gd name="T39" fmla="*/ 9 h 14"/>
                                  <a:gd name="T40" fmla="*/ 1 w 4"/>
                                  <a:gd name="T41" fmla="*/ 10 h 14"/>
                                  <a:gd name="T42" fmla="*/ 1 w 4"/>
                                  <a:gd name="T43" fmla="*/ 11 h 14"/>
                                  <a:gd name="T44" fmla="*/ 0 w 4"/>
                                  <a:gd name="T45" fmla="*/ 11 h 14"/>
                                  <a:gd name="T46" fmla="*/ 0 w 4"/>
                                  <a:gd name="T47" fmla="*/ 12 h 14"/>
                                  <a:gd name="T48" fmla="*/ 0 w 4"/>
                                  <a:gd name="T49" fmla="*/ 13 h 14"/>
                                  <a:gd name="T50" fmla="*/ 1 w 4"/>
                                  <a:gd name="T51" fmla="*/ 13 h 14"/>
                                  <a:gd name="T52" fmla="*/ 1 w 4"/>
                                  <a:gd name="T53" fmla="*/ 14 h 14"/>
                                  <a:gd name="T54" fmla="*/ 1 w 4"/>
                                  <a:gd name="T55" fmla="*/ 14 h 14"/>
                                  <a:gd name="T56" fmla="*/ 2 w 4"/>
                                  <a:gd name="T57" fmla="*/ 14 h 14"/>
                                  <a:gd name="T58" fmla="*/ 2 w 4"/>
                                  <a:gd name="T59" fmla="*/ 14 h 14"/>
                                  <a:gd name="T60" fmla="*/ 3 w 4"/>
                                  <a:gd name="T61" fmla="*/ 14 h 14"/>
                                  <a:gd name="T62" fmla="*/ 3 w 4"/>
                                  <a:gd name="T63" fmla="*/ 14 h 14"/>
                                  <a:gd name="T64" fmla="*/ 4 w 4"/>
                                  <a:gd name="T65" fmla="*/ 13 h 14"/>
                                  <a:gd name="T66" fmla="*/ 4 w 4"/>
                                  <a:gd name="T67" fmla="*/ 12 h 14"/>
                                  <a:gd name="T68" fmla="*/ 4 w 4"/>
                                  <a:gd name="T69" fmla="*/ 12 h 14"/>
                                  <a:gd name="T70" fmla="*/ 4 w 4"/>
                                  <a:gd name="T71" fmla="*/ 11 h 14"/>
                                  <a:gd name="T72" fmla="*/ 4 w 4"/>
                                  <a:gd name="T73" fmla="*/ 10 h 14"/>
                                  <a:gd name="T74" fmla="*/ 4 w 4"/>
                                  <a:gd name="T75" fmla="*/ 10 h 14"/>
                                  <a:gd name="T76" fmla="*/ 4 w 4"/>
                                  <a:gd name="T77" fmla="*/ 9 h 14"/>
                                  <a:gd name="T78" fmla="*/ 4 w 4"/>
                                  <a:gd name="T79" fmla="*/ 8 h 14"/>
                                  <a:gd name="T80" fmla="*/ 4 w 4"/>
                                  <a:gd name="T81" fmla="*/ 7 h 14"/>
                                  <a:gd name="T82" fmla="*/ 4 w 4"/>
                                  <a:gd name="T83" fmla="*/ 7 h 14"/>
                                  <a:gd name="T84" fmla="*/ 4 w 4"/>
                                  <a:gd name="T85" fmla="*/ 6 h 14"/>
                                  <a:gd name="T86" fmla="*/ 4 w 4"/>
                                  <a:gd name="T87" fmla="*/ 5 h 14"/>
                                  <a:gd name="T88" fmla="*/ 4 w 4"/>
                                  <a:gd name="T89" fmla="*/ 5 h 14"/>
                                  <a:gd name="T90" fmla="*/ 4 w 4"/>
                                  <a:gd name="T91" fmla="*/ 4 h 14"/>
                                  <a:gd name="T92" fmla="*/ 4 w 4"/>
                                  <a:gd name="T93" fmla="*/ 3 h 14"/>
                                  <a:gd name="T94" fmla="*/ 4 w 4"/>
                                  <a:gd name="T95" fmla="*/ 3 h 14"/>
                                  <a:gd name="T96" fmla="*/ 4 w 4"/>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4" y="2"/>
                                    </a:moveTo>
                                    <a:lnTo>
                                      <a:pt x="4" y="1"/>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1" y="3"/>
                                    </a:lnTo>
                                    <a:lnTo>
                                      <a:pt x="1" y="4"/>
                                    </a:lnTo>
                                    <a:lnTo>
                                      <a:pt x="1" y="4"/>
                                    </a:lnTo>
                                    <a:lnTo>
                                      <a:pt x="1" y="4"/>
                                    </a:lnTo>
                                    <a:lnTo>
                                      <a:pt x="1" y="5"/>
                                    </a:lnTo>
                                    <a:lnTo>
                                      <a:pt x="1" y="5"/>
                                    </a:lnTo>
                                    <a:lnTo>
                                      <a:pt x="1" y="5"/>
                                    </a:lnTo>
                                    <a:lnTo>
                                      <a:pt x="1" y="6"/>
                                    </a:lnTo>
                                    <a:lnTo>
                                      <a:pt x="1" y="6"/>
                                    </a:lnTo>
                                    <a:lnTo>
                                      <a:pt x="1" y="6"/>
                                    </a:lnTo>
                                    <a:lnTo>
                                      <a:pt x="1" y="7"/>
                                    </a:lnTo>
                                    <a:lnTo>
                                      <a:pt x="1" y="7"/>
                                    </a:lnTo>
                                    <a:lnTo>
                                      <a:pt x="1" y="8"/>
                                    </a:lnTo>
                                    <a:lnTo>
                                      <a:pt x="1" y="8"/>
                                    </a:lnTo>
                                    <a:lnTo>
                                      <a:pt x="1" y="8"/>
                                    </a:lnTo>
                                    <a:lnTo>
                                      <a:pt x="1" y="9"/>
                                    </a:lnTo>
                                    <a:lnTo>
                                      <a:pt x="1" y="9"/>
                                    </a:lnTo>
                                    <a:lnTo>
                                      <a:pt x="1" y="9"/>
                                    </a:lnTo>
                                    <a:lnTo>
                                      <a:pt x="1" y="10"/>
                                    </a:lnTo>
                                    <a:lnTo>
                                      <a:pt x="1" y="10"/>
                                    </a:lnTo>
                                    <a:lnTo>
                                      <a:pt x="1" y="10"/>
                                    </a:lnTo>
                                    <a:lnTo>
                                      <a:pt x="1" y="11"/>
                                    </a:lnTo>
                                    <a:lnTo>
                                      <a:pt x="1" y="11"/>
                                    </a:lnTo>
                                    <a:lnTo>
                                      <a:pt x="0" y="11"/>
                                    </a:lnTo>
                                    <a:lnTo>
                                      <a:pt x="0" y="12"/>
                                    </a:lnTo>
                                    <a:lnTo>
                                      <a:pt x="0" y="12"/>
                                    </a:lnTo>
                                    <a:lnTo>
                                      <a:pt x="0" y="12"/>
                                    </a:lnTo>
                                    <a:lnTo>
                                      <a:pt x="0" y="13"/>
                                    </a:lnTo>
                                    <a:lnTo>
                                      <a:pt x="0" y="13"/>
                                    </a:lnTo>
                                    <a:lnTo>
                                      <a:pt x="1" y="13"/>
                                    </a:lnTo>
                                    <a:lnTo>
                                      <a:pt x="1" y="14"/>
                                    </a:lnTo>
                                    <a:lnTo>
                                      <a:pt x="1" y="14"/>
                                    </a:lnTo>
                                    <a:lnTo>
                                      <a:pt x="1" y="14"/>
                                    </a:lnTo>
                                    <a:lnTo>
                                      <a:pt x="1" y="14"/>
                                    </a:lnTo>
                                    <a:lnTo>
                                      <a:pt x="1" y="14"/>
                                    </a:lnTo>
                                    <a:lnTo>
                                      <a:pt x="2" y="14"/>
                                    </a:lnTo>
                                    <a:lnTo>
                                      <a:pt x="2" y="14"/>
                                    </a:lnTo>
                                    <a:lnTo>
                                      <a:pt x="2" y="14"/>
                                    </a:lnTo>
                                    <a:lnTo>
                                      <a:pt x="3" y="14"/>
                                    </a:lnTo>
                                    <a:lnTo>
                                      <a:pt x="3" y="14"/>
                                    </a:lnTo>
                                    <a:lnTo>
                                      <a:pt x="3" y="14"/>
                                    </a:lnTo>
                                    <a:lnTo>
                                      <a:pt x="3" y="14"/>
                                    </a:lnTo>
                                    <a:lnTo>
                                      <a:pt x="3" y="13"/>
                                    </a:lnTo>
                                    <a:lnTo>
                                      <a:pt x="4" y="13"/>
                                    </a:lnTo>
                                    <a:lnTo>
                                      <a:pt x="4" y="13"/>
                                    </a:lnTo>
                                    <a:lnTo>
                                      <a:pt x="4" y="12"/>
                                    </a:lnTo>
                                    <a:lnTo>
                                      <a:pt x="4" y="12"/>
                                    </a:lnTo>
                                    <a:lnTo>
                                      <a:pt x="4" y="12"/>
                                    </a:lnTo>
                                    <a:lnTo>
                                      <a:pt x="4" y="11"/>
                                    </a:lnTo>
                                    <a:lnTo>
                                      <a:pt x="4" y="11"/>
                                    </a:lnTo>
                                    <a:lnTo>
                                      <a:pt x="4" y="11"/>
                                    </a:lnTo>
                                    <a:lnTo>
                                      <a:pt x="4" y="10"/>
                                    </a:lnTo>
                                    <a:lnTo>
                                      <a:pt x="4" y="10"/>
                                    </a:lnTo>
                                    <a:lnTo>
                                      <a:pt x="4" y="10"/>
                                    </a:lnTo>
                                    <a:lnTo>
                                      <a:pt x="4" y="9"/>
                                    </a:lnTo>
                                    <a:lnTo>
                                      <a:pt x="4" y="9"/>
                                    </a:lnTo>
                                    <a:lnTo>
                                      <a:pt x="4" y="9"/>
                                    </a:lnTo>
                                    <a:lnTo>
                                      <a:pt x="4" y="8"/>
                                    </a:lnTo>
                                    <a:lnTo>
                                      <a:pt x="4" y="8"/>
                                    </a:lnTo>
                                    <a:lnTo>
                                      <a:pt x="4" y="7"/>
                                    </a:lnTo>
                                    <a:lnTo>
                                      <a:pt x="4" y="7"/>
                                    </a:lnTo>
                                    <a:lnTo>
                                      <a:pt x="4" y="7"/>
                                    </a:lnTo>
                                    <a:lnTo>
                                      <a:pt x="4" y="6"/>
                                    </a:lnTo>
                                    <a:lnTo>
                                      <a:pt x="4" y="6"/>
                                    </a:lnTo>
                                    <a:lnTo>
                                      <a:pt x="4" y="6"/>
                                    </a:lnTo>
                                    <a:lnTo>
                                      <a:pt x="4" y="5"/>
                                    </a:lnTo>
                                    <a:lnTo>
                                      <a:pt x="4" y="5"/>
                                    </a:lnTo>
                                    <a:lnTo>
                                      <a:pt x="4" y="5"/>
                                    </a:lnTo>
                                    <a:lnTo>
                                      <a:pt x="4" y="4"/>
                                    </a:lnTo>
                                    <a:lnTo>
                                      <a:pt x="4" y="4"/>
                                    </a:lnTo>
                                    <a:lnTo>
                                      <a:pt x="4" y="4"/>
                                    </a:lnTo>
                                    <a:lnTo>
                                      <a:pt x="4" y="3"/>
                                    </a:lnTo>
                                    <a:lnTo>
                                      <a:pt x="4" y="3"/>
                                    </a:lnTo>
                                    <a:lnTo>
                                      <a:pt x="4" y="3"/>
                                    </a:lnTo>
                                    <a:lnTo>
                                      <a:pt x="4" y="2"/>
                                    </a:lnTo>
                                    <a:lnTo>
                                      <a:pt x="4" y="2"/>
                                    </a:lnTo>
                                    <a:lnTo>
                                      <a:pt x="4"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66" name="Freeform 4866"/>
                            <wps:cNvSpPr>
                              <a:spLocks/>
                            </wps:cNvSpPr>
                            <wps:spPr bwMode="auto">
                              <a:xfrm>
                                <a:off x="803" y="153"/>
                                <a:ext cx="4" cy="14"/>
                              </a:xfrm>
                              <a:custGeom>
                                <a:avLst/>
                                <a:gdLst>
                                  <a:gd name="T0" fmla="*/ 4 w 4"/>
                                  <a:gd name="T1" fmla="*/ 1 h 14"/>
                                  <a:gd name="T2" fmla="*/ 3 w 4"/>
                                  <a:gd name="T3" fmla="*/ 1 h 14"/>
                                  <a:gd name="T4" fmla="*/ 3 w 4"/>
                                  <a:gd name="T5" fmla="*/ 0 h 14"/>
                                  <a:gd name="T6" fmla="*/ 2 w 4"/>
                                  <a:gd name="T7" fmla="*/ 0 h 14"/>
                                  <a:gd name="T8" fmla="*/ 2 w 4"/>
                                  <a:gd name="T9" fmla="*/ 0 h 14"/>
                                  <a:gd name="T10" fmla="*/ 1 w 4"/>
                                  <a:gd name="T11" fmla="*/ 0 h 14"/>
                                  <a:gd name="T12" fmla="*/ 1 w 4"/>
                                  <a:gd name="T13" fmla="*/ 1 h 14"/>
                                  <a:gd name="T14" fmla="*/ 1 w 4"/>
                                  <a:gd name="T15" fmla="*/ 1 h 14"/>
                                  <a:gd name="T16" fmla="*/ 0 w 4"/>
                                  <a:gd name="T17" fmla="*/ 2 h 14"/>
                                  <a:gd name="T18" fmla="*/ 0 w 4"/>
                                  <a:gd name="T19" fmla="*/ 2 h 14"/>
                                  <a:gd name="T20" fmla="*/ 0 w 4"/>
                                  <a:gd name="T21" fmla="*/ 3 h 14"/>
                                  <a:gd name="T22" fmla="*/ 1 w 4"/>
                                  <a:gd name="T23" fmla="*/ 4 h 14"/>
                                  <a:gd name="T24" fmla="*/ 1 w 4"/>
                                  <a:gd name="T25" fmla="*/ 4 h 14"/>
                                  <a:gd name="T26" fmla="*/ 1 w 4"/>
                                  <a:gd name="T27" fmla="*/ 5 h 14"/>
                                  <a:gd name="T28" fmla="*/ 1 w 4"/>
                                  <a:gd name="T29" fmla="*/ 6 h 14"/>
                                  <a:gd name="T30" fmla="*/ 1 w 4"/>
                                  <a:gd name="T31" fmla="*/ 6 h 14"/>
                                  <a:gd name="T32" fmla="*/ 1 w 4"/>
                                  <a:gd name="T33" fmla="*/ 7 h 14"/>
                                  <a:gd name="T34" fmla="*/ 1 w 4"/>
                                  <a:gd name="T35" fmla="*/ 8 h 14"/>
                                  <a:gd name="T36" fmla="*/ 1 w 4"/>
                                  <a:gd name="T37" fmla="*/ 9 h 14"/>
                                  <a:gd name="T38" fmla="*/ 1 w 4"/>
                                  <a:gd name="T39" fmla="*/ 9 h 14"/>
                                  <a:gd name="T40" fmla="*/ 1 w 4"/>
                                  <a:gd name="T41" fmla="*/ 10 h 14"/>
                                  <a:gd name="T42" fmla="*/ 1 w 4"/>
                                  <a:gd name="T43" fmla="*/ 11 h 14"/>
                                  <a:gd name="T44" fmla="*/ 0 w 4"/>
                                  <a:gd name="T45" fmla="*/ 11 h 14"/>
                                  <a:gd name="T46" fmla="*/ 0 w 4"/>
                                  <a:gd name="T47" fmla="*/ 12 h 14"/>
                                  <a:gd name="T48" fmla="*/ 0 w 4"/>
                                  <a:gd name="T49" fmla="*/ 13 h 14"/>
                                  <a:gd name="T50" fmla="*/ 1 w 4"/>
                                  <a:gd name="T51" fmla="*/ 13 h 14"/>
                                  <a:gd name="T52" fmla="*/ 1 w 4"/>
                                  <a:gd name="T53" fmla="*/ 14 h 14"/>
                                  <a:gd name="T54" fmla="*/ 1 w 4"/>
                                  <a:gd name="T55" fmla="*/ 14 h 14"/>
                                  <a:gd name="T56" fmla="*/ 2 w 4"/>
                                  <a:gd name="T57" fmla="*/ 14 h 14"/>
                                  <a:gd name="T58" fmla="*/ 2 w 4"/>
                                  <a:gd name="T59" fmla="*/ 14 h 14"/>
                                  <a:gd name="T60" fmla="*/ 3 w 4"/>
                                  <a:gd name="T61" fmla="*/ 14 h 14"/>
                                  <a:gd name="T62" fmla="*/ 3 w 4"/>
                                  <a:gd name="T63" fmla="*/ 14 h 14"/>
                                  <a:gd name="T64" fmla="*/ 4 w 4"/>
                                  <a:gd name="T65" fmla="*/ 13 h 14"/>
                                  <a:gd name="T66" fmla="*/ 4 w 4"/>
                                  <a:gd name="T67" fmla="*/ 12 h 14"/>
                                  <a:gd name="T68" fmla="*/ 4 w 4"/>
                                  <a:gd name="T69" fmla="*/ 12 h 14"/>
                                  <a:gd name="T70" fmla="*/ 4 w 4"/>
                                  <a:gd name="T71" fmla="*/ 11 h 14"/>
                                  <a:gd name="T72" fmla="*/ 4 w 4"/>
                                  <a:gd name="T73" fmla="*/ 10 h 14"/>
                                  <a:gd name="T74" fmla="*/ 4 w 4"/>
                                  <a:gd name="T75" fmla="*/ 10 h 14"/>
                                  <a:gd name="T76" fmla="*/ 4 w 4"/>
                                  <a:gd name="T77" fmla="*/ 9 h 14"/>
                                  <a:gd name="T78" fmla="*/ 4 w 4"/>
                                  <a:gd name="T79" fmla="*/ 8 h 14"/>
                                  <a:gd name="T80" fmla="*/ 4 w 4"/>
                                  <a:gd name="T81" fmla="*/ 7 h 14"/>
                                  <a:gd name="T82" fmla="*/ 4 w 4"/>
                                  <a:gd name="T83" fmla="*/ 7 h 14"/>
                                  <a:gd name="T84" fmla="*/ 4 w 4"/>
                                  <a:gd name="T85" fmla="*/ 6 h 14"/>
                                  <a:gd name="T86" fmla="*/ 4 w 4"/>
                                  <a:gd name="T87" fmla="*/ 5 h 14"/>
                                  <a:gd name="T88" fmla="*/ 4 w 4"/>
                                  <a:gd name="T89" fmla="*/ 5 h 14"/>
                                  <a:gd name="T90" fmla="*/ 4 w 4"/>
                                  <a:gd name="T91" fmla="*/ 4 h 14"/>
                                  <a:gd name="T92" fmla="*/ 4 w 4"/>
                                  <a:gd name="T93" fmla="*/ 3 h 14"/>
                                  <a:gd name="T94" fmla="*/ 4 w 4"/>
                                  <a:gd name="T95" fmla="*/ 3 h 14"/>
                                  <a:gd name="T96" fmla="*/ 4 w 4"/>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4" y="2"/>
                                    </a:moveTo>
                                    <a:lnTo>
                                      <a:pt x="4" y="1"/>
                                    </a:lnTo>
                                    <a:lnTo>
                                      <a:pt x="3" y="1"/>
                                    </a:lnTo>
                                    <a:lnTo>
                                      <a:pt x="3" y="1"/>
                                    </a:lnTo>
                                    <a:lnTo>
                                      <a:pt x="3" y="1"/>
                                    </a:lnTo>
                                    <a:lnTo>
                                      <a:pt x="3" y="0"/>
                                    </a:lnTo>
                                    <a:lnTo>
                                      <a:pt x="3" y="0"/>
                                    </a:lnTo>
                                    <a:lnTo>
                                      <a:pt x="2" y="0"/>
                                    </a:lnTo>
                                    <a:lnTo>
                                      <a:pt x="2" y="0"/>
                                    </a:lnTo>
                                    <a:lnTo>
                                      <a:pt x="2"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1" y="3"/>
                                    </a:lnTo>
                                    <a:lnTo>
                                      <a:pt x="1" y="4"/>
                                    </a:lnTo>
                                    <a:lnTo>
                                      <a:pt x="1" y="4"/>
                                    </a:lnTo>
                                    <a:lnTo>
                                      <a:pt x="1" y="4"/>
                                    </a:lnTo>
                                    <a:lnTo>
                                      <a:pt x="1" y="5"/>
                                    </a:lnTo>
                                    <a:lnTo>
                                      <a:pt x="1" y="5"/>
                                    </a:lnTo>
                                    <a:lnTo>
                                      <a:pt x="1" y="5"/>
                                    </a:lnTo>
                                    <a:lnTo>
                                      <a:pt x="1" y="6"/>
                                    </a:lnTo>
                                    <a:lnTo>
                                      <a:pt x="1" y="6"/>
                                    </a:lnTo>
                                    <a:lnTo>
                                      <a:pt x="1" y="6"/>
                                    </a:lnTo>
                                    <a:lnTo>
                                      <a:pt x="1" y="7"/>
                                    </a:lnTo>
                                    <a:lnTo>
                                      <a:pt x="1" y="7"/>
                                    </a:lnTo>
                                    <a:lnTo>
                                      <a:pt x="1" y="8"/>
                                    </a:lnTo>
                                    <a:lnTo>
                                      <a:pt x="1" y="8"/>
                                    </a:lnTo>
                                    <a:lnTo>
                                      <a:pt x="1" y="8"/>
                                    </a:lnTo>
                                    <a:lnTo>
                                      <a:pt x="1" y="9"/>
                                    </a:lnTo>
                                    <a:lnTo>
                                      <a:pt x="1" y="9"/>
                                    </a:lnTo>
                                    <a:lnTo>
                                      <a:pt x="1" y="9"/>
                                    </a:lnTo>
                                    <a:lnTo>
                                      <a:pt x="1" y="10"/>
                                    </a:lnTo>
                                    <a:lnTo>
                                      <a:pt x="1" y="10"/>
                                    </a:lnTo>
                                    <a:lnTo>
                                      <a:pt x="1" y="10"/>
                                    </a:lnTo>
                                    <a:lnTo>
                                      <a:pt x="1" y="11"/>
                                    </a:lnTo>
                                    <a:lnTo>
                                      <a:pt x="1" y="11"/>
                                    </a:lnTo>
                                    <a:lnTo>
                                      <a:pt x="0" y="11"/>
                                    </a:lnTo>
                                    <a:lnTo>
                                      <a:pt x="0" y="12"/>
                                    </a:lnTo>
                                    <a:lnTo>
                                      <a:pt x="0" y="12"/>
                                    </a:lnTo>
                                    <a:lnTo>
                                      <a:pt x="0" y="12"/>
                                    </a:lnTo>
                                    <a:lnTo>
                                      <a:pt x="0" y="13"/>
                                    </a:lnTo>
                                    <a:lnTo>
                                      <a:pt x="0" y="13"/>
                                    </a:lnTo>
                                    <a:lnTo>
                                      <a:pt x="1" y="13"/>
                                    </a:lnTo>
                                    <a:lnTo>
                                      <a:pt x="1" y="14"/>
                                    </a:lnTo>
                                    <a:lnTo>
                                      <a:pt x="1" y="14"/>
                                    </a:lnTo>
                                    <a:lnTo>
                                      <a:pt x="1" y="14"/>
                                    </a:lnTo>
                                    <a:lnTo>
                                      <a:pt x="1" y="14"/>
                                    </a:lnTo>
                                    <a:lnTo>
                                      <a:pt x="1" y="14"/>
                                    </a:lnTo>
                                    <a:lnTo>
                                      <a:pt x="2" y="14"/>
                                    </a:lnTo>
                                    <a:lnTo>
                                      <a:pt x="2" y="14"/>
                                    </a:lnTo>
                                    <a:lnTo>
                                      <a:pt x="2" y="14"/>
                                    </a:lnTo>
                                    <a:lnTo>
                                      <a:pt x="3" y="14"/>
                                    </a:lnTo>
                                    <a:lnTo>
                                      <a:pt x="3" y="14"/>
                                    </a:lnTo>
                                    <a:lnTo>
                                      <a:pt x="3" y="14"/>
                                    </a:lnTo>
                                    <a:lnTo>
                                      <a:pt x="3" y="14"/>
                                    </a:lnTo>
                                    <a:lnTo>
                                      <a:pt x="3" y="13"/>
                                    </a:lnTo>
                                    <a:lnTo>
                                      <a:pt x="4" y="13"/>
                                    </a:lnTo>
                                    <a:lnTo>
                                      <a:pt x="4" y="13"/>
                                    </a:lnTo>
                                    <a:lnTo>
                                      <a:pt x="4" y="12"/>
                                    </a:lnTo>
                                    <a:lnTo>
                                      <a:pt x="4" y="12"/>
                                    </a:lnTo>
                                    <a:lnTo>
                                      <a:pt x="4" y="12"/>
                                    </a:lnTo>
                                    <a:lnTo>
                                      <a:pt x="4" y="11"/>
                                    </a:lnTo>
                                    <a:lnTo>
                                      <a:pt x="4" y="11"/>
                                    </a:lnTo>
                                    <a:lnTo>
                                      <a:pt x="4" y="11"/>
                                    </a:lnTo>
                                    <a:lnTo>
                                      <a:pt x="4" y="10"/>
                                    </a:lnTo>
                                    <a:lnTo>
                                      <a:pt x="4" y="10"/>
                                    </a:lnTo>
                                    <a:lnTo>
                                      <a:pt x="4" y="10"/>
                                    </a:lnTo>
                                    <a:lnTo>
                                      <a:pt x="4" y="9"/>
                                    </a:lnTo>
                                    <a:lnTo>
                                      <a:pt x="4" y="9"/>
                                    </a:lnTo>
                                    <a:lnTo>
                                      <a:pt x="4" y="9"/>
                                    </a:lnTo>
                                    <a:lnTo>
                                      <a:pt x="4" y="8"/>
                                    </a:lnTo>
                                    <a:lnTo>
                                      <a:pt x="4" y="8"/>
                                    </a:lnTo>
                                    <a:lnTo>
                                      <a:pt x="4" y="7"/>
                                    </a:lnTo>
                                    <a:lnTo>
                                      <a:pt x="4" y="7"/>
                                    </a:lnTo>
                                    <a:lnTo>
                                      <a:pt x="4" y="7"/>
                                    </a:lnTo>
                                    <a:lnTo>
                                      <a:pt x="4" y="6"/>
                                    </a:lnTo>
                                    <a:lnTo>
                                      <a:pt x="4" y="6"/>
                                    </a:lnTo>
                                    <a:lnTo>
                                      <a:pt x="4" y="6"/>
                                    </a:lnTo>
                                    <a:lnTo>
                                      <a:pt x="4" y="5"/>
                                    </a:lnTo>
                                    <a:lnTo>
                                      <a:pt x="4" y="5"/>
                                    </a:lnTo>
                                    <a:lnTo>
                                      <a:pt x="4" y="5"/>
                                    </a:lnTo>
                                    <a:lnTo>
                                      <a:pt x="4" y="4"/>
                                    </a:lnTo>
                                    <a:lnTo>
                                      <a:pt x="4" y="4"/>
                                    </a:lnTo>
                                    <a:lnTo>
                                      <a:pt x="4" y="4"/>
                                    </a:lnTo>
                                    <a:lnTo>
                                      <a:pt x="4" y="3"/>
                                    </a:lnTo>
                                    <a:lnTo>
                                      <a:pt x="4" y="3"/>
                                    </a:lnTo>
                                    <a:lnTo>
                                      <a:pt x="4" y="3"/>
                                    </a:lnTo>
                                    <a:lnTo>
                                      <a:pt x="4" y="2"/>
                                    </a:lnTo>
                                    <a:lnTo>
                                      <a:pt x="4" y="2"/>
                                    </a:lnTo>
                                    <a:lnTo>
                                      <a:pt x="4"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67" name="Freeform 4867"/>
                            <wps:cNvSpPr>
                              <a:spLocks/>
                            </wps:cNvSpPr>
                            <wps:spPr bwMode="auto">
                              <a:xfrm>
                                <a:off x="793" y="154"/>
                                <a:ext cx="10" cy="13"/>
                              </a:xfrm>
                              <a:custGeom>
                                <a:avLst/>
                                <a:gdLst>
                                  <a:gd name="T0" fmla="*/ 10 w 10"/>
                                  <a:gd name="T1" fmla="*/ 9 h 13"/>
                                  <a:gd name="T2" fmla="*/ 10 w 10"/>
                                  <a:gd name="T3" fmla="*/ 10 h 13"/>
                                  <a:gd name="T4" fmla="*/ 10 w 10"/>
                                  <a:gd name="T5" fmla="*/ 10 h 13"/>
                                  <a:gd name="T6" fmla="*/ 10 w 10"/>
                                  <a:gd name="T7" fmla="*/ 10 h 13"/>
                                  <a:gd name="T8" fmla="*/ 10 w 10"/>
                                  <a:gd name="T9" fmla="*/ 10 h 13"/>
                                  <a:gd name="T10" fmla="*/ 10 w 10"/>
                                  <a:gd name="T11" fmla="*/ 11 h 13"/>
                                  <a:gd name="T12" fmla="*/ 10 w 10"/>
                                  <a:gd name="T13" fmla="*/ 11 h 13"/>
                                  <a:gd name="T14" fmla="*/ 9 w 10"/>
                                  <a:gd name="T15" fmla="*/ 11 h 13"/>
                                  <a:gd name="T16" fmla="*/ 9 w 10"/>
                                  <a:gd name="T17" fmla="*/ 11 h 13"/>
                                  <a:gd name="T18" fmla="*/ 9 w 10"/>
                                  <a:gd name="T19" fmla="*/ 11 h 13"/>
                                  <a:gd name="T20" fmla="*/ 8 w 10"/>
                                  <a:gd name="T21" fmla="*/ 11 h 13"/>
                                  <a:gd name="T22" fmla="*/ 2 w 10"/>
                                  <a:gd name="T23" fmla="*/ 13 h 13"/>
                                  <a:gd name="T24" fmla="*/ 2 w 10"/>
                                  <a:gd name="T25" fmla="*/ 13 h 13"/>
                                  <a:gd name="T26" fmla="*/ 1 w 10"/>
                                  <a:gd name="T27" fmla="*/ 12 h 13"/>
                                  <a:gd name="T28" fmla="*/ 1 w 10"/>
                                  <a:gd name="T29" fmla="*/ 12 h 13"/>
                                  <a:gd name="T30" fmla="*/ 1 w 10"/>
                                  <a:gd name="T31" fmla="*/ 12 h 13"/>
                                  <a:gd name="T32" fmla="*/ 1 w 10"/>
                                  <a:gd name="T33" fmla="*/ 12 h 13"/>
                                  <a:gd name="T34" fmla="*/ 0 w 10"/>
                                  <a:gd name="T35" fmla="*/ 12 h 13"/>
                                  <a:gd name="T36" fmla="*/ 0 w 10"/>
                                  <a:gd name="T37" fmla="*/ 12 h 13"/>
                                  <a:gd name="T38" fmla="*/ 0 w 10"/>
                                  <a:gd name="T39" fmla="*/ 12 h 13"/>
                                  <a:gd name="T40" fmla="*/ 0 w 10"/>
                                  <a:gd name="T41" fmla="*/ 11 h 13"/>
                                  <a:gd name="T42" fmla="*/ 0 w 10"/>
                                  <a:gd name="T43" fmla="*/ 11 h 13"/>
                                  <a:gd name="T44" fmla="*/ 0 w 10"/>
                                  <a:gd name="T45" fmla="*/ 11 h 13"/>
                                  <a:gd name="T46" fmla="*/ 0 w 10"/>
                                  <a:gd name="T47" fmla="*/ 11 h 13"/>
                                  <a:gd name="T48" fmla="*/ 0 w 10"/>
                                  <a:gd name="T49" fmla="*/ 10 h 13"/>
                                  <a:gd name="T50" fmla="*/ 0 w 10"/>
                                  <a:gd name="T51" fmla="*/ 10 h 13"/>
                                  <a:gd name="T52" fmla="*/ 0 w 10"/>
                                  <a:gd name="T53" fmla="*/ 10 h 13"/>
                                  <a:gd name="T54" fmla="*/ 0 w 10"/>
                                  <a:gd name="T55" fmla="*/ 2 h 13"/>
                                  <a:gd name="T56" fmla="*/ 0 w 10"/>
                                  <a:gd name="T57" fmla="*/ 2 h 13"/>
                                  <a:gd name="T58" fmla="*/ 0 w 10"/>
                                  <a:gd name="T59" fmla="*/ 2 h 13"/>
                                  <a:gd name="T60" fmla="*/ 0 w 10"/>
                                  <a:gd name="T61" fmla="*/ 2 h 13"/>
                                  <a:gd name="T62" fmla="*/ 0 w 10"/>
                                  <a:gd name="T63" fmla="*/ 1 h 13"/>
                                  <a:gd name="T64" fmla="*/ 0 w 10"/>
                                  <a:gd name="T65" fmla="*/ 1 h 13"/>
                                  <a:gd name="T66" fmla="*/ 0 w 10"/>
                                  <a:gd name="T67" fmla="*/ 1 h 13"/>
                                  <a:gd name="T68" fmla="*/ 0 w 10"/>
                                  <a:gd name="T69" fmla="*/ 0 h 13"/>
                                  <a:gd name="T70" fmla="*/ 0 w 10"/>
                                  <a:gd name="T71" fmla="*/ 0 h 13"/>
                                  <a:gd name="T72" fmla="*/ 0 w 10"/>
                                  <a:gd name="T73" fmla="*/ 0 h 13"/>
                                  <a:gd name="T74" fmla="*/ 1 w 10"/>
                                  <a:gd name="T75" fmla="*/ 0 h 13"/>
                                  <a:gd name="T76" fmla="*/ 1 w 10"/>
                                  <a:gd name="T77" fmla="*/ 0 h 13"/>
                                  <a:gd name="T78" fmla="*/ 1 w 10"/>
                                  <a:gd name="T79" fmla="*/ 0 h 13"/>
                                  <a:gd name="T80" fmla="*/ 1 w 10"/>
                                  <a:gd name="T81" fmla="*/ 0 h 13"/>
                                  <a:gd name="T82" fmla="*/ 2 w 10"/>
                                  <a:gd name="T83" fmla="*/ 0 h 13"/>
                                  <a:gd name="T84" fmla="*/ 8 w 10"/>
                                  <a:gd name="T85" fmla="*/ 1 h 13"/>
                                  <a:gd name="T86" fmla="*/ 9 w 10"/>
                                  <a:gd name="T87" fmla="*/ 1 h 13"/>
                                  <a:gd name="T88" fmla="*/ 9 w 10"/>
                                  <a:gd name="T89" fmla="*/ 1 h 13"/>
                                  <a:gd name="T90" fmla="*/ 9 w 10"/>
                                  <a:gd name="T91" fmla="*/ 1 h 13"/>
                                  <a:gd name="T92" fmla="*/ 9 w 10"/>
                                  <a:gd name="T93" fmla="*/ 1 h 13"/>
                                  <a:gd name="T94" fmla="*/ 10 w 10"/>
                                  <a:gd name="T95" fmla="*/ 1 h 13"/>
                                  <a:gd name="T96" fmla="*/ 10 w 10"/>
                                  <a:gd name="T97" fmla="*/ 1 h 13"/>
                                  <a:gd name="T98" fmla="*/ 10 w 10"/>
                                  <a:gd name="T99" fmla="*/ 2 h 13"/>
                                  <a:gd name="T100" fmla="*/ 10 w 10"/>
                                  <a:gd name="T101" fmla="*/ 2 h 13"/>
                                  <a:gd name="T102" fmla="*/ 10 w 10"/>
                                  <a:gd name="T103" fmla="*/ 2 h 13"/>
                                  <a:gd name="T104" fmla="*/ 10 w 10"/>
                                  <a:gd name="T105" fmla="*/ 2 h 13"/>
                                  <a:gd name="T106" fmla="*/ 10 w 10"/>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10" y="3"/>
                                    </a:moveTo>
                                    <a:lnTo>
                                      <a:pt x="10" y="9"/>
                                    </a:lnTo>
                                    <a:lnTo>
                                      <a:pt x="10" y="9"/>
                                    </a:lnTo>
                                    <a:lnTo>
                                      <a:pt x="10" y="9"/>
                                    </a:lnTo>
                                    <a:lnTo>
                                      <a:pt x="10" y="9"/>
                                    </a:lnTo>
                                    <a:lnTo>
                                      <a:pt x="10" y="9"/>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8" y="11"/>
                                    </a:lnTo>
                                    <a:lnTo>
                                      <a:pt x="8" y="11"/>
                                    </a:lnTo>
                                    <a:lnTo>
                                      <a:pt x="8" y="11"/>
                                    </a:lnTo>
                                    <a:lnTo>
                                      <a:pt x="8" y="11"/>
                                    </a:lnTo>
                                    <a:lnTo>
                                      <a:pt x="8" y="11"/>
                                    </a:lnTo>
                                    <a:lnTo>
                                      <a:pt x="8" y="11"/>
                                    </a:lnTo>
                                    <a:lnTo>
                                      <a:pt x="2" y="13"/>
                                    </a:lnTo>
                                    <a:lnTo>
                                      <a:pt x="2" y="13"/>
                                    </a:lnTo>
                                    <a:lnTo>
                                      <a:pt x="2" y="13"/>
                                    </a:lnTo>
                                    <a:lnTo>
                                      <a:pt x="2" y="13"/>
                                    </a:lnTo>
                                    <a:lnTo>
                                      <a:pt x="2" y="13"/>
                                    </a:lnTo>
                                    <a:lnTo>
                                      <a:pt x="2" y="13"/>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8" y="1"/>
                                    </a:lnTo>
                                    <a:lnTo>
                                      <a:pt x="8" y="1"/>
                                    </a:lnTo>
                                    <a:lnTo>
                                      <a:pt x="8" y="1"/>
                                    </a:lnTo>
                                    <a:lnTo>
                                      <a:pt x="8" y="1"/>
                                    </a:lnTo>
                                    <a:lnTo>
                                      <a:pt x="8" y="1"/>
                                    </a:lnTo>
                                    <a:lnTo>
                                      <a:pt x="8" y="1"/>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68" name="Freeform 4868"/>
                            <wps:cNvSpPr>
                              <a:spLocks/>
                            </wps:cNvSpPr>
                            <wps:spPr bwMode="auto">
                              <a:xfrm>
                                <a:off x="793" y="154"/>
                                <a:ext cx="10" cy="13"/>
                              </a:xfrm>
                              <a:custGeom>
                                <a:avLst/>
                                <a:gdLst>
                                  <a:gd name="T0" fmla="*/ 10 w 10"/>
                                  <a:gd name="T1" fmla="*/ 9 h 13"/>
                                  <a:gd name="T2" fmla="*/ 10 w 10"/>
                                  <a:gd name="T3" fmla="*/ 10 h 13"/>
                                  <a:gd name="T4" fmla="*/ 10 w 10"/>
                                  <a:gd name="T5" fmla="*/ 10 h 13"/>
                                  <a:gd name="T6" fmla="*/ 10 w 10"/>
                                  <a:gd name="T7" fmla="*/ 10 h 13"/>
                                  <a:gd name="T8" fmla="*/ 10 w 10"/>
                                  <a:gd name="T9" fmla="*/ 10 h 13"/>
                                  <a:gd name="T10" fmla="*/ 10 w 10"/>
                                  <a:gd name="T11" fmla="*/ 11 h 13"/>
                                  <a:gd name="T12" fmla="*/ 10 w 10"/>
                                  <a:gd name="T13" fmla="*/ 11 h 13"/>
                                  <a:gd name="T14" fmla="*/ 9 w 10"/>
                                  <a:gd name="T15" fmla="*/ 11 h 13"/>
                                  <a:gd name="T16" fmla="*/ 9 w 10"/>
                                  <a:gd name="T17" fmla="*/ 11 h 13"/>
                                  <a:gd name="T18" fmla="*/ 9 w 10"/>
                                  <a:gd name="T19" fmla="*/ 11 h 13"/>
                                  <a:gd name="T20" fmla="*/ 8 w 10"/>
                                  <a:gd name="T21" fmla="*/ 11 h 13"/>
                                  <a:gd name="T22" fmla="*/ 2 w 10"/>
                                  <a:gd name="T23" fmla="*/ 13 h 13"/>
                                  <a:gd name="T24" fmla="*/ 2 w 10"/>
                                  <a:gd name="T25" fmla="*/ 13 h 13"/>
                                  <a:gd name="T26" fmla="*/ 1 w 10"/>
                                  <a:gd name="T27" fmla="*/ 12 h 13"/>
                                  <a:gd name="T28" fmla="*/ 1 w 10"/>
                                  <a:gd name="T29" fmla="*/ 12 h 13"/>
                                  <a:gd name="T30" fmla="*/ 1 w 10"/>
                                  <a:gd name="T31" fmla="*/ 12 h 13"/>
                                  <a:gd name="T32" fmla="*/ 1 w 10"/>
                                  <a:gd name="T33" fmla="*/ 12 h 13"/>
                                  <a:gd name="T34" fmla="*/ 0 w 10"/>
                                  <a:gd name="T35" fmla="*/ 12 h 13"/>
                                  <a:gd name="T36" fmla="*/ 0 w 10"/>
                                  <a:gd name="T37" fmla="*/ 12 h 13"/>
                                  <a:gd name="T38" fmla="*/ 0 w 10"/>
                                  <a:gd name="T39" fmla="*/ 12 h 13"/>
                                  <a:gd name="T40" fmla="*/ 0 w 10"/>
                                  <a:gd name="T41" fmla="*/ 11 h 13"/>
                                  <a:gd name="T42" fmla="*/ 0 w 10"/>
                                  <a:gd name="T43" fmla="*/ 11 h 13"/>
                                  <a:gd name="T44" fmla="*/ 0 w 10"/>
                                  <a:gd name="T45" fmla="*/ 11 h 13"/>
                                  <a:gd name="T46" fmla="*/ 0 w 10"/>
                                  <a:gd name="T47" fmla="*/ 11 h 13"/>
                                  <a:gd name="T48" fmla="*/ 0 w 10"/>
                                  <a:gd name="T49" fmla="*/ 10 h 13"/>
                                  <a:gd name="T50" fmla="*/ 0 w 10"/>
                                  <a:gd name="T51" fmla="*/ 10 h 13"/>
                                  <a:gd name="T52" fmla="*/ 0 w 10"/>
                                  <a:gd name="T53" fmla="*/ 10 h 13"/>
                                  <a:gd name="T54" fmla="*/ 0 w 10"/>
                                  <a:gd name="T55" fmla="*/ 2 h 13"/>
                                  <a:gd name="T56" fmla="*/ 0 w 10"/>
                                  <a:gd name="T57" fmla="*/ 2 h 13"/>
                                  <a:gd name="T58" fmla="*/ 0 w 10"/>
                                  <a:gd name="T59" fmla="*/ 2 h 13"/>
                                  <a:gd name="T60" fmla="*/ 0 w 10"/>
                                  <a:gd name="T61" fmla="*/ 2 h 13"/>
                                  <a:gd name="T62" fmla="*/ 0 w 10"/>
                                  <a:gd name="T63" fmla="*/ 1 h 13"/>
                                  <a:gd name="T64" fmla="*/ 0 w 10"/>
                                  <a:gd name="T65" fmla="*/ 1 h 13"/>
                                  <a:gd name="T66" fmla="*/ 0 w 10"/>
                                  <a:gd name="T67" fmla="*/ 1 h 13"/>
                                  <a:gd name="T68" fmla="*/ 0 w 10"/>
                                  <a:gd name="T69" fmla="*/ 0 h 13"/>
                                  <a:gd name="T70" fmla="*/ 0 w 10"/>
                                  <a:gd name="T71" fmla="*/ 0 h 13"/>
                                  <a:gd name="T72" fmla="*/ 0 w 10"/>
                                  <a:gd name="T73" fmla="*/ 0 h 13"/>
                                  <a:gd name="T74" fmla="*/ 1 w 10"/>
                                  <a:gd name="T75" fmla="*/ 0 h 13"/>
                                  <a:gd name="T76" fmla="*/ 1 w 10"/>
                                  <a:gd name="T77" fmla="*/ 0 h 13"/>
                                  <a:gd name="T78" fmla="*/ 1 w 10"/>
                                  <a:gd name="T79" fmla="*/ 0 h 13"/>
                                  <a:gd name="T80" fmla="*/ 1 w 10"/>
                                  <a:gd name="T81" fmla="*/ 0 h 13"/>
                                  <a:gd name="T82" fmla="*/ 2 w 10"/>
                                  <a:gd name="T83" fmla="*/ 0 h 13"/>
                                  <a:gd name="T84" fmla="*/ 8 w 10"/>
                                  <a:gd name="T85" fmla="*/ 1 h 13"/>
                                  <a:gd name="T86" fmla="*/ 9 w 10"/>
                                  <a:gd name="T87" fmla="*/ 1 h 13"/>
                                  <a:gd name="T88" fmla="*/ 9 w 10"/>
                                  <a:gd name="T89" fmla="*/ 1 h 13"/>
                                  <a:gd name="T90" fmla="*/ 9 w 10"/>
                                  <a:gd name="T91" fmla="*/ 1 h 13"/>
                                  <a:gd name="T92" fmla="*/ 9 w 10"/>
                                  <a:gd name="T93" fmla="*/ 1 h 13"/>
                                  <a:gd name="T94" fmla="*/ 10 w 10"/>
                                  <a:gd name="T95" fmla="*/ 1 h 13"/>
                                  <a:gd name="T96" fmla="*/ 10 w 10"/>
                                  <a:gd name="T97" fmla="*/ 1 h 13"/>
                                  <a:gd name="T98" fmla="*/ 10 w 10"/>
                                  <a:gd name="T99" fmla="*/ 2 h 13"/>
                                  <a:gd name="T100" fmla="*/ 10 w 10"/>
                                  <a:gd name="T101" fmla="*/ 2 h 13"/>
                                  <a:gd name="T102" fmla="*/ 10 w 10"/>
                                  <a:gd name="T103" fmla="*/ 2 h 13"/>
                                  <a:gd name="T104" fmla="*/ 10 w 10"/>
                                  <a:gd name="T105" fmla="*/ 2 h 13"/>
                                  <a:gd name="T106" fmla="*/ 10 w 10"/>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10" y="3"/>
                                    </a:moveTo>
                                    <a:lnTo>
                                      <a:pt x="10" y="9"/>
                                    </a:lnTo>
                                    <a:lnTo>
                                      <a:pt x="10" y="9"/>
                                    </a:lnTo>
                                    <a:lnTo>
                                      <a:pt x="10" y="9"/>
                                    </a:lnTo>
                                    <a:lnTo>
                                      <a:pt x="10" y="9"/>
                                    </a:lnTo>
                                    <a:lnTo>
                                      <a:pt x="10" y="9"/>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8" y="11"/>
                                    </a:lnTo>
                                    <a:lnTo>
                                      <a:pt x="8" y="11"/>
                                    </a:lnTo>
                                    <a:lnTo>
                                      <a:pt x="8" y="11"/>
                                    </a:lnTo>
                                    <a:lnTo>
                                      <a:pt x="8" y="11"/>
                                    </a:lnTo>
                                    <a:lnTo>
                                      <a:pt x="8" y="11"/>
                                    </a:lnTo>
                                    <a:lnTo>
                                      <a:pt x="8" y="11"/>
                                    </a:lnTo>
                                    <a:lnTo>
                                      <a:pt x="2" y="13"/>
                                    </a:lnTo>
                                    <a:lnTo>
                                      <a:pt x="2" y="13"/>
                                    </a:lnTo>
                                    <a:lnTo>
                                      <a:pt x="2" y="13"/>
                                    </a:lnTo>
                                    <a:lnTo>
                                      <a:pt x="2" y="13"/>
                                    </a:lnTo>
                                    <a:lnTo>
                                      <a:pt x="2" y="13"/>
                                    </a:lnTo>
                                    <a:lnTo>
                                      <a:pt x="2" y="13"/>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8" y="1"/>
                                    </a:lnTo>
                                    <a:lnTo>
                                      <a:pt x="8" y="1"/>
                                    </a:lnTo>
                                    <a:lnTo>
                                      <a:pt x="8" y="1"/>
                                    </a:lnTo>
                                    <a:lnTo>
                                      <a:pt x="8" y="1"/>
                                    </a:lnTo>
                                    <a:lnTo>
                                      <a:pt x="8" y="1"/>
                                    </a:lnTo>
                                    <a:lnTo>
                                      <a:pt x="8" y="1"/>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69" name="Freeform 4869"/>
                            <wps:cNvSpPr>
                              <a:spLocks/>
                            </wps:cNvSpPr>
                            <wps:spPr bwMode="auto">
                              <a:xfrm>
                                <a:off x="803" y="163"/>
                                <a:ext cx="2" cy="3"/>
                              </a:xfrm>
                              <a:custGeom>
                                <a:avLst/>
                                <a:gdLst>
                                  <a:gd name="T0" fmla="*/ 2 w 2"/>
                                  <a:gd name="T1" fmla="*/ 1 h 3"/>
                                  <a:gd name="T2" fmla="*/ 0 w 2"/>
                                  <a:gd name="T3" fmla="*/ 0 h 3"/>
                                  <a:gd name="T4" fmla="*/ 0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70" name="Freeform 4870"/>
                            <wps:cNvSpPr>
                              <a:spLocks/>
                            </wps:cNvSpPr>
                            <wps:spPr bwMode="auto">
                              <a:xfrm>
                                <a:off x="803" y="163"/>
                                <a:ext cx="2" cy="3"/>
                              </a:xfrm>
                              <a:custGeom>
                                <a:avLst/>
                                <a:gdLst>
                                  <a:gd name="T0" fmla="*/ 2 w 2"/>
                                  <a:gd name="T1" fmla="*/ 1 h 3"/>
                                  <a:gd name="T2" fmla="*/ 0 w 2"/>
                                  <a:gd name="T3" fmla="*/ 0 h 3"/>
                                  <a:gd name="T4" fmla="*/ 0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71" name="Freeform 4871"/>
                            <wps:cNvSpPr>
                              <a:spLocks/>
                            </wps:cNvSpPr>
                            <wps:spPr bwMode="auto">
                              <a:xfrm>
                                <a:off x="803" y="155"/>
                                <a:ext cx="2" cy="3"/>
                              </a:xfrm>
                              <a:custGeom>
                                <a:avLst/>
                                <a:gdLst>
                                  <a:gd name="T0" fmla="*/ 2 w 2"/>
                                  <a:gd name="T1" fmla="*/ 1 h 3"/>
                                  <a:gd name="T2" fmla="*/ 0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0" y="3"/>
                                    </a:lnTo>
                                    <a:lnTo>
                                      <a:pt x="0" y="1"/>
                                    </a:lnTo>
                                    <a:lnTo>
                                      <a:pt x="2" y="0"/>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72" name="Freeform 4872"/>
                            <wps:cNvSpPr>
                              <a:spLocks/>
                            </wps:cNvSpPr>
                            <wps:spPr bwMode="auto">
                              <a:xfrm>
                                <a:off x="803" y="155"/>
                                <a:ext cx="2" cy="3"/>
                              </a:xfrm>
                              <a:custGeom>
                                <a:avLst/>
                                <a:gdLst>
                                  <a:gd name="T0" fmla="*/ 2 w 2"/>
                                  <a:gd name="T1" fmla="*/ 1 h 3"/>
                                  <a:gd name="T2" fmla="*/ 0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0" y="3"/>
                                    </a:lnTo>
                                    <a:lnTo>
                                      <a:pt x="0" y="1"/>
                                    </a:lnTo>
                                    <a:lnTo>
                                      <a:pt x="2" y="0"/>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73" name="Rectangle 4873"/>
                            <wps:cNvSpPr>
                              <a:spLocks noChangeArrowheads="1"/>
                            </wps:cNvSpPr>
                            <wps:spPr bwMode="auto">
                              <a:xfrm>
                                <a:off x="803" y="159"/>
                                <a:ext cx="1"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874" name="Rectangle 4874"/>
                            <wps:cNvSpPr>
                              <a:spLocks noChangeArrowheads="1"/>
                            </wps:cNvSpPr>
                            <wps:spPr bwMode="auto">
                              <a:xfrm>
                                <a:off x="803" y="159"/>
                                <a:ext cx="1"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75" name="Freeform 4875"/>
                            <wps:cNvSpPr>
                              <a:spLocks/>
                            </wps:cNvSpPr>
                            <wps:spPr bwMode="auto">
                              <a:xfrm>
                                <a:off x="803" y="161"/>
                                <a:ext cx="1" cy="1"/>
                              </a:xfrm>
                              <a:custGeom>
                                <a:avLst/>
                                <a:gdLst>
                                  <a:gd name="T0" fmla="*/ 0 w 1"/>
                                  <a:gd name="T1" fmla="*/ 0 h 1"/>
                                  <a:gd name="T2" fmla="*/ 1 w 1"/>
                                  <a:gd name="T3" fmla="*/ 0 h 1"/>
                                  <a:gd name="T4" fmla="*/ 1 w 1"/>
                                  <a:gd name="T5" fmla="*/ 1 h 1"/>
                                  <a:gd name="T6" fmla="*/ 0 w 1"/>
                                  <a:gd name="T7" fmla="*/ 1 h 1"/>
                                  <a:gd name="T8" fmla="*/ 0 w 1"/>
                                  <a:gd name="T9" fmla="*/ 1 h 1"/>
                                  <a:gd name="T10" fmla="*/ 0 w 1"/>
                                  <a:gd name="T11" fmla="*/ 1 h 1"/>
                                  <a:gd name="T12" fmla="*/ 0 w 1"/>
                                  <a:gd name="T13" fmla="*/ 1 h 1"/>
                                  <a:gd name="T14" fmla="*/ 0 w 1"/>
                                  <a:gd name="T15" fmla="*/ 1 h 1"/>
                                  <a:gd name="T16" fmla="*/ 0 w 1"/>
                                  <a:gd name="T17" fmla="*/ 0 h 1"/>
                                  <a:gd name="T18" fmla="*/ 0 w 1"/>
                                  <a:gd name="T19" fmla="*/ 0 h 1"/>
                                  <a:gd name="T20" fmla="*/ 0 w 1"/>
                                  <a:gd name="T21" fmla="*/ 0 h 1"/>
                                  <a:gd name="T22" fmla="*/ 0 w 1"/>
                                  <a:gd name="T23" fmla="*/ 0 h 1"/>
                                  <a:gd name="T24" fmla="*/ 0 w 1"/>
                                  <a:gd name="T25" fmla="*/ 0 h 1"/>
                                  <a:gd name="T26" fmla="*/ 0 w 1"/>
                                  <a:gd name="T27" fmla="*/ 0 h 1"/>
                                  <a:gd name="T28" fmla="*/ 0 w 1"/>
                                  <a:gd name="T29" fmla="*/ 0 h 1"/>
                                  <a:gd name="T30" fmla="*/ 0 w 1"/>
                                  <a:gd name="T31" fmla="*/ 0 h 1"/>
                                  <a:gd name="T32" fmla="*/ 0 w 1"/>
                                  <a:gd name="T33" fmla="*/ 0 h 1"/>
                                  <a:gd name="T34" fmla="*/ 0 w 1"/>
                                  <a:gd name="T35" fmla="*/ 0 h 1"/>
                                  <a:gd name="T36" fmla="*/ 0 w 1"/>
                                  <a:gd name="T37" fmla="*/ 0 h 1"/>
                                  <a:gd name="T38" fmla="*/ 0 w 1"/>
                                  <a:gd name="T39" fmla="*/ 0 h 1"/>
                                  <a:gd name="T40" fmla="*/ 0 w 1"/>
                                  <a:gd name="T41" fmla="*/ 0 h 1"/>
                                  <a:gd name="T42" fmla="*/ 0 w 1"/>
                                  <a:gd name="T43" fmla="*/ 0 h 1"/>
                                  <a:gd name="T44" fmla="*/ 0 w 1"/>
                                  <a:gd name="T45" fmla="*/ 0 h 1"/>
                                  <a:gd name="T46" fmla="*/ 0 w 1"/>
                                  <a:gd name="T47" fmla="*/ 0 h 1"/>
                                  <a:gd name="T48" fmla="*/ 0 w 1"/>
                                  <a:gd name="T49" fmla="*/ 0 h 1"/>
                                  <a:gd name="T50" fmla="*/ 0 w 1"/>
                                  <a:gd name="T51" fmla="*/ 0 h 1"/>
                                  <a:gd name="T52" fmla="*/ 0 w 1"/>
                                  <a:gd name="T53" fmla="*/ 0 h 1"/>
                                  <a:gd name="T54" fmla="*/ 0 w 1"/>
                                  <a:gd name="T55" fmla="*/ 0 h 1"/>
                                  <a:gd name="T56" fmla="*/ 0 w 1"/>
                                  <a:gd name="T57" fmla="*/ 0 h 1"/>
                                  <a:gd name="T58" fmla="*/ 0 w 1"/>
                                  <a:gd name="T59" fmla="*/ 0 h 1"/>
                                  <a:gd name="T60" fmla="*/ 0 w 1"/>
                                  <a:gd name="T61" fmla="*/ 0 h 1"/>
                                  <a:gd name="T62" fmla="*/ 0 w 1"/>
                                  <a:gd name="T63" fmla="*/ 0 h 1"/>
                                  <a:gd name="T64" fmla="*/ 0 w 1"/>
                                  <a:gd name="T65" fmla="*/ 0 h 1"/>
                                  <a:gd name="T66" fmla="*/ 0 w 1"/>
                                  <a:gd name="T67" fmla="*/ 0 h 1"/>
                                  <a:gd name="T68" fmla="*/ 0 w 1"/>
                                  <a:gd name="T69" fmla="*/ 0 h 1"/>
                                  <a:gd name="T70" fmla="*/ 0 w 1"/>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0" y="0"/>
                                    </a:moveTo>
                                    <a:lnTo>
                                      <a:pt x="1" y="0"/>
                                    </a:lnTo>
                                    <a:lnTo>
                                      <a:pt x="1"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76" name="Freeform 4876"/>
                            <wps:cNvSpPr>
                              <a:spLocks/>
                            </wps:cNvSpPr>
                            <wps:spPr bwMode="auto">
                              <a:xfrm>
                                <a:off x="803" y="161"/>
                                <a:ext cx="1" cy="1"/>
                              </a:xfrm>
                              <a:custGeom>
                                <a:avLst/>
                                <a:gdLst>
                                  <a:gd name="T0" fmla="*/ 0 w 1"/>
                                  <a:gd name="T1" fmla="*/ 0 h 1"/>
                                  <a:gd name="T2" fmla="*/ 1 w 1"/>
                                  <a:gd name="T3" fmla="*/ 0 h 1"/>
                                  <a:gd name="T4" fmla="*/ 1 w 1"/>
                                  <a:gd name="T5" fmla="*/ 1 h 1"/>
                                  <a:gd name="T6" fmla="*/ 0 w 1"/>
                                  <a:gd name="T7" fmla="*/ 1 h 1"/>
                                  <a:gd name="T8" fmla="*/ 0 w 1"/>
                                  <a:gd name="T9" fmla="*/ 1 h 1"/>
                                  <a:gd name="T10" fmla="*/ 0 w 1"/>
                                  <a:gd name="T11" fmla="*/ 1 h 1"/>
                                  <a:gd name="T12" fmla="*/ 0 w 1"/>
                                  <a:gd name="T13" fmla="*/ 1 h 1"/>
                                  <a:gd name="T14" fmla="*/ 0 w 1"/>
                                  <a:gd name="T15" fmla="*/ 1 h 1"/>
                                  <a:gd name="T16" fmla="*/ 0 w 1"/>
                                  <a:gd name="T17" fmla="*/ 0 h 1"/>
                                  <a:gd name="T18" fmla="*/ 0 w 1"/>
                                  <a:gd name="T19" fmla="*/ 0 h 1"/>
                                  <a:gd name="T20" fmla="*/ 0 w 1"/>
                                  <a:gd name="T21" fmla="*/ 0 h 1"/>
                                  <a:gd name="T22" fmla="*/ 0 w 1"/>
                                  <a:gd name="T23" fmla="*/ 0 h 1"/>
                                  <a:gd name="T24" fmla="*/ 0 w 1"/>
                                  <a:gd name="T25" fmla="*/ 0 h 1"/>
                                  <a:gd name="T26" fmla="*/ 0 w 1"/>
                                  <a:gd name="T27" fmla="*/ 0 h 1"/>
                                  <a:gd name="T28" fmla="*/ 0 w 1"/>
                                  <a:gd name="T29" fmla="*/ 0 h 1"/>
                                  <a:gd name="T30" fmla="*/ 0 w 1"/>
                                  <a:gd name="T31" fmla="*/ 0 h 1"/>
                                  <a:gd name="T32" fmla="*/ 0 w 1"/>
                                  <a:gd name="T33" fmla="*/ 0 h 1"/>
                                  <a:gd name="T34" fmla="*/ 0 w 1"/>
                                  <a:gd name="T35" fmla="*/ 0 h 1"/>
                                  <a:gd name="T36" fmla="*/ 0 w 1"/>
                                  <a:gd name="T37" fmla="*/ 0 h 1"/>
                                  <a:gd name="T38" fmla="*/ 0 w 1"/>
                                  <a:gd name="T39" fmla="*/ 0 h 1"/>
                                  <a:gd name="T40" fmla="*/ 0 w 1"/>
                                  <a:gd name="T41" fmla="*/ 0 h 1"/>
                                  <a:gd name="T42" fmla="*/ 0 w 1"/>
                                  <a:gd name="T43" fmla="*/ 0 h 1"/>
                                  <a:gd name="T44" fmla="*/ 0 w 1"/>
                                  <a:gd name="T45" fmla="*/ 0 h 1"/>
                                  <a:gd name="T46" fmla="*/ 0 w 1"/>
                                  <a:gd name="T47" fmla="*/ 0 h 1"/>
                                  <a:gd name="T48" fmla="*/ 0 w 1"/>
                                  <a:gd name="T49" fmla="*/ 0 h 1"/>
                                  <a:gd name="T50" fmla="*/ 0 w 1"/>
                                  <a:gd name="T51" fmla="*/ 0 h 1"/>
                                  <a:gd name="T52" fmla="*/ 0 w 1"/>
                                  <a:gd name="T53" fmla="*/ 0 h 1"/>
                                  <a:gd name="T54" fmla="*/ 0 w 1"/>
                                  <a:gd name="T55" fmla="*/ 0 h 1"/>
                                  <a:gd name="T56" fmla="*/ 0 w 1"/>
                                  <a:gd name="T57" fmla="*/ 0 h 1"/>
                                  <a:gd name="T58" fmla="*/ 0 w 1"/>
                                  <a:gd name="T59" fmla="*/ 0 h 1"/>
                                  <a:gd name="T60" fmla="*/ 0 w 1"/>
                                  <a:gd name="T61" fmla="*/ 0 h 1"/>
                                  <a:gd name="T62" fmla="*/ 0 w 1"/>
                                  <a:gd name="T63" fmla="*/ 0 h 1"/>
                                  <a:gd name="T64" fmla="*/ 0 w 1"/>
                                  <a:gd name="T65" fmla="*/ 0 h 1"/>
                                  <a:gd name="T66" fmla="*/ 0 w 1"/>
                                  <a:gd name="T67" fmla="*/ 0 h 1"/>
                                  <a:gd name="T68" fmla="*/ 0 w 1"/>
                                  <a:gd name="T69" fmla="*/ 0 h 1"/>
                                  <a:gd name="T70" fmla="*/ 0 w 1"/>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0" y="0"/>
                                    </a:moveTo>
                                    <a:lnTo>
                                      <a:pt x="1" y="0"/>
                                    </a:lnTo>
                                    <a:lnTo>
                                      <a:pt x="1"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77" name="Freeform 4877"/>
                            <wps:cNvSpPr>
                              <a:spLocks/>
                            </wps:cNvSpPr>
                            <wps:spPr bwMode="auto">
                              <a:xfrm>
                                <a:off x="803" y="153"/>
                                <a:ext cx="3" cy="14"/>
                              </a:xfrm>
                              <a:custGeom>
                                <a:avLst/>
                                <a:gdLst>
                                  <a:gd name="T0" fmla="*/ 2 w 3"/>
                                  <a:gd name="T1" fmla="*/ 1 h 14"/>
                                  <a:gd name="T2" fmla="*/ 2 w 3"/>
                                  <a:gd name="T3" fmla="*/ 1 h 14"/>
                                  <a:gd name="T4" fmla="*/ 2 w 3"/>
                                  <a:gd name="T5" fmla="*/ 0 h 14"/>
                                  <a:gd name="T6" fmla="*/ 2 w 3"/>
                                  <a:gd name="T7" fmla="*/ 0 h 14"/>
                                  <a:gd name="T8" fmla="*/ 1 w 3"/>
                                  <a:gd name="T9" fmla="*/ 0 h 14"/>
                                  <a:gd name="T10" fmla="*/ 1 w 3"/>
                                  <a:gd name="T11" fmla="*/ 0 h 14"/>
                                  <a:gd name="T12" fmla="*/ 1 w 3"/>
                                  <a:gd name="T13" fmla="*/ 1 h 14"/>
                                  <a:gd name="T14" fmla="*/ 1 w 3"/>
                                  <a:gd name="T15" fmla="*/ 1 h 14"/>
                                  <a:gd name="T16" fmla="*/ 0 w 3"/>
                                  <a:gd name="T17" fmla="*/ 2 h 14"/>
                                  <a:gd name="T18" fmla="*/ 0 w 3"/>
                                  <a:gd name="T19" fmla="*/ 2 h 14"/>
                                  <a:gd name="T20" fmla="*/ 1 w 3"/>
                                  <a:gd name="T21" fmla="*/ 3 h 14"/>
                                  <a:gd name="T22" fmla="*/ 1 w 3"/>
                                  <a:gd name="T23" fmla="*/ 4 h 14"/>
                                  <a:gd name="T24" fmla="*/ 1 w 3"/>
                                  <a:gd name="T25" fmla="*/ 4 h 14"/>
                                  <a:gd name="T26" fmla="*/ 1 w 3"/>
                                  <a:gd name="T27" fmla="*/ 5 h 14"/>
                                  <a:gd name="T28" fmla="*/ 1 w 3"/>
                                  <a:gd name="T29" fmla="*/ 6 h 14"/>
                                  <a:gd name="T30" fmla="*/ 1 w 3"/>
                                  <a:gd name="T31" fmla="*/ 6 h 14"/>
                                  <a:gd name="T32" fmla="*/ 1 w 3"/>
                                  <a:gd name="T33" fmla="*/ 7 h 14"/>
                                  <a:gd name="T34" fmla="*/ 1 w 3"/>
                                  <a:gd name="T35" fmla="*/ 8 h 14"/>
                                  <a:gd name="T36" fmla="*/ 1 w 3"/>
                                  <a:gd name="T37" fmla="*/ 8 h 14"/>
                                  <a:gd name="T38" fmla="*/ 1 w 3"/>
                                  <a:gd name="T39" fmla="*/ 9 h 14"/>
                                  <a:gd name="T40" fmla="*/ 1 w 3"/>
                                  <a:gd name="T41" fmla="*/ 10 h 14"/>
                                  <a:gd name="T42" fmla="*/ 1 w 3"/>
                                  <a:gd name="T43" fmla="*/ 11 h 14"/>
                                  <a:gd name="T44" fmla="*/ 1 w 3"/>
                                  <a:gd name="T45" fmla="*/ 11 h 14"/>
                                  <a:gd name="T46" fmla="*/ 0 w 3"/>
                                  <a:gd name="T47" fmla="*/ 12 h 14"/>
                                  <a:gd name="T48" fmla="*/ 0 w 3"/>
                                  <a:gd name="T49" fmla="*/ 13 h 14"/>
                                  <a:gd name="T50" fmla="*/ 1 w 3"/>
                                  <a:gd name="T51" fmla="*/ 13 h 14"/>
                                  <a:gd name="T52" fmla="*/ 1 w 3"/>
                                  <a:gd name="T53" fmla="*/ 14 h 14"/>
                                  <a:gd name="T54" fmla="*/ 1 w 3"/>
                                  <a:gd name="T55" fmla="*/ 14 h 14"/>
                                  <a:gd name="T56" fmla="*/ 1 w 3"/>
                                  <a:gd name="T57" fmla="*/ 14 h 14"/>
                                  <a:gd name="T58" fmla="*/ 2 w 3"/>
                                  <a:gd name="T59" fmla="*/ 14 h 14"/>
                                  <a:gd name="T60" fmla="*/ 2 w 3"/>
                                  <a:gd name="T61" fmla="*/ 14 h 14"/>
                                  <a:gd name="T62" fmla="*/ 2 w 3"/>
                                  <a:gd name="T63" fmla="*/ 13 h 14"/>
                                  <a:gd name="T64" fmla="*/ 2 w 3"/>
                                  <a:gd name="T65" fmla="*/ 13 h 14"/>
                                  <a:gd name="T66" fmla="*/ 2 w 3"/>
                                  <a:gd name="T67" fmla="*/ 12 h 14"/>
                                  <a:gd name="T68" fmla="*/ 2 w 3"/>
                                  <a:gd name="T69" fmla="*/ 12 h 14"/>
                                  <a:gd name="T70" fmla="*/ 2 w 3"/>
                                  <a:gd name="T71" fmla="*/ 11 h 14"/>
                                  <a:gd name="T72" fmla="*/ 2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2 w 3"/>
                                  <a:gd name="T91" fmla="*/ 4 h 14"/>
                                  <a:gd name="T92" fmla="*/ 2 w 3"/>
                                  <a:gd name="T93" fmla="*/ 3 h 14"/>
                                  <a:gd name="T94" fmla="*/ 2 w 3"/>
                                  <a:gd name="T95" fmla="*/ 3 h 14"/>
                                  <a:gd name="T96" fmla="*/ 2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2" y="2"/>
                                    </a:moveTo>
                                    <a:lnTo>
                                      <a:pt x="2" y="1"/>
                                    </a:lnTo>
                                    <a:lnTo>
                                      <a:pt x="2" y="1"/>
                                    </a:lnTo>
                                    <a:lnTo>
                                      <a:pt x="2" y="1"/>
                                    </a:lnTo>
                                    <a:lnTo>
                                      <a:pt x="2" y="1"/>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1" y="3"/>
                                    </a:lnTo>
                                    <a:lnTo>
                                      <a:pt x="1" y="3"/>
                                    </a:lnTo>
                                    <a:lnTo>
                                      <a:pt x="1" y="4"/>
                                    </a:lnTo>
                                    <a:lnTo>
                                      <a:pt x="1" y="4"/>
                                    </a:lnTo>
                                    <a:lnTo>
                                      <a:pt x="1" y="4"/>
                                    </a:lnTo>
                                    <a:lnTo>
                                      <a:pt x="1" y="5"/>
                                    </a:lnTo>
                                    <a:lnTo>
                                      <a:pt x="1" y="5"/>
                                    </a:lnTo>
                                    <a:lnTo>
                                      <a:pt x="1" y="5"/>
                                    </a:lnTo>
                                    <a:lnTo>
                                      <a:pt x="1" y="6"/>
                                    </a:lnTo>
                                    <a:lnTo>
                                      <a:pt x="1" y="6"/>
                                    </a:lnTo>
                                    <a:lnTo>
                                      <a:pt x="1" y="6"/>
                                    </a:lnTo>
                                    <a:lnTo>
                                      <a:pt x="1" y="7"/>
                                    </a:lnTo>
                                    <a:lnTo>
                                      <a:pt x="1" y="7"/>
                                    </a:lnTo>
                                    <a:lnTo>
                                      <a:pt x="1" y="7"/>
                                    </a:lnTo>
                                    <a:lnTo>
                                      <a:pt x="1" y="8"/>
                                    </a:lnTo>
                                    <a:lnTo>
                                      <a:pt x="1" y="8"/>
                                    </a:lnTo>
                                    <a:lnTo>
                                      <a:pt x="1" y="8"/>
                                    </a:lnTo>
                                    <a:lnTo>
                                      <a:pt x="1" y="9"/>
                                    </a:lnTo>
                                    <a:lnTo>
                                      <a:pt x="1" y="9"/>
                                    </a:lnTo>
                                    <a:lnTo>
                                      <a:pt x="1" y="10"/>
                                    </a:lnTo>
                                    <a:lnTo>
                                      <a:pt x="1" y="10"/>
                                    </a:lnTo>
                                    <a:lnTo>
                                      <a:pt x="1" y="10"/>
                                    </a:lnTo>
                                    <a:lnTo>
                                      <a:pt x="1" y="11"/>
                                    </a:lnTo>
                                    <a:lnTo>
                                      <a:pt x="1" y="11"/>
                                    </a:lnTo>
                                    <a:lnTo>
                                      <a:pt x="1" y="11"/>
                                    </a:lnTo>
                                    <a:lnTo>
                                      <a:pt x="0" y="12"/>
                                    </a:lnTo>
                                    <a:lnTo>
                                      <a:pt x="0" y="12"/>
                                    </a:lnTo>
                                    <a:lnTo>
                                      <a:pt x="0" y="12"/>
                                    </a:lnTo>
                                    <a:lnTo>
                                      <a:pt x="0" y="13"/>
                                    </a:lnTo>
                                    <a:lnTo>
                                      <a:pt x="0" y="13"/>
                                    </a:lnTo>
                                    <a:lnTo>
                                      <a:pt x="1" y="13"/>
                                    </a:lnTo>
                                    <a:lnTo>
                                      <a:pt x="1" y="13"/>
                                    </a:lnTo>
                                    <a:lnTo>
                                      <a:pt x="1" y="14"/>
                                    </a:lnTo>
                                    <a:lnTo>
                                      <a:pt x="1" y="14"/>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3" y="10"/>
                                    </a:lnTo>
                                    <a:lnTo>
                                      <a:pt x="3" y="10"/>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2" y="4"/>
                                    </a:lnTo>
                                    <a:lnTo>
                                      <a:pt x="2" y="4"/>
                                    </a:lnTo>
                                    <a:lnTo>
                                      <a:pt x="2" y="3"/>
                                    </a:lnTo>
                                    <a:lnTo>
                                      <a:pt x="2" y="3"/>
                                    </a:lnTo>
                                    <a:lnTo>
                                      <a:pt x="2" y="3"/>
                                    </a:lnTo>
                                    <a:lnTo>
                                      <a:pt x="2" y="2"/>
                                    </a:lnTo>
                                    <a:lnTo>
                                      <a:pt x="2"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78" name="Freeform 4878"/>
                            <wps:cNvSpPr>
                              <a:spLocks/>
                            </wps:cNvSpPr>
                            <wps:spPr bwMode="auto">
                              <a:xfrm>
                                <a:off x="803" y="153"/>
                                <a:ext cx="3" cy="14"/>
                              </a:xfrm>
                              <a:custGeom>
                                <a:avLst/>
                                <a:gdLst>
                                  <a:gd name="T0" fmla="*/ 2 w 3"/>
                                  <a:gd name="T1" fmla="*/ 1 h 14"/>
                                  <a:gd name="T2" fmla="*/ 2 w 3"/>
                                  <a:gd name="T3" fmla="*/ 1 h 14"/>
                                  <a:gd name="T4" fmla="*/ 2 w 3"/>
                                  <a:gd name="T5" fmla="*/ 0 h 14"/>
                                  <a:gd name="T6" fmla="*/ 2 w 3"/>
                                  <a:gd name="T7" fmla="*/ 0 h 14"/>
                                  <a:gd name="T8" fmla="*/ 1 w 3"/>
                                  <a:gd name="T9" fmla="*/ 0 h 14"/>
                                  <a:gd name="T10" fmla="*/ 1 w 3"/>
                                  <a:gd name="T11" fmla="*/ 0 h 14"/>
                                  <a:gd name="T12" fmla="*/ 1 w 3"/>
                                  <a:gd name="T13" fmla="*/ 1 h 14"/>
                                  <a:gd name="T14" fmla="*/ 1 w 3"/>
                                  <a:gd name="T15" fmla="*/ 1 h 14"/>
                                  <a:gd name="T16" fmla="*/ 0 w 3"/>
                                  <a:gd name="T17" fmla="*/ 2 h 14"/>
                                  <a:gd name="T18" fmla="*/ 0 w 3"/>
                                  <a:gd name="T19" fmla="*/ 2 h 14"/>
                                  <a:gd name="T20" fmla="*/ 1 w 3"/>
                                  <a:gd name="T21" fmla="*/ 3 h 14"/>
                                  <a:gd name="T22" fmla="*/ 1 w 3"/>
                                  <a:gd name="T23" fmla="*/ 4 h 14"/>
                                  <a:gd name="T24" fmla="*/ 1 w 3"/>
                                  <a:gd name="T25" fmla="*/ 4 h 14"/>
                                  <a:gd name="T26" fmla="*/ 1 w 3"/>
                                  <a:gd name="T27" fmla="*/ 5 h 14"/>
                                  <a:gd name="T28" fmla="*/ 1 w 3"/>
                                  <a:gd name="T29" fmla="*/ 6 h 14"/>
                                  <a:gd name="T30" fmla="*/ 1 w 3"/>
                                  <a:gd name="T31" fmla="*/ 6 h 14"/>
                                  <a:gd name="T32" fmla="*/ 1 w 3"/>
                                  <a:gd name="T33" fmla="*/ 7 h 14"/>
                                  <a:gd name="T34" fmla="*/ 1 w 3"/>
                                  <a:gd name="T35" fmla="*/ 8 h 14"/>
                                  <a:gd name="T36" fmla="*/ 1 w 3"/>
                                  <a:gd name="T37" fmla="*/ 8 h 14"/>
                                  <a:gd name="T38" fmla="*/ 1 w 3"/>
                                  <a:gd name="T39" fmla="*/ 9 h 14"/>
                                  <a:gd name="T40" fmla="*/ 1 w 3"/>
                                  <a:gd name="T41" fmla="*/ 10 h 14"/>
                                  <a:gd name="T42" fmla="*/ 1 w 3"/>
                                  <a:gd name="T43" fmla="*/ 11 h 14"/>
                                  <a:gd name="T44" fmla="*/ 1 w 3"/>
                                  <a:gd name="T45" fmla="*/ 11 h 14"/>
                                  <a:gd name="T46" fmla="*/ 0 w 3"/>
                                  <a:gd name="T47" fmla="*/ 12 h 14"/>
                                  <a:gd name="T48" fmla="*/ 0 w 3"/>
                                  <a:gd name="T49" fmla="*/ 13 h 14"/>
                                  <a:gd name="T50" fmla="*/ 1 w 3"/>
                                  <a:gd name="T51" fmla="*/ 13 h 14"/>
                                  <a:gd name="T52" fmla="*/ 1 w 3"/>
                                  <a:gd name="T53" fmla="*/ 14 h 14"/>
                                  <a:gd name="T54" fmla="*/ 1 w 3"/>
                                  <a:gd name="T55" fmla="*/ 14 h 14"/>
                                  <a:gd name="T56" fmla="*/ 1 w 3"/>
                                  <a:gd name="T57" fmla="*/ 14 h 14"/>
                                  <a:gd name="T58" fmla="*/ 2 w 3"/>
                                  <a:gd name="T59" fmla="*/ 14 h 14"/>
                                  <a:gd name="T60" fmla="*/ 2 w 3"/>
                                  <a:gd name="T61" fmla="*/ 14 h 14"/>
                                  <a:gd name="T62" fmla="*/ 2 w 3"/>
                                  <a:gd name="T63" fmla="*/ 13 h 14"/>
                                  <a:gd name="T64" fmla="*/ 2 w 3"/>
                                  <a:gd name="T65" fmla="*/ 13 h 14"/>
                                  <a:gd name="T66" fmla="*/ 2 w 3"/>
                                  <a:gd name="T67" fmla="*/ 12 h 14"/>
                                  <a:gd name="T68" fmla="*/ 2 w 3"/>
                                  <a:gd name="T69" fmla="*/ 12 h 14"/>
                                  <a:gd name="T70" fmla="*/ 2 w 3"/>
                                  <a:gd name="T71" fmla="*/ 11 h 14"/>
                                  <a:gd name="T72" fmla="*/ 2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2 w 3"/>
                                  <a:gd name="T91" fmla="*/ 4 h 14"/>
                                  <a:gd name="T92" fmla="*/ 2 w 3"/>
                                  <a:gd name="T93" fmla="*/ 3 h 14"/>
                                  <a:gd name="T94" fmla="*/ 2 w 3"/>
                                  <a:gd name="T95" fmla="*/ 3 h 14"/>
                                  <a:gd name="T96" fmla="*/ 2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2" y="2"/>
                                    </a:moveTo>
                                    <a:lnTo>
                                      <a:pt x="2" y="1"/>
                                    </a:lnTo>
                                    <a:lnTo>
                                      <a:pt x="2" y="1"/>
                                    </a:lnTo>
                                    <a:lnTo>
                                      <a:pt x="2" y="1"/>
                                    </a:lnTo>
                                    <a:lnTo>
                                      <a:pt x="2" y="1"/>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1" y="3"/>
                                    </a:lnTo>
                                    <a:lnTo>
                                      <a:pt x="1" y="3"/>
                                    </a:lnTo>
                                    <a:lnTo>
                                      <a:pt x="1" y="4"/>
                                    </a:lnTo>
                                    <a:lnTo>
                                      <a:pt x="1" y="4"/>
                                    </a:lnTo>
                                    <a:lnTo>
                                      <a:pt x="1" y="4"/>
                                    </a:lnTo>
                                    <a:lnTo>
                                      <a:pt x="1" y="5"/>
                                    </a:lnTo>
                                    <a:lnTo>
                                      <a:pt x="1" y="5"/>
                                    </a:lnTo>
                                    <a:lnTo>
                                      <a:pt x="1" y="5"/>
                                    </a:lnTo>
                                    <a:lnTo>
                                      <a:pt x="1" y="6"/>
                                    </a:lnTo>
                                    <a:lnTo>
                                      <a:pt x="1" y="6"/>
                                    </a:lnTo>
                                    <a:lnTo>
                                      <a:pt x="1" y="6"/>
                                    </a:lnTo>
                                    <a:lnTo>
                                      <a:pt x="1" y="7"/>
                                    </a:lnTo>
                                    <a:lnTo>
                                      <a:pt x="1" y="7"/>
                                    </a:lnTo>
                                    <a:lnTo>
                                      <a:pt x="1" y="7"/>
                                    </a:lnTo>
                                    <a:lnTo>
                                      <a:pt x="1" y="8"/>
                                    </a:lnTo>
                                    <a:lnTo>
                                      <a:pt x="1" y="8"/>
                                    </a:lnTo>
                                    <a:lnTo>
                                      <a:pt x="1" y="8"/>
                                    </a:lnTo>
                                    <a:lnTo>
                                      <a:pt x="1" y="9"/>
                                    </a:lnTo>
                                    <a:lnTo>
                                      <a:pt x="1" y="9"/>
                                    </a:lnTo>
                                    <a:lnTo>
                                      <a:pt x="1" y="10"/>
                                    </a:lnTo>
                                    <a:lnTo>
                                      <a:pt x="1" y="10"/>
                                    </a:lnTo>
                                    <a:lnTo>
                                      <a:pt x="1" y="10"/>
                                    </a:lnTo>
                                    <a:lnTo>
                                      <a:pt x="1" y="11"/>
                                    </a:lnTo>
                                    <a:lnTo>
                                      <a:pt x="1" y="11"/>
                                    </a:lnTo>
                                    <a:lnTo>
                                      <a:pt x="1" y="11"/>
                                    </a:lnTo>
                                    <a:lnTo>
                                      <a:pt x="0" y="12"/>
                                    </a:lnTo>
                                    <a:lnTo>
                                      <a:pt x="0" y="12"/>
                                    </a:lnTo>
                                    <a:lnTo>
                                      <a:pt x="0" y="12"/>
                                    </a:lnTo>
                                    <a:lnTo>
                                      <a:pt x="0" y="13"/>
                                    </a:lnTo>
                                    <a:lnTo>
                                      <a:pt x="0" y="13"/>
                                    </a:lnTo>
                                    <a:lnTo>
                                      <a:pt x="1" y="13"/>
                                    </a:lnTo>
                                    <a:lnTo>
                                      <a:pt x="1" y="13"/>
                                    </a:lnTo>
                                    <a:lnTo>
                                      <a:pt x="1" y="14"/>
                                    </a:lnTo>
                                    <a:lnTo>
                                      <a:pt x="1" y="14"/>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3" y="10"/>
                                    </a:lnTo>
                                    <a:lnTo>
                                      <a:pt x="3" y="10"/>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2" y="4"/>
                                    </a:lnTo>
                                    <a:lnTo>
                                      <a:pt x="2" y="4"/>
                                    </a:lnTo>
                                    <a:lnTo>
                                      <a:pt x="2" y="3"/>
                                    </a:lnTo>
                                    <a:lnTo>
                                      <a:pt x="2" y="3"/>
                                    </a:lnTo>
                                    <a:lnTo>
                                      <a:pt x="2" y="3"/>
                                    </a:lnTo>
                                    <a:lnTo>
                                      <a:pt x="2" y="2"/>
                                    </a:lnTo>
                                    <a:lnTo>
                                      <a:pt x="2"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879" name="Group 4879"/>
                          <wpg:cNvGrpSpPr>
                            <a:grpSpLocks/>
                          </wpg:cNvGrpSpPr>
                          <wpg:grpSpPr bwMode="auto">
                            <a:xfrm>
                              <a:off x="771" y="133"/>
                              <a:ext cx="14" cy="15"/>
                              <a:chOff x="771" y="133"/>
                              <a:chExt cx="14" cy="15"/>
                            </a:xfrm>
                          </wpg:grpSpPr>
                          <wps:wsp>
                            <wps:cNvPr id="4880" name="Freeform 4880"/>
                            <wps:cNvSpPr>
                              <a:spLocks/>
                            </wps:cNvSpPr>
                            <wps:spPr bwMode="auto">
                              <a:xfrm>
                                <a:off x="771" y="133"/>
                                <a:ext cx="14" cy="4"/>
                              </a:xfrm>
                              <a:custGeom>
                                <a:avLst/>
                                <a:gdLst>
                                  <a:gd name="T0" fmla="*/ 1 w 14"/>
                                  <a:gd name="T1" fmla="*/ 0 h 4"/>
                                  <a:gd name="T2" fmla="*/ 1 w 14"/>
                                  <a:gd name="T3" fmla="*/ 1 h 4"/>
                                  <a:gd name="T4" fmla="*/ 1 w 14"/>
                                  <a:gd name="T5" fmla="*/ 1 h 4"/>
                                  <a:gd name="T6" fmla="*/ 0 w 14"/>
                                  <a:gd name="T7" fmla="*/ 2 h 4"/>
                                  <a:gd name="T8" fmla="*/ 0 w 14"/>
                                  <a:gd name="T9" fmla="*/ 2 h 4"/>
                                  <a:gd name="T10" fmla="*/ 0 w 14"/>
                                  <a:gd name="T11" fmla="*/ 3 h 4"/>
                                  <a:gd name="T12" fmla="*/ 1 w 14"/>
                                  <a:gd name="T13" fmla="*/ 3 h 4"/>
                                  <a:gd name="T14" fmla="*/ 1 w 14"/>
                                  <a:gd name="T15" fmla="*/ 4 h 4"/>
                                  <a:gd name="T16" fmla="*/ 2 w 14"/>
                                  <a:gd name="T17" fmla="*/ 4 h 4"/>
                                  <a:gd name="T18" fmla="*/ 2 w 14"/>
                                  <a:gd name="T19" fmla="*/ 4 h 4"/>
                                  <a:gd name="T20" fmla="*/ 3 w 14"/>
                                  <a:gd name="T21" fmla="*/ 4 h 4"/>
                                  <a:gd name="T22" fmla="*/ 4 w 14"/>
                                  <a:gd name="T23" fmla="*/ 3 h 4"/>
                                  <a:gd name="T24" fmla="*/ 4 w 14"/>
                                  <a:gd name="T25" fmla="*/ 3 h 4"/>
                                  <a:gd name="T26" fmla="*/ 5 w 14"/>
                                  <a:gd name="T27" fmla="*/ 3 h 4"/>
                                  <a:gd name="T28" fmla="*/ 6 w 14"/>
                                  <a:gd name="T29" fmla="*/ 3 h 4"/>
                                  <a:gd name="T30" fmla="*/ 6 w 14"/>
                                  <a:gd name="T31" fmla="*/ 3 h 4"/>
                                  <a:gd name="T32" fmla="*/ 7 w 14"/>
                                  <a:gd name="T33" fmla="*/ 3 h 4"/>
                                  <a:gd name="T34" fmla="*/ 8 w 14"/>
                                  <a:gd name="T35" fmla="*/ 3 h 4"/>
                                  <a:gd name="T36" fmla="*/ 9 w 14"/>
                                  <a:gd name="T37" fmla="*/ 3 h 4"/>
                                  <a:gd name="T38" fmla="*/ 9 w 14"/>
                                  <a:gd name="T39" fmla="*/ 3 h 4"/>
                                  <a:gd name="T40" fmla="*/ 10 w 14"/>
                                  <a:gd name="T41" fmla="*/ 3 h 4"/>
                                  <a:gd name="T42" fmla="*/ 11 w 14"/>
                                  <a:gd name="T43" fmla="*/ 3 h 4"/>
                                  <a:gd name="T44" fmla="*/ 11 w 14"/>
                                  <a:gd name="T45" fmla="*/ 4 h 4"/>
                                  <a:gd name="T46" fmla="*/ 12 w 14"/>
                                  <a:gd name="T47" fmla="*/ 4 h 4"/>
                                  <a:gd name="T48" fmla="*/ 13 w 14"/>
                                  <a:gd name="T49" fmla="*/ 4 h 4"/>
                                  <a:gd name="T50" fmla="*/ 13 w 14"/>
                                  <a:gd name="T51" fmla="*/ 4 h 4"/>
                                  <a:gd name="T52" fmla="*/ 14 w 14"/>
                                  <a:gd name="T53" fmla="*/ 3 h 4"/>
                                  <a:gd name="T54" fmla="*/ 14 w 14"/>
                                  <a:gd name="T55" fmla="*/ 3 h 4"/>
                                  <a:gd name="T56" fmla="*/ 14 w 14"/>
                                  <a:gd name="T57" fmla="*/ 2 h 4"/>
                                  <a:gd name="T58" fmla="*/ 14 w 14"/>
                                  <a:gd name="T59" fmla="*/ 2 h 4"/>
                                  <a:gd name="T60" fmla="*/ 14 w 14"/>
                                  <a:gd name="T61" fmla="*/ 1 h 4"/>
                                  <a:gd name="T62" fmla="*/ 14 w 14"/>
                                  <a:gd name="T63" fmla="*/ 1 h 4"/>
                                  <a:gd name="T64" fmla="*/ 13 w 14"/>
                                  <a:gd name="T65" fmla="*/ 0 h 4"/>
                                  <a:gd name="T66" fmla="*/ 12 w 14"/>
                                  <a:gd name="T67" fmla="*/ 0 h 4"/>
                                  <a:gd name="T68" fmla="*/ 12 w 14"/>
                                  <a:gd name="T69" fmla="*/ 0 h 4"/>
                                  <a:gd name="T70" fmla="*/ 11 w 14"/>
                                  <a:gd name="T71" fmla="*/ 0 h 4"/>
                                  <a:gd name="T72" fmla="*/ 10 w 14"/>
                                  <a:gd name="T73" fmla="*/ 0 h 4"/>
                                  <a:gd name="T74" fmla="*/ 10 w 14"/>
                                  <a:gd name="T75" fmla="*/ 0 h 4"/>
                                  <a:gd name="T76" fmla="*/ 9 w 14"/>
                                  <a:gd name="T77" fmla="*/ 0 h 4"/>
                                  <a:gd name="T78" fmla="*/ 8 w 14"/>
                                  <a:gd name="T79" fmla="*/ 0 h 4"/>
                                  <a:gd name="T80" fmla="*/ 7 w 14"/>
                                  <a:gd name="T81" fmla="*/ 0 h 4"/>
                                  <a:gd name="T82" fmla="*/ 7 w 14"/>
                                  <a:gd name="T83" fmla="*/ 0 h 4"/>
                                  <a:gd name="T84" fmla="*/ 6 w 14"/>
                                  <a:gd name="T85" fmla="*/ 0 h 4"/>
                                  <a:gd name="T86" fmla="*/ 5 w 14"/>
                                  <a:gd name="T87" fmla="*/ 0 h 4"/>
                                  <a:gd name="T88" fmla="*/ 5 w 14"/>
                                  <a:gd name="T89" fmla="*/ 0 h 4"/>
                                  <a:gd name="T90" fmla="*/ 4 w 14"/>
                                  <a:gd name="T91" fmla="*/ 0 h 4"/>
                                  <a:gd name="T92" fmla="*/ 3 w 14"/>
                                  <a:gd name="T93" fmla="*/ 0 h 4"/>
                                  <a:gd name="T94" fmla="*/ 3 w 14"/>
                                  <a:gd name="T95" fmla="*/ 0 h 4"/>
                                  <a:gd name="T96" fmla="*/ 2 w 14"/>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2" y="0"/>
                                    </a:moveTo>
                                    <a:lnTo>
                                      <a:pt x="1" y="0"/>
                                    </a:lnTo>
                                    <a:lnTo>
                                      <a:pt x="1" y="1"/>
                                    </a:lnTo>
                                    <a:lnTo>
                                      <a:pt x="1" y="1"/>
                                    </a:lnTo>
                                    <a:lnTo>
                                      <a:pt x="1" y="1"/>
                                    </a:lnTo>
                                    <a:lnTo>
                                      <a:pt x="1" y="1"/>
                                    </a:lnTo>
                                    <a:lnTo>
                                      <a:pt x="0" y="1"/>
                                    </a:lnTo>
                                    <a:lnTo>
                                      <a:pt x="0" y="2"/>
                                    </a:lnTo>
                                    <a:lnTo>
                                      <a:pt x="0" y="2"/>
                                    </a:lnTo>
                                    <a:lnTo>
                                      <a:pt x="0" y="2"/>
                                    </a:lnTo>
                                    <a:lnTo>
                                      <a:pt x="0" y="3"/>
                                    </a:lnTo>
                                    <a:lnTo>
                                      <a:pt x="0" y="3"/>
                                    </a:lnTo>
                                    <a:lnTo>
                                      <a:pt x="1" y="3"/>
                                    </a:lnTo>
                                    <a:lnTo>
                                      <a:pt x="1" y="3"/>
                                    </a:lnTo>
                                    <a:lnTo>
                                      <a:pt x="1" y="3"/>
                                    </a:lnTo>
                                    <a:lnTo>
                                      <a:pt x="1" y="4"/>
                                    </a:lnTo>
                                    <a:lnTo>
                                      <a:pt x="1" y="4"/>
                                    </a:lnTo>
                                    <a:lnTo>
                                      <a:pt x="2" y="4"/>
                                    </a:lnTo>
                                    <a:lnTo>
                                      <a:pt x="2" y="4"/>
                                    </a:lnTo>
                                    <a:lnTo>
                                      <a:pt x="2" y="4"/>
                                    </a:lnTo>
                                    <a:lnTo>
                                      <a:pt x="3" y="4"/>
                                    </a:lnTo>
                                    <a:lnTo>
                                      <a:pt x="3" y="4"/>
                                    </a:lnTo>
                                    <a:lnTo>
                                      <a:pt x="3" y="4"/>
                                    </a:lnTo>
                                    <a:lnTo>
                                      <a:pt x="4" y="3"/>
                                    </a:lnTo>
                                    <a:lnTo>
                                      <a:pt x="4" y="3"/>
                                    </a:lnTo>
                                    <a:lnTo>
                                      <a:pt x="4" y="3"/>
                                    </a:lnTo>
                                    <a:lnTo>
                                      <a:pt x="5" y="3"/>
                                    </a:lnTo>
                                    <a:lnTo>
                                      <a:pt x="5" y="3"/>
                                    </a:lnTo>
                                    <a:lnTo>
                                      <a:pt x="5" y="3"/>
                                    </a:lnTo>
                                    <a:lnTo>
                                      <a:pt x="6" y="3"/>
                                    </a:lnTo>
                                    <a:lnTo>
                                      <a:pt x="6" y="3"/>
                                    </a:lnTo>
                                    <a:lnTo>
                                      <a:pt x="6" y="3"/>
                                    </a:lnTo>
                                    <a:lnTo>
                                      <a:pt x="7" y="3"/>
                                    </a:lnTo>
                                    <a:lnTo>
                                      <a:pt x="7" y="3"/>
                                    </a:lnTo>
                                    <a:lnTo>
                                      <a:pt x="8" y="3"/>
                                    </a:lnTo>
                                    <a:lnTo>
                                      <a:pt x="8" y="3"/>
                                    </a:lnTo>
                                    <a:lnTo>
                                      <a:pt x="8" y="3"/>
                                    </a:lnTo>
                                    <a:lnTo>
                                      <a:pt x="9" y="3"/>
                                    </a:lnTo>
                                    <a:lnTo>
                                      <a:pt x="9" y="3"/>
                                    </a:lnTo>
                                    <a:lnTo>
                                      <a:pt x="9" y="3"/>
                                    </a:lnTo>
                                    <a:lnTo>
                                      <a:pt x="10" y="3"/>
                                    </a:lnTo>
                                    <a:lnTo>
                                      <a:pt x="10" y="3"/>
                                    </a:lnTo>
                                    <a:lnTo>
                                      <a:pt x="10" y="3"/>
                                    </a:lnTo>
                                    <a:lnTo>
                                      <a:pt x="11" y="3"/>
                                    </a:lnTo>
                                    <a:lnTo>
                                      <a:pt x="11" y="4"/>
                                    </a:lnTo>
                                    <a:lnTo>
                                      <a:pt x="11" y="4"/>
                                    </a:lnTo>
                                    <a:lnTo>
                                      <a:pt x="12" y="4"/>
                                    </a:lnTo>
                                    <a:lnTo>
                                      <a:pt x="12" y="4"/>
                                    </a:lnTo>
                                    <a:lnTo>
                                      <a:pt x="12" y="4"/>
                                    </a:lnTo>
                                    <a:lnTo>
                                      <a:pt x="13" y="4"/>
                                    </a:lnTo>
                                    <a:lnTo>
                                      <a:pt x="13" y="4"/>
                                    </a:lnTo>
                                    <a:lnTo>
                                      <a:pt x="13" y="4"/>
                                    </a:lnTo>
                                    <a:lnTo>
                                      <a:pt x="13" y="3"/>
                                    </a:lnTo>
                                    <a:lnTo>
                                      <a:pt x="14" y="3"/>
                                    </a:lnTo>
                                    <a:lnTo>
                                      <a:pt x="14" y="3"/>
                                    </a:lnTo>
                                    <a:lnTo>
                                      <a:pt x="14" y="3"/>
                                    </a:lnTo>
                                    <a:lnTo>
                                      <a:pt x="14" y="3"/>
                                    </a:lnTo>
                                    <a:lnTo>
                                      <a:pt x="14" y="2"/>
                                    </a:lnTo>
                                    <a:lnTo>
                                      <a:pt x="14" y="2"/>
                                    </a:lnTo>
                                    <a:lnTo>
                                      <a:pt x="14" y="2"/>
                                    </a:lnTo>
                                    <a:lnTo>
                                      <a:pt x="14" y="1"/>
                                    </a:lnTo>
                                    <a:lnTo>
                                      <a:pt x="14" y="1"/>
                                    </a:lnTo>
                                    <a:lnTo>
                                      <a:pt x="14" y="1"/>
                                    </a:lnTo>
                                    <a:lnTo>
                                      <a:pt x="14" y="1"/>
                                    </a:lnTo>
                                    <a:lnTo>
                                      <a:pt x="13" y="1"/>
                                    </a:lnTo>
                                    <a:lnTo>
                                      <a:pt x="13" y="0"/>
                                    </a:lnTo>
                                    <a:lnTo>
                                      <a:pt x="13" y="0"/>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81" name="Freeform 4881"/>
                            <wps:cNvSpPr>
                              <a:spLocks/>
                            </wps:cNvSpPr>
                            <wps:spPr bwMode="auto">
                              <a:xfrm>
                                <a:off x="771" y="133"/>
                                <a:ext cx="14" cy="4"/>
                              </a:xfrm>
                              <a:custGeom>
                                <a:avLst/>
                                <a:gdLst>
                                  <a:gd name="T0" fmla="*/ 1 w 14"/>
                                  <a:gd name="T1" fmla="*/ 0 h 4"/>
                                  <a:gd name="T2" fmla="*/ 1 w 14"/>
                                  <a:gd name="T3" fmla="*/ 1 h 4"/>
                                  <a:gd name="T4" fmla="*/ 1 w 14"/>
                                  <a:gd name="T5" fmla="*/ 1 h 4"/>
                                  <a:gd name="T6" fmla="*/ 0 w 14"/>
                                  <a:gd name="T7" fmla="*/ 2 h 4"/>
                                  <a:gd name="T8" fmla="*/ 0 w 14"/>
                                  <a:gd name="T9" fmla="*/ 2 h 4"/>
                                  <a:gd name="T10" fmla="*/ 0 w 14"/>
                                  <a:gd name="T11" fmla="*/ 3 h 4"/>
                                  <a:gd name="T12" fmla="*/ 1 w 14"/>
                                  <a:gd name="T13" fmla="*/ 3 h 4"/>
                                  <a:gd name="T14" fmla="*/ 1 w 14"/>
                                  <a:gd name="T15" fmla="*/ 4 h 4"/>
                                  <a:gd name="T16" fmla="*/ 2 w 14"/>
                                  <a:gd name="T17" fmla="*/ 4 h 4"/>
                                  <a:gd name="T18" fmla="*/ 2 w 14"/>
                                  <a:gd name="T19" fmla="*/ 4 h 4"/>
                                  <a:gd name="T20" fmla="*/ 3 w 14"/>
                                  <a:gd name="T21" fmla="*/ 4 h 4"/>
                                  <a:gd name="T22" fmla="*/ 4 w 14"/>
                                  <a:gd name="T23" fmla="*/ 3 h 4"/>
                                  <a:gd name="T24" fmla="*/ 4 w 14"/>
                                  <a:gd name="T25" fmla="*/ 3 h 4"/>
                                  <a:gd name="T26" fmla="*/ 5 w 14"/>
                                  <a:gd name="T27" fmla="*/ 3 h 4"/>
                                  <a:gd name="T28" fmla="*/ 6 w 14"/>
                                  <a:gd name="T29" fmla="*/ 3 h 4"/>
                                  <a:gd name="T30" fmla="*/ 6 w 14"/>
                                  <a:gd name="T31" fmla="*/ 3 h 4"/>
                                  <a:gd name="T32" fmla="*/ 7 w 14"/>
                                  <a:gd name="T33" fmla="*/ 3 h 4"/>
                                  <a:gd name="T34" fmla="*/ 8 w 14"/>
                                  <a:gd name="T35" fmla="*/ 3 h 4"/>
                                  <a:gd name="T36" fmla="*/ 9 w 14"/>
                                  <a:gd name="T37" fmla="*/ 3 h 4"/>
                                  <a:gd name="T38" fmla="*/ 9 w 14"/>
                                  <a:gd name="T39" fmla="*/ 3 h 4"/>
                                  <a:gd name="T40" fmla="*/ 10 w 14"/>
                                  <a:gd name="T41" fmla="*/ 3 h 4"/>
                                  <a:gd name="T42" fmla="*/ 11 w 14"/>
                                  <a:gd name="T43" fmla="*/ 3 h 4"/>
                                  <a:gd name="T44" fmla="*/ 11 w 14"/>
                                  <a:gd name="T45" fmla="*/ 4 h 4"/>
                                  <a:gd name="T46" fmla="*/ 12 w 14"/>
                                  <a:gd name="T47" fmla="*/ 4 h 4"/>
                                  <a:gd name="T48" fmla="*/ 13 w 14"/>
                                  <a:gd name="T49" fmla="*/ 4 h 4"/>
                                  <a:gd name="T50" fmla="*/ 13 w 14"/>
                                  <a:gd name="T51" fmla="*/ 4 h 4"/>
                                  <a:gd name="T52" fmla="*/ 14 w 14"/>
                                  <a:gd name="T53" fmla="*/ 3 h 4"/>
                                  <a:gd name="T54" fmla="*/ 14 w 14"/>
                                  <a:gd name="T55" fmla="*/ 3 h 4"/>
                                  <a:gd name="T56" fmla="*/ 14 w 14"/>
                                  <a:gd name="T57" fmla="*/ 2 h 4"/>
                                  <a:gd name="T58" fmla="*/ 14 w 14"/>
                                  <a:gd name="T59" fmla="*/ 2 h 4"/>
                                  <a:gd name="T60" fmla="*/ 14 w 14"/>
                                  <a:gd name="T61" fmla="*/ 1 h 4"/>
                                  <a:gd name="T62" fmla="*/ 14 w 14"/>
                                  <a:gd name="T63" fmla="*/ 1 h 4"/>
                                  <a:gd name="T64" fmla="*/ 13 w 14"/>
                                  <a:gd name="T65" fmla="*/ 0 h 4"/>
                                  <a:gd name="T66" fmla="*/ 12 w 14"/>
                                  <a:gd name="T67" fmla="*/ 0 h 4"/>
                                  <a:gd name="T68" fmla="*/ 12 w 14"/>
                                  <a:gd name="T69" fmla="*/ 0 h 4"/>
                                  <a:gd name="T70" fmla="*/ 11 w 14"/>
                                  <a:gd name="T71" fmla="*/ 0 h 4"/>
                                  <a:gd name="T72" fmla="*/ 10 w 14"/>
                                  <a:gd name="T73" fmla="*/ 0 h 4"/>
                                  <a:gd name="T74" fmla="*/ 10 w 14"/>
                                  <a:gd name="T75" fmla="*/ 0 h 4"/>
                                  <a:gd name="T76" fmla="*/ 9 w 14"/>
                                  <a:gd name="T77" fmla="*/ 0 h 4"/>
                                  <a:gd name="T78" fmla="*/ 8 w 14"/>
                                  <a:gd name="T79" fmla="*/ 0 h 4"/>
                                  <a:gd name="T80" fmla="*/ 7 w 14"/>
                                  <a:gd name="T81" fmla="*/ 0 h 4"/>
                                  <a:gd name="T82" fmla="*/ 7 w 14"/>
                                  <a:gd name="T83" fmla="*/ 0 h 4"/>
                                  <a:gd name="T84" fmla="*/ 6 w 14"/>
                                  <a:gd name="T85" fmla="*/ 0 h 4"/>
                                  <a:gd name="T86" fmla="*/ 5 w 14"/>
                                  <a:gd name="T87" fmla="*/ 0 h 4"/>
                                  <a:gd name="T88" fmla="*/ 5 w 14"/>
                                  <a:gd name="T89" fmla="*/ 0 h 4"/>
                                  <a:gd name="T90" fmla="*/ 4 w 14"/>
                                  <a:gd name="T91" fmla="*/ 0 h 4"/>
                                  <a:gd name="T92" fmla="*/ 3 w 14"/>
                                  <a:gd name="T93" fmla="*/ 0 h 4"/>
                                  <a:gd name="T94" fmla="*/ 3 w 14"/>
                                  <a:gd name="T95" fmla="*/ 0 h 4"/>
                                  <a:gd name="T96" fmla="*/ 2 w 14"/>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2" y="0"/>
                                    </a:moveTo>
                                    <a:lnTo>
                                      <a:pt x="1" y="0"/>
                                    </a:lnTo>
                                    <a:lnTo>
                                      <a:pt x="1" y="1"/>
                                    </a:lnTo>
                                    <a:lnTo>
                                      <a:pt x="1" y="1"/>
                                    </a:lnTo>
                                    <a:lnTo>
                                      <a:pt x="1" y="1"/>
                                    </a:lnTo>
                                    <a:lnTo>
                                      <a:pt x="1" y="1"/>
                                    </a:lnTo>
                                    <a:lnTo>
                                      <a:pt x="0" y="1"/>
                                    </a:lnTo>
                                    <a:lnTo>
                                      <a:pt x="0" y="2"/>
                                    </a:lnTo>
                                    <a:lnTo>
                                      <a:pt x="0" y="2"/>
                                    </a:lnTo>
                                    <a:lnTo>
                                      <a:pt x="0" y="2"/>
                                    </a:lnTo>
                                    <a:lnTo>
                                      <a:pt x="0" y="3"/>
                                    </a:lnTo>
                                    <a:lnTo>
                                      <a:pt x="0" y="3"/>
                                    </a:lnTo>
                                    <a:lnTo>
                                      <a:pt x="1" y="3"/>
                                    </a:lnTo>
                                    <a:lnTo>
                                      <a:pt x="1" y="3"/>
                                    </a:lnTo>
                                    <a:lnTo>
                                      <a:pt x="1" y="3"/>
                                    </a:lnTo>
                                    <a:lnTo>
                                      <a:pt x="1" y="4"/>
                                    </a:lnTo>
                                    <a:lnTo>
                                      <a:pt x="1" y="4"/>
                                    </a:lnTo>
                                    <a:lnTo>
                                      <a:pt x="2" y="4"/>
                                    </a:lnTo>
                                    <a:lnTo>
                                      <a:pt x="2" y="4"/>
                                    </a:lnTo>
                                    <a:lnTo>
                                      <a:pt x="2" y="4"/>
                                    </a:lnTo>
                                    <a:lnTo>
                                      <a:pt x="3" y="4"/>
                                    </a:lnTo>
                                    <a:lnTo>
                                      <a:pt x="3" y="4"/>
                                    </a:lnTo>
                                    <a:lnTo>
                                      <a:pt x="3" y="4"/>
                                    </a:lnTo>
                                    <a:lnTo>
                                      <a:pt x="4" y="3"/>
                                    </a:lnTo>
                                    <a:lnTo>
                                      <a:pt x="4" y="3"/>
                                    </a:lnTo>
                                    <a:lnTo>
                                      <a:pt x="4" y="3"/>
                                    </a:lnTo>
                                    <a:lnTo>
                                      <a:pt x="5" y="3"/>
                                    </a:lnTo>
                                    <a:lnTo>
                                      <a:pt x="5" y="3"/>
                                    </a:lnTo>
                                    <a:lnTo>
                                      <a:pt x="5" y="3"/>
                                    </a:lnTo>
                                    <a:lnTo>
                                      <a:pt x="6" y="3"/>
                                    </a:lnTo>
                                    <a:lnTo>
                                      <a:pt x="6" y="3"/>
                                    </a:lnTo>
                                    <a:lnTo>
                                      <a:pt x="6" y="3"/>
                                    </a:lnTo>
                                    <a:lnTo>
                                      <a:pt x="7" y="3"/>
                                    </a:lnTo>
                                    <a:lnTo>
                                      <a:pt x="7" y="3"/>
                                    </a:lnTo>
                                    <a:lnTo>
                                      <a:pt x="8" y="3"/>
                                    </a:lnTo>
                                    <a:lnTo>
                                      <a:pt x="8" y="3"/>
                                    </a:lnTo>
                                    <a:lnTo>
                                      <a:pt x="8" y="3"/>
                                    </a:lnTo>
                                    <a:lnTo>
                                      <a:pt x="9" y="3"/>
                                    </a:lnTo>
                                    <a:lnTo>
                                      <a:pt x="9" y="3"/>
                                    </a:lnTo>
                                    <a:lnTo>
                                      <a:pt x="9" y="3"/>
                                    </a:lnTo>
                                    <a:lnTo>
                                      <a:pt x="10" y="3"/>
                                    </a:lnTo>
                                    <a:lnTo>
                                      <a:pt x="10" y="3"/>
                                    </a:lnTo>
                                    <a:lnTo>
                                      <a:pt x="10" y="3"/>
                                    </a:lnTo>
                                    <a:lnTo>
                                      <a:pt x="11" y="3"/>
                                    </a:lnTo>
                                    <a:lnTo>
                                      <a:pt x="11" y="4"/>
                                    </a:lnTo>
                                    <a:lnTo>
                                      <a:pt x="11" y="4"/>
                                    </a:lnTo>
                                    <a:lnTo>
                                      <a:pt x="12" y="4"/>
                                    </a:lnTo>
                                    <a:lnTo>
                                      <a:pt x="12" y="4"/>
                                    </a:lnTo>
                                    <a:lnTo>
                                      <a:pt x="12" y="4"/>
                                    </a:lnTo>
                                    <a:lnTo>
                                      <a:pt x="13" y="4"/>
                                    </a:lnTo>
                                    <a:lnTo>
                                      <a:pt x="13" y="4"/>
                                    </a:lnTo>
                                    <a:lnTo>
                                      <a:pt x="13" y="4"/>
                                    </a:lnTo>
                                    <a:lnTo>
                                      <a:pt x="13" y="3"/>
                                    </a:lnTo>
                                    <a:lnTo>
                                      <a:pt x="14" y="3"/>
                                    </a:lnTo>
                                    <a:lnTo>
                                      <a:pt x="14" y="3"/>
                                    </a:lnTo>
                                    <a:lnTo>
                                      <a:pt x="14" y="3"/>
                                    </a:lnTo>
                                    <a:lnTo>
                                      <a:pt x="14" y="3"/>
                                    </a:lnTo>
                                    <a:lnTo>
                                      <a:pt x="14" y="2"/>
                                    </a:lnTo>
                                    <a:lnTo>
                                      <a:pt x="14" y="2"/>
                                    </a:lnTo>
                                    <a:lnTo>
                                      <a:pt x="14" y="2"/>
                                    </a:lnTo>
                                    <a:lnTo>
                                      <a:pt x="14" y="1"/>
                                    </a:lnTo>
                                    <a:lnTo>
                                      <a:pt x="14" y="1"/>
                                    </a:lnTo>
                                    <a:lnTo>
                                      <a:pt x="14" y="1"/>
                                    </a:lnTo>
                                    <a:lnTo>
                                      <a:pt x="14" y="1"/>
                                    </a:lnTo>
                                    <a:lnTo>
                                      <a:pt x="13" y="1"/>
                                    </a:lnTo>
                                    <a:lnTo>
                                      <a:pt x="13" y="0"/>
                                    </a:lnTo>
                                    <a:lnTo>
                                      <a:pt x="13" y="0"/>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82" name="Freeform 4882"/>
                            <wps:cNvSpPr>
                              <a:spLocks/>
                            </wps:cNvSpPr>
                            <wps:spPr bwMode="auto">
                              <a:xfrm>
                                <a:off x="772" y="137"/>
                                <a:ext cx="13" cy="11"/>
                              </a:xfrm>
                              <a:custGeom>
                                <a:avLst/>
                                <a:gdLst>
                                  <a:gd name="T0" fmla="*/ 9 w 13"/>
                                  <a:gd name="T1" fmla="*/ 0 h 11"/>
                                  <a:gd name="T2" fmla="*/ 10 w 13"/>
                                  <a:gd name="T3" fmla="*/ 0 h 11"/>
                                  <a:gd name="T4" fmla="*/ 10 w 13"/>
                                  <a:gd name="T5" fmla="*/ 0 h 11"/>
                                  <a:gd name="T6" fmla="*/ 10 w 13"/>
                                  <a:gd name="T7" fmla="*/ 0 h 11"/>
                                  <a:gd name="T8" fmla="*/ 10 w 13"/>
                                  <a:gd name="T9" fmla="*/ 0 h 11"/>
                                  <a:gd name="T10" fmla="*/ 11 w 13"/>
                                  <a:gd name="T11" fmla="*/ 0 h 11"/>
                                  <a:gd name="T12" fmla="*/ 11 w 13"/>
                                  <a:gd name="T13" fmla="*/ 1 h 11"/>
                                  <a:gd name="T14" fmla="*/ 11 w 13"/>
                                  <a:gd name="T15" fmla="*/ 1 h 11"/>
                                  <a:gd name="T16" fmla="*/ 11 w 13"/>
                                  <a:gd name="T17" fmla="*/ 1 h 11"/>
                                  <a:gd name="T18" fmla="*/ 11 w 13"/>
                                  <a:gd name="T19" fmla="*/ 1 h 11"/>
                                  <a:gd name="T20" fmla="*/ 11 w 13"/>
                                  <a:gd name="T21" fmla="*/ 2 h 11"/>
                                  <a:gd name="T22" fmla="*/ 11 w 13"/>
                                  <a:gd name="T23" fmla="*/ 2 h 11"/>
                                  <a:gd name="T24" fmla="*/ 12 w 13"/>
                                  <a:gd name="T25" fmla="*/ 8 h 11"/>
                                  <a:gd name="T26" fmla="*/ 12 w 13"/>
                                  <a:gd name="T27" fmla="*/ 9 h 11"/>
                                  <a:gd name="T28" fmla="*/ 12 w 13"/>
                                  <a:gd name="T29" fmla="*/ 9 h 11"/>
                                  <a:gd name="T30" fmla="*/ 12 w 13"/>
                                  <a:gd name="T31" fmla="*/ 9 h 11"/>
                                  <a:gd name="T32" fmla="*/ 12 w 13"/>
                                  <a:gd name="T33" fmla="*/ 9 h 11"/>
                                  <a:gd name="T34" fmla="*/ 12 w 13"/>
                                  <a:gd name="T35" fmla="*/ 10 h 11"/>
                                  <a:gd name="T36" fmla="*/ 12 w 13"/>
                                  <a:gd name="T37" fmla="*/ 10 h 11"/>
                                  <a:gd name="T38" fmla="*/ 12 w 13"/>
                                  <a:gd name="T39" fmla="*/ 10 h 11"/>
                                  <a:gd name="T40" fmla="*/ 11 w 13"/>
                                  <a:gd name="T41" fmla="*/ 10 h 11"/>
                                  <a:gd name="T42" fmla="*/ 11 w 13"/>
                                  <a:gd name="T43" fmla="*/ 10 h 11"/>
                                  <a:gd name="T44" fmla="*/ 11 w 13"/>
                                  <a:gd name="T45" fmla="*/ 11 h 11"/>
                                  <a:gd name="T46" fmla="*/ 11 w 13"/>
                                  <a:gd name="T47" fmla="*/ 11 h 11"/>
                                  <a:gd name="T48" fmla="*/ 10 w 13"/>
                                  <a:gd name="T49" fmla="*/ 11 h 11"/>
                                  <a:gd name="T50" fmla="*/ 10 w 13"/>
                                  <a:gd name="T51" fmla="*/ 11 h 11"/>
                                  <a:gd name="T52" fmla="*/ 10 w 13"/>
                                  <a:gd name="T53" fmla="*/ 11 h 11"/>
                                  <a:gd name="T54" fmla="*/ 3 w 13"/>
                                  <a:gd name="T55" fmla="*/ 11 h 11"/>
                                  <a:gd name="T56" fmla="*/ 2 w 13"/>
                                  <a:gd name="T57" fmla="*/ 11 h 11"/>
                                  <a:gd name="T58" fmla="*/ 2 w 13"/>
                                  <a:gd name="T59" fmla="*/ 11 h 11"/>
                                  <a:gd name="T60" fmla="*/ 2 w 13"/>
                                  <a:gd name="T61" fmla="*/ 11 h 11"/>
                                  <a:gd name="T62" fmla="*/ 2 w 13"/>
                                  <a:gd name="T63" fmla="*/ 11 h 11"/>
                                  <a:gd name="T64" fmla="*/ 1 w 13"/>
                                  <a:gd name="T65" fmla="*/ 11 h 11"/>
                                  <a:gd name="T66" fmla="*/ 1 w 13"/>
                                  <a:gd name="T67" fmla="*/ 11 h 11"/>
                                  <a:gd name="T68" fmla="*/ 1 w 13"/>
                                  <a:gd name="T69" fmla="*/ 10 h 11"/>
                                  <a:gd name="T70" fmla="*/ 1 w 13"/>
                                  <a:gd name="T71" fmla="*/ 10 h 11"/>
                                  <a:gd name="T72" fmla="*/ 0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1 w 13"/>
                                  <a:gd name="T97" fmla="*/ 0 h 11"/>
                                  <a:gd name="T98" fmla="*/ 1 w 13"/>
                                  <a:gd name="T99" fmla="*/ 0 h 11"/>
                                  <a:gd name="T100" fmla="*/ 2 w 13"/>
                                  <a:gd name="T101" fmla="*/ 0 h 11"/>
                                  <a:gd name="T102" fmla="*/ 2 w 13"/>
                                  <a:gd name="T103" fmla="*/ 0 h 11"/>
                                  <a:gd name="T104" fmla="*/ 2 w 13"/>
                                  <a:gd name="T105" fmla="*/ 0 h 11"/>
                                  <a:gd name="T106" fmla="*/ 2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3" y="8"/>
                                    </a:lnTo>
                                    <a:lnTo>
                                      <a:pt x="12" y="8"/>
                                    </a:lnTo>
                                    <a:lnTo>
                                      <a:pt x="12" y="8"/>
                                    </a:lnTo>
                                    <a:lnTo>
                                      <a:pt x="12"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83" name="Freeform 4883"/>
                            <wps:cNvSpPr>
                              <a:spLocks/>
                            </wps:cNvSpPr>
                            <wps:spPr bwMode="auto">
                              <a:xfrm>
                                <a:off x="772" y="137"/>
                                <a:ext cx="13" cy="11"/>
                              </a:xfrm>
                              <a:custGeom>
                                <a:avLst/>
                                <a:gdLst>
                                  <a:gd name="T0" fmla="*/ 9 w 13"/>
                                  <a:gd name="T1" fmla="*/ 0 h 11"/>
                                  <a:gd name="T2" fmla="*/ 10 w 13"/>
                                  <a:gd name="T3" fmla="*/ 0 h 11"/>
                                  <a:gd name="T4" fmla="*/ 10 w 13"/>
                                  <a:gd name="T5" fmla="*/ 0 h 11"/>
                                  <a:gd name="T6" fmla="*/ 10 w 13"/>
                                  <a:gd name="T7" fmla="*/ 0 h 11"/>
                                  <a:gd name="T8" fmla="*/ 10 w 13"/>
                                  <a:gd name="T9" fmla="*/ 0 h 11"/>
                                  <a:gd name="T10" fmla="*/ 11 w 13"/>
                                  <a:gd name="T11" fmla="*/ 0 h 11"/>
                                  <a:gd name="T12" fmla="*/ 11 w 13"/>
                                  <a:gd name="T13" fmla="*/ 1 h 11"/>
                                  <a:gd name="T14" fmla="*/ 11 w 13"/>
                                  <a:gd name="T15" fmla="*/ 1 h 11"/>
                                  <a:gd name="T16" fmla="*/ 11 w 13"/>
                                  <a:gd name="T17" fmla="*/ 1 h 11"/>
                                  <a:gd name="T18" fmla="*/ 11 w 13"/>
                                  <a:gd name="T19" fmla="*/ 1 h 11"/>
                                  <a:gd name="T20" fmla="*/ 11 w 13"/>
                                  <a:gd name="T21" fmla="*/ 2 h 11"/>
                                  <a:gd name="T22" fmla="*/ 11 w 13"/>
                                  <a:gd name="T23" fmla="*/ 2 h 11"/>
                                  <a:gd name="T24" fmla="*/ 12 w 13"/>
                                  <a:gd name="T25" fmla="*/ 8 h 11"/>
                                  <a:gd name="T26" fmla="*/ 12 w 13"/>
                                  <a:gd name="T27" fmla="*/ 9 h 11"/>
                                  <a:gd name="T28" fmla="*/ 12 w 13"/>
                                  <a:gd name="T29" fmla="*/ 9 h 11"/>
                                  <a:gd name="T30" fmla="*/ 12 w 13"/>
                                  <a:gd name="T31" fmla="*/ 9 h 11"/>
                                  <a:gd name="T32" fmla="*/ 12 w 13"/>
                                  <a:gd name="T33" fmla="*/ 9 h 11"/>
                                  <a:gd name="T34" fmla="*/ 12 w 13"/>
                                  <a:gd name="T35" fmla="*/ 10 h 11"/>
                                  <a:gd name="T36" fmla="*/ 12 w 13"/>
                                  <a:gd name="T37" fmla="*/ 10 h 11"/>
                                  <a:gd name="T38" fmla="*/ 12 w 13"/>
                                  <a:gd name="T39" fmla="*/ 10 h 11"/>
                                  <a:gd name="T40" fmla="*/ 11 w 13"/>
                                  <a:gd name="T41" fmla="*/ 10 h 11"/>
                                  <a:gd name="T42" fmla="*/ 11 w 13"/>
                                  <a:gd name="T43" fmla="*/ 10 h 11"/>
                                  <a:gd name="T44" fmla="*/ 11 w 13"/>
                                  <a:gd name="T45" fmla="*/ 11 h 11"/>
                                  <a:gd name="T46" fmla="*/ 11 w 13"/>
                                  <a:gd name="T47" fmla="*/ 11 h 11"/>
                                  <a:gd name="T48" fmla="*/ 10 w 13"/>
                                  <a:gd name="T49" fmla="*/ 11 h 11"/>
                                  <a:gd name="T50" fmla="*/ 10 w 13"/>
                                  <a:gd name="T51" fmla="*/ 11 h 11"/>
                                  <a:gd name="T52" fmla="*/ 10 w 13"/>
                                  <a:gd name="T53" fmla="*/ 11 h 11"/>
                                  <a:gd name="T54" fmla="*/ 3 w 13"/>
                                  <a:gd name="T55" fmla="*/ 11 h 11"/>
                                  <a:gd name="T56" fmla="*/ 2 w 13"/>
                                  <a:gd name="T57" fmla="*/ 11 h 11"/>
                                  <a:gd name="T58" fmla="*/ 2 w 13"/>
                                  <a:gd name="T59" fmla="*/ 11 h 11"/>
                                  <a:gd name="T60" fmla="*/ 2 w 13"/>
                                  <a:gd name="T61" fmla="*/ 11 h 11"/>
                                  <a:gd name="T62" fmla="*/ 2 w 13"/>
                                  <a:gd name="T63" fmla="*/ 11 h 11"/>
                                  <a:gd name="T64" fmla="*/ 1 w 13"/>
                                  <a:gd name="T65" fmla="*/ 11 h 11"/>
                                  <a:gd name="T66" fmla="*/ 1 w 13"/>
                                  <a:gd name="T67" fmla="*/ 11 h 11"/>
                                  <a:gd name="T68" fmla="*/ 1 w 13"/>
                                  <a:gd name="T69" fmla="*/ 10 h 11"/>
                                  <a:gd name="T70" fmla="*/ 1 w 13"/>
                                  <a:gd name="T71" fmla="*/ 10 h 11"/>
                                  <a:gd name="T72" fmla="*/ 0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1 w 13"/>
                                  <a:gd name="T97" fmla="*/ 0 h 11"/>
                                  <a:gd name="T98" fmla="*/ 1 w 13"/>
                                  <a:gd name="T99" fmla="*/ 0 h 11"/>
                                  <a:gd name="T100" fmla="*/ 2 w 13"/>
                                  <a:gd name="T101" fmla="*/ 0 h 11"/>
                                  <a:gd name="T102" fmla="*/ 2 w 13"/>
                                  <a:gd name="T103" fmla="*/ 0 h 11"/>
                                  <a:gd name="T104" fmla="*/ 2 w 13"/>
                                  <a:gd name="T105" fmla="*/ 0 h 11"/>
                                  <a:gd name="T106" fmla="*/ 2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3" y="8"/>
                                    </a:lnTo>
                                    <a:lnTo>
                                      <a:pt x="12" y="8"/>
                                    </a:lnTo>
                                    <a:lnTo>
                                      <a:pt x="12" y="8"/>
                                    </a:lnTo>
                                    <a:lnTo>
                                      <a:pt x="12"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84" name="Freeform 4884"/>
                            <wps:cNvSpPr>
                              <a:spLocks/>
                            </wps:cNvSpPr>
                            <wps:spPr bwMode="auto">
                              <a:xfrm>
                                <a:off x="781" y="135"/>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0 w 3"/>
                                  <a:gd name="T41" fmla="*/ 3 h 3"/>
                                  <a:gd name="T42" fmla="*/ 0 w 3"/>
                                  <a:gd name="T43" fmla="*/ 3 h 3"/>
                                  <a:gd name="T44" fmla="*/ 0 w 3"/>
                                  <a:gd name="T45" fmla="*/ 3 h 3"/>
                                  <a:gd name="T46" fmla="*/ 0 w 3"/>
                                  <a:gd name="T47" fmla="*/ 3 h 3"/>
                                  <a:gd name="T48" fmla="*/ 0 w 3"/>
                                  <a:gd name="T49" fmla="*/ 3 h 3"/>
                                  <a:gd name="T50" fmla="*/ 0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0" y="3"/>
                                    </a:lnTo>
                                    <a:lnTo>
                                      <a:pt x="0" y="3"/>
                                    </a:lnTo>
                                    <a:lnTo>
                                      <a:pt x="0" y="3"/>
                                    </a:lnTo>
                                    <a:lnTo>
                                      <a:pt x="0" y="3"/>
                                    </a:lnTo>
                                    <a:lnTo>
                                      <a:pt x="0" y="3"/>
                                    </a:lnTo>
                                    <a:lnTo>
                                      <a:pt x="0"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85" name="Freeform 4885"/>
                            <wps:cNvSpPr>
                              <a:spLocks/>
                            </wps:cNvSpPr>
                            <wps:spPr bwMode="auto">
                              <a:xfrm>
                                <a:off x="781" y="135"/>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0 w 3"/>
                                  <a:gd name="T41" fmla="*/ 3 h 3"/>
                                  <a:gd name="T42" fmla="*/ 0 w 3"/>
                                  <a:gd name="T43" fmla="*/ 3 h 3"/>
                                  <a:gd name="T44" fmla="*/ 0 w 3"/>
                                  <a:gd name="T45" fmla="*/ 3 h 3"/>
                                  <a:gd name="T46" fmla="*/ 0 w 3"/>
                                  <a:gd name="T47" fmla="*/ 3 h 3"/>
                                  <a:gd name="T48" fmla="*/ 0 w 3"/>
                                  <a:gd name="T49" fmla="*/ 3 h 3"/>
                                  <a:gd name="T50" fmla="*/ 0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0" y="3"/>
                                    </a:lnTo>
                                    <a:lnTo>
                                      <a:pt x="0" y="3"/>
                                    </a:lnTo>
                                    <a:lnTo>
                                      <a:pt x="0" y="3"/>
                                    </a:lnTo>
                                    <a:lnTo>
                                      <a:pt x="0" y="3"/>
                                    </a:lnTo>
                                    <a:lnTo>
                                      <a:pt x="0" y="3"/>
                                    </a:lnTo>
                                    <a:lnTo>
                                      <a:pt x="0"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86" name="Freeform 4886"/>
                            <wps:cNvSpPr>
                              <a:spLocks/>
                            </wps:cNvSpPr>
                            <wps:spPr bwMode="auto">
                              <a:xfrm>
                                <a:off x="773" y="135"/>
                                <a:ext cx="3" cy="3"/>
                              </a:xfrm>
                              <a:custGeom>
                                <a:avLst/>
                                <a:gdLst>
                                  <a:gd name="T0" fmla="*/ 1 w 3"/>
                                  <a:gd name="T1" fmla="*/ 0 h 3"/>
                                  <a:gd name="T2" fmla="*/ 3 w 3"/>
                                  <a:gd name="T3" fmla="*/ 2 h 3"/>
                                  <a:gd name="T4" fmla="*/ 1 w 3"/>
                                  <a:gd name="T5" fmla="*/ 3 h 3"/>
                                  <a:gd name="T6" fmla="*/ 0 w 3"/>
                                  <a:gd name="T7" fmla="*/ 0 h 3"/>
                                  <a:gd name="T8" fmla="*/ 1 w 3"/>
                                  <a:gd name="T9" fmla="*/ 0 h 3"/>
                                </a:gdLst>
                                <a:ahLst/>
                                <a:cxnLst>
                                  <a:cxn ang="0">
                                    <a:pos x="T0" y="T1"/>
                                  </a:cxn>
                                  <a:cxn ang="0">
                                    <a:pos x="T2" y="T3"/>
                                  </a:cxn>
                                  <a:cxn ang="0">
                                    <a:pos x="T4" y="T5"/>
                                  </a:cxn>
                                  <a:cxn ang="0">
                                    <a:pos x="T6" y="T7"/>
                                  </a:cxn>
                                  <a:cxn ang="0">
                                    <a:pos x="T8" y="T9"/>
                                  </a:cxn>
                                </a:cxnLst>
                                <a:rect l="0" t="0" r="r" b="b"/>
                                <a:pathLst>
                                  <a:path w="3" h="3">
                                    <a:moveTo>
                                      <a:pt x="1" y="0"/>
                                    </a:moveTo>
                                    <a:lnTo>
                                      <a:pt x="3" y="2"/>
                                    </a:lnTo>
                                    <a:lnTo>
                                      <a:pt x="1" y="3"/>
                                    </a:lnTo>
                                    <a:lnTo>
                                      <a:pt x="0"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87" name="Freeform 4887"/>
                            <wps:cNvSpPr>
                              <a:spLocks/>
                            </wps:cNvSpPr>
                            <wps:spPr bwMode="auto">
                              <a:xfrm>
                                <a:off x="773" y="135"/>
                                <a:ext cx="3" cy="3"/>
                              </a:xfrm>
                              <a:custGeom>
                                <a:avLst/>
                                <a:gdLst>
                                  <a:gd name="T0" fmla="*/ 1 w 3"/>
                                  <a:gd name="T1" fmla="*/ 0 h 3"/>
                                  <a:gd name="T2" fmla="*/ 3 w 3"/>
                                  <a:gd name="T3" fmla="*/ 2 h 3"/>
                                  <a:gd name="T4" fmla="*/ 1 w 3"/>
                                  <a:gd name="T5" fmla="*/ 3 h 3"/>
                                  <a:gd name="T6" fmla="*/ 0 w 3"/>
                                  <a:gd name="T7" fmla="*/ 0 h 3"/>
                                  <a:gd name="T8" fmla="*/ 1 w 3"/>
                                  <a:gd name="T9" fmla="*/ 0 h 3"/>
                                </a:gdLst>
                                <a:ahLst/>
                                <a:cxnLst>
                                  <a:cxn ang="0">
                                    <a:pos x="T0" y="T1"/>
                                  </a:cxn>
                                  <a:cxn ang="0">
                                    <a:pos x="T2" y="T3"/>
                                  </a:cxn>
                                  <a:cxn ang="0">
                                    <a:pos x="T4" y="T5"/>
                                  </a:cxn>
                                  <a:cxn ang="0">
                                    <a:pos x="T6" y="T7"/>
                                  </a:cxn>
                                  <a:cxn ang="0">
                                    <a:pos x="T8" y="T9"/>
                                  </a:cxn>
                                </a:cxnLst>
                                <a:rect l="0" t="0" r="r" b="b"/>
                                <a:pathLst>
                                  <a:path w="3" h="3">
                                    <a:moveTo>
                                      <a:pt x="1" y="0"/>
                                    </a:moveTo>
                                    <a:lnTo>
                                      <a:pt x="3" y="2"/>
                                    </a:lnTo>
                                    <a:lnTo>
                                      <a:pt x="1" y="3"/>
                                    </a:lnTo>
                                    <a:lnTo>
                                      <a:pt x="0"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88" name="Freeform 4888"/>
                            <wps:cNvSpPr>
                              <a:spLocks/>
                            </wps:cNvSpPr>
                            <wps:spPr bwMode="auto">
                              <a:xfrm>
                                <a:off x="777" y="136"/>
                                <a:ext cx="1" cy="2"/>
                              </a:xfrm>
                              <a:custGeom>
                                <a:avLst/>
                                <a:gdLst>
                                  <a:gd name="T0" fmla="*/ 1 w 1"/>
                                  <a:gd name="T1" fmla="*/ 1 h 2"/>
                                  <a:gd name="T2" fmla="*/ 1 w 1"/>
                                  <a:gd name="T3" fmla="*/ 0 h 2"/>
                                  <a:gd name="T4" fmla="*/ 0 w 1"/>
                                  <a:gd name="T5" fmla="*/ 0 h 2"/>
                                  <a:gd name="T6" fmla="*/ 0 w 1"/>
                                  <a:gd name="T7" fmla="*/ 1 h 2"/>
                                  <a:gd name="T8" fmla="*/ 0 w 1"/>
                                  <a:gd name="T9" fmla="*/ 1 h 2"/>
                                  <a:gd name="T10" fmla="*/ 0 w 1"/>
                                  <a:gd name="T11" fmla="*/ 1 h 2"/>
                                  <a:gd name="T12" fmla="*/ 0 w 1"/>
                                  <a:gd name="T13" fmla="*/ 1 h 2"/>
                                  <a:gd name="T14" fmla="*/ 0 w 1"/>
                                  <a:gd name="T15" fmla="*/ 1 h 2"/>
                                  <a:gd name="T16" fmla="*/ 0 w 1"/>
                                  <a:gd name="T17" fmla="*/ 1 h 2"/>
                                  <a:gd name="T18" fmla="*/ 0 w 1"/>
                                  <a:gd name="T19" fmla="*/ 1 h 2"/>
                                  <a:gd name="T20" fmla="*/ 0 w 1"/>
                                  <a:gd name="T21" fmla="*/ 2 h 2"/>
                                  <a:gd name="T22" fmla="*/ 0 w 1"/>
                                  <a:gd name="T23" fmla="*/ 2 h 2"/>
                                  <a:gd name="T24" fmla="*/ 0 w 1"/>
                                  <a:gd name="T25" fmla="*/ 2 h 2"/>
                                  <a:gd name="T26" fmla="*/ 0 w 1"/>
                                  <a:gd name="T27" fmla="*/ 2 h 2"/>
                                  <a:gd name="T28" fmla="*/ 0 w 1"/>
                                  <a:gd name="T29" fmla="*/ 2 h 2"/>
                                  <a:gd name="T30" fmla="*/ 0 w 1"/>
                                  <a:gd name="T31" fmla="*/ 2 h 2"/>
                                  <a:gd name="T32" fmla="*/ 1 w 1"/>
                                  <a:gd name="T33" fmla="*/ 2 h 2"/>
                                  <a:gd name="T34" fmla="*/ 1 w 1"/>
                                  <a:gd name="T35" fmla="*/ 2 h 2"/>
                                  <a:gd name="T36" fmla="*/ 1 w 1"/>
                                  <a:gd name="T37" fmla="*/ 2 h 2"/>
                                  <a:gd name="T38" fmla="*/ 1 w 1"/>
                                  <a:gd name="T39" fmla="*/ 2 h 2"/>
                                  <a:gd name="T40" fmla="*/ 1 w 1"/>
                                  <a:gd name="T41" fmla="*/ 2 h 2"/>
                                  <a:gd name="T42" fmla="*/ 1 w 1"/>
                                  <a:gd name="T43" fmla="*/ 2 h 2"/>
                                  <a:gd name="T44" fmla="*/ 1 w 1"/>
                                  <a:gd name="T45" fmla="*/ 2 h 2"/>
                                  <a:gd name="T46" fmla="*/ 1 w 1"/>
                                  <a:gd name="T47" fmla="*/ 1 h 2"/>
                                  <a:gd name="T48" fmla="*/ 1 w 1"/>
                                  <a:gd name="T49" fmla="*/ 1 h 2"/>
                                  <a:gd name="T50" fmla="*/ 1 w 1"/>
                                  <a:gd name="T51" fmla="*/ 1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 h="2">
                                    <a:moveTo>
                                      <a:pt x="1" y="1"/>
                                    </a:moveTo>
                                    <a:lnTo>
                                      <a:pt x="1" y="0"/>
                                    </a:lnTo>
                                    <a:lnTo>
                                      <a:pt x="0" y="0"/>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89" name="Freeform 4889"/>
                            <wps:cNvSpPr>
                              <a:spLocks/>
                            </wps:cNvSpPr>
                            <wps:spPr bwMode="auto">
                              <a:xfrm>
                                <a:off x="777" y="136"/>
                                <a:ext cx="1" cy="2"/>
                              </a:xfrm>
                              <a:custGeom>
                                <a:avLst/>
                                <a:gdLst>
                                  <a:gd name="T0" fmla="*/ 1 w 1"/>
                                  <a:gd name="T1" fmla="*/ 1 h 2"/>
                                  <a:gd name="T2" fmla="*/ 1 w 1"/>
                                  <a:gd name="T3" fmla="*/ 0 h 2"/>
                                  <a:gd name="T4" fmla="*/ 0 w 1"/>
                                  <a:gd name="T5" fmla="*/ 0 h 2"/>
                                  <a:gd name="T6" fmla="*/ 0 w 1"/>
                                  <a:gd name="T7" fmla="*/ 1 h 2"/>
                                  <a:gd name="T8" fmla="*/ 0 w 1"/>
                                  <a:gd name="T9" fmla="*/ 1 h 2"/>
                                  <a:gd name="T10" fmla="*/ 0 w 1"/>
                                  <a:gd name="T11" fmla="*/ 1 h 2"/>
                                  <a:gd name="T12" fmla="*/ 0 w 1"/>
                                  <a:gd name="T13" fmla="*/ 1 h 2"/>
                                  <a:gd name="T14" fmla="*/ 0 w 1"/>
                                  <a:gd name="T15" fmla="*/ 1 h 2"/>
                                  <a:gd name="T16" fmla="*/ 0 w 1"/>
                                  <a:gd name="T17" fmla="*/ 1 h 2"/>
                                  <a:gd name="T18" fmla="*/ 0 w 1"/>
                                  <a:gd name="T19" fmla="*/ 1 h 2"/>
                                  <a:gd name="T20" fmla="*/ 0 w 1"/>
                                  <a:gd name="T21" fmla="*/ 2 h 2"/>
                                  <a:gd name="T22" fmla="*/ 0 w 1"/>
                                  <a:gd name="T23" fmla="*/ 2 h 2"/>
                                  <a:gd name="T24" fmla="*/ 0 w 1"/>
                                  <a:gd name="T25" fmla="*/ 2 h 2"/>
                                  <a:gd name="T26" fmla="*/ 0 w 1"/>
                                  <a:gd name="T27" fmla="*/ 2 h 2"/>
                                  <a:gd name="T28" fmla="*/ 0 w 1"/>
                                  <a:gd name="T29" fmla="*/ 2 h 2"/>
                                  <a:gd name="T30" fmla="*/ 0 w 1"/>
                                  <a:gd name="T31" fmla="*/ 2 h 2"/>
                                  <a:gd name="T32" fmla="*/ 1 w 1"/>
                                  <a:gd name="T33" fmla="*/ 2 h 2"/>
                                  <a:gd name="T34" fmla="*/ 1 w 1"/>
                                  <a:gd name="T35" fmla="*/ 2 h 2"/>
                                  <a:gd name="T36" fmla="*/ 1 w 1"/>
                                  <a:gd name="T37" fmla="*/ 2 h 2"/>
                                  <a:gd name="T38" fmla="*/ 1 w 1"/>
                                  <a:gd name="T39" fmla="*/ 2 h 2"/>
                                  <a:gd name="T40" fmla="*/ 1 w 1"/>
                                  <a:gd name="T41" fmla="*/ 2 h 2"/>
                                  <a:gd name="T42" fmla="*/ 1 w 1"/>
                                  <a:gd name="T43" fmla="*/ 2 h 2"/>
                                  <a:gd name="T44" fmla="*/ 1 w 1"/>
                                  <a:gd name="T45" fmla="*/ 2 h 2"/>
                                  <a:gd name="T46" fmla="*/ 1 w 1"/>
                                  <a:gd name="T47" fmla="*/ 1 h 2"/>
                                  <a:gd name="T48" fmla="*/ 1 w 1"/>
                                  <a:gd name="T49" fmla="*/ 1 h 2"/>
                                  <a:gd name="T50" fmla="*/ 1 w 1"/>
                                  <a:gd name="T51" fmla="*/ 1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 h="2">
                                    <a:moveTo>
                                      <a:pt x="1" y="1"/>
                                    </a:moveTo>
                                    <a:lnTo>
                                      <a:pt x="1" y="0"/>
                                    </a:lnTo>
                                    <a:lnTo>
                                      <a:pt x="0" y="0"/>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90" name="Freeform 4890"/>
                            <wps:cNvSpPr>
                              <a:spLocks/>
                            </wps:cNvSpPr>
                            <wps:spPr bwMode="auto">
                              <a:xfrm>
                                <a:off x="779" y="136"/>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0 w 1"/>
                                  <a:gd name="T17" fmla="*/ 1 h 2"/>
                                  <a:gd name="T18" fmla="*/ 0 w 1"/>
                                  <a:gd name="T19" fmla="*/ 1 h 2"/>
                                  <a:gd name="T20" fmla="*/ 0 w 1"/>
                                  <a:gd name="T21" fmla="*/ 1 h 2"/>
                                  <a:gd name="T22" fmla="*/ 0 w 1"/>
                                  <a:gd name="T23" fmla="*/ 1 h 2"/>
                                  <a:gd name="T24" fmla="*/ 0 w 1"/>
                                  <a:gd name="T25" fmla="*/ 1 h 2"/>
                                  <a:gd name="T26" fmla="*/ 0 w 1"/>
                                  <a:gd name="T27" fmla="*/ 1 h 2"/>
                                  <a:gd name="T28" fmla="*/ 0 w 1"/>
                                  <a:gd name="T29" fmla="*/ 1 h 2"/>
                                  <a:gd name="T30" fmla="*/ 0 w 1"/>
                                  <a:gd name="T31" fmla="*/ 2 h 2"/>
                                  <a:gd name="T32" fmla="*/ 0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91" name="Freeform 4891"/>
                            <wps:cNvSpPr>
                              <a:spLocks/>
                            </wps:cNvSpPr>
                            <wps:spPr bwMode="auto">
                              <a:xfrm>
                                <a:off x="779" y="136"/>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0 w 1"/>
                                  <a:gd name="T17" fmla="*/ 1 h 2"/>
                                  <a:gd name="T18" fmla="*/ 0 w 1"/>
                                  <a:gd name="T19" fmla="*/ 1 h 2"/>
                                  <a:gd name="T20" fmla="*/ 0 w 1"/>
                                  <a:gd name="T21" fmla="*/ 1 h 2"/>
                                  <a:gd name="T22" fmla="*/ 0 w 1"/>
                                  <a:gd name="T23" fmla="*/ 1 h 2"/>
                                  <a:gd name="T24" fmla="*/ 0 w 1"/>
                                  <a:gd name="T25" fmla="*/ 1 h 2"/>
                                  <a:gd name="T26" fmla="*/ 0 w 1"/>
                                  <a:gd name="T27" fmla="*/ 1 h 2"/>
                                  <a:gd name="T28" fmla="*/ 0 w 1"/>
                                  <a:gd name="T29" fmla="*/ 1 h 2"/>
                                  <a:gd name="T30" fmla="*/ 0 w 1"/>
                                  <a:gd name="T31" fmla="*/ 2 h 2"/>
                                  <a:gd name="T32" fmla="*/ 0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0" y="1"/>
                                    </a:lnTo>
                                    <a:lnTo>
                                      <a:pt x="0" y="1"/>
                                    </a:lnTo>
                                    <a:lnTo>
                                      <a:pt x="0" y="1"/>
                                    </a:lnTo>
                                    <a:lnTo>
                                      <a:pt x="0" y="1"/>
                                    </a:lnTo>
                                    <a:lnTo>
                                      <a:pt x="0" y="1"/>
                                    </a:lnTo>
                                    <a:lnTo>
                                      <a:pt x="0" y="1"/>
                                    </a:lnTo>
                                    <a:lnTo>
                                      <a:pt x="0" y="1"/>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92" name="Freeform 4892"/>
                            <wps:cNvSpPr>
                              <a:spLocks/>
                            </wps:cNvSpPr>
                            <wps:spPr bwMode="auto">
                              <a:xfrm>
                                <a:off x="771" y="134"/>
                                <a:ext cx="14" cy="3"/>
                              </a:xfrm>
                              <a:custGeom>
                                <a:avLst/>
                                <a:gdLst>
                                  <a:gd name="T0" fmla="*/ 2 w 14"/>
                                  <a:gd name="T1" fmla="*/ 1 h 3"/>
                                  <a:gd name="T2" fmla="*/ 1 w 14"/>
                                  <a:gd name="T3" fmla="*/ 1 h 3"/>
                                  <a:gd name="T4" fmla="*/ 1 w 14"/>
                                  <a:gd name="T5" fmla="*/ 1 h 3"/>
                                  <a:gd name="T6" fmla="*/ 0 w 14"/>
                                  <a:gd name="T7" fmla="*/ 1 h 3"/>
                                  <a:gd name="T8" fmla="*/ 0 w 14"/>
                                  <a:gd name="T9" fmla="*/ 2 h 3"/>
                                  <a:gd name="T10" fmla="*/ 1 w 14"/>
                                  <a:gd name="T11" fmla="*/ 2 h 3"/>
                                  <a:gd name="T12" fmla="*/ 1 w 14"/>
                                  <a:gd name="T13" fmla="*/ 2 h 3"/>
                                  <a:gd name="T14" fmla="*/ 1 w 14"/>
                                  <a:gd name="T15" fmla="*/ 3 h 3"/>
                                  <a:gd name="T16" fmla="*/ 2 w 14"/>
                                  <a:gd name="T17" fmla="*/ 3 h 3"/>
                                  <a:gd name="T18" fmla="*/ 2 w 14"/>
                                  <a:gd name="T19" fmla="*/ 3 h 3"/>
                                  <a:gd name="T20" fmla="*/ 3 w 14"/>
                                  <a:gd name="T21" fmla="*/ 3 h 3"/>
                                  <a:gd name="T22" fmla="*/ 4 w 14"/>
                                  <a:gd name="T23" fmla="*/ 3 h 3"/>
                                  <a:gd name="T24" fmla="*/ 4 w 14"/>
                                  <a:gd name="T25" fmla="*/ 2 h 3"/>
                                  <a:gd name="T26" fmla="*/ 5 w 14"/>
                                  <a:gd name="T27" fmla="*/ 2 h 3"/>
                                  <a:gd name="T28" fmla="*/ 6 w 14"/>
                                  <a:gd name="T29" fmla="*/ 2 h 3"/>
                                  <a:gd name="T30" fmla="*/ 6 w 14"/>
                                  <a:gd name="T31" fmla="*/ 2 h 3"/>
                                  <a:gd name="T32" fmla="*/ 7 w 14"/>
                                  <a:gd name="T33" fmla="*/ 2 h 3"/>
                                  <a:gd name="T34" fmla="*/ 8 w 14"/>
                                  <a:gd name="T35" fmla="*/ 2 h 3"/>
                                  <a:gd name="T36" fmla="*/ 9 w 14"/>
                                  <a:gd name="T37" fmla="*/ 2 h 3"/>
                                  <a:gd name="T38" fmla="*/ 9 w 14"/>
                                  <a:gd name="T39" fmla="*/ 2 h 3"/>
                                  <a:gd name="T40" fmla="*/ 10 w 14"/>
                                  <a:gd name="T41" fmla="*/ 2 h 3"/>
                                  <a:gd name="T42" fmla="*/ 11 w 14"/>
                                  <a:gd name="T43" fmla="*/ 3 h 3"/>
                                  <a:gd name="T44" fmla="*/ 11 w 14"/>
                                  <a:gd name="T45" fmla="*/ 3 h 3"/>
                                  <a:gd name="T46" fmla="*/ 12 w 14"/>
                                  <a:gd name="T47" fmla="*/ 3 h 3"/>
                                  <a:gd name="T48" fmla="*/ 13 w 14"/>
                                  <a:gd name="T49" fmla="*/ 3 h 3"/>
                                  <a:gd name="T50" fmla="*/ 13 w 14"/>
                                  <a:gd name="T51" fmla="*/ 3 h 3"/>
                                  <a:gd name="T52" fmla="*/ 14 w 14"/>
                                  <a:gd name="T53" fmla="*/ 2 h 3"/>
                                  <a:gd name="T54" fmla="*/ 14 w 14"/>
                                  <a:gd name="T55" fmla="*/ 2 h 3"/>
                                  <a:gd name="T56" fmla="*/ 14 w 14"/>
                                  <a:gd name="T57" fmla="*/ 2 h 3"/>
                                  <a:gd name="T58" fmla="*/ 14 w 14"/>
                                  <a:gd name="T59" fmla="*/ 1 h 3"/>
                                  <a:gd name="T60" fmla="*/ 14 w 14"/>
                                  <a:gd name="T61" fmla="*/ 1 h 3"/>
                                  <a:gd name="T62" fmla="*/ 13 w 14"/>
                                  <a:gd name="T63" fmla="*/ 1 h 3"/>
                                  <a:gd name="T64" fmla="*/ 13 w 14"/>
                                  <a:gd name="T65" fmla="*/ 1 h 3"/>
                                  <a:gd name="T66" fmla="*/ 12 w 14"/>
                                  <a:gd name="T67" fmla="*/ 1 h 3"/>
                                  <a:gd name="T68" fmla="*/ 12 w 14"/>
                                  <a:gd name="T69" fmla="*/ 1 h 3"/>
                                  <a:gd name="T70" fmla="*/ 11 w 14"/>
                                  <a:gd name="T71" fmla="*/ 1 h 3"/>
                                  <a:gd name="T72" fmla="*/ 10 w 14"/>
                                  <a:gd name="T73" fmla="*/ 1 h 3"/>
                                  <a:gd name="T74" fmla="*/ 10 w 14"/>
                                  <a:gd name="T75" fmla="*/ 1 h 3"/>
                                  <a:gd name="T76" fmla="*/ 9 w 14"/>
                                  <a:gd name="T77" fmla="*/ 0 h 3"/>
                                  <a:gd name="T78" fmla="*/ 8 w 14"/>
                                  <a:gd name="T79" fmla="*/ 0 h 3"/>
                                  <a:gd name="T80" fmla="*/ 7 w 14"/>
                                  <a:gd name="T81" fmla="*/ 0 h 3"/>
                                  <a:gd name="T82" fmla="*/ 7 w 14"/>
                                  <a:gd name="T83" fmla="*/ 0 h 3"/>
                                  <a:gd name="T84" fmla="*/ 6 w 14"/>
                                  <a:gd name="T85" fmla="*/ 0 h 3"/>
                                  <a:gd name="T86" fmla="*/ 5 w 14"/>
                                  <a:gd name="T87" fmla="*/ 0 h 3"/>
                                  <a:gd name="T88" fmla="*/ 5 w 14"/>
                                  <a:gd name="T89" fmla="*/ 1 h 3"/>
                                  <a:gd name="T90" fmla="*/ 4 w 14"/>
                                  <a:gd name="T91" fmla="*/ 1 h 3"/>
                                  <a:gd name="T92" fmla="*/ 3 w 14"/>
                                  <a:gd name="T93" fmla="*/ 1 h 3"/>
                                  <a:gd name="T94" fmla="*/ 3 w 14"/>
                                  <a:gd name="T95" fmla="*/ 1 h 3"/>
                                  <a:gd name="T96" fmla="*/ 2 w 14"/>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2" y="1"/>
                                    </a:moveTo>
                                    <a:lnTo>
                                      <a:pt x="2" y="1"/>
                                    </a:lnTo>
                                    <a:lnTo>
                                      <a:pt x="1" y="1"/>
                                    </a:lnTo>
                                    <a:lnTo>
                                      <a:pt x="1" y="1"/>
                                    </a:lnTo>
                                    <a:lnTo>
                                      <a:pt x="1" y="1"/>
                                    </a:lnTo>
                                    <a:lnTo>
                                      <a:pt x="1" y="1"/>
                                    </a:lnTo>
                                    <a:lnTo>
                                      <a:pt x="1" y="1"/>
                                    </a:lnTo>
                                    <a:lnTo>
                                      <a:pt x="0" y="1"/>
                                    </a:lnTo>
                                    <a:lnTo>
                                      <a:pt x="0" y="2"/>
                                    </a:lnTo>
                                    <a:lnTo>
                                      <a:pt x="0" y="2"/>
                                    </a:lnTo>
                                    <a:lnTo>
                                      <a:pt x="0" y="2"/>
                                    </a:lnTo>
                                    <a:lnTo>
                                      <a:pt x="1" y="2"/>
                                    </a:lnTo>
                                    <a:lnTo>
                                      <a:pt x="1" y="2"/>
                                    </a:lnTo>
                                    <a:lnTo>
                                      <a:pt x="1" y="2"/>
                                    </a:lnTo>
                                    <a:lnTo>
                                      <a:pt x="1" y="3"/>
                                    </a:lnTo>
                                    <a:lnTo>
                                      <a:pt x="1" y="3"/>
                                    </a:lnTo>
                                    <a:lnTo>
                                      <a:pt x="2" y="3"/>
                                    </a:lnTo>
                                    <a:lnTo>
                                      <a:pt x="2" y="3"/>
                                    </a:lnTo>
                                    <a:lnTo>
                                      <a:pt x="2" y="3"/>
                                    </a:lnTo>
                                    <a:lnTo>
                                      <a:pt x="2" y="3"/>
                                    </a:lnTo>
                                    <a:lnTo>
                                      <a:pt x="3" y="3"/>
                                    </a:lnTo>
                                    <a:lnTo>
                                      <a:pt x="3" y="3"/>
                                    </a:lnTo>
                                    <a:lnTo>
                                      <a:pt x="3" y="3"/>
                                    </a:lnTo>
                                    <a:lnTo>
                                      <a:pt x="4" y="3"/>
                                    </a:lnTo>
                                    <a:lnTo>
                                      <a:pt x="4" y="3"/>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9" y="2"/>
                                    </a:lnTo>
                                    <a:lnTo>
                                      <a:pt x="9" y="2"/>
                                    </a:lnTo>
                                    <a:lnTo>
                                      <a:pt x="9" y="2"/>
                                    </a:lnTo>
                                    <a:lnTo>
                                      <a:pt x="10" y="2"/>
                                    </a:lnTo>
                                    <a:lnTo>
                                      <a:pt x="10" y="2"/>
                                    </a:lnTo>
                                    <a:lnTo>
                                      <a:pt x="10" y="3"/>
                                    </a:lnTo>
                                    <a:lnTo>
                                      <a:pt x="11" y="3"/>
                                    </a:lnTo>
                                    <a:lnTo>
                                      <a:pt x="11" y="3"/>
                                    </a:lnTo>
                                    <a:lnTo>
                                      <a:pt x="11" y="3"/>
                                    </a:lnTo>
                                    <a:lnTo>
                                      <a:pt x="12" y="3"/>
                                    </a:lnTo>
                                    <a:lnTo>
                                      <a:pt x="12" y="3"/>
                                    </a:lnTo>
                                    <a:lnTo>
                                      <a:pt x="12" y="3"/>
                                    </a:lnTo>
                                    <a:lnTo>
                                      <a:pt x="13" y="3"/>
                                    </a:lnTo>
                                    <a:lnTo>
                                      <a:pt x="13" y="3"/>
                                    </a:lnTo>
                                    <a:lnTo>
                                      <a:pt x="13" y="3"/>
                                    </a:lnTo>
                                    <a:lnTo>
                                      <a:pt x="13" y="3"/>
                                    </a:lnTo>
                                    <a:lnTo>
                                      <a:pt x="14" y="2"/>
                                    </a:lnTo>
                                    <a:lnTo>
                                      <a:pt x="14" y="2"/>
                                    </a:lnTo>
                                    <a:lnTo>
                                      <a:pt x="14" y="2"/>
                                    </a:lnTo>
                                    <a:lnTo>
                                      <a:pt x="14" y="2"/>
                                    </a:lnTo>
                                    <a:lnTo>
                                      <a:pt x="14" y="2"/>
                                    </a:lnTo>
                                    <a:lnTo>
                                      <a:pt x="14" y="2"/>
                                    </a:lnTo>
                                    <a:lnTo>
                                      <a:pt x="14" y="1"/>
                                    </a:lnTo>
                                    <a:lnTo>
                                      <a:pt x="14" y="1"/>
                                    </a:lnTo>
                                    <a:lnTo>
                                      <a:pt x="14" y="1"/>
                                    </a:lnTo>
                                    <a:lnTo>
                                      <a:pt x="14" y="1"/>
                                    </a:lnTo>
                                    <a:lnTo>
                                      <a:pt x="13" y="1"/>
                                    </a:lnTo>
                                    <a:lnTo>
                                      <a:pt x="13" y="1"/>
                                    </a:lnTo>
                                    <a:lnTo>
                                      <a:pt x="13" y="1"/>
                                    </a:lnTo>
                                    <a:lnTo>
                                      <a:pt x="13" y="1"/>
                                    </a:lnTo>
                                    <a:lnTo>
                                      <a:pt x="12" y="1"/>
                                    </a:lnTo>
                                    <a:lnTo>
                                      <a:pt x="12" y="1"/>
                                    </a:lnTo>
                                    <a:lnTo>
                                      <a:pt x="12" y="1"/>
                                    </a:lnTo>
                                    <a:lnTo>
                                      <a:pt x="11" y="1"/>
                                    </a:lnTo>
                                    <a:lnTo>
                                      <a:pt x="11" y="1"/>
                                    </a:lnTo>
                                    <a:lnTo>
                                      <a:pt x="11" y="1"/>
                                    </a:lnTo>
                                    <a:lnTo>
                                      <a:pt x="10" y="1"/>
                                    </a:lnTo>
                                    <a:lnTo>
                                      <a:pt x="10" y="1"/>
                                    </a:lnTo>
                                    <a:lnTo>
                                      <a:pt x="10" y="1"/>
                                    </a:lnTo>
                                    <a:lnTo>
                                      <a:pt x="9" y="1"/>
                                    </a:lnTo>
                                    <a:lnTo>
                                      <a:pt x="9" y="0"/>
                                    </a:lnTo>
                                    <a:lnTo>
                                      <a:pt x="9" y="0"/>
                                    </a:lnTo>
                                    <a:lnTo>
                                      <a:pt x="8" y="0"/>
                                    </a:lnTo>
                                    <a:lnTo>
                                      <a:pt x="8" y="0"/>
                                    </a:lnTo>
                                    <a:lnTo>
                                      <a:pt x="7" y="0"/>
                                    </a:lnTo>
                                    <a:lnTo>
                                      <a:pt x="7" y="0"/>
                                    </a:lnTo>
                                    <a:lnTo>
                                      <a:pt x="7" y="0"/>
                                    </a:lnTo>
                                    <a:lnTo>
                                      <a:pt x="6" y="0"/>
                                    </a:lnTo>
                                    <a:lnTo>
                                      <a:pt x="6" y="0"/>
                                    </a:lnTo>
                                    <a:lnTo>
                                      <a:pt x="6" y="0"/>
                                    </a:lnTo>
                                    <a:lnTo>
                                      <a:pt x="5" y="0"/>
                                    </a:lnTo>
                                    <a:lnTo>
                                      <a:pt x="5" y="1"/>
                                    </a:lnTo>
                                    <a:lnTo>
                                      <a:pt x="5" y="1"/>
                                    </a:lnTo>
                                    <a:lnTo>
                                      <a:pt x="4" y="1"/>
                                    </a:lnTo>
                                    <a:lnTo>
                                      <a:pt x="4" y="1"/>
                                    </a:lnTo>
                                    <a:lnTo>
                                      <a:pt x="4" y="1"/>
                                    </a:lnTo>
                                    <a:lnTo>
                                      <a:pt x="3" y="1"/>
                                    </a:lnTo>
                                    <a:lnTo>
                                      <a:pt x="3" y="1"/>
                                    </a:lnTo>
                                    <a:lnTo>
                                      <a:pt x="3"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93" name="Freeform 4893"/>
                            <wps:cNvSpPr>
                              <a:spLocks/>
                            </wps:cNvSpPr>
                            <wps:spPr bwMode="auto">
                              <a:xfrm>
                                <a:off x="771" y="134"/>
                                <a:ext cx="14" cy="3"/>
                              </a:xfrm>
                              <a:custGeom>
                                <a:avLst/>
                                <a:gdLst>
                                  <a:gd name="T0" fmla="*/ 2 w 14"/>
                                  <a:gd name="T1" fmla="*/ 1 h 3"/>
                                  <a:gd name="T2" fmla="*/ 1 w 14"/>
                                  <a:gd name="T3" fmla="*/ 1 h 3"/>
                                  <a:gd name="T4" fmla="*/ 1 w 14"/>
                                  <a:gd name="T5" fmla="*/ 1 h 3"/>
                                  <a:gd name="T6" fmla="*/ 0 w 14"/>
                                  <a:gd name="T7" fmla="*/ 1 h 3"/>
                                  <a:gd name="T8" fmla="*/ 0 w 14"/>
                                  <a:gd name="T9" fmla="*/ 2 h 3"/>
                                  <a:gd name="T10" fmla="*/ 1 w 14"/>
                                  <a:gd name="T11" fmla="*/ 2 h 3"/>
                                  <a:gd name="T12" fmla="*/ 1 w 14"/>
                                  <a:gd name="T13" fmla="*/ 2 h 3"/>
                                  <a:gd name="T14" fmla="*/ 1 w 14"/>
                                  <a:gd name="T15" fmla="*/ 3 h 3"/>
                                  <a:gd name="T16" fmla="*/ 2 w 14"/>
                                  <a:gd name="T17" fmla="*/ 3 h 3"/>
                                  <a:gd name="T18" fmla="*/ 2 w 14"/>
                                  <a:gd name="T19" fmla="*/ 3 h 3"/>
                                  <a:gd name="T20" fmla="*/ 3 w 14"/>
                                  <a:gd name="T21" fmla="*/ 3 h 3"/>
                                  <a:gd name="T22" fmla="*/ 4 w 14"/>
                                  <a:gd name="T23" fmla="*/ 3 h 3"/>
                                  <a:gd name="T24" fmla="*/ 4 w 14"/>
                                  <a:gd name="T25" fmla="*/ 2 h 3"/>
                                  <a:gd name="T26" fmla="*/ 5 w 14"/>
                                  <a:gd name="T27" fmla="*/ 2 h 3"/>
                                  <a:gd name="T28" fmla="*/ 6 w 14"/>
                                  <a:gd name="T29" fmla="*/ 2 h 3"/>
                                  <a:gd name="T30" fmla="*/ 6 w 14"/>
                                  <a:gd name="T31" fmla="*/ 2 h 3"/>
                                  <a:gd name="T32" fmla="*/ 7 w 14"/>
                                  <a:gd name="T33" fmla="*/ 2 h 3"/>
                                  <a:gd name="T34" fmla="*/ 8 w 14"/>
                                  <a:gd name="T35" fmla="*/ 2 h 3"/>
                                  <a:gd name="T36" fmla="*/ 9 w 14"/>
                                  <a:gd name="T37" fmla="*/ 2 h 3"/>
                                  <a:gd name="T38" fmla="*/ 9 w 14"/>
                                  <a:gd name="T39" fmla="*/ 2 h 3"/>
                                  <a:gd name="T40" fmla="*/ 10 w 14"/>
                                  <a:gd name="T41" fmla="*/ 2 h 3"/>
                                  <a:gd name="T42" fmla="*/ 11 w 14"/>
                                  <a:gd name="T43" fmla="*/ 3 h 3"/>
                                  <a:gd name="T44" fmla="*/ 11 w 14"/>
                                  <a:gd name="T45" fmla="*/ 3 h 3"/>
                                  <a:gd name="T46" fmla="*/ 12 w 14"/>
                                  <a:gd name="T47" fmla="*/ 3 h 3"/>
                                  <a:gd name="T48" fmla="*/ 13 w 14"/>
                                  <a:gd name="T49" fmla="*/ 3 h 3"/>
                                  <a:gd name="T50" fmla="*/ 13 w 14"/>
                                  <a:gd name="T51" fmla="*/ 3 h 3"/>
                                  <a:gd name="T52" fmla="*/ 14 w 14"/>
                                  <a:gd name="T53" fmla="*/ 2 h 3"/>
                                  <a:gd name="T54" fmla="*/ 14 w 14"/>
                                  <a:gd name="T55" fmla="*/ 2 h 3"/>
                                  <a:gd name="T56" fmla="*/ 14 w 14"/>
                                  <a:gd name="T57" fmla="*/ 2 h 3"/>
                                  <a:gd name="T58" fmla="*/ 14 w 14"/>
                                  <a:gd name="T59" fmla="*/ 1 h 3"/>
                                  <a:gd name="T60" fmla="*/ 14 w 14"/>
                                  <a:gd name="T61" fmla="*/ 1 h 3"/>
                                  <a:gd name="T62" fmla="*/ 13 w 14"/>
                                  <a:gd name="T63" fmla="*/ 1 h 3"/>
                                  <a:gd name="T64" fmla="*/ 13 w 14"/>
                                  <a:gd name="T65" fmla="*/ 1 h 3"/>
                                  <a:gd name="T66" fmla="*/ 12 w 14"/>
                                  <a:gd name="T67" fmla="*/ 1 h 3"/>
                                  <a:gd name="T68" fmla="*/ 12 w 14"/>
                                  <a:gd name="T69" fmla="*/ 1 h 3"/>
                                  <a:gd name="T70" fmla="*/ 11 w 14"/>
                                  <a:gd name="T71" fmla="*/ 1 h 3"/>
                                  <a:gd name="T72" fmla="*/ 10 w 14"/>
                                  <a:gd name="T73" fmla="*/ 1 h 3"/>
                                  <a:gd name="T74" fmla="*/ 10 w 14"/>
                                  <a:gd name="T75" fmla="*/ 1 h 3"/>
                                  <a:gd name="T76" fmla="*/ 9 w 14"/>
                                  <a:gd name="T77" fmla="*/ 0 h 3"/>
                                  <a:gd name="T78" fmla="*/ 8 w 14"/>
                                  <a:gd name="T79" fmla="*/ 0 h 3"/>
                                  <a:gd name="T80" fmla="*/ 7 w 14"/>
                                  <a:gd name="T81" fmla="*/ 0 h 3"/>
                                  <a:gd name="T82" fmla="*/ 7 w 14"/>
                                  <a:gd name="T83" fmla="*/ 0 h 3"/>
                                  <a:gd name="T84" fmla="*/ 6 w 14"/>
                                  <a:gd name="T85" fmla="*/ 0 h 3"/>
                                  <a:gd name="T86" fmla="*/ 5 w 14"/>
                                  <a:gd name="T87" fmla="*/ 0 h 3"/>
                                  <a:gd name="T88" fmla="*/ 5 w 14"/>
                                  <a:gd name="T89" fmla="*/ 1 h 3"/>
                                  <a:gd name="T90" fmla="*/ 4 w 14"/>
                                  <a:gd name="T91" fmla="*/ 1 h 3"/>
                                  <a:gd name="T92" fmla="*/ 3 w 14"/>
                                  <a:gd name="T93" fmla="*/ 1 h 3"/>
                                  <a:gd name="T94" fmla="*/ 3 w 14"/>
                                  <a:gd name="T95" fmla="*/ 1 h 3"/>
                                  <a:gd name="T96" fmla="*/ 2 w 14"/>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2" y="1"/>
                                    </a:moveTo>
                                    <a:lnTo>
                                      <a:pt x="2" y="1"/>
                                    </a:lnTo>
                                    <a:lnTo>
                                      <a:pt x="1" y="1"/>
                                    </a:lnTo>
                                    <a:lnTo>
                                      <a:pt x="1" y="1"/>
                                    </a:lnTo>
                                    <a:lnTo>
                                      <a:pt x="1" y="1"/>
                                    </a:lnTo>
                                    <a:lnTo>
                                      <a:pt x="1" y="1"/>
                                    </a:lnTo>
                                    <a:lnTo>
                                      <a:pt x="1" y="1"/>
                                    </a:lnTo>
                                    <a:lnTo>
                                      <a:pt x="0" y="1"/>
                                    </a:lnTo>
                                    <a:lnTo>
                                      <a:pt x="0" y="2"/>
                                    </a:lnTo>
                                    <a:lnTo>
                                      <a:pt x="0" y="2"/>
                                    </a:lnTo>
                                    <a:lnTo>
                                      <a:pt x="0" y="2"/>
                                    </a:lnTo>
                                    <a:lnTo>
                                      <a:pt x="1" y="2"/>
                                    </a:lnTo>
                                    <a:lnTo>
                                      <a:pt x="1" y="2"/>
                                    </a:lnTo>
                                    <a:lnTo>
                                      <a:pt x="1" y="2"/>
                                    </a:lnTo>
                                    <a:lnTo>
                                      <a:pt x="1" y="3"/>
                                    </a:lnTo>
                                    <a:lnTo>
                                      <a:pt x="1" y="3"/>
                                    </a:lnTo>
                                    <a:lnTo>
                                      <a:pt x="2" y="3"/>
                                    </a:lnTo>
                                    <a:lnTo>
                                      <a:pt x="2" y="3"/>
                                    </a:lnTo>
                                    <a:lnTo>
                                      <a:pt x="2" y="3"/>
                                    </a:lnTo>
                                    <a:lnTo>
                                      <a:pt x="2" y="3"/>
                                    </a:lnTo>
                                    <a:lnTo>
                                      <a:pt x="3" y="3"/>
                                    </a:lnTo>
                                    <a:lnTo>
                                      <a:pt x="3" y="3"/>
                                    </a:lnTo>
                                    <a:lnTo>
                                      <a:pt x="3" y="3"/>
                                    </a:lnTo>
                                    <a:lnTo>
                                      <a:pt x="4" y="3"/>
                                    </a:lnTo>
                                    <a:lnTo>
                                      <a:pt x="4" y="3"/>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9" y="2"/>
                                    </a:lnTo>
                                    <a:lnTo>
                                      <a:pt x="9" y="2"/>
                                    </a:lnTo>
                                    <a:lnTo>
                                      <a:pt x="9" y="2"/>
                                    </a:lnTo>
                                    <a:lnTo>
                                      <a:pt x="10" y="2"/>
                                    </a:lnTo>
                                    <a:lnTo>
                                      <a:pt x="10" y="2"/>
                                    </a:lnTo>
                                    <a:lnTo>
                                      <a:pt x="10" y="3"/>
                                    </a:lnTo>
                                    <a:lnTo>
                                      <a:pt x="11" y="3"/>
                                    </a:lnTo>
                                    <a:lnTo>
                                      <a:pt x="11" y="3"/>
                                    </a:lnTo>
                                    <a:lnTo>
                                      <a:pt x="11" y="3"/>
                                    </a:lnTo>
                                    <a:lnTo>
                                      <a:pt x="12" y="3"/>
                                    </a:lnTo>
                                    <a:lnTo>
                                      <a:pt x="12" y="3"/>
                                    </a:lnTo>
                                    <a:lnTo>
                                      <a:pt x="12" y="3"/>
                                    </a:lnTo>
                                    <a:lnTo>
                                      <a:pt x="13" y="3"/>
                                    </a:lnTo>
                                    <a:lnTo>
                                      <a:pt x="13" y="3"/>
                                    </a:lnTo>
                                    <a:lnTo>
                                      <a:pt x="13" y="3"/>
                                    </a:lnTo>
                                    <a:lnTo>
                                      <a:pt x="13" y="3"/>
                                    </a:lnTo>
                                    <a:lnTo>
                                      <a:pt x="14" y="2"/>
                                    </a:lnTo>
                                    <a:lnTo>
                                      <a:pt x="14" y="2"/>
                                    </a:lnTo>
                                    <a:lnTo>
                                      <a:pt x="14" y="2"/>
                                    </a:lnTo>
                                    <a:lnTo>
                                      <a:pt x="14" y="2"/>
                                    </a:lnTo>
                                    <a:lnTo>
                                      <a:pt x="14" y="2"/>
                                    </a:lnTo>
                                    <a:lnTo>
                                      <a:pt x="14" y="2"/>
                                    </a:lnTo>
                                    <a:lnTo>
                                      <a:pt x="14" y="1"/>
                                    </a:lnTo>
                                    <a:lnTo>
                                      <a:pt x="14" y="1"/>
                                    </a:lnTo>
                                    <a:lnTo>
                                      <a:pt x="14" y="1"/>
                                    </a:lnTo>
                                    <a:lnTo>
                                      <a:pt x="14" y="1"/>
                                    </a:lnTo>
                                    <a:lnTo>
                                      <a:pt x="13" y="1"/>
                                    </a:lnTo>
                                    <a:lnTo>
                                      <a:pt x="13" y="1"/>
                                    </a:lnTo>
                                    <a:lnTo>
                                      <a:pt x="13" y="1"/>
                                    </a:lnTo>
                                    <a:lnTo>
                                      <a:pt x="13" y="1"/>
                                    </a:lnTo>
                                    <a:lnTo>
                                      <a:pt x="12" y="1"/>
                                    </a:lnTo>
                                    <a:lnTo>
                                      <a:pt x="12" y="1"/>
                                    </a:lnTo>
                                    <a:lnTo>
                                      <a:pt x="12" y="1"/>
                                    </a:lnTo>
                                    <a:lnTo>
                                      <a:pt x="11" y="1"/>
                                    </a:lnTo>
                                    <a:lnTo>
                                      <a:pt x="11" y="1"/>
                                    </a:lnTo>
                                    <a:lnTo>
                                      <a:pt x="11" y="1"/>
                                    </a:lnTo>
                                    <a:lnTo>
                                      <a:pt x="10" y="1"/>
                                    </a:lnTo>
                                    <a:lnTo>
                                      <a:pt x="10" y="1"/>
                                    </a:lnTo>
                                    <a:lnTo>
                                      <a:pt x="10" y="1"/>
                                    </a:lnTo>
                                    <a:lnTo>
                                      <a:pt x="9" y="1"/>
                                    </a:lnTo>
                                    <a:lnTo>
                                      <a:pt x="9" y="0"/>
                                    </a:lnTo>
                                    <a:lnTo>
                                      <a:pt x="9" y="0"/>
                                    </a:lnTo>
                                    <a:lnTo>
                                      <a:pt x="8" y="0"/>
                                    </a:lnTo>
                                    <a:lnTo>
                                      <a:pt x="8" y="0"/>
                                    </a:lnTo>
                                    <a:lnTo>
                                      <a:pt x="7" y="0"/>
                                    </a:lnTo>
                                    <a:lnTo>
                                      <a:pt x="7" y="0"/>
                                    </a:lnTo>
                                    <a:lnTo>
                                      <a:pt x="7" y="0"/>
                                    </a:lnTo>
                                    <a:lnTo>
                                      <a:pt x="6" y="0"/>
                                    </a:lnTo>
                                    <a:lnTo>
                                      <a:pt x="6" y="0"/>
                                    </a:lnTo>
                                    <a:lnTo>
                                      <a:pt x="6" y="0"/>
                                    </a:lnTo>
                                    <a:lnTo>
                                      <a:pt x="5" y="0"/>
                                    </a:lnTo>
                                    <a:lnTo>
                                      <a:pt x="5" y="1"/>
                                    </a:lnTo>
                                    <a:lnTo>
                                      <a:pt x="5" y="1"/>
                                    </a:lnTo>
                                    <a:lnTo>
                                      <a:pt x="4" y="1"/>
                                    </a:lnTo>
                                    <a:lnTo>
                                      <a:pt x="4" y="1"/>
                                    </a:lnTo>
                                    <a:lnTo>
                                      <a:pt x="4" y="1"/>
                                    </a:lnTo>
                                    <a:lnTo>
                                      <a:pt x="3" y="1"/>
                                    </a:lnTo>
                                    <a:lnTo>
                                      <a:pt x="3" y="1"/>
                                    </a:lnTo>
                                    <a:lnTo>
                                      <a:pt x="3"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894" name="Group 4894"/>
                          <wpg:cNvGrpSpPr>
                            <a:grpSpLocks/>
                          </wpg:cNvGrpSpPr>
                          <wpg:grpSpPr bwMode="auto">
                            <a:xfrm>
                              <a:off x="751" y="154"/>
                              <a:ext cx="14" cy="14"/>
                              <a:chOff x="751" y="154"/>
                              <a:chExt cx="14" cy="14"/>
                            </a:xfrm>
                          </wpg:grpSpPr>
                          <wps:wsp>
                            <wps:cNvPr id="4895" name="Freeform 4895"/>
                            <wps:cNvSpPr>
                              <a:spLocks/>
                            </wps:cNvSpPr>
                            <wps:spPr bwMode="auto">
                              <a:xfrm>
                                <a:off x="751" y="154"/>
                                <a:ext cx="3" cy="14"/>
                              </a:xfrm>
                              <a:custGeom>
                                <a:avLst/>
                                <a:gdLst>
                                  <a:gd name="T0" fmla="*/ 0 w 3"/>
                                  <a:gd name="T1" fmla="*/ 13 h 14"/>
                                  <a:gd name="T2" fmla="*/ 0 w 3"/>
                                  <a:gd name="T3" fmla="*/ 13 h 14"/>
                                  <a:gd name="T4" fmla="*/ 1 w 3"/>
                                  <a:gd name="T5" fmla="*/ 14 h 14"/>
                                  <a:gd name="T6" fmla="*/ 1 w 3"/>
                                  <a:gd name="T7" fmla="*/ 14 h 14"/>
                                  <a:gd name="T8" fmla="*/ 2 w 3"/>
                                  <a:gd name="T9" fmla="*/ 14 h 14"/>
                                  <a:gd name="T10" fmla="*/ 2 w 3"/>
                                  <a:gd name="T11" fmla="*/ 14 h 14"/>
                                  <a:gd name="T12" fmla="*/ 3 w 3"/>
                                  <a:gd name="T13" fmla="*/ 14 h 14"/>
                                  <a:gd name="T14" fmla="*/ 3 w 3"/>
                                  <a:gd name="T15" fmla="*/ 13 h 14"/>
                                  <a:gd name="T16" fmla="*/ 3 w 3"/>
                                  <a:gd name="T17" fmla="*/ 13 h 14"/>
                                  <a:gd name="T18" fmla="*/ 3 w 3"/>
                                  <a:gd name="T19" fmla="*/ 12 h 14"/>
                                  <a:gd name="T20" fmla="*/ 3 w 3"/>
                                  <a:gd name="T21" fmla="*/ 11 h 14"/>
                                  <a:gd name="T22" fmla="*/ 3 w 3"/>
                                  <a:gd name="T23" fmla="*/ 10 h 14"/>
                                  <a:gd name="T24" fmla="*/ 3 w 3"/>
                                  <a:gd name="T25" fmla="*/ 10 h 14"/>
                                  <a:gd name="T26" fmla="*/ 3 w 3"/>
                                  <a:gd name="T27" fmla="*/ 9 h 14"/>
                                  <a:gd name="T28" fmla="*/ 3 w 3"/>
                                  <a:gd name="T29" fmla="*/ 8 h 14"/>
                                  <a:gd name="T30" fmla="*/ 3 w 3"/>
                                  <a:gd name="T31" fmla="*/ 8 h 14"/>
                                  <a:gd name="T32" fmla="*/ 3 w 3"/>
                                  <a:gd name="T33" fmla="*/ 7 h 14"/>
                                  <a:gd name="T34" fmla="*/ 3 w 3"/>
                                  <a:gd name="T35" fmla="*/ 6 h 14"/>
                                  <a:gd name="T36" fmla="*/ 3 w 3"/>
                                  <a:gd name="T37" fmla="*/ 6 h 14"/>
                                  <a:gd name="T38" fmla="*/ 3 w 3"/>
                                  <a:gd name="T39" fmla="*/ 5 h 14"/>
                                  <a:gd name="T40" fmla="*/ 3 w 3"/>
                                  <a:gd name="T41" fmla="*/ 4 h 14"/>
                                  <a:gd name="T42" fmla="*/ 3 w 3"/>
                                  <a:gd name="T43" fmla="*/ 3 h 14"/>
                                  <a:gd name="T44" fmla="*/ 3 w 3"/>
                                  <a:gd name="T45" fmla="*/ 3 h 14"/>
                                  <a:gd name="T46" fmla="*/ 3 w 3"/>
                                  <a:gd name="T47" fmla="*/ 2 h 14"/>
                                  <a:gd name="T48" fmla="*/ 3 w 3"/>
                                  <a:gd name="T49" fmla="*/ 1 h 14"/>
                                  <a:gd name="T50" fmla="*/ 3 w 3"/>
                                  <a:gd name="T51" fmla="*/ 1 h 14"/>
                                  <a:gd name="T52" fmla="*/ 3 w 3"/>
                                  <a:gd name="T53" fmla="*/ 0 h 14"/>
                                  <a:gd name="T54" fmla="*/ 2 w 3"/>
                                  <a:gd name="T55" fmla="*/ 0 h 14"/>
                                  <a:gd name="T56" fmla="*/ 2 w 3"/>
                                  <a:gd name="T57" fmla="*/ 0 h 14"/>
                                  <a:gd name="T58" fmla="*/ 1 w 3"/>
                                  <a:gd name="T59" fmla="*/ 0 h 14"/>
                                  <a:gd name="T60" fmla="*/ 1 w 3"/>
                                  <a:gd name="T61" fmla="*/ 0 h 14"/>
                                  <a:gd name="T62" fmla="*/ 0 w 3"/>
                                  <a:gd name="T63" fmla="*/ 0 h 14"/>
                                  <a:gd name="T64" fmla="*/ 0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3"/>
                                    </a:moveTo>
                                    <a:lnTo>
                                      <a:pt x="0" y="13"/>
                                    </a:lnTo>
                                    <a:lnTo>
                                      <a:pt x="0" y="13"/>
                                    </a:lnTo>
                                    <a:lnTo>
                                      <a:pt x="0" y="13"/>
                                    </a:lnTo>
                                    <a:lnTo>
                                      <a:pt x="0" y="14"/>
                                    </a:lnTo>
                                    <a:lnTo>
                                      <a:pt x="1" y="14"/>
                                    </a:lnTo>
                                    <a:lnTo>
                                      <a:pt x="1" y="14"/>
                                    </a:lnTo>
                                    <a:lnTo>
                                      <a:pt x="1" y="14"/>
                                    </a:lnTo>
                                    <a:lnTo>
                                      <a:pt x="2" y="14"/>
                                    </a:lnTo>
                                    <a:lnTo>
                                      <a:pt x="2" y="14"/>
                                    </a:lnTo>
                                    <a:lnTo>
                                      <a:pt x="2" y="14"/>
                                    </a:lnTo>
                                    <a:lnTo>
                                      <a:pt x="2" y="14"/>
                                    </a:lnTo>
                                    <a:lnTo>
                                      <a:pt x="3" y="14"/>
                                    </a:lnTo>
                                    <a:lnTo>
                                      <a:pt x="3" y="14"/>
                                    </a:lnTo>
                                    <a:lnTo>
                                      <a:pt x="3" y="13"/>
                                    </a:lnTo>
                                    <a:lnTo>
                                      <a:pt x="3" y="13"/>
                                    </a:lnTo>
                                    <a:lnTo>
                                      <a:pt x="3" y="13"/>
                                    </a:lnTo>
                                    <a:lnTo>
                                      <a:pt x="3" y="13"/>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3" y="2"/>
                                    </a:lnTo>
                                    <a:lnTo>
                                      <a:pt x="3" y="1"/>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0" y="0"/>
                                    </a:lnTo>
                                    <a:lnTo>
                                      <a:pt x="0"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96" name="Freeform 4896"/>
                            <wps:cNvSpPr>
                              <a:spLocks/>
                            </wps:cNvSpPr>
                            <wps:spPr bwMode="auto">
                              <a:xfrm>
                                <a:off x="751" y="154"/>
                                <a:ext cx="3" cy="14"/>
                              </a:xfrm>
                              <a:custGeom>
                                <a:avLst/>
                                <a:gdLst>
                                  <a:gd name="T0" fmla="*/ 0 w 3"/>
                                  <a:gd name="T1" fmla="*/ 13 h 14"/>
                                  <a:gd name="T2" fmla="*/ 0 w 3"/>
                                  <a:gd name="T3" fmla="*/ 13 h 14"/>
                                  <a:gd name="T4" fmla="*/ 1 w 3"/>
                                  <a:gd name="T5" fmla="*/ 14 h 14"/>
                                  <a:gd name="T6" fmla="*/ 1 w 3"/>
                                  <a:gd name="T7" fmla="*/ 14 h 14"/>
                                  <a:gd name="T8" fmla="*/ 2 w 3"/>
                                  <a:gd name="T9" fmla="*/ 14 h 14"/>
                                  <a:gd name="T10" fmla="*/ 2 w 3"/>
                                  <a:gd name="T11" fmla="*/ 14 h 14"/>
                                  <a:gd name="T12" fmla="*/ 3 w 3"/>
                                  <a:gd name="T13" fmla="*/ 14 h 14"/>
                                  <a:gd name="T14" fmla="*/ 3 w 3"/>
                                  <a:gd name="T15" fmla="*/ 13 h 14"/>
                                  <a:gd name="T16" fmla="*/ 3 w 3"/>
                                  <a:gd name="T17" fmla="*/ 13 h 14"/>
                                  <a:gd name="T18" fmla="*/ 3 w 3"/>
                                  <a:gd name="T19" fmla="*/ 12 h 14"/>
                                  <a:gd name="T20" fmla="*/ 3 w 3"/>
                                  <a:gd name="T21" fmla="*/ 11 h 14"/>
                                  <a:gd name="T22" fmla="*/ 3 w 3"/>
                                  <a:gd name="T23" fmla="*/ 10 h 14"/>
                                  <a:gd name="T24" fmla="*/ 3 w 3"/>
                                  <a:gd name="T25" fmla="*/ 10 h 14"/>
                                  <a:gd name="T26" fmla="*/ 3 w 3"/>
                                  <a:gd name="T27" fmla="*/ 9 h 14"/>
                                  <a:gd name="T28" fmla="*/ 3 w 3"/>
                                  <a:gd name="T29" fmla="*/ 8 h 14"/>
                                  <a:gd name="T30" fmla="*/ 3 w 3"/>
                                  <a:gd name="T31" fmla="*/ 8 h 14"/>
                                  <a:gd name="T32" fmla="*/ 3 w 3"/>
                                  <a:gd name="T33" fmla="*/ 7 h 14"/>
                                  <a:gd name="T34" fmla="*/ 3 w 3"/>
                                  <a:gd name="T35" fmla="*/ 6 h 14"/>
                                  <a:gd name="T36" fmla="*/ 3 w 3"/>
                                  <a:gd name="T37" fmla="*/ 6 h 14"/>
                                  <a:gd name="T38" fmla="*/ 3 w 3"/>
                                  <a:gd name="T39" fmla="*/ 5 h 14"/>
                                  <a:gd name="T40" fmla="*/ 3 w 3"/>
                                  <a:gd name="T41" fmla="*/ 4 h 14"/>
                                  <a:gd name="T42" fmla="*/ 3 w 3"/>
                                  <a:gd name="T43" fmla="*/ 3 h 14"/>
                                  <a:gd name="T44" fmla="*/ 3 w 3"/>
                                  <a:gd name="T45" fmla="*/ 3 h 14"/>
                                  <a:gd name="T46" fmla="*/ 3 w 3"/>
                                  <a:gd name="T47" fmla="*/ 2 h 14"/>
                                  <a:gd name="T48" fmla="*/ 3 w 3"/>
                                  <a:gd name="T49" fmla="*/ 1 h 14"/>
                                  <a:gd name="T50" fmla="*/ 3 w 3"/>
                                  <a:gd name="T51" fmla="*/ 1 h 14"/>
                                  <a:gd name="T52" fmla="*/ 3 w 3"/>
                                  <a:gd name="T53" fmla="*/ 0 h 14"/>
                                  <a:gd name="T54" fmla="*/ 2 w 3"/>
                                  <a:gd name="T55" fmla="*/ 0 h 14"/>
                                  <a:gd name="T56" fmla="*/ 2 w 3"/>
                                  <a:gd name="T57" fmla="*/ 0 h 14"/>
                                  <a:gd name="T58" fmla="*/ 1 w 3"/>
                                  <a:gd name="T59" fmla="*/ 0 h 14"/>
                                  <a:gd name="T60" fmla="*/ 1 w 3"/>
                                  <a:gd name="T61" fmla="*/ 0 h 14"/>
                                  <a:gd name="T62" fmla="*/ 0 w 3"/>
                                  <a:gd name="T63" fmla="*/ 0 h 14"/>
                                  <a:gd name="T64" fmla="*/ 0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3"/>
                                    </a:moveTo>
                                    <a:lnTo>
                                      <a:pt x="0" y="13"/>
                                    </a:lnTo>
                                    <a:lnTo>
                                      <a:pt x="0" y="13"/>
                                    </a:lnTo>
                                    <a:lnTo>
                                      <a:pt x="0" y="13"/>
                                    </a:lnTo>
                                    <a:lnTo>
                                      <a:pt x="0" y="14"/>
                                    </a:lnTo>
                                    <a:lnTo>
                                      <a:pt x="1" y="14"/>
                                    </a:lnTo>
                                    <a:lnTo>
                                      <a:pt x="1" y="14"/>
                                    </a:lnTo>
                                    <a:lnTo>
                                      <a:pt x="1" y="14"/>
                                    </a:lnTo>
                                    <a:lnTo>
                                      <a:pt x="2" y="14"/>
                                    </a:lnTo>
                                    <a:lnTo>
                                      <a:pt x="2" y="14"/>
                                    </a:lnTo>
                                    <a:lnTo>
                                      <a:pt x="2" y="14"/>
                                    </a:lnTo>
                                    <a:lnTo>
                                      <a:pt x="2" y="14"/>
                                    </a:lnTo>
                                    <a:lnTo>
                                      <a:pt x="3" y="14"/>
                                    </a:lnTo>
                                    <a:lnTo>
                                      <a:pt x="3" y="14"/>
                                    </a:lnTo>
                                    <a:lnTo>
                                      <a:pt x="3" y="13"/>
                                    </a:lnTo>
                                    <a:lnTo>
                                      <a:pt x="3" y="13"/>
                                    </a:lnTo>
                                    <a:lnTo>
                                      <a:pt x="3" y="13"/>
                                    </a:lnTo>
                                    <a:lnTo>
                                      <a:pt x="3" y="13"/>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3" y="2"/>
                                    </a:lnTo>
                                    <a:lnTo>
                                      <a:pt x="3" y="1"/>
                                    </a:lnTo>
                                    <a:lnTo>
                                      <a:pt x="3" y="1"/>
                                    </a:lnTo>
                                    <a:lnTo>
                                      <a:pt x="3" y="1"/>
                                    </a:lnTo>
                                    <a:lnTo>
                                      <a:pt x="3" y="0"/>
                                    </a:lnTo>
                                    <a:lnTo>
                                      <a:pt x="3" y="0"/>
                                    </a:lnTo>
                                    <a:lnTo>
                                      <a:pt x="3" y="0"/>
                                    </a:lnTo>
                                    <a:lnTo>
                                      <a:pt x="2" y="0"/>
                                    </a:lnTo>
                                    <a:lnTo>
                                      <a:pt x="2" y="0"/>
                                    </a:lnTo>
                                    <a:lnTo>
                                      <a:pt x="2" y="0"/>
                                    </a:lnTo>
                                    <a:lnTo>
                                      <a:pt x="2" y="0"/>
                                    </a:lnTo>
                                    <a:lnTo>
                                      <a:pt x="1" y="0"/>
                                    </a:lnTo>
                                    <a:lnTo>
                                      <a:pt x="1" y="0"/>
                                    </a:lnTo>
                                    <a:lnTo>
                                      <a:pt x="1" y="0"/>
                                    </a:lnTo>
                                    <a:lnTo>
                                      <a:pt x="0" y="0"/>
                                    </a:lnTo>
                                    <a:lnTo>
                                      <a:pt x="0"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97" name="Freeform 4897"/>
                            <wps:cNvSpPr>
                              <a:spLocks/>
                            </wps:cNvSpPr>
                            <wps:spPr bwMode="auto">
                              <a:xfrm>
                                <a:off x="754" y="154"/>
                                <a:ext cx="11" cy="13"/>
                              </a:xfrm>
                              <a:custGeom>
                                <a:avLst/>
                                <a:gdLst>
                                  <a:gd name="T0" fmla="*/ 0 w 11"/>
                                  <a:gd name="T1" fmla="*/ 4 h 13"/>
                                  <a:gd name="T2" fmla="*/ 0 w 11"/>
                                  <a:gd name="T3" fmla="*/ 3 h 13"/>
                                  <a:gd name="T4" fmla="*/ 0 w 11"/>
                                  <a:gd name="T5" fmla="*/ 3 h 13"/>
                                  <a:gd name="T6" fmla="*/ 0 w 11"/>
                                  <a:gd name="T7" fmla="*/ 3 h 13"/>
                                  <a:gd name="T8" fmla="*/ 1 w 11"/>
                                  <a:gd name="T9" fmla="*/ 3 h 13"/>
                                  <a:gd name="T10" fmla="*/ 1 w 11"/>
                                  <a:gd name="T11" fmla="*/ 2 h 13"/>
                                  <a:gd name="T12" fmla="*/ 1 w 11"/>
                                  <a:gd name="T13" fmla="*/ 2 h 13"/>
                                  <a:gd name="T14" fmla="*/ 1 w 11"/>
                                  <a:gd name="T15" fmla="*/ 2 h 13"/>
                                  <a:gd name="T16" fmla="*/ 2 w 11"/>
                                  <a:gd name="T17" fmla="*/ 2 h 13"/>
                                  <a:gd name="T18" fmla="*/ 2 w 11"/>
                                  <a:gd name="T19" fmla="*/ 2 h 13"/>
                                  <a:gd name="T20" fmla="*/ 2 w 11"/>
                                  <a:gd name="T21" fmla="*/ 2 h 13"/>
                                  <a:gd name="T22" fmla="*/ 9 w 11"/>
                                  <a:gd name="T23" fmla="*/ 0 h 13"/>
                                  <a:gd name="T24" fmla="*/ 9 w 11"/>
                                  <a:gd name="T25" fmla="*/ 0 h 13"/>
                                  <a:gd name="T26" fmla="*/ 9 w 11"/>
                                  <a:gd name="T27" fmla="*/ 1 h 13"/>
                                  <a:gd name="T28" fmla="*/ 10 w 11"/>
                                  <a:gd name="T29" fmla="*/ 1 h 13"/>
                                  <a:gd name="T30" fmla="*/ 10 w 11"/>
                                  <a:gd name="T31" fmla="*/ 1 h 13"/>
                                  <a:gd name="T32" fmla="*/ 10 w 11"/>
                                  <a:gd name="T33" fmla="*/ 1 h 13"/>
                                  <a:gd name="T34" fmla="*/ 10 w 11"/>
                                  <a:gd name="T35" fmla="*/ 1 h 13"/>
                                  <a:gd name="T36" fmla="*/ 11 w 11"/>
                                  <a:gd name="T37" fmla="*/ 1 h 13"/>
                                  <a:gd name="T38" fmla="*/ 11 w 11"/>
                                  <a:gd name="T39" fmla="*/ 1 h 13"/>
                                  <a:gd name="T40" fmla="*/ 11 w 11"/>
                                  <a:gd name="T41" fmla="*/ 2 h 13"/>
                                  <a:gd name="T42" fmla="*/ 11 w 11"/>
                                  <a:gd name="T43" fmla="*/ 2 h 13"/>
                                  <a:gd name="T44" fmla="*/ 11 w 11"/>
                                  <a:gd name="T45" fmla="*/ 2 h 13"/>
                                  <a:gd name="T46" fmla="*/ 11 w 11"/>
                                  <a:gd name="T47" fmla="*/ 3 h 13"/>
                                  <a:gd name="T48" fmla="*/ 11 w 11"/>
                                  <a:gd name="T49" fmla="*/ 3 h 13"/>
                                  <a:gd name="T50" fmla="*/ 11 w 11"/>
                                  <a:gd name="T51" fmla="*/ 3 h 13"/>
                                  <a:gd name="T52" fmla="*/ 11 w 11"/>
                                  <a:gd name="T53" fmla="*/ 3 h 13"/>
                                  <a:gd name="T54" fmla="*/ 11 w 11"/>
                                  <a:gd name="T55" fmla="*/ 11 h 13"/>
                                  <a:gd name="T56" fmla="*/ 11 w 11"/>
                                  <a:gd name="T57" fmla="*/ 11 h 13"/>
                                  <a:gd name="T58" fmla="*/ 11 w 11"/>
                                  <a:gd name="T59" fmla="*/ 11 h 13"/>
                                  <a:gd name="T60" fmla="*/ 11 w 11"/>
                                  <a:gd name="T61" fmla="*/ 12 h 13"/>
                                  <a:gd name="T62" fmla="*/ 11 w 11"/>
                                  <a:gd name="T63" fmla="*/ 12 h 13"/>
                                  <a:gd name="T64" fmla="*/ 11 w 11"/>
                                  <a:gd name="T65" fmla="*/ 12 h 13"/>
                                  <a:gd name="T66" fmla="*/ 11 w 11"/>
                                  <a:gd name="T67" fmla="*/ 12 h 13"/>
                                  <a:gd name="T68" fmla="*/ 11 w 11"/>
                                  <a:gd name="T69" fmla="*/ 13 h 13"/>
                                  <a:gd name="T70" fmla="*/ 11 w 11"/>
                                  <a:gd name="T71" fmla="*/ 13 h 13"/>
                                  <a:gd name="T72" fmla="*/ 10 w 11"/>
                                  <a:gd name="T73" fmla="*/ 13 h 13"/>
                                  <a:gd name="T74" fmla="*/ 10 w 11"/>
                                  <a:gd name="T75" fmla="*/ 13 h 13"/>
                                  <a:gd name="T76" fmla="*/ 10 w 11"/>
                                  <a:gd name="T77" fmla="*/ 13 h 13"/>
                                  <a:gd name="T78" fmla="*/ 9 w 11"/>
                                  <a:gd name="T79" fmla="*/ 13 h 13"/>
                                  <a:gd name="T80" fmla="*/ 9 w 11"/>
                                  <a:gd name="T81" fmla="*/ 13 h 13"/>
                                  <a:gd name="T82" fmla="*/ 3 w 11"/>
                                  <a:gd name="T83" fmla="*/ 12 h 13"/>
                                  <a:gd name="T84" fmla="*/ 2 w 11"/>
                                  <a:gd name="T85" fmla="*/ 12 h 13"/>
                                  <a:gd name="T86" fmla="*/ 2 w 11"/>
                                  <a:gd name="T87" fmla="*/ 12 h 13"/>
                                  <a:gd name="T88" fmla="*/ 2 w 11"/>
                                  <a:gd name="T89" fmla="*/ 12 h 13"/>
                                  <a:gd name="T90" fmla="*/ 1 w 11"/>
                                  <a:gd name="T91" fmla="*/ 12 h 13"/>
                                  <a:gd name="T92" fmla="*/ 1 w 11"/>
                                  <a:gd name="T93" fmla="*/ 12 h 13"/>
                                  <a:gd name="T94" fmla="*/ 1 w 11"/>
                                  <a:gd name="T95" fmla="*/ 12 h 13"/>
                                  <a:gd name="T96" fmla="*/ 1 w 11"/>
                                  <a:gd name="T97" fmla="*/ 12 h 13"/>
                                  <a:gd name="T98" fmla="*/ 0 w 11"/>
                                  <a:gd name="T99" fmla="*/ 11 h 13"/>
                                  <a:gd name="T100" fmla="*/ 0 w 11"/>
                                  <a:gd name="T101" fmla="*/ 11 h 13"/>
                                  <a:gd name="T102" fmla="*/ 0 w 11"/>
                                  <a:gd name="T103" fmla="*/ 11 h 13"/>
                                  <a:gd name="T104" fmla="*/ 0 w 11"/>
                                  <a:gd name="T105" fmla="*/ 11 h 13"/>
                                  <a:gd name="T106" fmla="*/ 0 w 11"/>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9" y="0"/>
                                    </a:lnTo>
                                    <a:lnTo>
                                      <a:pt x="9" y="0"/>
                                    </a:lnTo>
                                    <a:lnTo>
                                      <a:pt x="9" y="0"/>
                                    </a:lnTo>
                                    <a:lnTo>
                                      <a:pt x="9" y="0"/>
                                    </a:lnTo>
                                    <a:lnTo>
                                      <a:pt x="9" y="0"/>
                                    </a:lnTo>
                                    <a:lnTo>
                                      <a:pt x="9" y="0"/>
                                    </a:lnTo>
                                    <a:lnTo>
                                      <a:pt x="9" y="0"/>
                                    </a:lnTo>
                                    <a:lnTo>
                                      <a:pt x="9" y="0"/>
                                    </a:lnTo>
                                    <a:lnTo>
                                      <a:pt x="9" y="0"/>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3"/>
                                    </a:lnTo>
                                    <a:lnTo>
                                      <a:pt x="11" y="13"/>
                                    </a:lnTo>
                                    <a:lnTo>
                                      <a:pt x="11" y="13"/>
                                    </a:lnTo>
                                    <a:lnTo>
                                      <a:pt x="11" y="13"/>
                                    </a:lnTo>
                                    <a:lnTo>
                                      <a:pt x="11" y="13"/>
                                    </a:lnTo>
                                    <a:lnTo>
                                      <a:pt x="11" y="13"/>
                                    </a:lnTo>
                                    <a:lnTo>
                                      <a:pt x="11" y="13"/>
                                    </a:lnTo>
                                    <a:lnTo>
                                      <a:pt x="11" y="13"/>
                                    </a:lnTo>
                                    <a:lnTo>
                                      <a:pt x="11" y="13"/>
                                    </a:lnTo>
                                    <a:lnTo>
                                      <a:pt x="11"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3" y="12"/>
                                    </a:lnTo>
                                    <a:lnTo>
                                      <a:pt x="3"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898" name="Freeform 4898"/>
                            <wps:cNvSpPr>
                              <a:spLocks/>
                            </wps:cNvSpPr>
                            <wps:spPr bwMode="auto">
                              <a:xfrm>
                                <a:off x="754" y="154"/>
                                <a:ext cx="11" cy="13"/>
                              </a:xfrm>
                              <a:custGeom>
                                <a:avLst/>
                                <a:gdLst>
                                  <a:gd name="T0" fmla="*/ 0 w 11"/>
                                  <a:gd name="T1" fmla="*/ 4 h 13"/>
                                  <a:gd name="T2" fmla="*/ 0 w 11"/>
                                  <a:gd name="T3" fmla="*/ 3 h 13"/>
                                  <a:gd name="T4" fmla="*/ 0 w 11"/>
                                  <a:gd name="T5" fmla="*/ 3 h 13"/>
                                  <a:gd name="T6" fmla="*/ 0 w 11"/>
                                  <a:gd name="T7" fmla="*/ 3 h 13"/>
                                  <a:gd name="T8" fmla="*/ 1 w 11"/>
                                  <a:gd name="T9" fmla="*/ 3 h 13"/>
                                  <a:gd name="T10" fmla="*/ 1 w 11"/>
                                  <a:gd name="T11" fmla="*/ 2 h 13"/>
                                  <a:gd name="T12" fmla="*/ 1 w 11"/>
                                  <a:gd name="T13" fmla="*/ 2 h 13"/>
                                  <a:gd name="T14" fmla="*/ 1 w 11"/>
                                  <a:gd name="T15" fmla="*/ 2 h 13"/>
                                  <a:gd name="T16" fmla="*/ 2 w 11"/>
                                  <a:gd name="T17" fmla="*/ 2 h 13"/>
                                  <a:gd name="T18" fmla="*/ 2 w 11"/>
                                  <a:gd name="T19" fmla="*/ 2 h 13"/>
                                  <a:gd name="T20" fmla="*/ 2 w 11"/>
                                  <a:gd name="T21" fmla="*/ 2 h 13"/>
                                  <a:gd name="T22" fmla="*/ 9 w 11"/>
                                  <a:gd name="T23" fmla="*/ 0 h 13"/>
                                  <a:gd name="T24" fmla="*/ 9 w 11"/>
                                  <a:gd name="T25" fmla="*/ 0 h 13"/>
                                  <a:gd name="T26" fmla="*/ 9 w 11"/>
                                  <a:gd name="T27" fmla="*/ 1 h 13"/>
                                  <a:gd name="T28" fmla="*/ 10 w 11"/>
                                  <a:gd name="T29" fmla="*/ 1 h 13"/>
                                  <a:gd name="T30" fmla="*/ 10 w 11"/>
                                  <a:gd name="T31" fmla="*/ 1 h 13"/>
                                  <a:gd name="T32" fmla="*/ 10 w 11"/>
                                  <a:gd name="T33" fmla="*/ 1 h 13"/>
                                  <a:gd name="T34" fmla="*/ 10 w 11"/>
                                  <a:gd name="T35" fmla="*/ 1 h 13"/>
                                  <a:gd name="T36" fmla="*/ 11 w 11"/>
                                  <a:gd name="T37" fmla="*/ 1 h 13"/>
                                  <a:gd name="T38" fmla="*/ 11 w 11"/>
                                  <a:gd name="T39" fmla="*/ 1 h 13"/>
                                  <a:gd name="T40" fmla="*/ 11 w 11"/>
                                  <a:gd name="T41" fmla="*/ 2 h 13"/>
                                  <a:gd name="T42" fmla="*/ 11 w 11"/>
                                  <a:gd name="T43" fmla="*/ 2 h 13"/>
                                  <a:gd name="T44" fmla="*/ 11 w 11"/>
                                  <a:gd name="T45" fmla="*/ 2 h 13"/>
                                  <a:gd name="T46" fmla="*/ 11 w 11"/>
                                  <a:gd name="T47" fmla="*/ 3 h 13"/>
                                  <a:gd name="T48" fmla="*/ 11 w 11"/>
                                  <a:gd name="T49" fmla="*/ 3 h 13"/>
                                  <a:gd name="T50" fmla="*/ 11 w 11"/>
                                  <a:gd name="T51" fmla="*/ 3 h 13"/>
                                  <a:gd name="T52" fmla="*/ 11 w 11"/>
                                  <a:gd name="T53" fmla="*/ 3 h 13"/>
                                  <a:gd name="T54" fmla="*/ 11 w 11"/>
                                  <a:gd name="T55" fmla="*/ 11 h 13"/>
                                  <a:gd name="T56" fmla="*/ 11 w 11"/>
                                  <a:gd name="T57" fmla="*/ 11 h 13"/>
                                  <a:gd name="T58" fmla="*/ 11 w 11"/>
                                  <a:gd name="T59" fmla="*/ 11 h 13"/>
                                  <a:gd name="T60" fmla="*/ 11 w 11"/>
                                  <a:gd name="T61" fmla="*/ 12 h 13"/>
                                  <a:gd name="T62" fmla="*/ 11 w 11"/>
                                  <a:gd name="T63" fmla="*/ 12 h 13"/>
                                  <a:gd name="T64" fmla="*/ 11 w 11"/>
                                  <a:gd name="T65" fmla="*/ 12 h 13"/>
                                  <a:gd name="T66" fmla="*/ 11 w 11"/>
                                  <a:gd name="T67" fmla="*/ 12 h 13"/>
                                  <a:gd name="T68" fmla="*/ 11 w 11"/>
                                  <a:gd name="T69" fmla="*/ 13 h 13"/>
                                  <a:gd name="T70" fmla="*/ 11 w 11"/>
                                  <a:gd name="T71" fmla="*/ 13 h 13"/>
                                  <a:gd name="T72" fmla="*/ 10 w 11"/>
                                  <a:gd name="T73" fmla="*/ 13 h 13"/>
                                  <a:gd name="T74" fmla="*/ 10 w 11"/>
                                  <a:gd name="T75" fmla="*/ 13 h 13"/>
                                  <a:gd name="T76" fmla="*/ 10 w 11"/>
                                  <a:gd name="T77" fmla="*/ 13 h 13"/>
                                  <a:gd name="T78" fmla="*/ 9 w 11"/>
                                  <a:gd name="T79" fmla="*/ 13 h 13"/>
                                  <a:gd name="T80" fmla="*/ 9 w 11"/>
                                  <a:gd name="T81" fmla="*/ 13 h 13"/>
                                  <a:gd name="T82" fmla="*/ 3 w 11"/>
                                  <a:gd name="T83" fmla="*/ 12 h 13"/>
                                  <a:gd name="T84" fmla="*/ 2 w 11"/>
                                  <a:gd name="T85" fmla="*/ 12 h 13"/>
                                  <a:gd name="T86" fmla="*/ 2 w 11"/>
                                  <a:gd name="T87" fmla="*/ 12 h 13"/>
                                  <a:gd name="T88" fmla="*/ 2 w 11"/>
                                  <a:gd name="T89" fmla="*/ 12 h 13"/>
                                  <a:gd name="T90" fmla="*/ 1 w 11"/>
                                  <a:gd name="T91" fmla="*/ 12 h 13"/>
                                  <a:gd name="T92" fmla="*/ 1 w 11"/>
                                  <a:gd name="T93" fmla="*/ 12 h 13"/>
                                  <a:gd name="T94" fmla="*/ 1 w 11"/>
                                  <a:gd name="T95" fmla="*/ 12 h 13"/>
                                  <a:gd name="T96" fmla="*/ 1 w 11"/>
                                  <a:gd name="T97" fmla="*/ 12 h 13"/>
                                  <a:gd name="T98" fmla="*/ 0 w 11"/>
                                  <a:gd name="T99" fmla="*/ 11 h 13"/>
                                  <a:gd name="T100" fmla="*/ 0 w 11"/>
                                  <a:gd name="T101" fmla="*/ 11 h 13"/>
                                  <a:gd name="T102" fmla="*/ 0 w 11"/>
                                  <a:gd name="T103" fmla="*/ 11 h 13"/>
                                  <a:gd name="T104" fmla="*/ 0 w 11"/>
                                  <a:gd name="T105" fmla="*/ 11 h 13"/>
                                  <a:gd name="T106" fmla="*/ 0 w 11"/>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9" y="0"/>
                                    </a:lnTo>
                                    <a:lnTo>
                                      <a:pt x="9" y="0"/>
                                    </a:lnTo>
                                    <a:lnTo>
                                      <a:pt x="9" y="0"/>
                                    </a:lnTo>
                                    <a:lnTo>
                                      <a:pt x="9" y="0"/>
                                    </a:lnTo>
                                    <a:lnTo>
                                      <a:pt x="9" y="0"/>
                                    </a:lnTo>
                                    <a:lnTo>
                                      <a:pt x="9" y="0"/>
                                    </a:lnTo>
                                    <a:lnTo>
                                      <a:pt x="9" y="0"/>
                                    </a:lnTo>
                                    <a:lnTo>
                                      <a:pt x="9" y="0"/>
                                    </a:lnTo>
                                    <a:lnTo>
                                      <a:pt x="9" y="0"/>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3"/>
                                    </a:lnTo>
                                    <a:lnTo>
                                      <a:pt x="11" y="13"/>
                                    </a:lnTo>
                                    <a:lnTo>
                                      <a:pt x="11" y="13"/>
                                    </a:lnTo>
                                    <a:lnTo>
                                      <a:pt x="11" y="13"/>
                                    </a:lnTo>
                                    <a:lnTo>
                                      <a:pt x="11" y="13"/>
                                    </a:lnTo>
                                    <a:lnTo>
                                      <a:pt x="11" y="13"/>
                                    </a:lnTo>
                                    <a:lnTo>
                                      <a:pt x="11" y="13"/>
                                    </a:lnTo>
                                    <a:lnTo>
                                      <a:pt x="11" y="13"/>
                                    </a:lnTo>
                                    <a:lnTo>
                                      <a:pt x="11" y="13"/>
                                    </a:lnTo>
                                    <a:lnTo>
                                      <a:pt x="11"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3" y="12"/>
                                    </a:lnTo>
                                    <a:lnTo>
                                      <a:pt x="3"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899" name="Freeform 4899"/>
                            <wps:cNvSpPr>
                              <a:spLocks/>
                            </wps:cNvSpPr>
                            <wps:spPr bwMode="auto">
                              <a:xfrm>
                                <a:off x="753" y="155"/>
                                <a:ext cx="2" cy="3"/>
                              </a:xfrm>
                              <a:custGeom>
                                <a:avLst/>
                                <a:gdLst>
                                  <a:gd name="T0" fmla="*/ 0 w 2"/>
                                  <a:gd name="T1" fmla="*/ 2 h 3"/>
                                  <a:gd name="T2" fmla="*/ 1 w 2"/>
                                  <a:gd name="T3" fmla="*/ 3 h 3"/>
                                  <a:gd name="T4" fmla="*/ 1 w 2"/>
                                  <a:gd name="T5" fmla="*/ 3 h 3"/>
                                  <a:gd name="T6" fmla="*/ 1 w 2"/>
                                  <a:gd name="T7" fmla="*/ 3 h 3"/>
                                  <a:gd name="T8" fmla="*/ 1 w 2"/>
                                  <a:gd name="T9" fmla="*/ 3 h 3"/>
                                  <a:gd name="T10" fmla="*/ 1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00" name="Freeform 4900"/>
                            <wps:cNvSpPr>
                              <a:spLocks/>
                            </wps:cNvSpPr>
                            <wps:spPr bwMode="auto">
                              <a:xfrm>
                                <a:off x="753" y="155"/>
                                <a:ext cx="2" cy="3"/>
                              </a:xfrm>
                              <a:custGeom>
                                <a:avLst/>
                                <a:gdLst>
                                  <a:gd name="T0" fmla="*/ 0 w 2"/>
                                  <a:gd name="T1" fmla="*/ 2 h 3"/>
                                  <a:gd name="T2" fmla="*/ 1 w 2"/>
                                  <a:gd name="T3" fmla="*/ 3 h 3"/>
                                  <a:gd name="T4" fmla="*/ 1 w 2"/>
                                  <a:gd name="T5" fmla="*/ 3 h 3"/>
                                  <a:gd name="T6" fmla="*/ 1 w 2"/>
                                  <a:gd name="T7" fmla="*/ 3 h 3"/>
                                  <a:gd name="T8" fmla="*/ 1 w 2"/>
                                  <a:gd name="T9" fmla="*/ 3 h 3"/>
                                  <a:gd name="T10" fmla="*/ 1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1" y="3"/>
                                    </a:lnTo>
                                    <a:lnTo>
                                      <a:pt x="1" y="3"/>
                                    </a:lnTo>
                                    <a:lnTo>
                                      <a:pt x="1" y="3"/>
                                    </a:ln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01" name="Freeform 4901"/>
                            <wps:cNvSpPr>
                              <a:spLocks/>
                            </wps:cNvSpPr>
                            <wps:spPr bwMode="auto">
                              <a:xfrm>
                                <a:off x="753" y="163"/>
                                <a:ext cx="2" cy="3"/>
                              </a:xfrm>
                              <a:custGeom>
                                <a:avLst/>
                                <a:gdLst>
                                  <a:gd name="T0" fmla="*/ 0 w 2"/>
                                  <a:gd name="T1" fmla="*/ 2 h 3"/>
                                  <a:gd name="T2" fmla="*/ 1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1" y="0"/>
                                    </a:lnTo>
                                    <a:lnTo>
                                      <a:pt x="2" y="2"/>
                                    </a:lnTo>
                                    <a:lnTo>
                                      <a:pt x="0" y="3"/>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02" name="Freeform 4902"/>
                            <wps:cNvSpPr>
                              <a:spLocks/>
                            </wps:cNvSpPr>
                            <wps:spPr bwMode="auto">
                              <a:xfrm>
                                <a:off x="753" y="163"/>
                                <a:ext cx="2" cy="3"/>
                              </a:xfrm>
                              <a:custGeom>
                                <a:avLst/>
                                <a:gdLst>
                                  <a:gd name="T0" fmla="*/ 0 w 2"/>
                                  <a:gd name="T1" fmla="*/ 2 h 3"/>
                                  <a:gd name="T2" fmla="*/ 1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1" y="0"/>
                                    </a:lnTo>
                                    <a:lnTo>
                                      <a:pt x="2" y="2"/>
                                    </a:lnTo>
                                    <a:lnTo>
                                      <a:pt x="0" y="3"/>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03" name="Freeform 4903"/>
                            <wps:cNvSpPr>
                              <a:spLocks/>
                            </wps:cNvSpPr>
                            <wps:spPr bwMode="auto">
                              <a:xfrm>
                                <a:off x="753" y="161"/>
                                <a:ext cx="2" cy="2"/>
                              </a:xfrm>
                              <a:custGeom>
                                <a:avLst/>
                                <a:gdLst>
                                  <a:gd name="T0" fmla="*/ 2 w 2"/>
                                  <a:gd name="T1" fmla="*/ 0 h 2"/>
                                  <a:gd name="T2" fmla="*/ 0 w 2"/>
                                  <a:gd name="T3" fmla="*/ 0 h 2"/>
                                  <a:gd name="T4" fmla="*/ 0 w 2"/>
                                  <a:gd name="T5" fmla="*/ 2 h 2"/>
                                  <a:gd name="T6" fmla="*/ 2 w 2"/>
                                  <a:gd name="T7" fmla="*/ 1 h 2"/>
                                  <a:gd name="T8" fmla="*/ 2 w 2"/>
                                  <a:gd name="T9" fmla="*/ 0 h 2"/>
                                </a:gdLst>
                                <a:ahLst/>
                                <a:cxnLst>
                                  <a:cxn ang="0">
                                    <a:pos x="T0" y="T1"/>
                                  </a:cxn>
                                  <a:cxn ang="0">
                                    <a:pos x="T2" y="T3"/>
                                  </a:cxn>
                                  <a:cxn ang="0">
                                    <a:pos x="T4" y="T5"/>
                                  </a:cxn>
                                  <a:cxn ang="0">
                                    <a:pos x="T6" y="T7"/>
                                  </a:cxn>
                                  <a:cxn ang="0">
                                    <a:pos x="T8" y="T9"/>
                                  </a:cxn>
                                </a:cxnLst>
                                <a:rect l="0" t="0" r="r" b="b"/>
                                <a:pathLst>
                                  <a:path w="2" h="2">
                                    <a:moveTo>
                                      <a:pt x="2" y="0"/>
                                    </a:moveTo>
                                    <a:lnTo>
                                      <a:pt x="0" y="0"/>
                                    </a:lnTo>
                                    <a:lnTo>
                                      <a:pt x="0" y="2"/>
                                    </a:lnTo>
                                    <a:lnTo>
                                      <a:pt x="2" y="1"/>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04" name="Freeform 4904"/>
                            <wps:cNvSpPr>
                              <a:spLocks/>
                            </wps:cNvSpPr>
                            <wps:spPr bwMode="auto">
                              <a:xfrm>
                                <a:off x="753" y="161"/>
                                <a:ext cx="2" cy="2"/>
                              </a:xfrm>
                              <a:custGeom>
                                <a:avLst/>
                                <a:gdLst>
                                  <a:gd name="T0" fmla="*/ 2 w 2"/>
                                  <a:gd name="T1" fmla="*/ 0 h 2"/>
                                  <a:gd name="T2" fmla="*/ 0 w 2"/>
                                  <a:gd name="T3" fmla="*/ 0 h 2"/>
                                  <a:gd name="T4" fmla="*/ 0 w 2"/>
                                  <a:gd name="T5" fmla="*/ 2 h 2"/>
                                  <a:gd name="T6" fmla="*/ 2 w 2"/>
                                  <a:gd name="T7" fmla="*/ 1 h 2"/>
                                  <a:gd name="T8" fmla="*/ 2 w 2"/>
                                  <a:gd name="T9" fmla="*/ 0 h 2"/>
                                </a:gdLst>
                                <a:ahLst/>
                                <a:cxnLst>
                                  <a:cxn ang="0">
                                    <a:pos x="T0" y="T1"/>
                                  </a:cxn>
                                  <a:cxn ang="0">
                                    <a:pos x="T2" y="T3"/>
                                  </a:cxn>
                                  <a:cxn ang="0">
                                    <a:pos x="T4" y="T5"/>
                                  </a:cxn>
                                  <a:cxn ang="0">
                                    <a:pos x="T6" y="T7"/>
                                  </a:cxn>
                                  <a:cxn ang="0">
                                    <a:pos x="T8" y="T9"/>
                                  </a:cxn>
                                </a:cxnLst>
                                <a:rect l="0" t="0" r="r" b="b"/>
                                <a:pathLst>
                                  <a:path w="2" h="2">
                                    <a:moveTo>
                                      <a:pt x="2" y="0"/>
                                    </a:moveTo>
                                    <a:lnTo>
                                      <a:pt x="0" y="0"/>
                                    </a:lnTo>
                                    <a:lnTo>
                                      <a:pt x="0" y="2"/>
                                    </a:lnTo>
                                    <a:lnTo>
                                      <a:pt x="2" y="1"/>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05" name="Freeform 4905"/>
                            <wps:cNvSpPr>
                              <a:spLocks/>
                            </wps:cNvSpPr>
                            <wps:spPr bwMode="auto">
                              <a:xfrm>
                                <a:off x="753" y="159"/>
                                <a:ext cx="2" cy="1"/>
                              </a:xfrm>
                              <a:custGeom>
                                <a:avLst/>
                                <a:gdLst>
                                  <a:gd name="T0" fmla="*/ 2 w 2"/>
                                  <a:gd name="T1" fmla="*/ 1 h 1"/>
                                  <a:gd name="T2" fmla="*/ 0 w 2"/>
                                  <a:gd name="T3" fmla="*/ 1 h 1"/>
                                  <a:gd name="T4" fmla="*/ 0 w 2"/>
                                  <a:gd name="T5" fmla="*/ 0 h 1"/>
                                  <a:gd name="T6" fmla="*/ 2 w 2"/>
                                  <a:gd name="T7" fmla="*/ 1 h 1"/>
                                  <a:gd name="T8" fmla="*/ 2 w 2"/>
                                  <a:gd name="T9" fmla="*/ 1 h 1"/>
                                  <a:gd name="T10" fmla="*/ 2 w 2"/>
                                  <a:gd name="T11" fmla="*/ 1 h 1"/>
                                  <a:gd name="T12" fmla="*/ 2 w 2"/>
                                  <a:gd name="T13" fmla="*/ 1 h 1"/>
                                  <a:gd name="T14" fmla="*/ 2 w 2"/>
                                  <a:gd name="T15" fmla="*/ 1 h 1"/>
                                  <a:gd name="T16" fmla="*/ 2 w 2"/>
                                  <a:gd name="T17" fmla="*/ 1 h 1"/>
                                  <a:gd name="T18" fmla="*/ 2 w 2"/>
                                  <a:gd name="T19" fmla="*/ 1 h 1"/>
                                  <a:gd name="T20" fmla="*/ 2 w 2"/>
                                  <a:gd name="T21" fmla="*/ 1 h 1"/>
                                  <a:gd name="T22" fmla="*/ 2 w 2"/>
                                  <a:gd name="T23" fmla="*/ 1 h 1"/>
                                  <a:gd name="T24" fmla="*/ 2 w 2"/>
                                  <a:gd name="T25" fmla="*/ 1 h 1"/>
                                  <a:gd name="T26" fmla="*/ 2 w 2"/>
                                  <a:gd name="T27" fmla="*/ 1 h 1"/>
                                  <a:gd name="T28" fmla="*/ 2 w 2"/>
                                  <a:gd name="T29" fmla="*/ 1 h 1"/>
                                  <a:gd name="T30" fmla="*/ 2 w 2"/>
                                  <a:gd name="T31" fmla="*/ 1 h 1"/>
                                  <a:gd name="T32" fmla="*/ 2 w 2"/>
                                  <a:gd name="T33" fmla="*/ 1 h 1"/>
                                  <a:gd name="T34" fmla="*/ 2 w 2"/>
                                  <a:gd name="T35" fmla="*/ 1 h 1"/>
                                  <a:gd name="T36" fmla="*/ 2 w 2"/>
                                  <a:gd name="T37" fmla="*/ 1 h 1"/>
                                  <a:gd name="T38" fmla="*/ 2 w 2"/>
                                  <a:gd name="T39" fmla="*/ 1 h 1"/>
                                  <a:gd name="T40" fmla="*/ 2 w 2"/>
                                  <a:gd name="T41" fmla="*/ 1 h 1"/>
                                  <a:gd name="T42" fmla="*/ 2 w 2"/>
                                  <a:gd name="T43" fmla="*/ 1 h 1"/>
                                  <a:gd name="T44" fmla="*/ 2 w 2"/>
                                  <a:gd name="T45" fmla="*/ 1 h 1"/>
                                  <a:gd name="T46" fmla="*/ 2 w 2"/>
                                  <a:gd name="T47" fmla="*/ 1 h 1"/>
                                  <a:gd name="T48" fmla="*/ 2 w 2"/>
                                  <a:gd name="T49" fmla="*/ 1 h 1"/>
                                  <a:gd name="T50" fmla="*/ 2 w 2"/>
                                  <a:gd name="T51" fmla="*/ 1 h 1"/>
                                  <a:gd name="T52" fmla="*/ 2 w 2"/>
                                  <a:gd name="T53" fmla="*/ 1 h 1"/>
                                  <a:gd name="T54" fmla="*/ 2 w 2"/>
                                  <a:gd name="T55" fmla="*/ 1 h 1"/>
                                  <a:gd name="T56" fmla="*/ 2 w 2"/>
                                  <a:gd name="T57" fmla="*/ 1 h 1"/>
                                  <a:gd name="T58" fmla="*/ 2 w 2"/>
                                  <a:gd name="T59" fmla="*/ 1 h 1"/>
                                  <a:gd name="T60" fmla="*/ 2 w 2"/>
                                  <a:gd name="T61" fmla="*/ 1 h 1"/>
                                  <a:gd name="T62" fmla="*/ 2 w 2"/>
                                  <a:gd name="T63" fmla="*/ 1 h 1"/>
                                  <a:gd name="T64" fmla="*/ 2 w 2"/>
                                  <a:gd name="T65" fmla="*/ 1 h 1"/>
                                  <a:gd name="T66" fmla="*/ 2 w 2"/>
                                  <a:gd name="T67" fmla="*/ 1 h 1"/>
                                  <a:gd name="T68" fmla="*/ 2 w 2"/>
                                  <a:gd name="T69" fmla="*/ 1 h 1"/>
                                  <a:gd name="T70" fmla="*/ 2 w 2"/>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2" y="1"/>
                                    </a:moveTo>
                                    <a:lnTo>
                                      <a:pt x="0" y="1"/>
                                    </a:lnTo>
                                    <a:lnTo>
                                      <a:pt x="0" y="0"/>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06" name="Freeform 4906"/>
                            <wps:cNvSpPr>
                              <a:spLocks/>
                            </wps:cNvSpPr>
                            <wps:spPr bwMode="auto">
                              <a:xfrm>
                                <a:off x="753" y="159"/>
                                <a:ext cx="2" cy="1"/>
                              </a:xfrm>
                              <a:custGeom>
                                <a:avLst/>
                                <a:gdLst>
                                  <a:gd name="T0" fmla="*/ 2 w 2"/>
                                  <a:gd name="T1" fmla="*/ 1 h 1"/>
                                  <a:gd name="T2" fmla="*/ 0 w 2"/>
                                  <a:gd name="T3" fmla="*/ 1 h 1"/>
                                  <a:gd name="T4" fmla="*/ 0 w 2"/>
                                  <a:gd name="T5" fmla="*/ 0 h 1"/>
                                  <a:gd name="T6" fmla="*/ 2 w 2"/>
                                  <a:gd name="T7" fmla="*/ 1 h 1"/>
                                  <a:gd name="T8" fmla="*/ 2 w 2"/>
                                  <a:gd name="T9" fmla="*/ 1 h 1"/>
                                  <a:gd name="T10" fmla="*/ 2 w 2"/>
                                  <a:gd name="T11" fmla="*/ 1 h 1"/>
                                  <a:gd name="T12" fmla="*/ 2 w 2"/>
                                  <a:gd name="T13" fmla="*/ 1 h 1"/>
                                  <a:gd name="T14" fmla="*/ 2 w 2"/>
                                  <a:gd name="T15" fmla="*/ 1 h 1"/>
                                  <a:gd name="T16" fmla="*/ 2 w 2"/>
                                  <a:gd name="T17" fmla="*/ 1 h 1"/>
                                  <a:gd name="T18" fmla="*/ 2 w 2"/>
                                  <a:gd name="T19" fmla="*/ 1 h 1"/>
                                  <a:gd name="T20" fmla="*/ 2 w 2"/>
                                  <a:gd name="T21" fmla="*/ 1 h 1"/>
                                  <a:gd name="T22" fmla="*/ 2 w 2"/>
                                  <a:gd name="T23" fmla="*/ 1 h 1"/>
                                  <a:gd name="T24" fmla="*/ 2 w 2"/>
                                  <a:gd name="T25" fmla="*/ 1 h 1"/>
                                  <a:gd name="T26" fmla="*/ 2 w 2"/>
                                  <a:gd name="T27" fmla="*/ 1 h 1"/>
                                  <a:gd name="T28" fmla="*/ 2 w 2"/>
                                  <a:gd name="T29" fmla="*/ 1 h 1"/>
                                  <a:gd name="T30" fmla="*/ 2 w 2"/>
                                  <a:gd name="T31" fmla="*/ 1 h 1"/>
                                  <a:gd name="T32" fmla="*/ 2 w 2"/>
                                  <a:gd name="T33" fmla="*/ 1 h 1"/>
                                  <a:gd name="T34" fmla="*/ 2 w 2"/>
                                  <a:gd name="T35" fmla="*/ 1 h 1"/>
                                  <a:gd name="T36" fmla="*/ 2 w 2"/>
                                  <a:gd name="T37" fmla="*/ 1 h 1"/>
                                  <a:gd name="T38" fmla="*/ 2 w 2"/>
                                  <a:gd name="T39" fmla="*/ 1 h 1"/>
                                  <a:gd name="T40" fmla="*/ 2 w 2"/>
                                  <a:gd name="T41" fmla="*/ 1 h 1"/>
                                  <a:gd name="T42" fmla="*/ 2 w 2"/>
                                  <a:gd name="T43" fmla="*/ 1 h 1"/>
                                  <a:gd name="T44" fmla="*/ 2 w 2"/>
                                  <a:gd name="T45" fmla="*/ 1 h 1"/>
                                  <a:gd name="T46" fmla="*/ 2 w 2"/>
                                  <a:gd name="T47" fmla="*/ 1 h 1"/>
                                  <a:gd name="T48" fmla="*/ 2 w 2"/>
                                  <a:gd name="T49" fmla="*/ 1 h 1"/>
                                  <a:gd name="T50" fmla="*/ 2 w 2"/>
                                  <a:gd name="T51" fmla="*/ 1 h 1"/>
                                  <a:gd name="T52" fmla="*/ 2 w 2"/>
                                  <a:gd name="T53" fmla="*/ 1 h 1"/>
                                  <a:gd name="T54" fmla="*/ 2 w 2"/>
                                  <a:gd name="T55" fmla="*/ 1 h 1"/>
                                  <a:gd name="T56" fmla="*/ 2 w 2"/>
                                  <a:gd name="T57" fmla="*/ 1 h 1"/>
                                  <a:gd name="T58" fmla="*/ 2 w 2"/>
                                  <a:gd name="T59" fmla="*/ 1 h 1"/>
                                  <a:gd name="T60" fmla="*/ 2 w 2"/>
                                  <a:gd name="T61" fmla="*/ 1 h 1"/>
                                  <a:gd name="T62" fmla="*/ 2 w 2"/>
                                  <a:gd name="T63" fmla="*/ 1 h 1"/>
                                  <a:gd name="T64" fmla="*/ 2 w 2"/>
                                  <a:gd name="T65" fmla="*/ 1 h 1"/>
                                  <a:gd name="T66" fmla="*/ 2 w 2"/>
                                  <a:gd name="T67" fmla="*/ 1 h 1"/>
                                  <a:gd name="T68" fmla="*/ 2 w 2"/>
                                  <a:gd name="T69" fmla="*/ 1 h 1"/>
                                  <a:gd name="T70" fmla="*/ 2 w 2"/>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2" y="1"/>
                                    </a:moveTo>
                                    <a:lnTo>
                                      <a:pt x="0" y="1"/>
                                    </a:lnTo>
                                    <a:lnTo>
                                      <a:pt x="0" y="0"/>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07" name="Freeform 4907"/>
                            <wps:cNvSpPr>
                              <a:spLocks/>
                            </wps:cNvSpPr>
                            <wps:spPr bwMode="auto">
                              <a:xfrm>
                                <a:off x="752" y="154"/>
                                <a:ext cx="2" cy="14"/>
                              </a:xfrm>
                              <a:custGeom>
                                <a:avLst/>
                                <a:gdLst>
                                  <a:gd name="T0" fmla="*/ 0 w 2"/>
                                  <a:gd name="T1" fmla="*/ 13 h 14"/>
                                  <a:gd name="T2" fmla="*/ 0 w 2"/>
                                  <a:gd name="T3" fmla="*/ 13 h 14"/>
                                  <a:gd name="T4" fmla="*/ 1 w 2"/>
                                  <a:gd name="T5" fmla="*/ 14 h 14"/>
                                  <a:gd name="T6" fmla="*/ 1 w 2"/>
                                  <a:gd name="T7" fmla="*/ 14 h 14"/>
                                  <a:gd name="T8" fmla="*/ 1 w 2"/>
                                  <a:gd name="T9" fmla="*/ 14 h 14"/>
                                  <a:gd name="T10" fmla="*/ 2 w 2"/>
                                  <a:gd name="T11" fmla="*/ 14 h 14"/>
                                  <a:gd name="T12" fmla="*/ 2 w 2"/>
                                  <a:gd name="T13" fmla="*/ 13 h 14"/>
                                  <a:gd name="T14" fmla="*/ 2 w 2"/>
                                  <a:gd name="T15" fmla="*/ 13 h 14"/>
                                  <a:gd name="T16" fmla="*/ 2 w 2"/>
                                  <a:gd name="T17" fmla="*/ 12 h 14"/>
                                  <a:gd name="T18" fmla="*/ 2 w 2"/>
                                  <a:gd name="T19" fmla="*/ 12 h 14"/>
                                  <a:gd name="T20" fmla="*/ 2 w 2"/>
                                  <a:gd name="T21" fmla="*/ 11 h 14"/>
                                  <a:gd name="T22" fmla="*/ 2 w 2"/>
                                  <a:gd name="T23" fmla="*/ 10 h 14"/>
                                  <a:gd name="T24" fmla="*/ 2 w 2"/>
                                  <a:gd name="T25" fmla="*/ 10 h 14"/>
                                  <a:gd name="T26" fmla="*/ 2 w 2"/>
                                  <a:gd name="T27" fmla="*/ 9 h 14"/>
                                  <a:gd name="T28" fmla="*/ 2 w 2"/>
                                  <a:gd name="T29" fmla="*/ 8 h 14"/>
                                  <a:gd name="T30" fmla="*/ 2 w 2"/>
                                  <a:gd name="T31" fmla="*/ 8 h 14"/>
                                  <a:gd name="T32" fmla="*/ 2 w 2"/>
                                  <a:gd name="T33" fmla="*/ 7 h 14"/>
                                  <a:gd name="T34" fmla="*/ 2 w 2"/>
                                  <a:gd name="T35" fmla="*/ 6 h 14"/>
                                  <a:gd name="T36" fmla="*/ 2 w 2"/>
                                  <a:gd name="T37" fmla="*/ 6 h 14"/>
                                  <a:gd name="T38" fmla="*/ 2 w 2"/>
                                  <a:gd name="T39" fmla="*/ 5 h 14"/>
                                  <a:gd name="T40" fmla="*/ 2 w 2"/>
                                  <a:gd name="T41" fmla="*/ 4 h 14"/>
                                  <a:gd name="T42" fmla="*/ 2 w 2"/>
                                  <a:gd name="T43" fmla="*/ 3 h 14"/>
                                  <a:gd name="T44" fmla="*/ 2 w 2"/>
                                  <a:gd name="T45" fmla="*/ 3 h 14"/>
                                  <a:gd name="T46" fmla="*/ 2 w 2"/>
                                  <a:gd name="T47" fmla="*/ 2 h 14"/>
                                  <a:gd name="T48" fmla="*/ 2 w 2"/>
                                  <a:gd name="T49" fmla="*/ 1 h 14"/>
                                  <a:gd name="T50" fmla="*/ 2 w 2"/>
                                  <a:gd name="T51" fmla="*/ 1 h 14"/>
                                  <a:gd name="T52" fmla="*/ 2 w 2"/>
                                  <a:gd name="T53" fmla="*/ 0 h 14"/>
                                  <a:gd name="T54" fmla="*/ 2 w 2"/>
                                  <a:gd name="T55" fmla="*/ 0 h 14"/>
                                  <a:gd name="T56" fmla="*/ 1 w 2"/>
                                  <a:gd name="T57" fmla="*/ 0 h 14"/>
                                  <a:gd name="T58" fmla="*/ 1 w 2"/>
                                  <a:gd name="T59" fmla="*/ 0 h 14"/>
                                  <a:gd name="T60" fmla="*/ 1 w 2"/>
                                  <a:gd name="T61" fmla="*/ 0 h 14"/>
                                  <a:gd name="T62" fmla="*/ 0 w 2"/>
                                  <a:gd name="T63" fmla="*/ 1 h 14"/>
                                  <a:gd name="T64" fmla="*/ 0 w 2"/>
                                  <a:gd name="T65" fmla="*/ 1 h 14"/>
                                  <a:gd name="T66" fmla="*/ 0 w 2"/>
                                  <a:gd name="T67" fmla="*/ 2 h 14"/>
                                  <a:gd name="T68" fmla="*/ 0 w 2"/>
                                  <a:gd name="T69" fmla="*/ 2 h 14"/>
                                  <a:gd name="T70" fmla="*/ 0 w 2"/>
                                  <a:gd name="T71" fmla="*/ 3 h 14"/>
                                  <a:gd name="T72" fmla="*/ 0 w 2"/>
                                  <a:gd name="T73" fmla="*/ 4 h 14"/>
                                  <a:gd name="T74" fmla="*/ 0 w 2"/>
                                  <a:gd name="T75" fmla="*/ 4 h 14"/>
                                  <a:gd name="T76" fmla="*/ 0 w 2"/>
                                  <a:gd name="T77" fmla="*/ 5 h 14"/>
                                  <a:gd name="T78" fmla="*/ 0 w 2"/>
                                  <a:gd name="T79" fmla="*/ 6 h 14"/>
                                  <a:gd name="T80" fmla="*/ 0 w 2"/>
                                  <a:gd name="T81" fmla="*/ 7 h 14"/>
                                  <a:gd name="T82" fmla="*/ 0 w 2"/>
                                  <a:gd name="T83" fmla="*/ 7 h 14"/>
                                  <a:gd name="T84" fmla="*/ 0 w 2"/>
                                  <a:gd name="T85" fmla="*/ 8 h 14"/>
                                  <a:gd name="T86" fmla="*/ 0 w 2"/>
                                  <a:gd name="T87" fmla="*/ 9 h 14"/>
                                  <a:gd name="T88" fmla="*/ 0 w 2"/>
                                  <a:gd name="T89" fmla="*/ 9 h 14"/>
                                  <a:gd name="T90" fmla="*/ 0 w 2"/>
                                  <a:gd name="T91" fmla="*/ 10 h 14"/>
                                  <a:gd name="T92" fmla="*/ 0 w 2"/>
                                  <a:gd name="T93" fmla="*/ 11 h 14"/>
                                  <a:gd name="T94" fmla="*/ 0 w 2"/>
                                  <a:gd name="T95" fmla="*/ 11 h 14"/>
                                  <a:gd name="T96" fmla="*/ 0 w 2"/>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0" y="12"/>
                                    </a:moveTo>
                                    <a:lnTo>
                                      <a:pt x="0" y="13"/>
                                    </a:lnTo>
                                    <a:lnTo>
                                      <a:pt x="0" y="13"/>
                                    </a:lnTo>
                                    <a:lnTo>
                                      <a:pt x="0" y="13"/>
                                    </a:lnTo>
                                    <a:lnTo>
                                      <a:pt x="1" y="13"/>
                                    </a:lnTo>
                                    <a:lnTo>
                                      <a:pt x="1" y="14"/>
                                    </a:lnTo>
                                    <a:lnTo>
                                      <a:pt x="1" y="14"/>
                                    </a:lnTo>
                                    <a:lnTo>
                                      <a:pt x="1" y="14"/>
                                    </a:lnTo>
                                    <a:lnTo>
                                      <a:pt x="1" y="14"/>
                                    </a:lnTo>
                                    <a:lnTo>
                                      <a:pt x="1"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2" y="2"/>
                                    </a:lnTo>
                                    <a:lnTo>
                                      <a:pt x="2" y="1"/>
                                    </a:lnTo>
                                    <a:lnTo>
                                      <a:pt x="2" y="1"/>
                                    </a:lnTo>
                                    <a:lnTo>
                                      <a:pt x="2" y="1"/>
                                    </a:lnTo>
                                    <a:lnTo>
                                      <a:pt x="2" y="1"/>
                                    </a:lnTo>
                                    <a:lnTo>
                                      <a:pt x="2" y="0"/>
                                    </a:lnTo>
                                    <a:lnTo>
                                      <a:pt x="2" y="0"/>
                                    </a:lnTo>
                                    <a:lnTo>
                                      <a:pt x="2" y="0"/>
                                    </a:lnTo>
                                    <a:lnTo>
                                      <a:pt x="2" y="0"/>
                                    </a:lnTo>
                                    <a:lnTo>
                                      <a:pt x="1" y="0"/>
                                    </a:lnTo>
                                    <a:lnTo>
                                      <a:pt x="1" y="0"/>
                                    </a:lnTo>
                                    <a:lnTo>
                                      <a:pt x="1" y="0"/>
                                    </a:lnTo>
                                    <a:lnTo>
                                      <a:pt x="1" y="0"/>
                                    </a:lnTo>
                                    <a:lnTo>
                                      <a:pt x="1" y="0"/>
                                    </a:lnTo>
                                    <a:lnTo>
                                      <a:pt x="1"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08" name="Freeform 4908"/>
                            <wps:cNvSpPr>
                              <a:spLocks/>
                            </wps:cNvSpPr>
                            <wps:spPr bwMode="auto">
                              <a:xfrm>
                                <a:off x="752" y="154"/>
                                <a:ext cx="2" cy="14"/>
                              </a:xfrm>
                              <a:custGeom>
                                <a:avLst/>
                                <a:gdLst>
                                  <a:gd name="T0" fmla="*/ 0 w 2"/>
                                  <a:gd name="T1" fmla="*/ 13 h 14"/>
                                  <a:gd name="T2" fmla="*/ 0 w 2"/>
                                  <a:gd name="T3" fmla="*/ 13 h 14"/>
                                  <a:gd name="T4" fmla="*/ 1 w 2"/>
                                  <a:gd name="T5" fmla="*/ 14 h 14"/>
                                  <a:gd name="T6" fmla="*/ 1 w 2"/>
                                  <a:gd name="T7" fmla="*/ 14 h 14"/>
                                  <a:gd name="T8" fmla="*/ 1 w 2"/>
                                  <a:gd name="T9" fmla="*/ 14 h 14"/>
                                  <a:gd name="T10" fmla="*/ 2 w 2"/>
                                  <a:gd name="T11" fmla="*/ 14 h 14"/>
                                  <a:gd name="T12" fmla="*/ 2 w 2"/>
                                  <a:gd name="T13" fmla="*/ 13 h 14"/>
                                  <a:gd name="T14" fmla="*/ 2 w 2"/>
                                  <a:gd name="T15" fmla="*/ 13 h 14"/>
                                  <a:gd name="T16" fmla="*/ 2 w 2"/>
                                  <a:gd name="T17" fmla="*/ 12 h 14"/>
                                  <a:gd name="T18" fmla="*/ 2 w 2"/>
                                  <a:gd name="T19" fmla="*/ 12 h 14"/>
                                  <a:gd name="T20" fmla="*/ 2 w 2"/>
                                  <a:gd name="T21" fmla="*/ 11 h 14"/>
                                  <a:gd name="T22" fmla="*/ 2 w 2"/>
                                  <a:gd name="T23" fmla="*/ 10 h 14"/>
                                  <a:gd name="T24" fmla="*/ 2 w 2"/>
                                  <a:gd name="T25" fmla="*/ 10 h 14"/>
                                  <a:gd name="T26" fmla="*/ 2 w 2"/>
                                  <a:gd name="T27" fmla="*/ 9 h 14"/>
                                  <a:gd name="T28" fmla="*/ 2 w 2"/>
                                  <a:gd name="T29" fmla="*/ 8 h 14"/>
                                  <a:gd name="T30" fmla="*/ 2 w 2"/>
                                  <a:gd name="T31" fmla="*/ 8 h 14"/>
                                  <a:gd name="T32" fmla="*/ 2 w 2"/>
                                  <a:gd name="T33" fmla="*/ 7 h 14"/>
                                  <a:gd name="T34" fmla="*/ 2 w 2"/>
                                  <a:gd name="T35" fmla="*/ 6 h 14"/>
                                  <a:gd name="T36" fmla="*/ 2 w 2"/>
                                  <a:gd name="T37" fmla="*/ 6 h 14"/>
                                  <a:gd name="T38" fmla="*/ 2 w 2"/>
                                  <a:gd name="T39" fmla="*/ 5 h 14"/>
                                  <a:gd name="T40" fmla="*/ 2 w 2"/>
                                  <a:gd name="T41" fmla="*/ 4 h 14"/>
                                  <a:gd name="T42" fmla="*/ 2 w 2"/>
                                  <a:gd name="T43" fmla="*/ 3 h 14"/>
                                  <a:gd name="T44" fmla="*/ 2 w 2"/>
                                  <a:gd name="T45" fmla="*/ 3 h 14"/>
                                  <a:gd name="T46" fmla="*/ 2 w 2"/>
                                  <a:gd name="T47" fmla="*/ 2 h 14"/>
                                  <a:gd name="T48" fmla="*/ 2 w 2"/>
                                  <a:gd name="T49" fmla="*/ 1 h 14"/>
                                  <a:gd name="T50" fmla="*/ 2 w 2"/>
                                  <a:gd name="T51" fmla="*/ 1 h 14"/>
                                  <a:gd name="T52" fmla="*/ 2 w 2"/>
                                  <a:gd name="T53" fmla="*/ 0 h 14"/>
                                  <a:gd name="T54" fmla="*/ 2 w 2"/>
                                  <a:gd name="T55" fmla="*/ 0 h 14"/>
                                  <a:gd name="T56" fmla="*/ 1 w 2"/>
                                  <a:gd name="T57" fmla="*/ 0 h 14"/>
                                  <a:gd name="T58" fmla="*/ 1 w 2"/>
                                  <a:gd name="T59" fmla="*/ 0 h 14"/>
                                  <a:gd name="T60" fmla="*/ 1 w 2"/>
                                  <a:gd name="T61" fmla="*/ 0 h 14"/>
                                  <a:gd name="T62" fmla="*/ 0 w 2"/>
                                  <a:gd name="T63" fmla="*/ 1 h 14"/>
                                  <a:gd name="T64" fmla="*/ 0 w 2"/>
                                  <a:gd name="T65" fmla="*/ 1 h 14"/>
                                  <a:gd name="T66" fmla="*/ 0 w 2"/>
                                  <a:gd name="T67" fmla="*/ 2 h 14"/>
                                  <a:gd name="T68" fmla="*/ 0 w 2"/>
                                  <a:gd name="T69" fmla="*/ 2 h 14"/>
                                  <a:gd name="T70" fmla="*/ 0 w 2"/>
                                  <a:gd name="T71" fmla="*/ 3 h 14"/>
                                  <a:gd name="T72" fmla="*/ 0 w 2"/>
                                  <a:gd name="T73" fmla="*/ 4 h 14"/>
                                  <a:gd name="T74" fmla="*/ 0 w 2"/>
                                  <a:gd name="T75" fmla="*/ 4 h 14"/>
                                  <a:gd name="T76" fmla="*/ 0 w 2"/>
                                  <a:gd name="T77" fmla="*/ 5 h 14"/>
                                  <a:gd name="T78" fmla="*/ 0 w 2"/>
                                  <a:gd name="T79" fmla="*/ 6 h 14"/>
                                  <a:gd name="T80" fmla="*/ 0 w 2"/>
                                  <a:gd name="T81" fmla="*/ 7 h 14"/>
                                  <a:gd name="T82" fmla="*/ 0 w 2"/>
                                  <a:gd name="T83" fmla="*/ 7 h 14"/>
                                  <a:gd name="T84" fmla="*/ 0 w 2"/>
                                  <a:gd name="T85" fmla="*/ 8 h 14"/>
                                  <a:gd name="T86" fmla="*/ 0 w 2"/>
                                  <a:gd name="T87" fmla="*/ 9 h 14"/>
                                  <a:gd name="T88" fmla="*/ 0 w 2"/>
                                  <a:gd name="T89" fmla="*/ 9 h 14"/>
                                  <a:gd name="T90" fmla="*/ 0 w 2"/>
                                  <a:gd name="T91" fmla="*/ 10 h 14"/>
                                  <a:gd name="T92" fmla="*/ 0 w 2"/>
                                  <a:gd name="T93" fmla="*/ 11 h 14"/>
                                  <a:gd name="T94" fmla="*/ 0 w 2"/>
                                  <a:gd name="T95" fmla="*/ 11 h 14"/>
                                  <a:gd name="T96" fmla="*/ 0 w 2"/>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0" y="12"/>
                                    </a:moveTo>
                                    <a:lnTo>
                                      <a:pt x="0" y="13"/>
                                    </a:lnTo>
                                    <a:lnTo>
                                      <a:pt x="0" y="13"/>
                                    </a:lnTo>
                                    <a:lnTo>
                                      <a:pt x="0" y="13"/>
                                    </a:lnTo>
                                    <a:lnTo>
                                      <a:pt x="1" y="13"/>
                                    </a:lnTo>
                                    <a:lnTo>
                                      <a:pt x="1" y="14"/>
                                    </a:lnTo>
                                    <a:lnTo>
                                      <a:pt x="1" y="14"/>
                                    </a:lnTo>
                                    <a:lnTo>
                                      <a:pt x="1" y="14"/>
                                    </a:lnTo>
                                    <a:lnTo>
                                      <a:pt x="1" y="14"/>
                                    </a:lnTo>
                                    <a:lnTo>
                                      <a:pt x="1"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2" y="2"/>
                                    </a:lnTo>
                                    <a:lnTo>
                                      <a:pt x="2" y="1"/>
                                    </a:lnTo>
                                    <a:lnTo>
                                      <a:pt x="2" y="1"/>
                                    </a:lnTo>
                                    <a:lnTo>
                                      <a:pt x="2" y="1"/>
                                    </a:lnTo>
                                    <a:lnTo>
                                      <a:pt x="2" y="1"/>
                                    </a:lnTo>
                                    <a:lnTo>
                                      <a:pt x="2" y="0"/>
                                    </a:lnTo>
                                    <a:lnTo>
                                      <a:pt x="2" y="0"/>
                                    </a:lnTo>
                                    <a:lnTo>
                                      <a:pt x="2" y="0"/>
                                    </a:lnTo>
                                    <a:lnTo>
                                      <a:pt x="2" y="0"/>
                                    </a:lnTo>
                                    <a:lnTo>
                                      <a:pt x="1" y="0"/>
                                    </a:lnTo>
                                    <a:lnTo>
                                      <a:pt x="1" y="0"/>
                                    </a:lnTo>
                                    <a:lnTo>
                                      <a:pt x="1" y="0"/>
                                    </a:lnTo>
                                    <a:lnTo>
                                      <a:pt x="1" y="0"/>
                                    </a:lnTo>
                                    <a:lnTo>
                                      <a:pt x="1" y="0"/>
                                    </a:lnTo>
                                    <a:lnTo>
                                      <a:pt x="1"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909" name="Group 4909"/>
                          <wpg:cNvGrpSpPr>
                            <a:grpSpLocks/>
                          </wpg:cNvGrpSpPr>
                          <wpg:grpSpPr bwMode="auto">
                            <a:xfrm>
                              <a:off x="772" y="173"/>
                              <a:ext cx="14" cy="15"/>
                              <a:chOff x="772" y="173"/>
                              <a:chExt cx="14" cy="15"/>
                            </a:xfrm>
                          </wpg:grpSpPr>
                          <wps:wsp>
                            <wps:cNvPr id="4910" name="Freeform 4910"/>
                            <wps:cNvSpPr>
                              <a:spLocks/>
                            </wps:cNvSpPr>
                            <wps:spPr bwMode="auto">
                              <a:xfrm>
                                <a:off x="772" y="184"/>
                                <a:ext cx="14" cy="4"/>
                              </a:xfrm>
                              <a:custGeom>
                                <a:avLst/>
                                <a:gdLst>
                                  <a:gd name="T0" fmla="*/ 13 w 14"/>
                                  <a:gd name="T1" fmla="*/ 4 h 4"/>
                                  <a:gd name="T2" fmla="*/ 13 w 14"/>
                                  <a:gd name="T3" fmla="*/ 3 h 4"/>
                                  <a:gd name="T4" fmla="*/ 13 w 14"/>
                                  <a:gd name="T5" fmla="*/ 3 h 4"/>
                                  <a:gd name="T6" fmla="*/ 14 w 14"/>
                                  <a:gd name="T7" fmla="*/ 2 h 4"/>
                                  <a:gd name="T8" fmla="*/ 14 w 14"/>
                                  <a:gd name="T9" fmla="*/ 2 h 4"/>
                                  <a:gd name="T10" fmla="*/ 14 w 14"/>
                                  <a:gd name="T11" fmla="*/ 1 h 4"/>
                                  <a:gd name="T12" fmla="*/ 13 w 14"/>
                                  <a:gd name="T13" fmla="*/ 1 h 4"/>
                                  <a:gd name="T14" fmla="*/ 13 w 14"/>
                                  <a:gd name="T15" fmla="*/ 1 h 4"/>
                                  <a:gd name="T16" fmla="*/ 12 w 14"/>
                                  <a:gd name="T17" fmla="*/ 0 h 4"/>
                                  <a:gd name="T18" fmla="*/ 12 w 14"/>
                                  <a:gd name="T19" fmla="*/ 0 h 4"/>
                                  <a:gd name="T20" fmla="*/ 11 w 14"/>
                                  <a:gd name="T21" fmla="*/ 1 h 4"/>
                                  <a:gd name="T22" fmla="*/ 10 w 14"/>
                                  <a:gd name="T23" fmla="*/ 1 h 4"/>
                                  <a:gd name="T24" fmla="*/ 10 w 14"/>
                                  <a:gd name="T25" fmla="*/ 1 h 4"/>
                                  <a:gd name="T26" fmla="*/ 9 w 14"/>
                                  <a:gd name="T27" fmla="*/ 1 h 4"/>
                                  <a:gd name="T28" fmla="*/ 8 w 14"/>
                                  <a:gd name="T29" fmla="*/ 1 h 4"/>
                                  <a:gd name="T30" fmla="*/ 8 w 14"/>
                                  <a:gd name="T31" fmla="*/ 1 h 4"/>
                                  <a:gd name="T32" fmla="*/ 7 w 14"/>
                                  <a:gd name="T33" fmla="*/ 1 h 4"/>
                                  <a:gd name="T34" fmla="*/ 6 w 14"/>
                                  <a:gd name="T35" fmla="*/ 1 h 4"/>
                                  <a:gd name="T36" fmla="*/ 5 w 14"/>
                                  <a:gd name="T37" fmla="*/ 1 h 4"/>
                                  <a:gd name="T38" fmla="*/ 5 w 14"/>
                                  <a:gd name="T39" fmla="*/ 1 h 4"/>
                                  <a:gd name="T40" fmla="*/ 4 w 14"/>
                                  <a:gd name="T41" fmla="*/ 1 h 4"/>
                                  <a:gd name="T42" fmla="*/ 3 w 14"/>
                                  <a:gd name="T43" fmla="*/ 1 h 4"/>
                                  <a:gd name="T44" fmla="*/ 3 w 14"/>
                                  <a:gd name="T45" fmla="*/ 1 h 4"/>
                                  <a:gd name="T46" fmla="*/ 2 w 14"/>
                                  <a:gd name="T47" fmla="*/ 0 h 4"/>
                                  <a:gd name="T48" fmla="*/ 1 w 14"/>
                                  <a:gd name="T49" fmla="*/ 0 h 4"/>
                                  <a:gd name="T50" fmla="*/ 1 w 14"/>
                                  <a:gd name="T51" fmla="*/ 1 h 4"/>
                                  <a:gd name="T52" fmla="*/ 0 w 14"/>
                                  <a:gd name="T53" fmla="*/ 1 h 4"/>
                                  <a:gd name="T54" fmla="*/ 0 w 14"/>
                                  <a:gd name="T55" fmla="*/ 1 h 4"/>
                                  <a:gd name="T56" fmla="*/ 0 w 14"/>
                                  <a:gd name="T57" fmla="*/ 2 h 4"/>
                                  <a:gd name="T58" fmla="*/ 0 w 14"/>
                                  <a:gd name="T59" fmla="*/ 2 h 4"/>
                                  <a:gd name="T60" fmla="*/ 0 w 14"/>
                                  <a:gd name="T61" fmla="*/ 3 h 4"/>
                                  <a:gd name="T62" fmla="*/ 0 w 14"/>
                                  <a:gd name="T63" fmla="*/ 3 h 4"/>
                                  <a:gd name="T64" fmla="*/ 1 w 14"/>
                                  <a:gd name="T65" fmla="*/ 4 h 4"/>
                                  <a:gd name="T66" fmla="*/ 2 w 14"/>
                                  <a:gd name="T67" fmla="*/ 4 h 4"/>
                                  <a:gd name="T68" fmla="*/ 2 w 14"/>
                                  <a:gd name="T69" fmla="*/ 4 h 4"/>
                                  <a:gd name="T70" fmla="*/ 3 w 14"/>
                                  <a:gd name="T71" fmla="*/ 4 h 4"/>
                                  <a:gd name="T72" fmla="*/ 4 w 14"/>
                                  <a:gd name="T73" fmla="*/ 4 h 4"/>
                                  <a:gd name="T74" fmla="*/ 4 w 14"/>
                                  <a:gd name="T75" fmla="*/ 4 h 4"/>
                                  <a:gd name="T76" fmla="*/ 5 w 14"/>
                                  <a:gd name="T77" fmla="*/ 4 h 4"/>
                                  <a:gd name="T78" fmla="*/ 6 w 14"/>
                                  <a:gd name="T79" fmla="*/ 4 h 4"/>
                                  <a:gd name="T80" fmla="*/ 7 w 14"/>
                                  <a:gd name="T81" fmla="*/ 4 h 4"/>
                                  <a:gd name="T82" fmla="*/ 7 w 14"/>
                                  <a:gd name="T83" fmla="*/ 4 h 4"/>
                                  <a:gd name="T84" fmla="*/ 8 w 14"/>
                                  <a:gd name="T85" fmla="*/ 4 h 4"/>
                                  <a:gd name="T86" fmla="*/ 9 w 14"/>
                                  <a:gd name="T87" fmla="*/ 4 h 4"/>
                                  <a:gd name="T88" fmla="*/ 9 w 14"/>
                                  <a:gd name="T89" fmla="*/ 4 h 4"/>
                                  <a:gd name="T90" fmla="*/ 10 w 14"/>
                                  <a:gd name="T91" fmla="*/ 4 h 4"/>
                                  <a:gd name="T92" fmla="*/ 11 w 14"/>
                                  <a:gd name="T93" fmla="*/ 4 h 4"/>
                                  <a:gd name="T94" fmla="*/ 11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2" y="4"/>
                                    </a:moveTo>
                                    <a:lnTo>
                                      <a:pt x="13" y="4"/>
                                    </a:lnTo>
                                    <a:lnTo>
                                      <a:pt x="13" y="4"/>
                                    </a:lnTo>
                                    <a:lnTo>
                                      <a:pt x="13" y="3"/>
                                    </a:lnTo>
                                    <a:lnTo>
                                      <a:pt x="13" y="3"/>
                                    </a:lnTo>
                                    <a:lnTo>
                                      <a:pt x="13" y="3"/>
                                    </a:lnTo>
                                    <a:lnTo>
                                      <a:pt x="14" y="3"/>
                                    </a:lnTo>
                                    <a:lnTo>
                                      <a:pt x="14" y="2"/>
                                    </a:lnTo>
                                    <a:lnTo>
                                      <a:pt x="14" y="2"/>
                                    </a:lnTo>
                                    <a:lnTo>
                                      <a:pt x="14" y="2"/>
                                    </a:lnTo>
                                    <a:lnTo>
                                      <a:pt x="14" y="2"/>
                                    </a:lnTo>
                                    <a:lnTo>
                                      <a:pt x="14" y="1"/>
                                    </a:lnTo>
                                    <a:lnTo>
                                      <a:pt x="13" y="1"/>
                                    </a:lnTo>
                                    <a:lnTo>
                                      <a:pt x="13" y="1"/>
                                    </a:lnTo>
                                    <a:lnTo>
                                      <a:pt x="13" y="1"/>
                                    </a:lnTo>
                                    <a:lnTo>
                                      <a:pt x="13" y="1"/>
                                    </a:lnTo>
                                    <a:lnTo>
                                      <a:pt x="13" y="0"/>
                                    </a:lnTo>
                                    <a:lnTo>
                                      <a:pt x="12" y="0"/>
                                    </a:lnTo>
                                    <a:lnTo>
                                      <a:pt x="12" y="0"/>
                                    </a:lnTo>
                                    <a:lnTo>
                                      <a:pt x="12" y="0"/>
                                    </a:lnTo>
                                    <a:lnTo>
                                      <a:pt x="11" y="0"/>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1"/>
                                    </a:lnTo>
                                    <a:lnTo>
                                      <a:pt x="3" y="1"/>
                                    </a:lnTo>
                                    <a:lnTo>
                                      <a:pt x="2" y="0"/>
                                    </a:lnTo>
                                    <a:lnTo>
                                      <a:pt x="2" y="0"/>
                                    </a:lnTo>
                                    <a:lnTo>
                                      <a:pt x="2" y="0"/>
                                    </a:lnTo>
                                    <a:lnTo>
                                      <a:pt x="1" y="0"/>
                                    </a:lnTo>
                                    <a:lnTo>
                                      <a:pt x="1" y="0"/>
                                    </a:lnTo>
                                    <a:lnTo>
                                      <a:pt x="1" y="1"/>
                                    </a:lnTo>
                                    <a:lnTo>
                                      <a:pt x="1" y="1"/>
                                    </a:lnTo>
                                    <a:lnTo>
                                      <a:pt x="0" y="1"/>
                                    </a:lnTo>
                                    <a:lnTo>
                                      <a:pt x="0" y="1"/>
                                    </a:lnTo>
                                    <a:lnTo>
                                      <a:pt x="0" y="1"/>
                                    </a:lnTo>
                                    <a:lnTo>
                                      <a:pt x="0" y="2"/>
                                    </a:lnTo>
                                    <a:lnTo>
                                      <a:pt x="0" y="2"/>
                                    </a:lnTo>
                                    <a:lnTo>
                                      <a:pt x="0" y="2"/>
                                    </a:lnTo>
                                    <a:lnTo>
                                      <a:pt x="0" y="2"/>
                                    </a:lnTo>
                                    <a:lnTo>
                                      <a:pt x="0" y="3"/>
                                    </a:lnTo>
                                    <a:lnTo>
                                      <a:pt x="0" y="3"/>
                                    </a:lnTo>
                                    <a:lnTo>
                                      <a:pt x="0" y="3"/>
                                    </a:lnTo>
                                    <a:lnTo>
                                      <a:pt x="0" y="3"/>
                                    </a:lnTo>
                                    <a:lnTo>
                                      <a:pt x="1" y="4"/>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7"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11" name="Freeform 4911"/>
                            <wps:cNvSpPr>
                              <a:spLocks/>
                            </wps:cNvSpPr>
                            <wps:spPr bwMode="auto">
                              <a:xfrm>
                                <a:off x="772" y="184"/>
                                <a:ext cx="14" cy="4"/>
                              </a:xfrm>
                              <a:custGeom>
                                <a:avLst/>
                                <a:gdLst>
                                  <a:gd name="T0" fmla="*/ 13 w 14"/>
                                  <a:gd name="T1" fmla="*/ 4 h 4"/>
                                  <a:gd name="T2" fmla="*/ 13 w 14"/>
                                  <a:gd name="T3" fmla="*/ 3 h 4"/>
                                  <a:gd name="T4" fmla="*/ 13 w 14"/>
                                  <a:gd name="T5" fmla="*/ 3 h 4"/>
                                  <a:gd name="T6" fmla="*/ 14 w 14"/>
                                  <a:gd name="T7" fmla="*/ 2 h 4"/>
                                  <a:gd name="T8" fmla="*/ 14 w 14"/>
                                  <a:gd name="T9" fmla="*/ 2 h 4"/>
                                  <a:gd name="T10" fmla="*/ 14 w 14"/>
                                  <a:gd name="T11" fmla="*/ 1 h 4"/>
                                  <a:gd name="T12" fmla="*/ 13 w 14"/>
                                  <a:gd name="T13" fmla="*/ 1 h 4"/>
                                  <a:gd name="T14" fmla="*/ 13 w 14"/>
                                  <a:gd name="T15" fmla="*/ 1 h 4"/>
                                  <a:gd name="T16" fmla="*/ 12 w 14"/>
                                  <a:gd name="T17" fmla="*/ 0 h 4"/>
                                  <a:gd name="T18" fmla="*/ 12 w 14"/>
                                  <a:gd name="T19" fmla="*/ 0 h 4"/>
                                  <a:gd name="T20" fmla="*/ 11 w 14"/>
                                  <a:gd name="T21" fmla="*/ 1 h 4"/>
                                  <a:gd name="T22" fmla="*/ 10 w 14"/>
                                  <a:gd name="T23" fmla="*/ 1 h 4"/>
                                  <a:gd name="T24" fmla="*/ 10 w 14"/>
                                  <a:gd name="T25" fmla="*/ 1 h 4"/>
                                  <a:gd name="T26" fmla="*/ 9 w 14"/>
                                  <a:gd name="T27" fmla="*/ 1 h 4"/>
                                  <a:gd name="T28" fmla="*/ 8 w 14"/>
                                  <a:gd name="T29" fmla="*/ 1 h 4"/>
                                  <a:gd name="T30" fmla="*/ 8 w 14"/>
                                  <a:gd name="T31" fmla="*/ 1 h 4"/>
                                  <a:gd name="T32" fmla="*/ 7 w 14"/>
                                  <a:gd name="T33" fmla="*/ 1 h 4"/>
                                  <a:gd name="T34" fmla="*/ 6 w 14"/>
                                  <a:gd name="T35" fmla="*/ 1 h 4"/>
                                  <a:gd name="T36" fmla="*/ 5 w 14"/>
                                  <a:gd name="T37" fmla="*/ 1 h 4"/>
                                  <a:gd name="T38" fmla="*/ 5 w 14"/>
                                  <a:gd name="T39" fmla="*/ 1 h 4"/>
                                  <a:gd name="T40" fmla="*/ 4 w 14"/>
                                  <a:gd name="T41" fmla="*/ 1 h 4"/>
                                  <a:gd name="T42" fmla="*/ 3 w 14"/>
                                  <a:gd name="T43" fmla="*/ 1 h 4"/>
                                  <a:gd name="T44" fmla="*/ 3 w 14"/>
                                  <a:gd name="T45" fmla="*/ 1 h 4"/>
                                  <a:gd name="T46" fmla="*/ 2 w 14"/>
                                  <a:gd name="T47" fmla="*/ 0 h 4"/>
                                  <a:gd name="T48" fmla="*/ 1 w 14"/>
                                  <a:gd name="T49" fmla="*/ 0 h 4"/>
                                  <a:gd name="T50" fmla="*/ 1 w 14"/>
                                  <a:gd name="T51" fmla="*/ 1 h 4"/>
                                  <a:gd name="T52" fmla="*/ 0 w 14"/>
                                  <a:gd name="T53" fmla="*/ 1 h 4"/>
                                  <a:gd name="T54" fmla="*/ 0 w 14"/>
                                  <a:gd name="T55" fmla="*/ 1 h 4"/>
                                  <a:gd name="T56" fmla="*/ 0 w 14"/>
                                  <a:gd name="T57" fmla="*/ 2 h 4"/>
                                  <a:gd name="T58" fmla="*/ 0 w 14"/>
                                  <a:gd name="T59" fmla="*/ 2 h 4"/>
                                  <a:gd name="T60" fmla="*/ 0 w 14"/>
                                  <a:gd name="T61" fmla="*/ 3 h 4"/>
                                  <a:gd name="T62" fmla="*/ 0 w 14"/>
                                  <a:gd name="T63" fmla="*/ 3 h 4"/>
                                  <a:gd name="T64" fmla="*/ 1 w 14"/>
                                  <a:gd name="T65" fmla="*/ 4 h 4"/>
                                  <a:gd name="T66" fmla="*/ 2 w 14"/>
                                  <a:gd name="T67" fmla="*/ 4 h 4"/>
                                  <a:gd name="T68" fmla="*/ 2 w 14"/>
                                  <a:gd name="T69" fmla="*/ 4 h 4"/>
                                  <a:gd name="T70" fmla="*/ 3 w 14"/>
                                  <a:gd name="T71" fmla="*/ 4 h 4"/>
                                  <a:gd name="T72" fmla="*/ 4 w 14"/>
                                  <a:gd name="T73" fmla="*/ 4 h 4"/>
                                  <a:gd name="T74" fmla="*/ 4 w 14"/>
                                  <a:gd name="T75" fmla="*/ 4 h 4"/>
                                  <a:gd name="T76" fmla="*/ 5 w 14"/>
                                  <a:gd name="T77" fmla="*/ 4 h 4"/>
                                  <a:gd name="T78" fmla="*/ 6 w 14"/>
                                  <a:gd name="T79" fmla="*/ 4 h 4"/>
                                  <a:gd name="T80" fmla="*/ 7 w 14"/>
                                  <a:gd name="T81" fmla="*/ 4 h 4"/>
                                  <a:gd name="T82" fmla="*/ 7 w 14"/>
                                  <a:gd name="T83" fmla="*/ 4 h 4"/>
                                  <a:gd name="T84" fmla="*/ 8 w 14"/>
                                  <a:gd name="T85" fmla="*/ 4 h 4"/>
                                  <a:gd name="T86" fmla="*/ 9 w 14"/>
                                  <a:gd name="T87" fmla="*/ 4 h 4"/>
                                  <a:gd name="T88" fmla="*/ 9 w 14"/>
                                  <a:gd name="T89" fmla="*/ 4 h 4"/>
                                  <a:gd name="T90" fmla="*/ 10 w 14"/>
                                  <a:gd name="T91" fmla="*/ 4 h 4"/>
                                  <a:gd name="T92" fmla="*/ 11 w 14"/>
                                  <a:gd name="T93" fmla="*/ 4 h 4"/>
                                  <a:gd name="T94" fmla="*/ 11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2" y="4"/>
                                    </a:moveTo>
                                    <a:lnTo>
                                      <a:pt x="13" y="4"/>
                                    </a:lnTo>
                                    <a:lnTo>
                                      <a:pt x="13" y="4"/>
                                    </a:lnTo>
                                    <a:lnTo>
                                      <a:pt x="13" y="3"/>
                                    </a:lnTo>
                                    <a:lnTo>
                                      <a:pt x="13" y="3"/>
                                    </a:lnTo>
                                    <a:lnTo>
                                      <a:pt x="13" y="3"/>
                                    </a:lnTo>
                                    <a:lnTo>
                                      <a:pt x="14" y="3"/>
                                    </a:lnTo>
                                    <a:lnTo>
                                      <a:pt x="14" y="2"/>
                                    </a:lnTo>
                                    <a:lnTo>
                                      <a:pt x="14" y="2"/>
                                    </a:lnTo>
                                    <a:lnTo>
                                      <a:pt x="14" y="2"/>
                                    </a:lnTo>
                                    <a:lnTo>
                                      <a:pt x="14" y="2"/>
                                    </a:lnTo>
                                    <a:lnTo>
                                      <a:pt x="14" y="1"/>
                                    </a:lnTo>
                                    <a:lnTo>
                                      <a:pt x="13" y="1"/>
                                    </a:lnTo>
                                    <a:lnTo>
                                      <a:pt x="13" y="1"/>
                                    </a:lnTo>
                                    <a:lnTo>
                                      <a:pt x="13" y="1"/>
                                    </a:lnTo>
                                    <a:lnTo>
                                      <a:pt x="13" y="1"/>
                                    </a:lnTo>
                                    <a:lnTo>
                                      <a:pt x="13" y="0"/>
                                    </a:lnTo>
                                    <a:lnTo>
                                      <a:pt x="12" y="0"/>
                                    </a:lnTo>
                                    <a:lnTo>
                                      <a:pt x="12" y="0"/>
                                    </a:lnTo>
                                    <a:lnTo>
                                      <a:pt x="12" y="0"/>
                                    </a:lnTo>
                                    <a:lnTo>
                                      <a:pt x="11" y="0"/>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1"/>
                                    </a:lnTo>
                                    <a:lnTo>
                                      <a:pt x="3" y="1"/>
                                    </a:lnTo>
                                    <a:lnTo>
                                      <a:pt x="2" y="0"/>
                                    </a:lnTo>
                                    <a:lnTo>
                                      <a:pt x="2" y="0"/>
                                    </a:lnTo>
                                    <a:lnTo>
                                      <a:pt x="2" y="0"/>
                                    </a:lnTo>
                                    <a:lnTo>
                                      <a:pt x="1" y="0"/>
                                    </a:lnTo>
                                    <a:lnTo>
                                      <a:pt x="1" y="0"/>
                                    </a:lnTo>
                                    <a:lnTo>
                                      <a:pt x="1" y="1"/>
                                    </a:lnTo>
                                    <a:lnTo>
                                      <a:pt x="1" y="1"/>
                                    </a:lnTo>
                                    <a:lnTo>
                                      <a:pt x="0" y="1"/>
                                    </a:lnTo>
                                    <a:lnTo>
                                      <a:pt x="0" y="1"/>
                                    </a:lnTo>
                                    <a:lnTo>
                                      <a:pt x="0" y="1"/>
                                    </a:lnTo>
                                    <a:lnTo>
                                      <a:pt x="0" y="2"/>
                                    </a:lnTo>
                                    <a:lnTo>
                                      <a:pt x="0" y="2"/>
                                    </a:lnTo>
                                    <a:lnTo>
                                      <a:pt x="0" y="2"/>
                                    </a:lnTo>
                                    <a:lnTo>
                                      <a:pt x="0" y="2"/>
                                    </a:lnTo>
                                    <a:lnTo>
                                      <a:pt x="0" y="3"/>
                                    </a:lnTo>
                                    <a:lnTo>
                                      <a:pt x="0" y="3"/>
                                    </a:lnTo>
                                    <a:lnTo>
                                      <a:pt x="0" y="3"/>
                                    </a:lnTo>
                                    <a:lnTo>
                                      <a:pt x="0" y="3"/>
                                    </a:lnTo>
                                    <a:lnTo>
                                      <a:pt x="1" y="4"/>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7"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12" name="Freeform 4912"/>
                            <wps:cNvSpPr>
                              <a:spLocks/>
                            </wps:cNvSpPr>
                            <wps:spPr bwMode="auto">
                              <a:xfrm>
                                <a:off x="772" y="173"/>
                                <a:ext cx="13" cy="11"/>
                              </a:xfrm>
                              <a:custGeom>
                                <a:avLst/>
                                <a:gdLst>
                                  <a:gd name="T0" fmla="*/ 4 w 13"/>
                                  <a:gd name="T1" fmla="*/ 11 h 11"/>
                                  <a:gd name="T2" fmla="*/ 3 w 13"/>
                                  <a:gd name="T3" fmla="*/ 11 h 11"/>
                                  <a:gd name="T4" fmla="*/ 3 w 13"/>
                                  <a:gd name="T5" fmla="*/ 11 h 11"/>
                                  <a:gd name="T6" fmla="*/ 3 w 13"/>
                                  <a:gd name="T7" fmla="*/ 11 h 11"/>
                                  <a:gd name="T8" fmla="*/ 3 w 13"/>
                                  <a:gd name="T9" fmla="*/ 11 h 11"/>
                                  <a:gd name="T10" fmla="*/ 2 w 13"/>
                                  <a:gd name="T11" fmla="*/ 11 h 11"/>
                                  <a:gd name="T12" fmla="*/ 2 w 13"/>
                                  <a:gd name="T13" fmla="*/ 11 h 11"/>
                                  <a:gd name="T14" fmla="*/ 2 w 13"/>
                                  <a:gd name="T15" fmla="*/ 10 h 11"/>
                                  <a:gd name="T16" fmla="*/ 2 w 13"/>
                                  <a:gd name="T17" fmla="*/ 10 h 11"/>
                                  <a:gd name="T18" fmla="*/ 2 w 13"/>
                                  <a:gd name="T19" fmla="*/ 10 h 11"/>
                                  <a:gd name="T20" fmla="*/ 2 w 13"/>
                                  <a:gd name="T21" fmla="*/ 9 h 11"/>
                                  <a:gd name="T22" fmla="*/ 2 w 13"/>
                                  <a:gd name="T23" fmla="*/ 9 h 11"/>
                                  <a:gd name="T24" fmla="*/ 0 w 13"/>
                                  <a:gd name="T25" fmla="*/ 3 h 11"/>
                                  <a:gd name="T26" fmla="*/ 1 w 13"/>
                                  <a:gd name="T27" fmla="*/ 2 h 11"/>
                                  <a:gd name="T28" fmla="*/ 1 w 13"/>
                                  <a:gd name="T29" fmla="*/ 2 h 11"/>
                                  <a:gd name="T30" fmla="*/ 1 w 13"/>
                                  <a:gd name="T31" fmla="*/ 2 h 11"/>
                                  <a:gd name="T32" fmla="*/ 1 w 13"/>
                                  <a:gd name="T33" fmla="*/ 2 h 11"/>
                                  <a:gd name="T34" fmla="*/ 1 w 13"/>
                                  <a:gd name="T35" fmla="*/ 1 h 11"/>
                                  <a:gd name="T36" fmla="*/ 1 w 13"/>
                                  <a:gd name="T37" fmla="*/ 1 h 11"/>
                                  <a:gd name="T38" fmla="*/ 1 w 13"/>
                                  <a:gd name="T39" fmla="*/ 1 h 11"/>
                                  <a:gd name="T40" fmla="*/ 2 w 13"/>
                                  <a:gd name="T41" fmla="*/ 1 h 11"/>
                                  <a:gd name="T42" fmla="*/ 2 w 13"/>
                                  <a:gd name="T43" fmla="*/ 1 h 11"/>
                                  <a:gd name="T44" fmla="*/ 2 w 13"/>
                                  <a:gd name="T45" fmla="*/ 0 h 11"/>
                                  <a:gd name="T46" fmla="*/ 2 w 13"/>
                                  <a:gd name="T47" fmla="*/ 0 h 11"/>
                                  <a:gd name="T48" fmla="*/ 3 w 13"/>
                                  <a:gd name="T49" fmla="*/ 0 h 11"/>
                                  <a:gd name="T50" fmla="*/ 3 w 13"/>
                                  <a:gd name="T51" fmla="*/ 0 h 11"/>
                                  <a:gd name="T52" fmla="*/ 3 w 13"/>
                                  <a:gd name="T53" fmla="*/ 0 h 11"/>
                                  <a:gd name="T54" fmla="*/ 10 w 13"/>
                                  <a:gd name="T55" fmla="*/ 0 h 11"/>
                                  <a:gd name="T56" fmla="*/ 11 w 13"/>
                                  <a:gd name="T57" fmla="*/ 0 h 11"/>
                                  <a:gd name="T58" fmla="*/ 11 w 13"/>
                                  <a:gd name="T59" fmla="*/ 0 h 11"/>
                                  <a:gd name="T60" fmla="*/ 11 w 13"/>
                                  <a:gd name="T61" fmla="*/ 0 h 11"/>
                                  <a:gd name="T62" fmla="*/ 11 w 13"/>
                                  <a:gd name="T63" fmla="*/ 0 h 11"/>
                                  <a:gd name="T64" fmla="*/ 12 w 13"/>
                                  <a:gd name="T65" fmla="*/ 0 h 11"/>
                                  <a:gd name="T66" fmla="*/ 12 w 13"/>
                                  <a:gd name="T67" fmla="*/ 0 h 11"/>
                                  <a:gd name="T68" fmla="*/ 12 w 13"/>
                                  <a:gd name="T69" fmla="*/ 1 h 11"/>
                                  <a:gd name="T70" fmla="*/ 12 w 13"/>
                                  <a:gd name="T71" fmla="*/ 1 h 11"/>
                                  <a:gd name="T72" fmla="*/ 13 w 13"/>
                                  <a:gd name="T73" fmla="*/ 1 h 11"/>
                                  <a:gd name="T74" fmla="*/ 13 w 13"/>
                                  <a:gd name="T75" fmla="*/ 1 h 11"/>
                                  <a:gd name="T76" fmla="*/ 13 w 13"/>
                                  <a:gd name="T77" fmla="*/ 1 h 11"/>
                                  <a:gd name="T78" fmla="*/ 13 w 13"/>
                                  <a:gd name="T79" fmla="*/ 2 h 11"/>
                                  <a:gd name="T80" fmla="*/ 13 w 13"/>
                                  <a:gd name="T81" fmla="*/ 2 h 11"/>
                                  <a:gd name="T82" fmla="*/ 13 w 13"/>
                                  <a:gd name="T83" fmla="*/ 2 h 11"/>
                                  <a:gd name="T84" fmla="*/ 12 w 13"/>
                                  <a:gd name="T85" fmla="*/ 9 h 11"/>
                                  <a:gd name="T86" fmla="*/ 12 w 13"/>
                                  <a:gd name="T87" fmla="*/ 9 h 11"/>
                                  <a:gd name="T88" fmla="*/ 12 w 13"/>
                                  <a:gd name="T89" fmla="*/ 9 h 11"/>
                                  <a:gd name="T90" fmla="*/ 12 w 13"/>
                                  <a:gd name="T91" fmla="*/ 10 h 11"/>
                                  <a:gd name="T92" fmla="*/ 12 w 13"/>
                                  <a:gd name="T93" fmla="*/ 10 h 11"/>
                                  <a:gd name="T94" fmla="*/ 12 w 13"/>
                                  <a:gd name="T95" fmla="*/ 10 h 11"/>
                                  <a:gd name="T96" fmla="*/ 12 w 13"/>
                                  <a:gd name="T97" fmla="*/ 11 h 11"/>
                                  <a:gd name="T98" fmla="*/ 11 w 13"/>
                                  <a:gd name="T99" fmla="*/ 11 h 11"/>
                                  <a:gd name="T100" fmla="*/ 11 w 13"/>
                                  <a:gd name="T101" fmla="*/ 11 h 11"/>
                                  <a:gd name="T102" fmla="*/ 11 w 13"/>
                                  <a:gd name="T103" fmla="*/ 11 h 11"/>
                                  <a:gd name="T104" fmla="*/ 11 w 13"/>
                                  <a:gd name="T105" fmla="*/ 11 h 11"/>
                                  <a:gd name="T106" fmla="*/ 10 w 13"/>
                                  <a:gd name="T107" fmla="*/ 11 h 11"/>
                                  <a:gd name="T108" fmla="*/ 10 w 13"/>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10" y="11"/>
                                    </a:moveTo>
                                    <a:lnTo>
                                      <a:pt x="4" y="11"/>
                                    </a:lnTo>
                                    <a:lnTo>
                                      <a:pt x="4" y="11"/>
                                    </a:lnTo>
                                    <a:lnTo>
                                      <a:pt x="4" y="11"/>
                                    </a:lnTo>
                                    <a:lnTo>
                                      <a:pt x="4" y="11"/>
                                    </a:lnTo>
                                    <a:lnTo>
                                      <a:pt x="4"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9"/>
                                    </a:lnTo>
                                    <a:lnTo>
                                      <a:pt x="2" y="9"/>
                                    </a:lnTo>
                                    <a:lnTo>
                                      <a:pt x="2" y="9"/>
                                    </a:lnTo>
                                    <a:lnTo>
                                      <a:pt x="2" y="9"/>
                                    </a:lnTo>
                                    <a:lnTo>
                                      <a:pt x="2" y="9"/>
                                    </a:lnTo>
                                    <a:lnTo>
                                      <a:pt x="2" y="9"/>
                                    </a:lnTo>
                                    <a:lnTo>
                                      <a:pt x="2" y="9"/>
                                    </a:lnTo>
                                    <a:lnTo>
                                      <a:pt x="2" y="9"/>
                                    </a:lnTo>
                                    <a:lnTo>
                                      <a:pt x="0" y="3"/>
                                    </a:lnTo>
                                    <a:lnTo>
                                      <a:pt x="0" y="3"/>
                                    </a:lnTo>
                                    <a:lnTo>
                                      <a:pt x="0" y="3"/>
                                    </a:lnTo>
                                    <a:lnTo>
                                      <a:pt x="0" y="3"/>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2" y="1"/>
                                    </a:lnTo>
                                    <a:lnTo>
                                      <a:pt x="2" y="1"/>
                                    </a:lnTo>
                                    <a:lnTo>
                                      <a:pt x="2" y="1"/>
                                    </a:lnTo>
                                    <a:lnTo>
                                      <a:pt x="2" y="1"/>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0"/>
                                    </a:lnTo>
                                    <a:lnTo>
                                      <a:pt x="12" y="0"/>
                                    </a:lnTo>
                                    <a:lnTo>
                                      <a:pt x="12" y="0"/>
                                    </a:lnTo>
                                    <a:lnTo>
                                      <a:pt x="12" y="0"/>
                                    </a:lnTo>
                                    <a:lnTo>
                                      <a:pt x="12" y="0"/>
                                    </a:lnTo>
                                    <a:lnTo>
                                      <a:pt x="12" y="0"/>
                                    </a:lnTo>
                                    <a:lnTo>
                                      <a:pt x="12" y="0"/>
                                    </a:lnTo>
                                    <a:lnTo>
                                      <a:pt x="12" y="0"/>
                                    </a:lnTo>
                                    <a:lnTo>
                                      <a:pt x="12" y="0"/>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3"/>
                                    </a:lnTo>
                                    <a:lnTo>
                                      <a:pt x="13" y="3"/>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1"/>
                                    </a:lnTo>
                                    <a:lnTo>
                                      <a:pt x="12" y="11"/>
                                    </a:lnTo>
                                    <a:lnTo>
                                      <a:pt x="12" y="11"/>
                                    </a:lnTo>
                                    <a:lnTo>
                                      <a:pt x="12" y="11"/>
                                    </a:lnTo>
                                    <a:lnTo>
                                      <a:pt x="12" y="11"/>
                                    </a:lnTo>
                                    <a:lnTo>
                                      <a:pt x="12" y="11"/>
                                    </a:lnTo>
                                    <a:lnTo>
                                      <a:pt x="12" y="11"/>
                                    </a:lnTo>
                                    <a:lnTo>
                                      <a:pt x="12"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13" name="Freeform 4913"/>
                            <wps:cNvSpPr>
                              <a:spLocks/>
                            </wps:cNvSpPr>
                            <wps:spPr bwMode="auto">
                              <a:xfrm>
                                <a:off x="772" y="173"/>
                                <a:ext cx="13" cy="11"/>
                              </a:xfrm>
                              <a:custGeom>
                                <a:avLst/>
                                <a:gdLst>
                                  <a:gd name="T0" fmla="*/ 4 w 13"/>
                                  <a:gd name="T1" fmla="*/ 11 h 11"/>
                                  <a:gd name="T2" fmla="*/ 3 w 13"/>
                                  <a:gd name="T3" fmla="*/ 11 h 11"/>
                                  <a:gd name="T4" fmla="*/ 3 w 13"/>
                                  <a:gd name="T5" fmla="*/ 11 h 11"/>
                                  <a:gd name="T6" fmla="*/ 3 w 13"/>
                                  <a:gd name="T7" fmla="*/ 11 h 11"/>
                                  <a:gd name="T8" fmla="*/ 3 w 13"/>
                                  <a:gd name="T9" fmla="*/ 11 h 11"/>
                                  <a:gd name="T10" fmla="*/ 2 w 13"/>
                                  <a:gd name="T11" fmla="*/ 11 h 11"/>
                                  <a:gd name="T12" fmla="*/ 2 w 13"/>
                                  <a:gd name="T13" fmla="*/ 11 h 11"/>
                                  <a:gd name="T14" fmla="*/ 2 w 13"/>
                                  <a:gd name="T15" fmla="*/ 10 h 11"/>
                                  <a:gd name="T16" fmla="*/ 2 w 13"/>
                                  <a:gd name="T17" fmla="*/ 10 h 11"/>
                                  <a:gd name="T18" fmla="*/ 2 w 13"/>
                                  <a:gd name="T19" fmla="*/ 10 h 11"/>
                                  <a:gd name="T20" fmla="*/ 2 w 13"/>
                                  <a:gd name="T21" fmla="*/ 9 h 11"/>
                                  <a:gd name="T22" fmla="*/ 2 w 13"/>
                                  <a:gd name="T23" fmla="*/ 9 h 11"/>
                                  <a:gd name="T24" fmla="*/ 0 w 13"/>
                                  <a:gd name="T25" fmla="*/ 3 h 11"/>
                                  <a:gd name="T26" fmla="*/ 1 w 13"/>
                                  <a:gd name="T27" fmla="*/ 2 h 11"/>
                                  <a:gd name="T28" fmla="*/ 1 w 13"/>
                                  <a:gd name="T29" fmla="*/ 2 h 11"/>
                                  <a:gd name="T30" fmla="*/ 1 w 13"/>
                                  <a:gd name="T31" fmla="*/ 2 h 11"/>
                                  <a:gd name="T32" fmla="*/ 1 w 13"/>
                                  <a:gd name="T33" fmla="*/ 2 h 11"/>
                                  <a:gd name="T34" fmla="*/ 1 w 13"/>
                                  <a:gd name="T35" fmla="*/ 1 h 11"/>
                                  <a:gd name="T36" fmla="*/ 1 w 13"/>
                                  <a:gd name="T37" fmla="*/ 1 h 11"/>
                                  <a:gd name="T38" fmla="*/ 1 w 13"/>
                                  <a:gd name="T39" fmla="*/ 1 h 11"/>
                                  <a:gd name="T40" fmla="*/ 2 w 13"/>
                                  <a:gd name="T41" fmla="*/ 1 h 11"/>
                                  <a:gd name="T42" fmla="*/ 2 w 13"/>
                                  <a:gd name="T43" fmla="*/ 1 h 11"/>
                                  <a:gd name="T44" fmla="*/ 2 w 13"/>
                                  <a:gd name="T45" fmla="*/ 0 h 11"/>
                                  <a:gd name="T46" fmla="*/ 2 w 13"/>
                                  <a:gd name="T47" fmla="*/ 0 h 11"/>
                                  <a:gd name="T48" fmla="*/ 3 w 13"/>
                                  <a:gd name="T49" fmla="*/ 0 h 11"/>
                                  <a:gd name="T50" fmla="*/ 3 w 13"/>
                                  <a:gd name="T51" fmla="*/ 0 h 11"/>
                                  <a:gd name="T52" fmla="*/ 3 w 13"/>
                                  <a:gd name="T53" fmla="*/ 0 h 11"/>
                                  <a:gd name="T54" fmla="*/ 10 w 13"/>
                                  <a:gd name="T55" fmla="*/ 0 h 11"/>
                                  <a:gd name="T56" fmla="*/ 11 w 13"/>
                                  <a:gd name="T57" fmla="*/ 0 h 11"/>
                                  <a:gd name="T58" fmla="*/ 11 w 13"/>
                                  <a:gd name="T59" fmla="*/ 0 h 11"/>
                                  <a:gd name="T60" fmla="*/ 11 w 13"/>
                                  <a:gd name="T61" fmla="*/ 0 h 11"/>
                                  <a:gd name="T62" fmla="*/ 11 w 13"/>
                                  <a:gd name="T63" fmla="*/ 0 h 11"/>
                                  <a:gd name="T64" fmla="*/ 12 w 13"/>
                                  <a:gd name="T65" fmla="*/ 0 h 11"/>
                                  <a:gd name="T66" fmla="*/ 12 w 13"/>
                                  <a:gd name="T67" fmla="*/ 0 h 11"/>
                                  <a:gd name="T68" fmla="*/ 12 w 13"/>
                                  <a:gd name="T69" fmla="*/ 1 h 11"/>
                                  <a:gd name="T70" fmla="*/ 12 w 13"/>
                                  <a:gd name="T71" fmla="*/ 1 h 11"/>
                                  <a:gd name="T72" fmla="*/ 13 w 13"/>
                                  <a:gd name="T73" fmla="*/ 1 h 11"/>
                                  <a:gd name="T74" fmla="*/ 13 w 13"/>
                                  <a:gd name="T75" fmla="*/ 1 h 11"/>
                                  <a:gd name="T76" fmla="*/ 13 w 13"/>
                                  <a:gd name="T77" fmla="*/ 1 h 11"/>
                                  <a:gd name="T78" fmla="*/ 13 w 13"/>
                                  <a:gd name="T79" fmla="*/ 2 h 11"/>
                                  <a:gd name="T80" fmla="*/ 13 w 13"/>
                                  <a:gd name="T81" fmla="*/ 2 h 11"/>
                                  <a:gd name="T82" fmla="*/ 13 w 13"/>
                                  <a:gd name="T83" fmla="*/ 2 h 11"/>
                                  <a:gd name="T84" fmla="*/ 12 w 13"/>
                                  <a:gd name="T85" fmla="*/ 9 h 11"/>
                                  <a:gd name="T86" fmla="*/ 12 w 13"/>
                                  <a:gd name="T87" fmla="*/ 9 h 11"/>
                                  <a:gd name="T88" fmla="*/ 12 w 13"/>
                                  <a:gd name="T89" fmla="*/ 9 h 11"/>
                                  <a:gd name="T90" fmla="*/ 12 w 13"/>
                                  <a:gd name="T91" fmla="*/ 10 h 11"/>
                                  <a:gd name="T92" fmla="*/ 12 w 13"/>
                                  <a:gd name="T93" fmla="*/ 10 h 11"/>
                                  <a:gd name="T94" fmla="*/ 12 w 13"/>
                                  <a:gd name="T95" fmla="*/ 10 h 11"/>
                                  <a:gd name="T96" fmla="*/ 12 w 13"/>
                                  <a:gd name="T97" fmla="*/ 11 h 11"/>
                                  <a:gd name="T98" fmla="*/ 11 w 13"/>
                                  <a:gd name="T99" fmla="*/ 11 h 11"/>
                                  <a:gd name="T100" fmla="*/ 11 w 13"/>
                                  <a:gd name="T101" fmla="*/ 11 h 11"/>
                                  <a:gd name="T102" fmla="*/ 11 w 13"/>
                                  <a:gd name="T103" fmla="*/ 11 h 11"/>
                                  <a:gd name="T104" fmla="*/ 11 w 13"/>
                                  <a:gd name="T105" fmla="*/ 11 h 11"/>
                                  <a:gd name="T106" fmla="*/ 10 w 13"/>
                                  <a:gd name="T107" fmla="*/ 11 h 11"/>
                                  <a:gd name="T108" fmla="*/ 10 w 13"/>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10" y="11"/>
                                    </a:moveTo>
                                    <a:lnTo>
                                      <a:pt x="4" y="11"/>
                                    </a:lnTo>
                                    <a:lnTo>
                                      <a:pt x="4" y="11"/>
                                    </a:lnTo>
                                    <a:lnTo>
                                      <a:pt x="4" y="11"/>
                                    </a:lnTo>
                                    <a:lnTo>
                                      <a:pt x="4" y="11"/>
                                    </a:lnTo>
                                    <a:lnTo>
                                      <a:pt x="4"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9"/>
                                    </a:lnTo>
                                    <a:lnTo>
                                      <a:pt x="2" y="9"/>
                                    </a:lnTo>
                                    <a:lnTo>
                                      <a:pt x="2" y="9"/>
                                    </a:lnTo>
                                    <a:lnTo>
                                      <a:pt x="2" y="9"/>
                                    </a:lnTo>
                                    <a:lnTo>
                                      <a:pt x="2" y="9"/>
                                    </a:lnTo>
                                    <a:lnTo>
                                      <a:pt x="2" y="9"/>
                                    </a:lnTo>
                                    <a:lnTo>
                                      <a:pt x="2" y="9"/>
                                    </a:lnTo>
                                    <a:lnTo>
                                      <a:pt x="2" y="9"/>
                                    </a:lnTo>
                                    <a:lnTo>
                                      <a:pt x="0" y="3"/>
                                    </a:lnTo>
                                    <a:lnTo>
                                      <a:pt x="0" y="3"/>
                                    </a:lnTo>
                                    <a:lnTo>
                                      <a:pt x="0" y="3"/>
                                    </a:lnTo>
                                    <a:lnTo>
                                      <a:pt x="0" y="3"/>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2" y="1"/>
                                    </a:lnTo>
                                    <a:lnTo>
                                      <a:pt x="2" y="1"/>
                                    </a:lnTo>
                                    <a:lnTo>
                                      <a:pt x="2" y="1"/>
                                    </a:lnTo>
                                    <a:lnTo>
                                      <a:pt x="2" y="1"/>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0"/>
                                    </a:lnTo>
                                    <a:lnTo>
                                      <a:pt x="12" y="0"/>
                                    </a:lnTo>
                                    <a:lnTo>
                                      <a:pt x="12" y="0"/>
                                    </a:lnTo>
                                    <a:lnTo>
                                      <a:pt x="12" y="0"/>
                                    </a:lnTo>
                                    <a:lnTo>
                                      <a:pt x="12" y="0"/>
                                    </a:lnTo>
                                    <a:lnTo>
                                      <a:pt x="12" y="0"/>
                                    </a:lnTo>
                                    <a:lnTo>
                                      <a:pt x="12" y="0"/>
                                    </a:lnTo>
                                    <a:lnTo>
                                      <a:pt x="12" y="0"/>
                                    </a:lnTo>
                                    <a:lnTo>
                                      <a:pt x="12" y="0"/>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3"/>
                                    </a:lnTo>
                                    <a:lnTo>
                                      <a:pt x="13" y="3"/>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1"/>
                                    </a:lnTo>
                                    <a:lnTo>
                                      <a:pt x="12" y="11"/>
                                    </a:lnTo>
                                    <a:lnTo>
                                      <a:pt x="12" y="11"/>
                                    </a:lnTo>
                                    <a:lnTo>
                                      <a:pt x="12" y="11"/>
                                    </a:lnTo>
                                    <a:lnTo>
                                      <a:pt x="12" y="11"/>
                                    </a:lnTo>
                                    <a:lnTo>
                                      <a:pt x="12" y="11"/>
                                    </a:lnTo>
                                    <a:lnTo>
                                      <a:pt x="12" y="11"/>
                                    </a:lnTo>
                                    <a:lnTo>
                                      <a:pt x="12"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14" name="Freeform 4914"/>
                            <wps:cNvSpPr>
                              <a:spLocks/>
                            </wps:cNvSpPr>
                            <wps:spPr bwMode="auto">
                              <a:xfrm>
                                <a:off x="773" y="184"/>
                                <a:ext cx="3" cy="2"/>
                              </a:xfrm>
                              <a:custGeom>
                                <a:avLst/>
                                <a:gdLst>
                                  <a:gd name="T0" fmla="*/ 2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3 w 3"/>
                                  <a:gd name="T21" fmla="*/ 0 h 2"/>
                                  <a:gd name="T22" fmla="*/ 3 w 3"/>
                                  <a:gd name="T23" fmla="*/ 0 h 2"/>
                                  <a:gd name="T24" fmla="*/ 3 w 3"/>
                                  <a:gd name="T25" fmla="*/ 0 h 2"/>
                                  <a:gd name="T26" fmla="*/ 3 w 3"/>
                                  <a:gd name="T27" fmla="*/ 0 h 2"/>
                                  <a:gd name="T28" fmla="*/ 3 w 3"/>
                                  <a:gd name="T29" fmla="*/ 0 h 2"/>
                                  <a:gd name="T30" fmla="*/ 3 w 3"/>
                                  <a:gd name="T31" fmla="*/ 0 h 2"/>
                                  <a:gd name="T32" fmla="*/ 3 w 3"/>
                                  <a:gd name="T33" fmla="*/ 0 h 2"/>
                                  <a:gd name="T34" fmla="*/ 3 w 3"/>
                                  <a:gd name="T35" fmla="*/ 0 h 2"/>
                                  <a:gd name="T36" fmla="*/ 3 w 3"/>
                                  <a:gd name="T37" fmla="*/ 0 h 2"/>
                                  <a:gd name="T38" fmla="*/ 3 w 3"/>
                                  <a:gd name="T39" fmla="*/ 0 h 2"/>
                                  <a:gd name="T40" fmla="*/ 3 w 3"/>
                                  <a:gd name="T41" fmla="*/ 0 h 2"/>
                                  <a:gd name="T42" fmla="*/ 3 w 3"/>
                                  <a:gd name="T43" fmla="*/ 0 h 2"/>
                                  <a:gd name="T44" fmla="*/ 3 w 3"/>
                                  <a:gd name="T45" fmla="*/ 0 h 2"/>
                                  <a:gd name="T46" fmla="*/ 3 w 3"/>
                                  <a:gd name="T47" fmla="*/ 0 h 2"/>
                                  <a:gd name="T48" fmla="*/ 3 w 3"/>
                                  <a:gd name="T49" fmla="*/ 0 h 2"/>
                                  <a:gd name="T50" fmla="*/ 3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2 w 3"/>
                                  <a:gd name="T71" fmla="*/ 0 h 2"/>
                                  <a:gd name="T72" fmla="*/ 2 w 3"/>
                                  <a:gd name="T73" fmla="*/ 0 h 2"/>
                                  <a:gd name="T74" fmla="*/ 0 w 3"/>
                                  <a:gd name="T75" fmla="*/ 2 h 2"/>
                                  <a:gd name="T76" fmla="*/ 2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2"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0"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15" name="Freeform 4915"/>
                            <wps:cNvSpPr>
                              <a:spLocks/>
                            </wps:cNvSpPr>
                            <wps:spPr bwMode="auto">
                              <a:xfrm>
                                <a:off x="773" y="184"/>
                                <a:ext cx="3" cy="2"/>
                              </a:xfrm>
                              <a:custGeom>
                                <a:avLst/>
                                <a:gdLst>
                                  <a:gd name="T0" fmla="*/ 2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3 w 3"/>
                                  <a:gd name="T21" fmla="*/ 0 h 2"/>
                                  <a:gd name="T22" fmla="*/ 3 w 3"/>
                                  <a:gd name="T23" fmla="*/ 0 h 2"/>
                                  <a:gd name="T24" fmla="*/ 3 w 3"/>
                                  <a:gd name="T25" fmla="*/ 0 h 2"/>
                                  <a:gd name="T26" fmla="*/ 3 w 3"/>
                                  <a:gd name="T27" fmla="*/ 0 h 2"/>
                                  <a:gd name="T28" fmla="*/ 3 w 3"/>
                                  <a:gd name="T29" fmla="*/ 0 h 2"/>
                                  <a:gd name="T30" fmla="*/ 3 w 3"/>
                                  <a:gd name="T31" fmla="*/ 0 h 2"/>
                                  <a:gd name="T32" fmla="*/ 3 w 3"/>
                                  <a:gd name="T33" fmla="*/ 0 h 2"/>
                                  <a:gd name="T34" fmla="*/ 3 w 3"/>
                                  <a:gd name="T35" fmla="*/ 0 h 2"/>
                                  <a:gd name="T36" fmla="*/ 3 w 3"/>
                                  <a:gd name="T37" fmla="*/ 0 h 2"/>
                                  <a:gd name="T38" fmla="*/ 3 w 3"/>
                                  <a:gd name="T39" fmla="*/ 0 h 2"/>
                                  <a:gd name="T40" fmla="*/ 3 w 3"/>
                                  <a:gd name="T41" fmla="*/ 0 h 2"/>
                                  <a:gd name="T42" fmla="*/ 3 w 3"/>
                                  <a:gd name="T43" fmla="*/ 0 h 2"/>
                                  <a:gd name="T44" fmla="*/ 3 w 3"/>
                                  <a:gd name="T45" fmla="*/ 0 h 2"/>
                                  <a:gd name="T46" fmla="*/ 3 w 3"/>
                                  <a:gd name="T47" fmla="*/ 0 h 2"/>
                                  <a:gd name="T48" fmla="*/ 3 w 3"/>
                                  <a:gd name="T49" fmla="*/ 0 h 2"/>
                                  <a:gd name="T50" fmla="*/ 3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2 w 3"/>
                                  <a:gd name="T71" fmla="*/ 0 h 2"/>
                                  <a:gd name="T72" fmla="*/ 2 w 3"/>
                                  <a:gd name="T73" fmla="*/ 0 h 2"/>
                                  <a:gd name="T74" fmla="*/ 0 w 3"/>
                                  <a:gd name="T75" fmla="*/ 2 h 2"/>
                                  <a:gd name="T76" fmla="*/ 2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2"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0"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16" name="Freeform 4916"/>
                            <wps:cNvSpPr>
                              <a:spLocks/>
                            </wps:cNvSpPr>
                            <wps:spPr bwMode="auto">
                              <a:xfrm>
                                <a:off x="781" y="184"/>
                                <a:ext cx="3" cy="2"/>
                              </a:xfrm>
                              <a:custGeom>
                                <a:avLst/>
                                <a:gdLst>
                                  <a:gd name="T0" fmla="*/ 2 w 3"/>
                                  <a:gd name="T1" fmla="*/ 2 h 2"/>
                                  <a:gd name="T2" fmla="*/ 0 w 3"/>
                                  <a:gd name="T3" fmla="*/ 0 h 2"/>
                                  <a:gd name="T4" fmla="*/ 2 w 3"/>
                                  <a:gd name="T5" fmla="*/ 0 h 2"/>
                                  <a:gd name="T6" fmla="*/ 3 w 3"/>
                                  <a:gd name="T7" fmla="*/ 2 h 2"/>
                                  <a:gd name="T8" fmla="*/ 2 w 3"/>
                                  <a:gd name="T9" fmla="*/ 2 h 2"/>
                                </a:gdLst>
                                <a:ahLst/>
                                <a:cxnLst>
                                  <a:cxn ang="0">
                                    <a:pos x="T0" y="T1"/>
                                  </a:cxn>
                                  <a:cxn ang="0">
                                    <a:pos x="T2" y="T3"/>
                                  </a:cxn>
                                  <a:cxn ang="0">
                                    <a:pos x="T4" y="T5"/>
                                  </a:cxn>
                                  <a:cxn ang="0">
                                    <a:pos x="T6" y="T7"/>
                                  </a:cxn>
                                  <a:cxn ang="0">
                                    <a:pos x="T8" y="T9"/>
                                  </a:cxn>
                                </a:cxnLst>
                                <a:rect l="0" t="0" r="r" b="b"/>
                                <a:pathLst>
                                  <a:path w="3" h="2">
                                    <a:moveTo>
                                      <a:pt x="2" y="2"/>
                                    </a:moveTo>
                                    <a:lnTo>
                                      <a:pt x="0" y="0"/>
                                    </a:lnTo>
                                    <a:lnTo>
                                      <a:pt x="2" y="0"/>
                                    </a:lnTo>
                                    <a:lnTo>
                                      <a:pt x="3"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17" name="Freeform 4917"/>
                            <wps:cNvSpPr>
                              <a:spLocks/>
                            </wps:cNvSpPr>
                            <wps:spPr bwMode="auto">
                              <a:xfrm>
                                <a:off x="781" y="184"/>
                                <a:ext cx="3" cy="2"/>
                              </a:xfrm>
                              <a:custGeom>
                                <a:avLst/>
                                <a:gdLst>
                                  <a:gd name="T0" fmla="*/ 2 w 3"/>
                                  <a:gd name="T1" fmla="*/ 2 h 2"/>
                                  <a:gd name="T2" fmla="*/ 0 w 3"/>
                                  <a:gd name="T3" fmla="*/ 0 h 2"/>
                                  <a:gd name="T4" fmla="*/ 2 w 3"/>
                                  <a:gd name="T5" fmla="*/ 0 h 2"/>
                                  <a:gd name="T6" fmla="*/ 3 w 3"/>
                                  <a:gd name="T7" fmla="*/ 2 h 2"/>
                                  <a:gd name="T8" fmla="*/ 2 w 3"/>
                                  <a:gd name="T9" fmla="*/ 2 h 2"/>
                                </a:gdLst>
                                <a:ahLst/>
                                <a:cxnLst>
                                  <a:cxn ang="0">
                                    <a:pos x="T0" y="T1"/>
                                  </a:cxn>
                                  <a:cxn ang="0">
                                    <a:pos x="T2" y="T3"/>
                                  </a:cxn>
                                  <a:cxn ang="0">
                                    <a:pos x="T4" y="T5"/>
                                  </a:cxn>
                                  <a:cxn ang="0">
                                    <a:pos x="T6" y="T7"/>
                                  </a:cxn>
                                  <a:cxn ang="0">
                                    <a:pos x="T8" y="T9"/>
                                  </a:cxn>
                                </a:cxnLst>
                                <a:rect l="0" t="0" r="r" b="b"/>
                                <a:pathLst>
                                  <a:path w="3" h="2">
                                    <a:moveTo>
                                      <a:pt x="2" y="2"/>
                                    </a:moveTo>
                                    <a:lnTo>
                                      <a:pt x="0" y="0"/>
                                    </a:lnTo>
                                    <a:lnTo>
                                      <a:pt x="2" y="0"/>
                                    </a:lnTo>
                                    <a:lnTo>
                                      <a:pt x="3"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18" name="Rectangle 4918"/>
                            <wps:cNvSpPr>
                              <a:spLocks noChangeArrowheads="1"/>
                            </wps:cNvSpPr>
                            <wps:spPr bwMode="auto">
                              <a:xfrm>
                                <a:off x="779" y="184"/>
                                <a:ext cx="1"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919" name="Rectangle 4919"/>
                            <wps:cNvSpPr>
                              <a:spLocks noChangeArrowheads="1"/>
                            </wps:cNvSpPr>
                            <wps:spPr bwMode="auto">
                              <a:xfrm>
                                <a:off x="779" y="184"/>
                                <a:ext cx="1"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20" name="Freeform 4920"/>
                            <wps:cNvSpPr>
                              <a:spLocks/>
                            </wps:cNvSpPr>
                            <wps:spPr bwMode="auto">
                              <a:xfrm>
                                <a:off x="777" y="183"/>
                                <a:ext cx="1" cy="2"/>
                              </a:xfrm>
                              <a:custGeom>
                                <a:avLst/>
                                <a:gdLst>
                                  <a:gd name="T0" fmla="*/ 1 w 1"/>
                                  <a:gd name="T1" fmla="*/ 1 h 2"/>
                                  <a:gd name="T2" fmla="*/ 1 w 1"/>
                                  <a:gd name="T3" fmla="*/ 2 h 2"/>
                                  <a:gd name="T4" fmla="*/ 0 w 1"/>
                                  <a:gd name="T5" fmla="*/ 2 h 2"/>
                                  <a:gd name="T6" fmla="*/ 0 w 1"/>
                                  <a:gd name="T7" fmla="*/ 1 h 2"/>
                                  <a:gd name="T8" fmla="*/ 0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0 h 2"/>
                                  <a:gd name="T32" fmla="*/ 1 w 1"/>
                                  <a:gd name="T33" fmla="*/ 0 h 2"/>
                                  <a:gd name="T34" fmla="*/ 1 w 1"/>
                                  <a:gd name="T35" fmla="*/ 0 h 2"/>
                                  <a:gd name="T36" fmla="*/ 1 w 1"/>
                                  <a:gd name="T37" fmla="*/ 0 h 2"/>
                                  <a:gd name="T38" fmla="*/ 1 w 1"/>
                                  <a:gd name="T39" fmla="*/ 0 h 2"/>
                                  <a:gd name="T40" fmla="*/ 1 w 1"/>
                                  <a:gd name="T41" fmla="*/ 0 h 2"/>
                                  <a:gd name="T42" fmla="*/ 1 w 1"/>
                                  <a:gd name="T43" fmla="*/ 0 h 2"/>
                                  <a:gd name="T44" fmla="*/ 1 w 1"/>
                                  <a:gd name="T45" fmla="*/ 0 h 2"/>
                                  <a:gd name="T46" fmla="*/ 1 w 1"/>
                                  <a:gd name="T47" fmla="*/ 0 h 2"/>
                                  <a:gd name="T48" fmla="*/ 1 w 1"/>
                                  <a:gd name="T49" fmla="*/ 1 h 2"/>
                                  <a:gd name="T50" fmla="*/ 1 w 1"/>
                                  <a:gd name="T51" fmla="*/ 1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 name="T66" fmla="*/ 1 w 1"/>
                                  <a:gd name="T67" fmla="*/ 1 h 2"/>
                                  <a:gd name="T68" fmla="*/ 1 w 1"/>
                                  <a:gd name="T69" fmla="*/ 1 h 2"/>
                                  <a:gd name="T70" fmla="*/ 1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1" y="1"/>
                                    </a:moveTo>
                                    <a:lnTo>
                                      <a:pt x="1" y="2"/>
                                    </a:lnTo>
                                    <a:lnTo>
                                      <a:pt x="0" y="2"/>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21" name="Freeform 4921"/>
                            <wps:cNvSpPr>
                              <a:spLocks/>
                            </wps:cNvSpPr>
                            <wps:spPr bwMode="auto">
                              <a:xfrm>
                                <a:off x="777" y="183"/>
                                <a:ext cx="1" cy="2"/>
                              </a:xfrm>
                              <a:custGeom>
                                <a:avLst/>
                                <a:gdLst>
                                  <a:gd name="T0" fmla="*/ 1 w 1"/>
                                  <a:gd name="T1" fmla="*/ 1 h 2"/>
                                  <a:gd name="T2" fmla="*/ 1 w 1"/>
                                  <a:gd name="T3" fmla="*/ 2 h 2"/>
                                  <a:gd name="T4" fmla="*/ 0 w 1"/>
                                  <a:gd name="T5" fmla="*/ 2 h 2"/>
                                  <a:gd name="T6" fmla="*/ 0 w 1"/>
                                  <a:gd name="T7" fmla="*/ 1 h 2"/>
                                  <a:gd name="T8" fmla="*/ 0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0 h 2"/>
                                  <a:gd name="T32" fmla="*/ 1 w 1"/>
                                  <a:gd name="T33" fmla="*/ 0 h 2"/>
                                  <a:gd name="T34" fmla="*/ 1 w 1"/>
                                  <a:gd name="T35" fmla="*/ 0 h 2"/>
                                  <a:gd name="T36" fmla="*/ 1 w 1"/>
                                  <a:gd name="T37" fmla="*/ 0 h 2"/>
                                  <a:gd name="T38" fmla="*/ 1 w 1"/>
                                  <a:gd name="T39" fmla="*/ 0 h 2"/>
                                  <a:gd name="T40" fmla="*/ 1 w 1"/>
                                  <a:gd name="T41" fmla="*/ 0 h 2"/>
                                  <a:gd name="T42" fmla="*/ 1 w 1"/>
                                  <a:gd name="T43" fmla="*/ 0 h 2"/>
                                  <a:gd name="T44" fmla="*/ 1 w 1"/>
                                  <a:gd name="T45" fmla="*/ 0 h 2"/>
                                  <a:gd name="T46" fmla="*/ 1 w 1"/>
                                  <a:gd name="T47" fmla="*/ 0 h 2"/>
                                  <a:gd name="T48" fmla="*/ 1 w 1"/>
                                  <a:gd name="T49" fmla="*/ 1 h 2"/>
                                  <a:gd name="T50" fmla="*/ 1 w 1"/>
                                  <a:gd name="T51" fmla="*/ 1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 name="T66" fmla="*/ 1 w 1"/>
                                  <a:gd name="T67" fmla="*/ 1 h 2"/>
                                  <a:gd name="T68" fmla="*/ 1 w 1"/>
                                  <a:gd name="T69" fmla="*/ 1 h 2"/>
                                  <a:gd name="T70" fmla="*/ 1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1" y="1"/>
                                    </a:moveTo>
                                    <a:lnTo>
                                      <a:pt x="1" y="2"/>
                                    </a:lnTo>
                                    <a:lnTo>
                                      <a:pt x="0" y="2"/>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22" name="Freeform 4922"/>
                            <wps:cNvSpPr>
                              <a:spLocks/>
                            </wps:cNvSpPr>
                            <wps:spPr bwMode="auto">
                              <a:xfrm>
                                <a:off x="772" y="184"/>
                                <a:ext cx="14" cy="3"/>
                              </a:xfrm>
                              <a:custGeom>
                                <a:avLst/>
                                <a:gdLst>
                                  <a:gd name="T0" fmla="*/ 12 w 14"/>
                                  <a:gd name="T1" fmla="*/ 2 h 3"/>
                                  <a:gd name="T2" fmla="*/ 13 w 14"/>
                                  <a:gd name="T3" fmla="*/ 2 h 3"/>
                                  <a:gd name="T4" fmla="*/ 13 w 14"/>
                                  <a:gd name="T5" fmla="*/ 2 h 3"/>
                                  <a:gd name="T6" fmla="*/ 14 w 14"/>
                                  <a:gd name="T7" fmla="*/ 2 h 3"/>
                                  <a:gd name="T8" fmla="*/ 14 w 14"/>
                                  <a:gd name="T9" fmla="*/ 1 h 3"/>
                                  <a:gd name="T10" fmla="*/ 13 w 14"/>
                                  <a:gd name="T11" fmla="*/ 1 h 3"/>
                                  <a:gd name="T12" fmla="*/ 13 w 14"/>
                                  <a:gd name="T13" fmla="*/ 1 h 3"/>
                                  <a:gd name="T14" fmla="*/ 13 w 14"/>
                                  <a:gd name="T15" fmla="*/ 0 h 3"/>
                                  <a:gd name="T16" fmla="*/ 12 w 14"/>
                                  <a:gd name="T17" fmla="*/ 0 h 3"/>
                                  <a:gd name="T18" fmla="*/ 12 w 14"/>
                                  <a:gd name="T19" fmla="*/ 0 h 3"/>
                                  <a:gd name="T20" fmla="*/ 11 w 14"/>
                                  <a:gd name="T21" fmla="*/ 0 h 3"/>
                                  <a:gd name="T22" fmla="*/ 10 w 14"/>
                                  <a:gd name="T23" fmla="*/ 0 h 3"/>
                                  <a:gd name="T24" fmla="*/ 10 w 14"/>
                                  <a:gd name="T25" fmla="*/ 1 h 3"/>
                                  <a:gd name="T26" fmla="*/ 9 w 14"/>
                                  <a:gd name="T27" fmla="*/ 1 h 3"/>
                                  <a:gd name="T28" fmla="*/ 8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1 h 3"/>
                                  <a:gd name="T42" fmla="*/ 3 w 14"/>
                                  <a:gd name="T43" fmla="*/ 0 h 3"/>
                                  <a:gd name="T44" fmla="*/ 3 w 14"/>
                                  <a:gd name="T45" fmla="*/ 0 h 3"/>
                                  <a:gd name="T46" fmla="*/ 2 w 14"/>
                                  <a:gd name="T47" fmla="*/ 0 h 3"/>
                                  <a:gd name="T48" fmla="*/ 1 w 14"/>
                                  <a:gd name="T49" fmla="*/ 0 h 3"/>
                                  <a:gd name="T50" fmla="*/ 1 w 14"/>
                                  <a:gd name="T51" fmla="*/ 0 h 3"/>
                                  <a:gd name="T52" fmla="*/ 0 w 14"/>
                                  <a:gd name="T53" fmla="*/ 1 h 3"/>
                                  <a:gd name="T54" fmla="*/ 0 w 14"/>
                                  <a:gd name="T55" fmla="*/ 1 h 3"/>
                                  <a:gd name="T56" fmla="*/ 0 w 14"/>
                                  <a:gd name="T57" fmla="*/ 1 h 3"/>
                                  <a:gd name="T58" fmla="*/ 0 w 14"/>
                                  <a:gd name="T59" fmla="*/ 2 h 3"/>
                                  <a:gd name="T60" fmla="*/ 0 w 14"/>
                                  <a:gd name="T61" fmla="*/ 2 h 3"/>
                                  <a:gd name="T62" fmla="*/ 1 w 14"/>
                                  <a:gd name="T63" fmla="*/ 2 h 3"/>
                                  <a:gd name="T64" fmla="*/ 1 w 14"/>
                                  <a:gd name="T65" fmla="*/ 2 h 3"/>
                                  <a:gd name="T66" fmla="*/ 2 w 14"/>
                                  <a:gd name="T67" fmla="*/ 2 h 3"/>
                                  <a:gd name="T68" fmla="*/ 2 w 14"/>
                                  <a:gd name="T69" fmla="*/ 2 h 3"/>
                                  <a:gd name="T70" fmla="*/ 3 w 14"/>
                                  <a:gd name="T71" fmla="*/ 2 h 3"/>
                                  <a:gd name="T72" fmla="*/ 4 w 14"/>
                                  <a:gd name="T73" fmla="*/ 2 h 3"/>
                                  <a:gd name="T74" fmla="*/ 4 w 14"/>
                                  <a:gd name="T75" fmla="*/ 2 h 3"/>
                                  <a:gd name="T76" fmla="*/ 5 w 14"/>
                                  <a:gd name="T77" fmla="*/ 3 h 3"/>
                                  <a:gd name="T78" fmla="*/ 6 w 14"/>
                                  <a:gd name="T79" fmla="*/ 3 h 3"/>
                                  <a:gd name="T80" fmla="*/ 7 w 14"/>
                                  <a:gd name="T81" fmla="*/ 3 h 3"/>
                                  <a:gd name="T82" fmla="*/ 7 w 14"/>
                                  <a:gd name="T83" fmla="*/ 3 h 3"/>
                                  <a:gd name="T84" fmla="*/ 8 w 14"/>
                                  <a:gd name="T85" fmla="*/ 3 h 3"/>
                                  <a:gd name="T86" fmla="*/ 9 w 14"/>
                                  <a:gd name="T87" fmla="*/ 3 h 3"/>
                                  <a:gd name="T88" fmla="*/ 9 w 14"/>
                                  <a:gd name="T89" fmla="*/ 2 h 3"/>
                                  <a:gd name="T90" fmla="*/ 10 w 14"/>
                                  <a:gd name="T91" fmla="*/ 2 h 3"/>
                                  <a:gd name="T92" fmla="*/ 11 w 14"/>
                                  <a:gd name="T93" fmla="*/ 2 h 3"/>
                                  <a:gd name="T94" fmla="*/ 11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2" y="2"/>
                                    </a:moveTo>
                                    <a:lnTo>
                                      <a:pt x="12" y="2"/>
                                    </a:lnTo>
                                    <a:lnTo>
                                      <a:pt x="13" y="2"/>
                                    </a:lnTo>
                                    <a:lnTo>
                                      <a:pt x="13" y="2"/>
                                    </a:lnTo>
                                    <a:lnTo>
                                      <a:pt x="13" y="2"/>
                                    </a:lnTo>
                                    <a:lnTo>
                                      <a:pt x="13" y="2"/>
                                    </a:lnTo>
                                    <a:lnTo>
                                      <a:pt x="13" y="2"/>
                                    </a:lnTo>
                                    <a:lnTo>
                                      <a:pt x="14" y="2"/>
                                    </a:lnTo>
                                    <a:lnTo>
                                      <a:pt x="14" y="1"/>
                                    </a:lnTo>
                                    <a:lnTo>
                                      <a:pt x="14" y="1"/>
                                    </a:lnTo>
                                    <a:lnTo>
                                      <a:pt x="14" y="1"/>
                                    </a:lnTo>
                                    <a:lnTo>
                                      <a:pt x="13" y="1"/>
                                    </a:lnTo>
                                    <a:lnTo>
                                      <a:pt x="13" y="1"/>
                                    </a:lnTo>
                                    <a:lnTo>
                                      <a:pt x="13" y="1"/>
                                    </a:lnTo>
                                    <a:lnTo>
                                      <a:pt x="13" y="0"/>
                                    </a:lnTo>
                                    <a:lnTo>
                                      <a:pt x="13" y="0"/>
                                    </a:lnTo>
                                    <a:lnTo>
                                      <a:pt x="12" y="0"/>
                                    </a:lnTo>
                                    <a:lnTo>
                                      <a:pt x="12" y="0"/>
                                    </a:lnTo>
                                    <a:lnTo>
                                      <a:pt x="12" y="0"/>
                                    </a:lnTo>
                                    <a:lnTo>
                                      <a:pt x="12" y="0"/>
                                    </a:lnTo>
                                    <a:lnTo>
                                      <a:pt x="11" y="0"/>
                                    </a:lnTo>
                                    <a:lnTo>
                                      <a:pt x="11" y="0"/>
                                    </a:lnTo>
                                    <a:lnTo>
                                      <a:pt x="11" y="0"/>
                                    </a:lnTo>
                                    <a:lnTo>
                                      <a:pt x="10" y="0"/>
                                    </a:lnTo>
                                    <a:lnTo>
                                      <a:pt x="10" y="0"/>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6" y="1"/>
                                    </a:lnTo>
                                    <a:lnTo>
                                      <a:pt x="5" y="1"/>
                                    </a:lnTo>
                                    <a:lnTo>
                                      <a:pt x="5" y="1"/>
                                    </a:lnTo>
                                    <a:lnTo>
                                      <a:pt x="4" y="1"/>
                                    </a:lnTo>
                                    <a:lnTo>
                                      <a:pt x="4" y="1"/>
                                    </a:lnTo>
                                    <a:lnTo>
                                      <a:pt x="4" y="0"/>
                                    </a:lnTo>
                                    <a:lnTo>
                                      <a:pt x="3" y="0"/>
                                    </a:lnTo>
                                    <a:lnTo>
                                      <a:pt x="3" y="0"/>
                                    </a:lnTo>
                                    <a:lnTo>
                                      <a:pt x="3" y="0"/>
                                    </a:lnTo>
                                    <a:lnTo>
                                      <a:pt x="2" y="0"/>
                                    </a:lnTo>
                                    <a:lnTo>
                                      <a:pt x="2" y="0"/>
                                    </a:lnTo>
                                    <a:lnTo>
                                      <a:pt x="2" y="0"/>
                                    </a:lnTo>
                                    <a:lnTo>
                                      <a:pt x="1" y="0"/>
                                    </a:lnTo>
                                    <a:lnTo>
                                      <a:pt x="1" y="0"/>
                                    </a:lnTo>
                                    <a:lnTo>
                                      <a:pt x="1" y="0"/>
                                    </a:lnTo>
                                    <a:lnTo>
                                      <a:pt x="1" y="0"/>
                                    </a:lnTo>
                                    <a:lnTo>
                                      <a:pt x="0" y="1"/>
                                    </a:lnTo>
                                    <a:lnTo>
                                      <a:pt x="0" y="1"/>
                                    </a:lnTo>
                                    <a:lnTo>
                                      <a:pt x="0" y="1"/>
                                    </a:lnTo>
                                    <a:lnTo>
                                      <a:pt x="0" y="1"/>
                                    </a:lnTo>
                                    <a:lnTo>
                                      <a:pt x="0" y="1"/>
                                    </a:lnTo>
                                    <a:lnTo>
                                      <a:pt x="0" y="1"/>
                                    </a:lnTo>
                                    <a:lnTo>
                                      <a:pt x="0" y="2"/>
                                    </a:lnTo>
                                    <a:lnTo>
                                      <a:pt x="0" y="2"/>
                                    </a:lnTo>
                                    <a:lnTo>
                                      <a:pt x="0" y="2"/>
                                    </a:lnTo>
                                    <a:lnTo>
                                      <a:pt x="0"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3"/>
                                    </a:lnTo>
                                    <a:lnTo>
                                      <a:pt x="6" y="3"/>
                                    </a:lnTo>
                                    <a:lnTo>
                                      <a:pt x="6" y="3"/>
                                    </a:lnTo>
                                    <a:lnTo>
                                      <a:pt x="6" y="3"/>
                                    </a:lnTo>
                                    <a:lnTo>
                                      <a:pt x="7" y="3"/>
                                    </a:lnTo>
                                    <a:lnTo>
                                      <a:pt x="7" y="3"/>
                                    </a:lnTo>
                                    <a:lnTo>
                                      <a:pt x="7" y="3"/>
                                    </a:lnTo>
                                    <a:lnTo>
                                      <a:pt x="8" y="3"/>
                                    </a:lnTo>
                                    <a:lnTo>
                                      <a:pt x="8" y="3"/>
                                    </a:lnTo>
                                    <a:lnTo>
                                      <a:pt x="8" y="3"/>
                                    </a:lnTo>
                                    <a:lnTo>
                                      <a:pt x="9" y="3"/>
                                    </a:lnTo>
                                    <a:lnTo>
                                      <a:pt x="9" y="2"/>
                                    </a:lnTo>
                                    <a:lnTo>
                                      <a:pt x="9" y="2"/>
                                    </a:lnTo>
                                    <a:lnTo>
                                      <a:pt x="10" y="2"/>
                                    </a:lnTo>
                                    <a:lnTo>
                                      <a:pt x="10" y="2"/>
                                    </a:lnTo>
                                    <a:lnTo>
                                      <a:pt x="10" y="2"/>
                                    </a:lnTo>
                                    <a:lnTo>
                                      <a:pt x="11" y="2"/>
                                    </a:lnTo>
                                    <a:lnTo>
                                      <a:pt x="11" y="2"/>
                                    </a:lnTo>
                                    <a:lnTo>
                                      <a:pt x="11" y="2"/>
                                    </a:lnTo>
                                    <a:lnTo>
                                      <a:pt x="12" y="2"/>
                                    </a:lnTo>
                                    <a:lnTo>
                                      <a:pt x="12" y="2"/>
                                    </a:lnTo>
                                    <a:lnTo>
                                      <a:pt x="1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23" name="Freeform 4923"/>
                            <wps:cNvSpPr>
                              <a:spLocks/>
                            </wps:cNvSpPr>
                            <wps:spPr bwMode="auto">
                              <a:xfrm>
                                <a:off x="772" y="184"/>
                                <a:ext cx="14" cy="3"/>
                              </a:xfrm>
                              <a:custGeom>
                                <a:avLst/>
                                <a:gdLst>
                                  <a:gd name="T0" fmla="*/ 12 w 14"/>
                                  <a:gd name="T1" fmla="*/ 2 h 3"/>
                                  <a:gd name="T2" fmla="*/ 13 w 14"/>
                                  <a:gd name="T3" fmla="*/ 2 h 3"/>
                                  <a:gd name="T4" fmla="*/ 13 w 14"/>
                                  <a:gd name="T5" fmla="*/ 2 h 3"/>
                                  <a:gd name="T6" fmla="*/ 14 w 14"/>
                                  <a:gd name="T7" fmla="*/ 2 h 3"/>
                                  <a:gd name="T8" fmla="*/ 14 w 14"/>
                                  <a:gd name="T9" fmla="*/ 1 h 3"/>
                                  <a:gd name="T10" fmla="*/ 13 w 14"/>
                                  <a:gd name="T11" fmla="*/ 1 h 3"/>
                                  <a:gd name="T12" fmla="*/ 13 w 14"/>
                                  <a:gd name="T13" fmla="*/ 1 h 3"/>
                                  <a:gd name="T14" fmla="*/ 13 w 14"/>
                                  <a:gd name="T15" fmla="*/ 0 h 3"/>
                                  <a:gd name="T16" fmla="*/ 12 w 14"/>
                                  <a:gd name="T17" fmla="*/ 0 h 3"/>
                                  <a:gd name="T18" fmla="*/ 12 w 14"/>
                                  <a:gd name="T19" fmla="*/ 0 h 3"/>
                                  <a:gd name="T20" fmla="*/ 11 w 14"/>
                                  <a:gd name="T21" fmla="*/ 0 h 3"/>
                                  <a:gd name="T22" fmla="*/ 10 w 14"/>
                                  <a:gd name="T23" fmla="*/ 0 h 3"/>
                                  <a:gd name="T24" fmla="*/ 10 w 14"/>
                                  <a:gd name="T25" fmla="*/ 1 h 3"/>
                                  <a:gd name="T26" fmla="*/ 9 w 14"/>
                                  <a:gd name="T27" fmla="*/ 1 h 3"/>
                                  <a:gd name="T28" fmla="*/ 8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1 h 3"/>
                                  <a:gd name="T42" fmla="*/ 3 w 14"/>
                                  <a:gd name="T43" fmla="*/ 0 h 3"/>
                                  <a:gd name="T44" fmla="*/ 3 w 14"/>
                                  <a:gd name="T45" fmla="*/ 0 h 3"/>
                                  <a:gd name="T46" fmla="*/ 2 w 14"/>
                                  <a:gd name="T47" fmla="*/ 0 h 3"/>
                                  <a:gd name="T48" fmla="*/ 1 w 14"/>
                                  <a:gd name="T49" fmla="*/ 0 h 3"/>
                                  <a:gd name="T50" fmla="*/ 1 w 14"/>
                                  <a:gd name="T51" fmla="*/ 0 h 3"/>
                                  <a:gd name="T52" fmla="*/ 0 w 14"/>
                                  <a:gd name="T53" fmla="*/ 1 h 3"/>
                                  <a:gd name="T54" fmla="*/ 0 w 14"/>
                                  <a:gd name="T55" fmla="*/ 1 h 3"/>
                                  <a:gd name="T56" fmla="*/ 0 w 14"/>
                                  <a:gd name="T57" fmla="*/ 1 h 3"/>
                                  <a:gd name="T58" fmla="*/ 0 w 14"/>
                                  <a:gd name="T59" fmla="*/ 2 h 3"/>
                                  <a:gd name="T60" fmla="*/ 0 w 14"/>
                                  <a:gd name="T61" fmla="*/ 2 h 3"/>
                                  <a:gd name="T62" fmla="*/ 1 w 14"/>
                                  <a:gd name="T63" fmla="*/ 2 h 3"/>
                                  <a:gd name="T64" fmla="*/ 1 w 14"/>
                                  <a:gd name="T65" fmla="*/ 2 h 3"/>
                                  <a:gd name="T66" fmla="*/ 2 w 14"/>
                                  <a:gd name="T67" fmla="*/ 2 h 3"/>
                                  <a:gd name="T68" fmla="*/ 2 w 14"/>
                                  <a:gd name="T69" fmla="*/ 2 h 3"/>
                                  <a:gd name="T70" fmla="*/ 3 w 14"/>
                                  <a:gd name="T71" fmla="*/ 2 h 3"/>
                                  <a:gd name="T72" fmla="*/ 4 w 14"/>
                                  <a:gd name="T73" fmla="*/ 2 h 3"/>
                                  <a:gd name="T74" fmla="*/ 4 w 14"/>
                                  <a:gd name="T75" fmla="*/ 2 h 3"/>
                                  <a:gd name="T76" fmla="*/ 5 w 14"/>
                                  <a:gd name="T77" fmla="*/ 3 h 3"/>
                                  <a:gd name="T78" fmla="*/ 6 w 14"/>
                                  <a:gd name="T79" fmla="*/ 3 h 3"/>
                                  <a:gd name="T80" fmla="*/ 7 w 14"/>
                                  <a:gd name="T81" fmla="*/ 3 h 3"/>
                                  <a:gd name="T82" fmla="*/ 7 w 14"/>
                                  <a:gd name="T83" fmla="*/ 3 h 3"/>
                                  <a:gd name="T84" fmla="*/ 8 w 14"/>
                                  <a:gd name="T85" fmla="*/ 3 h 3"/>
                                  <a:gd name="T86" fmla="*/ 9 w 14"/>
                                  <a:gd name="T87" fmla="*/ 3 h 3"/>
                                  <a:gd name="T88" fmla="*/ 9 w 14"/>
                                  <a:gd name="T89" fmla="*/ 2 h 3"/>
                                  <a:gd name="T90" fmla="*/ 10 w 14"/>
                                  <a:gd name="T91" fmla="*/ 2 h 3"/>
                                  <a:gd name="T92" fmla="*/ 11 w 14"/>
                                  <a:gd name="T93" fmla="*/ 2 h 3"/>
                                  <a:gd name="T94" fmla="*/ 11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2" y="2"/>
                                    </a:moveTo>
                                    <a:lnTo>
                                      <a:pt x="12" y="2"/>
                                    </a:lnTo>
                                    <a:lnTo>
                                      <a:pt x="13" y="2"/>
                                    </a:lnTo>
                                    <a:lnTo>
                                      <a:pt x="13" y="2"/>
                                    </a:lnTo>
                                    <a:lnTo>
                                      <a:pt x="13" y="2"/>
                                    </a:lnTo>
                                    <a:lnTo>
                                      <a:pt x="13" y="2"/>
                                    </a:lnTo>
                                    <a:lnTo>
                                      <a:pt x="13" y="2"/>
                                    </a:lnTo>
                                    <a:lnTo>
                                      <a:pt x="14" y="2"/>
                                    </a:lnTo>
                                    <a:lnTo>
                                      <a:pt x="14" y="1"/>
                                    </a:lnTo>
                                    <a:lnTo>
                                      <a:pt x="14" y="1"/>
                                    </a:lnTo>
                                    <a:lnTo>
                                      <a:pt x="14" y="1"/>
                                    </a:lnTo>
                                    <a:lnTo>
                                      <a:pt x="13" y="1"/>
                                    </a:lnTo>
                                    <a:lnTo>
                                      <a:pt x="13" y="1"/>
                                    </a:lnTo>
                                    <a:lnTo>
                                      <a:pt x="13" y="1"/>
                                    </a:lnTo>
                                    <a:lnTo>
                                      <a:pt x="13" y="0"/>
                                    </a:lnTo>
                                    <a:lnTo>
                                      <a:pt x="13" y="0"/>
                                    </a:lnTo>
                                    <a:lnTo>
                                      <a:pt x="12" y="0"/>
                                    </a:lnTo>
                                    <a:lnTo>
                                      <a:pt x="12" y="0"/>
                                    </a:lnTo>
                                    <a:lnTo>
                                      <a:pt x="12" y="0"/>
                                    </a:lnTo>
                                    <a:lnTo>
                                      <a:pt x="12" y="0"/>
                                    </a:lnTo>
                                    <a:lnTo>
                                      <a:pt x="11" y="0"/>
                                    </a:lnTo>
                                    <a:lnTo>
                                      <a:pt x="11" y="0"/>
                                    </a:lnTo>
                                    <a:lnTo>
                                      <a:pt x="11" y="0"/>
                                    </a:lnTo>
                                    <a:lnTo>
                                      <a:pt x="10" y="0"/>
                                    </a:lnTo>
                                    <a:lnTo>
                                      <a:pt x="10" y="0"/>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6" y="1"/>
                                    </a:lnTo>
                                    <a:lnTo>
                                      <a:pt x="5" y="1"/>
                                    </a:lnTo>
                                    <a:lnTo>
                                      <a:pt x="5" y="1"/>
                                    </a:lnTo>
                                    <a:lnTo>
                                      <a:pt x="4" y="1"/>
                                    </a:lnTo>
                                    <a:lnTo>
                                      <a:pt x="4" y="1"/>
                                    </a:lnTo>
                                    <a:lnTo>
                                      <a:pt x="4" y="0"/>
                                    </a:lnTo>
                                    <a:lnTo>
                                      <a:pt x="3" y="0"/>
                                    </a:lnTo>
                                    <a:lnTo>
                                      <a:pt x="3" y="0"/>
                                    </a:lnTo>
                                    <a:lnTo>
                                      <a:pt x="3" y="0"/>
                                    </a:lnTo>
                                    <a:lnTo>
                                      <a:pt x="2" y="0"/>
                                    </a:lnTo>
                                    <a:lnTo>
                                      <a:pt x="2" y="0"/>
                                    </a:lnTo>
                                    <a:lnTo>
                                      <a:pt x="2" y="0"/>
                                    </a:lnTo>
                                    <a:lnTo>
                                      <a:pt x="1" y="0"/>
                                    </a:lnTo>
                                    <a:lnTo>
                                      <a:pt x="1" y="0"/>
                                    </a:lnTo>
                                    <a:lnTo>
                                      <a:pt x="1" y="0"/>
                                    </a:lnTo>
                                    <a:lnTo>
                                      <a:pt x="1" y="0"/>
                                    </a:lnTo>
                                    <a:lnTo>
                                      <a:pt x="0" y="1"/>
                                    </a:lnTo>
                                    <a:lnTo>
                                      <a:pt x="0" y="1"/>
                                    </a:lnTo>
                                    <a:lnTo>
                                      <a:pt x="0" y="1"/>
                                    </a:lnTo>
                                    <a:lnTo>
                                      <a:pt x="0" y="1"/>
                                    </a:lnTo>
                                    <a:lnTo>
                                      <a:pt x="0" y="1"/>
                                    </a:lnTo>
                                    <a:lnTo>
                                      <a:pt x="0" y="1"/>
                                    </a:lnTo>
                                    <a:lnTo>
                                      <a:pt x="0" y="2"/>
                                    </a:lnTo>
                                    <a:lnTo>
                                      <a:pt x="0" y="2"/>
                                    </a:lnTo>
                                    <a:lnTo>
                                      <a:pt x="0" y="2"/>
                                    </a:lnTo>
                                    <a:lnTo>
                                      <a:pt x="0"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3"/>
                                    </a:lnTo>
                                    <a:lnTo>
                                      <a:pt x="6" y="3"/>
                                    </a:lnTo>
                                    <a:lnTo>
                                      <a:pt x="6" y="3"/>
                                    </a:lnTo>
                                    <a:lnTo>
                                      <a:pt x="6" y="3"/>
                                    </a:lnTo>
                                    <a:lnTo>
                                      <a:pt x="7" y="3"/>
                                    </a:lnTo>
                                    <a:lnTo>
                                      <a:pt x="7" y="3"/>
                                    </a:lnTo>
                                    <a:lnTo>
                                      <a:pt x="7" y="3"/>
                                    </a:lnTo>
                                    <a:lnTo>
                                      <a:pt x="8" y="3"/>
                                    </a:lnTo>
                                    <a:lnTo>
                                      <a:pt x="8" y="3"/>
                                    </a:lnTo>
                                    <a:lnTo>
                                      <a:pt x="8" y="3"/>
                                    </a:lnTo>
                                    <a:lnTo>
                                      <a:pt x="9" y="3"/>
                                    </a:lnTo>
                                    <a:lnTo>
                                      <a:pt x="9" y="2"/>
                                    </a:lnTo>
                                    <a:lnTo>
                                      <a:pt x="9" y="2"/>
                                    </a:lnTo>
                                    <a:lnTo>
                                      <a:pt x="10" y="2"/>
                                    </a:lnTo>
                                    <a:lnTo>
                                      <a:pt x="10" y="2"/>
                                    </a:lnTo>
                                    <a:lnTo>
                                      <a:pt x="10" y="2"/>
                                    </a:lnTo>
                                    <a:lnTo>
                                      <a:pt x="11" y="2"/>
                                    </a:lnTo>
                                    <a:lnTo>
                                      <a:pt x="11" y="2"/>
                                    </a:lnTo>
                                    <a:lnTo>
                                      <a:pt x="11" y="2"/>
                                    </a:lnTo>
                                    <a:lnTo>
                                      <a:pt x="12" y="2"/>
                                    </a:lnTo>
                                    <a:lnTo>
                                      <a:pt x="12" y="2"/>
                                    </a:lnTo>
                                    <a:lnTo>
                                      <a:pt x="1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4924" name="Oval 4924"/>
                          <wps:cNvSpPr>
                            <a:spLocks noChangeArrowheads="1"/>
                          </wps:cNvSpPr>
                          <wps:spPr bwMode="auto">
                            <a:xfrm>
                              <a:off x="757" y="138"/>
                              <a:ext cx="43" cy="43"/>
                            </a:xfrm>
                            <a:prstGeom prst="ellipse">
                              <a:avLst/>
                            </a:prstGeom>
                            <a:solidFill>
                              <a:srgbClr val="F2F2F2"/>
                            </a:solidFill>
                            <a:ln w="0">
                              <a:solidFill>
                                <a:srgbClr val="000000"/>
                              </a:solidFill>
                              <a:prstDash val="solid"/>
                              <a:round/>
                              <a:headEnd/>
                              <a:tailEnd/>
                            </a:ln>
                          </wps:spPr>
                          <wps:bodyPr/>
                        </wps:wsp>
                        <wps:wsp>
                          <wps:cNvPr id="4925" name="Oval 4925"/>
                          <wps:cNvSpPr>
                            <a:spLocks noChangeArrowheads="1"/>
                          </wps:cNvSpPr>
                          <wps:spPr bwMode="auto">
                            <a:xfrm>
                              <a:off x="757" y="138"/>
                              <a:ext cx="43" cy="43"/>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926" name="Group 4926"/>
                        <wpg:cNvGrpSpPr>
                          <a:grpSpLocks/>
                        </wpg:cNvGrpSpPr>
                        <wpg:grpSpPr bwMode="auto">
                          <a:xfrm>
                            <a:off x="804" y="109"/>
                            <a:ext cx="56" cy="55"/>
                            <a:chOff x="804" y="109"/>
                            <a:chExt cx="56" cy="55"/>
                          </a:xfrm>
                        </wpg:grpSpPr>
                        <wpg:grpSp>
                          <wpg:cNvPr id="4927" name="Group 4927"/>
                          <wpg:cNvGrpSpPr>
                            <a:grpSpLocks/>
                          </wpg:cNvGrpSpPr>
                          <wpg:grpSpPr bwMode="auto">
                            <a:xfrm>
                              <a:off x="846" y="129"/>
                              <a:ext cx="14" cy="14"/>
                              <a:chOff x="846" y="129"/>
                              <a:chExt cx="14" cy="14"/>
                            </a:xfrm>
                          </wpg:grpSpPr>
                          <wps:wsp>
                            <wps:cNvPr id="4928" name="Freeform 4928"/>
                            <wps:cNvSpPr>
                              <a:spLocks/>
                            </wps:cNvSpPr>
                            <wps:spPr bwMode="auto">
                              <a:xfrm>
                                <a:off x="857" y="129"/>
                                <a:ext cx="3" cy="14"/>
                              </a:xfrm>
                              <a:custGeom>
                                <a:avLst/>
                                <a:gdLst>
                                  <a:gd name="T0" fmla="*/ 3 w 3"/>
                                  <a:gd name="T1" fmla="*/ 1 h 14"/>
                                  <a:gd name="T2" fmla="*/ 3 w 3"/>
                                  <a:gd name="T3" fmla="*/ 1 h 14"/>
                                  <a:gd name="T4" fmla="*/ 2 w 3"/>
                                  <a:gd name="T5" fmla="*/ 0 h 14"/>
                                  <a:gd name="T6" fmla="*/ 2 w 3"/>
                                  <a:gd name="T7" fmla="*/ 0 h 14"/>
                                  <a:gd name="T8" fmla="*/ 1 w 3"/>
                                  <a:gd name="T9" fmla="*/ 0 h 14"/>
                                  <a:gd name="T10" fmla="*/ 1 w 3"/>
                                  <a:gd name="T11" fmla="*/ 0 h 14"/>
                                  <a:gd name="T12" fmla="*/ 0 w 3"/>
                                  <a:gd name="T13" fmla="*/ 1 h 14"/>
                                  <a:gd name="T14" fmla="*/ 0 w 3"/>
                                  <a:gd name="T15" fmla="*/ 1 h 14"/>
                                  <a:gd name="T16" fmla="*/ 0 w 3"/>
                                  <a:gd name="T17" fmla="*/ 2 h 14"/>
                                  <a:gd name="T18" fmla="*/ 0 w 3"/>
                                  <a:gd name="T19" fmla="*/ 2 h 14"/>
                                  <a:gd name="T20" fmla="*/ 0 w 3"/>
                                  <a:gd name="T21" fmla="*/ 3 h 14"/>
                                  <a:gd name="T22" fmla="*/ 0 w 3"/>
                                  <a:gd name="T23" fmla="*/ 4 h 14"/>
                                  <a:gd name="T24" fmla="*/ 0 w 3"/>
                                  <a:gd name="T25" fmla="*/ 4 h 14"/>
                                  <a:gd name="T26" fmla="*/ 0 w 3"/>
                                  <a:gd name="T27" fmla="*/ 5 h 14"/>
                                  <a:gd name="T28" fmla="*/ 0 w 3"/>
                                  <a:gd name="T29" fmla="*/ 6 h 14"/>
                                  <a:gd name="T30" fmla="*/ 0 w 3"/>
                                  <a:gd name="T31" fmla="*/ 6 h 14"/>
                                  <a:gd name="T32" fmla="*/ 0 w 3"/>
                                  <a:gd name="T33" fmla="*/ 7 h 14"/>
                                  <a:gd name="T34" fmla="*/ 0 w 3"/>
                                  <a:gd name="T35" fmla="*/ 8 h 14"/>
                                  <a:gd name="T36" fmla="*/ 0 w 3"/>
                                  <a:gd name="T37" fmla="*/ 9 h 14"/>
                                  <a:gd name="T38" fmla="*/ 0 w 3"/>
                                  <a:gd name="T39" fmla="*/ 9 h 14"/>
                                  <a:gd name="T40" fmla="*/ 0 w 3"/>
                                  <a:gd name="T41" fmla="*/ 10 h 14"/>
                                  <a:gd name="T42" fmla="*/ 0 w 3"/>
                                  <a:gd name="T43" fmla="*/ 11 h 14"/>
                                  <a:gd name="T44" fmla="*/ 0 w 3"/>
                                  <a:gd name="T45" fmla="*/ 11 h 14"/>
                                  <a:gd name="T46" fmla="*/ 0 w 3"/>
                                  <a:gd name="T47" fmla="*/ 12 h 14"/>
                                  <a:gd name="T48" fmla="*/ 0 w 3"/>
                                  <a:gd name="T49" fmla="*/ 13 h 14"/>
                                  <a:gd name="T50" fmla="*/ 0 w 3"/>
                                  <a:gd name="T51" fmla="*/ 13 h 14"/>
                                  <a:gd name="T52" fmla="*/ 0 w 3"/>
                                  <a:gd name="T53" fmla="*/ 14 h 14"/>
                                  <a:gd name="T54" fmla="*/ 1 w 3"/>
                                  <a:gd name="T55" fmla="*/ 14 h 14"/>
                                  <a:gd name="T56" fmla="*/ 1 w 3"/>
                                  <a:gd name="T57" fmla="*/ 14 h 14"/>
                                  <a:gd name="T58" fmla="*/ 2 w 3"/>
                                  <a:gd name="T59" fmla="*/ 14 h 14"/>
                                  <a:gd name="T60" fmla="*/ 2 w 3"/>
                                  <a:gd name="T61" fmla="*/ 14 h 14"/>
                                  <a:gd name="T62" fmla="*/ 3 w 3"/>
                                  <a:gd name="T63" fmla="*/ 14 h 14"/>
                                  <a:gd name="T64" fmla="*/ 3 w 3"/>
                                  <a:gd name="T65" fmla="*/ 13 h 14"/>
                                  <a:gd name="T66" fmla="*/ 3 w 3"/>
                                  <a:gd name="T67" fmla="*/ 12 h 14"/>
                                  <a:gd name="T68" fmla="*/ 3 w 3"/>
                                  <a:gd name="T69" fmla="*/ 12 h 14"/>
                                  <a:gd name="T70" fmla="*/ 3 w 3"/>
                                  <a:gd name="T71" fmla="*/ 11 h 14"/>
                                  <a:gd name="T72" fmla="*/ 3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3 w 3"/>
                                  <a:gd name="T91" fmla="*/ 4 h 14"/>
                                  <a:gd name="T92" fmla="*/ 3 w 3"/>
                                  <a:gd name="T93" fmla="*/ 3 h 14"/>
                                  <a:gd name="T94" fmla="*/ 3 w 3"/>
                                  <a:gd name="T95" fmla="*/ 3 h 14"/>
                                  <a:gd name="T96" fmla="*/ 3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3" y="2"/>
                                    </a:moveTo>
                                    <a:lnTo>
                                      <a:pt x="3" y="1"/>
                                    </a:lnTo>
                                    <a:lnTo>
                                      <a:pt x="3" y="1"/>
                                    </a:lnTo>
                                    <a:lnTo>
                                      <a:pt x="3" y="1"/>
                                    </a:lnTo>
                                    <a:lnTo>
                                      <a:pt x="2" y="1"/>
                                    </a:lnTo>
                                    <a:lnTo>
                                      <a:pt x="2" y="0"/>
                                    </a:lnTo>
                                    <a:lnTo>
                                      <a:pt x="2" y="0"/>
                                    </a:lnTo>
                                    <a:lnTo>
                                      <a:pt x="2" y="0"/>
                                    </a:lnTo>
                                    <a:lnTo>
                                      <a:pt x="1" y="0"/>
                                    </a:lnTo>
                                    <a:lnTo>
                                      <a:pt x="1" y="0"/>
                                    </a:lnTo>
                                    <a:lnTo>
                                      <a:pt x="1" y="0"/>
                                    </a:lnTo>
                                    <a:lnTo>
                                      <a:pt x="1"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0" y="14"/>
                                    </a:lnTo>
                                    <a:lnTo>
                                      <a:pt x="0" y="14"/>
                                    </a:lnTo>
                                    <a:lnTo>
                                      <a:pt x="1" y="14"/>
                                    </a:lnTo>
                                    <a:lnTo>
                                      <a:pt x="1" y="14"/>
                                    </a:lnTo>
                                    <a:lnTo>
                                      <a:pt x="1" y="14"/>
                                    </a:lnTo>
                                    <a:lnTo>
                                      <a:pt x="1" y="14"/>
                                    </a:lnTo>
                                    <a:lnTo>
                                      <a:pt x="2" y="14"/>
                                    </a:lnTo>
                                    <a:lnTo>
                                      <a:pt x="2" y="14"/>
                                    </a:lnTo>
                                    <a:lnTo>
                                      <a:pt x="2" y="14"/>
                                    </a:lnTo>
                                    <a:lnTo>
                                      <a:pt x="2" y="14"/>
                                    </a:lnTo>
                                    <a:lnTo>
                                      <a:pt x="3" y="14"/>
                                    </a:lnTo>
                                    <a:lnTo>
                                      <a:pt x="3" y="13"/>
                                    </a:lnTo>
                                    <a:lnTo>
                                      <a:pt x="3" y="13"/>
                                    </a:lnTo>
                                    <a:lnTo>
                                      <a:pt x="3" y="13"/>
                                    </a:lnTo>
                                    <a:lnTo>
                                      <a:pt x="3" y="12"/>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3" y="4"/>
                                    </a:lnTo>
                                    <a:lnTo>
                                      <a:pt x="3" y="4"/>
                                    </a:lnTo>
                                    <a:lnTo>
                                      <a:pt x="3" y="3"/>
                                    </a:lnTo>
                                    <a:lnTo>
                                      <a:pt x="3" y="3"/>
                                    </a:lnTo>
                                    <a:lnTo>
                                      <a:pt x="3" y="3"/>
                                    </a:lnTo>
                                    <a:lnTo>
                                      <a:pt x="3" y="2"/>
                                    </a:lnTo>
                                    <a:lnTo>
                                      <a:pt x="3" y="2"/>
                                    </a:lnTo>
                                    <a:lnTo>
                                      <a:pt x="3"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29" name="Freeform 4929"/>
                            <wps:cNvSpPr>
                              <a:spLocks/>
                            </wps:cNvSpPr>
                            <wps:spPr bwMode="auto">
                              <a:xfrm>
                                <a:off x="857" y="129"/>
                                <a:ext cx="3" cy="14"/>
                              </a:xfrm>
                              <a:custGeom>
                                <a:avLst/>
                                <a:gdLst>
                                  <a:gd name="T0" fmla="*/ 3 w 3"/>
                                  <a:gd name="T1" fmla="*/ 1 h 14"/>
                                  <a:gd name="T2" fmla="*/ 3 w 3"/>
                                  <a:gd name="T3" fmla="*/ 1 h 14"/>
                                  <a:gd name="T4" fmla="*/ 2 w 3"/>
                                  <a:gd name="T5" fmla="*/ 0 h 14"/>
                                  <a:gd name="T6" fmla="*/ 2 w 3"/>
                                  <a:gd name="T7" fmla="*/ 0 h 14"/>
                                  <a:gd name="T8" fmla="*/ 1 w 3"/>
                                  <a:gd name="T9" fmla="*/ 0 h 14"/>
                                  <a:gd name="T10" fmla="*/ 1 w 3"/>
                                  <a:gd name="T11" fmla="*/ 0 h 14"/>
                                  <a:gd name="T12" fmla="*/ 0 w 3"/>
                                  <a:gd name="T13" fmla="*/ 1 h 14"/>
                                  <a:gd name="T14" fmla="*/ 0 w 3"/>
                                  <a:gd name="T15" fmla="*/ 1 h 14"/>
                                  <a:gd name="T16" fmla="*/ 0 w 3"/>
                                  <a:gd name="T17" fmla="*/ 2 h 14"/>
                                  <a:gd name="T18" fmla="*/ 0 w 3"/>
                                  <a:gd name="T19" fmla="*/ 2 h 14"/>
                                  <a:gd name="T20" fmla="*/ 0 w 3"/>
                                  <a:gd name="T21" fmla="*/ 3 h 14"/>
                                  <a:gd name="T22" fmla="*/ 0 w 3"/>
                                  <a:gd name="T23" fmla="*/ 4 h 14"/>
                                  <a:gd name="T24" fmla="*/ 0 w 3"/>
                                  <a:gd name="T25" fmla="*/ 4 h 14"/>
                                  <a:gd name="T26" fmla="*/ 0 w 3"/>
                                  <a:gd name="T27" fmla="*/ 5 h 14"/>
                                  <a:gd name="T28" fmla="*/ 0 w 3"/>
                                  <a:gd name="T29" fmla="*/ 6 h 14"/>
                                  <a:gd name="T30" fmla="*/ 0 w 3"/>
                                  <a:gd name="T31" fmla="*/ 6 h 14"/>
                                  <a:gd name="T32" fmla="*/ 0 w 3"/>
                                  <a:gd name="T33" fmla="*/ 7 h 14"/>
                                  <a:gd name="T34" fmla="*/ 0 w 3"/>
                                  <a:gd name="T35" fmla="*/ 8 h 14"/>
                                  <a:gd name="T36" fmla="*/ 0 w 3"/>
                                  <a:gd name="T37" fmla="*/ 9 h 14"/>
                                  <a:gd name="T38" fmla="*/ 0 w 3"/>
                                  <a:gd name="T39" fmla="*/ 9 h 14"/>
                                  <a:gd name="T40" fmla="*/ 0 w 3"/>
                                  <a:gd name="T41" fmla="*/ 10 h 14"/>
                                  <a:gd name="T42" fmla="*/ 0 w 3"/>
                                  <a:gd name="T43" fmla="*/ 11 h 14"/>
                                  <a:gd name="T44" fmla="*/ 0 w 3"/>
                                  <a:gd name="T45" fmla="*/ 11 h 14"/>
                                  <a:gd name="T46" fmla="*/ 0 w 3"/>
                                  <a:gd name="T47" fmla="*/ 12 h 14"/>
                                  <a:gd name="T48" fmla="*/ 0 w 3"/>
                                  <a:gd name="T49" fmla="*/ 13 h 14"/>
                                  <a:gd name="T50" fmla="*/ 0 w 3"/>
                                  <a:gd name="T51" fmla="*/ 13 h 14"/>
                                  <a:gd name="T52" fmla="*/ 0 w 3"/>
                                  <a:gd name="T53" fmla="*/ 14 h 14"/>
                                  <a:gd name="T54" fmla="*/ 1 w 3"/>
                                  <a:gd name="T55" fmla="*/ 14 h 14"/>
                                  <a:gd name="T56" fmla="*/ 1 w 3"/>
                                  <a:gd name="T57" fmla="*/ 14 h 14"/>
                                  <a:gd name="T58" fmla="*/ 2 w 3"/>
                                  <a:gd name="T59" fmla="*/ 14 h 14"/>
                                  <a:gd name="T60" fmla="*/ 2 w 3"/>
                                  <a:gd name="T61" fmla="*/ 14 h 14"/>
                                  <a:gd name="T62" fmla="*/ 3 w 3"/>
                                  <a:gd name="T63" fmla="*/ 14 h 14"/>
                                  <a:gd name="T64" fmla="*/ 3 w 3"/>
                                  <a:gd name="T65" fmla="*/ 13 h 14"/>
                                  <a:gd name="T66" fmla="*/ 3 w 3"/>
                                  <a:gd name="T67" fmla="*/ 12 h 14"/>
                                  <a:gd name="T68" fmla="*/ 3 w 3"/>
                                  <a:gd name="T69" fmla="*/ 12 h 14"/>
                                  <a:gd name="T70" fmla="*/ 3 w 3"/>
                                  <a:gd name="T71" fmla="*/ 11 h 14"/>
                                  <a:gd name="T72" fmla="*/ 3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3 w 3"/>
                                  <a:gd name="T91" fmla="*/ 4 h 14"/>
                                  <a:gd name="T92" fmla="*/ 3 w 3"/>
                                  <a:gd name="T93" fmla="*/ 3 h 14"/>
                                  <a:gd name="T94" fmla="*/ 3 w 3"/>
                                  <a:gd name="T95" fmla="*/ 3 h 14"/>
                                  <a:gd name="T96" fmla="*/ 3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3" y="2"/>
                                    </a:moveTo>
                                    <a:lnTo>
                                      <a:pt x="3" y="1"/>
                                    </a:lnTo>
                                    <a:lnTo>
                                      <a:pt x="3" y="1"/>
                                    </a:lnTo>
                                    <a:lnTo>
                                      <a:pt x="3" y="1"/>
                                    </a:lnTo>
                                    <a:lnTo>
                                      <a:pt x="2" y="1"/>
                                    </a:lnTo>
                                    <a:lnTo>
                                      <a:pt x="2" y="0"/>
                                    </a:lnTo>
                                    <a:lnTo>
                                      <a:pt x="2" y="0"/>
                                    </a:lnTo>
                                    <a:lnTo>
                                      <a:pt x="2" y="0"/>
                                    </a:lnTo>
                                    <a:lnTo>
                                      <a:pt x="1" y="0"/>
                                    </a:lnTo>
                                    <a:lnTo>
                                      <a:pt x="1" y="0"/>
                                    </a:lnTo>
                                    <a:lnTo>
                                      <a:pt x="1" y="0"/>
                                    </a:lnTo>
                                    <a:lnTo>
                                      <a:pt x="1"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0" y="14"/>
                                    </a:lnTo>
                                    <a:lnTo>
                                      <a:pt x="0" y="14"/>
                                    </a:lnTo>
                                    <a:lnTo>
                                      <a:pt x="1" y="14"/>
                                    </a:lnTo>
                                    <a:lnTo>
                                      <a:pt x="1" y="14"/>
                                    </a:lnTo>
                                    <a:lnTo>
                                      <a:pt x="1" y="14"/>
                                    </a:lnTo>
                                    <a:lnTo>
                                      <a:pt x="1" y="14"/>
                                    </a:lnTo>
                                    <a:lnTo>
                                      <a:pt x="2" y="14"/>
                                    </a:lnTo>
                                    <a:lnTo>
                                      <a:pt x="2" y="14"/>
                                    </a:lnTo>
                                    <a:lnTo>
                                      <a:pt x="2" y="14"/>
                                    </a:lnTo>
                                    <a:lnTo>
                                      <a:pt x="2" y="14"/>
                                    </a:lnTo>
                                    <a:lnTo>
                                      <a:pt x="3" y="14"/>
                                    </a:lnTo>
                                    <a:lnTo>
                                      <a:pt x="3" y="13"/>
                                    </a:lnTo>
                                    <a:lnTo>
                                      <a:pt x="3" y="13"/>
                                    </a:lnTo>
                                    <a:lnTo>
                                      <a:pt x="3" y="13"/>
                                    </a:lnTo>
                                    <a:lnTo>
                                      <a:pt x="3" y="12"/>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3" y="4"/>
                                    </a:lnTo>
                                    <a:lnTo>
                                      <a:pt x="3" y="4"/>
                                    </a:lnTo>
                                    <a:lnTo>
                                      <a:pt x="3" y="3"/>
                                    </a:lnTo>
                                    <a:lnTo>
                                      <a:pt x="3" y="3"/>
                                    </a:lnTo>
                                    <a:lnTo>
                                      <a:pt x="3" y="3"/>
                                    </a:lnTo>
                                    <a:lnTo>
                                      <a:pt x="3" y="2"/>
                                    </a:lnTo>
                                    <a:lnTo>
                                      <a:pt x="3" y="2"/>
                                    </a:lnTo>
                                    <a:lnTo>
                                      <a:pt x="3"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30" name="Freeform 4930"/>
                            <wps:cNvSpPr>
                              <a:spLocks/>
                            </wps:cNvSpPr>
                            <wps:spPr bwMode="auto">
                              <a:xfrm>
                                <a:off x="846" y="130"/>
                                <a:ext cx="11" cy="13"/>
                              </a:xfrm>
                              <a:custGeom>
                                <a:avLst/>
                                <a:gdLst>
                                  <a:gd name="T0" fmla="*/ 11 w 11"/>
                                  <a:gd name="T1" fmla="*/ 9 h 13"/>
                                  <a:gd name="T2" fmla="*/ 11 w 11"/>
                                  <a:gd name="T3" fmla="*/ 10 h 13"/>
                                  <a:gd name="T4" fmla="*/ 11 w 11"/>
                                  <a:gd name="T5" fmla="*/ 10 h 13"/>
                                  <a:gd name="T6" fmla="*/ 11 w 11"/>
                                  <a:gd name="T7" fmla="*/ 10 h 13"/>
                                  <a:gd name="T8" fmla="*/ 10 w 11"/>
                                  <a:gd name="T9" fmla="*/ 10 h 13"/>
                                  <a:gd name="T10" fmla="*/ 10 w 11"/>
                                  <a:gd name="T11" fmla="*/ 11 h 13"/>
                                  <a:gd name="T12" fmla="*/ 10 w 11"/>
                                  <a:gd name="T13" fmla="*/ 11 h 13"/>
                                  <a:gd name="T14" fmla="*/ 10 w 11"/>
                                  <a:gd name="T15" fmla="*/ 11 h 13"/>
                                  <a:gd name="T16" fmla="*/ 9 w 11"/>
                                  <a:gd name="T17" fmla="*/ 11 h 13"/>
                                  <a:gd name="T18" fmla="*/ 9 w 11"/>
                                  <a:gd name="T19" fmla="*/ 11 h 13"/>
                                  <a:gd name="T20" fmla="*/ 9 w 11"/>
                                  <a:gd name="T21" fmla="*/ 11 h 13"/>
                                  <a:gd name="T22" fmla="*/ 2 w 11"/>
                                  <a:gd name="T23" fmla="*/ 13 h 13"/>
                                  <a:gd name="T24" fmla="*/ 2 w 11"/>
                                  <a:gd name="T25" fmla="*/ 13 h 13"/>
                                  <a:gd name="T26" fmla="*/ 2 w 11"/>
                                  <a:gd name="T27" fmla="*/ 12 h 13"/>
                                  <a:gd name="T28" fmla="*/ 1 w 11"/>
                                  <a:gd name="T29" fmla="*/ 12 h 13"/>
                                  <a:gd name="T30" fmla="*/ 1 w 11"/>
                                  <a:gd name="T31" fmla="*/ 12 h 13"/>
                                  <a:gd name="T32" fmla="*/ 1 w 11"/>
                                  <a:gd name="T33" fmla="*/ 12 h 13"/>
                                  <a:gd name="T34" fmla="*/ 1 w 11"/>
                                  <a:gd name="T35" fmla="*/ 12 h 13"/>
                                  <a:gd name="T36" fmla="*/ 1 w 11"/>
                                  <a:gd name="T37" fmla="*/ 12 h 13"/>
                                  <a:gd name="T38" fmla="*/ 0 w 11"/>
                                  <a:gd name="T39" fmla="*/ 12 h 13"/>
                                  <a:gd name="T40" fmla="*/ 0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0 w 11"/>
                                  <a:gd name="T69" fmla="*/ 0 h 13"/>
                                  <a:gd name="T70" fmla="*/ 0 w 11"/>
                                  <a:gd name="T71" fmla="*/ 0 h 13"/>
                                  <a:gd name="T72" fmla="*/ 1 w 11"/>
                                  <a:gd name="T73" fmla="*/ 0 h 13"/>
                                  <a:gd name="T74" fmla="*/ 1 w 11"/>
                                  <a:gd name="T75" fmla="*/ 0 h 13"/>
                                  <a:gd name="T76" fmla="*/ 1 w 11"/>
                                  <a:gd name="T77" fmla="*/ 0 h 13"/>
                                  <a:gd name="T78" fmla="*/ 1 w 11"/>
                                  <a:gd name="T79" fmla="*/ 0 h 13"/>
                                  <a:gd name="T80" fmla="*/ 2 w 11"/>
                                  <a:gd name="T81" fmla="*/ 0 h 13"/>
                                  <a:gd name="T82" fmla="*/ 2 w 11"/>
                                  <a:gd name="T83" fmla="*/ 0 h 13"/>
                                  <a:gd name="T84" fmla="*/ 9 w 11"/>
                                  <a:gd name="T85" fmla="*/ 1 h 13"/>
                                  <a:gd name="T86" fmla="*/ 9 w 11"/>
                                  <a:gd name="T87" fmla="*/ 1 h 13"/>
                                  <a:gd name="T88" fmla="*/ 9 w 11"/>
                                  <a:gd name="T89" fmla="*/ 1 h 13"/>
                                  <a:gd name="T90" fmla="*/ 9 w 11"/>
                                  <a:gd name="T91" fmla="*/ 1 h 13"/>
                                  <a:gd name="T92" fmla="*/ 10 w 11"/>
                                  <a:gd name="T93" fmla="*/ 1 h 13"/>
                                  <a:gd name="T94" fmla="*/ 10 w 11"/>
                                  <a:gd name="T95" fmla="*/ 1 h 13"/>
                                  <a:gd name="T96" fmla="*/ 10 w 11"/>
                                  <a:gd name="T97" fmla="*/ 1 h 13"/>
                                  <a:gd name="T98" fmla="*/ 10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31" name="Freeform 4931"/>
                            <wps:cNvSpPr>
                              <a:spLocks/>
                            </wps:cNvSpPr>
                            <wps:spPr bwMode="auto">
                              <a:xfrm>
                                <a:off x="846" y="130"/>
                                <a:ext cx="11" cy="13"/>
                              </a:xfrm>
                              <a:custGeom>
                                <a:avLst/>
                                <a:gdLst>
                                  <a:gd name="T0" fmla="*/ 11 w 11"/>
                                  <a:gd name="T1" fmla="*/ 9 h 13"/>
                                  <a:gd name="T2" fmla="*/ 11 w 11"/>
                                  <a:gd name="T3" fmla="*/ 10 h 13"/>
                                  <a:gd name="T4" fmla="*/ 11 w 11"/>
                                  <a:gd name="T5" fmla="*/ 10 h 13"/>
                                  <a:gd name="T6" fmla="*/ 11 w 11"/>
                                  <a:gd name="T7" fmla="*/ 10 h 13"/>
                                  <a:gd name="T8" fmla="*/ 10 w 11"/>
                                  <a:gd name="T9" fmla="*/ 10 h 13"/>
                                  <a:gd name="T10" fmla="*/ 10 w 11"/>
                                  <a:gd name="T11" fmla="*/ 11 h 13"/>
                                  <a:gd name="T12" fmla="*/ 10 w 11"/>
                                  <a:gd name="T13" fmla="*/ 11 h 13"/>
                                  <a:gd name="T14" fmla="*/ 10 w 11"/>
                                  <a:gd name="T15" fmla="*/ 11 h 13"/>
                                  <a:gd name="T16" fmla="*/ 9 w 11"/>
                                  <a:gd name="T17" fmla="*/ 11 h 13"/>
                                  <a:gd name="T18" fmla="*/ 9 w 11"/>
                                  <a:gd name="T19" fmla="*/ 11 h 13"/>
                                  <a:gd name="T20" fmla="*/ 9 w 11"/>
                                  <a:gd name="T21" fmla="*/ 11 h 13"/>
                                  <a:gd name="T22" fmla="*/ 2 w 11"/>
                                  <a:gd name="T23" fmla="*/ 13 h 13"/>
                                  <a:gd name="T24" fmla="*/ 2 w 11"/>
                                  <a:gd name="T25" fmla="*/ 13 h 13"/>
                                  <a:gd name="T26" fmla="*/ 2 w 11"/>
                                  <a:gd name="T27" fmla="*/ 12 h 13"/>
                                  <a:gd name="T28" fmla="*/ 1 w 11"/>
                                  <a:gd name="T29" fmla="*/ 12 h 13"/>
                                  <a:gd name="T30" fmla="*/ 1 w 11"/>
                                  <a:gd name="T31" fmla="*/ 12 h 13"/>
                                  <a:gd name="T32" fmla="*/ 1 w 11"/>
                                  <a:gd name="T33" fmla="*/ 12 h 13"/>
                                  <a:gd name="T34" fmla="*/ 1 w 11"/>
                                  <a:gd name="T35" fmla="*/ 12 h 13"/>
                                  <a:gd name="T36" fmla="*/ 1 w 11"/>
                                  <a:gd name="T37" fmla="*/ 12 h 13"/>
                                  <a:gd name="T38" fmla="*/ 0 w 11"/>
                                  <a:gd name="T39" fmla="*/ 12 h 13"/>
                                  <a:gd name="T40" fmla="*/ 0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0 w 11"/>
                                  <a:gd name="T69" fmla="*/ 0 h 13"/>
                                  <a:gd name="T70" fmla="*/ 0 w 11"/>
                                  <a:gd name="T71" fmla="*/ 0 h 13"/>
                                  <a:gd name="T72" fmla="*/ 1 w 11"/>
                                  <a:gd name="T73" fmla="*/ 0 h 13"/>
                                  <a:gd name="T74" fmla="*/ 1 w 11"/>
                                  <a:gd name="T75" fmla="*/ 0 h 13"/>
                                  <a:gd name="T76" fmla="*/ 1 w 11"/>
                                  <a:gd name="T77" fmla="*/ 0 h 13"/>
                                  <a:gd name="T78" fmla="*/ 1 w 11"/>
                                  <a:gd name="T79" fmla="*/ 0 h 13"/>
                                  <a:gd name="T80" fmla="*/ 2 w 11"/>
                                  <a:gd name="T81" fmla="*/ 0 h 13"/>
                                  <a:gd name="T82" fmla="*/ 2 w 11"/>
                                  <a:gd name="T83" fmla="*/ 0 h 13"/>
                                  <a:gd name="T84" fmla="*/ 9 w 11"/>
                                  <a:gd name="T85" fmla="*/ 1 h 13"/>
                                  <a:gd name="T86" fmla="*/ 9 w 11"/>
                                  <a:gd name="T87" fmla="*/ 1 h 13"/>
                                  <a:gd name="T88" fmla="*/ 9 w 11"/>
                                  <a:gd name="T89" fmla="*/ 1 h 13"/>
                                  <a:gd name="T90" fmla="*/ 9 w 11"/>
                                  <a:gd name="T91" fmla="*/ 1 h 13"/>
                                  <a:gd name="T92" fmla="*/ 10 w 11"/>
                                  <a:gd name="T93" fmla="*/ 1 h 13"/>
                                  <a:gd name="T94" fmla="*/ 10 w 11"/>
                                  <a:gd name="T95" fmla="*/ 1 h 13"/>
                                  <a:gd name="T96" fmla="*/ 10 w 11"/>
                                  <a:gd name="T97" fmla="*/ 1 h 13"/>
                                  <a:gd name="T98" fmla="*/ 10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32" name="Freeform 4932"/>
                            <wps:cNvSpPr>
                              <a:spLocks/>
                            </wps:cNvSpPr>
                            <wps:spPr bwMode="auto">
                              <a:xfrm>
                                <a:off x="856" y="139"/>
                                <a:ext cx="2" cy="3"/>
                              </a:xfrm>
                              <a:custGeom>
                                <a:avLst/>
                                <a:gdLst>
                                  <a:gd name="T0" fmla="*/ 2 w 2"/>
                                  <a:gd name="T1" fmla="*/ 1 h 3"/>
                                  <a:gd name="T2" fmla="*/ 1 w 2"/>
                                  <a:gd name="T3" fmla="*/ 0 h 3"/>
                                  <a:gd name="T4" fmla="*/ 1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33" name="Freeform 4933"/>
                            <wps:cNvSpPr>
                              <a:spLocks/>
                            </wps:cNvSpPr>
                            <wps:spPr bwMode="auto">
                              <a:xfrm>
                                <a:off x="856" y="139"/>
                                <a:ext cx="2" cy="3"/>
                              </a:xfrm>
                              <a:custGeom>
                                <a:avLst/>
                                <a:gdLst>
                                  <a:gd name="T0" fmla="*/ 2 w 2"/>
                                  <a:gd name="T1" fmla="*/ 1 h 3"/>
                                  <a:gd name="T2" fmla="*/ 1 w 2"/>
                                  <a:gd name="T3" fmla="*/ 0 h 3"/>
                                  <a:gd name="T4" fmla="*/ 1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34" name="Freeform 4934"/>
                            <wps:cNvSpPr>
                              <a:spLocks/>
                            </wps:cNvSpPr>
                            <wps:spPr bwMode="auto">
                              <a:xfrm>
                                <a:off x="856" y="131"/>
                                <a:ext cx="2" cy="3"/>
                              </a:xfrm>
                              <a:custGeom>
                                <a:avLst/>
                                <a:gdLst>
                                  <a:gd name="T0" fmla="*/ 2 w 2"/>
                                  <a:gd name="T1" fmla="*/ 1 h 3"/>
                                  <a:gd name="T2" fmla="*/ 1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1" y="3"/>
                                    </a:lnTo>
                                    <a:lnTo>
                                      <a:pt x="0" y="1"/>
                                    </a:lnTo>
                                    <a:lnTo>
                                      <a:pt x="2" y="0"/>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35" name="Freeform 4935"/>
                            <wps:cNvSpPr>
                              <a:spLocks/>
                            </wps:cNvSpPr>
                            <wps:spPr bwMode="auto">
                              <a:xfrm>
                                <a:off x="856" y="131"/>
                                <a:ext cx="2" cy="3"/>
                              </a:xfrm>
                              <a:custGeom>
                                <a:avLst/>
                                <a:gdLst>
                                  <a:gd name="T0" fmla="*/ 2 w 2"/>
                                  <a:gd name="T1" fmla="*/ 1 h 3"/>
                                  <a:gd name="T2" fmla="*/ 1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1" y="3"/>
                                    </a:lnTo>
                                    <a:lnTo>
                                      <a:pt x="0" y="1"/>
                                    </a:lnTo>
                                    <a:lnTo>
                                      <a:pt x="2" y="0"/>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36" name="Rectangle 4936"/>
                            <wps:cNvSpPr>
                              <a:spLocks noChangeArrowheads="1"/>
                            </wps:cNvSpPr>
                            <wps:spPr bwMode="auto">
                              <a:xfrm>
                                <a:off x="856" y="135"/>
                                <a:ext cx="2"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937" name="Rectangle 4937"/>
                            <wps:cNvSpPr>
                              <a:spLocks noChangeArrowheads="1"/>
                            </wps:cNvSpPr>
                            <wps:spPr bwMode="auto">
                              <a:xfrm>
                                <a:off x="856" y="135"/>
                                <a:ext cx="2"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38" name="Freeform 4938"/>
                            <wps:cNvSpPr>
                              <a:spLocks/>
                            </wps:cNvSpPr>
                            <wps:spPr bwMode="auto">
                              <a:xfrm>
                                <a:off x="856" y="137"/>
                                <a:ext cx="2" cy="1"/>
                              </a:xfrm>
                              <a:custGeom>
                                <a:avLst/>
                                <a:gdLst>
                                  <a:gd name="T0" fmla="*/ 0 w 2"/>
                                  <a:gd name="T1" fmla="*/ 0 h 1"/>
                                  <a:gd name="T2" fmla="*/ 2 w 2"/>
                                  <a:gd name="T3" fmla="*/ 0 h 1"/>
                                  <a:gd name="T4" fmla="*/ 2 w 2"/>
                                  <a:gd name="T5" fmla="*/ 1 h 1"/>
                                  <a:gd name="T6" fmla="*/ 0 w 2"/>
                                  <a:gd name="T7" fmla="*/ 1 h 1"/>
                                  <a:gd name="T8" fmla="*/ 0 w 2"/>
                                  <a:gd name="T9" fmla="*/ 1 h 1"/>
                                  <a:gd name="T10" fmla="*/ 0 w 2"/>
                                  <a:gd name="T11" fmla="*/ 1 h 1"/>
                                  <a:gd name="T12" fmla="*/ 0 w 2"/>
                                  <a:gd name="T13" fmla="*/ 1 h 1"/>
                                  <a:gd name="T14" fmla="*/ 0 w 2"/>
                                  <a:gd name="T15" fmla="*/ 1 h 1"/>
                                  <a:gd name="T16" fmla="*/ 0 w 2"/>
                                  <a:gd name="T17" fmla="*/ 0 h 1"/>
                                  <a:gd name="T18" fmla="*/ 0 w 2"/>
                                  <a:gd name="T19" fmla="*/ 0 h 1"/>
                                  <a:gd name="T20" fmla="*/ 0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0 w 2"/>
                                  <a:gd name="T57" fmla="*/ 0 h 1"/>
                                  <a:gd name="T58" fmla="*/ 0 w 2"/>
                                  <a:gd name="T59" fmla="*/ 0 h 1"/>
                                  <a:gd name="T60" fmla="*/ 0 w 2"/>
                                  <a:gd name="T61" fmla="*/ 0 h 1"/>
                                  <a:gd name="T62" fmla="*/ 0 w 2"/>
                                  <a:gd name="T63" fmla="*/ 0 h 1"/>
                                  <a:gd name="T64" fmla="*/ 0 w 2"/>
                                  <a:gd name="T65" fmla="*/ 0 h 1"/>
                                  <a:gd name="T66" fmla="*/ 0 w 2"/>
                                  <a:gd name="T67" fmla="*/ 0 h 1"/>
                                  <a:gd name="T68" fmla="*/ 0 w 2"/>
                                  <a:gd name="T69" fmla="*/ 0 h 1"/>
                                  <a:gd name="T70" fmla="*/ 0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0" y="0"/>
                                    </a:moveTo>
                                    <a:lnTo>
                                      <a:pt x="2" y="0"/>
                                    </a:lnTo>
                                    <a:lnTo>
                                      <a:pt x="2"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39" name="Freeform 4939"/>
                            <wps:cNvSpPr>
                              <a:spLocks/>
                            </wps:cNvSpPr>
                            <wps:spPr bwMode="auto">
                              <a:xfrm>
                                <a:off x="856" y="137"/>
                                <a:ext cx="2" cy="1"/>
                              </a:xfrm>
                              <a:custGeom>
                                <a:avLst/>
                                <a:gdLst>
                                  <a:gd name="T0" fmla="*/ 0 w 2"/>
                                  <a:gd name="T1" fmla="*/ 0 h 1"/>
                                  <a:gd name="T2" fmla="*/ 2 w 2"/>
                                  <a:gd name="T3" fmla="*/ 0 h 1"/>
                                  <a:gd name="T4" fmla="*/ 2 w 2"/>
                                  <a:gd name="T5" fmla="*/ 1 h 1"/>
                                  <a:gd name="T6" fmla="*/ 0 w 2"/>
                                  <a:gd name="T7" fmla="*/ 1 h 1"/>
                                  <a:gd name="T8" fmla="*/ 0 w 2"/>
                                  <a:gd name="T9" fmla="*/ 1 h 1"/>
                                  <a:gd name="T10" fmla="*/ 0 w 2"/>
                                  <a:gd name="T11" fmla="*/ 1 h 1"/>
                                  <a:gd name="T12" fmla="*/ 0 w 2"/>
                                  <a:gd name="T13" fmla="*/ 1 h 1"/>
                                  <a:gd name="T14" fmla="*/ 0 w 2"/>
                                  <a:gd name="T15" fmla="*/ 1 h 1"/>
                                  <a:gd name="T16" fmla="*/ 0 w 2"/>
                                  <a:gd name="T17" fmla="*/ 0 h 1"/>
                                  <a:gd name="T18" fmla="*/ 0 w 2"/>
                                  <a:gd name="T19" fmla="*/ 0 h 1"/>
                                  <a:gd name="T20" fmla="*/ 0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0 w 2"/>
                                  <a:gd name="T57" fmla="*/ 0 h 1"/>
                                  <a:gd name="T58" fmla="*/ 0 w 2"/>
                                  <a:gd name="T59" fmla="*/ 0 h 1"/>
                                  <a:gd name="T60" fmla="*/ 0 w 2"/>
                                  <a:gd name="T61" fmla="*/ 0 h 1"/>
                                  <a:gd name="T62" fmla="*/ 0 w 2"/>
                                  <a:gd name="T63" fmla="*/ 0 h 1"/>
                                  <a:gd name="T64" fmla="*/ 0 w 2"/>
                                  <a:gd name="T65" fmla="*/ 0 h 1"/>
                                  <a:gd name="T66" fmla="*/ 0 w 2"/>
                                  <a:gd name="T67" fmla="*/ 0 h 1"/>
                                  <a:gd name="T68" fmla="*/ 0 w 2"/>
                                  <a:gd name="T69" fmla="*/ 0 h 1"/>
                                  <a:gd name="T70" fmla="*/ 0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0" y="0"/>
                                    </a:moveTo>
                                    <a:lnTo>
                                      <a:pt x="2" y="0"/>
                                    </a:lnTo>
                                    <a:lnTo>
                                      <a:pt x="2"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40" name="Freeform 4940"/>
                            <wps:cNvSpPr>
                              <a:spLocks/>
                            </wps:cNvSpPr>
                            <wps:spPr bwMode="auto">
                              <a:xfrm>
                                <a:off x="857" y="129"/>
                                <a:ext cx="2" cy="14"/>
                              </a:xfrm>
                              <a:custGeom>
                                <a:avLst/>
                                <a:gdLst>
                                  <a:gd name="T0" fmla="*/ 2 w 2"/>
                                  <a:gd name="T1" fmla="*/ 1 h 14"/>
                                  <a:gd name="T2" fmla="*/ 2 w 2"/>
                                  <a:gd name="T3" fmla="*/ 1 h 14"/>
                                  <a:gd name="T4" fmla="*/ 1 w 2"/>
                                  <a:gd name="T5" fmla="*/ 0 h 14"/>
                                  <a:gd name="T6" fmla="*/ 1 w 2"/>
                                  <a:gd name="T7" fmla="*/ 0 h 14"/>
                                  <a:gd name="T8" fmla="*/ 1 w 2"/>
                                  <a:gd name="T9" fmla="*/ 0 h 14"/>
                                  <a:gd name="T10" fmla="*/ 0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0 w 2"/>
                                  <a:gd name="T31" fmla="*/ 6 h 14"/>
                                  <a:gd name="T32" fmla="*/ 0 w 2"/>
                                  <a:gd name="T33" fmla="*/ 7 h 14"/>
                                  <a:gd name="T34" fmla="*/ 0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0 w 2"/>
                                  <a:gd name="T55" fmla="*/ 14 h 14"/>
                                  <a:gd name="T56" fmla="*/ 1 w 2"/>
                                  <a:gd name="T57" fmla="*/ 14 h 14"/>
                                  <a:gd name="T58" fmla="*/ 1 w 2"/>
                                  <a:gd name="T59" fmla="*/ 14 h 14"/>
                                  <a:gd name="T60" fmla="*/ 1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1" y="1"/>
                                    </a:lnTo>
                                    <a:lnTo>
                                      <a:pt x="1" y="0"/>
                                    </a:lnTo>
                                    <a:lnTo>
                                      <a:pt x="1" y="0"/>
                                    </a:lnTo>
                                    <a:lnTo>
                                      <a:pt x="1" y="0"/>
                                    </a:lnTo>
                                    <a:lnTo>
                                      <a:pt x="1" y="0"/>
                                    </a:lnTo>
                                    <a:lnTo>
                                      <a:pt x="1" y="0"/>
                                    </a:lnTo>
                                    <a:lnTo>
                                      <a:pt x="0"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0" y="14"/>
                                    </a:lnTo>
                                    <a:lnTo>
                                      <a:pt x="0" y="14"/>
                                    </a:lnTo>
                                    <a:lnTo>
                                      <a:pt x="0"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41" name="Freeform 4941"/>
                            <wps:cNvSpPr>
                              <a:spLocks/>
                            </wps:cNvSpPr>
                            <wps:spPr bwMode="auto">
                              <a:xfrm>
                                <a:off x="857" y="129"/>
                                <a:ext cx="2" cy="14"/>
                              </a:xfrm>
                              <a:custGeom>
                                <a:avLst/>
                                <a:gdLst>
                                  <a:gd name="T0" fmla="*/ 2 w 2"/>
                                  <a:gd name="T1" fmla="*/ 1 h 14"/>
                                  <a:gd name="T2" fmla="*/ 2 w 2"/>
                                  <a:gd name="T3" fmla="*/ 1 h 14"/>
                                  <a:gd name="T4" fmla="*/ 1 w 2"/>
                                  <a:gd name="T5" fmla="*/ 0 h 14"/>
                                  <a:gd name="T6" fmla="*/ 1 w 2"/>
                                  <a:gd name="T7" fmla="*/ 0 h 14"/>
                                  <a:gd name="T8" fmla="*/ 1 w 2"/>
                                  <a:gd name="T9" fmla="*/ 0 h 14"/>
                                  <a:gd name="T10" fmla="*/ 0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0 w 2"/>
                                  <a:gd name="T31" fmla="*/ 6 h 14"/>
                                  <a:gd name="T32" fmla="*/ 0 w 2"/>
                                  <a:gd name="T33" fmla="*/ 7 h 14"/>
                                  <a:gd name="T34" fmla="*/ 0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0 w 2"/>
                                  <a:gd name="T55" fmla="*/ 14 h 14"/>
                                  <a:gd name="T56" fmla="*/ 1 w 2"/>
                                  <a:gd name="T57" fmla="*/ 14 h 14"/>
                                  <a:gd name="T58" fmla="*/ 1 w 2"/>
                                  <a:gd name="T59" fmla="*/ 14 h 14"/>
                                  <a:gd name="T60" fmla="*/ 1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1" y="1"/>
                                    </a:lnTo>
                                    <a:lnTo>
                                      <a:pt x="1" y="0"/>
                                    </a:lnTo>
                                    <a:lnTo>
                                      <a:pt x="1" y="0"/>
                                    </a:lnTo>
                                    <a:lnTo>
                                      <a:pt x="1" y="0"/>
                                    </a:lnTo>
                                    <a:lnTo>
                                      <a:pt x="1" y="0"/>
                                    </a:lnTo>
                                    <a:lnTo>
                                      <a:pt x="1" y="0"/>
                                    </a:lnTo>
                                    <a:lnTo>
                                      <a:pt x="0"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0" y="14"/>
                                    </a:lnTo>
                                    <a:lnTo>
                                      <a:pt x="0" y="14"/>
                                    </a:lnTo>
                                    <a:lnTo>
                                      <a:pt x="0"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942" name="Group 4942"/>
                          <wpg:cNvGrpSpPr>
                            <a:grpSpLocks/>
                          </wpg:cNvGrpSpPr>
                          <wpg:grpSpPr bwMode="auto">
                            <a:xfrm>
                              <a:off x="825" y="109"/>
                              <a:ext cx="13" cy="15"/>
                              <a:chOff x="825" y="109"/>
                              <a:chExt cx="13" cy="15"/>
                            </a:xfrm>
                          </wpg:grpSpPr>
                          <wps:wsp>
                            <wps:cNvPr id="4943" name="Freeform 4943"/>
                            <wps:cNvSpPr>
                              <a:spLocks/>
                            </wps:cNvSpPr>
                            <wps:spPr bwMode="auto">
                              <a:xfrm>
                                <a:off x="825" y="109"/>
                                <a:ext cx="13" cy="4"/>
                              </a:xfrm>
                              <a:custGeom>
                                <a:avLst/>
                                <a:gdLst>
                                  <a:gd name="T0" fmla="*/ 1 w 13"/>
                                  <a:gd name="T1" fmla="*/ 0 h 4"/>
                                  <a:gd name="T2" fmla="*/ 0 w 13"/>
                                  <a:gd name="T3" fmla="*/ 1 h 4"/>
                                  <a:gd name="T4" fmla="*/ 0 w 13"/>
                                  <a:gd name="T5" fmla="*/ 1 h 4"/>
                                  <a:gd name="T6" fmla="*/ 0 w 13"/>
                                  <a:gd name="T7" fmla="*/ 2 h 4"/>
                                  <a:gd name="T8" fmla="*/ 0 w 13"/>
                                  <a:gd name="T9" fmla="*/ 2 h 4"/>
                                  <a:gd name="T10" fmla="*/ 0 w 13"/>
                                  <a:gd name="T11" fmla="*/ 3 h 4"/>
                                  <a:gd name="T12" fmla="*/ 0 w 13"/>
                                  <a:gd name="T13" fmla="*/ 3 h 4"/>
                                  <a:gd name="T14" fmla="*/ 0 w 13"/>
                                  <a:gd name="T15" fmla="*/ 4 h 4"/>
                                  <a:gd name="T16" fmla="*/ 1 w 13"/>
                                  <a:gd name="T17" fmla="*/ 4 h 4"/>
                                  <a:gd name="T18" fmla="*/ 2 w 13"/>
                                  <a:gd name="T19" fmla="*/ 4 h 4"/>
                                  <a:gd name="T20" fmla="*/ 2 w 13"/>
                                  <a:gd name="T21" fmla="*/ 4 h 4"/>
                                  <a:gd name="T22" fmla="*/ 3 w 13"/>
                                  <a:gd name="T23" fmla="*/ 3 h 4"/>
                                  <a:gd name="T24" fmla="*/ 4 w 13"/>
                                  <a:gd name="T25" fmla="*/ 3 h 4"/>
                                  <a:gd name="T26" fmla="*/ 4 w 13"/>
                                  <a:gd name="T27" fmla="*/ 3 h 4"/>
                                  <a:gd name="T28" fmla="*/ 5 w 13"/>
                                  <a:gd name="T29" fmla="*/ 3 h 4"/>
                                  <a:gd name="T30" fmla="*/ 6 w 13"/>
                                  <a:gd name="T31" fmla="*/ 3 h 4"/>
                                  <a:gd name="T32" fmla="*/ 7 w 13"/>
                                  <a:gd name="T33" fmla="*/ 3 h 4"/>
                                  <a:gd name="T34" fmla="*/ 7 w 13"/>
                                  <a:gd name="T35" fmla="*/ 3 h 4"/>
                                  <a:gd name="T36" fmla="*/ 8 w 13"/>
                                  <a:gd name="T37" fmla="*/ 3 h 4"/>
                                  <a:gd name="T38" fmla="*/ 9 w 13"/>
                                  <a:gd name="T39" fmla="*/ 3 h 4"/>
                                  <a:gd name="T40" fmla="*/ 9 w 13"/>
                                  <a:gd name="T41" fmla="*/ 3 h 4"/>
                                  <a:gd name="T42" fmla="*/ 10 w 13"/>
                                  <a:gd name="T43" fmla="*/ 3 h 4"/>
                                  <a:gd name="T44" fmla="*/ 11 w 13"/>
                                  <a:gd name="T45" fmla="*/ 4 h 4"/>
                                  <a:gd name="T46" fmla="*/ 11 w 13"/>
                                  <a:gd name="T47" fmla="*/ 4 h 4"/>
                                  <a:gd name="T48" fmla="*/ 12 w 13"/>
                                  <a:gd name="T49" fmla="*/ 4 h 4"/>
                                  <a:gd name="T50" fmla="*/ 13 w 13"/>
                                  <a:gd name="T51" fmla="*/ 4 h 4"/>
                                  <a:gd name="T52" fmla="*/ 13 w 13"/>
                                  <a:gd name="T53" fmla="*/ 3 h 4"/>
                                  <a:gd name="T54" fmla="*/ 13 w 13"/>
                                  <a:gd name="T55" fmla="*/ 3 h 4"/>
                                  <a:gd name="T56" fmla="*/ 13 w 13"/>
                                  <a:gd name="T57" fmla="*/ 2 h 4"/>
                                  <a:gd name="T58" fmla="*/ 13 w 13"/>
                                  <a:gd name="T59" fmla="*/ 2 h 4"/>
                                  <a:gd name="T60" fmla="*/ 13 w 13"/>
                                  <a:gd name="T61" fmla="*/ 1 h 4"/>
                                  <a:gd name="T62" fmla="*/ 13 w 13"/>
                                  <a:gd name="T63" fmla="*/ 1 h 4"/>
                                  <a:gd name="T64" fmla="*/ 12 w 13"/>
                                  <a:gd name="T65" fmla="*/ 0 h 4"/>
                                  <a:gd name="T66" fmla="*/ 12 w 13"/>
                                  <a:gd name="T67" fmla="*/ 0 h 4"/>
                                  <a:gd name="T68" fmla="*/ 11 w 13"/>
                                  <a:gd name="T69" fmla="*/ 0 h 4"/>
                                  <a:gd name="T70" fmla="*/ 10 w 13"/>
                                  <a:gd name="T71" fmla="*/ 0 h 4"/>
                                  <a:gd name="T72" fmla="*/ 10 w 13"/>
                                  <a:gd name="T73" fmla="*/ 0 h 4"/>
                                  <a:gd name="T74" fmla="*/ 9 w 13"/>
                                  <a:gd name="T75" fmla="*/ 0 h 4"/>
                                  <a:gd name="T76" fmla="*/ 8 w 13"/>
                                  <a:gd name="T77" fmla="*/ 0 h 4"/>
                                  <a:gd name="T78" fmla="*/ 7 w 13"/>
                                  <a:gd name="T79" fmla="*/ 0 h 4"/>
                                  <a:gd name="T80" fmla="*/ 7 w 13"/>
                                  <a:gd name="T81" fmla="*/ 0 h 4"/>
                                  <a:gd name="T82" fmla="*/ 6 w 13"/>
                                  <a:gd name="T83" fmla="*/ 0 h 4"/>
                                  <a:gd name="T84" fmla="*/ 5 w 13"/>
                                  <a:gd name="T85" fmla="*/ 0 h 4"/>
                                  <a:gd name="T86" fmla="*/ 5 w 13"/>
                                  <a:gd name="T87" fmla="*/ 0 h 4"/>
                                  <a:gd name="T88" fmla="*/ 4 w 13"/>
                                  <a:gd name="T89" fmla="*/ 0 h 4"/>
                                  <a:gd name="T90" fmla="*/ 3 w 13"/>
                                  <a:gd name="T91" fmla="*/ 0 h 4"/>
                                  <a:gd name="T92" fmla="*/ 3 w 13"/>
                                  <a:gd name="T93" fmla="*/ 0 h 4"/>
                                  <a:gd name="T94" fmla="*/ 2 w 13"/>
                                  <a:gd name="T95" fmla="*/ 0 h 4"/>
                                  <a:gd name="T96" fmla="*/ 1 w 13"/>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 y="0"/>
                                    </a:moveTo>
                                    <a:lnTo>
                                      <a:pt x="1" y="0"/>
                                    </a:lnTo>
                                    <a:lnTo>
                                      <a:pt x="0" y="1"/>
                                    </a:lnTo>
                                    <a:lnTo>
                                      <a:pt x="0" y="1"/>
                                    </a:lnTo>
                                    <a:lnTo>
                                      <a:pt x="0" y="1"/>
                                    </a:lnTo>
                                    <a:lnTo>
                                      <a:pt x="0" y="1"/>
                                    </a:lnTo>
                                    <a:lnTo>
                                      <a:pt x="0" y="1"/>
                                    </a:lnTo>
                                    <a:lnTo>
                                      <a:pt x="0" y="2"/>
                                    </a:lnTo>
                                    <a:lnTo>
                                      <a:pt x="0" y="2"/>
                                    </a:lnTo>
                                    <a:lnTo>
                                      <a:pt x="0" y="2"/>
                                    </a:lnTo>
                                    <a:lnTo>
                                      <a:pt x="0" y="3"/>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3"/>
                                    </a:lnTo>
                                    <a:lnTo>
                                      <a:pt x="3" y="3"/>
                                    </a:lnTo>
                                    <a:lnTo>
                                      <a:pt x="4" y="3"/>
                                    </a:lnTo>
                                    <a:lnTo>
                                      <a:pt x="4" y="3"/>
                                    </a:lnTo>
                                    <a:lnTo>
                                      <a:pt x="4" y="3"/>
                                    </a:lnTo>
                                    <a:lnTo>
                                      <a:pt x="5" y="3"/>
                                    </a:lnTo>
                                    <a:lnTo>
                                      <a:pt x="5" y="3"/>
                                    </a:lnTo>
                                    <a:lnTo>
                                      <a:pt x="5"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4"/>
                                    </a:lnTo>
                                    <a:lnTo>
                                      <a:pt x="11" y="4"/>
                                    </a:lnTo>
                                    <a:lnTo>
                                      <a:pt x="11" y="4"/>
                                    </a:lnTo>
                                    <a:lnTo>
                                      <a:pt x="11" y="4"/>
                                    </a:lnTo>
                                    <a:lnTo>
                                      <a:pt x="12" y="4"/>
                                    </a:lnTo>
                                    <a:lnTo>
                                      <a:pt x="12" y="4"/>
                                    </a:lnTo>
                                    <a:lnTo>
                                      <a:pt x="12" y="4"/>
                                    </a:lnTo>
                                    <a:lnTo>
                                      <a:pt x="13" y="4"/>
                                    </a:lnTo>
                                    <a:lnTo>
                                      <a:pt x="13" y="3"/>
                                    </a:lnTo>
                                    <a:lnTo>
                                      <a:pt x="13" y="3"/>
                                    </a:lnTo>
                                    <a:lnTo>
                                      <a:pt x="13" y="3"/>
                                    </a:lnTo>
                                    <a:lnTo>
                                      <a:pt x="13" y="3"/>
                                    </a:lnTo>
                                    <a:lnTo>
                                      <a:pt x="13" y="3"/>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lnTo>
                                      <a:pt x="1"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44" name="Freeform 4944"/>
                            <wps:cNvSpPr>
                              <a:spLocks/>
                            </wps:cNvSpPr>
                            <wps:spPr bwMode="auto">
                              <a:xfrm>
                                <a:off x="825" y="109"/>
                                <a:ext cx="13" cy="4"/>
                              </a:xfrm>
                              <a:custGeom>
                                <a:avLst/>
                                <a:gdLst>
                                  <a:gd name="T0" fmla="*/ 1 w 13"/>
                                  <a:gd name="T1" fmla="*/ 0 h 4"/>
                                  <a:gd name="T2" fmla="*/ 0 w 13"/>
                                  <a:gd name="T3" fmla="*/ 1 h 4"/>
                                  <a:gd name="T4" fmla="*/ 0 w 13"/>
                                  <a:gd name="T5" fmla="*/ 1 h 4"/>
                                  <a:gd name="T6" fmla="*/ 0 w 13"/>
                                  <a:gd name="T7" fmla="*/ 2 h 4"/>
                                  <a:gd name="T8" fmla="*/ 0 w 13"/>
                                  <a:gd name="T9" fmla="*/ 2 h 4"/>
                                  <a:gd name="T10" fmla="*/ 0 w 13"/>
                                  <a:gd name="T11" fmla="*/ 3 h 4"/>
                                  <a:gd name="T12" fmla="*/ 0 w 13"/>
                                  <a:gd name="T13" fmla="*/ 3 h 4"/>
                                  <a:gd name="T14" fmla="*/ 0 w 13"/>
                                  <a:gd name="T15" fmla="*/ 4 h 4"/>
                                  <a:gd name="T16" fmla="*/ 1 w 13"/>
                                  <a:gd name="T17" fmla="*/ 4 h 4"/>
                                  <a:gd name="T18" fmla="*/ 2 w 13"/>
                                  <a:gd name="T19" fmla="*/ 4 h 4"/>
                                  <a:gd name="T20" fmla="*/ 2 w 13"/>
                                  <a:gd name="T21" fmla="*/ 4 h 4"/>
                                  <a:gd name="T22" fmla="*/ 3 w 13"/>
                                  <a:gd name="T23" fmla="*/ 3 h 4"/>
                                  <a:gd name="T24" fmla="*/ 4 w 13"/>
                                  <a:gd name="T25" fmla="*/ 3 h 4"/>
                                  <a:gd name="T26" fmla="*/ 4 w 13"/>
                                  <a:gd name="T27" fmla="*/ 3 h 4"/>
                                  <a:gd name="T28" fmla="*/ 5 w 13"/>
                                  <a:gd name="T29" fmla="*/ 3 h 4"/>
                                  <a:gd name="T30" fmla="*/ 6 w 13"/>
                                  <a:gd name="T31" fmla="*/ 3 h 4"/>
                                  <a:gd name="T32" fmla="*/ 7 w 13"/>
                                  <a:gd name="T33" fmla="*/ 3 h 4"/>
                                  <a:gd name="T34" fmla="*/ 7 w 13"/>
                                  <a:gd name="T35" fmla="*/ 3 h 4"/>
                                  <a:gd name="T36" fmla="*/ 8 w 13"/>
                                  <a:gd name="T37" fmla="*/ 3 h 4"/>
                                  <a:gd name="T38" fmla="*/ 9 w 13"/>
                                  <a:gd name="T39" fmla="*/ 3 h 4"/>
                                  <a:gd name="T40" fmla="*/ 9 w 13"/>
                                  <a:gd name="T41" fmla="*/ 3 h 4"/>
                                  <a:gd name="T42" fmla="*/ 10 w 13"/>
                                  <a:gd name="T43" fmla="*/ 3 h 4"/>
                                  <a:gd name="T44" fmla="*/ 11 w 13"/>
                                  <a:gd name="T45" fmla="*/ 4 h 4"/>
                                  <a:gd name="T46" fmla="*/ 11 w 13"/>
                                  <a:gd name="T47" fmla="*/ 4 h 4"/>
                                  <a:gd name="T48" fmla="*/ 12 w 13"/>
                                  <a:gd name="T49" fmla="*/ 4 h 4"/>
                                  <a:gd name="T50" fmla="*/ 13 w 13"/>
                                  <a:gd name="T51" fmla="*/ 4 h 4"/>
                                  <a:gd name="T52" fmla="*/ 13 w 13"/>
                                  <a:gd name="T53" fmla="*/ 3 h 4"/>
                                  <a:gd name="T54" fmla="*/ 13 w 13"/>
                                  <a:gd name="T55" fmla="*/ 3 h 4"/>
                                  <a:gd name="T56" fmla="*/ 13 w 13"/>
                                  <a:gd name="T57" fmla="*/ 2 h 4"/>
                                  <a:gd name="T58" fmla="*/ 13 w 13"/>
                                  <a:gd name="T59" fmla="*/ 2 h 4"/>
                                  <a:gd name="T60" fmla="*/ 13 w 13"/>
                                  <a:gd name="T61" fmla="*/ 1 h 4"/>
                                  <a:gd name="T62" fmla="*/ 13 w 13"/>
                                  <a:gd name="T63" fmla="*/ 1 h 4"/>
                                  <a:gd name="T64" fmla="*/ 12 w 13"/>
                                  <a:gd name="T65" fmla="*/ 0 h 4"/>
                                  <a:gd name="T66" fmla="*/ 12 w 13"/>
                                  <a:gd name="T67" fmla="*/ 0 h 4"/>
                                  <a:gd name="T68" fmla="*/ 11 w 13"/>
                                  <a:gd name="T69" fmla="*/ 0 h 4"/>
                                  <a:gd name="T70" fmla="*/ 10 w 13"/>
                                  <a:gd name="T71" fmla="*/ 0 h 4"/>
                                  <a:gd name="T72" fmla="*/ 10 w 13"/>
                                  <a:gd name="T73" fmla="*/ 0 h 4"/>
                                  <a:gd name="T74" fmla="*/ 9 w 13"/>
                                  <a:gd name="T75" fmla="*/ 0 h 4"/>
                                  <a:gd name="T76" fmla="*/ 8 w 13"/>
                                  <a:gd name="T77" fmla="*/ 0 h 4"/>
                                  <a:gd name="T78" fmla="*/ 7 w 13"/>
                                  <a:gd name="T79" fmla="*/ 0 h 4"/>
                                  <a:gd name="T80" fmla="*/ 7 w 13"/>
                                  <a:gd name="T81" fmla="*/ 0 h 4"/>
                                  <a:gd name="T82" fmla="*/ 6 w 13"/>
                                  <a:gd name="T83" fmla="*/ 0 h 4"/>
                                  <a:gd name="T84" fmla="*/ 5 w 13"/>
                                  <a:gd name="T85" fmla="*/ 0 h 4"/>
                                  <a:gd name="T86" fmla="*/ 5 w 13"/>
                                  <a:gd name="T87" fmla="*/ 0 h 4"/>
                                  <a:gd name="T88" fmla="*/ 4 w 13"/>
                                  <a:gd name="T89" fmla="*/ 0 h 4"/>
                                  <a:gd name="T90" fmla="*/ 3 w 13"/>
                                  <a:gd name="T91" fmla="*/ 0 h 4"/>
                                  <a:gd name="T92" fmla="*/ 3 w 13"/>
                                  <a:gd name="T93" fmla="*/ 0 h 4"/>
                                  <a:gd name="T94" fmla="*/ 2 w 13"/>
                                  <a:gd name="T95" fmla="*/ 0 h 4"/>
                                  <a:gd name="T96" fmla="*/ 1 w 13"/>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 y="0"/>
                                    </a:moveTo>
                                    <a:lnTo>
                                      <a:pt x="1" y="0"/>
                                    </a:lnTo>
                                    <a:lnTo>
                                      <a:pt x="0" y="1"/>
                                    </a:lnTo>
                                    <a:lnTo>
                                      <a:pt x="0" y="1"/>
                                    </a:lnTo>
                                    <a:lnTo>
                                      <a:pt x="0" y="1"/>
                                    </a:lnTo>
                                    <a:lnTo>
                                      <a:pt x="0" y="1"/>
                                    </a:lnTo>
                                    <a:lnTo>
                                      <a:pt x="0" y="1"/>
                                    </a:lnTo>
                                    <a:lnTo>
                                      <a:pt x="0" y="2"/>
                                    </a:lnTo>
                                    <a:lnTo>
                                      <a:pt x="0" y="2"/>
                                    </a:lnTo>
                                    <a:lnTo>
                                      <a:pt x="0" y="2"/>
                                    </a:lnTo>
                                    <a:lnTo>
                                      <a:pt x="0" y="3"/>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3"/>
                                    </a:lnTo>
                                    <a:lnTo>
                                      <a:pt x="3" y="3"/>
                                    </a:lnTo>
                                    <a:lnTo>
                                      <a:pt x="4" y="3"/>
                                    </a:lnTo>
                                    <a:lnTo>
                                      <a:pt x="4" y="3"/>
                                    </a:lnTo>
                                    <a:lnTo>
                                      <a:pt x="4" y="3"/>
                                    </a:lnTo>
                                    <a:lnTo>
                                      <a:pt x="5" y="3"/>
                                    </a:lnTo>
                                    <a:lnTo>
                                      <a:pt x="5" y="3"/>
                                    </a:lnTo>
                                    <a:lnTo>
                                      <a:pt x="5"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4"/>
                                    </a:lnTo>
                                    <a:lnTo>
                                      <a:pt x="11" y="4"/>
                                    </a:lnTo>
                                    <a:lnTo>
                                      <a:pt x="11" y="4"/>
                                    </a:lnTo>
                                    <a:lnTo>
                                      <a:pt x="11" y="4"/>
                                    </a:lnTo>
                                    <a:lnTo>
                                      <a:pt x="12" y="4"/>
                                    </a:lnTo>
                                    <a:lnTo>
                                      <a:pt x="12" y="4"/>
                                    </a:lnTo>
                                    <a:lnTo>
                                      <a:pt x="12" y="4"/>
                                    </a:lnTo>
                                    <a:lnTo>
                                      <a:pt x="13" y="4"/>
                                    </a:lnTo>
                                    <a:lnTo>
                                      <a:pt x="13" y="3"/>
                                    </a:lnTo>
                                    <a:lnTo>
                                      <a:pt x="13" y="3"/>
                                    </a:lnTo>
                                    <a:lnTo>
                                      <a:pt x="13" y="3"/>
                                    </a:lnTo>
                                    <a:lnTo>
                                      <a:pt x="13" y="3"/>
                                    </a:lnTo>
                                    <a:lnTo>
                                      <a:pt x="13" y="3"/>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lnTo>
                                      <a:pt x="1"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45" name="Freeform 4945"/>
                            <wps:cNvSpPr>
                              <a:spLocks/>
                            </wps:cNvSpPr>
                            <wps:spPr bwMode="auto">
                              <a:xfrm>
                                <a:off x="825" y="113"/>
                                <a:ext cx="13" cy="11"/>
                              </a:xfrm>
                              <a:custGeom>
                                <a:avLst/>
                                <a:gdLst>
                                  <a:gd name="T0" fmla="*/ 10 w 13"/>
                                  <a:gd name="T1" fmla="*/ 0 h 11"/>
                                  <a:gd name="T2" fmla="*/ 10 w 13"/>
                                  <a:gd name="T3" fmla="*/ 0 h 11"/>
                                  <a:gd name="T4" fmla="*/ 10 w 13"/>
                                  <a:gd name="T5" fmla="*/ 0 h 11"/>
                                  <a:gd name="T6" fmla="*/ 11 w 13"/>
                                  <a:gd name="T7" fmla="*/ 0 h 11"/>
                                  <a:gd name="T8" fmla="*/ 11 w 13"/>
                                  <a:gd name="T9" fmla="*/ 0 h 11"/>
                                  <a:gd name="T10" fmla="*/ 11 w 13"/>
                                  <a:gd name="T11" fmla="*/ 0 h 11"/>
                                  <a:gd name="T12" fmla="*/ 11 w 13"/>
                                  <a:gd name="T13" fmla="*/ 1 h 11"/>
                                  <a:gd name="T14" fmla="*/ 11 w 13"/>
                                  <a:gd name="T15" fmla="*/ 1 h 11"/>
                                  <a:gd name="T16" fmla="*/ 11 w 13"/>
                                  <a:gd name="T17" fmla="*/ 1 h 11"/>
                                  <a:gd name="T18" fmla="*/ 12 w 13"/>
                                  <a:gd name="T19" fmla="*/ 1 h 11"/>
                                  <a:gd name="T20" fmla="*/ 12 w 13"/>
                                  <a:gd name="T21" fmla="*/ 2 h 11"/>
                                  <a:gd name="T22" fmla="*/ 12 w 13"/>
                                  <a:gd name="T23" fmla="*/ 2 h 11"/>
                                  <a:gd name="T24" fmla="*/ 13 w 13"/>
                                  <a:gd name="T25" fmla="*/ 8 h 11"/>
                                  <a:gd name="T26" fmla="*/ 13 w 13"/>
                                  <a:gd name="T27" fmla="*/ 9 h 11"/>
                                  <a:gd name="T28" fmla="*/ 13 w 13"/>
                                  <a:gd name="T29" fmla="*/ 9 h 11"/>
                                  <a:gd name="T30" fmla="*/ 13 w 13"/>
                                  <a:gd name="T31" fmla="*/ 9 h 11"/>
                                  <a:gd name="T32" fmla="*/ 12 w 13"/>
                                  <a:gd name="T33" fmla="*/ 9 h 11"/>
                                  <a:gd name="T34" fmla="*/ 12 w 13"/>
                                  <a:gd name="T35" fmla="*/ 10 h 11"/>
                                  <a:gd name="T36" fmla="*/ 12 w 13"/>
                                  <a:gd name="T37" fmla="*/ 10 h 11"/>
                                  <a:gd name="T38" fmla="*/ 12 w 13"/>
                                  <a:gd name="T39" fmla="*/ 10 h 11"/>
                                  <a:gd name="T40" fmla="*/ 12 w 13"/>
                                  <a:gd name="T41" fmla="*/ 10 h 11"/>
                                  <a:gd name="T42" fmla="*/ 11 w 13"/>
                                  <a:gd name="T43" fmla="*/ 10 h 11"/>
                                  <a:gd name="T44" fmla="*/ 11 w 13"/>
                                  <a:gd name="T45" fmla="*/ 11 h 11"/>
                                  <a:gd name="T46" fmla="*/ 11 w 13"/>
                                  <a:gd name="T47" fmla="*/ 11 h 11"/>
                                  <a:gd name="T48" fmla="*/ 11 w 13"/>
                                  <a:gd name="T49" fmla="*/ 11 h 11"/>
                                  <a:gd name="T50" fmla="*/ 10 w 13"/>
                                  <a:gd name="T51" fmla="*/ 11 h 11"/>
                                  <a:gd name="T52" fmla="*/ 10 w 13"/>
                                  <a:gd name="T53" fmla="*/ 11 h 11"/>
                                  <a:gd name="T54" fmla="*/ 3 w 13"/>
                                  <a:gd name="T55" fmla="*/ 11 h 11"/>
                                  <a:gd name="T56" fmla="*/ 3 w 13"/>
                                  <a:gd name="T57" fmla="*/ 11 h 11"/>
                                  <a:gd name="T58" fmla="*/ 3 w 13"/>
                                  <a:gd name="T59" fmla="*/ 11 h 11"/>
                                  <a:gd name="T60" fmla="*/ 2 w 13"/>
                                  <a:gd name="T61" fmla="*/ 11 h 11"/>
                                  <a:gd name="T62" fmla="*/ 2 w 13"/>
                                  <a:gd name="T63" fmla="*/ 11 h 11"/>
                                  <a:gd name="T64" fmla="*/ 2 w 13"/>
                                  <a:gd name="T65" fmla="*/ 11 h 11"/>
                                  <a:gd name="T66" fmla="*/ 1 w 13"/>
                                  <a:gd name="T67" fmla="*/ 11 h 11"/>
                                  <a:gd name="T68" fmla="*/ 1 w 13"/>
                                  <a:gd name="T69" fmla="*/ 10 h 11"/>
                                  <a:gd name="T70" fmla="*/ 1 w 13"/>
                                  <a:gd name="T71" fmla="*/ 10 h 11"/>
                                  <a:gd name="T72" fmla="*/ 1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2 w 13"/>
                                  <a:gd name="T97" fmla="*/ 0 h 11"/>
                                  <a:gd name="T98" fmla="*/ 2 w 13"/>
                                  <a:gd name="T99" fmla="*/ 0 h 11"/>
                                  <a:gd name="T100" fmla="*/ 2 w 13"/>
                                  <a:gd name="T101" fmla="*/ 0 h 11"/>
                                  <a:gd name="T102" fmla="*/ 2 w 13"/>
                                  <a:gd name="T103" fmla="*/ 0 h 11"/>
                                  <a:gd name="T104" fmla="*/ 3 w 13"/>
                                  <a:gd name="T105" fmla="*/ 0 h 11"/>
                                  <a:gd name="T106" fmla="*/ 3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3" y="8"/>
                                    </a:lnTo>
                                    <a:lnTo>
                                      <a:pt x="13" y="8"/>
                                    </a:lnTo>
                                    <a:lnTo>
                                      <a:pt x="13" y="8"/>
                                    </a:lnTo>
                                    <a:lnTo>
                                      <a:pt x="13" y="8"/>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46" name="Freeform 4946"/>
                            <wps:cNvSpPr>
                              <a:spLocks/>
                            </wps:cNvSpPr>
                            <wps:spPr bwMode="auto">
                              <a:xfrm>
                                <a:off x="825" y="113"/>
                                <a:ext cx="13" cy="11"/>
                              </a:xfrm>
                              <a:custGeom>
                                <a:avLst/>
                                <a:gdLst>
                                  <a:gd name="T0" fmla="*/ 10 w 13"/>
                                  <a:gd name="T1" fmla="*/ 0 h 11"/>
                                  <a:gd name="T2" fmla="*/ 10 w 13"/>
                                  <a:gd name="T3" fmla="*/ 0 h 11"/>
                                  <a:gd name="T4" fmla="*/ 10 w 13"/>
                                  <a:gd name="T5" fmla="*/ 0 h 11"/>
                                  <a:gd name="T6" fmla="*/ 11 w 13"/>
                                  <a:gd name="T7" fmla="*/ 0 h 11"/>
                                  <a:gd name="T8" fmla="*/ 11 w 13"/>
                                  <a:gd name="T9" fmla="*/ 0 h 11"/>
                                  <a:gd name="T10" fmla="*/ 11 w 13"/>
                                  <a:gd name="T11" fmla="*/ 0 h 11"/>
                                  <a:gd name="T12" fmla="*/ 11 w 13"/>
                                  <a:gd name="T13" fmla="*/ 1 h 11"/>
                                  <a:gd name="T14" fmla="*/ 11 w 13"/>
                                  <a:gd name="T15" fmla="*/ 1 h 11"/>
                                  <a:gd name="T16" fmla="*/ 11 w 13"/>
                                  <a:gd name="T17" fmla="*/ 1 h 11"/>
                                  <a:gd name="T18" fmla="*/ 12 w 13"/>
                                  <a:gd name="T19" fmla="*/ 1 h 11"/>
                                  <a:gd name="T20" fmla="*/ 12 w 13"/>
                                  <a:gd name="T21" fmla="*/ 2 h 11"/>
                                  <a:gd name="T22" fmla="*/ 12 w 13"/>
                                  <a:gd name="T23" fmla="*/ 2 h 11"/>
                                  <a:gd name="T24" fmla="*/ 13 w 13"/>
                                  <a:gd name="T25" fmla="*/ 8 h 11"/>
                                  <a:gd name="T26" fmla="*/ 13 w 13"/>
                                  <a:gd name="T27" fmla="*/ 9 h 11"/>
                                  <a:gd name="T28" fmla="*/ 13 w 13"/>
                                  <a:gd name="T29" fmla="*/ 9 h 11"/>
                                  <a:gd name="T30" fmla="*/ 13 w 13"/>
                                  <a:gd name="T31" fmla="*/ 9 h 11"/>
                                  <a:gd name="T32" fmla="*/ 12 w 13"/>
                                  <a:gd name="T33" fmla="*/ 9 h 11"/>
                                  <a:gd name="T34" fmla="*/ 12 w 13"/>
                                  <a:gd name="T35" fmla="*/ 10 h 11"/>
                                  <a:gd name="T36" fmla="*/ 12 w 13"/>
                                  <a:gd name="T37" fmla="*/ 10 h 11"/>
                                  <a:gd name="T38" fmla="*/ 12 w 13"/>
                                  <a:gd name="T39" fmla="*/ 10 h 11"/>
                                  <a:gd name="T40" fmla="*/ 12 w 13"/>
                                  <a:gd name="T41" fmla="*/ 10 h 11"/>
                                  <a:gd name="T42" fmla="*/ 11 w 13"/>
                                  <a:gd name="T43" fmla="*/ 10 h 11"/>
                                  <a:gd name="T44" fmla="*/ 11 w 13"/>
                                  <a:gd name="T45" fmla="*/ 11 h 11"/>
                                  <a:gd name="T46" fmla="*/ 11 w 13"/>
                                  <a:gd name="T47" fmla="*/ 11 h 11"/>
                                  <a:gd name="T48" fmla="*/ 11 w 13"/>
                                  <a:gd name="T49" fmla="*/ 11 h 11"/>
                                  <a:gd name="T50" fmla="*/ 10 w 13"/>
                                  <a:gd name="T51" fmla="*/ 11 h 11"/>
                                  <a:gd name="T52" fmla="*/ 10 w 13"/>
                                  <a:gd name="T53" fmla="*/ 11 h 11"/>
                                  <a:gd name="T54" fmla="*/ 3 w 13"/>
                                  <a:gd name="T55" fmla="*/ 11 h 11"/>
                                  <a:gd name="T56" fmla="*/ 3 w 13"/>
                                  <a:gd name="T57" fmla="*/ 11 h 11"/>
                                  <a:gd name="T58" fmla="*/ 3 w 13"/>
                                  <a:gd name="T59" fmla="*/ 11 h 11"/>
                                  <a:gd name="T60" fmla="*/ 2 w 13"/>
                                  <a:gd name="T61" fmla="*/ 11 h 11"/>
                                  <a:gd name="T62" fmla="*/ 2 w 13"/>
                                  <a:gd name="T63" fmla="*/ 11 h 11"/>
                                  <a:gd name="T64" fmla="*/ 2 w 13"/>
                                  <a:gd name="T65" fmla="*/ 11 h 11"/>
                                  <a:gd name="T66" fmla="*/ 1 w 13"/>
                                  <a:gd name="T67" fmla="*/ 11 h 11"/>
                                  <a:gd name="T68" fmla="*/ 1 w 13"/>
                                  <a:gd name="T69" fmla="*/ 10 h 11"/>
                                  <a:gd name="T70" fmla="*/ 1 w 13"/>
                                  <a:gd name="T71" fmla="*/ 10 h 11"/>
                                  <a:gd name="T72" fmla="*/ 1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2 w 13"/>
                                  <a:gd name="T97" fmla="*/ 0 h 11"/>
                                  <a:gd name="T98" fmla="*/ 2 w 13"/>
                                  <a:gd name="T99" fmla="*/ 0 h 11"/>
                                  <a:gd name="T100" fmla="*/ 2 w 13"/>
                                  <a:gd name="T101" fmla="*/ 0 h 11"/>
                                  <a:gd name="T102" fmla="*/ 2 w 13"/>
                                  <a:gd name="T103" fmla="*/ 0 h 11"/>
                                  <a:gd name="T104" fmla="*/ 3 w 13"/>
                                  <a:gd name="T105" fmla="*/ 0 h 11"/>
                                  <a:gd name="T106" fmla="*/ 3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3" y="8"/>
                                    </a:lnTo>
                                    <a:lnTo>
                                      <a:pt x="13" y="8"/>
                                    </a:lnTo>
                                    <a:lnTo>
                                      <a:pt x="13" y="8"/>
                                    </a:lnTo>
                                    <a:lnTo>
                                      <a:pt x="13" y="8"/>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47" name="Freeform 4947"/>
                            <wps:cNvSpPr>
                              <a:spLocks/>
                            </wps:cNvSpPr>
                            <wps:spPr bwMode="auto">
                              <a:xfrm>
                                <a:off x="834" y="111"/>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48" name="Freeform 4948"/>
                            <wps:cNvSpPr>
                              <a:spLocks/>
                            </wps:cNvSpPr>
                            <wps:spPr bwMode="auto">
                              <a:xfrm>
                                <a:off x="834" y="111"/>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49" name="Freeform 4949"/>
                            <wps:cNvSpPr>
                              <a:spLocks/>
                            </wps:cNvSpPr>
                            <wps:spPr bwMode="auto">
                              <a:xfrm>
                                <a:off x="826" y="111"/>
                                <a:ext cx="3" cy="3"/>
                              </a:xfrm>
                              <a:custGeom>
                                <a:avLst/>
                                <a:gdLst>
                                  <a:gd name="T0" fmla="*/ 2 w 3"/>
                                  <a:gd name="T1" fmla="*/ 0 h 3"/>
                                  <a:gd name="T2" fmla="*/ 3 w 3"/>
                                  <a:gd name="T3" fmla="*/ 2 h 3"/>
                                  <a:gd name="T4" fmla="*/ 2 w 3"/>
                                  <a:gd name="T5" fmla="*/ 3 h 3"/>
                                  <a:gd name="T6" fmla="*/ 0 w 3"/>
                                  <a:gd name="T7" fmla="*/ 0 h 3"/>
                                  <a:gd name="T8" fmla="*/ 2 w 3"/>
                                  <a:gd name="T9" fmla="*/ 0 h 3"/>
                                </a:gdLst>
                                <a:ahLst/>
                                <a:cxnLst>
                                  <a:cxn ang="0">
                                    <a:pos x="T0" y="T1"/>
                                  </a:cxn>
                                  <a:cxn ang="0">
                                    <a:pos x="T2" y="T3"/>
                                  </a:cxn>
                                  <a:cxn ang="0">
                                    <a:pos x="T4" y="T5"/>
                                  </a:cxn>
                                  <a:cxn ang="0">
                                    <a:pos x="T6" y="T7"/>
                                  </a:cxn>
                                  <a:cxn ang="0">
                                    <a:pos x="T8" y="T9"/>
                                  </a:cxn>
                                </a:cxnLst>
                                <a:rect l="0" t="0" r="r" b="b"/>
                                <a:pathLst>
                                  <a:path w="3" h="3">
                                    <a:moveTo>
                                      <a:pt x="2" y="0"/>
                                    </a:moveTo>
                                    <a:lnTo>
                                      <a:pt x="3" y="2"/>
                                    </a:lnTo>
                                    <a:lnTo>
                                      <a:pt x="2" y="3"/>
                                    </a:lnTo>
                                    <a:lnTo>
                                      <a:pt x="0"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50" name="Freeform 4950"/>
                            <wps:cNvSpPr>
                              <a:spLocks/>
                            </wps:cNvSpPr>
                            <wps:spPr bwMode="auto">
                              <a:xfrm>
                                <a:off x="826" y="111"/>
                                <a:ext cx="3" cy="3"/>
                              </a:xfrm>
                              <a:custGeom>
                                <a:avLst/>
                                <a:gdLst>
                                  <a:gd name="T0" fmla="*/ 2 w 3"/>
                                  <a:gd name="T1" fmla="*/ 0 h 3"/>
                                  <a:gd name="T2" fmla="*/ 3 w 3"/>
                                  <a:gd name="T3" fmla="*/ 2 h 3"/>
                                  <a:gd name="T4" fmla="*/ 2 w 3"/>
                                  <a:gd name="T5" fmla="*/ 3 h 3"/>
                                  <a:gd name="T6" fmla="*/ 0 w 3"/>
                                  <a:gd name="T7" fmla="*/ 0 h 3"/>
                                  <a:gd name="T8" fmla="*/ 2 w 3"/>
                                  <a:gd name="T9" fmla="*/ 0 h 3"/>
                                </a:gdLst>
                                <a:ahLst/>
                                <a:cxnLst>
                                  <a:cxn ang="0">
                                    <a:pos x="T0" y="T1"/>
                                  </a:cxn>
                                  <a:cxn ang="0">
                                    <a:pos x="T2" y="T3"/>
                                  </a:cxn>
                                  <a:cxn ang="0">
                                    <a:pos x="T4" y="T5"/>
                                  </a:cxn>
                                  <a:cxn ang="0">
                                    <a:pos x="T6" y="T7"/>
                                  </a:cxn>
                                  <a:cxn ang="0">
                                    <a:pos x="T8" y="T9"/>
                                  </a:cxn>
                                </a:cxnLst>
                                <a:rect l="0" t="0" r="r" b="b"/>
                                <a:pathLst>
                                  <a:path w="3" h="3">
                                    <a:moveTo>
                                      <a:pt x="2" y="0"/>
                                    </a:moveTo>
                                    <a:lnTo>
                                      <a:pt x="3" y="2"/>
                                    </a:lnTo>
                                    <a:lnTo>
                                      <a:pt x="2" y="3"/>
                                    </a:lnTo>
                                    <a:lnTo>
                                      <a:pt x="0"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51" name="Freeform 4951"/>
                            <wps:cNvSpPr>
                              <a:spLocks/>
                            </wps:cNvSpPr>
                            <wps:spPr bwMode="auto">
                              <a:xfrm>
                                <a:off x="830" y="112"/>
                                <a:ext cx="2" cy="2"/>
                              </a:xfrm>
                              <a:custGeom>
                                <a:avLst/>
                                <a:gdLst>
                                  <a:gd name="T0" fmla="*/ 2 w 2"/>
                                  <a:gd name="T1" fmla="*/ 1 h 2"/>
                                  <a:gd name="T2" fmla="*/ 1 w 2"/>
                                  <a:gd name="T3" fmla="*/ 0 h 2"/>
                                  <a:gd name="T4" fmla="*/ 0 w 2"/>
                                  <a:gd name="T5" fmla="*/ 0 h 2"/>
                                  <a:gd name="T6" fmla="*/ 0 w 2"/>
                                  <a:gd name="T7" fmla="*/ 1 h 2"/>
                                  <a:gd name="T8" fmla="*/ 0 w 2"/>
                                  <a:gd name="T9" fmla="*/ 1 h 2"/>
                                  <a:gd name="T10" fmla="*/ 0 w 2"/>
                                  <a:gd name="T11" fmla="*/ 1 h 2"/>
                                  <a:gd name="T12" fmla="*/ 0 w 2"/>
                                  <a:gd name="T13" fmla="*/ 1 h 2"/>
                                  <a:gd name="T14" fmla="*/ 0 w 2"/>
                                  <a:gd name="T15" fmla="*/ 1 h 2"/>
                                  <a:gd name="T16" fmla="*/ 0 w 2"/>
                                  <a:gd name="T17" fmla="*/ 1 h 2"/>
                                  <a:gd name="T18" fmla="*/ 0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1 h 2"/>
                                  <a:gd name="T48" fmla="*/ 1 w 2"/>
                                  <a:gd name="T49" fmla="*/ 1 h 2"/>
                                  <a:gd name="T50" fmla="*/ 1 w 2"/>
                                  <a:gd name="T51" fmla="*/ 1 h 2"/>
                                  <a:gd name="T52" fmla="*/ 1 w 2"/>
                                  <a:gd name="T53" fmla="*/ 1 h 2"/>
                                  <a:gd name="T54" fmla="*/ 1 w 2"/>
                                  <a:gd name="T55" fmla="*/ 1 h 2"/>
                                  <a:gd name="T56" fmla="*/ 1 w 2"/>
                                  <a:gd name="T57" fmla="*/ 1 h 2"/>
                                  <a:gd name="T58" fmla="*/ 1 w 2"/>
                                  <a:gd name="T59" fmla="*/ 1 h 2"/>
                                  <a:gd name="T60" fmla="*/ 1 w 2"/>
                                  <a:gd name="T61" fmla="*/ 1 h 2"/>
                                  <a:gd name="T62" fmla="*/ 1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1" y="0"/>
                                    </a:lnTo>
                                    <a:lnTo>
                                      <a:pt x="0" y="0"/>
                                    </a:lnTo>
                                    <a:lnTo>
                                      <a:pt x="0" y="1"/>
                                    </a:lnTo>
                                    <a:lnTo>
                                      <a:pt x="0" y="1"/>
                                    </a:lnTo>
                                    <a:lnTo>
                                      <a:pt x="0" y="1"/>
                                    </a:lnTo>
                                    <a:lnTo>
                                      <a:pt x="0" y="1"/>
                                    </a:lnTo>
                                    <a:lnTo>
                                      <a:pt x="0" y="1"/>
                                    </a:lnTo>
                                    <a:lnTo>
                                      <a:pt x="0" y="1"/>
                                    </a:lnTo>
                                    <a:lnTo>
                                      <a:pt x="0" y="1"/>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52" name="Freeform 4952"/>
                            <wps:cNvSpPr>
                              <a:spLocks/>
                            </wps:cNvSpPr>
                            <wps:spPr bwMode="auto">
                              <a:xfrm>
                                <a:off x="830" y="112"/>
                                <a:ext cx="2" cy="2"/>
                              </a:xfrm>
                              <a:custGeom>
                                <a:avLst/>
                                <a:gdLst>
                                  <a:gd name="T0" fmla="*/ 2 w 2"/>
                                  <a:gd name="T1" fmla="*/ 1 h 2"/>
                                  <a:gd name="T2" fmla="*/ 1 w 2"/>
                                  <a:gd name="T3" fmla="*/ 0 h 2"/>
                                  <a:gd name="T4" fmla="*/ 0 w 2"/>
                                  <a:gd name="T5" fmla="*/ 0 h 2"/>
                                  <a:gd name="T6" fmla="*/ 0 w 2"/>
                                  <a:gd name="T7" fmla="*/ 1 h 2"/>
                                  <a:gd name="T8" fmla="*/ 0 w 2"/>
                                  <a:gd name="T9" fmla="*/ 1 h 2"/>
                                  <a:gd name="T10" fmla="*/ 0 w 2"/>
                                  <a:gd name="T11" fmla="*/ 1 h 2"/>
                                  <a:gd name="T12" fmla="*/ 0 w 2"/>
                                  <a:gd name="T13" fmla="*/ 1 h 2"/>
                                  <a:gd name="T14" fmla="*/ 0 w 2"/>
                                  <a:gd name="T15" fmla="*/ 1 h 2"/>
                                  <a:gd name="T16" fmla="*/ 0 w 2"/>
                                  <a:gd name="T17" fmla="*/ 1 h 2"/>
                                  <a:gd name="T18" fmla="*/ 0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1 h 2"/>
                                  <a:gd name="T48" fmla="*/ 1 w 2"/>
                                  <a:gd name="T49" fmla="*/ 1 h 2"/>
                                  <a:gd name="T50" fmla="*/ 1 w 2"/>
                                  <a:gd name="T51" fmla="*/ 1 h 2"/>
                                  <a:gd name="T52" fmla="*/ 1 w 2"/>
                                  <a:gd name="T53" fmla="*/ 1 h 2"/>
                                  <a:gd name="T54" fmla="*/ 1 w 2"/>
                                  <a:gd name="T55" fmla="*/ 1 h 2"/>
                                  <a:gd name="T56" fmla="*/ 1 w 2"/>
                                  <a:gd name="T57" fmla="*/ 1 h 2"/>
                                  <a:gd name="T58" fmla="*/ 1 w 2"/>
                                  <a:gd name="T59" fmla="*/ 1 h 2"/>
                                  <a:gd name="T60" fmla="*/ 1 w 2"/>
                                  <a:gd name="T61" fmla="*/ 1 h 2"/>
                                  <a:gd name="T62" fmla="*/ 1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1" y="0"/>
                                    </a:lnTo>
                                    <a:lnTo>
                                      <a:pt x="0" y="0"/>
                                    </a:lnTo>
                                    <a:lnTo>
                                      <a:pt x="0" y="1"/>
                                    </a:lnTo>
                                    <a:lnTo>
                                      <a:pt x="0" y="1"/>
                                    </a:lnTo>
                                    <a:lnTo>
                                      <a:pt x="0" y="1"/>
                                    </a:lnTo>
                                    <a:lnTo>
                                      <a:pt x="0" y="1"/>
                                    </a:lnTo>
                                    <a:lnTo>
                                      <a:pt x="0" y="1"/>
                                    </a:lnTo>
                                    <a:lnTo>
                                      <a:pt x="0" y="1"/>
                                    </a:lnTo>
                                    <a:lnTo>
                                      <a:pt x="0" y="1"/>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53" name="Freeform 4953"/>
                            <wps:cNvSpPr>
                              <a:spLocks/>
                            </wps:cNvSpPr>
                            <wps:spPr bwMode="auto">
                              <a:xfrm>
                                <a:off x="832" y="112"/>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2 h 2"/>
                                  <a:gd name="T32" fmla="*/ 1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54" name="Freeform 4954"/>
                            <wps:cNvSpPr>
                              <a:spLocks/>
                            </wps:cNvSpPr>
                            <wps:spPr bwMode="auto">
                              <a:xfrm>
                                <a:off x="832" y="112"/>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2 h 2"/>
                                  <a:gd name="T32" fmla="*/ 1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55" name="Freeform 4955"/>
                            <wps:cNvSpPr>
                              <a:spLocks/>
                            </wps:cNvSpPr>
                            <wps:spPr bwMode="auto">
                              <a:xfrm>
                                <a:off x="825" y="110"/>
                                <a:ext cx="13" cy="3"/>
                              </a:xfrm>
                              <a:custGeom>
                                <a:avLst/>
                                <a:gdLst>
                                  <a:gd name="T0" fmla="*/ 1 w 13"/>
                                  <a:gd name="T1" fmla="*/ 1 h 3"/>
                                  <a:gd name="T2" fmla="*/ 0 w 13"/>
                                  <a:gd name="T3" fmla="*/ 1 h 3"/>
                                  <a:gd name="T4" fmla="*/ 0 w 13"/>
                                  <a:gd name="T5" fmla="*/ 1 h 3"/>
                                  <a:gd name="T6" fmla="*/ 0 w 13"/>
                                  <a:gd name="T7" fmla="*/ 1 h 3"/>
                                  <a:gd name="T8" fmla="*/ 0 w 13"/>
                                  <a:gd name="T9" fmla="*/ 2 h 3"/>
                                  <a:gd name="T10" fmla="*/ 0 w 13"/>
                                  <a:gd name="T11" fmla="*/ 2 h 3"/>
                                  <a:gd name="T12" fmla="*/ 0 w 13"/>
                                  <a:gd name="T13" fmla="*/ 2 h 3"/>
                                  <a:gd name="T14" fmla="*/ 1 w 13"/>
                                  <a:gd name="T15" fmla="*/ 3 h 3"/>
                                  <a:gd name="T16" fmla="*/ 1 w 13"/>
                                  <a:gd name="T17" fmla="*/ 3 h 3"/>
                                  <a:gd name="T18" fmla="*/ 2 w 13"/>
                                  <a:gd name="T19" fmla="*/ 3 h 3"/>
                                  <a:gd name="T20" fmla="*/ 2 w 13"/>
                                  <a:gd name="T21" fmla="*/ 3 h 3"/>
                                  <a:gd name="T22" fmla="*/ 3 w 13"/>
                                  <a:gd name="T23" fmla="*/ 3 h 3"/>
                                  <a:gd name="T24" fmla="*/ 4 w 13"/>
                                  <a:gd name="T25" fmla="*/ 2 h 3"/>
                                  <a:gd name="T26" fmla="*/ 4 w 13"/>
                                  <a:gd name="T27" fmla="*/ 2 h 3"/>
                                  <a:gd name="T28" fmla="*/ 5 w 13"/>
                                  <a:gd name="T29" fmla="*/ 2 h 3"/>
                                  <a:gd name="T30" fmla="*/ 6 w 13"/>
                                  <a:gd name="T31" fmla="*/ 2 h 3"/>
                                  <a:gd name="T32" fmla="*/ 6 w 13"/>
                                  <a:gd name="T33" fmla="*/ 2 h 3"/>
                                  <a:gd name="T34" fmla="*/ 7 w 13"/>
                                  <a:gd name="T35" fmla="*/ 2 h 3"/>
                                  <a:gd name="T36" fmla="*/ 8 w 13"/>
                                  <a:gd name="T37" fmla="*/ 2 h 3"/>
                                  <a:gd name="T38" fmla="*/ 8 w 13"/>
                                  <a:gd name="T39" fmla="*/ 2 h 3"/>
                                  <a:gd name="T40" fmla="*/ 9 w 13"/>
                                  <a:gd name="T41" fmla="*/ 2 h 3"/>
                                  <a:gd name="T42" fmla="*/ 10 w 13"/>
                                  <a:gd name="T43" fmla="*/ 3 h 3"/>
                                  <a:gd name="T44" fmla="*/ 11 w 13"/>
                                  <a:gd name="T45" fmla="*/ 3 h 3"/>
                                  <a:gd name="T46" fmla="*/ 11 w 13"/>
                                  <a:gd name="T47" fmla="*/ 3 h 3"/>
                                  <a:gd name="T48" fmla="*/ 12 w 13"/>
                                  <a:gd name="T49" fmla="*/ 3 h 3"/>
                                  <a:gd name="T50" fmla="*/ 12 w 13"/>
                                  <a:gd name="T51" fmla="*/ 3 h 3"/>
                                  <a:gd name="T52" fmla="*/ 13 w 13"/>
                                  <a:gd name="T53" fmla="*/ 2 h 3"/>
                                  <a:gd name="T54" fmla="*/ 13 w 13"/>
                                  <a:gd name="T55" fmla="*/ 2 h 3"/>
                                  <a:gd name="T56" fmla="*/ 13 w 13"/>
                                  <a:gd name="T57" fmla="*/ 2 h 3"/>
                                  <a:gd name="T58" fmla="*/ 13 w 13"/>
                                  <a:gd name="T59" fmla="*/ 1 h 3"/>
                                  <a:gd name="T60" fmla="*/ 13 w 13"/>
                                  <a:gd name="T61" fmla="*/ 1 h 3"/>
                                  <a:gd name="T62" fmla="*/ 13 w 13"/>
                                  <a:gd name="T63" fmla="*/ 1 h 3"/>
                                  <a:gd name="T64" fmla="*/ 12 w 13"/>
                                  <a:gd name="T65" fmla="*/ 1 h 3"/>
                                  <a:gd name="T66" fmla="*/ 12 w 13"/>
                                  <a:gd name="T67" fmla="*/ 1 h 3"/>
                                  <a:gd name="T68" fmla="*/ 11 w 13"/>
                                  <a:gd name="T69" fmla="*/ 1 h 3"/>
                                  <a:gd name="T70" fmla="*/ 10 w 13"/>
                                  <a:gd name="T71" fmla="*/ 1 h 3"/>
                                  <a:gd name="T72" fmla="*/ 10 w 13"/>
                                  <a:gd name="T73" fmla="*/ 1 h 3"/>
                                  <a:gd name="T74" fmla="*/ 9 w 13"/>
                                  <a:gd name="T75" fmla="*/ 1 h 3"/>
                                  <a:gd name="T76" fmla="*/ 8 w 13"/>
                                  <a:gd name="T77" fmla="*/ 0 h 3"/>
                                  <a:gd name="T78" fmla="*/ 7 w 13"/>
                                  <a:gd name="T79" fmla="*/ 0 h 3"/>
                                  <a:gd name="T80" fmla="*/ 7 w 13"/>
                                  <a:gd name="T81" fmla="*/ 0 h 3"/>
                                  <a:gd name="T82" fmla="*/ 6 w 13"/>
                                  <a:gd name="T83" fmla="*/ 0 h 3"/>
                                  <a:gd name="T84" fmla="*/ 5 w 13"/>
                                  <a:gd name="T85" fmla="*/ 0 h 3"/>
                                  <a:gd name="T86" fmla="*/ 5 w 13"/>
                                  <a:gd name="T87" fmla="*/ 0 h 3"/>
                                  <a:gd name="T88" fmla="*/ 4 w 13"/>
                                  <a:gd name="T89" fmla="*/ 1 h 3"/>
                                  <a:gd name="T90" fmla="*/ 3 w 13"/>
                                  <a:gd name="T91" fmla="*/ 1 h 3"/>
                                  <a:gd name="T92" fmla="*/ 3 w 13"/>
                                  <a:gd name="T93" fmla="*/ 1 h 3"/>
                                  <a:gd name="T94" fmla="*/ 2 w 13"/>
                                  <a:gd name="T95" fmla="*/ 1 h 3"/>
                                  <a:gd name="T96" fmla="*/ 1 w 13"/>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 y="1"/>
                                    </a:moveTo>
                                    <a:lnTo>
                                      <a:pt x="1" y="1"/>
                                    </a:lnTo>
                                    <a:lnTo>
                                      <a:pt x="1" y="1"/>
                                    </a:lnTo>
                                    <a:lnTo>
                                      <a:pt x="0" y="1"/>
                                    </a:lnTo>
                                    <a:lnTo>
                                      <a:pt x="0" y="1"/>
                                    </a:lnTo>
                                    <a:lnTo>
                                      <a:pt x="0" y="1"/>
                                    </a:lnTo>
                                    <a:lnTo>
                                      <a:pt x="0" y="1"/>
                                    </a:lnTo>
                                    <a:lnTo>
                                      <a:pt x="0" y="1"/>
                                    </a:lnTo>
                                    <a:lnTo>
                                      <a:pt x="0" y="2"/>
                                    </a:lnTo>
                                    <a:lnTo>
                                      <a:pt x="0" y="2"/>
                                    </a:lnTo>
                                    <a:lnTo>
                                      <a:pt x="0" y="2"/>
                                    </a:lnTo>
                                    <a:lnTo>
                                      <a:pt x="0" y="2"/>
                                    </a:lnTo>
                                    <a:lnTo>
                                      <a:pt x="0" y="2"/>
                                    </a:lnTo>
                                    <a:lnTo>
                                      <a:pt x="0" y="2"/>
                                    </a:lnTo>
                                    <a:lnTo>
                                      <a:pt x="0" y="3"/>
                                    </a:lnTo>
                                    <a:lnTo>
                                      <a:pt x="1" y="3"/>
                                    </a:lnTo>
                                    <a:lnTo>
                                      <a:pt x="1" y="3"/>
                                    </a:lnTo>
                                    <a:lnTo>
                                      <a:pt x="1" y="3"/>
                                    </a:lnTo>
                                    <a:lnTo>
                                      <a:pt x="1" y="3"/>
                                    </a:lnTo>
                                    <a:lnTo>
                                      <a:pt x="2" y="3"/>
                                    </a:lnTo>
                                    <a:lnTo>
                                      <a:pt x="2" y="3"/>
                                    </a:lnTo>
                                    <a:lnTo>
                                      <a:pt x="2" y="3"/>
                                    </a:lnTo>
                                    <a:lnTo>
                                      <a:pt x="3" y="3"/>
                                    </a:lnTo>
                                    <a:lnTo>
                                      <a:pt x="3" y="3"/>
                                    </a:lnTo>
                                    <a:lnTo>
                                      <a:pt x="3" y="3"/>
                                    </a:lnTo>
                                    <a:lnTo>
                                      <a:pt x="4" y="2"/>
                                    </a:lnTo>
                                    <a:lnTo>
                                      <a:pt x="4" y="2"/>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8" y="2"/>
                                    </a:lnTo>
                                    <a:lnTo>
                                      <a:pt x="9" y="2"/>
                                    </a:lnTo>
                                    <a:lnTo>
                                      <a:pt x="9" y="2"/>
                                    </a:lnTo>
                                    <a:lnTo>
                                      <a:pt x="10" y="3"/>
                                    </a:lnTo>
                                    <a:lnTo>
                                      <a:pt x="10" y="3"/>
                                    </a:lnTo>
                                    <a:lnTo>
                                      <a:pt x="10" y="3"/>
                                    </a:lnTo>
                                    <a:lnTo>
                                      <a:pt x="11" y="3"/>
                                    </a:lnTo>
                                    <a:lnTo>
                                      <a:pt x="11" y="3"/>
                                    </a:lnTo>
                                    <a:lnTo>
                                      <a:pt x="11" y="3"/>
                                    </a:lnTo>
                                    <a:lnTo>
                                      <a:pt x="12" y="3"/>
                                    </a:lnTo>
                                    <a:lnTo>
                                      <a:pt x="12" y="3"/>
                                    </a:lnTo>
                                    <a:lnTo>
                                      <a:pt x="12" y="3"/>
                                    </a:lnTo>
                                    <a:lnTo>
                                      <a:pt x="12" y="3"/>
                                    </a:lnTo>
                                    <a:lnTo>
                                      <a:pt x="13" y="3"/>
                                    </a:lnTo>
                                    <a:lnTo>
                                      <a:pt x="13" y="2"/>
                                    </a:lnTo>
                                    <a:lnTo>
                                      <a:pt x="13" y="2"/>
                                    </a:lnTo>
                                    <a:lnTo>
                                      <a:pt x="13" y="2"/>
                                    </a:lnTo>
                                    <a:lnTo>
                                      <a:pt x="13" y="2"/>
                                    </a:lnTo>
                                    <a:lnTo>
                                      <a:pt x="13" y="2"/>
                                    </a:lnTo>
                                    <a:lnTo>
                                      <a:pt x="13" y="2"/>
                                    </a:lnTo>
                                    <a:lnTo>
                                      <a:pt x="13" y="1"/>
                                    </a:lnTo>
                                    <a:lnTo>
                                      <a:pt x="13" y="1"/>
                                    </a:lnTo>
                                    <a:lnTo>
                                      <a:pt x="13" y="1"/>
                                    </a:lnTo>
                                    <a:lnTo>
                                      <a:pt x="13" y="1"/>
                                    </a:lnTo>
                                    <a:lnTo>
                                      <a:pt x="13" y="1"/>
                                    </a:lnTo>
                                    <a:lnTo>
                                      <a:pt x="12" y="1"/>
                                    </a:lnTo>
                                    <a:lnTo>
                                      <a:pt x="12" y="1"/>
                                    </a:lnTo>
                                    <a:lnTo>
                                      <a:pt x="12" y="1"/>
                                    </a:lnTo>
                                    <a:lnTo>
                                      <a:pt x="12" y="1"/>
                                    </a:lnTo>
                                    <a:lnTo>
                                      <a:pt x="11" y="1"/>
                                    </a:lnTo>
                                    <a:lnTo>
                                      <a:pt x="11" y="1"/>
                                    </a:lnTo>
                                    <a:lnTo>
                                      <a:pt x="11" y="1"/>
                                    </a:lnTo>
                                    <a:lnTo>
                                      <a:pt x="10" y="1"/>
                                    </a:lnTo>
                                    <a:lnTo>
                                      <a:pt x="10" y="1"/>
                                    </a:lnTo>
                                    <a:lnTo>
                                      <a:pt x="10" y="1"/>
                                    </a:lnTo>
                                    <a:lnTo>
                                      <a:pt x="9" y="1"/>
                                    </a:lnTo>
                                    <a:lnTo>
                                      <a:pt x="9" y="1"/>
                                    </a:lnTo>
                                    <a:lnTo>
                                      <a:pt x="8" y="1"/>
                                    </a:lnTo>
                                    <a:lnTo>
                                      <a:pt x="8" y="0"/>
                                    </a:lnTo>
                                    <a:lnTo>
                                      <a:pt x="8" y="0"/>
                                    </a:lnTo>
                                    <a:lnTo>
                                      <a:pt x="7" y="0"/>
                                    </a:lnTo>
                                    <a:lnTo>
                                      <a:pt x="7" y="0"/>
                                    </a:lnTo>
                                    <a:lnTo>
                                      <a:pt x="7" y="0"/>
                                    </a:lnTo>
                                    <a:lnTo>
                                      <a:pt x="6" y="0"/>
                                    </a:lnTo>
                                    <a:lnTo>
                                      <a:pt x="6" y="0"/>
                                    </a:lnTo>
                                    <a:lnTo>
                                      <a:pt x="6" y="0"/>
                                    </a:lnTo>
                                    <a:lnTo>
                                      <a:pt x="5" y="0"/>
                                    </a:lnTo>
                                    <a:lnTo>
                                      <a:pt x="5" y="0"/>
                                    </a:lnTo>
                                    <a:lnTo>
                                      <a:pt x="5" y="0"/>
                                    </a:lnTo>
                                    <a:lnTo>
                                      <a:pt x="4" y="1"/>
                                    </a:lnTo>
                                    <a:lnTo>
                                      <a:pt x="4" y="1"/>
                                    </a:lnTo>
                                    <a:lnTo>
                                      <a:pt x="4" y="1"/>
                                    </a:lnTo>
                                    <a:lnTo>
                                      <a:pt x="3" y="1"/>
                                    </a:lnTo>
                                    <a:lnTo>
                                      <a:pt x="3" y="1"/>
                                    </a:lnTo>
                                    <a:lnTo>
                                      <a:pt x="3" y="1"/>
                                    </a:lnTo>
                                    <a:lnTo>
                                      <a:pt x="2" y="1"/>
                                    </a:lnTo>
                                    <a:lnTo>
                                      <a:pt x="2" y="1"/>
                                    </a:lnTo>
                                    <a:lnTo>
                                      <a:pt x="2"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56" name="Freeform 4956"/>
                            <wps:cNvSpPr>
                              <a:spLocks/>
                            </wps:cNvSpPr>
                            <wps:spPr bwMode="auto">
                              <a:xfrm>
                                <a:off x="825" y="110"/>
                                <a:ext cx="13" cy="3"/>
                              </a:xfrm>
                              <a:custGeom>
                                <a:avLst/>
                                <a:gdLst>
                                  <a:gd name="T0" fmla="*/ 1 w 13"/>
                                  <a:gd name="T1" fmla="*/ 1 h 3"/>
                                  <a:gd name="T2" fmla="*/ 0 w 13"/>
                                  <a:gd name="T3" fmla="*/ 1 h 3"/>
                                  <a:gd name="T4" fmla="*/ 0 w 13"/>
                                  <a:gd name="T5" fmla="*/ 1 h 3"/>
                                  <a:gd name="T6" fmla="*/ 0 w 13"/>
                                  <a:gd name="T7" fmla="*/ 1 h 3"/>
                                  <a:gd name="T8" fmla="*/ 0 w 13"/>
                                  <a:gd name="T9" fmla="*/ 2 h 3"/>
                                  <a:gd name="T10" fmla="*/ 0 w 13"/>
                                  <a:gd name="T11" fmla="*/ 2 h 3"/>
                                  <a:gd name="T12" fmla="*/ 0 w 13"/>
                                  <a:gd name="T13" fmla="*/ 2 h 3"/>
                                  <a:gd name="T14" fmla="*/ 1 w 13"/>
                                  <a:gd name="T15" fmla="*/ 3 h 3"/>
                                  <a:gd name="T16" fmla="*/ 1 w 13"/>
                                  <a:gd name="T17" fmla="*/ 3 h 3"/>
                                  <a:gd name="T18" fmla="*/ 2 w 13"/>
                                  <a:gd name="T19" fmla="*/ 3 h 3"/>
                                  <a:gd name="T20" fmla="*/ 2 w 13"/>
                                  <a:gd name="T21" fmla="*/ 3 h 3"/>
                                  <a:gd name="T22" fmla="*/ 3 w 13"/>
                                  <a:gd name="T23" fmla="*/ 3 h 3"/>
                                  <a:gd name="T24" fmla="*/ 4 w 13"/>
                                  <a:gd name="T25" fmla="*/ 2 h 3"/>
                                  <a:gd name="T26" fmla="*/ 4 w 13"/>
                                  <a:gd name="T27" fmla="*/ 2 h 3"/>
                                  <a:gd name="T28" fmla="*/ 5 w 13"/>
                                  <a:gd name="T29" fmla="*/ 2 h 3"/>
                                  <a:gd name="T30" fmla="*/ 6 w 13"/>
                                  <a:gd name="T31" fmla="*/ 2 h 3"/>
                                  <a:gd name="T32" fmla="*/ 6 w 13"/>
                                  <a:gd name="T33" fmla="*/ 2 h 3"/>
                                  <a:gd name="T34" fmla="*/ 7 w 13"/>
                                  <a:gd name="T35" fmla="*/ 2 h 3"/>
                                  <a:gd name="T36" fmla="*/ 8 w 13"/>
                                  <a:gd name="T37" fmla="*/ 2 h 3"/>
                                  <a:gd name="T38" fmla="*/ 8 w 13"/>
                                  <a:gd name="T39" fmla="*/ 2 h 3"/>
                                  <a:gd name="T40" fmla="*/ 9 w 13"/>
                                  <a:gd name="T41" fmla="*/ 2 h 3"/>
                                  <a:gd name="T42" fmla="*/ 10 w 13"/>
                                  <a:gd name="T43" fmla="*/ 3 h 3"/>
                                  <a:gd name="T44" fmla="*/ 11 w 13"/>
                                  <a:gd name="T45" fmla="*/ 3 h 3"/>
                                  <a:gd name="T46" fmla="*/ 11 w 13"/>
                                  <a:gd name="T47" fmla="*/ 3 h 3"/>
                                  <a:gd name="T48" fmla="*/ 12 w 13"/>
                                  <a:gd name="T49" fmla="*/ 3 h 3"/>
                                  <a:gd name="T50" fmla="*/ 12 w 13"/>
                                  <a:gd name="T51" fmla="*/ 3 h 3"/>
                                  <a:gd name="T52" fmla="*/ 13 w 13"/>
                                  <a:gd name="T53" fmla="*/ 2 h 3"/>
                                  <a:gd name="T54" fmla="*/ 13 w 13"/>
                                  <a:gd name="T55" fmla="*/ 2 h 3"/>
                                  <a:gd name="T56" fmla="*/ 13 w 13"/>
                                  <a:gd name="T57" fmla="*/ 2 h 3"/>
                                  <a:gd name="T58" fmla="*/ 13 w 13"/>
                                  <a:gd name="T59" fmla="*/ 1 h 3"/>
                                  <a:gd name="T60" fmla="*/ 13 w 13"/>
                                  <a:gd name="T61" fmla="*/ 1 h 3"/>
                                  <a:gd name="T62" fmla="*/ 13 w 13"/>
                                  <a:gd name="T63" fmla="*/ 1 h 3"/>
                                  <a:gd name="T64" fmla="*/ 12 w 13"/>
                                  <a:gd name="T65" fmla="*/ 1 h 3"/>
                                  <a:gd name="T66" fmla="*/ 12 w 13"/>
                                  <a:gd name="T67" fmla="*/ 1 h 3"/>
                                  <a:gd name="T68" fmla="*/ 11 w 13"/>
                                  <a:gd name="T69" fmla="*/ 1 h 3"/>
                                  <a:gd name="T70" fmla="*/ 10 w 13"/>
                                  <a:gd name="T71" fmla="*/ 1 h 3"/>
                                  <a:gd name="T72" fmla="*/ 10 w 13"/>
                                  <a:gd name="T73" fmla="*/ 1 h 3"/>
                                  <a:gd name="T74" fmla="*/ 9 w 13"/>
                                  <a:gd name="T75" fmla="*/ 1 h 3"/>
                                  <a:gd name="T76" fmla="*/ 8 w 13"/>
                                  <a:gd name="T77" fmla="*/ 0 h 3"/>
                                  <a:gd name="T78" fmla="*/ 7 w 13"/>
                                  <a:gd name="T79" fmla="*/ 0 h 3"/>
                                  <a:gd name="T80" fmla="*/ 7 w 13"/>
                                  <a:gd name="T81" fmla="*/ 0 h 3"/>
                                  <a:gd name="T82" fmla="*/ 6 w 13"/>
                                  <a:gd name="T83" fmla="*/ 0 h 3"/>
                                  <a:gd name="T84" fmla="*/ 5 w 13"/>
                                  <a:gd name="T85" fmla="*/ 0 h 3"/>
                                  <a:gd name="T86" fmla="*/ 5 w 13"/>
                                  <a:gd name="T87" fmla="*/ 0 h 3"/>
                                  <a:gd name="T88" fmla="*/ 4 w 13"/>
                                  <a:gd name="T89" fmla="*/ 1 h 3"/>
                                  <a:gd name="T90" fmla="*/ 3 w 13"/>
                                  <a:gd name="T91" fmla="*/ 1 h 3"/>
                                  <a:gd name="T92" fmla="*/ 3 w 13"/>
                                  <a:gd name="T93" fmla="*/ 1 h 3"/>
                                  <a:gd name="T94" fmla="*/ 2 w 13"/>
                                  <a:gd name="T95" fmla="*/ 1 h 3"/>
                                  <a:gd name="T96" fmla="*/ 1 w 13"/>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 y="1"/>
                                    </a:moveTo>
                                    <a:lnTo>
                                      <a:pt x="1" y="1"/>
                                    </a:lnTo>
                                    <a:lnTo>
                                      <a:pt x="1" y="1"/>
                                    </a:lnTo>
                                    <a:lnTo>
                                      <a:pt x="0" y="1"/>
                                    </a:lnTo>
                                    <a:lnTo>
                                      <a:pt x="0" y="1"/>
                                    </a:lnTo>
                                    <a:lnTo>
                                      <a:pt x="0" y="1"/>
                                    </a:lnTo>
                                    <a:lnTo>
                                      <a:pt x="0" y="1"/>
                                    </a:lnTo>
                                    <a:lnTo>
                                      <a:pt x="0" y="1"/>
                                    </a:lnTo>
                                    <a:lnTo>
                                      <a:pt x="0" y="2"/>
                                    </a:lnTo>
                                    <a:lnTo>
                                      <a:pt x="0" y="2"/>
                                    </a:lnTo>
                                    <a:lnTo>
                                      <a:pt x="0" y="2"/>
                                    </a:lnTo>
                                    <a:lnTo>
                                      <a:pt x="0" y="2"/>
                                    </a:lnTo>
                                    <a:lnTo>
                                      <a:pt x="0" y="2"/>
                                    </a:lnTo>
                                    <a:lnTo>
                                      <a:pt x="0" y="2"/>
                                    </a:lnTo>
                                    <a:lnTo>
                                      <a:pt x="0" y="3"/>
                                    </a:lnTo>
                                    <a:lnTo>
                                      <a:pt x="1" y="3"/>
                                    </a:lnTo>
                                    <a:lnTo>
                                      <a:pt x="1" y="3"/>
                                    </a:lnTo>
                                    <a:lnTo>
                                      <a:pt x="1" y="3"/>
                                    </a:lnTo>
                                    <a:lnTo>
                                      <a:pt x="1" y="3"/>
                                    </a:lnTo>
                                    <a:lnTo>
                                      <a:pt x="2" y="3"/>
                                    </a:lnTo>
                                    <a:lnTo>
                                      <a:pt x="2" y="3"/>
                                    </a:lnTo>
                                    <a:lnTo>
                                      <a:pt x="2" y="3"/>
                                    </a:lnTo>
                                    <a:lnTo>
                                      <a:pt x="3" y="3"/>
                                    </a:lnTo>
                                    <a:lnTo>
                                      <a:pt x="3" y="3"/>
                                    </a:lnTo>
                                    <a:lnTo>
                                      <a:pt x="3" y="3"/>
                                    </a:lnTo>
                                    <a:lnTo>
                                      <a:pt x="4" y="2"/>
                                    </a:lnTo>
                                    <a:lnTo>
                                      <a:pt x="4" y="2"/>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8" y="2"/>
                                    </a:lnTo>
                                    <a:lnTo>
                                      <a:pt x="9" y="2"/>
                                    </a:lnTo>
                                    <a:lnTo>
                                      <a:pt x="9" y="2"/>
                                    </a:lnTo>
                                    <a:lnTo>
                                      <a:pt x="10" y="3"/>
                                    </a:lnTo>
                                    <a:lnTo>
                                      <a:pt x="10" y="3"/>
                                    </a:lnTo>
                                    <a:lnTo>
                                      <a:pt x="10" y="3"/>
                                    </a:lnTo>
                                    <a:lnTo>
                                      <a:pt x="11" y="3"/>
                                    </a:lnTo>
                                    <a:lnTo>
                                      <a:pt x="11" y="3"/>
                                    </a:lnTo>
                                    <a:lnTo>
                                      <a:pt x="11" y="3"/>
                                    </a:lnTo>
                                    <a:lnTo>
                                      <a:pt x="12" y="3"/>
                                    </a:lnTo>
                                    <a:lnTo>
                                      <a:pt x="12" y="3"/>
                                    </a:lnTo>
                                    <a:lnTo>
                                      <a:pt x="12" y="3"/>
                                    </a:lnTo>
                                    <a:lnTo>
                                      <a:pt x="12" y="3"/>
                                    </a:lnTo>
                                    <a:lnTo>
                                      <a:pt x="13" y="3"/>
                                    </a:lnTo>
                                    <a:lnTo>
                                      <a:pt x="13" y="2"/>
                                    </a:lnTo>
                                    <a:lnTo>
                                      <a:pt x="13" y="2"/>
                                    </a:lnTo>
                                    <a:lnTo>
                                      <a:pt x="13" y="2"/>
                                    </a:lnTo>
                                    <a:lnTo>
                                      <a:pt x="13" y="2"/>
                                    </a:lnTo>
                                    <a:lnTo>
                                      <a:pt x="13" y="2"/>
                                    </a:lnTo>
                                    <a:lnTo>
                                      <a:pt x="13" y="2"/>
                                    </a:lnTo>
                                    <a:lnTo>
                                      <a:pt x="13" y="1"/>
                                    </a:lnTo>
                                    <a:lnTo>
                                      <a:pt x="13" y="1"/>
                                    </a:lnTo>
                                    <a:lnTo>
                                      <a:pt x="13" y="1"/>
                                    </a:lnTo>
                                    <a:lnTo>
                                      <a:pt x="13" y="1"/>
                                    </a:lnTo>
                                    <a:lnTo>
                                      <a:pt x="13" y="1"/>
                                    </a:lnTo>
                                    <a:lnTo>
                                      <a:pt x="12" y="1"/>
                                    </a:lnTo>
                                    <a:lnTo>
                                      <a:pt x="12" y="1"/>
                                    </a:lnTo>
                                    <a:lnTo>
                                      <a:pt x="12" y="1"/>
                                    </a:lnTo>
                                    <a:lnTo>
                                      <a:pt x="12" y="1"/>
                                    </a:lnTo>
                                    <a:lnTo>
                                      <a:pt x="11" y="1"/>
                                    </a:lnTo>
                                    <a:lnTo>
                                      <a:pt x="11" y="1"/>
                                    </a:lnTo>
                                    <a:lnTo>
                                      <a:pt x="11" y="1"/>
                                    </a:lnTo>
                                    <a:lnTo>
                                      <a:pt x="10" y="1"/>
                                    </a:lnTo>
                                    <a:lnTo>
                                      <a:pt x="10" y="1"/>
                                    </a:lnTo>
                                    <a:lnTo>
                                      <a:pt x="10" y="1"/>
                                    </a:lnTo>
                                    <a:lnTo>
                                      <a:pt x="9" y="1"/>
                                    </a:lnTo>
                                    <a:lnTo>
                                      <a:pt x="9" y="1"/>
                                    </a:lnTo>
                                    <a:lnTo>
                                      <a:pt x="8" y="1"/>
                                    </a:lnTo>
                                    <a:lnTo>
                                      <a:pt x="8" y="0"/>
                                    </a:lnTo>
                                    <a:lnTo>
                                      <a:pt x="8" y="0"/>
                                    </a:lnTo>
                                    <a:lnTo>
                                      <a:pt x="7" y="0"/>
                                    </a:lnTo>
                                    <a:lnTo>
                                      <a:pt x="7" y="0"/>
                                    </a:lnTo>
                                    <a:lnTo>
                                      <a:pt x="7" y="0"/>
                                    </a:lnTo>
                                    <a:lnTo>
                                      <a:pt x="6" y="0"/>
                                    </a:lnTo>
                                    <a:lnTo>
                                      <a:pt x="6" y="0"/>
                                    </a:lnTo>
                                    <a:lnTo>
                                      <a:pt x="6" y="0"/>
                                    </a:lnTo>
                                    <a:lnTo>
                                      <a:pt x="5" y="0"/>
                                    </a:lnTo>
                                    <a:lnTo>
                                      <a:pt x="5" y="0"/>
                                    </a:lnTo>
                                    <a:lnTo>
                                      <a:pt x="5" y="0"/>
                                    </a:lnTo>
                                    <a:lnTo>
                                      <a:pt x="4" y="1"/>
                                    </a:lnTo>
                                    <a:lnTo>
                                      <a:pt x="4" y="1"/>
                                    </a:lnTo>
                                    <a:lnTo>
                                      <a:pt x="4" y="1"/>
                                    </a:lnTo>
                                    <a:lnTo>
                                      <a:pt x="3" y="1"/>
                                    </a:lnTo>
                                    <a:lnTo>
                                      <a:pt x="3" y="1"/>
                                    </a:lnTo>
                                    <a:lnTo>
                                      <a:pt x="3" y="1"/>
                                    </a:lnTo>
                                    <a:lnTo>
                                      <a:pt x="2" y="1"/>
                                    </a:lnTo>
                                    <a:lnTo>
                                      <a:pt x="2" y="1"/>
                                    </a:lnTo>
                                    <a:lnTo>
                                      <a:pt x="2"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957" name="Group 4957"/>
                          <wpg:cNvGrpSpPr>
                            <a:grpSpLocks/>
                          </wpg:cNvGrpSpPr>
                          <wpg:grpSpPr bwMode="auto">
                            <a:xfrm>
                              <a:off x="804" y="130"/>
                              <a:ext cx="14" cy="14"/>
                              <a:chOff x="804" y="130"/>
                              <a:chExt cx="14" cy="14"/>
                            </a:xfrm>
                          </wpg:grpSpPr>
                          <wps:wsp>
                            <wps:cNvPr id="4958" name="Freeform 4958"/>
                            <wps:cNvSpPr>
                              <a:spLocks/>
                            </wps:cNvSpPr>
                            <wps:spPr bwMode="auto">
                              <a:xfrm>
                                <a:off x="804" y="130"/>
                                <a:ext cx="4" cy="14"/>
                              </a:xfrm>
                              <a:custGeom>
                                <a:avLst/>
                                <a:gdLst>
                                  <a:gd name="T0" fmla="*/ 0 w 4"/>
                                  <a:gd name="T1" fmla="*/ 13 h 14"/>
                                  <a:gd name="T2" fmla="*/ 1 w 4"/>
                                  <a:gd name="T3" fmla="*/ 13 h 14"/>
                                  <a:gd name="T4" fmla="*/ 1 w 4"/>
                                  <a:gd name="T5" fmla="*/ 14 h 14"/>
                                  <a:gd name="T6" fmla="*/ 1 w 4"/>
                                  <a:gd name="T7" fmla="*/ 14 h 14"/>
                                  <a:gd name="T8" fmla="*/ 2 w 4"/>
                                  <a:gd name="T9" fmla="*/ 14 h 14"/>
                                  <a:gd name="T10" fmla="*/ 3 w 4"/>
                                  <a:gd name="T11" fmla="*/ 14 h 14"/>
                                  <a:gd name="T12" fmla="*/ 3 w 4"/>
                                  <a:gd name="T13" fmla="*/ 14 h 14"/>
                                  <a:gd name="T14" fmla="*/ 3 w 4"/>
                                  <a:gd name="T15" fmla="*/ 13 h 14"/>
                                  <a:gd name="T16" fmla="*/ 4 w 4"/>
                                  <a:gd name="T17" fmla="*/ 13 h 14"/>
                                  <a:gd name="T18" fmla="*/ 3 w 4"/>
                                  <a:gd name="T19" fmla="*/ 12 h 14"/>
                                  <a:gd name="T20" fmla="*/ 3 w 4"/>
                                  <a:gd name="T21" fmla="*/ 11 h 14"/>
                                  <a:gd name="T22" fmla="*/ 3 w 4"/>
                                  <a:gd name="T23" fmla="*/ 10 h 14"/>
                                  <a:gd name="T24" fmla="*/ 3 w 4"/>
                                  <a:gd name="T25" fmla="*/ 10 h 14"/>
                                  <a:gd name="T26" fmla="*/ 3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3 w 4"/>
                                  <a:gd name="T39" fmla="*/ 5 h 14"/>
                                  <a:gd name="T40" fmla="*/ 3 w 4"/>
                                  <a:gd name="T41" fmla="*/ 4 h 14"/>
                                  <a:gd name="T42" fmla="*/ 3 w 4"/>
                                  <a:gd name="T43" fmla="*/ 3 h 14"/>
                                  <a:gd name="T44" fmla="*/ 3 w 4"/>
                                  <a:gd name="T45" fmla="*/ 3 h 14"/>
                                  <a:gd name="T46" fmla="*/ 3 w 4"/>
                                  <a:gd name="T47" fmla="*/ 2 h 14"/>
                                  <a:gd name="T48" fmla="*/ 4 w 4"/>
                                  <a:gd name="T49" fmla="*/ 1 h 14"/>
                                  <a:gd name="T50" fmla="*/ 3 w 4"/>
                                  <a:gd name="T51" fmla="*/ 1 h 14"/>
                                  <a:gd name="T52" fmla="*/ 3 w 4"/>
                                  <a:gd name="T53" fmla="*/ 0 h 14"/>
                                  <a:gd name="T54" fmla="*/ 3 w 4"/>
                                  <a:gd name="T55" fmla="*/ 0 h 14"/>
                                  <a:gd name="T56" fmla="*/ 2 w 4"/>
                                  <a:gd name="T57" fmla="*/ 0 h 14"/>
                                  <a:gd name="T58" fmla="*/ 1 w 4"/>
                                  <a:gd name="T59" fmla="*/ 0 h 14"/>
                                  <a:gd name="T60" fmla="*/ 1 w 4"/>
                                  <a:gd name="T61" fmla="*/ 0 h 14"/>
                                  <a:gd name="T62" fmla="*/ 1 w 4"/>
                                  <a:gd name="T63" fmla="*/ 0 h 14"/>
                                  <a:gd name="T64" fmla="*/ 0 w 4"/>
                                  <a:gd name="T65" fmla="*/ 1 h 14"/>
                                  <a:gd name="T66" fmla="*/ 0 w 4"/>
                                  <a:gd name="T67" fmla="*/ 2 h 14"/>
                                  <a:gd name="T68" fmla="*/ 0 w 4"/>
                                  <a:gd name="T69" fmla="*/ 2 h 14"/>
                                  <a:gd name="T70" fmla="*/ 0 w 4"/>
                                  <a:gd name="T71" fmla="*/ 3 h 14"/>
                                  <a:gd name="T72" fmla="*/ 0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0 w 4"/>
                                  <a:gd name="T91" fmla="*/ 10 h 14"/>
                                  <a:gd name="T92" fmla="*/ 0 w 4"/>
                                  <a:gd name="T93" fmla="*/ 11 h 14"/>
                                  <a:gd name="T94" fmla="*/ 0 w 4"/>
                                  <a:gd name="T95" fmla="*/ 11 h 14"/>
                                  <a:gd name="T96" fmla="*/ 0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0" y="13"/>
                                    </a:moveTo>
                                    <a:lnTo>
                                      <a:pt x="0" y="13"/>
                                    </a:lnTo>
                                    <a:lnTo>
                                      <a:pt x="0" y="13"/>
                                    </a:lnTo>
                                    <a:lnTo>
                                      <a:pt x="1" y="13"/>
                                    </a:lnTo>
                                    <a:lnTo>
                                      <a:pt x="1" y="14"/>
                                    </a:lnTo>
                                    <a:lnTo>
                                      <a:pt x="1" y="14"/>
                                    </a:lnTo>
                                    <a:lnTo>
                                      <a:pt x="1" y="14"/>
                                    </a:lnTo>
                                    <a:lnTo>
                                      <a:pt x="1" y="14"/>
                                    </a:lnTo>
                                    <a:lnTo>
                                      <a:pt x="2" y="14"/>
                                    </a:lnTo>
                                    <a:lnTo>
                                      <a:pt x="2" y="14"/>
                                    </a:lnTo>
                                    <a:lnTo>
                                      <a:pt x="2" y="14"/>
                                    </a:lnTo>
                                    <a:lnTo>
                                      <a:pt x="3" y="14"/>
                                    </a:lnTo>
                                    <a:lnTo>
                                      <a:pt x="3" y="14"/>
                                    </a:lnTo>
                                    <a:lnTo>
                                      <a:pt x="3" y="14"/>
                                    </a:lnTo>
                                    <a:lnTo>
                                      <a:pt x="3" y="13"/>
                                    </a:lnTo>
                                    <a:lnTo>
                                      <a:pt x="3" y="13"/>
                                    </a:lnTo>
                                    <a:lnTo>
                                      <a:pt x="3" y="13"/>
                                    </a:lnTo>
                                    <a:lnTo>
                                      <a:pt x="4" y="13"/>
                                    </a:lnTo>
                                    <a:lnTo>
                                      <a:pt x="4"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4" y="2"/>
                                    </a:lnTo>
                                    <a:lnTo>
                                      <a:pt x="4" y="1"/>
                                    </a:lnTo>
                                    <a:lnTo>
                                      <a:pt x="3" y="1"/>
                                    </a:lnTo>
                                    <a:lnTo>
                                      <a:pt x="3" y="1"/>
                                    </a:lnTo>
                                    <a:lnTo>
                                      <a:pt x="3" y="0"/>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59" name="Freeform 4959"/>
                            <wps:cNvSpPr>
                              <a:spLocks/>
                            </wps:cNvSpPr>
                            <wps:spPr bwMode="auto">
                              <a:xfrm>
                                <a:off x="804" y="130"/>
                                <a:ext cx="4" cy="14"/>
                              </a:xfrm>
                              <a:custGeom>
                                <a:avLst/>
                                <a:gdLst>
                                  <a:gd name="T0" fmla="*/ 0 w 4"/>
                                  <a:gd name="T1" fmla="*/ 13 h 14"/>
                                  <a:gd name="T2" fmla="*/ 1 w 4"/>
                                  <a:gd name="T3" fmla="*/ 13 h 14"/>
                                  <a:gd name="T4" fmla="*/ 1 w 4"/>
                                  <a:gd name="T5" fmla="*/ 14 h 14"/>
                                  <a:gd name="T6" fmla="*/ 1 w 4"/>
                                  <a:gd name="T7" fmla="*/ 14 h 14"/>
                                  <a:gd name="T8" fmla="*/ 2 w 4"/>
                                  <a:gd name="T9" fmla="*/ 14 h 14"/>
                                  <a:gd name="T10" fmla="*/ 3 w 4"/>
                                  <a:gd name="T11" fmla="*/ 14 h 14"/>
                                  <a:gd name="T12" fmla="*/ 3 w 4"/>
                                  <a:gd name="T13" fmla="*/ 14 h 14"/>
                                  <a:gd name="T14" fmla="*/ 3 w 4"/>
                                  <a:gd name="T15" fmla="*/ 13 h 14"/>
                                  <a:gd name="T16" fmla="*/ 4 w 4"/>
                                  <a:gd name="T17" fmla="*/ 13 h 14"/>
                                  <a:gd name="T18" fmla="*/ 3 w 4"/>
                                  <a:gd name="T19" fmla="*/ 12 h 14"/>
                                  <a:gd name="T20" fmla="*/ 3 w 4"/>
                                  <a:gd name="T21" fmla="*/ 11 h 14"/>
                                  <a:gd name="T22" fmla="*/ 3 w 4"/>
                                  <a:gd name="T23" fmla="*/ 10 h 14"/>
                                  <a:gd name="T24" fmla="*/ 3 w 4"/>
                                  <a:gd name="T25" fmla="*/ 10 h 14"/>
                                  <a:gd name="T26" fmla="*/ 3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3 w 4"/>
                                  <a:gd name="T39" fmla="*/ 5 h 14"/>
                                  <a:gd name="T40" fmla="*/ 3 w 4"/>
                                  <a:gd name="T41" fmla="*/ 4 h 14"/>
                                  <a:gd name="T42" fmla="*/ 3 w 4"/>
                                  <a:gd name="T43" fmla="*/ 3 h 14"/>
                                  <a:gd name="T44" fmla="*/ 3 w 4"/>
                                  <a:gd name="T45" fmla="*/ 3 h 14"/>
                                  <a:gd name="T46" fmla="*/ 3 w 4"/>
                                  <a:gd name="T47" fmla="*/ 2 h 14"/>
                                  <a:gd name="T48" fmla="*/ 4 w 4"/>
                                  <a:gd name="T49" fmla="*/ 1 h 14"/>
                                  <a:gd name="T50" fmla="*/ 3 w 4"/>
                                  <a:gd name="T51" fmla="*/ 1 h 14"/>
                                  <a:gd name="T52" fmla="*/ 3 w 4"/>
                                  <a:gd name="T53" fmla="*/ 0 h 14"/>
                                  <a:gd name="T54" fmla="*/ 3 w 4"/>
                                  <a:gd name="T55" fmla="*/ 0 h 14"/>
                                  <a:gd name="T56" fmla="*/ 2 w 4"/>
                                  <a:gd name="T57" fmla="*/ 0 h 14"/>
                                  <a:gd name="T58" fmla="*/ 1 w 4"/>
                                  <a:gd name="T59" fmla="*/ 0 h 14"/>
                                  <a:gd name="T60" fmla="*/ 1 w 4"/>
                                  <a:gd name="T61" fmla="*/ 0 h 14"/>
                                  <a:gd name="T62" fmla="*/ 1 w 4"/>
                                  <a:gd name="T63" fmla="*/ 0 h 14"/>
                                  <a:gd name="T64" fmla="*/ 0 w 4"/>
                                  <a:gd name="T65" fmla="*/ 1 h 14"/>
                                  <a:gd name="T66" fmla="*/ 0 w 4"/>
                                  <a:gd name="T67" fmla="*/ 2 h 14"/>
                                  <a:gd name="T68" fmla="*/ 0 w 4"/>
                                  <a:gd name="T69" fmla="*/ 2 h 14"/>
                                  <a:gd name="T70" fmla="*/ 0 w 4"/>
                                  <a:gd name="T71" fmla="*/ 3 h 14"/>
                                  <a:gd name="T72" fmla="*/ 0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0 w 4"/>
                                  <a:gd name="T91" fmla="*/ 10 h 14"/>
                                  <a:gd name="T92" fmla="*/ 0 w 4"/>
                                  <a:gd name="T93" fmla="*/ 11 h 14"/>
                                  <a:gd name="T94" fmla="*/ 0 w 4"/>
                                  <a:gd name="T95" fmla="*/ 11 h 14"/>
                                  <a:gd name="T96" fmla="*/ 0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0" y="13"/>
                                    </a:moveTo>
                                    <a:lnTo>
                                      <a:pt x="0" y="13"/>
                                    </a:lnTo>
                                    <a:lnTo>
                                      <a:pt x="0" y="13"/>
                                    </a:lnTo>
                                    <a:lnTo>
                                      <a:pt x="1" y="13"/>
                                    </a:lnTo>
                                    <a:lnTo>
                                      <a:pt x="1" y="14"/>
                                    </a:lnTo>
                                    <a:lnTo>
                                      <a:pt x="1" y="14"/>
                                    </a:lnTo>
                                    <a:lnTo>
                                      <a:pt x="1" y="14"/>
                                    </a:lnTo>
                                    <a:lnTo>
                                      <a:pt x="1" y="14"/>
                                    </a:lnTo>
                                    <a:lnTo>
                                      <a:pt x="2" y="14"/>
                                    </a:lnTo>
                                    <a:lnTo>
                                      <a:pt x="2" y="14"/>
                                    </a:lnTo>
                                    <a:lnTo>
                                      <a:pt x="2" y="14"/>
                                    </a:lnTo>
                                    <a:lnTo>
                                      <a:pt x="3" y="14"/>
                                    </a:lnTo>
                                    <a:lnTo>
                                      <a:pt x="3" y="14"/>
                                    </a:lnTo>
                                    <a:lnTo>
                                      <a:pt x="3" y="14"/>
                                    </a:lnTo>
                                    <a:lnTo>
                                      <a:pt x="3" y="13"/>
                                    </a:lnTo>
                                    <a:lnTo>
                                      <a:pt x="3" y="13"/>
                                    </a:lnTo>
                                    <a:lnTo>
                                      <a:pt x="3" y="13"/>
                                    </a:lnTo>
                                    <a:lnTo>
                                      <a:pt x="4" y="13"/>
                                    </a:lnTo>
                                    <a:lnTo>
                                      <a:pt x="4"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4" y="2"/>
                                    </a:lnTo>
                                    <a:lnTo>
                                      <a:pt x="4" y="1"/>
                                    </a:lnTo>
                                    <a:lnTo>
                                      <a:pt x="3" y="1"/>
                                    </a:lnTo>
                                    <a:lnTo>
                                      <a:pt x="3" y="1"/>
                                    </a:lnTo>
                                    <a:lnTo>
                                      <a:pt x="3" y="0"/>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60" name="Freeform 4960"/>
                            <wps:cNvSpPr>
                              <a:spLocks/>
                            </wps:cNvSpPr>
                            <wps:spPr bwMode="auto">
                              <a:xfrm>
                                <a:off x="808" y="130"/>
                                <a:ext cx="10" cy="13"/>
                              </a:xfrm>
                              <a:custGeom>
                                <a:avLst/>
                                <a:gdLst>
                                  <a:gd name="T0" fmla="*/ 0 w 10"/>
                                  <a:gd name="T1" fmla="*/ 4 h 13"/>
                                  <a:gd name="T2" fmla="*/ 0 w 10"/>
                                  <a:gd name="T3" fmla="*/ 3 h 13"/>
                                  <a:gd name="T4" fmla="*/ 0 w 10"/>
                                  <a:gd name="T5" fmla="*/ 3 h 13"/>
                                  <a:gd name="T6" fmla="*/ 0 w 10"/>
                                  <a:gd name="T7" fmla="*/ 3 h 13"/>
                                  <a:gd name="T8" fmla="*/ 0 w 10"/>
                                  <a:gd name="T9" fmla="*/ 3 h 13"/>
                                  <a:gd name="T10" fmla="*/ 0 w 10"/>
                                  <a:gd name="T11" fmla="*/ 2 h 13"/>
                                  <a:gd name="T12" fmla="*/ 0 w 10"/>
                                  <a:gd name="T13" fmla="*/ 2 h 13"/>
                                  <a:gd name="T14" fmla="*/ 1 w 10"/>
                                  <a:gd name="T15" fmla="*/ 2 h 13"/>
                                  <a:gd name="T16" fmla="*/ 1 w 10"/>
                                  <a:gd name="T17" fmla="*/ 2 h 13"/>
                                  <a:gd name="T18" fmla="*/ 1 w 10"/>
                                  <a:gd name="T19" fmla="*/ 2 h 13"/>
                                  <a:gd name="T20" fmla="*/ 1 w 10"/>
                                  <a:gd name="T21" fmla="*/ 2 h 13"/>
                                  <a:gd name="T22" fmla="*/ 8 w 10"/>
                                  <a:gd name="T23" fmla="*/ 0 h 13"/>
                                  <a:gd name="T24" fmla="*/ 8 w 10"/>
                                  <a:gd name="T25" fmla="*/ 0 h 13"/>
                                  <a:gd name="T26" fmla="*/ 9 w 10"/>
                                  <a:gd name="T27" fmla="*/ 1 h 13"/>
                                  <a:gd name="T28" fmla="*/ 9 w 10"/>
                                  <a:gd name="T29" fmla="*/ 1 h 13"/>
                                  <a:gd name="T30" fmla="*/ 9 w 10"/>
                                  <a:gd name="T31" fmla="*/ 1 h 13"/>
                                  <a:gd name="T32" fmla="*/ 9 w 10"/>
                                  <a:gd name="T33" fmla="*/ 1 h 13"/>
                                  <a:gd name="T34" fmla="*/ 10 w 10"/>
                                  <a:gd name="T35" fmla="*/ 1 h 13"/>
                                  <a:gd name="T36" fmla="*/ 10 w 10"/>
                                  <a:gd name="T37" fmla="*/ 1 h 13"/>
                                  <a:gd name="T38" fmla="*/ 10 w 10"/>
                                  <a:gd name="T39" fmla="*/ 1 h 13"/>
                                  <a:gd name="T40" fmla="*/ 10 w 10"/>
                                  <a:gd name="T41" fmla="*/ 2 h 13"/>
                                  <a:gd name="T42" fmla="*/ 10 w 10"/>
                                  <a:gd name="T43" fmla="*/ 2 h 13"/>
                                  <a:gd name="T44" fmla="*/ 10 w 10"/>
                                  <a:gd name="T45" fmla="*/ 2 h 13"/>
                                  <a:gd name="T46" fmla="*/ 10 w 10"/>
                                  <a:gd name="T47" fmla="*/ 3 h 13"/>
                                  <a:gd name="T48" fmla="*/ 10 w 10"/>
                                  <a:gd name="T49" fmla="*/ 3 h 13"/>
                                  <a:gd name="T50" fmla="*/ 10 w 10"/>
                                  <a:gd name="T51" fmla="*/ 3 h 13"/>
                                  <a:gd name="T52" fmla="*/ 10 w 10"/>
                                  <a:gd name="T53" fmla="*/ 3 h 13"/>
                                  <a:gd name="T54" fmla="*/ 10 w 10"/>
                                  <a:gd name="T55" fmla="*/ 11 h 13"/>
                                  <a:gd name="T56" fmla="*/ 10 w 10"/>
                                  <a:gd name="T57" fmla="*/ 11 h 13"/>
                                  <a:gd name="T58" fmla="*/ 10 w 10"/>
                                  <a:gd name="T59" fmla="*/ 11 h 13"/>
                                  <a:gd name="T60" fmla="*/ 10 w 10"/>
                                  <a:gd name="T61" fmla="*/ 12 h 13"/>
                                  <a:gd name="T62" fmla="*/ 10 w 10"/>
                                  <a:gd name="T63" fmla="*/ 12 h 13"/>
                                  <a:gd name="T64" fmla="*/ 10 w 10"/>
                                  <a:gd name="T65" fmla="*/ 12 h 13"/>
                                  <a:gd name="T66" fmla="*/ 10 w 10"/>
                                  <a:gd name="T67" fmla="*/ 12 h 13"/>
                                  <a:gd name="T68" fmla="*/ 10 w 10"/>
                                  <a:gd name="T69" fmla="*/ 13 h 13"/>
                                  <a:gd name="T70" fmla="*/ 10 w 10"/>
                                  <a:gd name="T71" fmla="*/ 13 h 13"/>
                                  <a:gd name="T72" fmla="*/ 10 w 10"/>
                                  <a:gd name="T73" fmla="*/ 13 h 13"/>
                                  <a:gd name="T74" fmla="*/ 9 w 10"/>
                                  <a:gd name="T75" fmla="*/ 13 h 13"/>
                                  <a:gd name="T76" fmla="*/ 9 w 10"/>
                                  <a:gd name="T77" fmla="*/ 13 h 13"/>
                                  <a:gd name="T78" fmla="*/ 9 w 10"/>
                                  <a:gd name="T79" fmla="*/ 13 h 13"/>
                                  <a:gd name="T80" fmla="*/ 8 w 10"/>
                                  <a:gd name="T81" fmla="*/ 13 h 13"/>
                                  <a:gd name="T82" fmla="*/ 2 w 10"/>
                                  <a:gd name="T83" fmla="*/ 12 h 13"/>
                                  <a:gd name="T84" fmla="*/ 2 w 10"/>
                                  <a:gd name="T85" fmla="*/ 12 h 13"/>
                                  <a:gd name="T86" fmla="*/ 1 w 10"/>
                                  <a:gd name="T87" fmla="*/ 12 h 13"/>
                                  <a:gd name="T88" fmla="*/ 1 w 10"/>
                                  <a:gd name="T89" fmla="*/ 12 h 13"/>
                                  <a:gd name="T90" fmla="*/ 1 w 10"/>
                                  <a:gd name="T91" fmla="*/ 12 h 13"/>
                                  <a:gd name="T92" fmla="*/ 0 w 10"/>
                                  <a:gd name="T93" fmla="*/ 12 h 13"/>
                                  <a:gd name="T94" fmla="*/ 0 w 10"/>
                                  <a:gd name="T95" fmla="*/ 12 h 13"/>
                                  <a:gd name="T96" fmla="*/ 0 w 10"/>
                                  <a:gd name="T97" fmla="*/ 12 h 13"/>
                                  <a:gd name="T98" fmla="*/ 0 w 10"/>
                                  <a:gd name="T99" fmla="*/ 11 h 13"/>
                                  <a:gd name="T100" fmla="*/ 0 w 10"/>
                                  <a:gd name="T101" fmla="*/ 11 h 13"/>
                                  <a:gd name="T102" fmla="*/ 0 w 10"/>
                                  <a:gd name="T103" fmla="*/ 11 h 13"/>
                                  <a:gd name="T104" fmla="*/ 0 w 10"/>
                                  <a:gd name="T105" fmla="*/ 11 h 13"/>
                                  <a:gd name="T106" fmla="*/ 0 w 10"/>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8" y="0"/>
                                    </a:lnTo>
                                    <a:lnTo>
                                      <a:pt x="8" y="0"/>
                                    </a:lnTo>
                                    <a:lnTo>
                                      <a:pt x="8" y="0"/>
                                    </a:lnTo>
                                    <a:lnTo>
                                      <a:pt x="8" y="0"/>
                                    </a:lnTo>
                                    <a:lnTo>
                                      <a:pt x="8" y="0"/>
                                    </a:lnTo>
                                    <a:lnTo>
                                      <a:pt x="8" y="0"/>
                                    </a:lnTo>
                                    <a:lnTo>
                                      <a:pt x="8" y="0"/>
                                    </a:lnTo>
                                    <a:lnTo>
                                      <a:pt x="8"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8" y="13"/>
                                    </a:lnTo>
                                    <a:lnTo>
                                      <a:pt x="8" y="13"/>
                                    </a:lnTo>
                                    <a:lnTo>
                                      <a:pt x="8" y="13"/>
                                    </a:lnTo>
                                    <a:lnTo>
                                      <a:pt x="8" y="13"/>
                                    </a:lnTo>
                                    <a:lnTo>
                                      <a:pt x="8" y="13"/>
                                    </a:lnTo>
                                    <a:lnTo>
                                      <a:pt x="8" y="13"/>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61" name="Freeform 4961"/>
                            <wps:cNvSpPr>
                              <a:spLocks/>
                            </wps:cNvSpPr>
                            <wps:spPr bwMode="auto">
                              <a:xfrm>
                                <a:off x="808" y="130"/>
                                <a:ext cx="10" cy="13"/>
                              </a:xfrm>
                              <a:custGeom>
                                <a:avLst/>
                                <a:gdLst>
                                  <a:gd name="T0" fmla="*/ 0 w 10"/>
                                  <a:gd name="T1" fmla="*/ 4 h 13"/>
                                  <a:gd name="T2" fmla="*/ 0 w 10"/>
                                  <a:gd name="T3" fmla="*/ 3 h 13"/>
                                  <a:gd name="T4" fmla="*/ 0 w 10"/>
                                  <a:gd name="T5" fmla="*/ 3 h 13"/>
                                  <a:gd name="T6" fmla="*/ 0 w 10"/>
                                  <a:gd name="T7" fmla="*/ 3 h 13"/>
                                  <a:gd name="T8" fmla="*/ 0 w 10"/>
                                  <a:gd name="T9" fmla="*/ 3 h 13"/>
                                  <a:gd name="T10" fmla="*/ 0 w 10"/>
                                  <a:gd name="T11" fmla="*/ 2 h 13"/>
                                  <a:gd name="T12" fmla="*/ 0 w 10"/>
                                  <a:gd name="T13" fmla="*/ 2 h 13"/>
                                  <a:gd name="T14" fmla="*/ 1 w 10"/>
                                  <a:gd name="T15" fmla="*/ 2 h 13"/>
                                  <a:gd name="T16" fmla="*/ 1 w 10"/>
                                  <a:gd name="T17" fmla="*/ 2 h 13"/>
                                  <a:gd name="T18" fmla="*/ 1 w 10"/>
                                  <a:gd name="T19" fmla="*/ 2 h 13"/>
                                  <a:gd name="T20" fmla="*/ 1 w 10"/>
                                  <a:gd name="T21" fmla="*/ 2 h 13"/>
                                  <a:gd name="T22" fmla="*/ 8 w 10"/>
                                  <a:gd name="T23" fmla="*/ 0 h 13"/>
                                  <a:gd name="T24" fmla="*/ 8 w 10"/>
                                  <a:gd name="T25" fmla="*/ 0 h 13"/>
                                  <a:gd name="T26" fmla="*/ 9 w 10"/>
                                  <a:gd name="T27" fmla="*/ 1 h 13"/>
                                  <a:gd name="T28" fmla="*/ 9 w 10"/>
                                  <a:gd name="T29" fmla="*/ 1 h 13"/>
                                  <a:gd name="T30" fmla="*/ 9 w 10"/>
                                  <a:gd name="T31" fmla="*/ 1 h 13"/>
                                  <a:gd name="T32" fmla="*/ 9 w 10"/>
                                  <a:gd name="T33" fmla="*/ 1 h 13"/>
                                  <a:gd name="T34" fmla="*/ 10 w 10"/>
                                  <a:gd name="T35" fmla="*/ 1 h 13"/>
                                  <a:gd name="T36" fmla="*/ 10 w 10"/>
                                  <a:gd name="T37" fmla="*/ 1 h 13"/>
                                  <a:gd name="T38" fmla="*/ 10 w 10"/>
                                  <a:gd name="T39" fmla="*/ 1 h 13"/>
                                  <a:gd name="T40" fmla="*/ 10 w 10"/>
                                  <a:gd name="T41" fmla="*/ 2 h 13"/>
                                  <a:gd name="T42" fmla="*/ 10 w 10"/>
                                  <a:gd name="T43" fmla="*/ 2 h 13"/>
                                  <a:gd name="T44" fmla="*/ 10 w 10"/>
                                  <a:gd name="T45" fmla="*/ 2 h 13"/>
                                  <a:gd name="T46" fmla="*/ 10 w 10"/>
                                  <a:gd name="T47" fmla="*/ 3 h 13"/>
                                  <a:gd name="T48" fmla="*/ 10 w 10"/>
                                  <a:gd name="T49" fmla="*/ 3 h 13"/>
                                  <a:gd name="T50" fmla="*/ 10 w 10"/>
                                  <a:gd name="T51" fmla="*/ 3 h 13"/>
                                  <a:gd name="T52" fmla="*/ 10 w 10"/>
                                  <a:gd name="T53" fmla="*/ 3 h 13"/>
                                  <a:gd name="T54" fmla="*/ 10 w 10"/>
                                  <a:gd name="T55" fmla="*/ 11 h 13"/>
                                  <a:gd name="T56" fmla="*/ 10 w 10"/>
                                  <a:gd name="T57" fmla="*/ 11 h 13"/>
                                  <a:gd name="T58" fmla="*/ 10 w 10"/>
                                  <a:gd name="T59" fmla="*/ 11 h 13"/>
                                  <a:gd name="T60" fmla="*/ 10 w 10"/>
                                  <a:gd name="T61" fmla="*/ 12 h 13"/>
                                  <a:gd name="T62" fmla="*/ 10 w 10"/>
                                  <a:gd name="T63" fmla="*/ 12 h 13"/>
                                  <a:gd name="T64" fmla="*/ 10 w 10"/>
                                  <a:gd name="T65" fmla="*/ 12 h 13"/>
                                  <a:gd name="T66" fmla="*/ 10 w 10"/>
                                  <a:gd name="T67" fmla="*/ 12 h 13"/>
                                  <a:gd name="T68" fmla="*/ 10 w 10"/>
                                  <a:gd name="T69" fmla="*/ 13 h 13"/>
                                  <a:gd name="T70" fmla="*/ 10 w 10"/>
                                  <a:gd name="T71" fmla="*/ 13 h 13"/>
                                  <a:gd name="T72" fmla="*/ 10 w 10"/>
                                  <a:gd name="T73" fmla="*/ 13 h 13"/>
                                  <a:gd name="T74" fmla="*/ 9 w 10"/>
                                  <a:gd name="T75" fmla="*/ 13 h 13"/>
                                  <a:gd name="T76" fmla="*/ 9 w 10"/>
                                  <a:gd name="T77" fmla="*/ 13 h 13"/>
                                  <a:gd name="T78" fmla="*/ 9 w 10"/>
                                  <a:gd name="T79" fmla="*/ 13 h 13"/>
                                  <a:gd name="T80" fmla="*/ 8 w 10"/>
                                  <a:gd name="T81" fmla="*/ 13 h 13"/>
                                  <a:gd name="T82" fmla="*/ 2 w 10"/>
                                  <a:gd name="T83" fmla="*/ 12 h 13"/>
                                  <a:gd name="T84" fmla="*/ 2 w 10"/>
                                  <a:gd name="T85" fmla="*/ 12 h 13"/>
                                  <a:gd name="T86" fmla="*/ 1 w 10"/>
                                  <a:gd name="T87" fmla="*/ 12 h 13"/>
                                  <a:gd name="T88" fmla="*/ 1 w 10"/>
                                  <a:gd name="T89" fmla="*/ 12 h 13"/>
                                  <a:gd name="T90" fmla="*/ 1 w 10"/>
                                  <a:gd name="T91" fmla="*/ 12 h 13"/>
                                  <a:gd name="T92" fmla="*/ 0 w 10"/>
                                  <a:gd name="T93" fmla="*/ 12 h 13"/>
                                  <a:gd name="T94" fmla="*/ 0 w 10"/>
                                  <a:gd name="T95" fmla="*/ 12 h 13"/>
                                  <a:gd name="T96" fmla="*/ 0 w 10"/>
                                  <a:gd name="T97" fmla="*/ 12 h 13"/>
                                  <a:gd name="T98" fmla="*/ 0 w 10"/>
                                  <a:gd name="T99" fmla="*/ 11 h 13"/>
                                  <a:gd name="T100" fmla="*/ 0 w 10"/>
                                  <a:gd name="T101" fmla="*/ 11 h 13"/>
                                  <a:gd name="T102" fmla="*/ 0 w 10"/>
                                  <a:gd name="T103" fmla="*/ 11 h 13"/>
                                  <a:gd name="T104" fmla="*/ 0 w 10"/>
                                  <a:gd name="T105" fmla="*/ 11 h 13"/>
                                  <a:gd name="T106" fmla="*/ 0 w 10"/>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8" y="0"/>
                                    </a:lnTo>
                                    <a:lnTo>
                                      <a:pt x="8" y="0"/>
                                    </a:lnTo>
                                    <a:lnTo>
                                      <a:pt x="8" y="0"/>
                                    </a:lnTo>
                                    <a:lnTo>
                                      <a:pt x="8" y="0"/>
                                    </a:lnTo>
                                    <a:lnTo>
                                      <a:pt x="8" y="0"/>
                                    </a:lnTo>
                                    <a:lnTo>
                                      <a:pt x="8" y="0"/>
                                    </a:lnTo>
                                    <a:lnTo>
                                      <a:pt x="8" y="0"/>
                                    </a:lnTo>
                                    <a:lnTo>
                                      <a:pt x="8"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8" y="13"/>
                                    </a:lnTo>
                                    <a:lnTo>
                                      <a:pt x="8" y="13"/>
                                    </a:lnTo>
                                    <a:lnTo>
                                      <a:pt x="8" y="13"/>
                                    </a:lnTo>
                                    <a:lnTo>
                                      <a:pt x="8" y="13"/>
                                    </a:lnTo>
                                    <a:lnTo>
                                      <a:pt x="8" y="13"/>
                                    </a:lnTo>
                                    <a:lnTo>
                                      <a:pt x="8" y="13"/>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62" name="Freeform 4962"/>
                            <wps:cNvSpPr>
                              <a:spLocks/>
                            </wps:cNvSpPr>
                            <wps:spPr bwMode="auto">
                              <a:xfrm>
                                <a:off x="806" y="131"/>
                                <a:ext cx="2" cy="3"/>
                              </a:xfrm>
                              <a:custGeom>
                                <a:avLst/>
                                <a:gdLst>
                                  <a:gd name="T0" fmla="*/ 0 w 2"/>
                                  <a:gd name="T1" fmla="*/ 2 h 3"/>
                                  <a:gd name="T2" fmla="*/ 1 w 2"/>
                                  <a:gd name="T3" fmla="*/ 3 h 3"/>
                                  <a:gd name="T4" fmla="*/ 2 w 2"/>
                                  <a:gd name="T5" fmla="*/ 3 h 3"/>
                                  <a:gd name="T6" fmla="*/ 2 w 2"/>
                                  <a:gd name="T7" fmla="*/ 3 h 3"/>
                                  <a:gd name="T8" fmla="*/ 2 w 2"/>
                                  <a:gd name="T9" fmla="*/ 3 h 3"/>
                                  <a:gd name="T10" fmla="*/ 2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63" name="Freeform 4963"/>
                            <wps:cNvSpPr>
                              <a:spLocks/>
                            </wps:cNvSpPr>
                            <wps:spPr bwMode="auto">
                              <a:xfrm>
                                <a:off x="806" y="131"/>
                                <a:ext cx="2" cy="3"/>
                              </a:xfrm>
                              <a:custGeom>
                                <a:avLst/>
                                <a:gdLst>
                                  <a:gd name="T0" fmla="*/ 0 w 2"/>
                                  <a:gd name="T1" fmla="*/ 2 h 3"/>
                                  <a:gd name="T2" fmla="*/ 1 w 2"/>
                                  <a:gd name="T3" fmla="*/ 3 h 3"/>
                                  <a:gd name="T4" fmla="*/ 2 w 2"/>
                                  <a:gd name="T5" fmla="*/ 3 h 3"/>
                                  <a:gd name="T6" fmla="*/ 2 w 2"/>
                                  <a:gd name="T7" fmla="*/ 3 h 3"/>
                                  <a:gd name="T8" fmla="*/ 2 w 2"/>
                                  <a:gd name="T9" fmla="*/ 3 h 3"/>
                                  <a:gd name="T10" fmla="*/ 2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64" name="Freeform 4964"/>
                            <wps:cNvSpPr>
                              <a:spLocks/>
                            </wps:cNvSpPr>
                            <wps:spPr bwMode="auto">
                              <a:xfrm>
                                <a:off x="806" y="139"/>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65" name="Freeform 4965"/>
                            <wps:cNvSpPr>
                              <a:spLocks/>
                            </wps:cNvSpPr>
                            <wps:spPr bwMode="auto">
                              <a:xfrm>
                                <a:off x="806" y="139"/>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66" name="Freeform 4966"/>
                            <wps:cNvSpPr>
                              <a:spLocks/>
                            </wps:cNvSpPr>
                            <wps:spPr bwMode="auto">
                              <a:xfrm>
                                <a:off x="807" y="137"/>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67" name="Freeform 4967"/>
                            <wps:cNvSpPr>
                              <a:spLocks/>
                            </wps:cNvSpPr>
                            <wps:spPr bwMode="auto">
                              <a:xfrm>
                                <a:off x="807" y="137"/>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68" name="Freeform 4968"/>
                            <wps:cNvSpPr>
                              <a:spLocks/>
                            </wps:cNvSpPr>
                            <wps:spPr bwMode="auto">
                              <a:xfrm>
                                <a:off x="807" y="135"/>
                                <a:ext cx="1" cy="1"/>
                              </a:xfrm>
                              <a:custGeom>
                                <a:avLst/>
                                <a:gdLst>
                                  <a:gd name="T0" fmla="*/ 1 w 1"/>
                                  <a:gd name="T1" fmla="*/ 1 h 1"/>
                                  <a:gd name="T2" fmla="*/ 0 w 1"/>
                                  <a:gd name="T3" fmla="*/ 1 h 1"/>
                                  <a:gd name="T4" fmla="*/ 0 w 1"/>
                                  <a:gd name="T5" fmla="*/ 0 h 1"/>
                                  <a:gd name="T6" fmla="*/ 1 w 1"/>
                                  <a:gd name="T7" fmla="*/ 1 h 1"/>
                                  <a:gd name="T8" fmla="*/ 1 w 1"/>
                                  <a:gd name="T9" fmla="*/ 1 h 1"/>
                                  <a:gd name="T10" fmla="*/ 1 w 1"/>
                                  <a:gd name="T11" fmla="*/ 1 h 1"/>
                                  <a:gd name="T12" fmla="*/ 1 w 1"/>
                                  <a:gd name="T13" fmla="*/ 1 h 1"/>
                                  <a:gd name="T14" fmla="*/ 1 w 1"/>
                                  <a:gd name="T15" fmla="*/ 1 h 1"/>
                                  <a:gd name="T16" fmla="*/ 1 w 1"/>
                                  <a:gd name="T17" fmla="*/ 1 h 1"/>
                                  <a:gd name="T18" fmla="*/ 1 w 1"/>
                                  <a:gd name="T19" fmla="*/ 1 h 1"/>
                                  <a:gd name="T20" fmla="*/ 1 w 1"/>
                                  <a:gd name="T21" fmla="*/ 1 h 1"/>
                                  <a:gd name="T22" fmla="*/ 1 w 1"/>
                                  <a:gd name="T23" fmla="*/ 1 h 1"/>
                                  <a:gd name="T24" fmla="*/ 1 w 1"/>
                                  <a:gd name="T25" fmla="*/ 1 h 1"/>
                                  <a:gd name="T26" fmla="*/ 1 w 1"/>
                                  <a:gd name="T27" fmla="*/ 1 h 1"/>
                                  <a:gd name="T28" fmla="*/ 1 w 1"/>
                                  <a:gd name="T29" fmla="*/ 1 h 1"/>
                                  <a:gd name="T30" fmla="*/ 1 w 1"/>
                                  <a:gd name="T31" fmla="*/ 1 h 1"/>
                                  <a:gd name="T32" fmla="*/ 1 w 1"/>
                                  <a:gd name="T33" fmla="*/ 1 h 1"/>
                                  <a:gd name="T34" fmla="*/ 1 w 1"/>
                                  <a:gd name="T35" fmla="*/ 1 h 1"/>
                                  <a:gd name="T36" fmla="*/ 1 w 1"/>
                                  <a:gd name="T37" fmla="*/ 1 h 1"/>
                                  <a:gd name="T38" fmla="*/ 1 w 1"/>
                                  <a:gd name="T39" fmla="*/ 1 h 1"/>
                                  <a:gd name="T40" fmla="*/ 1 w 1"/>
                                  <a:gd name="T41" fmla="*/ 1 h 1"/>
                                  <a:gd name="T42" fmla="*/ 1 w 1"/>
                                  <a:gd name="T43" fmla="*/ 1 h 1"/>
                                  <a:gd name="T44" fmla="*/ 1 w 1"/>
                                  <a:gd name="T45" fmla="*/ 1 h 1"/>
                                  <a:gd name="T46" fmla="*/ 1 w 1"/>
                                  <a:gd name="T47" fmla="*/ 1 h 1"/>
                                  <a:gd name="T48" fmla="*/ 1 w 1"/>
                                  <a:gd name="T49" fmla="*/ 1 h 1"/>
                                  <a:gd name="T50" fmla="*/ 1 w 1"/>
                                  <a:gd name="T51" fmla="*/ 1 h 1"/>
                                  <a:gd name="T52" fmla="*/ 1 w 1"/>
                                  <a:gd name="T53" fmla="*/ 1 h 1"/>
                                  <a:gd name="T54" fmla="*/ 1 w 1"/>
                                  <a:gd name="T55" fmla="*/ 1 h 1"/>
                                  <a:gd name="T56" fmla="*/ 1 w 1"/>
                                  <a:gd name="T57" fmla="*/ 1 h 1"/>
                                  <a:gd name="T58" fmla="*/ 1 w 1"/>
                                  <a:gd name="T59" fmla="*/ 1 h 1"/>
                                  <a:gd name="T60" fmla="*/ 1 w 1"/>
                                  <a:gd name="T61" fmla="*/ 1 h 1"/>
                                  <a:gd name="T62" fmla="*/ 1 w 1"/>
                                  <a:gd name="T63" fmla="*/ 1 h 1"/>
                                  <a:gd name="T64" fmla="*/ 1 w 1"/>
                                  <a:gd name="T65" fmla="*/ 1 h 1"/>
                                  <a:gd name="T66" fmla="*/ 1 w 1"/>
                                  <a:gd name="T67" fmla="*/ 1 h 1"/>
                                  <a:gd name="T68" fmla="*/ 1 w 1"/>
                                  <a:gd name="T69" fmla="*/ 1 h 1"/>
                                  <a:gd name="T70" fmla="*/ 1 w 1"/>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1" y="1"/>
                                    </a:moveTo>
                                    <a:lnTo>
                                      <a:pt x="0" y="1"/>
                                    </a:lnTo>
                                    <a:lnTo>
                                      <a:pt x="0"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69" name="Freeform 4969"/>
                            <wps:cNvSpPr>
                              <a:spLocks/>
                            </wps:cNvSpPr>
                            <wps:spPr bwMode="auto">
                              <a:xfrm>
                                <a:off x="807" y="135"/>
                                <a:ext cx="1" cy="1"/>
                              </a:xfrm>
                              <a:custGeom>
                                <a:avLst/>
                                <a:gdLst>
                                  <a:gd name="T0" fmla="*/ 1 w 1"/>
                                  <a:gd name="T1" fmla="*/ 1 h 1"/>
                                  <a:gd name="T2" fmla="*/ 0 w 1"/>
                                  <a:gd name="T3" fmla="*/ 1 h 1"/>
                                  <a:gd name="T4" fmla="*/ 0 w 1"/>
                                  <a:gd name="T5" fmla="*/ 0 h 1"/>
                                  <a:gd name="T6" fmla="*/ 1 w 1"/>
                                  <a:gd name="T7" fmla="*/ 1 h 1"/>
                                  <a:gd name="T8" fmla="*/ 1 w 1"/>
                                  <a:gd name="T9" fmla="*/ 1 h 1"/>
                                  <a:gd name="T10" fmla="*/ 1 w 1"/>
                                  <a:gd name="T11" fmla="*/ 1 h 1"/>
                                  <a:gd name="T12" fmla="*/ 1 w 1"/>
                                  <a:gd name="T13" fmla="*/ 1 h 1"/>
                                  <a:gd name="T14" fmla="*/ 1 w 1"/>
                                  <a:gd name="T15" fmla="*/ 1 h 1"/>
                                  <a:gd name="T16" fmla="*/ 1 w 1"/>
                                  <a:gd name="T17" fmla="*/ 1 h 1"/>
                                  <a:gd name="T18" fmla="*/ 1 w 1"/>
                                  <a:gd name="T19" fmla="*/ 1 h 1"/>
                                  <a:gd name="T20" fmla="*/ 1 w 1"/>
                                  <a:gd name="T21" fmla="*/ 1 h 1"/>
                                  <a:gd name="T22" fmla="*/ 1 w 1"/>
                                  <a:gd name="T23" fmla="*/ 1 h 1"/>
                                  <a:gd name="T24" fmla="*/ 1 w 1"/>
                                  <a:gd name="T25" fmla="*/ 1 h 1"/>
                                  <a:gd name="T26" fmla="*/ 1 w 1"/>
                                  <a:gd name="T27" fmla="*/ 1 h 1"/>
                                  <a:gd name="T28" fmla="*/ 1 w 1"/>
                                  <a:gd name="T29" fmla="*/ 1 h 1"/>
                                  <a:gd name="T30" fmla="*/ 1 w 1"/>
                                  <a:gd name="T31" fmla="*/ 1 h 1"/>
                                  <a:gd name="T32" fmla="*/ 1 w 1"/>
                                  <a:gd name="T33" fmla="*/ 1 h 1"/>
                                  <a:gd name="T34" fmla="*/ 1 w 1"/>
                                  <a:gd name="T35" fmla="*/ 1 h 1"/>
                                  <a:gd name="T36" fmla="*/ 1 w 1"/>
                                  <a:gd name="T37" fmla="*/ 1 h 1"/>
                                  <a:gd name="T38" fmla="*/ 1 w 1"/>
                                  <a:gd name="T39" fmla="*/ 1 h 1"/>
                                  <a:gd name="T40" fmla="*/ 1 w 1"/>
                                  <a:gd name="T41" fmla="*/ 1 h 1"/>
                                  <a:gd name="T42" fmla="*/ 1 w 1"/>
                                  <a:gd name="T43" fmla="*/ 1 h 1"/>
                                  <a:gd name="T44" fmla="*/ 1 w 1"/>
                                  <a:gd name="T45" fmla="*/ 1 h 1"/>
                                  <a:gd name="T46" fmla="*/ 1 w 1"/>
                                  <a:gd name="T47" fmla="*/ 1 h 1"/>
                                  <a:gd name="T48" fmla="*/ 1 w 1"/>
                                  <a:gd name="T49" fmla="*/ 1 h 1"/>
                                  <a:gd name="T50" fmla="*/ 1 w 1"/>
                                  <a:gd name="T51" fmla="*/ 1 h 1"/>
                                  <a:gd name="T52" fmla="*/ 1 w 1"/>
                                  <a:gd name="T53" fmla="*/ 1 h 1"/>
                                  <a:gd name="T54" fmla="*/ 1 w 1"/>
                                  <a:gd name="T55" fmla="*/ 1 h 1"/>
                                  <a:gd name="T56" fmla="*/ 1 w 1"/>
                                  <a:gd name="T57" fmla="*/ 1 h 1"/>
                                  <a:gd name="T58" fmla="*/ 1 w 1"/>
                                  <a:gd name="T59" fmla="*/ 1 h 1"/>
                                  <a:gd name="T60" fmla="*/ 1 w 1"/>
                                  <a:gd name="T61" fmla="*/ 1 h 1"/>
                                  <a:gd name="T62" fmla="*/ 1 w 1"/>
                                  <a:gd name="T63" fmla="*/ 1 h 1"/>
                                  <a:gd name="T64" fmla="*/ 1 w 1"/>
                                  <a:gd name="T65" fmla="*/ 1 h 1"/>
                                  <a:gd name="T66" fmla="*/ 1 w 1"/>
                                  <a:gd name="T67" fmla="*/ 1 h 1"/>
                                  <a:gd name="T68" fmla="*/ 1 w 1"/>
                                  <a:gd name="T69" fmla="*/ 1 h 1"/>
                                  <a:gd name="T70" fmla="*/ 1 w 1"/>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1" y="1"/>
                                    </a:moveTo>
                                    <a:lnTo>
                                      <a:pt x="0" y="1"/>
                                    </a:lnTo>
                                    <a:lnTo>
                                      <a:pt x="0"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70" name="Freeform 4970"/>
                            <wps:cNvSpPr>
                              <a:spLocks/>
                            </wps:cNvSpPr>
                            <wps:spPr bwMode="auto">
                              <a:xfrm>
                                <a:off x="805" y="130"/>
                                <a:ext cx="3" cy="14"/>
                              </a:xfrm>
                              <a:custGeom>
                                <a:avLst/>
                                <a:gdLst>
                                  <a:gd name="T0" fmla="*/ 1 w 3"/>
                                  <a:gd name="T1" fmla="*/ 13 h 14"/>
                                  <a:gd name="T2" fmla="*/ 1 w 3"/>
                                  <a:gd name="T3" fmla="*/ 13 h 14"/>
                                  <a:gd name="T4" fmla="*/ 1 w 3"/>
                                  <a:gd name="T5" fmla="*/ 14 h 14"/>
                                  <a:gd name="T6" fmla="*/ 1 w 3"/>
                                  <a:gd name="T7" fmla="*/ 14 h 14"/>
                                  <a:gd name="T8" fmla="*/ 2 w 3"/>
                                  <a:gd name="T9" fmla="*/ 14 h 14"/>
                                  <a:gd name="T10" fmla="*/ 2 w 3"/>
                                  <a:gd name="T11" fmla="*/ 14 h 14"/>
                                  <a:gd name="T12" fmla="*/ 2 w 3"/>
                                  <a:gd name="T13" fmla="*/ 13 h 14"/>
                                  <a:gd name="T14" fmla="*/ 2 w 3"/>
                                  <a:gd name="T15" fmla="*/ 13 h 14"/>
                                  <a:gd name="T16" fmla="*/ 3 w 3"/>
                                  <a:gd name="T17" fmla="*/ 12 h 14"/>
                                  <a:gd name="T18" fmla="*/ 2 w 3"/>
                                  <a:gd name="T19" fmla="*/ 12 h 14"/>
                                  <a:gd name="T20" fmla="*/ 2 w 3"/>
                                  <a:gd name="T21" fmla="*/ 11 h 14"/>
                                  <a:gd name="T22" fmla="*/ 2 w 3"/>
                                  <a:gd name="T23" fmla="*/ 10 h 14"/>
                                  <a:gd name="T24" fmla="*/ 2 w 3"/>
                                  <a:gd name="T25" fmla="*/ 10 h 14"/>
                                  <a:gd name="T26" fmla="*/ 2 w 3"/>
                                  <a:gd name="T27" fmla="*/ 9 h 14"/>
                                  <a:gd name="T28" fmla="*/ 2 w 3"/>
                                  <a:gd name="T29" fmla="*/ 8 h 14"/>
                                  <a:gd name="T30" fmla="*/ 2 w 3"/>
                                  <a:gd name="T31" fmla="*/ 8 h 14"/>
                                  <a:gd name="T32" fmla="*/ 2 w 3"/>
                                  <a:gd name="T33" fmla="*/ 7 h 14"/>
                                  <a:gd name="T34" fmla="*/ 2 w 3"/>
                                  <a:gd name="T35" fmla="*/ 6 h 14"/>
                                  <a:gd name="T36" fmla="*/ 2 w 3"/>
                                  <a:gd name="T37" fmla="*/ 6 h 14"/>
                                  <a:gd name="T38" fmla="*/ 2 w 3"/>
                                  <a:gd name="T39" fmla="*/ 5 h 14"/>
                                  <a:gd name="T40" fmla="*/ 2 w 3"/>
                                  <a:gd name="T41" fmla="*/ 4 h 14"/>
                                  <a:gd name="T42" fmla="*/ 2 w 3"/>
                                  <a:gd name="T43" fmla="*/ 3 h 14"/>
                                  <a:gd name="T44" fmla="*/ 2 w 3"/>
                                  <a:gd name="T45" fmla="*/ 3 h 14"/>
                                  <a:gd name="T46" fmla="*/ 2 w 3"/>
                                  <a:gd name="T47" fmla="*/ 2 h 14"/>
                                  <a:gd name="T48" fmla="*/ 3 w 3"/>
                                  <a:gd name="T49" fmla="*/ 1 h 14"/>
                                  <a:gd name="T50" fmla="*/ 2 w 3"/>
                                  <a:gd name="T51" fmla="*/ 1 h 14"/>
                                  <a:gd name="T52" fmla="*/ 2 w 3"/>
                                  <a:gd name="T53" fmla="*/ 0 h 14"/>
                                  <a:gd name="T54" fmla="*/ 2 w 3"/>
                                  <a:gd name="T55" fmla="*/ 0 h 14"/>
                                  <a:gd name="T56" fmla="*/ 2 w 3"/>
                                  <a:gd name="T57" fmla="*/ 0 h 14"/>
                                  <a:gd name="T58" fmla="*/ 1 w 3"/>
                                  <a:gd name="T59" fmla="*/ 0 h 14"/>
                                  <a:gd name="T60" fmla="*/ 1 w 3"/>
                                  <a:gd name="T61" fmla="*/ 0 h 14"/>
                                  <a:gd name="T62" fmla="*/ 1 w 3"/>
                                  <a:gd name="T63" fmla="*/ 1 h 14"/>
                                  <a:gd name="T64" fmla="*/ 1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2"/>
                                    </a:moveTo>
                                    <a:lnTo>
                                      <a:pt x="1" y="13"/>
                                    </a:lnTo>
                                    <a:lnTo>
                                      <a:pt x="1" y="13"/>
                                    </a:lnTo>
                                    <a:lnTo>
                                      <a:pt x="1" y="13"/>
                                    </a:lnTo>
                                    <a:lnTo>
                                      <a:pt x="1" y="13"/>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3" y="12"/>
                                    </a:lnTo>
                                    <a:lnTo>
                                      <a:pt x="3"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3" y="2"/>
                                    </a:lnTo>
                                    <a:lnTo>
                                      <a:pt x="3" y="1"/>
                                    </a:lnTo>
                                    <a:lnTo>
                                      <a:pt x="2" y="1"/>
                                    </a:lnTo>
                                    <a:lnTo>
                                      <a:pt x="2" y="1"/>
                                    </a:lnTo>
                                    <a:lnTo>
                                      <a:pt x="2" y="1"/>
                                    </a:lnTo>
                                    <a:lnTo>
                                      <a:pt x="2" y="0"/>
                                    </a:lnTo>
                                    <a:lnTo>
                                      <a:pt x="2" y="0"/>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71" name="Freeform 4971"/>
                            <wps:cNvSpPr>
                              <a:spLocks/>
                            </wps:cNvSpPr>
                            <wps:spPr bwMode="auto">
                              <a:xfrm>
                                <a:off x="805" y="130"/>
                                <a:ext cx="3" cy="14"/>
                              </a:xfrm>
                              <a:custGeom>
                                <a:avLst/>
                                <a:gdLst>
                                  <a:gd name="T0" fmla="*/ 1 w 3"/>
                                  <a:gd name="T1" fmla="*/ 13 h 14"/>
                                  <a:gd name="T2" fmla="*/ 1 w 3"/>
                                  <a:gd name="T3" fmla="*/ 13 h 14"/>
                                  <a:gd name="T4" fmla="*/ 1 w 3"/>
                                  <a:gd name="T5" fmla="*/ 14 h 14"/>
                                  <a:gd name="T6" fmla="*/ 1 w 3"/>
                                  <a:gd name="T7" fmla="*/ 14 h 14"/>
                                  <a:gd name="T8" fmla="*/ 2 w 3"/>
                                  <a:gd name="T9" fmla="*/ 14 h 14"/>
                                  <a:gd name="T10" fmla="*/ 2 w 3"/>
                                  <a:gd name="T11" fmla="*/ 14 h 14"/>
                                  <a:gd name="T12" fmla="*/ 2 w 3"/>
                                  <a:gd name="T13" fmla="*/ 13 h 14"/>
                                  <a:gd name="T14" fmla="*/ 2 w 3"/>
                                  <a:gd name="T15" fmla="*/ 13 h 14"/>
                                  <a:gd name="T16" fmla="*/ 3 w 3"/>
                                  <a:gd name="T17" fmla="*/ 12 h 14"/>
                                  <a:gd name="T18" fmla="*/ 2 w 3"/>
                                  <a:gd name="T19" fmla="*/ 12 h 14"/>
                                  <a:gd name="T20" fmla="*/ 2 w 3"/>
                                  <a:gd name="T21" fmla="*/ 11 h 14"/>
                                  <a:gd name="T22" fmla="*/ 2 w 3"/>
                                  <a:gd name="T23" fmla="*/ 10 h 14"/>
                                  <a:gd name="T24" fmla="*/ 2 w 3"/>
                                  <a:gd name="T25" fmla="*/ 10 h 14"/>
                                  <a:gd name="T26" fmla="*/ 2 w 3"/>
                                  <a:gd name="T27" fmla="*/ 9 h 14"/>
                                  <a:gd name="T28" fmla="*/ 2 w 3"/>
                                  <a:gd name="T29" fmla="*/ 8 h 14"/>
                                  <a:gd name="T30" fmla="*/ 2 w 3"/>
                                  <a:gd name="T31" fmla="*/ 8 h 14"/>
                                  <a:gd name="T32" fmla="*/ 2 w 3"/>
                                  <a:gd name="T33" fmla="*/ 7 h 14"/>
                                  <a:gd name="T34" fmla="*/ 2 w 3"/>
                                  <a:gd name="T35" fmla="*/ 6 h 14"/>
                                  <a:gd name="T36" fmla="*/ 2 w 3"/>
                                  <a:gd name="T37" fmla="*/ 6 h 14"/>
                                  <a:gd name="T38" fmla="*/ 2 w 3"/>
                                  <a:gd name="T39" fmla="*/ 5 h 14"/>
                                  <a:gd name="T40" fmla="*/ 2 w 3"/>
                                  <a:gd name="T41" fmla="*/ 4 h 14"/>
                                  <a:gd name="T42" fmla="*/ 2 w 3"/>
                                  <a:gd name="T43" fmla="*/ 3 h 14"/>
                                  <a:gd name="T44" fmla="*/ 2 w 3"/>
                                  <a:gd name="T45" fmla="*/ 3 h 14"/>
                                  <a:gd name="T46" fmla="*/ 2 w 3"/>
                                  <a:gd name="T47" fmla="*/ 2 h 14"/>
                                  <a:gd name="T48" fmla="*/ 3 w 3"/>
                                  <a:gd name="T49" fmla="*/ 1 h 14"/>
                                  <a:gd name="T50" fmla="*/ 2 w 3"/>
                                  <a:gd name="T51" fmla="*/ 1 h 14"/>
                                  <a:gd name="T52" fmla="*/ 2 w 3"/>
                                  <a:gd name="T53" fmla="*/ 0 h 14"/>
                                  <a:gd name="T54" fmla="*/ 2 w 3"/>
                                  <a:gd name="T55" fmla="*/ 0 h 14"/>
                                  <a:gd name="T56" fmla="*/ 2 w 3"/>
                                  <a:gd name="T57" fmla="*/ 0 h 14"/>
                                  <a:gd name="T58" fmla="*/ 1 w 3"/>
                                  <a:gd name="T59" fmla="*/ 0 h 14"/>
                                  <a:gd name="T60" fmla="*/ 1 w 3"/>
                                  <a:gd name="T61" fmla="*/ 0 h 14"/>
                                  <a:gd name="T62" fmla="*/ 1 w 3"/>
                                  <a:gd name="T63" fmla="*/ 1 h 14"/>
                                  <a:gd name="T64" fmla="*/ 1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2"/>
                                    </a:moveTo>
                                    <a:lnTo>
                                      <a:pt x="1" y="13"/>
                                    </a:lnTo>
                                    <a:lnTo>
                                      <a:pt x="1" y="13"/>
                                    </a:lnTo>
                                    <a:lnTo>
                                      <a:pt x="1" y="13"/>
                                    </a:lnTo>
                                    <a:lnTo>
                                      <a:pt x="1" y="13"/>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3" y="12"/>
                                    </a:lnTo>
                                    <a:lnTo>
                                      <a:pt x="3"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3" y="2"/>
                                    </a:lnTo>
                                    <a:lnTo>
                                      <a:pt x="3" y="1"/>
                                    </a:lnTo>
                                    <a:lnTo>
                                      <a:pt x="2" y="1"/>
                                    </a:lnTo>
                                    <a:lnTo>
                                      <a:pt x="2" y="1"/>
                                    </a:lnTo>
                                    <a:lnTo>
                                      <a:pt x="2" y="1"/>
                                    </a:lnTo>
                                    <a:lnTo>
                                      <a:pt x="2" y="0"/>
                                    </a:lnTo>
                                    <a:lnTo>
                                      <a:pt x="2" y="0"/>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4972" name="Group 4972"/>
                          <wpg:cNvGrpSpPr>
                            <a:grpSpLocks/>
                          </wpg:cNvGrpSpPr>
                          <wpg:grpSpPr bwMode="auto">
                            <a:xfrm>
                              <a:off x="825" y="149"/>
                              <a:ext cx="14" cy="15"/>
                              <a:chOff x="825" y="149"/>
                              <a:chExt cx="14" cy="15"/>
                            </a:xfrm>
                          </wpg:grpSpPr>
                          <wps:wsp>
                            <wps:cNvPr id="4973" name="Freeform 4973"/>
                            <wps:cNvSpPr>
                              <a:spLocks/>
                            </wps:cNvSpPr>
                            <wps:spPr bwMode="auto">
                              <a:xfrm>
                                <a:off x="825" y="160"/>
                                <a:ext cx="14" cy="4"/>
                              </a:xfrm>
                              <a:custGeom>
                                <a:avLst/>
                                <a:gdLst>
                                  <a:gd name="T0" fmla="*/ 13 w 14"/>
                                  <a:gd name="T1" fmla="*/ 4 h 4"/>
                                  <a:gd name="T2" fmla="*/ 13 w 14"/>
                                  <a:gd name="T3" fmla="*/ 3 h 4"/>
                                  <a:gd name="T4" fmla="*/ 14 w 14"/>
                                  <a:gd name="T5" fmla="*/ 3 h 4"/>
                                  <a:gd name="T6" fmla="*/ 14 w 14"/>
                                  <a:gd name="T7" fmla="*/ 2 h 4"/>
                                  <a:gd name="T8" fmla="*/ 14 w 14"/>
                                  <a:gd name="T9" fmla="*/ 2 h 4"/>
                                  <a:gd name="T10" fmla="*/ 14 w 14"/>
                                  <a:gd name="T11" fmla="*/ 1 h 4"/>
                                  <a:gd name="T12" fmla="*/ 14 w 14"/>
                                  <a:gd name="T13" fmla="*/ 1 h 4"/>
                                  <a:gd name="T14" fmla="*/ 13 w 14"/>
                                  <a:gd name="T15" fmla="*/ 1 h 4"/>
                                  <a:gd name="T16" fmla="*/ 13 w 14"/>
                                  <a:gd name="T17" fmla="*/ 0 h 4"/>
                                  <a:gd name="T18" fmla="*/ 12 w 14"/>
                                  <a:gd name="T19" fmla="*/ 0 h 4"/>
                                  <a:gd name="T20" fmla="*/ 11 w 14"/>
                                  <a:gd name="T21" fmla="*/ 1 h 4"/>
                                  <a:gd name="T22" fmla="*/ 11 w 14"/>
                                  <a:gd name="T23" fmla="*/ 1 h 4"/>
                                  <a:gd name="T24" fmla="*/ 10 w 14"/>
                                  <a:gd name="T25" fmla="*/ 1 h 4"/>
                                  <a:gd name="T26" fmla="*/ 9 w 14"/>
                                  <a:gd name="T27" fmla="*/ 1 h 4"/>
                                  <a:gd name="T28" fmla="*/ 9 w 14"/>
                                  <a:gd name="T29" fmla="*/ 1 h 4"/>
                                  <a:gd name="T30" fmla="*/ 8 w 14"/>
                                  <a:gd name="T31" fmla="*/ 1 h 4"/>
                                  <a:gd name="T32" fmla="*/ 7 w 14"/>
                                  <a:gd name="T33" fmla="*/ 1 h 4"/>
                                  <a:gd name="T34" fmla="*/ 6 w 14"/>
                                  <a:gd name="T35" fmla="*/ 1 h 4"/>
                                  <a:gd name="T36" fmla="*/ 6 w 14"/>
                                  <a:gd name="T37" fmla="*/ 1 h 4"/>
                                  <a:gd name="T38" fmla="*/ 5 w 14"/>
                                  <a:gd name="T39" fmla="*/ 1 h 4"/>
                                  <a:gd name="T40" fmla="*/ 4 w 14"/>
                                  <a:gd name="T41" fmla="*/ 1 h 4"/>
                                  <a:gd name="T42" fmla="*/ 4 w 14"/>
                                  <a:gd name="T43" fmla="*/ 1 h 4"/>
                                  <a:gd name="T44" fmla="*/ 3 w 14"/>
                                  <a:gd name="T45" fmla="*/ 1 h 4"/>
                                  <a:gd name="T46" fmla="*/ 2 w 14"/>
                                  <a:gd name="T47" fmla="*/ 0 h 4"/>
                                  <a:gd name="T48" fmla="*/ 2 w 14"/>
                                  <a:gd name="T49" fmla="*/ 0 h 4"/>
                                  <a:gd name="T50" fmla="*/ 1 w 14"/>
                                  <a:gd name="T51" fmla="*/ 1 h 4"/>
                                  <a:gd name="T52" fmla="*/ 1 w 14"/>
                                  <a:gd name="T53" fmla="*/ 1 h 4"/>
                                  <a:gd name="T54" fmla="*/ 0 w 14"/>
                                  <a:gd name="T55" fmla="*/ 1 h 4"/>
                                  <a:gd name="T56" fmla="*/ 0 w 14"/>
                                  <a:gd name="T57" fmla="*/ 2 h 4"/>
                                  <a:gd name="T58" fmla="*/ 0 w 14"/>
                                  <a:gd name="T59" fmla="*/ 2 h 4"/>
                                  <a:gd name="T60" fmla="*/ 0 w 14"/>
                                  <a:gd name="T61" fmla="*/ 3 h 4"/>
                                  <a:gd name="T62" fmla="*/ 1 w 14"/>
                                  <a:gd name="T63" fmla="*/ 3 h 4"/>
                                  <a:gd name="T64" fmla="*/ 1 w 14"/>
                                  <a:gd name="T65" fmla="*/ 4 h 4"/>
                                  <a:gd name="T66" fmla="*/ 2 w 14"/>
                                  <a:gd name="T67" fmla="*/ 4 h 4"/>
                                  <a:gd name="T68" fmla="*/ 3 w 14"/>
                                  <a:gd name="T69" fmla="*/ 4 h 4"/>
                                  <a:gd name="T70" fmla="*/ 3 w 14"/>
                                  <a:gd name="T71" fmla="*/ 4 h 4"/>
                                  <a:gd name="T72" fmla="*/ 4 w 14"/>
                                  <a:gd name="T73" fmla="*/ 4 h 4"/>
                                  <a:gd name="T74" fmla="*/ 5 w 14"/>
                                  <a:gd name="T75" fmla="*/ 4 h 4"/>
                                  <a:gd name="T76" fmla="*/ 5 w 14"/>
                                  <a:gd name="T77" fmla="*/ 4 h 4"/>
                                  <a:gd name="T78" fmla="*/ 6 w 14"/>
                                  <a:gd name="T79" fmla="*/ 4 h 4"/>
                                  <a:gd name="T80" fmla="*/ 7 w 14"/>
                                  <a:gd name="T81" fmla="*/ 4 h 4"/>
                                  <a:gd name="T82" fmla="*/ 8 w 14"/>
                                  <a:gd name="T83" fmla="*/ 4 h 4"/>
                                  <a:gd name="T84" fmla="*/ 8 w 14"/>
                                  <a:gd name="T85" fmla="*/ 4 h 4"/>
                                  <a:gd name="T86" fmla="*/ 9 w 14"/>
                                  <a:gd name="T87" fmla="*/ 4 h 4"/>
                                  <a:gd name="T88" fmla="*/ 10 w 14"/>
                                  <a:gd name="T89" fmla="*/ 4 h 4"/>
                                  <a:gd name="T90" fmla="*/ 10 w 14"/>
                                  <a:gd name="T91" fmla="*/ 4 h 4"/>
                                  <a:gd name="T92" fmla="*/ 11 w 14"/>
                                  <a:gd name="T93" fmla="*/ 4 h 4"/>
                                  <a:gd name="T94" fmla="*/ 12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3" y="4"/>
                                    </a:moveTo>
                                    <a:lnTo>
                                      <a:pt x="13" y="4"/>
                                    </a:lnTo>
                                    <a:lnTo>
                                      <a:pt x="13" y="4"/>
                                    </a:lnTo>
                                    <a:lnTo>
                                      <a:pt x="13" y="3"/>
                                    </a:lnTo>
                                    <a:lnTo>
                                      <a:pt x="14" y="3"/>
                                    </a:lnTo>
                                    <a:lnTo>
                                      <a:pt x="14" y="3"/>
                                    </a:lnTo>
                                    <a:lnTo>
                                      <a:pt x="14" y="3"/>
                                    </a:lnTo>
                                    <a:lnTo>
                                      <a:pt x="14" y="2"/>
                                    </a:lnTo>
                                    <a:lnTo>
                                      <a:pt x="14" y="2"/>
                                    </a:lnTo>
                                    <a:lnTo>
                                      <a:pt x="14" y="2"/>
                                    </a:lnTo>
                                    <a:lnTo>
                                      <a:pt x="14" y="2"/>
                                    </a:lnTo>
                                    <a:lnTo>
                                      <a:pt x="14" y="1"/>
                                    </a:lnTo>
                                    <a:lnTo>
                                      <a:pt x="14" y="1"/>
                                    </a:lnTo>
                                    <a:lnTo>
                                      <a:pt x="14" y="1"/>
                                    </a:lnTo>
                                    <a:lnTo>
                                      <a:pt x="13" y="1"/>
                                    </a:lnTo>
                                    <a:lnTo>
                                      <a:pt x="13" y="1"/>
                                    </a:lnTo>
                                    <a:lnTo>
                                      <a:pt x="13" y="0"/>
                                    </a:lnTo>
                                    <a:lnTo>
                                      <a:pt x="13" y="0"/>
                                    </a:lnTo>
                                    <a:lnTo>
                                      <a:pt x="12" y="0"/>
                                    </a:lnTo>
                                    <a:lnTo>
                                      <a:pt x="12" y="0"/>
                                    </a:lnTo>
                                    <a:lnTo>
                                      <a:pt x="12" y="0"/>
                                    </a:lnTo>
                                    <a:lnTo>
                                      <a:pt x="11" y="1"/>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1"/>
                                    </a:lnTo>
                                    <a:lnTo>
                                      <a:pt x="3" y="0"/>
                                    </a:lnTo>
                                    <a:lnTo>
                                      <a:pt x="2" y="0"/>
                                    </a:lnTo>
                                    <a:lnTo>
                                      <a:pt x="2" y="0"/>
                                    </a:lnTo>
                                    <a:lnTo>
                                      <a:pt x="2" y="0"/>
                                    </a:lnTo>
                                    <a:lnTo>
                                      <a:pt x="1" y="0"/>
                                    </a:lnTo>
                                    <a:lnTo>
                                      <a:pt x="1" y="1"/>
                                    </a:lnTo>
                                    <a:lnTo>
                                      <a:pt x="1" y="1"/>
                                    </a:lnTo>
                                    <a:lnTo>
                                      <a:pt x="1" y="1"/>
                                    </a:lnTo>
                                    <a:lnTo>
                                      <a:pt x="0" y="1"/>
                                    </a:lnTo>
                                    <a:lnTo>
                                      <a:pt x="0" y="1"/>
                                    </a:lnTo>
                                    <a:lnTo>
                                      <a:pt x="0" y="2"/>
                                    </a:lnTo>
                                    <a:lnTo>
                                      <a:pt x="0" y="2"/>
                                    </a:lnTo>
                                    <a:lnTo>
                                      <a:pt x="0" y="2"/>
                                    </a:lnTo>
                                    <a:lnTo>
                                      <a:pt x="0" y="2"/>
                                    </a:lnTo>
                                    <a:lnTo>
                                      <a:pt x="0" y="3"/>
                                    </a:lnTo>
                                    <a:lnTo>
                                      <a:pt x="0" y="3"/>
                                    </a:lnTo>
                                    <a:lnTo>
                                      <a:pt x="1" y="3"/>
                                    </a:lnTo>
                                    <a:lnTo>
                                      <a:pt x="1" y="3"/>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6"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lnTo>
                                      <a:pt x="13"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74" name="Freeform 4974"/>
                            <wps:cNvSpPr>
                              <a:spLocks/>
                            </wps:cNvSpPr>
                            <wps:spPr bwMode="auto">
                              <a:xfrm>
                                <a:off x="825" y="160"/>
                                <a:ext cx="14" cy="4"/>
                              </a:xfrm>
                              <a:custGeom>
                                <a:avLst/>
                                <a:gdLst>
                                  <a:gd name="T0" fmla="*/ 13 w 14"/>
                                  <a:gd name="T1" fmla="*/ 4 h 4"/>
                                  <a:gd name="T2" fmla="*/ 13 w 14"/>
                                  <a:gd name="T3" fmla="*/ 3 h 4"/>
                                  <a:gd name="T4" fmla="*/ 14 w 14"/>
                                  <a:gd name="T5" fmla="*/ 3 h 4"/>
                                  <a:gd name="T6" fmla="*/ 14 w 14"/>
                                  <a:gd name="T7" fmla="*/ 2 h 4"/>
                                  <a:gd name="T8" fmla="*/ 14 w 14"/>
                                  <a:gd name="T9" fmla="*/ 2 h 4"/>
                                  <a:gd name="T10" fmla="*/ 14 w 14"/>
                                  <a:gd name="T11" fmla="*/ 1 h 4"/>
                                  <a:gd name="T12" fmla="*/ 14 w 14"/>
                                  <a:gd name="T13" fmla="*/ 1 h 4"/>
                                  <a:gd name="T14" fmla="*/ 13 w 14"/>
                                  <a:gd name="T15" fmla="*/ 1 h 4"/>
                                  <a:gd name="T16" fmla="*/ 13 w 14"/>
                                  <a:gd name="T17" fmla="*/ 0 h 4"/>
                                  <a:gd name="T18" fmla="*/ 12 w 14"/>
                                  <a:gd name="T19" fmla="*/ 0 h 4"/>
                                  <a:gd name="T20" fmla="*/ 11 w 14"/>
                                  <a:gd name="T21" fmla="*/ 1 h 4"/>
                                  <a:gd name="T22" fmla="*/ 11 w 14"/>
                                  <a:gd name="T23" fmla="*/ 1 h 4"/>
                                  <a:gd name="T24" fmla="*/ 10 w 14"/>
                                  <a:gd name="T25" fmla="*/ 1 h 4"/>
                                  <a:gd name="T26" fmla="*/ 9 w 14"/>
                                  <a:gd name="T27" fmla="*/ 1 h 4"/>
                                  <a:gd name="T28" fmla="*/ 9 w 14"/>
                                  <a:gd name="T29" fmla="*/ 1 h 4"/>
                                  <a:gd name="T30" fmla="*/ 8 w 14"/>
                                  <a:gd name="T31" fmla="*/ 1 h 4"/>
                                  <a:gd name="T32" fmla="*/ 7 w 14"/>
                                  <a:gd name="T33" fmla="*/ 1 h 4"/>
                                  <a:gd name="T34" fmla="*/ 6 w 14"/>
                                  <a:gd name="T35" fmla="*/ 1 h 4"/>
                                  <a:gd name="T36" fmla="*/ 6 w 14"/>
                                  <a:gd name="T37" fmla="*/ 1 h 4"/>
                                  <a:gd name="T38" fmla="*/ 5 w 14"/>
                                  <a:gd name="T39" fmla="*/ 1 h 4"/>
                                  <a:gd name="T40" fmla="*/ 4 w 14"/>
                                  <a:gd name="T41" fmla="*/ 1 h 4"/>
                                  <a:gd name="T42" fmla="*/ 4 w 14"/>
                                  <a:gd name="T43" fmla="*/ 1 h 4"/>
                                  <a:gd name="T44" fmla="*/ 3 w 14"/>
                                  <a:gd name="T45" fmla="*/ 1 h 4"/>
                                  <a:gd name="T46" fmla="*/ 2 w 14"/>
                                  <a:gd name="T47" fmla="*/ 0 h 4"/>
                                  <a:gd name="T48" fmla="*/ 2 w 14"/>
                                  <a:gd name="T49" fmla="*/ 0 h 4"/>
                                  <a:gd name="T50" fmla="*/ 1 w 14"/>
                                  <a:gd name="T51" fmla="*/ 1 h 4"/>
                                  <a:gd name="T52" fmla="*/ 1 w 14"/>
                                  <a:gd name="T53" fmla="*/ 1 h 4"/>
                                  <a:gd name="T54" fmla="*/ 0 w 14"/>
                                  <a:gd name="T55" fmla="*/ 1 h 4"/>
                                  <a:gd name="T56" fmla="*/ 0 w 14"/>
                                  <a:gd name="T57" fmla="*/ 2 h 4"/>
                                  <a:gd name="T58" fmla="*/ 0 w 14"/>
                                  <a:gd name="T59" fmla="*/ 2 h 4"/>
                                  <a:gd name="T60" fmla="*/ 0 w 14"/>
                                  <a:gd name="T61" fmla="*/ 3 h 4"/>
                                  <a:gd name="T62" fmla="*/ 1 w 14"/>
                                  <a:gd name="T63" fmla="*/ 3 h 4"/>
                                  <a:gd name="T64" fmla="*/ 1 w 14"/>
                                  <a:gd name="T65" fmla="*/ 4 h 4"/>
                                  <a:gd name="T66" fmla="*/ 2 w 14"/>
                                  <a:gd name="T67" fmla="*/ 4 h 4"/>
                                  <a:gd name="T68" fmla="*/ 3 w 14"/>
                                  <a:gd name="T69" fmla="*/ 4 h 4"/>
                                  <a:gd name="T70" fmla="*/ 3 w 14"/>
                                  <a:gd name="T71" fmla="*/ 4 h 4"/>
                                  <a:gd name="T72" fmla="*/ 4 w 14"/>
                                  <a:gd name="T73" fmla="*/ 4 h 4"/>
                                  <a:gd name="T74" fmla="*/ 5 w 14"/>
                                  <a:gd name="T75" fmla="*/ 4 h 4"/>
                                  <a:gd name="T76" fmla="*/ 5 w 14"/>
                                  <a:gd name="T77" fmla="*/ 4 h 4"/>
                                  <a:gd name="T78" fmla="*/ 6 w 14"/>
                                  <a:gd name="T79" fmla="*/ 4 h 4"/>
                                  <a:gd name="T80" fmla="*/ 7 w 14"/>
                                  <a:gd name="T81" fmla="*/ 4 h 4"/>
                                  <a:gd name="T82" fmla="*/ 8 w 14"/>
                                  <a:gd name="T83" fmla="*/ 4 h 4"/>
                                  <a:gd name="T84" fmla="*/ 8 w 14"/>
                                  <a:gd name="T85" fmla="*/ 4 h 4"/>
                                  <a:gd name="T86" fmla="*/ 9 w 14"/>
                                  <a:gd name="T87" fmla="*/ 4 h 4"/>
                                  <a:gd name="T88" fmla="*/ 10 w 14"/>
                                  <a:gd name="T89" fmla="*/ 4 h 4"/>
                                  <a:gd name="T90" fmla="*/ 10 w 14"/>
                                  <a:gd name="T91" fmla="*/ 4 h 4"/>
                                  <a:gd name="T92" fmla="*/ 11 w 14"/>
                                  <a:gd name="T93" fmla="*/ 4 h 4"/>
                                  <a:gd name="T94" fmla="*/ 12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3" y="4"/>
                                    </a:moveTo>
                                    <a:lnTo>
                                      <a:pt x="13" y="4"/>
                                    </a:lnTo>
                                    <a:lnTo>
                                      <a:pt x="13" y="4"/>
                                    </a:lnTo>
                                    <a:lnTo>
                                      <a:pt x="13" y="3"/>
                                    </a:lnTo>
                                    <a:lnTo>
                                      <a:pt x="14" y="3"/>
                                    </a:lnTo>
                                    <a:lnTo>
                                      <a:pt x="14" y="3"/>
                                    </a:lnTo>
                                    <a:lnTo>
                                      <a:pt x="14" y="3"/>
                                    </a:lnTo>
                                    <a:lnTo>
                                      <a:pt x="14" y="2"/>
                                    </a:lnTo>
                                    <a:lnTo>
                                      <a:pt x="14" y="2"/>
                                    </a:lnTo>
                                    <a:lnTo>
                                      <a:pt x="14" y="2"/>
                                    </a:lnTo>
                                    <a:lnTo>
                                      <a:pt x="14" y="2"/>
                                    </a:lnTo>
                                    <a:lnTo>
                                      <a:pt x="14" y="1"/>
                                    </a:lnTo>
                                    <a:lnTo>
                                      <a:pt x="14" y="1"/>
                                    </a:lnTo>
                                    <a:lnTo>
                                      <a:pt x="14" y="1"/>
                                    </a:lnTo>
                                    <a:lnTo>
                                      <a:pt x="13" y="1"/>
                                    </a:lnTo>
                                    <a:lnTo>
                                      <a:pt x="13" y="1"/>
                                    </a:lnTo>
                                    <a:lnTo>
                                      <a:pt x="13" y="0"/>
                                    </a:lnTo>
                                    <a:lnTo>
                                      <a:pt x="13" y="0"/>
                                    </a:lnTo>
                                    <a:lnTo>
                                      <a:pt x="12" y="0"/>
                                    </a:lnTo>
                                    <a:lnTo>
                                      <a:pt x="12" y="0"/>
                                    </a:lnTo>
                                    <a:lnTo>
                                      <a:pt x="12" y="0"/>
                                    </a:lnTo>
                                    <a:lnTo>
                                      <a:pt x="11" y="1"/>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1"/>
                                    </a:lnTo>
                                    <a:lnTo>
                                      <a:pt x="3" y="0"/>
                                    </a:lnTo>
                                    <a:lnTo>
                                      <a:pt x="2" y="0"/>
                                    </a:lnTo>
                                    <a:lnTo>
                                      <a:pt x="2" y="0"/>
                                    </a:lnTo>
                                    <a:lnTo>
                                      <a:pt x="2" y="0"/>
                                    </a:lnTo>
                                    <a:lnTo>
                                      <a:pt x="1" y="0"/>
                                    </a:lnTo>
                                    <a:lnTo>
                                      <a:pt x="1" y="1"/>
                                    </a:lnTo>
                                    <a:lnTo>
                                      <a:pt x="1" y="1"/>
                                    </a:lnTo>
                                    <a:lnTo>
                                      <a:pt x="1" y="1"/>
                                    </a:lnTo>
                                    <a:lnTo>
                                      <a:pt x="0" y="1"/>
                                    </a:lnTo>
                                    <a:lnTo>
                                      <a:pt x="0" y="1"/>
                                    </a:lnTo>
                                    <a:lnTo>
                                      <a:pt x="0" y="2"/>
                                    </a:lnTo>
                                    <a:lnTo>
                                      <a:pt x="0" y="2"/>
                                    </a:lnTo>
                                    <a:lnTo>
                                      <a:pt x="0" y="2"/>
                                    </a:lnTo>
                                    <a:lnTo>
                                      <a:pt x="0" y="2"/>
                                    </a:lnTo>
                                    <a:lnTo>
                                      <a:pt x="0" y="3"/>
                                    </a:lnTo>
                                    <a:lnTo>
                                      <a:pt x="0" y="3"/>
                                    </a:lnTo>
                                    <a:lnTo>
                                      <a:pt x="1" y="3"/>
                                    </a:lnTo>
                                    <a:lnTo>
                                      <a:pt x="1" y="3"/>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6"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lnTo>
                                      <a:pt x="13"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75" name="Freeform 4975"/>
                            <wps:cNvSpPr>
                              <a:spLocks/>
                            </wps:cNvSpPr>
                            <wps:spPr bwMode="auto">
                              <a:xfrm>
                                <a:off x="826" y="149"/>
                                <a:ext cx="12" cy="11"/>
                              </a:xfrm>
                              <a:custGeom>
                                <a:avLst/>
                                <a:gdLst>
                                  <a:gd name="T0" fmla="*/ 3 w 12"/>
                                  <a:gd name="T1" fmla="*/ 11 h 11"/>
                                  <a:gd name="T2" fmla="*/ 3 w 12"/>
                                  <a:gd name="T3" fmla="*/ 11 h 11"/>
                                  <a:gd name="T4" fmla="*/ 2 w 12"/>
                                  <a:gd name="T5" fmla="*/ 11 h 11"/>
                                  <a:gd name="T6" fmla="*/ 2 w 12"/>
                                  <a:gd name="T7" fmla="*/ 11 h 11"/>
                                  <a:gd name="T8" fmla="*/ 2 w 12"/>
                                  <a:gd name="T9" fmla="*/ 11 h 11"/>
                                  <a:gd name="T10" fmla="*/ 2 w 12"/>
                                  <a:gd name="T11" fmla="*/ 11 h 11"/>
                                  <a:gd name="T12" fmla="*/ 1 w 12"/>
                                  <a:gd name="T13" fmla="*/ 11 h 11"/>
                                  <a:gd name="T14" fmla="*/ 1 w 12"/>
                                  <a:gd name="T15" fmla="*/ 10 h 11"/>
                                  <a:gd name="T16" fmla="*/ 1 w 12"/>
                                  <a:gd name="T17" fmla="*/ 10 h 11"/>
                                  <a:gd name="T18" fmla="*/ 1 w 12"/>
                                  <a:gd name="T19" fmla="*/ 10 h 11"/>
                                  <a:gd name="T20" fmla="*/ 1 w 12"/>
                                  <a:gd name="T21" fmla="*/ 9 h 11"/>
                                  <a:gd name="T22" fmla="*/ 1 w 12"/>
                                  <a:gd name="T23" fmla="*/ 9 h 11"/>
                                  <a:gd name="T24" fmla="*/ 0 w 12"/>
                                  <a:gd name="T25" fmla="*/ 3 h 11"/>
                                  <a:gd name="T26" fmla="*/ 0 w 12"/>
                                  <a:gd name="T27" fmla="*/ 2 h 11"/>
                                  <a:gd name="T28" fmla="*/ 0 w 12"/>
                                  <a:gd name="T29" fmla="*/ 2 h 11"/>
                                  <a:gd name="T30" fmla="*/ 0 w 12"/>
                                  <a:gd name="T31" fmla="*/ 2 h 11"/>
                                  <a:gd name="T32" fmla="*/ 0 w 12"/>
                                  <a:gd name="T33" fmla="*/ 2 h 11"/>
                                  <a:gd name="T34" fmla="*/ 0 w 12"/>
                                  <a:gd name="T35" fmla="*/ 1 h 11"/>
                                  <a:gd name="T36" fmla="*/ 0 w 12"/>
                                  <a:gd name="T37" fmla="*/ 1 h 11"/>
                                  <a:gd name="T38" fmla="*/ 1 w 12"/>
                                  <a:gd name="T39" fmla="*/ 1 h 11"/>
                                  <a:gd name="T40" fmla="*/ 1 w 12"/>
                                  <a:gd name="T41" fmla="*/ 1 h 11"/>
                                  <a:gd name="T42" fmla="*/ 1 w 12"/>
                                  <a:gd name="T43" fmla="*/ 1 h 11"/>
                                  <a:gd name="T44" fmla="*/ 1 w 12"/>
                                  <a:gd name="T45" fmla="*/ 0 h 11"/>
                                  <a:gd name="T46" fmla="*/ 2 w 12"/>
                                  <a:gd name="T47" fmla="*/ 0 h 11"/>
                                  <a:gd name="T48" fmla="*/ 2 w 12"/>
                                  <a:gd name="T49" fmla="*/ 0 h 11"/>
                                  <a:gd name="T50" fmla="*/ 2 w 12"/>
                                  <a:gd name="T51" fmla="*/ 0 h 11"/>
                                  <a:gd name="T52" fmla="*/ 3 w 12"/>
                                  <a:gd name="T53" fmla="*/ 0 h 11"/>
                                  <a:gd name="T54" fmla="*/ 9 w 12"/>
                                  <a:gd name="T55" fmla="*/ 0 h 11"/>
                                  <a:gd name="T56" fmla="*/ 10 w 12"/>
                                  <a:gd name="T57" fmla="*/ 0 h 11"/>
                                  <a:gd name="T58" fmla="*/ 10 w 12"/>
                                  <a:gd name="T59" fmla="*/ 0 h 11"/>
                                  <a:gd name="T60" fmla="*/ 10 w 12"/>
                                  <a:gd name="T61" fmla="*/ 0 h 11"/>
                                  <a:gd name="T62" fmla="*/ 11 w 12"/>
                                  <a:gd name="T63" fmla="*/ 0 h 11"/>
                                  <a:gd name="T64" fmla="*/ 11 w 12"/>
                                  <a:gd name="T65" fmla="*/ 0 h 11"/>
                                  <a:gd name="T66" fmla="*/ 11 w 12"/>
                                  <a:gd name="T67" fmla="*/ 0 h 11"/>
                                  <a:gd name="T68" fmla="*/ 12 w 12"/>
                                  <a:gd name="T69" fmla="*/ 1 h 11"/>
                                  <a:gd name="T70" fmla="*/ 12 w 12"/>
                                  <a:gd name="T71" fmla="*/ 1 h 11"/>
                                  <a:gd name="T72" fmla="*/ 12 w 12"/>
                                  <a:gd name="T73" fmla="*/ 1 h 11"/>
                                  <a:gd name="T74" fmla="*/ 12 w 12"/>
                                  <a:gd name="T75" fmla="*/ 1 h 11"/>
                                  <a:gd name="T76" fmla="*/ 12 w 12"/>
                                  <a:gd name="T77" fmla="*/ 1 h 11"/>
                                  <a:gd name="T78" fmla="*/ 12 w 12"/>
                                  <a:gd name="T79" fmla="*/ 2 h 11"/>
                                  <a:gd name="T80" fmla="*/ 12 w 12"/>
                                  <a:gd name="T81" fmla="*/ 2 h 11"/>
                                  <a:gd name="T82" fmla="*/ 12 w 12"/>
                                  <a:gd name="T83" fmla="*/ 2 h 11"/>
                                  <a:gd name="T84" fmla="*/ 11 w 12"/>
                                  <a:gd name="T85" fmla="*/ 9 h 11"/>
                                  <a:gd name="T86" fmla="*/ 11 w 12"/>
                                  <a:gd name="T87" fmla="*/ 9 h 11"/>
                                  <a:gd name="T88" fmla="*/ 11 w 12"/>
                                  <a:gd name="T89" fmla="*/ 9 h 11"/>
                                  <a:gd name="T90" fmla="*/ 11 w 12"/>
                                  <a:gd name="T91" fmla="*/ 10 h 11"/>
                                  <a:gd name="T92" fmla="*/ 11 w 12"/>
                                  <a:gd name="T93" fmla="*/ 10 h 11"/>
                                  <a:gd name="T94" fmla="*/ 11 w 12"/>
                                  <a:gd name="T95" fmla="*/ 10 h 11"/>
                                  <a:gd name="T96" fmla="*/ 11 w 12"/>
                                  <a:gd name="T97" fmla="*/ 11 h 11"/>
                                  <a:gd name="T98" fmla="*/ 11 w 12"/>
                                  <a:gd name="T99" fmla="*/ 11 h 11"/>
                                  <a:gd name="T100" fmla="*/ 11 w 12"/>
                                  <a:gd name="T101" fmla="*/ 11 h 11"/>
                                  <a:gd name="T102" fmla="*/ 10 w 12"/>
                                  <a:gd name="T103" fmla="*/ 11 h 11"/>
                                  <a:gd name="T104" fmla="*/ 10 w 12"/>
                                  <a:gd name="T105" fmla="*/ 11 h 11"/>
                                  <a:gd name="T106" fmla="*/ 10 w 12"/>
                                  <a:gd name="T107" fmla="*/ 11 h 11"/>
                                  <a:gd name="T108" fmla="*/ 9 w 12"/>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9" y="11"/>
                                    </a:move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3"/>
                                    </a:lnTo>
                                    <a:lnTo>
                                      <a:pt x="12" y="3"/>
                                    </a:lnTo>
                                    <a:lnTo>
                                      <a:pt x="11" y="9"/>
                                    </a:lnTo>
                                    <a:lnTo>
                                      <a:pt x="11" y="9"/>
                                    </a:lnTo>
                                    <a:lnTo>
                                      <a:pt x="11" y="9"/>
                                    </a:lnTo>
                                    <a:lnTo>
                                      <a:pt x="11" y="9"/>
                                    </a:lnTo>
                                    <a:lnTo>
                                      <a:pt x="11" y="9"/>
                                    </a:lnTo>
                                    <a:lnTo>
                                      <a:pt x="11" y="9"/>
                                    </a:ln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76" name="Freeform 4976"/>
                            <wps:cNvSpPr>
                              <a:spLocks/>
                            </wps:cNvSpPr>
                            <wps:spPr bwMode="auto">
                              <a:xfrm>
                                <a:off x="826" y="149"/>
                                <a:ext cx="12" cy="11"/>
                              </a:xfrm>
                              <a:custGeom>
                                <a:avLst/>
                                <a:gdLst>
                                  <a:gd name="T0" fmla="*/ 3 w 12"/>
                                  <a:gd name="T1" fmla="*/ 11 h 11"/>
                                  <a:gd name="T2" fmla="*/ 3 w 12"/>
                                  <a:gd name="T3" fmla="*/ 11 h 11"/>
                                  <a:gd name="T4" fmla="*/ 2 w 12"/>
                                  <a:gd name="T5" fmla="*/ 11 h 11"/>
                                  <a:gd name="T6" fmla="*/ 2 w 12"/>
                                  <a:gd name="T7" fmla="*/ 11 h 11"/>
                                  <a:gd name="T8" fmla="*/ 2 w 12"/>
                                  <a:gd name="T9" fmla="*/ 11 h 11"/>
                                  <a:gd name="T10" fmla="*/ 2 w 12"/>
                                  <a:gd name="T11" fmla="*/ 11 h 11"/>
                                  <a:gd name="T12" fmla="*/ 1 w 12"/>
                                  <a:gd name="T13" fmla="*/ 11 h 11"/>
                                  <a:gd name="T14" fmla="*/ 1 w 12"/>
                                  <a:gd name="T15" fmla="*/ 10 h 11"/>
                                  <a:gd name="T16" fmla="*/ 1 w 12"/>
                                  <a:gd name="T17" fmla="*/ 10 h 11"/>
                                  <a:gd name="T18" fmla="*/ 1 w 12"/>
                                  <a:gd name="T19" fmla="*/ 10 h 11"/>
                                  <a:gd name="T20" fmla="*/ 1 w 12"/>
                                  <a:gd name="T21" fmla="*/ 9 h 11"/>
                                  <a:gd name="T22" fmla="*/ 1 w 12"/>
                                  <a:gd name="T23" fmla="*/ 9 h 11"/>
                                  <a:gd name="T24" fmla="*/ 0 w 12"/>
                                  <a:gd name="T25" fmla="*/ 3 h 11"/>
                                  <a:gd name="T26" fmla="*/ 0 w 12"/>
                                  <a:gd name="T27" fmla="*/ 2 h 11"/>
                                  <a:gd name="T28" fmla="*/ 0 w 12"/>
                                  <a:gd name="T29" fmla="*/ 2 h 11"/>
                                  <a:gd name="T30" fmla="*/ 0 w 12"/>
                                  <a:gd name="T31" fmla="*/ 2 h 11"/>
                                  <a:gd name="T32" fmla="*/ 0 w 12"/>
                                  <a:gd name="T33" fmla="*/ 2 h 11"/>
                                  <a:gd name="T34" fmla="*/ 0 w 12"/>
                                  <a:gd name="T35" fmla="*/ 1 h 11"/>
                                  <a:gd name="T36" fmla="*/ 0 w 12"/>
                                  <a:gd name="T37" fmla="*/ 1 h 11"/>
                                  <a:gd name="T38" fmla="*/ 1 w 12"/>
                                  <a:gd name="T39" fmla="*/ 1 h 11"/>
                                  <a:gd name="T40" fmla="*/ 1 w 12"/>
                                  <a:gd name="T41" fmla="*/ 1 h 11"/>
                                  <a:gd name="T42" fmla="*/ 1 w 12"/>
                                  <a:gd name="T43" fmla="*/ 1 h 11"/>
                                  <a:gd name="T44" fmla="*/ 1 w 12"/>
                                  <a:gd name="T45" fmla="*/ 0 h 11"/>
                                  <a:gd name="T46" fmla="*/ 2 w 12"/>
                                  <a:gd name="T47" fmla="*/ 0 h 11"/>
                                  <a:gd name="T48" fmla="*/ 2 w 12"/>
                                  <a:gd name="T49" fmla="*/ 0 h 11"/>
                                  <a:gd name="T50" fmla="*/ 2 w 12"/>
                                  <a:gd name="T51" fmla="*/ 0 h 11"/>
                                  <a:gd name="T52" fmla="*/ 3 w 12"/>
                                  <a:gd name="T53" fmla="*/ 0 h 11"/>
                                  <a:gd name="T54" fmla="*/ 9 w 12"/>
                                  <a:gd name="T55" fmla="*/ 0 h 11"/>
                                  <a:gd name="T56" fmla="*/ 10 w 12"/>
                                  <a:gd name="T57" fmla="*/ 0 h 11"/>
                                  <a:gd name="T58" fmla="*/ 10 w 12"/>
                                  <a:gd name="T59" fmla="*/ 0 h 11"/>
                                  <a:gd name="T60" fmla="*/ 10 w 12"/>
                                  <a:gd name="T61" fmla="*/ 0 h 11"/>
                                  <a:gd name="T62" fmla="*/ 11 w 12"/>
                                  <a:gd name="T63" fmla="*/ 0 h 11"/>
                                  <a:gd name="T64" fmla="*/ 11 w 12"/>
                                  <a:gd name="T65" fmla="*/ 0 h 11"/>
                                  <a:gd name="T66" fmla="*/ 11 w 12"/>
                                  <a:gd name="T67" fmla="*/ 0 h 11"/>
                                  <a:gd name="T68" fmla="*/ 12 w 12"/>
                                  <a:gd name="T69" fmla="*/ 1 h 11"/>
                                  <a:gd name="T70" fmla="*/ 12 w 12"/>
                                  <a:gd name="T71" fmla="*/ 1 h 11"/>
                                  <a:gd name="T72" fmla="*/ 12 w 12"/>
                                  <a:gd name="T73" fmla="*/ 1 h 11"/>
                                  <a:gd name="T74" fmla="*/ 12 w 12"/>
                                  <a:gd name="T75" fmla="*/ 1 h 11"/>
                                  <a:gd name="T76" fmla="*/ 12 w 12"/>
                                  <a:gd name="T77" fmla="*/ 1 h 11"/>
                                  <a:gd name="T78" fmla="*/ 12 w 12"/>
                                  <a:gd name="T79" fmla="*/ 2 h 11"/>
                                  <a:gd name="T80" fmla="*/ 12 w 12"/>
                                  <a:gd name="T81" fmla="*/ 2 h 11"/>
                                  <a:gd name="T82" fmla="*/ 12 w 12"/>
                                  <a:gd name="T83" fmla="*/ 2 h 11"/>
                                  <a:gd name="T84" fmla="*/ 11 w 12"/>
                                  <a:gd name="T85" fmla="*/ 9 h 11"/>
                                  <a:gd name="T86" fmla="*/ 11 w 12"/>
                                  <a:gd name="T87" fmla="*/ 9 h 11"/>
                                  <a:gd name="T88" fmla="*/ 11 w 12"/>
                                  <a:gd name="T89" fmla="*/ 9 h 11"/>
                                  <a:gd name="T90" fmla="*/ 11 w 12"/>
                                  <a:gd name="T91" fmla="*/ 10 h 11"/>
                                  <a:gd name="T92" fmla="*/ 11 w 12"/>
                                  <a:gd name="T93" fmla="*/ 10 h 11"/>
                                  <a:gd name="T94" fmla="*/ 11 w 12"/>
                                  <a:gd name="T95" fmla="*/ 10 h 11"/>
                                  <a:gd name="T96" fmla="*/ 11 w 12"/>
                                  <a:gd name="T97" fmla="*/ 11 h 11"/>
                                  <a:gd name="T98" fmla="*/ 11 w 12"/>
                                  <a:gd name="T99" fmla="*/ 11 h 11"/>
                                  <a:gd name="T100" fmla="*/ 11 w 12"/>
                                  <a:gd name="T101" fmla="*/ 11 h 11"/>
                                  <a:gd name="T102" fmla="*/ 10 w 12"/>
                                  <a:gd name="T103" fmla="*/ 11 h 11"/>
                                  <a:gd name="T104" fmla="*/ 10 w 12"/>
                                  <a:gd name="T105" fmla="*/ 11 h 11"/>
                                  <a:gd name="T106" fmla="*/ 10 w 12"/>
                                  <a:gd name="T107" fmla="*/ 11 h 11"/>
                                  <a:gd name="T108" fmla="*/ 9 w 12"/>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9" y="11"/>
                                    </a:move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3"/>
                                    </a:lnTo>
                                    <a:lnTo>
                                      <a:pt x="12" y="3"/>
                                    </a:lnTo>
                                    <a:lnTo>
                                      <a:pt x="11" y="9"/>
                                    </a:lnTo>
                                    <a:lnTo>
                                      <a:pt x="11" y="9"/>
                                    </a:lnTo>
                                    <a:lnTo>
                                      <a:pt x="11" y="9"/>
                                    </a:lnTo>
                                    <a:lnTo>
                                      <a:pt x="11" y="9"/>
                                    </a:lnTo>
                                    <a:lnTo>
                                      <a:pt x="11" y="9"/>
                                    </a:lnTo>
                                    <a:lnTo>
                                      <a:pt x="11" y="9"/>
                                    </a:ln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77" name="Freeform 4977"/>
                            <wps:cNvSpPr>
                              <a:spLocks/>
                            </wps:cNvSpPr>
                            <wps:spPr bwMode="auto">
                              <a:xfrm>
                                <a:off x="827" y="160"/>
                                <a:ext cx="3" cy="2"/>
                              </a:xfrm>
                              <a:custGeom>
                                <a:avLst/>
                                <a:gdLst>
                                  <a:gd name="T0" fmla="*/ 1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2 w 3"/>
                                  <a:gd name="T21" fmla="*/ 0 h 2"/>
                                  <a:gd name="T22" fmla="*/ 2 w 3"/>
                                  <a:gd name="T23" fmla="*/ 0 h 2"/>
                                  <a:gd name="T24" fmla="*/ 2 w 3"/>
                                  <a:gd name="T25" fmla="*/ 0 h 2"/>
                                  <a:gd name="T26" fmla="*/ 2 w 3"/>
                                  <a:gd name="T27" fmla="*/ 0 h 2"/>
                                  <a:gd name="T28" fmla="*/ 2 w 3"/>
                                  <a:gd name="T29" fmla="*/ 0 h 2"/>
                                  <a:gd name="T30" fmla="*/ 2 w 3"/>
                                  <a:gd name="T31" fmla="*/ 0 h 2"/>
                                  <a:gd name="T32" fmla="*/ 2 w 3"/>
                                  <a:gd name="T33" fmla="*/ 0 h 2"/>
                                  <a:gd name="T34" fmla="*/ 2 w 3"/>
                                  <a:gd name="T35" fmla="*/ 0 h 2"/>
                                  <a:gd name="T36" fmla="*/ 2 w 3"/>
                                  <a:gd name="T37" fmla="*/ 0 h 2"/>
                                  <a:gd name="T38" fmla="*/ 2 w 3"/>
                                  <a:gd name="T39" fmla="*/ 0 h 2"/>
                                  <a:gd name="T40" fmla="*/ 2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1 w 3"/>
                                  <a:gd name="T71" fmla="*/ 0 h 2"/>
                                  <a:gd name="T72" fmla="*/ 1 w 3"/>
                                  <a:gd name="T73" fmla="*/ 0 h 2"/>
                                  <a:gd name="T74" fmla="*/ 0 w 3"/>
                                  <a:gd name="T75" fmla="*/ 2 h 2"/>
                                  <a:gd name="T76" fmla="*/ 1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1" y="2"/>
                                    </a:move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0" y="2"/>
                                    </a:lnTo>
                                    <a:lnTo>
                                      <a:pt x="1"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78" name="Freeform 4978"/>
                            <wps:cNvSpPr>
                              <a:spLocks/>
                            </wps:cNvSpPr>
                            <wps:spPr bwMode="auto">
                              <a:xfrm>
                                <a:off x="827" y="160"/>
                                <a:ext cx="3" cy="2"/>
                              </a:xfrm>
                              <a:custGeom>
                                <a:avLst/>
                                <a:gdLst>
                                  <a:gd name="T0" fmla="*/ 1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2 w 3"/>
                                  <a:gd name="T21" fmla="*/ 0 h 2"/>
                                  <a:gd name="T22" fmla="*/ 2 w 3"/>
                                  <a:gd name="T23" fmla="*/ 0 h 2"/>
                                  <a:gd name="T24" fmla="*/ 2 w 3"/>
                                  <a:gd name="T25" fmla="*/ 0 h 2"/>
                                  <a:gd name="T26" fmla="*/ 2 w 3"/>
                                  <a:gd name="T27" fmla="*/ 0 h 2"/>
                                  <a:gd name="T28" fmla="*/ 2 w 3"/>
                                  <a:gd name="T29" fmla="*/ 0 h 2"/>
                                  <a:gd name="T30" fmla="*/ 2 w 3"/>
                                  <a:gd name="T31" fmla="*/ 0 h 2"/>
                                  <a:gd name="T32" fmla="*/ 2 w 3"/>
                                  <a:gd name="T33" fmla="*/ 0 h 2"/>
                                  <a:gd name="T34" fmla="*/ 2 w 3"/>
                                  <a:gd name="T35" fmla="*/ 0 h 2"/>
                                  <a:gd name="T36" fmla="*/ 2 w 3"/>
                                  <a:gd name="T37" fmla="*/ 0 h 2"/>
                                  <a:gd name="T38" fmla="*/ 2 w 3"/>
                                  <a:gd name="T39" fmla="*/ 0 h 2"/>
                                  <a:gd name="T40" fmla="*/ 2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1 w 3"/>
                                  <a:gd name="T71" fmla="*/ 0 h 2"/>
                                  <a:gd name="T72" fmla="*/ 1 w 3"/>
                                  <a:gd name="T73" fmla="*/ 0 h 2"/>
                                  <a:gd name="T74" fmla="*/ 0 w 3"/>
                                  <a:gd name="T75" fmla="*/ 2 h 2"/>
                                  <a:gd name="T76" fmla="*/ 1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1" y="2"/>
                                    </a:move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0" y="2"/>
                                    </a:lnTo>
                                    <a:lnTo>
                                      <a:pt x="1"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79" name="Freeform 4979"/>
                            <wps:cNvSpPr>
                              <a:spLocks/>
                            </wps:cNvSpPr>
                            <wps:spPr bwMode="auto">
                              <a:xfrm>
                                <a:off x="835" y="160"/>
                                <a:ext cx="3" cy="2"/>
                              </a:xfrm>
                              <a:custGeom>
                                <a:avLst/>
                                <a:gdLst>
                                  <a:gd name="T0" fmla="*/ 1 w 3"/>
                                  <a:gd name="T1" fmla="*/ 2 h 2"/>
                                  <a:gd name="T2" fmla="*/ 0 w 3"/>
                                  <a:gd name="T3" fmla="*/ 0 h 2"/>
                                  <a:gd name="T4" fmla="*/ 1 w 3"/>
                                  <a:gd name="T5" fmla="*/ 0 h 2"/>
                                  <a:gd name="T6" fmla="*/ 3 w 3"/>
                                  <a:gd name="T7" fmla="*/ 2 h 2"/>
                                  <a:gd name="T8" fmla="*/ 1 w 3"/>
                                  <a:gd name="T9" fmla="*/ 2 h 2"/>
                                </a:gdLst>
                                <a:ahLst/>
                                <a:cxnLst>
                                  <a:cxn ang="0">
                                    <a:pos x="T0" y="T1"/>
                                  </a:cxn>
                                  <a:cxn ang="0">
                                    <a:pos x="T2" y="T3"/>
                                  </a:cxn>
                                  <a:cxn ang="0">
                                    <a:pos x="T4" y="T5"/>
                                  </a:cxn>
                                  <a:cxn ang="0">
                                    <a:pos x="T6" y="T7"/>
                                  </a:cxn>
                                  <a:cxn ang="0">
                                    <a:pos x="T8" y="T9"/>
                                  </a:cxn>
                                </a:cxnLst>
                                <a:rect l="0" t="0" r="r" b="b"/>
                                <a:pathLst>
                                  <a:path w="3" h="2">
                                    <a:moveTo>
                                      <a:pt x="1" y="2"/>
                                    </a:moveTo>
                                    <a:lnTo>
                                      <a:pt x="0" y="0"/>
                                    </a:lnTo>
                                    <a:lnTo>
                                      <a:pt x="1" y="0"/>
                                    </a:lnTo>
                                    <a:lnTo>
                                      <a:pt x="3" y="2"/>
                                    </a:lnTo>
                                    <a:lnTo>
                                      <a:pt x="1"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80" name="Freeform 4980"/>
                            <wps:cNvSpPr>
                              <a:spLocks/>
                            </wps:cNvSpPr>
                            <wps:spPr bwMode="auto">
                              <a:xfrm>
                                <a:off x="835" y="160"/>
                                <a:ext cx="3" cy="2"/>
                              </a:xfrm>
                              <a:custGeom>
                                <a:avLst/>
                                <a:gdLst>
                                  <a:gd name="T0" fmla="*/ 1 w 3"/>
                                  <a:gd name="T1" fmla="*/ 2 h 2"/>
                                  <a:gd name="T2" fmla="*/ 0 w 3"/>
                                  <a:gd name="T3" fmla="*/ 0 h 2"/>
                                  <a:gd name="T4" fmla="*/ 1 w 3"/>
                                  <a:gd name="T5" fmla="*/ 0 h 2"/>
                                  <a:gd name="T6" fmla="*/ 3 w 3"/>
                                  <a:gd name="T7" fmla="*/ 2 h 2"/>
                                  <a:gd name="T8" fmla="*/ 1 w 3"/>
                                  <a:gd name="T9" fmla="*/ 2 h 2"/>
                                </a:gdLst>
                                <a:ahLst/>
                                <a:cxnLst>
                                  <a:cxn ang="0">
                                    <a:pos x="T0" y="T1"/>
                                  </a:cxn>
                                  <a:cxn ang="0">
                                    <a:pos x="T2" y="T3"/>
                                  </a:cxn>
                                  <a:cxn ang="0">
                                    <a:pos x="T4" y="T5"/>
                                  </a:cxn>
                                  <a:cxn ang="0">
                                    <a:pos x="T6" y="T7"/>
                                  </a:cxn>
                                  <a:cxn ang="0">
                                    <a:pos x="T8" y="T9"/>
                                  </a:cxn>
                                </a:cxnLst>
                                <a:rect l="0" t="0" r="r" b="b"/>
                                <a:pathLst>
                                  <a:path w="3" h="2">
                                    <a:moveTo>
                                      <a:pt x="1" y="2"/>
                                    </a:moveTo>
                                    <a:lnTo>
                                      <a:pt x="0" y="0"/>
                                    </a:lnTo>
                                    <a:lnTo>
                                      <a:pt x="1" y="0"/>
                                    </a:lnTo>
                                    <a:lnTo>
                                      <a:pt x="3" y="2"/>
                                    </a:lnTo>
                                    <a:lnTo>
                                      <a:pt x="1"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81" name="Freeform 4981"/>
                            <wps:cNvSpPr>
                              <a:spLocks/>
                            </wps:cNvSpPr>
                            <wps:spPr bwMode="auto">
                              <a:xfrm>
                                <a:off x="832" y="160"/>
                                <a:ext cx="2" cy="1"/>
                              </a:xfrm>
                              <a:custGeom>
                                <a:avLst/>
                                <a:gdLst>
                                  <a:gd name="T0" fmla="*/ 0 w 2"/>
                                  <a:gd name="T1" fmla="*/ 0 h 1"/>
                                  <a:gd name="T2" fmla="*/ 0 w 2"/>
                                  <a:gd name="T3" fmla="*/ 1 h 1"/>
                                  <a:gd name="T4" fmla="*/ 2 w 2"/>
                                  <a:gd name="T5" fmla="*/ 1 h 1"/>
                                  <a:gd name="T6" fmla="*/ 1 w 2"/>
                                  <a:gd name="T7" fmla="*/ 0 h 1"/>
                                  <a:gd name="T8" fmla="*/ 0 w 2"/>
                                  <a:gd name="T9" fmla="*/ 0 h 1"/>
                                </a:gdLst>
                                <a:ahLst/>
                                <a:cxnLst>
                                  <a:cxn ang="0">
                                    <a:pos x="T0" y="T1"/>
                                  </a:cxn>
                                  <a:cxn ang="0">
                                    <a:pos x="T2" y="T3"/>
                                  </a:cxn>
                                  <a:cxn ang="0">
                                    <a:pos x="T4" y="T5"/>
                                  </a:cxn>
                                  <a:cxn ang="0">
                                    <a:pos x="T6" y="T7"/>
                                  </a:cxn>
                                  <a:cxn ang="0">
                                    <a:pos x="T8" y="T9"/>
                                  </a:cxn>
                                </a:cxnLst>
                                <a:rect l="0" t="0" r="r" b="b"/>
                                <a:pathLst>
                                  <a:path w="2" h="1">
                                    <a:moveTo>
                                      <a:pt x="0" y="0"/>
                                    </a:moveTo>
                                    <a:lnTo>
                                      <a:pt x="0" y="1"/>
                                    </a:lnTo>
                                    <a:lnTo>
                                      <a:pt x="2" y="1"/>
                                    </a:lnTo>
                                    <a:lnTo>
                                      <a:pt x="1" y="0"/>
                                    </a:lnTo>
                                    <a:lnTo>
                                      <a:pt x="0"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82" name="Freeform 4982"/>
                            <wps:cNvSpPr>
                              <a:spLocks/>
                            </wps:cNvSpPr>
                            <wps:spPr bwMode="auto">
                              <a:xfrm>
                                <a:off x="832" y="160"/>
                                <a:ext cx="2" cy="1"/>
                              </a:xfrm>
                              <a:custGeom>
                                <a:avLst/>
                                <a:gdLst>
                                  <a:gd name="T0" fmla="*/ 0 w 2"/>
                                  <a:gd name="T1" fmla="*/ 0 h 1"/>
                                  <a:gd name="T2" fmla="*/ 0 w 2"/>
                                  <a:gd name="T3" fmla="*/ 1 h 1"/>
                                  <a:gd name="T4" fmla="*/ 2 w 2"/>
                                  <a:gd name="T5" fmla="*/ 1 h 1"/>
                                  <a:gd name="T6" fmla="*/ 1 w 2"/>
                                  <a:gd name="T7" fmla="*/ 0 h 1"/>
                                  <a:gd name="T8" fmla="*/ 0 w 2"/>
                                  <a:gd name="T9" fmla="*/ 0 h 1"/>
                                </a:gdLst>
                                <a:ahLst/>
                                <a:cxnLst>
                                  <a:cxn ang="0">
                                    <a:pos x="T0" y="T1"/>
                                  </a:cxn>
                                  <a:cxn ang="0">
                                    <a:pos x="T2" y="T3"/>
                                  </a:cxn>
                                  <a:cxn ang="0">
                                    <a:pos x="T4" y="T5"/>
                                  </a:cxn>
                                  <a:cxn ang="0">
                                    <a:pos x="T6" y="T7"/>
                                  </a:cxn>
                                  <a:cxn ang="0">
                                    <a:pos x="T8" y="T9"/>
                                  </a:cxn>
                                </a:cxnLst>
                                <a:rect l="0" t="0" r="r" b="b"/>
                                <a:pathLst>
                                  <a:path w="2" h="1">
                                    <a:moveTo>
                                      <a:pt x="0" y="0"/>
                                    </a:moveTo>
                                    <a:lnTo>
                                      <a:pt x="0" y="1"/>
                                    </a:lnTo>
                                    <a:lnTo>
                                      <a:pt x="2" y="1"/>
                                    </a:lnTo>
                                    <a:lnTo>
                                      <a:pt x="1"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83" name="Freeform 4983"/>
                            <wps:cNvSpPr>
                              <a:spLocks/>
                            </wps:cNvSpPr>
                            <wps:spPr bwMode="auto">
                              <a:xfrm>
                                <a:off x="830" y="159"/>
                                <a:ext cx="2" cy="2"/>
                              </a:xfrm>
                              <a:custGeom>
                                <a:avLst/>
                                <a:gdLst>
                                  <a:gd name="T0" fmla="*/ 2 w 2"/>
                                  <a:gd name="T1" fmla="*/ 1 h 2"/>
                                  <a:gd name="T2" fmla="*/ 2 w 2"/>
                                  <a:gd name="T3" fmla="*/ 2 h 2"/>
                                  <a:gd name="T4" fmla="*/ 0 w 2"/>
                                  <a:gd name="T5" fmla="*/ 2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1 h 2"/>
                                  <a:gd name="T28" fmla="*/ 1 w 2"/>
                                  <a:gd name="T29" fmla="*/ 1 h 2"/>
                                  <a:gd name="T30" fmla="*/ 1 w 2"/>
                                  <a:gd name="T31" fmla="*/ 0 h 2"/>
                                  <a:gd name="T32" fmla="*/ 1 w 2"/>
                                  <a:gd name="T33" fmla="*/ 0 h 2"/>
                                  <a:gd name="T34" fmla="*/ 1 w 2"/>
                                  <a:gd name="T35" fmla="*/ 0 h 2"/>
                                  <a:gd name="T36" fmla="*/ 1 w 2"/>
                                  <a:gd name="T37" fmla="*/ 0 h 2"/>
                                  <a:gd name="T38" fmla="*/ 1 w 2"/>
                                  <a:gd name="T39" fmla="*/ 0 h 2"/>
                                  <a:gd name="T40" fmla="*/ 1 w 2"/>
                                  <a:gd name="T41" fmla="*/ 0 h 2"/>
                                  <a:gd name="T42" fmla="*/ 1 w 2"/>
                                  <a:gd name="T43" fmla="*/ 0 h 2"/>
                                  <a:gd name="T44" fmla="*/ 1 w 2"/>
                                  <a:gd name="T45" fmla="*/ 0 h 2"/>
                                  <a:gd name="T46" fmla="*/ 1 w 2"/>
                                  <a:gd name="T47" fmla="*/ 0 h 2"/>
                                  <a:gd name="T48" fmla="*/ 1 w 2"/>
                                  <a:gd name="T49" fmla="*/ 1 h 2"/>
                                  <a:gd name="T50" fmla="*/ 2 w 2"/>
                                  <a:gd name="T51" fmla="*/ 1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 name="T66" fmla="*/ 2 w 2"/>
                                  <a:gd name="T67" fmla="*/ 1 h 2"/>
                                  <a:gd name="T68" fmla="*/ 2 w 2"/>
                                  <a:gd name="T69" fmla="*/ 1 h 2"/>
                                  <a:gd name="T70" fmla="*/ 2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2" y="1"/>
                                    </a:moveTo>
                                    <a:lnTo>
                                      <a:pt x="2" y="2"/>
                                    </a:lnTo>
                                    <a:lnTo>
                                      <a:pt x="0"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1"/>
                                    </a:lnTo>
                                    <a:lnTo>
                                      <a:pt x="2" y="1"/>
                                    </a:lnTo>
                                    <a:lnTo>
                                      <a:pt x="2" y="1"/>
                                    </a:lnTo>
                                    <a:lnTo>
                                      <a:pt x="2" y="1"/>
                                    </a:lnTo>
                                    <a:lnTo>
                                      <a:pt x="2" y="1"/>
                                    </a:lnTo>
                                    <a:lnTo>
                                      <a:pt x="2" y="1"/>
                                    </a:lnTo>
                                    <a:lnTo>
                                      <a:pt x="2" y="1"/>
                                    </a:lnTo>
                                    <a:lnTo>
                                      <a:pt x="2" y="1"/>
                                    </a:lnTo>
                                    <a:lnTo>
                                      <a:pt x="2"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84" name="Freeform 4984"/>
                            <wps:cNvSpPr>
                              <a:spLocks/>
                            </wps:cNvSpPr>
                            <wps:spPr bwMode="auto">
                              <a:xfrm>
                                <a:off x="830" y="159"/>
                                <a:ext cx="2" cy="2"/>
                              </a:xfrm>
                              <a:custGeom>
                                <a:avLst/>
                                <a:gdLst>
                                  <a:gd name="T0" fmla="*/ 2 w 2"/>
                                  <a:gd name="T1" fmla="*/ 1 h 2"/>
                                  <a:gd name="T2" fmla="*/ 2 w 2"/>
                                  <a:gd name="T3" fmla="*/ 2 h 2"/>
                                  <a:gd name="T4" fmla="*/ 0 w 2"/>
                                  <a:gd name="T5" fmla="*/ 2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1 h 2"/>
                                  <a:gd name="T28" fmla="*/ 1 w 2"/>
                                  <a:gd name="T29" fmla="*/ 1 h 2"/>
                                  <a:gd name="T30" fmla="*/ 1 w 2"/>
                                  <a:gd name="T31" fmla="*/ 0 h 2"/>
                                  <a:gd name="T32" fmla="*/ 1 w 2"/>
                                  <a:gd name="T33" fmla="*/ 0 h 2"/>
                                  <a:gd name="T34" fmla="*/ 1 w 2"/>
                                  <a:gd name="T35" fmla="*/ 0 h 2"/>
                                  <a:gd name="T36" fmla="*/ 1 w 2"/>
                                  <a:gd name="T37" fmla="*/ 0 h 2"/>
                                  <a:gd name="T38" fmla="*/ 1 w 2"/>
                                  <a:gd name="T39" fmla="*/ 0 h 2"/>
                                  <a:gd name="T40" fmla="*/ 1 w 2"/>
                                  <a:gd name="T41" fmla="*/ 0 h 2"/>
                                  <a:gd name="T42" fmla="*/ 1 w 2"/>
                                  <a:gd name="T43" fmla="*/ 0 h 2"/>
                                  <a:gd name="T44" fmla="*/ 1 w 2"/>
                                  <a:gd name="T45" fmla="*/ 0 h 2"/>
                                  <a:gd name="T46" fmla="*/ 1 w 2"/>
                                  <a:gd name="T47" fmla="*/ 0 h 2"/>
                                  <a:gd name="T48" fmla="*/ 1 w 2"/>
                                  <a:gd name="T49" fmla="*/ 1 h 2"/>
                                  <a:gd name="T50" fmla="*/ 2 w 2"/>
                                  <a:gd name="T51" fmla="*/ 1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 name="T66" fmla="*/ 2 w 2"/>
                                  <a:gd name="T67" fmla="*/ 1 h 2"/>
                                  <a:gd name="T68" fmla="*/ 2 w 2"/>
                                  <a:gd name="T69" fmla="*/ 1 h 2"/>
                                  <a:gd name="T70" fmla="*/ 2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2" y="1"/>
                                    </a:moveTo>
                                    <a:lnTo>
                                      <a:pt x="2" y="2"/>
                                    </a:lnTo>
                                    <a:lnTo>
                                      <a:pt x="0"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1"/>
                                    </a:lnTo>
                                    <a:lnTo>
                                      <a:pt x="2" y="1"/>
                                    </a:lnTo>
                                    <a:lnTo>
                                      <a:pt x="2" y="1"/>
                                    </a:lnTo>
                                    <a:lnTo>
                                      <a:pt x="2" y="1"/>
                                    </a:lnTo>
                                    <a:lnTo>
                                      <a:pt x="2" y="1"/>
                                    </a:lnTo>
                                    <a:lnTo>
                                      <a:pt x="2" y="1"/>
                                    </a:lnTo>
                                    <a:lnTo>
                                      <a:pt x="2" y="1"/>
                                    </a:lnTo>
                                    <a:lnTo>
                                      <a:pt x="2" y="1"/>
                                    </a:lnTo>
                                    <a:lnTo>
                                      <a:pt x="2"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85" name="Freeform 4985"/>
                            <wps:cNvSpPr>
                              <a:spLocks/>
                            </wps:cNvSpPr>
                            <wps:spPr bwMode="auto">
                              <a:xfrm>
                                <a:off x="825" y="160"/>
                                <a:ext cx="14" cy="3"/>
                              </a:xfrm>
                              <a:custGeom>
                                <a:avLst/>
                                <a:gdLst>
                                  <a:gd name="T0" fmla="*/ 13 w 14"/>
                                  <a:gd name="T1" fmla="*/ 2 h 3"/>
                                  <a:gd name="T2" fmla="*/ 13 w 14"/>
                                  <a:gd name="T3" fmla="*/ 2 h 3"/>
                                  <a:gd name="T4" fmla="*/ 14 w 14"/>
                                  <a:gd name="T5" fmla="*/ 2 h 3"/>
                                  <a:gd name="T6" fmla="*/ 14 w 14"/>
                                  <a:gd name="T7" fmla="*/ 2 h 3"/>
                                  <a:gd name="T8" fmla="*/ 14 w 14"/>
                                  <a:gd name="T9" fmla="*/ 1 h 3"/>
                                  <a:gd name="T10" fmla="*/ 14 w 14"/>
                                  <a:gd name="T11" fmla="*/ 1 h 3"/>
                                  <a:gd name="T12" fmla="*/ 13 w 14"/>
                                  <a:gd name="T13" fmla="*/ 1 h 3"/>
                                  <a:gd name="T14" fmla="*/ 13 w 14"/>
                                  <a:gd name="T15" fmla="*/ 0 h 3"/>
                                  <a:gd name="T16" fmla="*/ 13 w 14"/>
                                  <a:gd name="T17" fmla="*/ 0 h 3"/>
                                  <a:gd name="T18" fmla="*/ 12 w 14"/>
                                  <a:gd name="T19" fmla="*/ 0 h 3"/>
                                  <a:gd name="T20" fmla="*/ 11 w 14"/>
                                  <a:gd name="T21" fmla="*/ 0 h 3"/>
                                  <a:gd name="T22" fmla="*/ 11 w 14"/>
                                  <a:gd name="T23" fmla="*/ 0 h 3"/>
                                  <a:gd name="T24" fmla="*/ 10 w 14"/>
                                  <a:gd name="T25" fmla="*/ 1 h 3"/>
                                  <a:gd name="T26" fmla="*/ 9 w 14"/>
                                  <a:gd name="T27" fmla="*/ 1 h 3"/>
                                  <a:gd name="T28" fmla="*/ 9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1 h 3"/>
                                  <a:gd name="T42" fmla="*/ 4 w 14"/>
                                  <a:gd name="T43" fmla="*/ 0 h 3"/>
                                  <a:gd name="T44" fmla="*/ 3 w 14"/>
                                  <a:gd name="T45" fmla="*/ 0 h 3"/>
                                  <a:gd name="T46" fmla="*/ 2 w 14"/>
                                  <a:gd name="T47" fmla="*/ 0 h 3"/>
                                  <a:gd name="T48" fmla="*/ 2 w 14"/>
                                  <a:gd name="T49" fmla="*/ 0 h 3"/>
                                  <a:gd name="T50" fmla="*/ 1 w 14"/>
                                  <a:gd name="T51" fmla="*/ 0 h 3"/>
                                  <a:gd name="T52" fmla="*/ 1 w 14"/>
                                  <a:gd name="T53" fmla="*/ 1 h 3"/>
                                  <a:gd name="T54" fmla="*/ 0 w 14"/>
                                  <a:gd name="T55" fmla="*/ 1 h 3"/>
                                  <a:gd name="T56" fmla="*/ 0 w 14"/>
                                  <a:gd name="T57" fmla="*/ 1 h 3"/>
                                  <a:gd name="T58" fmla="*/ 0 w 14"/>
                                  <a:gd name="T59" fmla="*/ 2 h 3"/>
                                  <a:gd name="T60" fmla="*/ 1 w 14"/>
                                  <a:gd name="T61" fmla="*/ 2 h 3"/>
                                  <a:gd name="T62" fmla="*/ 1 w 14"/>
                                  <a:gd name="T63" fmla="*/ 2 h 3"/>
                                  <a:gd name="T64" fmla="*/ 1 w 14"/>
                                  <a:gd name="T65" fmla="*/ 2 h 3"/>
                                  <a:gd name="T66" fmla="*/ 2 w 14"/>
                                  <a:gd name="T67" fmla="*/ 2 h 3"/>
                                  <a:gd name="T68" fmla="*/ 3 w 14"/>
                                  <a:gd name="T69" fmla="*/ 2 h 3"/>
                                  <a:gd name="T70" fmla="*/ 3 w 14"/>
                                  <a:gd name="T71" fmla="*/ 2 h 3"/>
                                  <a:gd name="T72" fmla="*/ 4 w 14"/>
                                  <a:gd name="T73" fmla="*/ 2 h 3"/>
                                  <a:gd name="T74" fmla="*/ 5 w 14"/>
                                  <a:gd name="T75" fmla="*/ 2 h 3"/>
                                  <a:gd name="T76" fmla="*/ 6 w 14"/>
                                  <a:gd name="T77" fmla="*/ 3 h 3"/>
                                  <a:gd name="T78" fmla="*/ 6 w 14"/>
                                  <a:gd name="T79" fmla="*/ 3 h 3"/>
                                  <a:gd name="T80" fmla="*/ 7 w 14"/>
                                  <a:gd name="T81" fmla="*/ 3 h 3"/>
                                  <a:gd name="T82" fmla="*/ 8 w 14"/>
                                  <a:gd name="T83" fmla="*/ 3 h 3"/>
                                  <a:gd name="T84" fmla="*/ 8 w 14"/>
                                  <a:gd name="T85" fmla="*/ 3 h 3"/>
                                  <a:gd name="T86" fmla="*/ 9 w 14"/>
                                  <a:gd name="T87" fmla="*/ 3 h 3"/>
                                  <a:gd name="T88" fmla="*/ 10 w 14"/>
                                  <a:gd name="T89" fmla="*/ 2 h 3"/>
                                  <a:gd name="T90" fmla="*/ 10 w 14"/>
                                  <a:gd name="T91" fmla="*/ 2 h 3"/>
                                  <a:gd name="T92" fmla="*/ 11 w 14"/>
                                  <a:gd name="T93" fmla="*/ 2 h 3"/>
                                  <a:gd name="T94" fmla="*/ 12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3" y="2"/>
                                    </a:moveTo>
                                    <a:lnTo>
                                      <a:pt x="13" y="2"/>
                                    </a:lnTo>
                                    <a:lnTo>
                                      <a:pt x="13" y="2"/>
                                    </a:lnTo>
                                    <a:lnTo>
                                      <a:pt x="13" y="2"/>
                                    </a:lnTo>
                                    <a:lnTo>
                                      <a:pt x="13" y="2"/>
                                    </a:lnTo>
                                    <a:lnTo>
                                      <a:pt x="14" y="2"/>
                                    </a:lnTo>
                                    <a:lnTo>
                                      <a:pt x="14" y="2"/>
                                    </a:lnTo>
                                    <a:lnTo>
                                      <a:pt x="14" y="2"/>
                                    </a:lnTo>
                                    <a:lnTo>
                                      <a:pt x="14" y="1"/>
                                    </a:lnTo>
                                    <a:lnTo>
                                      <a:pt x="14" y="1"/>
                                    </a:lnTo>
                                    <a:lnTo>
                                      <a:pt x="14" y="1"/>
                                    </a:lnTo>
                                    <a:lnTo>
                                      <a:pt x="14" y="1"/>
                                    </a:lnTo>
                                    <a:lnTo>
                                      <a:pt x="14" y="1"/>
                                    </a:lnTo>
                                    <a:lnTo>
                                      <a:pt x="13" y="1"/>
                                    </a:lnTo>
                                    <a:lnTo>
                                      <a:pt x="13" y="0"/>
                                    </a:lnTo>
                                    <a:lnTo>
                                      <a:pt x="13" y="0"/>
                                    </a:lnTo>
                                    <a:lnTo>
                                      <a:pt x="13" y="0"/>
                                    </a:lnTo>
                                    <a:lnTo>
                                      <a:pt x="13" y="0"/>
                                    </a:lnTo>
                                    <a:lnTo>
                                      <a:pt x="12" y="0"/>
                                    </a:lnTo>
                                    <a:lnTo>
                                      <a:pt x="12" y="0"/>
                                    </a:lnTo>
                                    <a:lnTo>
                                      <a:pt x="12" y="0"/>
                                    </a:lnTo>
                                    <a:lnTo>
                                      <a:pt x="11" y="0"/>
                                    </a:lnTo>
                                    <a:lnTo>
                                      <a:pt x="11" y="0"/>
                                    </a:lnTo>
                                    <a:lnTo>
                                      <a:pt x="11" y="0"/>
                                    </a:lnTo>
                                    <a:lnTo>
                                      <a:pt x="10" y="0"/>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0"/>
                                    </a:lnTo>
                                    <a:lnTo>
                                      <a:pt x="4" y="0"/>
                                    </a:lnTo>
                                    <a:lnTo>
                                      <a:pt x="3" y="0"/>
                                    </a:lnTo>
                                    <a:lnTo>
                                      <a:pt x="3" y="0"/>
                                    </a:lnTo>
                                    <a:lnTo>
                                      <a:pt x="3" y="0"/>
                                    </a:lnTo>
                                    <a:lnTo>
                                      <a:pt x="2" y="0"/>
                                    </a:lnTo>
                                    <a:lnTo>
                                      <a:pt x="2" y="0"/>
                                    </a:lnTo>
                                    <a:lnTo>
                                      <a:pt x="2" y="0"/>
                                    </a:lnTo>
                                    <a:lnTo>
                                      <a:pt x="1" y="0"/>
                                    </a:lnTo>
                                    <a:lnTo>
                                      <a:pt x="1" y="0"/>
                                    </a:lnTo>
                                    <a:lnTo>
                                      <a:pt x="1" y="0"/>
                                    </a:lnTo>
                                    <a:lnTo>
                                      <a:pt x="1" y="1"/>
                                    </a:lnTo>
                                    <a:lnTo>
                                      <a:pt x="1" y="1"/>
                                    </a:lnTo>
                                    <a:lnTo>
                                      <a:pt x="0" y="1"/>
                                    </a:lnTo>
                                    <a:lnTo>
                                      <a:pt x="0" y="1"/>
                                    </a:lnTo>
                                    <a:lnTo>
                                      <a:pt x="0" y="1"/>
                                    </a:lnTo>
                                    <a:lnTo>
                                      <a:pt x="0" y="1"/>
                                    </a:lnTo>
                                    <a:lnTo>
                                      <a:pt x="0" y="2"/>
                                    </a:lnTo>
                                    <a:lnTo>
                                      <a:pt x="0" y="2"/>
                                    </a:lnTo>
                                    <a:lnTo>
                                      <a:pt x="1"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2"/>
                                    </a:lnTo>
                                    <a:lnTo>
                                      <a:pt x="6" y="3"/>
                                    </a:lnTo>
                                    <a:lnTo>
                                      <a:pt x="6" y="3"/>
                                    </a:lnTo>
                                    <a:lnTo>
                                      <a:pt x="6" y="3"/>
                                    </a:lnTo>
                                    <a:lnTo>
                                      <a:pt x="7" y="3"/>
                                    </a:lnTo>
                                    <a:lnTo>
                                      <a:pt x="7" y="3"/>
                                    </a:lnTo>
                                    <a:lnTo>
                                      <a:pt x="7" y="3"/>
                                    </a:lnTo>
                                    <a:lnTo>
                                      <a:pt x="8" y="3"/>
                                    </a:lnTo>
                                    <a:lnTo>
                                      <a:pt x="8" y="3"/>
                                    </a:lnTo>
                                    <a:lnTo>
                                      <a:pt x="8" y="3"/>
                                    </a:lnTo>
                                    <a:lnTo>
                                      <a:pt x="9" y="3"/>
                                    </a:lnTo>
                                    <a:lnTo>
                                      <a:pt x="9" y="3"/>
                                    </a:lnTo>
                                    <a:lnTo>
                                      <a:pt x="9" y="2"/>
                                    </a:lnTo>
                                    <a:lnTo>
                                      <a:pt x="10" y="2"/>
                                    </a:lnTo>
                                    <a:lnTo>
                                      <a:pt x="10" y="2"/>
                                    </a:lnTo>
                                    <a:lnTo>
                                      <a:pt x="10" y="2"/>
                                    </a:lnTo>
                                    <a:lnTo>
                                      <a:pt x="11" y="2"/>
                                    </a:lnTo>
                                    <a:lnTo>
                                      <a:pt x="11" y="2"/>
                                    </a:lnTo>
                                    <a:lnTo>
                                      <a:pt x="11" y="2"/>
                                    </a:lnTo>
                                    <a:lnTo>
                                      <a:pt x="12" y="2"/>
                                    </a:lnTo>
                                    <a:lnTo>
                                      <a:pt x="12" y="2"/>
                                    </a:lnTo>
                                    <a:lnTo>
                                      <a:pt x="12" y="2"/>
                                    </a:lnTo>
                                    <a:lnTo>
                                      <a:pt x="13"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86" name="Freeform 4986"/>
                            <wps:cNvSpPr>
                              <a:spLocks/>
                            </wps:cNvSpPr>
                            <wps:spPr bwMode="auto">
                              <a:xfrm>
                                <a:off x="825" y="160"/>
                                <a:ext cx="14" cy="3"/>
                              </a:xfrm>
                              <a:custGeom>
                                <a:avLst/>
                                <a:gdLst>
                                  <a:gd name="T0" fmla="*/ 13 w 14"/>
                                  <a:gd name="T1" fmla="*/ 2 h 3"/>
                                  <a:gd name="T2" fmla="*/ 13 w 14"/>
                                  <a:gd name="T3" fmla="*/ 2 h 3"/>
                                  <a:gd name="T4" fmla="*/ 14 w 14"/>
                                  <a:gd name="T5" fmla="*/ 2 h 3"/>
                                  <a:gd name="T6" fmla="*/ 14 w 14"/>
                                  <a:gd name="T7" fmla="*/ 2 h 3"/>
                                  <a:gd name="T8" fmla="*/ 14 w 14"/>
                                  <a:gd name="T9" fmla="*/ 1 h 3"/>
                                  <a:gd name="T10" fmla="*/ 14 w 14"/>
                                  <a:gd name="T11" fmla="*/ 1 h 3"/>
                                  <a:gd name="T12" fmla="*/ 13 w 14"/>
                                  <a:gd name="T13" fmla="*/ 1 h 3"/>
                                  <a:gd name="T14" fmla="*/ 13 w 14"/>
                                  <a:gd name="T15" fmla="*/ 0 h 3"/>
                                  <a:gd name="T16" fmla="*/ 13 w 14"/>
                                  <a:gd name="T17" fmla="*/ 0 h 3"/>
                                  <a:gd name="T18" fmla="*/ 12 w 14"/>
                                  <a:gd name="T19" fmla="*/ 0 h 3"/>
                                  <a:gd name="T20" fmla="*/ 11 w 14"/>
                                  <a:gd name="T21" fmla="*/ 0 h 3"/>
                                  <a:gd name="T22" fmla="*/ 11 w 14"/>
                                  <a:gd name="T23" fmla="*/ 0 h 3"/>
                                  <a:gd name="T24" fmla="*/ 10 w 14"/>
                                  <a:gd name="T25" fmla="*/ 1 h 3"/>
                                  <a:gd name="T26" fmla="*/ 9 w 14"/>
                                  <a:gd name="T27" fmla="*/ 1 h 3"/>
                                  <a:gd name="T28" fmla="*/ 9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1 h 3"/>
                                  <a:gd name="T42" fmla="*/ 4 w 14"/>
                                  <a:gd name="T43" fmla="*/ 0 h 3"/>
                                  <a:gd name="T44" fmla="*/ 3 w 14"/>
                                  <a:gd name="T45" fmla="*/ 0 h 3"/>
                                  <a:gd name="T46" fmla="*/ 2 w 14"/>
                                  <a:gd name="T47" fmla="*/ 0 h 3"/>
                                  <a:gd name="T48" fmla="*/ 2 w 14"/>
                                  <a:gd name="T49" fmla="*/ 0 h 3"/>
                                  <a:gd name="T50" fmla="*/ 1 w 14"/>
                                  <a:gd name="T51" fmla="*/ 0 h 3"/>
                                  <a:gd name="T52" fmla="*/ 1 w 14"/>
                                  <a:gd name="T53" fmla="*/ 1 h 3"/>
                                  <a:gd name="T54" fmla="*/ 0 w 14"/>
                                  <a:gd name="T55" fmla="*/ 1 h 3"/>
                                  <a:gd name="T56" fmla="*/ 0 w 14"/>
                                  <a:gd name="T57" fmla="*/ 1 h 3"/>
                                  <a:gd name="T58" fmla="*/ 0 w 14"/>
                                  <a:gd name="T59" fmla="*/ 2 h 3"/>
                                  <a:gd name="T60" fmla="*/ 1 w 14"/>
                                  <a:gd name="T61" fmla="*/ 2 h 3"/>
                                  <a:gd name="T62" fmla="*/ 1 w 14"/>
                                  <a:gd name="T63" fmla="*/ 2 h 3"/>
                                  <a:gd name="T64" fmla="*/ 1 w 14"/>
                                  <a:gd name="T65" fmla="*/ 2 h 3"/>
                                  <a:gd name="T66" fmla="*/ 2 w 14"/>
                                  <a:gd name="T67" fmla="*/ 2 h 3"/>
                                  <a:gd name="T68" fmla="*/ 3 w 14"/>
                                  <a:gd name="T69" fmla="*/ 2 h 3"/>
                                  <a:gd name="T70" fmla="*/ 3 w 14"/>
                                  <a:gd name="T71" fmla="*/ 2 h 3"/>
                                  <a:gd name="T72" fmla="*/ 4 w 14"/>
                                  <a:gd name="T73" fmla="*/ 2 h 3"/>
                                  <a:gd name="T74" fmla="*/ 5 w 14"/>
                                  <a:gd name="T75" fmla="*/ 2 h 3"/>
                                  <a:gd name="T76" fmla="*/ 6 w 14"/>
                                  <a:gd name="T77" fmla="*/ 3 h 3"/>
                                  <a:gd name="T78" fmla="*/ 6 w 14"/>
                                  <a:gd name="T79" fmla="*/ 3 h 3"/>
                                  <a:gd name="T80" fmla="*/ 7 w 14"/>
                                  <a:gd name="T81" fmla="*/ 3 h 3"/>
                                  <a:gd name="T82" fmla="*/ 8 w 14"/>
                                  <a:gd name="T83" fmla="*/ 3 h 3"/>
                                  <a:gd name="T84" fmla="*/ 8 w 14"/>
                                  <a:gd name="T85" fmla="*/ 3 h 3"/>
                                  <a:gd name="T86" fmla="*/ 9 w 14"/>
                                  <a:gd name="T87" fmla="*/ 3 h 3"/>
                                  <a:gd name="T88" fmla="*/ 10 w 14"/>
                                  <a:gd name="T89" fmla="*/ 2 h 3"/>
                                  <a:gd name="T90" fmla="*/ 10 w 14"/>
                                  <a:gd name="T91" fmla="*/ 2 h 3"/>
                                  <a:gd name="T92" fmla="*/ 11 w 14"/>
                                  <a:gd name="T93" fmla="*/ 2 h 3"/>
                                  <a:gd name="T94" fmla="*/ 12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3" y="2"/>
                                    </a:moveTo>
                                    <a:lnTo>
                                      <a:pt x="13" y="2"/>
                                    </a:lnTo>
                                    <a:lnTo>
                                      <a:pt x="13" y="2"/>
                                    </a:lnTo>
                                    <a:lnTo>
                                      <a:pt x="13" y="2"/>
                                    </a:lnTo>
                                    <a:lnTo>
                                      <a:pt x="13" y="2"/>
                                    </a:lnTo>
                                    <a:lnTo>
                                      <a:pt x="14" y="2"/>
                                    </a:lnTo>
                                    <a:lnTo>
                                      <a:pt x="14" y="2"/>
                                    </a:lnTo>
                                    <a:lnTo>
                                      <a:pt x="14" y="2"/>
                                    </a:lnTo>
                                    <a:lnTo>
                                      <a:pt x="14" y="1"/>
                                    </a:lnTo>
                                    <a:lnTo>
                                      <a:pt x="14" y="1"/>
                                    </a:lnTo>
                                    <a:lnTo>
                                      <a:pt x="14" y="1"/>
                                    </a:lnTo>
                                    <a:lnTo>
                                      <a:pt x="14" y="1"/>
                                    </a:lnTo>
                                    <a:lnTo>
                                      <a:pt x="14" y="1"/>
                                    </a:lnTo>
                                    <a:lnTo>
                                      <a:pt x="13" y="1"/>
                                    </a:lnTo>
                                    <a:lnTo>
                                      <a:pt x="13" y="0"/>
                                    </a:lnTo>
                                    <a:lnTo>
                                      <a:pt x="13" y="0"/>
                                    </a:lnTo>
                                    <a:lnTo>
                                      <a:pt x="13" y="0"/>
                                    </a:lnTo>
                                    <a:lnTo>
                                      <a:pt x="13" y="0"/>
                                    </a:lnTo>
                                    <a:lnTo>
                                      <a:pt x="12" y="0"/>
                                    </a:lnTo>
                                    <a:lnTo>
                                      <a:pt x="12" y="0"/>
                                    </a:lnTo>
                                    <a:lnTo>
                                      <a:pt x="12" y="0"/>
                                    </a:lnTo>
                                    <a:lnTo>
                                      <a:pt x="11" y="0"/>
                                    </a:lnTo>
                                    <a:lnTo>
                                      <a:pt x="11" y="0"/>
                                    </a:lnTo>
                                    <a:lnTo>
                                      <a:pt x="11" y="0"/>
                                    </a:lnTo>
                                    <a:lnTo>
                                      <a:pt x="10" y="0"/>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0"/>
                                    </a:lnTo>
                                    <a:lnTo>
                                      <a:pt x="4" y="0"/>
                                    </a:lnTo>
                                    <a:lnTo>
                                      <a:pt x="3" y="0"/>
                                    </a:lnTo>
                                    <a:lnTo>
                                      <a:pt x="3" y="0"/>
                                    </a:lnTo>
                                    <a:lnTo>
                                      <a:pt x="3" y="0"/>
                                    </a:lnTo>
                                    <a:lnTo>
                                      <a:pt x="2" y="0"/>
                                    </a:lnTo>
                                    <a:lnTo>
                                      <a:pt x="2" y="0"/>
                                    </a:lnTo>
                                    <a:lnTo>
                                      <a:pt x="2" y="0"/>
                                    </a:lnTo>
                                    <a:lnTo>
                                      <a:pt x="1" y="0"/>
                                    </a:lnTo>
                                    <a:lnTo>
                                      <a:pt x="1" y="0"/>
                                    </a:lnTo>
                                    <a:lnTo>
                                      <a:pt x="1" y="0"/>
                                    </a:lnTo>
                                    <a:lnTo>
                                      <a:pt x="1" y="1"/>
                                    </a:lnTo>
                                    <a:lnTo>
                                      <a:pt x="1" y="1"/>
                                    </a:lnTo>
                                    <a:lnTo>
                                      <a:pt x="0" y="1"/>
                                    </a:lnTo>
                                    <a:lnTo>
                                      <a:pt x="0" y="1"/>
                                    </a:lnTo>
                                    <a:lnTo>
                                      <a:pt x="0" y="1"/>
                                    </a:lnTo>
                                    <a:lnTo>
                                      <a:pt x="0" y="1"/>
                                    </a:lnTo>
                                    <a:lnTo>
                                      <a:pt x="0" y="2"/>
                                    </a:lnTo>
                                    <a:lnTo>
                                      <a:pt x="0" y="2"/>
                                    </a:lnTo>
                                    <a:lnTo>
                                      <a:pt x="1"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2"/>
                                    </a:lnTo>
                                    <a:lnTo>
                                      <a:pt x="6" y="3"/>
                                    </a:lnTo>
                                    <a:lnTo>
                                      <a:pt x="6" y="3"/>
                                    </a:lnTo>
                                    <a:lnTo>
                                      <a:pt x="6" y="3"/>
                                    </a:lnTo>
                                    <a:lnTo>
                                      <a:pt x="7" y="3"/>
                                    </a:lnTo>
                                    <a:lnTo>
                                      <a:pt x="7" y="3"/>
                                    </a:lnTo>
                                    <a:lnTo>
                                      <a:pt x="7" y="3"/>
                                    </a:lnTo>
                                    <a:lnTo>
                                      <a:pt x="8" y="3"/>
                                    </a:lnTo>
                                    <a:lnTo>
                                      <a:pt x="8" y="3"/>
                                    </a:lnTo>
                                    <a:lnTo>
                                      <a:pt x="8" y="3"/>
                                    </a:lnTo>
                                    <a:lnTo>
                                      <a:pt x="9" y="3"/>
                                    </a:lnTo>
                                    <a:lnTo>
                                      <a:pt x="9" y="3"/>
                                    </a:lnTo>
                                    <a:lnTo>
                                      <a:pt x="9" y="2"/>
                                    </a:lnTo>
                                    <a:lnTo>
                                      <a:pt x="10" y="2"/>
                                    </a:lnTo>
                                    <a:lnTo>
                                      <a:pt x="10" y="2"/>
                                    </a:lnTo>
                                    <a:lnTo>
                                      <a:pt x="10" y="2"/>
                                    </a:lnTo>
                                    <a:lnTo>
                                      <a:pt x="11" y="2"/>
                                    </a:lnTo>
                                    <a:lnTo>
                                      <a:pt x="11" y="2"/>
                                    </a:lnTo>
                                    <a:lnTo>
                                      <a:pt x="11" y="2"/>
                                    </a:lnTo>
                                    <a:lnTo>
                                      <a:pt x="12" y="2"/>
                                    </a:lnTo>
                                    <a:lnTo>
                                      <a:pt x="12" y="2"/>
                                    </a:lnTo>
                                    <a:lnTo>
                                      <a:pt x="12" y="2"/>
                                    </a:lnTo>
                                    <a:lnTo>
                                      <a:pt x="13"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4987" name="Oval 4987"/>
                          <wps:cNvSpPr>
                            <a:spLocks noChangeArrowheads="1"/>
                          </wps:cNvSpPr>
                          <wps:spPr bwMode="auto">
                            <a:xfrm>
                              <a:off x="811" y="114"/>
                              <a:ext cx="42" cy="43"/>
                            </a:xfrm>
                            <a:prstGeom prst="ellipse">
                              <a:avLst/>
                            </a:prstGeom>
                            <a:solidFill>
                              <a:srgbClr val="F2F2F2"/>
                            </a:solidFill>
                            <a:ln w="0">
                              <a:solidFill>
                                <a:srgbClr val="000000"/>
                              </a:solidFill>
                              <a:prstDash val="solid"/>
                              <a:round/>
                              <a:headEnd/>
                              <a:tailEnd/>
                            </a:ln>
                          </wps:spPr>
                          <wps:bodyPr/>
                        </wps:wsp>
                        <wps:wsp>
                          <wps:cNvPr id="4988" name="Oval 4988"/>
                          <wps:cNvSpPr>
                            <a:spLocks noChangeArrowheads="1"/>
                          </wps:cNvSpPr>
                          <wps:spPr bwMode="auto">
                            <a:xfrm>
                              <a:off x="811" y="114"/>
                              <a:ext cx="42" cy="43"/>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4989" name="Rectangle 4989"/>
                        <wps:cNvSpPr>
                          <a:spLocks noChangeArrowheads="1"/>
                        </wps:cNvSpPr>
                        <wps:spPr bwMode="auto">
                          <a:xfrm>
                            <a:off x="729" y="213"/>
                            <a:ext cx="36" cy="96"/>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990" name="Rectangle 4990"/>
                        <wps:cNvSpPr>
                          <a:spLocks noChangeArrowheads="1"/>
                        </wps:cNvSpPr>
                        <wps:spPr bwMode="auto">
                          <a:xfrm>
                            <a:off x="729" y="213"/>
                            <a:ext cx="36" cy="9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91" name="Rectangle 4991"/>
                        <wps:cNvSpPr>
                          <a:spLocks noChangeArrowheads="1"/>
                        </wps:cNvSpPr>
                        <wps:spPr bwMode="auto">
                          <a:xfrm>
                            <a:off x="799" y="213"/>
                            <a:ext cx="36" cy="96"/>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992" name="Rectangle 4992"/>
                        <wps:cNvSpPr>
                          <a:spLocks noChangeArrowheads="1"/>
                        </wps:cNvSpPr>
                        <wps:spPr bwMode="auto">
                          <a:xfrm>
                            <a:off x="799" y="213"/>
                            <a:ext cx="36" cy="9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93" name="Rectangle 4993"/>
                        <wps:cNvSpPr>
                          <a:spLocks noChangeArrowheads="1"/>
                        </wps:cNvSpPr>
                        <wps:spPr bwMode="auto">
                          <a:xfrm>
                            <a:off x="869" y="213"/>
                            <a:ext cx="36" cy="96"/>
                          </a:xfrm>
                          <a:prstGeom prst="rect">
                            <a:avLst/>
                          </a:prstGeom>
                          <a:solidFill>
                            <a:srgbClr val="F2F2F2"/>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4994" name="Rectangle 4994"/>
                        <wps:cNvSpPr>
                          <a:spLocks noChangeArrowheads="1"/>
                        </wps:cNvSpPr>
                        <wps:spPr bwMode="auto">
                          <a:xfrm>
                            <a:off x="869" y="213"/>
                            <a:ext cx="36" cy="9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4995" name="Group 4995"/>
                        <wpg:cNvGrpSpPr>
                          <a:grpSpLocks/>
                        </wpg:cNvGrpSpPr>
                        <wpg:grpSpPr bwMode="auto">
                          <a:xfrm>
                            <a:off x="724" y="85"/>
                            <a:ext cx="56" cy="55"/>
                            <a:chOff x="724" y="85"/>
                            <a:chExt cx="56" cy="55"/>
                          </a:xfrm>
                        </wpg:grpSpPr>
                        <wpg:grpSp>
                          <wpg:cNvPr id="4996" name="Group 4996"/>
                          <wpg:cNvGrpSpPr>
                            <a:grpSpLocks/>
                          </wpg:cNvGrpSpPr>
                          <wpg:grpSpPr bwMode="auto">
                            <a:xfrm>
                              <a:off x="766" y="105"/>
                              <a:ext cx="14" cy="14"/>
                              <a:chOff x="766" y="105"/>
                              <a:chExt cx="14" cy="14"/>
                            </a:xfrm>
                          </wpg:grpSpPr>
                          <wps:wsp>
                            <wps:cNvPr id="4997" name="Freeform 4997"/>
                            <wps:cNvSpPr>
                              <a:spLocks/>
                            </wps:cNvSpPr>
                            <wps:spPr bwMode="auto">
                              <a:xfrm>
                                <a:off x="777" y="105"/>
                                <a:ext cx="3" cy="14"/>
                              </a:xfrm>
                              <a:custGeom>
                                <a:avLst/>
                                <a:gdLst>
                                  <a:gd name="T0" fmla="*/ 3 w 3"/>
                                  <a:gd name="T1" fmla="*/ 1 h 14"/>
                                  <a:gd name="T2" fmla="*/ 3 w 3"/>
                                  <a:gd name="T3" fmla="*/ 1 h 14"/>
                                  <a:gd name="T4" fmla="*/ 2 w 3"/>
                                  <a:gd name="T5" fmla="*/ 0 h 14"/>
                                  <a:gd name="T6" fmla="*/ 2 w 3"/>
                                  <a:gd name="T7" fmla="*/ 0 h 14"/>
                                  <a:gd name="T8" fmla="*/ 1 w 3"/>
                                  <a:gd name="T9" fmla="*/ 0 h 14"/>
                                  <a:gd name="T10" fmla="*/ 1 w 3"/>
                                  <a:gd name="T11" fmla="*/ 0 h 14"/>
                                  <a:gd name="T12" fmla="*/ 0 w 3"/>
                                  <a:gd name="T13" fmla="*/ 1 h 14"/>
                                  <a:gd name="T14" fmla="*/ 0 w 3"/>
                                  <a:gd name="T15" fmla="*/ 1 h 14"/>
                                  <a:gd name="T16" fmla="*/ 0 w 3"/>
                                  <a:gd name="T17" fmla="*/ 2 h 14"/>
                                  <a:gd name="T18" fmla="*/ 0 w 3"/>
                                  <a:gd name="T19" fmla="*/ 2 h 14"/>
                                  <a:gd name="T20" fmla="*/ 0 w 3"/>
                                  <a:gd name="T21" fmla="*/ 3 h 14"/>
                                  <a:gd name="T22" fmla="*/ 0 w 3"/>
                                  <a:gd name="T23" fmla="*/ 4 h 14"/>
                                  <a:gd name="T24" fmla="*/ 0 w 3"/>
                                  <a:gd name="T25" fmla="*/ 4 h 14"/>
                                  <a:gd name="T26" fmla="*/ 0 w 3"/>
                                  <a:gd name="T27" fmla="*/ 5 h 14"/>
                                  <a:gd name="T28" fmla="*/ 0 w 3"/>
                                  <a:gd name="T29" fmla="*/ 6 h 14"/>
                                  <a:gd name="T30" fmla="*/ 0 w 3"/>
                                  <a:gd name="T31" fmla="*/ 6 h 14"/>
                                  <a:gd name="T32" fmla="*/ 0 w 3"/>
                                  <a:gd name="T33" fmla="*/ 7 h 14"/>
                                  <a:gd name="T34" fmla="*/ 0 w 3"/>
                                  <a:gd name="T35" fmla="*/ 8 h 14"/>
                                  <a:gd name="T36" fmla="*/ 0 w 3"/>
                                  <a:gd name="T37" fmla="*/ 9 h 14"/>
                                  <a:gd name="T38" fmla="*/ 0 w 3"/>
                                  <a:gd name="T39" fmla="*/ 9 h 14"/>
                                  <a:gd name="T40" fmla="*/ 0 w 3"/>
                                  <a:gd name="T41" fmla="*/ 10 h 14"/>
                                  <a:gd name="T42" fmla="*/ 0 w 3"/>
                                  <a:gd name="T43" fmla="*/ 11 h 14"/>
                                  <a:gd name="T44" fmla="*/ 0 w 3"/>
                                  <a:gd name="T45" fmla="*/ 11 h 14"/>
                                  <a:gd name="T46" fmla="*/ 0 w 3"/>
                                  <a:gd name="T47" fmla="*/ 12 h 14"/>
                                  <a:gd name="T48" fmla="*/ 0 w 3"/>
                                  <a:gd name="T49" fmla="*/ 13 h 14"/>
                                  <a:gd name="T50" fmla="*/ 0 w 3"/>
                                  <a:gd name="T51" fmla="*/ 13 h 14"/>
                                  <a:gd name="T52" fmla="*/ 0 w 3"/>
                                  <a:gd name="T53" fmla="*/ 14 h 14"/>
                                  <a:gd name="T54" fmla="*/ 1 w 3"/>
                                  <a:gd name="T55" fmla="*/ 14 h 14"/>
                                  <a:gd name="T56" fmla="*/ 1 w 3"/>
                                  <a:gd name="T57" fmla="*/ 14 h 14"/>
                                  <a:gd name="T58" fmla="*/ 2 w 3"/>
                                  <a:gd name="T59" fmla="*/ 14 h 14"/>
                                  <a:gd name="T60" fmla="*/ 2 w 3"/>
                                  <a:gd name="T61" fmla="*/ 14 h 14"/>
                                  <a:gd name="T62" fmla="*/ 3 w 3"/>
                                  <a:gd name="T63" fmla="*/ 14 h 14"/>
                                  <a:gd name="T64" fmla="*/ 3 w 3"/>
                                  <a:gd name="T65" fmla="*/ 13 h 14"/>
                                  <a:gd name="T66" fmla="*/ 3 w 3"/>
                                  <a:gd name="T67" fmla="*/ 12 h 14"/>
                                  <a:gd name="T68" fmla="*/ 3 w 3"/>
                                  <a:gd name="T69" fmla="*/ 12 h 14"/>
                                  <a:gd name="T70" fmla="*/ 3 w 3"/>
                                  <a:gd name="T71" fmla="*/ 11 h 14"/>
                                  <a:gd name="T72" fmla="*/ 3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3 w 3"/>
                                  <a:gd name="T91" fmla="*/ 4 h 14"/>
                                  <a:gd name="T92" fmla="*/ 3 w 3"/>
                                  <a:gd name="T93" fmla="*/ 3 h 14"/>
                                  <a:gd name="T94" fmla="*/ 3 w 3"/>
                                  <a:gd name="T95" fmla="*/ 3 h 14"/>
                                  <a:gd name="T96" fmla="*/ 3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3" y="2"/>
                                    </a:moveTo>
                                    <a:lnTo>
                                      <a:pt x="3" y="1"/>
                                    </a:lnTo>
                                    <a:lnTo>
                                      <a:pt x="3" y="1"/>
                                    </a:lnTo>
                                    <a:lnTo>
                                      <a:pt x="3" y="1"/>
                                    </a:lnTo>
                                    <a:lnTo>
                                      <a:pt x="2" y="1"/>
                                    </a:lnTo>
                                    <a:lnTo>
                                      <a:pt x="2" y="0"/>
                                    </a:lnTo>
                                    <a:lnTo>
                                      <a:pt x="2" y="0"/>
                                    </a:lnTo>
                                    <a:lnTo>
                                      <a:pt x="2" y="0"/>
                                    </a:lnTo>
                                    <a:lnTo>
                                      <a:pt x="1" y="0"/>
                                    </a:lnTo>
                                    <a:lnTo>
                                      <a:pt x="1" y="0"/>
                                    </a:lnTo>
                                    <a:lnTo>
                                      <a:pt x="1" y="0"/>
                                    </a:lnTo>
                                    <a:lnTo>
                                      <a:pt x="1"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0" y="14"/>
                                    </a:lnTo>
                                    <a:lnTo>
                                      <a:pt x="0" y="14"/>
                                    </a:lnTo>
                                    <a:lnTo>
                                      <a:pt x="1" y="14"/>
                                    </a:lnTo>
                                    <a:lnTo>
                                      <a:pt x="1" y="14"/>
                                    </a:lnTo>
                                    <a:lnTo>
                                      <a:pt x="1" y="14"/>
                                    </a:lnTo>
                                    <a:lnTo>
                                      <a:pt x="1" y="14"/>
                                    </a:lnTo>
                                    <a:lnTo>
                                      <a:pt x="2" y="14"/>
                                    </a:lnTo>
                                    <a:lnTo>
                                      <a:pt x="2" y="14"/>
                                    </a:lnTo>
                                    <a:lnTo>
                                      <a:pt x="2" y="14"/>
                                    </a:lnTo>
                                    <a:lnTo>
                                      <a:pt x="2" y="14"/>
                                    </a:lnTo>
                                    <a:lnTo>
                                      <a:pt x="3" y="14"/>
                                    </a:lnTo>
                                    <a:lnTo>
                                      <a:pt x="3" y="13"/>
                                    </a:lnTo>
                                    <a:lnTo>
                                      <a:pt x="3" y="13"/>
                                    </a:lnTo>
                                    <a:lnTo>
                                      <a:pt x="3" y="13"/>
                                    </a:lnTo>
                                    <a:lnTo>
                                      <a:pt x="3" y="12"/>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3" y="4"/>
                                    </a:lnTo>
                                    <a:lnTo>
                                      <a:pt x="3" y="4"/>
                                    </a:lnTo>
                                    <a:lnTo>
                                      <a:pt x="3" y="3"/>
                                    </a:lnTo>
                                    <a:lnTo>
                                      <a:pt x="3" y="3"/>
                                    </a:lnTo>
                                    <a:lnTo>
                                      <a:pt x="3" y="3"/>
                                    </a:lnTo>
                                    <a:lnTo>
                                      <a:pt x="3" y="2"/>
                                    </a:lnTo>
                                    <a:lnTo>
                                      <a:pt x="3" y="2"/>
                                    </a:lnTo>
                                    <a:lnTo>
                                      <a:pt x="3"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4998" name="Freeform 4998"/>
                            <wps:cNvSpPr>
                              <a:spLocks/>
                            </wps:cNvSpPr>
                            <wps:spPr bwMode="auto">
                              <a:xfrm>
                                <a:off x="777" y="105"/>
                                <a:ext cx="3" cy="14"/>
                              </a:xfrm>
                              <a:custGeom>
                                <a:avLst/>
                                <a:gdLst>
                                  <a:gd name="T0" fmla="*/ 3 w 3"/>
                                  <a:gd name="T1" fmla="*/ 1 h 14"/>
                                  <a:gd name="T2" fmla="*/ 3 w 3"/>
                                  <a:gd name="T3" fmla="*/ 1 h 14"/>
                                  <a:gd name="T4" fmla="*/ 2 w 3"/>
                                  <a:gd name="T5" fmla="*/ 0 h 14"/>
                                  <a:gd name="T6" fmla="*/ 2 w 3"/>
                                  <a:gd name="T7" fmla="*/ 0 h 14"/>
                                  <a:gd name="T8" fmla="*/ 1 w 3"/>
                                  <a:gd name="T9" fmla="*/ 0 h 14"/>
                                  <a:gd name="T10" fmla="*/ 1 w 3"/>
                                  <a:gd name="T11" fmla="*/ 0 h 14"/>
                                  <a:gd name="T12" fmla="*/ 0 w 3"/>
                                  <a:gd name="T13" fmla="*/ 1 h 14"/>
                                  <a:gd name="T14" fmla="*/ 0 w 3"/>
                                  <a:gd name="T15" fmla="*/ 1 h 14"/>
                                  <a:gd name="T16" fmla="*/ 0 w 3"/>
                                  <a:gd name="T17" fmla="*/ 2 h 14"/>
                                  <a:gd name="T18" fmla="*/ 0 w 3"/>
                                  <a:gd name="T19" fmla="*/ 2 h 14"/>
                                  <a:gd name="T20" fmla="*/ 0 w 3"/>
                                  <a:gd name="T21" fmla="*/ 3 h 14"/>
                                  <a:gd name="T22" fmla="*/ 0 w 3"/>
                                  <a:gd name="T23" fmla="*/ 4 h 14"/>
                                  <a:gd name="T24" fmla="*/ 0 w 3"/>
                                  <a:gd name="T25" fmla="*/ 4 h 14"/>
                                  <a:gd name="T26" fmla="*/ 0 w 3"/>
                                  <a:gd name="T27" fmla="*/ 5 h 14"/>
                                  <a:gd name="T28" fmla="*/ 0 w 3"/>
                                  <a:gd name="T29" fmla="*/ 6 h 14"/>
                                  <a:gd name="T30" fmla="*/ 0 w 3"/>
                                  <a:gd name="T31" fmla="*/ 6 h 14"/>
                                  <a:gd name="T32" fmla="*/ 0 w 3"/>
                                  <a:gd name="T33" fmla="*/ 7 h 14"/>
                                  <a:gd name="T34" fmla="*/ 0 w 3"/>
                                  <a:gd name="T35" fmla="*/ 8 h 14"/>
                                  <a:gd name="T36" fmla="*/ 0 w 3"/>
                                  <a:gd name="T37" fmla="*/ 9 h 14"/>
                                  <a:gd name="T38" fmla="*/ 0 w 3"/>
                                  <a:gd name="T39" fmla="*/ 9 h 14"/>
                                  <a:gd name="T40" fmla="*/ 0 w 3"/>
                                  <a:gd name="T41" fmla="*/ 10 h 14"/>
                                  <a:gd name="T42" fmla="*/ 0 w 3"/>
                                  <a:gd name="T43" fmla="*/ 11 h 14"/>
                                  <a:gd name="T44" fmla="*/ 0 w 3"/>
                                  <a:gd name="T45" fmla="*/ 11 h 14"/>
                                  <a:gd name="T46" fmla="*/ 0 w 3"/>
                                  <a:gd name="T47" fmla="*/ 12 h 14"/>
                                  <a:gd name="T48" fmla="*/ 0 w 3"/>
                                  <a:gd name="T49" fmla="*/ 13 h 14"/>
                                  <a:gd name="T50" fmla="*/ 0 w 3"/>
                                  <a:gd name="T51" fmla="*/ 13 h 14"/>
                                  <a:gd name="T52" fmla="*/ 0 w 3"/>
                                  <a:gd name="T53" fmla="*/ 14 h 14"/>
                                  <a:gd name="T54" fmla="*/ 1 w 3"/>
                                  <a:gd name="T55" fmla="*/ 14 h 14"/>
                                  <a:gd name="T56" fmla="*/ 1 w 3"/>
                                  <a:gd name="T57" fmla="*/ 14 h 14"/>
                                  <a:gd name="T58" fmla="*/ 2 w 3"/>
                                  <a:gd name="T59" fmla="*/ 14 h 14"/>
                                  <a:gd name="T60" fmla="*/ 2 w 3"/>
                                  <a:gd name="T61" fmla="*/ 14 h 14"/>
                                  <a:gd name="T62" fmla="*/ 3 w 3"/>
                                  <a:gd name="T63" fmla="*/ 14 h 14"/>
                                  <a:gd name="T64" fmla="*/ 3 w 3"/>
                                  <a:gd name="T65" fmla="*/ 13 h 14"/>
                                  <a:gd name="T66" fmla="*/ 3 w 3"/>
                                  <a:gd name="T67" fmla="*/ 12 h 14"/>
                                  <a:gd name="T68" fmla="*/ 3 w 3"/>
                                  <a:gd name="T69" fmla="*/ 12 h 14"/>
                                  <a:gd name="T70" fmla="*/ 3 w 3"/>
                                  <a:gd name="T71" fmla="*/ 11 h 14"/>
                                  <a:gd name="T72" fmla="*/ 3 w 3"/>
                                  <a:gd name="T73" fmla="*/ 10 h 14"/>
                                  <a:gd name="T74" fmla="*/ 3 w 3"/>
                                  <a:gd name="T75" fmla="*/ 10 h 14"/>
                                  <a:gd name="T76" fmla="*/ 3 w 3"/>
                                  <a:gd name="T77" fmla="*/ 9 h 14"/>
                                  <a:gd name="T78" fmla="*/ 3 w 3"/>
                                  <a:gd name="T79" fmla="*/ 8 h 14"/>
                                  <a:gd name="T80" fmla="*/ 3 w 3"/>
                                  <a:gd name="T81" fmla="*/ 7 h 14"/>
                                  <a:gd name="T82" fmla="*/ 3 w 3"/>
                                  <a:gd name="T83" fmla="*/ 7 h 14"/>
                                  <a:gd name="T84" fmla="*/ 3 w 3"/>
                                  <a:gd name="T85" fmla="*/ 6 h 14"/>
                                  <a:gd name="T86" fmla="*/ 3 w 3"/>
                                  <a:gd name="T87" fmla="*/ 5 h 14"/>
                                  <a:gd name="T88" fmla="*/ 3 w 3"/>
                                  <a:gd name="T89" fmla="*/ 5 h 14"/>
                                  <a:gd name="T90" fmla="*/ 3 w 3"/>
                                  <a:gd name="T91" fmla="*/ 4 h 14"/>
                                  <a:gd name="T92" fmla="*/ 3 w 3"/>
                                  <a:gd name="T93" fmla="*/ 3 h 14"/>
                                  <a:gd name="T94" fmla="*/ 3 w 3"/>
                                  <a:gd name="T95" fmla="*/ 3 h 14"/>
                                  <a:gd name="T96" fmla="*/ 3 w 3"/>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3" y="2"/>
                                    </a:moveTo>
                                    <a:lnTo>
                                      <a:pt x="3" y="1"/>
                                    </a:lnTo>
                                    <a:lnTo>
                                      <a:pt x="3" y="1"/>
                                    </a:lnTo>
                                    <a:lnTo>
                                      <a:pt x="3" y="1"/>
                                    </a:lnTo>
                                    <a:lnTo>
                                      <a:pt x="2" y="1"/>
                                    </a:lnTo>
                                    <a:lnTo>
                                      <a:pt x="2" y="0"/>
                                    </a:lnTo>
                                    <a:lnTo>
                                      <a:pt x="2" y="0"/>
                                    </a:lnTo>
                                    <a:lnTo>
                                      <a:pt x="2" y="0"/>
                                    </a:lnTo>
                                    <a:lnTo>
                                      <a:pt x="1" y="0"/>
                                    </a:lnTo>
                                    <a:lnTo>
                                      <a:pt x="1" y="0"/>
                                    </a:lnTo>
                                    <a:lnTo>
                                      <a:pt x="1" y="0"/>
                                    </a:lnTo>
                                    <a:lnTo>
                                      <a:pt x="1"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0" y="14"/>
                                    </a:lnTo>
                                    <a:lnTo>
                                      <a:pt x="0" y="14"/>
                                    </a:lnTo>
                                    <a:lnTo>
                                      <a:pt x="1" y="14"/>
                                    </a:lnTo>
                                    <a:lnTo>
                                      <a:pt x="1" y="14"/>
                                    </a:lnTo>
                                    <a:lnTo>
                                      <a:pt x="1" y="14"/>
                                    </a:lnTo>
                                    <a:lnTo>
                                      <a:pt x="1" y="14"/>
                                    </a:lnTo>
                                    <a:lnTo>
                                      <a:pt x="2" y="14"/>
                                    </a:lnTo>
                                    <a:lnTo>
                                      <a:pt x="2" y="14"/>
                                    </a:lnTo>
                                    <a:lnTo>
                                      <a:pt x="2" y="14"/>
                                    </a:lnTo>
                                    <a:lnTo>
                                      <a:pt x="2" y="14"/>
                                    </a:lnTo>
                                    <a:lnTo>
                                      <a:pt x="3" y="14"/>
                                    </a:lnTo>
                                    <a:lnTo>
                                      <a:pt x="3" y="13"/>
                                    </a:lnTo>
                                    <a:lnTo>
                                      <a:pt x="3" y="13"/>
                                    </a:lnTo>
                                    <a:lnTo>
                                      <a:pt x="3" y="13"/>
                                    </a:lnTo>
                                    <a:lnTo>
                                      <a:pt x="3" y="12"/>
                                    </a:lnTo>
                                    <a:lnTo>
                                      <a:pt x="3"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7"/>
                                    </a:lnTo>
                                    <a:lnTo>
                                      <a:pt x="3" y="7"/>
                                    </a:lnTo>
                                    <a:lnTo>
                                      <a:pt x="3" y="7"/>
                                    </a:lnTo>
                                    <a:lnTo>
                                      <a:pt x="3" y="6"/>
                                    </a:lnTo>
                                    <a:lnTo>
                                      <a:pt x="3" y="6"/>
                                    </a:lnTo>
                                    <a:lnTo>
                                      <a:pt x="3" y="6"/>
                                    </a:lnTo>
                                    <a:lnTo>
                                      <a:pt x="3" y="5"/>
                                    </a:lnTo>
                                    <a:lnTo>
                                      <a:pt x="3" y="5"/>
                                    </a:lnTo>
                                    <a:lnTo>
                                      <a:pt x="3" y="5"/>
                                    </a:lnTo>
                                    <a:lnTo>
                                      <a:pt x="3" y="4"/>
                                    </a:lnTo>
                                    <a:lnTo>
                                      <a:pt x="3" y="4"/>
                                    </a:lnTo>
                                    <a:lnTo>
                                      <a:pt x="3" y="4"/>
                                    </a:lnTo>
                                    <a:lnTo>
                                      <a:pt x="3" y="3"/>
                                    </a:lnTo>
                                    <a:lnTo>
                                      <a:pt x="3" y="3"/>
                                    </a:lnTo>
                                    <a:lnTo>
                                      <a:pt x="3" y="3"/>
                                    </a:lnTo>
                                    <a:lnTo>
                                      <a:pt x="3" y="2"/>
                                    </a:lnTo>
                                    <a:lnTo>
                                      <a:pt x="3" y="2"/>
                                    </a:lnTo>
                                    <a:lnTo>
                                      <a:pt x="3"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4999" name="Freeform 4999"/>
                            <wps:cNvSpPr>
                              <a:spLocks/>
                            </wps:cNvSpPr>
                            <wps:spPr bwMode="auto">
                              <a:xfrm>
                                <a:off x="766" y="106"/>
                                <a:ext cx="11" cy="13"/>
                              </a:xfrm>
                              <a:custGeom>
                                <a:avLst/>
                                <a:gdLst>
                                  <a:gd name="T0" fmla="*/ 11 w 11"/>
                                  <a:gd name="T1" fmla="*/ 9 h 13"/>
                                  <a:gd name="T2" fmla="*/ 11 w 11"/>
                                  <a:gd name="T3" fmla="*/ 10 h 13"/>
                                  <a:gd name="T4" fmla="*/ 11 w 11"/>
                                  <a:gd name="T5" fmla="*/ 10 h 13"/>
                                  <a:gd name="T6" fmla="*/ 11 w 11"/>
                                  <a:gd name="T7" fmla="*/ 10 h 13"/>
                                  <a:gd name="T8" fmla="*/ 10 w 11"/>
                                  <a:gd name="T9" fmla="*/ 10 h 13"/>
                                  <a:gd name="T10" fmla="*/ 10 w 11"/>
                                  <a:gd name="T11" fmla="*/ 11 h 13"/>
                                  <a:gd name="T12" fmla="*/ 10 w 11"/>
                                  <a:gd name="T13" fmla="*/ 11 h 13"/>
                                  <a:gd name="T14" fmla="*/ 10 w 11"/>
                                  <a:gd name="T15" fmla="*/ 11 h 13"/>
                                  <a:gd name="T16" fmla="*/ 9 w 11"/>
                                  <a:gd name="T17" fmla="*/ 11 h 13"/>
                                  <a:gd name="T18" fmla="*/ 9 w 11"/>
                                  <a:gd name="T19" fmla="*/ 11 h 13"/>
                                  <a:gd name="T20" fmla="*/ 9 w 11"/>
                                  <a:gd name="T21" fmla="*/ 11 h 13"/>
                                  <a:gd name="T22" fmla="*/ 2 w 11"/>
                                  <a:gd name="T23" fmla="*/ 13 h 13"/>
                                  <a:gd name="T24" fmla="*/ 2 w 11"/>
                                  <a:gd name="T25" fmla="*/ 13 h 13"/>
                                  <a:gd name="T26" fmla="*/ 2 w 11"/>
                                  <a:gd name="T27" fmla="*/ 12 h 13"/>
                                  <a:gd name="T28" fmla="*/ 1 w 11"/>
                                  <a:gd name="T29" fmla="*/ 12 h 13"/>
                                  <a:gd name="T30" fmla="*/ 1 w 11"/>
                                  <a:gd name="T31" fmla="*/ 12 h 13"/>
                                  <a:gd name="T32" fmla="*/ 1 w 11"/>
                                  <a:gd name="T33" fmla="*/ 12 h 13"/>
                                  <a:gd name="T34" fmla="*/ 1 w 11"/>
                                  <a:gd name="T35" fmla="*/ 12 h 13"/>
                                  <a:gd name="T36" fmla="*/ 1 w 11"/>
                                  <a:gd name="T37" fmla="*/ 12 h 13"/>
                                  <a:gd name="T38" fmla="*/ 0 w 11"/>
                                  <a:gd name="T39" fmla="*/ 12 h 13"/>
                                  <a:gd name="T40" fmla="*/ 0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0 w 11"/>
                                  <a:gd name="T69" fmla="*/ 0 h 13"/>
                                  <a:gd name="T70" fmla="*/ 0 w 11"/>
                                  <a:gd name="T71" fmla="*/ 0 h 13"/>
                                  <a:gd name="T72" fmla="*/ 1 w 11"/>
                                  <a:gd name="T73" fmla="*/ 0 h 13"/>
                                  <a:gd name="T74" fmla="*/ 1 w 11"/>
                                  <a:gd name="T75" fmla="*/ 0 h 13"/>
                                  <a:gd name="T76" fmla="*/ 1 w 11"/>
                                  <a:gd name="T77" fmla="*/ 0 h 13"/>
                                  <a:gd name="T78" fmla="*/ 1 w 11"/>
                                  <a:gd name="T79" fmla="*/ 0 h 13"/>
                                  <a:gd name="T80" fmla="*/ 2 w 11"/>
                                  <a:gd name="T81" fmla="*/ 0 h 13"/>
                                  <a:gd name="T82" fmla="*/ 2 w 11"/>
                                  <a:gd name="T83" fmla="*/ 0 h 13"/>
                                  <a:gd name="T84" fmla="*/ 9 w 11"/>
                                  <a:gd name="T85" fmla="*/ 1 h 13"/>
                                  <a:gd name="T86" fmla="*/ 9 w 11"/>
                                  <a:gd name="T87" fmla="*/ 1 h 13"/>
                                  <a:gd name="T88" fmla="*/ 9 w 11"/>
                                  <a:gd name="T89" fmla="*/ 1 h 13"/>
                                  <a:gd name="T90" fmla="*/ 9 w 11"/>
                                  <a:gd name="T91" fmla="*/ 1 h 13"/>
                                  <a:gd name="T92" fmla="*/ 10 w 11"/>
                                  <a:gd name="T93" fmla="*/ 1 h 13"/>
                                  <a:gd name="T94" fmla="*/ 10 w 11"/>
                                  <a:gd name="T95" fmla="*/ 1 h 13"/>
                                  <a:gd name="T96" fmla="*/ 10 w 11"/>
                                  <a:gd name="T97" fmla="*/ 1 h 13"/>
                                  <a:gd name="T98" fmla="*/ 10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00" name="Freeform 5000"/>
                            <wps:cNvSpPr>
                              <a:spLocks/>
                            </wps:cNvSpPr>
                            <wps:spPr bwMode="auto">
                              <a:xfrm>
                                <a:off x="766" y="106"/>
                                <a:ext cx="11" cy="13"/>
                              </a:xfrm>
                              <a:custGeom>
                                <a:avLst/>
                                <a:gdLst>
                                  <a:gd name="T0" fmla="*/ 11 w 11"/>
                                  <a:gd name="T1" fmla="*/ 9 h 13"/>
                                  <a:gd name="T2" fmla="*/ 11 w 11"/>
                                  <a:gd name="T3" fmla="*/ 10 h 13"/>
                                  <a:gd name="T4" fmla="*/ 11 w 11"/>
                                  <a:gd name="T5" fmla="*/ 10 h 13"/>
                                  <a:gd name="T6" fmla="*/ 11 w 11"/>
                                  <a:gd name="T7" fmla="*/ 10 h 13"/>
                                  <a:gd name="T8" fmla="*/ 10 w 11"/>
                                  <a:gd name="T9" fmla="*/ 10 h 13"/>
                                  <a:gd name="T10" fmla="*/ 10 w 11"/>
                                  <a:gd name="T11" fmla="*/ 11 h 13"/>
                                  <a:gd name="T12" fmla="*/ 10 w 11"/>
                                  <a:gd name="T13" fmla="*/ 11 h 13"/>
                                  <a:gd name="T14" fmla="*/ 10 w 11"/>
                                  <a:gd name="T15" fmla="*/ 11 h 13"/>
                                  <a:gd name="T16" fmla="*/ 9 w 11"/>
                                  <a:gd name="T17" fmla="*/ 11 h 13"/>
                                  <a:gd name="T18" fmla="*/ 9 w 11"/>
                                  <a:gd name="T19" fmla="*/ 11 h 13"/>
                                  <a:gd name="T20" fmla="*/ 9 w 11"/>
                                  <a:gd name="T21" fmla="*/ 11 h 13"/>
                                  <a:gd name="T22" fmla="*/ 2 w 11"/>
                                  <a:gd name="T23" fmla="*/ 13 h 13"/>
                                  <a:gd name="T24" fmla="*/ 2 w 11"/>
                                  <a:gd name="T25" fmla="*/ 13 h 13"/>
                                  <a:gd name="T26" fmla="*/ 2 w 11"/>
                                  <a:gd name="T27" fmla="*/ 12 h 13"/>
                                  <a:gd name="T28" fmla="*/ 1 w 11"/>
                                  <a:gd name="T29" fmla="*/ 12 h 13"/>
                                  <a:gd name="T30" fmla="*/ 1 w 11"/>
                                  <a:gd name="T31" fmla="*/ 12 h 13"/>
                                  <a:gd name="T32" fmla="*/ 1 w 11"/>
                                  <a:gd name="T33" fmla="*/ 12 h 13"/>
                                  <a:gd name="T34" fmla="*/ 1 w 11"/>
                                  <a:gd name="T35" fmla="*/ 12 h 13"/>
                                  <a:gd name="T36" fmla="*/ 1 w 11"/>
                                  <a:gd name="T37" fmla="*/ 12 h 13"/>
                                  <a:gd name="T38" fmla="*/ 0 w 11"/>
                                  <a:gd name="T39" fmla="*/ 12 h 13"/>
                                  <a:gd name="T40" fmla="*/ 0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0 w 11"/>
                                  <a:gd name="T69" fmla="*/ 0 h 13"/>
                                  <a:gd name="T70" fmla="*/ 0 w 11"/>
                                  <a:gd name="T71" fmla="*/ 0 h 13"/>
                                  <a:gd name="T72" fmla="*/ 1 w 11"/>
                                  <a:gd name="T73" fmla="*/ 0 h 13"/>
                                  <a:gd name="T74" fmla="*/ 1 w 11"/>
                                  <a:gd name="T75" fmla="*/ 0 h 13"/>
                                  <a:gd name="T76" fmla="*/ 1 w 11"/>
                                  <a:gd name="T77" fmla="*/ 0 h 13"/>
                                  <a:gd name="T78" fmla="*/ 1 w 11"/>
                                  <a:gd name="T79" fmla="*/ 0 h 13"/>
                                  <a:gd name="T80" fmla="*/ 2 w 11"/>
                                  <a:gd name="T81" fmla="*/ 0 h 13"/>
                                  <a:gd name="T82" fmla="*/ 2 w 11"/>
                                  <a:gd name="T83" fmla="*/ 0 h 13"/>
                                  <a:gd name="T84" fmla="*/ 9 w 11"/>
                                  <a:gd name="T85" fmla="*/ 1 h 13"/>
                                  <a:gd name="T86" fmla="*/ 9 w 11"/>
                                  <a:gd name="T87" fmla="*/ 1 h 13"/>
                                  <a:gd name="T88" fmla="*/ 9 w 11"/>
                                  <a:gd name="T89" fmla="*/ 1 h 13"/>
                                  <a:gd name="T90" fmla="*/ 9 w 11"/>
                                  <a:gd name="T91" fmla="*/ 1 h 13"/>
                                  <a:gd name="T92" fmla="*/ 10 w 11"/>
                                  <a:gd name="T93" fmla="*/ 1 h 13"/>
                                  <a:gd name="T94" fmla="*/ 10 w 11"/>
                                  <a:gd name="T95" fmla="*/ 1 h 13"/>
                                  <a:gd name="T96" fmla="*/ 10 w 11"/>
                                  <a:gd name="T97" fmla="*/ 1 h 13"/>
                                  <a:gd name="T98" fmla="*/ 10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0" y="10"/>
                                    </a:lnTo>
                                    <a:lnTo>
                                      <a:pt x="10" y="10"/>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9" y="11"/>
                                    </a:lnTo>
                                    <a:lnTo>
                                      <a:pt x="2" y="13"/>
                                    </a:lnTo>
                                    <a:lnTo>
                                      <a:pt x="2" y="13"/>
                                    </a:lnTo>
                                    <a:lnTo>
                                      <a:pt x="2"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8" y="1"/>
                                    </a:lnTo>
                                    <a:lnTo>
                                      <a:pt x="8" y="1"/>
                                    </a:lnTo>
                                    <a:lnTo>
                                      <a:pt x="8"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01" name="Freeform 5001"/>
                            <wps:cNvSpPr>
                              <a:spLocks/>
                            </wps:cNvSpPr>
                            <wps:spPr bwMode="auto">
                              <a:xfrm>
                                <a:off x="776" y="115"/>
                                <a:ext cx="2" cy="3"/>
                              </a:xfrm>
                              <a:custGeom>
                                <a:avLst/>
                                <a:gdLst>
                                  <a:gd name="T0" fmla="*/ 2 w 2"/>
                                  <a:gd name="T1" fmla="*/ 1 h 3"/>
                                  <a:gd name="T2" fmla="*/ 1 w 2"/>
                                  <a:gd name="T3" fmla="*/ 0 h 3"/>
                                  <a:gd name="T4" fmla="*/ 1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02" name="Freeform 5002"/>
                            <wps:cNvSpPr>
                              <a:spLocks/>
                            </wps:cNvSpPr>
                            <wps:spPr bwMode="auto">
                              <a:xfrm>
                                <a:off x="776" y="115"/>
                                <a:ext cx="2" cy="3"/>
                              </a:xfrm>
                              <a:custGeom>
                                <a:avLst/>
                                <a:gdLst>
                                  <a:gd name="T0" fmla="*/ 2 w 2"/>
                                  <a:gd name="T1" fmla="*/ 1 h 3"/>
                                  <a:gd name="T2" fmla="*/ 1 w 2"/>
                                  <a:gd name="T3" fmla="*/ 0 h 3"/>
                                  <a:gd name="T4" fmla="*/ 1 w 2"/>
                                  <a:gd name="T5" fmla="*/ 0 h 3"/>
                                  <a:gd name="T6" fmla="*/ 0 w 2"/>
                                  <a:gd name="T7" fmla="*/ 0 h 3"/>
                                  <a:gd name="T8" fmla="*/ 0 w 2"/>
                                  <a:gd name="T9" fmla="*/ 0 h 3"/>
                                  <a:gd name="T10" fmla="*/ 0 w 2"/>
                                  <a:gd name="T11" fmla="*/ 0 h 3"/>
                                  <a:gd name="T12" fmla="*/ 0 w 2"/>
                                  <a:gd name="T13" fmla="*/ 0 h 3"/>
                                  <a:gd name="T14" fmla="*/ 0 w 2"/>
                                  <a:gd name="T15" fmla="*/ 0 h 3"/>
                                  <a:gd name="T16" fmla="*/ 0 w 2"/>
                                  <a:gd name="T17" fmla="*/ 0 h 3"/>
                                  <a:gd name="T18" fmla="*/ 0 w 2"/>
                                  <a:gd name="T19" fmla="*/ 0 h 3"/>
                                  <a:gd name="T20" fmla="*/ 0 w 2"/>
                                  <a:gd name="T21" fmla="*/ 0 h 3"/>
                                  <a:gd name="T22" fmla="*/ 0 w 2"/>
                                  <a:gd name="T23" fmla="*/ 0 h 3"/>
                                  <a:gd name="T24" fmla="*/ 0 w 2"/>
                                  <a:gd name="T25" fmla="*/ 0 h 3"/>
                                  <a:gd name="T26" fmla="*/ 0 w 2"/>
                                  <a:gd name="T27" fmla="*/ 0 h 3"/>
                                  <a:gd name="T28" fmla="*/ 0 w 2"/>
                                  <a:gd name="T29" fmla="*/ 0 h 3"/>
                                  <a:gd name="T30" fmla="*/ 0 w 2"/>
                                  <a:gd name="T31" fmla="*/ 0 h 3"/>
                                  <a:gd name="T32" fmla="*/ 0 w 2"/>
                                  <a:gd name="T33" fmla="*/ 0 h 3"/>
                                  <a:gd name="T34" fmla="*/ 0 w 2"/>
                                  <a:gd name="T35" fmla="*/ 0 h 3"/>
                                  <a:gd name="T36" fmla="*/ 0 w 2"/>
                                  <a:gd name="T37" fmla="*/ 0 h 3"/>
                                  <a:gd name="T38" fmla="*/ 0 w 2"/>
                                  <a:gd name="T39" fmla="*/ 0 h 3"/>
                                  <a:gd name="T40" fmla="*/ 0 w 2"/>
                                  <a:gd name="T41" fmla="*/ 0 h 3"/>
                                  <a:gd name="T42" fmla="*/ 0 w 2"/>
                                  <a:gd name="T43" fmla="*/ 0 h 3"/>
                                  <a:gd name="T44" fmla="*/ 0 w 2"/>
                                  <a:gd name="T45" fmla="*/ 0 h 3"/>
                                  <a:gd name="T46" fmla="*/ 0 w 2"/>
                                  <a:gd name="T47" fmla="*/ 0 h 3"/>
                                  <a:gd name="T48" fmla="*/ 0 w 2"/>
                                  <a:gd name="T49" fmla="*/ 1 h 3"/>
                                  <a:gd name="T50" fmla="*/ 0 w 2"/>
                                  <a:gd name="T51" fmla="*/ 1 h 3"/>
                                  <a:gd name="T52" fmla="*/ 0 w 2"/>
                                  <a:gd name="T53" fmla="*/ 1 h 3"/>
                                  <a:gd name="T54" fmla="*/ 0 w 2"/>
                                  <a:gd name="T55" fmla="*/ 1 h 3"/>
                                  <a:gd name="T56" fmla="*/ 0 w 2"/>
                                  <a:gd name="T57" fmla="*/ 1 h 3"/>
                                  <a:gd name="T58" fmla="*/ 0 w 2"/>
                                  <a:gd name="T59" fmla="*/ 1 h 3"/>
                                  <a:gd name="T60" fmla="*/ 0 w 2"/>
                                  <a:gd name="T61" fmla="*/ 1 h 3"/>
                                  <a:gd name="T62" fmla="*/ 0 w 2"/>
                                  <a:gd name="T63" fmla="*/ 1 h 3"/>
                                  <a:gd name="T64" fmla="*/ 0 w 2"/>
                                  <a:gd name="T65" fmla="*/ 1 h 3"/>
                                  <a:gd name="T66" fmla="*/ 0 w 2"/>
                                  <a:gd name="T67" fmla="*/ 1 h 3"/>
                                  <a:gd name="T68" fmla="*/ 0 w 2"/>
                                  <a:gd name="T69" fmla="*/ 1 h 3"/>
                                  <a:gd name="T70" fmla="*/ 0 w 2"/>
                                  <a:gd name="T71" fmla="*/ 1 h 3"/>
                                  <a:gd name="T72" fmla="*/ 0 w 2"/>
                                  <a:gd name="T73" fmla="*/ 1 h 3"/>
                                  <a:gd name="T74" fmla="*/ 0 w 2"/>
                                  <a:gd name="T75" fmla="*/ 1 h 3"/>
                                  <a:gd name="T76" fmla="*/ 0 w 2"/>
                                  <a:gd name="T77" fmla="*/ 1 h 3"/>
                                  <a:gd name="T78" fmla="*/ 2 w 2"/>
                                  <a:gd name="T79" fmla="*/ 3 h 3"/>
                                  <a:gd name="T80" fmla="*/ 2 w 2"/>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2" y="1"/>
                                    </a:move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2" y="3"/>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03" name="Freeform 5003"/>
                            <wps:cNvSpPr>
                              <a:spLocks/>
                            </wps:cNvSpPr>
                            <wps:spPr bwMode="auto">
                              <a:xfrm>
                                <a:off x="776" y="107"/>
                                <a:ext cx="2" cy="3"/>
                              </a:xfrm>
                              <a:custGeom>
                                <a:avLst/>
                                <a:gdLst>
                                  <a:gd name="T0" fmla="*/ 2 w 2"/>
                                  <a:gd name="T1" fmla="*/ 1 h 3"/>
                                  <a:gd name="T2" fmla="*/ 1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1" y="3"/>
                                    </a:lnTo>
                                    <a:lnTo>
                                      <a:pt x="0" y="1"/>
                                    </a:lnTo>
                                    <a:lnTo>
                                      <a:pt x="2" y="0"/>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04" name="Freeform 5004"/>
                            <wps:cNvSpPr>
                              <a:spLocks/>
                            </wps:cNvSpPr>
                            <wps:spPr bwMode="auto">
                              <a:xfrm>
                                <a:off x="776" y="107"/>
                                <a:ext cx="2" cy="3"/>
                              </a:xfrm>
                              <a:custGeom>
                                <a:avLst/>
                                <a:gdLst>
                                  <a:gd name="T0" fmla="*/ 2 w 2"/>
                                  <a:gd name="T1" fmla="*/ 1 h 3"/>
                                  <a:gd name="T2" fmla="*/ 1 w 2"/>
                                  <a:gd name="T3" fmla="*/ 3 h 3"/>
                                  <a:gd name="T4" fmla="*/ 0 w 2"/>
                                  <a:gd name="T5" fmla="*/ 1 h 3"/>
                                  <a:gd name="T6" fmla="*/ 2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1" y="3"/>
                                    </a:lnTo>
                                    <a:lnTo>
                                      <a:pt x="0" y="1"/>
                                    </a:lnTo>
                                    <a:lnTo>
                                      <a:pt x="2" y="0"/>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05" name="Rectangle 5005"/>
                            <wps:cNvSpPr>
                              <a:spLocks noChangeArrowheads="1"/>
                            </wps:cNvSpPr>
                            <wps:spPr bwMode="auto">
                              <a:xfrm>
                                <a:off x="776" y="111"/>
                                <a:ext cx="2"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006" name="Rectangle 5006"/>
                            <wps:cNvSpPr>
                              <a:spLocks noChangeArrowheads="1"/>
                            </wps:cNvSpPr>
                            <wps:spPr bwMode="auto">
                              <a:xfrm>
                                <a:off x="776" y="111"/>
                                <a:ext cx="2"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07" name="Freeform 5007"/>
                            <wps:cNvSpPr>
                              <a:spLocks/>
                            </wps:cNvSpPr>
                            <wps:spPr bwMode="auto">
                              <a:xfrm>
                                <a:off x="776" y="113"/>
                                <a:ext cx="2" cy="1"/>
                              </a:xfrm>
                              <a:custGeom>
                                <a:avLst/>
                                <a:gdLst>
                                  <a:gd name="T0" fmla="*/ 0 w 2"/>
                                  <a:gd name="T1" fmla="*/ 0 h 1"/>
                                  <a:gd name="T2" fmla="*/ 2 w 2"/>
                                  <a:gd name="T3" fmla="*/ 0 h 1"/>
                                  <a:gd name="T4" fmla="*/ 2 w 2"/>
                                  <a:gd name="T5" fmla="*/ 1 h 1"/>
                                  <a:gd name="T6" fmla="*/ 0 w 2"/>
                                  <a:gd name="T7" fmla="*/ 1 h 1"/>
                                  <a:gd name="T8" fmla="*/ 0 w 2"/>
                                  <a:gd name="T9" fmla="*/ 1 h 1"/>
                                  <a:gd name="T10" fmla="*/ 0 w 2"/>
                                  <a:gd name="T11" fmla="*/ 1 h 1"/>
                                  <a:gd name="T12" fmla="*/ 0 w 2"/>
                                  <a:gd name="T13" fmla="*/ 1 h 1"/>
                                  <a:gd name="T14" fmla="*/ 0 w 2"/>
                                  <a:gd name="T15" fmla="*/ 1 h 1"/>
                                  <a:gd name="T16" fmla="*/ 0 w 2"/>
                                  <a:gd name="T17" fmla="*/ 0 h 1"/>
                                  <a:gd name="T18" fmla="*/ 0 w 2"/>
                                  <a:gd name="T19" fmla="*/ 0 h 1"/>
                                  <a:gd name="T20" fmla="*/ 0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0 w 2"/>
                                  <a:gd name="T57" fmla="*/ 0 h 1"/>
                                  <a:gd name="T58" fmla="*/ 0 w 2"/>
                                  <a:gd name="T59" fmla="*/ 0 h 1"/>
                                  <a:gd name="T60" fmla="*/ 0 w 2"/>
                                  <a:gd name="T61" fmla="*/ 0 h 1"/>
                                  <a:gd name="T62" fmla="*/ 0 w 2"/>
                                  <a:gd name="T63" fmla="*/ 0 h 1"/>
                                  <a:gd name="T64" fmla="*/ 0 w 2"/>
                                  <a:gd name="T65" fmla="*/ 0 h 1"/>
                                  <a:gd name="T66" fmla="*/ 0 w 2"/>
                                  <a:gd name="T67" fmla="*/ 0 h 1"/>
                                  <a:gd name="T68" fmla="*/ 0 w 2"/>
                                  <a:gd name="T69" fmla="*/ 0 h 1"/>
                                  <a:gd name="T70" fmla="*/ 0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0" y="0"/>
                                    </a:moveTo>
                                    <a:lnTo>
                                      <a:pt x="2" y="0"/>
                                    </a:lnTo>
                                    <a:lnTo>
                                      <a:pt x="2"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08" name="Freeform 5008"/>
                            <wps:cNvSpPr>
                              <a:spLocks/>
                            </wps:cNvSpPr>
                            <wps:spPr bwMode="auto">
                              <a:xfrm>
                                <a:off x="776" y="113"/>
                                <a:ext cx="2" cy="1"/>
                              </a:xfrm>
                              <a:custGeom>
                                <a:avLst/>
                                <a:gdLst>
                                  <a:gd name="T0" fmla="*/ 0 w 2"/>
                                  <a:gd name="T1" fmla="*/ 0 h 1"/>
                                  <a:gd name="T2" fmla="*/ 2 w 2"/>
                                  <a:gd name="T3" fmla="*/ 0 h 1"/>
                                  <a:gd name="T4" fmla="*/ 2 w 2"/>
                                  <a:gd name="T5" fmla="*/ 1 h 1"/>
                                  <a:gd name="T6" fmla="*/ 0 w 2"/>
                                  <a:gd name="T7" fmla="*/ 1 h 1"/>
                                  <a:gd name="T8" fmla="*/ 0 w 2"/>
                                  <a:gd name="T9" fmla="*/ 1 h 1"/>
                                  <a:gd name="T10" fmla="*/ 0 w 2"/>
                                  <a:gd name="T11" fmla="*/ 1 h 1"/>
                                  <a:gd name="T12" fmla="*/ 0 w 2"/>
                                  <a:gd name="T13" fmla="*/ 1 h 1"/>
                                  <a:gd name="T14" fmla="*/ 0 w 2"/>
                                  <a:gd name="T15" fmla="*/ 1 h 1"/>
                                  <a:gd name="T16" fmla="*/ 0 w 2"/>
                                  <a:gd name="T17" fmla="*/ 0 h 1"/>
                                  <a:gd name="T18" fmla="*/ 0 w 2"/>
                                  <a:gd name="T19" fmla="*/ 0 h 1"/>
                                  <a:gd name="T20" fmla="*/ 0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0 w 2"/>
                                  <a:gd name="T57" fmla="*/ 0 h 1"/>
                                  <a:gd name="T58" fmla="*/ 0 w 2"/>
                                  <a:gd name="T59" fmla="*/ 0 h 1"/>
                                  <a:gd name="T60" fmla="*/ 0 w 2"/>
                                  <a:gd name="T61" fmla="*/ 0 h 1"/>
                                  <a:gd name="T62" fmla="*/ 0 w 2"/>
                                  <a:gd name="T63" fmla="*/ 0 h 1"/>
                                  <a:gd name="T64" fmla="*/ 0 w 2"/>
                                  <a:gd name="T65" fmla="*/ 0 h 1"/>
                                  <a:gd name="T66" fmla="*/ 0 w 2"/>
                                  <a:gd name="T67" fmla="*/ 0 h 1"/>
                                  <a:gd name="T68" fmla="*/ 0 w 2"/>
                                  <a:gd name="T69" fmla="*/ 0 h 1"/>
                                  <a:gd name="T70" fmla="*/ 0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0" y="0"/>
                                    </a:moveTo>
                                    <a:lnTo>
                                      <a:pt x="2" y="0"/>
                                    </a:lnTo>
                                    <a:lnTo>
                                      <a:pt x="2" y="1"/>
                                    </a:lnTo>
                                    <a:lnTo>
                                      <a:pt x="0" y="1"/>
                                    </a:lnTo>
                                    <a:lnTo>
                                      <a:pt x="0" y="1"/>
                                    </a:lnTo>
                                    <a:lnTo>
                                      <a:pt x="0" y="1"/>
                                    </a:lnTo>
                                    <a:lnTo>
                                      <a:pt x="0" y="1"/>
                                    </a:lnTo>
                                    <a:lnTo>
                                      <a:pt x="0" y="1"/>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09" name="Freeform 5009"/>
                            <wps:cNvSpPr>
                              <a:spLocks/>
                            </wps:cNvSpPr>
                            <wps:spPr bwMode="auto">
                              <a:xfrm>
                                <a:off x="777" y="105"/>
                                <a:ext cx="2" cy="14"/>
                              </a:xfrm>
                              <a:custGeom>
                                <a:avLst/>
                                <a:gdLst>
                                  <a:gd name="T0" fmla="*/ 2 w 2"/>
                                  <a:gd name="T1" fmla="*/ 1 h 14"/>
                                  <a:gd name="T2" fmla="*/ 2 w 2"/>
                                  <a:gd name="T3" fmla="*/ 1 h 14"/>
                                  <a:gd name="T4" fmla="*/ 1 w 2"/>
                                  <a:gd name="T5" fmla="*/ 0 h 14"/>
                                  <a:gd name="T6" fmla="*/ 1 w 2"/>
                                  <a:gd name="T7" fmla="*/ 0 h 14"/>
                                  <a:gd name="T8" fmla="*/ 1 w 2"/>
                                  <a:gd name="T9" fmla="*/ 0 h 14"/>
                                  <a:gd name="T10" fmla="*/ 0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0 w 2"/>
                                  <a:gd name="T31" fmla="*/ 6 h 14"/>
                                  <a:gd name="T32" fmla="*/ 0 w 2"/>
                                  <a:gd name="T33" fmla="*/ 7 h 14"/>
                                  <a:gd name="T34" fmla="*/ 0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0 w 2"/>
                                  <a:gd name="T55" fmla="*/ 14 h 14"/>
                                  <a:gd name="T56" fmla="*/ 1 w 2"/>
                                  <a:gd name="T57" fmla="*/ 14 h 14"/>
                                  <a:gd name="T58" fmla="*/ 1 w 2"/>
                                  <a:gd name="T59" fmla="*/ 14 h 14"/>
                                  <a:gd name="T60" fmla="*/ 1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1" y="1"/>
                                    </a:lnTo>
                                    <a:lnTo>
                                      <a:pt x="1" y="0"/>
                                    </a:lnTo>
                                    <a:lnTo>
                                      <a:pt x="1" y="0"/>
                                    </a:lnTo>
                                    <a:lnTo>
                                      <a:pt x="1" y="0"/>
                                    </a:lnTo>
                                    <a:lnTo>
                                      <a:pt x="1" y="0"/>
                                    </a:lnTo>
                                    <a:lnTo>
                                      <a:pt x="1" y="0"/>
                                    </a:lnTo>
                                    <a:lnTo>
                                      <a:pt x="0"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0" y="14"/>
                                    </a:lnTo>
                                    <a:lnTo>
                                      <a:pt x="0" y="14"/>
                                    </a:lnTo>
                                    <a:lnTo>
                                      <a:pt x="0"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10" name="Freeform 5010"/>
                            <wps:cNvSpPr>
                              <a:spLocks/>
                            </wps:cNvSpPr>
                            <wps:spPr bwMode="auto">
                              <a:xfrm>
                                <a:off x="777" y="105"/>
                                <a:ext cx="2" cy="14"/>
                              </a:xfrm>
                              <a:custGeom>
                                <a:avLst/>
                                <a:gdLst>
                                  <a:gd name="T0" fmla="*/ 2 w 2"/>
                                  <a:gd name="T1" fmla="*/ 1 h 14"/>
                                  <a:gd name="T2" fmla="*/ 2 w 2"/>
                                  <a:gd name="T3" fmla="*/ 1 h 14"/>
                                  <a:gd name="T4" fmla="*/ 1 w 2"/>
                                  <a:gd name="T5" fmla="*/ 0 h 14"/>
                                  <a:gd name="T6" fmla="*/ 1 w 2"/>
                                  <a:gd name="T7" fmla="*/ 0 h 14"/>
                                  <a:gd name="T8" fmla="*/ 1 w 2"/>
                                  <a:gd name="T9" fmla="*/ 0 h 14"/>
                                  <a:gd name="T10" fmla="*/ 0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0 w 2"/>
                                  <a:gd name="T31" fmla="*/ 6 h 14"/>
                                  <a:gd name="T32" fmla="*/ 0 w 2"/>
                                  <a:gd name="T33" fmla="*/ 7 h 14"/>
                                  <a:gd name="T34" fmla="*/ 0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0 w 2"/>
                                  <a:gd name="T55" fmla="*/ 14 h 14"/>
                                  <a:gd name="T56" fmla="*/ 1 w 2"/>
                                  <a:gd name="T57" fmla="*/ 14 h 14"/>
                                  <a:gd name="T58" fmla="*/ 1 w 2"/>
                                  <a:gd name="T59" fmla="*/ 14 h 14"/>
                                  <a:gd name="T60" fmla="*/ 1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1" y="1"/>
                                    </a:lnTo>
                                    <a:lnTo>
                                      <a:pt x="1" y="0"/>
                                    </a:lnTo>
                                    <a:lnTo>
                                      <a:pt x="1" y="0"/>
                                    </a:lnTo>
                                    <a:lnTo>
                                      <a:pt x="1" y="0"/>
                                    </a:lnTo>
                                    <a:lnTo>
                                      <a:pt x="1" y="0"/>
                                    </a:lnTo>
                                    <a:lnTo>
                                      <a:pt x="1" y="0"/>
                                    </a:lnTo>
                                    <a:lnTo>
                                      <a:pt x="0"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0" y="14"/>
                                    </a:lnTo>
                                    <a:lnTo>
                                      <a:pt x="0" y="14"/>
                                    </a:lnTo>
                                    <a:lnTo>
                                      <a:pt x="0"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11" name="Group 5011"/>
                          <wpg:cNvGrpSpPr>
                            <a:grpSpLocks/>
                          </wpg:cNvGrpSpPr>
                          <wpg:grpSpPr bwMode="auto">
                            <a:xfrm>
                              <a:off x="745" y="85"/>
                              <a:ext cx="13" cy="15"/>
                              <a:chOff x="745" y="85"/>
                              <a:chExt cx="13" cy="15"/>
                            </a:xfrm>
                          </wpg:grpSpPr>
                          <wps:wsp>
                            <wps:cNvPr id="5012" name="Freeform 5012"/>
                            <wps:cNvSpPr>
                              <a:spLocks/>
                            </wps:cNvSpPr>
                            <wps:spPr bwMode="auto">
                              <a:xfrm>
                                <a:off x="745" y="85"/>
                                <a:ext cx="13" cy="4"/>
                              </a:xfrm>
                              <a:custGeom>
                                <a:avLst/>
                                <a:gdLst>
                                  <a:gd name="T0" fmla="*/ 1 w 13"/>
                                  <a:gd name="T1" fmla="*/ 0 h 4"/>
                                  <a:gd name="T2" fmla="*/ 0 w 13"/>
                                  <a:gd name="T3" fmla="*/ 1 h 4"/>
                                  <a:gd name="T4" fmla="*/ 0 w 13"/>
                                  <a:gd name="T5" fmla="*/ 1 h 4"/>
                                  <a:gd name="T6" fmla="*/ 0 w 13"/>
                                  <a:gd name="T7" fmla="*/ 2 h 4"/>
                                  <a:gd name="T8" fmla="*/ 0 w 13"/>
                                  <a:gd name="T9" fmla="*/ 2 h 4"/>
                                  <a:gd name="T10" fmla="*/ 0 w 13"/>
                                  <a:gd name="T11" fmla="*/ 3 h 4"/>
                                  <a:gd name="T12" fmla="*/ 0 w 13"/>
                                  <a:gd name="T13" fmla="*/ 3 h 4"/>
                                  <a:gd name="T14" fmla="*/ 0 w 13"/>
                                  <a:gd name="T15" fmla="*/ 4 h 4"/>
                                  <a:gd name="T16" fmla="*/ 1 w 13"/>
                                  <a:gd name="T17" fmla="*/ 4 h 4"/>
                                  <a:gd name="T18" fmla="*/ 2 w 13"/>
                                  <a:gd name="T19" fmla="*/ 4 h 4"/>
                                  <a:gd name="T20" fmla="*/ 2 w 13"/>
                                  <a:gd name="T21" fmla="*/ 4 h 4"/>
                                  <a:gd name="T22" fmla="*/ 3 w 13"/>
                                  <a:gd name="T23" fmla="*/ 3 h 4"/>
                                  <a:gd name="T24" fmla="*/ 4 w 13"/>
                                  <a:gd name="T25" fmla="*/ 3 h 4"/>
                                  <a:gd name="T26" fmla="*/ 4 w 13"/>
                                  <a:gd name="T27" fmla="*/ 3 h 4"/>
                                  <a:gd name="T28" fmla="*/ 5 w 13"/>
                                  <a:gd name="T29" fmla="*/ 3 h 4"/>
                                  <a:gd name="T30" fmla="*/ 6 w 13"/>
                                  <a:gd name="T31" fmla="*/ 3 h 4"/>
                                  <a:gd name="T32" fmla="*/ 7 w 13"/>
                                  <a:gd name="T33" fmla="*/ 3 h 4"/>
                                  <a:gd name="T34" fmla="*/ 7 w 13"/>
                                  <a:gd name="T35" fmla="*/ 3 h 4"/>
                                  <a:gd name="T36" fmla="*/ 8 w 13"/>
                                  <a:gd name="T37" fmla="*/ 3 h 4"/>
                                  <a:gd name="T38" fmla="*/ 9 w 13"/>
                                  <a:gd name="T39" fmla="*/ 3 h 4"/>
                                  <a:gd name="T40" fmla="*/ 9 w 13"/>
                                  <a:gd name="T41" fmla="*/ 3 h 4"/>
                                  <a:gd name="T42" fmla="*/ 10 w 13"/>
                                  <a:gd name="T43" fmla="*/ 3 h 4"/>
                                  <a:gd name="T44" fmla="*/ 11 w 13"/>
                                  <a:gd name="T45" fmla="*/ 4 h 4"/>
                                  <a:gd name="T46" fmla="*/ 11 w 13"/>
                                  <a:gd name="T47" fmla="*/ 4 h 4"/>
                                  <a:gd name="T48" fmla="*/ 12 w 13"/>
                                  <a:gd name="T49" fmla="*/ 4 h 4"/>
                                  <a:gd name="T50" fmla="*/ 13 w 13"/>
                                  <a:gd name="T51" fmla="*/ 4 h 4"/>
                                  <a:gd name="T52" fmla="*/ 13 w 13"/>
                                  <a:gd name="T53" fmla="*/ 3 h 4"/>
                                  <a:gd name="T54" fmla="*/ 13 w 13"/>
                                  <a:gd name="T55" fmla="*/ 3 h 4"/>
                                  <a:gd name="T56" fmla="*/ 13 w 13"/>
                                  <a:gd name="T57" fmla="*/ 2 h 4"/>
                                  <a:gd name="T58" fmla="*/ 13 w 13"/>
                                  <a:gd name="T59" fmla="*/ 2 h 4"/>
                                  <a:gd name="T60" fmla="*/ 13 w 13"/>
                                  <a:gd name="T61" fmla="*/ 1 h 4"/>
                                  <a:gd name="T62" fmla="*/ 13 w 13"/>
                                  <a:gd name="T63" fmla="*/ 1 h 4"/>
                                  <a:gd name="T64" fmla="*/ 12 w 13"/>
                                  <a:gd name="T65" fmla="*/ 0 h 4"/>
                                  <a:gd name="T66" fmla="*/ 12 w 13"/>
                                  <a:gd name="T67" fmla="*/ 0 h 4"/>
                                  <a:gd name="T68" fmla="*/ 11 w 13"/>
                                  <a:gd name="T69" fmla="*/ 0 h 4"/>
                                  <a:gd name="T70" fmla="*/ 10 w 13"/>
                                  <a:gd name="T71" fmla="*/ 0 h 4"/>
                                  <a:gd name="T72" fmla="*/ 10 w 13"/>
                                  <a:gd name="T73" fmla="*/ 0 h 4"/>
                                  <a:gd name="T74" fmla="*/ 9 w 13"/>
                                  <a:gd name="T75" fmla="*/ 0 h 4"/>
                                  <a:gd name="T76" fmla="*/ 8 w 13"/>
                                  <a:gd name="T77" fmla="*/ 0 h 4"/>
                                  <a:gd name="T78" fmla="*/ 7 w 13"/>
                                  <a:gd name="T79" fmla="*/ 0 h 4"/>
                                  <a:gd name="T80" fmla="*/ 7 w 13"/>
                                  <a:gd name="T81" fmla="*/ 0 h 4"/>
                                  <a:gd name="T82" fmla="*/ 6 w 13"/>
                                  <a:gd name="T83" fmla="*/ 0 h 4"/>
                                  <a:gd name="T84" fmla="*/ 5 w 13"/>
                                  <a:gd name="T85" fmla="*/ 0 h 4"/>
                                  <a:gd name="T86" fmla="*/ 5 w 13"/>
                                  <a:gd name="T87" fmla="*/ 0 h 4"/>
                                  <a:gd name="T88" fmla="*/ 4 w 13"/>
                                  <a:gd name="T89" fmla="*/ 0 h 4"/>
                                  <a:gd name="T90" fmla="*/ 3 w 13"/>
                                  <a:gd name="T91" fmla="*/ 0 h 4"/>
                                  <a:gd name="T92" fmla="*/ 3 w 13"/>
                                  <a:gd name="T93" fmla="*/ 0 h 4"/>
                                  <a:gd name="T94" fmla="*/ 2 w 13"/>
                                  <a:gd name="T95" fmla="*/ 0 h 4"/>
                                  <a:gd name="T96" fmla="*/ 1 w 13"/>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 y="0"/>
                                    </a:moveTo>
                                    <a:lnTo>
                                      <a:pt x="1" y="0"/>
                                    </a:lnTo>
                                    <a:lnTo>
                                      <a:pt x="0" y="1"/>
                                    </a:lnTo>
                                    <a:lnTo>
                                      <a:pt x="0" y="1"/>
                                    </a:lnTo>
                                    <a:lnTo>
                                      <a:pt x="0" y="1"/>
                                    </a:lnTo>
                                    <a:lnTo>
                                      <a:pt x="0" y="1"/>
                                    </a:lnTo>
                                    <a:lnTo>
                                      <a:pt x="0" y="1"/>
                                    </a:lnTo>
                                    <a:lnTo>
                                      <a:pt x="0" y="2"/>
                                    </a:lnTo>
                                    <a:lnTo>
                                      <a:pt x="0" y="2"/>
                                    </a:lnTo>
                                    <a:lnTo>
                                      <a:pt x="0" y="2"/>
                                    </a:lnTo>
                                    <a:lnTo>
                                      <a:pt x="0" y="3"/>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3"/>
                                    </a:lnTo>
                                    <a:lnTo>
                                      <a:pt x="3" y="3"/>
                                    </a:lnTo>
                                    <a:lnTo>
                                      <a:pt x="4" y="3"/>
                                    </a:lnTo>
                                    <a:lnTo>
                                      <a:pt x="4" y="3"/>
                                    </a:lnTo>
                                    <a:lnTo>
                                      <a:pt x="4" y="3"/>
                                    </a:lnTo>
                                    <a:lnTo>
                                      <a:pt x="5" y="3"/>
                                    </a:lnTo>
                                    <a:lnTo>
                                      <a:pt x="5" y="3"/>
                                    </a:lnTo>
                                    <a:lnTo>
                                      <a:pt x="5"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4"/>
                                    </a:lnTo>
                                    <a:lnTo>
                                      <a:pt x="11" y="4"/>
                                    </a:lnTo>
                                    <a:lnTo>
                                      <a:pt x="11" y="4"/>
                                    </a:lnTo>
                                    <a:lnTo>
                                      <a:pt x="11" y="4"/>
                                    </a:lnTo>
                                    <a:lnTo>
                                      <a:pt x="12" y="4"/>
                                    </a:lnTo>
                                    <a:lnTo>
                                      <a:pt x="12" y="4"/>
                                    </a:lnTo>
                                    <a:lnTo>
                                      <a:pt x="12" y="4"/>
                                    </a:lnTo>
                                    <a:lnTo>
                                      <a:pt x="13" y="4"/>
                                    </a:lnTo>
                                    <a:lnTo>
                                      <a:pt x="13" y="3"/>
                                    </a:lnTo>
                                    <a:lnTo>
                                      <a:pt x="13" y="3"/>
                                    </a:lnTo>
                                    <a:lnTo>
                                      <a:pt x="13" y="3"/>
                                    </a:lnTo>
                                    <a:lnTo>
                                      <a:pt x="13" y="3"/>
                                    </a:lnTo>
                                    <a:lnTo>
                                      <a:pt x="13" y="3"/>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lnTo>
                                      <a:pt x="1"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13" name="Freeform 5013"/>
                            <wps:cNvSpPr>
                              <a:spLocks/>
                            </wps:cNvSpPr>
                            <wps:spPr bwMode="auto">
                              <a:xfrm>
                                <a:off x="745" y="85"/>
                                <a:ext cx="13" cy="4"/>
                              </a:xfrm>
                              <a:custGeom>
                                <a:avLst/>
                                <a:gdLst>
                                  <a:gd name="T0" fmla="*/ 1 w 13"/>
                                  <a:gd name="T1" fmla="*/ 0 h 4"/>
                                  <a:gd name="T2" fmla="*/ 0 w 13"/>
                                  <a:gd name="T3" fmla="*/ 1 h 4"/>
                                  <a:gd name="T4" fmla="*/ 0 w 13"/>
                                  <a:gd name="T5" fmla="*/ 1 h 4"/>
                                  <a:gd name="T6" fmla="*/ 0 w 13"/>
                                  <a:gd name="T7" fmla="*/ 2 h 4"/>
                                  <a:gd name="T8" fmla="*/ 0 w 13"/>
                                  <a:gd name="T9" fmla="*/ 2 h 4"/>
                                  <a:gd name="T10" fmla="*/ 0 w 13"/>
                                  <a:gd name="T11" fmla="*/ 3 h 4"/>
                                  <a:gd name="T12" fmla="*/ 0 w 13"/>
                                  <a:gd name="T13" fmla="*/ 3 h 4"/>
                                  <a:gd name="T14" fmla="*/ 0 w 13"/>
                                  <a:gd name="T15" fmla="*/ 4 h 4"/>
                                  <a:gd name="T16" fmla="*/ 1 w 13"/>
                                  <a:gd name="T17" fmla="*/ 4 h 4"/>
                                  <a:gd name="T18" fmla="*/ 2 w 13"/>
                                  <a:gd name="T19" fmla="*/ 4 h 4"/>
                                  <a:gd name="T20" fmla="*/ 2 w 13"/>
                                  <a:gd name="T21" fmla="*/ 4 h 4"/>
                                  <a:gd name="T22" fmla="*/ 3 w 13"/>
                                  <a:gd name="T23" fmla="*/ 3 h 4"/>
                                  <a:gd name="T24" fmla="*/ 4 w 13"/>
                                  <a:gd name="T25" fmla="*/ 3 h 4"/>
                                  <a:gd name="T26" fmla="*/ 4 w 13"/>
                                  <a:gd name="T27" fmla="*/ 3 h 4"/>
                                  <a:gd name="T28" fmla="*/ 5 w 13"/>
                                  <a:gd name="T29" fmla="*/ 3 h 4"/>
                                  <a:gd name="T30" fmla="*/ 6 w 13"/>
                                  <a:gd name="T31" fmla="*/ 3 h 4"/>
                                  <a:gd name="T32" fmla="*/ 7 w 13"/>
                                  <a:gd name="T33" fmla="*/ 3 h 4"/>
                                  <a:gd name="T34" fmla="*/ 7 w 13"/>
                                  <a:gd name="T35" fmla="*/ 3 h 4"/>
                                  <a:gd name="T36" fmla="*/ 8 w 13"/>
                                  <a:gd name="T37" fmla="*/ 3 h 4"/>
                                  <a:gd name="T38" fmla="*/ 9 w 13"/>
                                  <a:gd name="T39" fmla="*/ 3 h 4"/>
                                  <a:gd name="T40" fmla="*/ 9 w 13"/>
                                  <a:gd name="T41" fmla="*/ 3 h 4"/>
                                  <a:gd name="T42" fmla="*/ 10 w 13"/>
                                  <a:gd name="T43" fmla="*/ 3 h 4"/>
                                  <a:gd name="T44" fmla="*/ 11 w 13"/>
                                  <a:gd name="T45" fmla="*/ 4 h 4"/>
                                  <a:gd name="T46" fmla="*/ 11 w 13"/>
                                  <a:gd name="T47" fmla="*/ 4 h 4"/>
                                  <a:gd name="T48" fmla="*/ 12 w 13"/>
                                  <a:gd name="T49" fmla="*/ 4 h 4"/>
                                  <a:gd name="T50" fmla="*/ 13 w 13"/>
                                  <a:gd name="T51" fmla="*/ 4 h 4"/>
                                  <a:gd name="T52" fmla="*/ 13 w 13"/>
                                  <a:gd name="T53" fmla="*/ 3 h 4"/>
                                  <a:gd name="T54" fmla="*/ 13 w 13"/>
                                  <a:gd name="T55" fmla="*/ 3 h 4"/>
                                  <a:gd name="T56" fmla="*/ 13 w 13"/>
                                  <a:gd name="T57" fmla="*/ 2 h 4"/>
                                  <a:gd name="T58" fmla="*/ 13 w 13"/>
                                  <a:gd name="T59" fmla="*/ 2 h 4"/>
                                  <a:gd name="T60" fmla="*/ 13 w 13"/>
                                  <a:gd name="T61" fmla="*/ 1 h 4"/>
                                  <a:gd name="T62" fmla="*/ 13 w 13"/>
                                  <a:gd name="T63" fmla="*/ 1 h 4"/>
                                  <a:gd name="T64" fmla="*/ 12 w 13"/>
                                  <a:gd name="T65" fmla="*/ 0 h 4"/>
                                  <a:gd name="T66" fmla="*/ 12 w 13"/>
                                  <a:gd name="T67" fmla="*/ 0 h 4"/>
                                  <a:gd name="T68" fmla="*/ 11 w 13"/>
                                  <a:gd name="T69" fmla="*/ 0 h 4"/>
                                  <a:gd name="T70" fmla="*/ 10 w 13"/>
                                  <a:gd name="T71" fmla="*/ 0 h 4"/>
                                  <a:gd name="T72" fmla="*/ 10 w 13"/>
                                  <a:gd name="T73" fmla="*/ 0 h 4"/>
                                  <a:gd name="T74" fmla="*/ 9 w 13"/>
                                  <a:gd name="T75" fmla="*/ 0 h 4"/>
                                  <a:gd name="T76" fmla="*/ 8 w 13"/>
                                  <a:gd name="T77" fmla="*/ 0 h 4"/>
                                  <a:gd name="T78" fmla="*/ 7 w 13"/>
                                  <a:gd name="T79" fmla="*/ 0 h 4"/>
                                  <a:gd name="T80" fmla="*/ 7 w 13"/>
                                  <a:gd name="T81" fmla="*/ 0 h 4"/>
                                  <a:gd name="T82" fmla="*/ 6 w 13"/>
                                  <a:gd name="T83" fmla="*/ 0 h 4"/>
                                  <a:gd name="T84" fmla="*/ 5 w 13"/>
                                  <a:gd name="T85" fmla="*/ 0 h 4"/>
                                  <a:gd name="T86" fmla="*/ 5 w 13"/>
                                  <a:gd name="T87" fmla="*/ 0 h 4"/>
                                  <a:gd name="T88" fmla="*/ 4 w 13"/>
                                  <a:gd name="T89" fmla="*/ 0 h 4"/>
                                  <a:gd name="T90" fmla="*/ 3 w 13"/>
                                  <a:gd name="T91" fmla="*/ 0 h 4"/>
                                  <a:gd name="T92" fmla="*/ 3 w 13"/>
                                  <a:gd name="T93" fmla="*/ 0 h 4"/>
                                  <a:gd name="T94" fmla="*/ 2 w 13"/>
                                  <a:gd name="T95" fmla="*/ 0 h 4"/>
                                  <a:gd name="T96" fmla="*/ 1 w 13"/>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 y="0"/>
                                    </a:moveTo>
                                    <a:lnTo>
                                      <a:pt x="1" y="0"/>
                                    </a:lnTo>
                                    <a:lnTo>
                                      <a:pt x="0" y="1"/>
                                    </a:lnTo>
                                    <a:lnTo>
                                      <a:pt x="0" y="1"/>
                                    </a:lnTo>
                                    <a:lnTo>
                                      <a:pt x="0" y="1"/>
                                    </a:lnTo>
                                    <a:lnTo>
                                      <a:pt x="0" y="1"/>
                                    </a:lnTo>
                                    <a:lnTo>
                                      <a:pt x="0" y="1"/>
                                    </a:lnTo>
                                    <a:lnTo>
                                      <a:pt x="0" y="2"/>
                                    </a:lnTo>
                                    <a:lnTo>
                                      <a:pt x="0" y="2"/>
                                    </a:lnTo>
                                    <a:lnTo>
                                      <a:pt x="0" y="2"/>
                                    </a:lnTo>
                                    <a:lnTo>
                                      <a:pt x="0" y="3"/>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3"/>
                                    </a:lnTo>
                                    <a:lnTo>
                                      <a:pt x="3" y="3"/>
                                    </a:lnTo>
                                    <a:lnTo>
                                      <a:pt x="4" y="3"/>
                                    </a:lnTo>
                                    <a:lnTo>
                                      <a:pt x="4" y="3"/>
                                    </a:lnTo>
                                    <a:lnTo>
                                      <a:pt x="4" y="3"/>
                                    </a:lnTo>
                                    <a:lnTo>
                                      <a:pt x="5" y="3"/>
                                    </a:lnTo>
                                    <a:lnTo>
                                      <a:pt x="5" y="3"/>
                                    </a:lnTo>
                                    <a:lnTo>
                                      <a:pt x="5"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4"/>
                                    </a:lnTo>
                                    <a:lnTo>
                                      <a:pt x="11" y="4"/>
                                    </a:lnTo>
                                    <a:lnTo>
                                      <a:pt x="11" y="4"/>
                                    </a:lnTo>
                                    <a:lnTo>
                                      <a:pt x="11" y="4"/>
                                    </a:lnTo>
                                    <a:lnTo>
                                      <a:pt x="12" y="4"/>
                                    </a:lnTo>
                                    <a:lnTo>
                                      <a:pt x="12" y="4"/>
                                    </a:lnTo>
                                    <a:lnTo>
                                      <a:pt x="12" y="4"/>
                                    </a:lnTo>
                                    <a:lnTo>
                                      <a:pt x="13" y="4"/>
                                    </a:lnTo>
                                    <a:lnTo>
                                      <a:pt x="13" y="3"/>
                                    </a:lnTo>
                                    <a:lnTo>
                                      <a:pt x="13" y="3"/>
                                    </a:lnTo>
                                    <a:lnTo>
                                      <a:pt x="13" y="3"/>
                                    </a:lnTo>
                                    <a:lnTo>
                                      <a:pt x="13" y="3"/>
                                    </a:lnTo>
                                    <a:lnTo>
                                      <a:pt x="13" y="3"/>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0"/>
                                    </a:lnTo>
                                    <a:lnTo>
                                      <a:pt x="10" y="0"/>
                                    </a:lnTo>
                                    <a:lnTo>
                                      <a:pt x="10" y="0"/>
                                    </a:lnTo>
                                    <a:lnTo>
                                      <a:pt x="9" y="0"/>
                                    </a:lnTo>
                                    <a:lnTo>
                                      <a:pt x="9" y="0"/>
                                    </a:lnTo>
                                    <a:lnTo>
                                      <a:pt x="9"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4" y="0"/>
                                    </a:lnTo>
                                    <a:lnTo>
                                      <a:pt x="3" y="0"/>
                                    </a:lnTo>
                                    <a:lnTo>
                                      <a:pt x="3" y="0"/>
                                    </a:lnTo>
                                    <a:lnTo>
                                      <a:pt x="3" y="0"/>
                                    </a:lnTo>
                                    <a:lnTo>
                                      <a:pt x="2" y="0"/>
                                    </a:lnTo>
                                    <a:lnTo>
                                      <a:pt x="2" y="0"/>
                                    </a:lnTo>
                                    <a:lnTo>
                                      <a:pt x="2" y="0"/>
                                    </a:lnTo>
                                    <a:lnTo>
                                      <a:pt x="1"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14" name="Freeform 5014"/>
                            <wps:cNvSpPr>
                              <a:spLocks/>
                            </wps:cNvSpPr>
                            <wps:spPr bwMode="auto">
                              <a:xfrm>
                                <a:off x="745" y="89"/>
                                <a:ext cx="13" cy="11"/>
                              </a:xfrm>
                              <a:custGeom>
                                <a:avLst/>
                                <a:gdLst>
                                  <a:gd name="T0" fmla="*/ 10 w 13"/>
                                  <a:gd name="T1" fmla="*/ 0 h 11"/>
                                  <a:gd name="T2" fmla="*/ 10 w 13"/>
                                  <a:gd name="T3" fmla="*/ 0 h 11"/>
                                  <a:gd name="T4" fmla="*/ 10 w 13"/>
                                  <a:gd name="T5" fmla="*/ 0 h 11"/>
                                  <a:gd name="T6" fmla="*/ 11 w 13"/>
                                  <a:gd name="T7" fmla="*/ 0 h 11"/>
                                  <a:gd name="T8" fmla="*/ 11 w 13"/>
                                  <a:gd name="T9" fmla="*/ 0 h 11"/>
                                  <a:gd name="T10" fmla="*/ 11 w 13"/>
                                  <a:gd name="T11" fmla="*/ 0 h 11"/>
                                  <a:gd name="T12" fmla="*/ 11 w 13"/>
                                  <a:gd name="T13" fmla="*/ 1 h 11"/>
                                  <a:gd name="T14" fmla="*/ 11 w 13"/>
                                  <a:gd name="T15" fmla="*/ 1 h 11"/>
                                  <a:gd name="T16" fmla="*/ 11 w 13"/>
                                  <a:gd name="T17" fmla="*/ 1 h 11"/>
                                  <a:gd name="T18" fmla="*/ 12 w 13"/>
                                  <a:gd name="T19" fmla="*/ 1 h 11"/>
                                  <a:gd name="T20" fmla="*/ 12 w 13"/>
                                  <a:gd name="T21" fmla="*/ 2 h 11"/>
                                  <a:gd name="T22" fmla="*/ 12 w 13"/>
                                  <a:gd name="T23" fmla="*/ 2 h 11"/>
                                  <a:gd name="T24" fmla="*/ 13 w 13"/>
                                  <a:gd name="T25" fmla="*/ 8 h 11"/>
                                  <a:gd name="T26" fmla="*/ 13 w 13"/>
                                  <a:gd name="T27" fmla="*/ 9 h 11"/>
                                  <a:gd name="T28" fmla="*/ 13 w 13"/>
                                  <a:gd name="T29" fmla="*/ 9 h 11"/>
                                  <a:gd name="T30" fmla="*/ 13 w 13"/>
                                  <a:gd name="T31" fmla="*/ 9 h 11"/>
                                  <a:gd name="T32" fmla="*/ 12 w 13"/>
                                  <a:gd name="T33" fmla="*/ 9 h 11"/>
                                  <a:gd name="T34" fmla="*/ 12 w 13"/>
                                  <a:gd name="T35" fmla="*/ 10 h 11"/>
                                  <a:gd name="T36" fmla="*/ 12 w 13"/>
                                  <a:gd name="T37" fmla="*/ 10 h 11"/>
                                  <a:gd name="T38" fmla="*/ 12 w 13"/>
                                  <a:gd name="T39" fmla="*/ 10 h 11"/>
                                  <a:gd name="T40" fmla="*/ 12 w 13"/>
                                  <a:gd name="T41" fmla="*/ 10 h 11"/>
                                  <a:gd name="T42" fmla="*/ 11 w 13"/>
                                  <a:gd name="T43" fmla="*/ 10 h 11"/>
                                  <a:gd name="T44" fmla="*/ 11 w 13"/>
                                  <a:gd name="T45" fmla="*/ 11 h 11"/>
                                  <a:gd name="T46" fmla="*/ 11 w 13"/>
                                  <a:gd name="T47" fmla="*/ 11 h 11"/>
                                  <a:gd name="T48" fmla="*/ 11 w 13"/>
                                  <a:gd name="T49" fmla="*/ 11 h 11"/>
                                  <a:gd name="T50" fmla="*/ 10 w 13"/>
                                  <a:gd name="T51" fmla="*/ 11 h 11"/>
                                  <a:gd name="T52" fmla="*/ 10 w 13"/>
                                  <a:gd name="T53" fmla="*/ 11 h 11"/>
                                  <a:gd name="T54" fmla="*/ 3 w 13"/>
                                  <a:gd name="T55" fmla="*/ 11 h 11"/>
                                  <a:gd name="T56" fmla="*/ 3 w 13"/>
                                  <a:gd name="T57" fmla="*/ 11 h 11"/>
                                  <a:gd name="T58" fmla="*/ 3 w 13"/>
                                  <a:gd name="T59" fmla="*/ 11 h 11"/>
                                  <a:gd name="T60" fmla="*/ 2 w 13"/>
                                  <a:gd name="T61" fmla="*/ 11 h 11"/>
                                  <a:gd name="T62" fmla="*/ 2 w 13"/>
                                  <a:gd name="T63" fmla="*/ 11 h 11"/>
                                  <a:gd name="T64" fmla="*/ 2 w 13"/>
                                  <a:gd name="T65" fmla="*/ 11 h 11"/>
                                  <a:gd name="T66" fmla="*/ 1 w 13"/>
                                  <a:gd name="T67" fmla="*/ 11 h 11"/>
                                  <a:gd name="T68" fmla="*/ 1 w 13"/>
                                  <a:gd name="T69" fmla="*/ 10 h 11"/>
                                  <a:gd name="T70" fmla="*/ 1 w 13"/>
                                  <a:gd name="T71" fmla="*/ 10 h 11"/>
                                  <a:gd name="T72" fmla="*/ 1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2 w 13"/>
                                  <a:gd name="T97" fmla="*/ 0 h 11"/>
                                  <a:gd name="T98" fmla="*/ 2 w 13"/>
                                  <a:gd name="T99" fmla="*/ 0 h 11"/>
                                  <a:gd name="T100" fmla="*/ 2 w 13"/>
                                  <a:gd name="T101" fmla="*/ 0 h 11"/>
                                  <a:gd name="T102" fmla="*/ 2 w 13"/>
                                  <a:gd name="T103" fmla="*/ 0 h 11"/>
                                  <a:gd name="T104" fmla="*/ 3 w 13"/>
                                  <a:gd name="T105" fmla="*/ 0 h 11"/>
                                  <a:gd name="T106" fmla="*/ 3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3" y="8"/>
                                    </a:lnTo>
                                    <a:lnTo>
                                      <a:pt x="13" y="8"/>
                                    </a:lnTo>
                                    <a:lnTo>
                                      <a:pt x="13" y="8"/>
                                    </a:lnTo>
                                    <a:lnTo>
                                      <a:pt x="13" y="8"/>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15" name="Freeform 5015"/>
                            <wps:cNvSpPr>
                              <a:spLocks/>
                            </wps:cNvSpPr>
                            <wps:spPr bwMode="auto">
                              <a:xfrm>
                                <a:off x="745" y="89"/>
                                <a:ext cx="13" cy="11"/>
                              </a:xfrm>
                              <a:custGeom>
                                <a:avLst/>
                                <a:gdLst>
                                  <a:gd name="T0" fmla="*/ 10 w 13"/>
                                  <a:gd name="T1" fmla="*/ 0 h 11"/>
                                  <a:gd name="T2" fmla="*/ 10 w 13"/>
                                  <a:gd name="T3" fmla="*/ 0 h 11"/>
                                  <a:gd name="T4" fmla="*/ 10 w 13"/>
                                  <a:gd name="T5" fmla="*/ 0 h 11"/>
                                  <a:gd name="T6" fmla="*/ 11 w 13"/>
                                  <a:gd name="T7" fmla="*/ 0 h 11"/>
                                  <a:gd name="T8" fmla="*/ 11 w 13"/>
                                  <a:gd name="T9" fmla="*/ 0 h 11"/>
                                  <a:gd name="T10" fmla="*/ 11 w 13"/>
                                  <a:gd name="T11" fmla="*/ 0 h 11"/>
                                  <a:gd name="T12" fmla="*/ 11 w 13"/>
                                  <a:gd name="T13" fmla="*/ 1 h 11"/>
                                  <a:gd name="T14" fmla="*/ 11 w 13"/>
                                  <a:gd name="T15" fmla="*/ 1 h 11"/>
                                  <a:gd name="T16" fmla="*/ 11 w 13"/>
                                  <a:gd name="T17" fmla="*/ 1 h 11"/>
                                  <a:gd name="T18" fmla="*/ 12 w 13"/>
                                  <a:gd name="T19" fmla="*/ 1 h 11"/>
                                  <a:gd name="T20" fmla="*/ 12 w 13"/>
                                  <a:gd name="T21" fmla="*/ 2 h 11"/>
                                  <a:gd name="T22" fmla="*/ 12 w 13"/>
                                  <a:gd name="T23" fmla="*/ 2 h 11"/>
                                  <a:gd name="T24" fmla="*/ 13 w 13"/>
                                  <a:gd name="T25" fmla="*/ 8 h 11"/>
                                  <a:gd name="T26" fmla="*/ 13 w 13"/>
                                  <a:gd name="T27" fmla="*/ 9 h 11"/>
                                  <a:gd name="T28" fmla="*/ 13 w 13"/>
                                  <a:gd name="T29" fmla="*/ 9 h 11"/>
                                  <a:gd name="T30" fmla="*/ 13 w 13"/>
                                  <a:gd name="T31" fmla="*/ 9 h 11"/>
                                  <a:gd name="T32" fmla="*/ 12 w 13"/>
                                  <a:gd name="T33" fmla="*/ 9 h 11"/>
                                  <a:gd name="T34" fmla="*/ 12 w 13"/>
                                  <a:gd name="T35" fmla="*/ 10 h 11"/>
                                  <a:gd name="T36" fmla="*/ 12 w 13"/>
                                  <a:gd name="T37" fmla="*/ 10 h 11"/>
                                  <a:gd name="T38" fmla="*/ 12 w 13"/>
                                  <a:gd name="T39" fmla="*/ 10 h 11"/>
                                  <a:gd name="T40" fmla="*/ 12 w 13"/>
                                  <a:gd name="T41" fmla="*/ 10 h 11"/>
                                  <a:gd name="T42" fmla="*/ 11 w 13"/>
                                  <a:gd name="T43" fmla="*/ 10 h 11"/>
                                  <a:gd name="T44" fmla="*/ 11 w 13"/>
                                  <a:gd name="T45" fmla="*/ 11 h 11"/>
                                  <a:gd name="T46" fmla="*/ 11 w 13"/>
                                  <a:gd name="T47" fmla="*/ 11 h 11"/>
                                  <a:gd name="T48" fmla="*/ 11 w 13"/>
                                  <a:gd name="T49" fmla="*/ 11 h 11"/>
                                  <a:gd name="T50" fmla="*/ 10 w 13"/>
                                  <a:gd name="T51" fmla="*/ 11 h 11"/>
                                  <a:gd name="T52" fmla="*/ 10 w 13"/>
                                  <a:gd name="T53" fmla="*/ 11 h 11"/>
                                  <a:gd name="T54" fmla="*/ 3 w 13"/>
                                  <a:gd name="T55" fmla="*/ 11 h 11"/>
                                  <a:gd name="T56" fmla="*/ 3 w 13"/>
                                  <a:gd name="T57" fmla="*/ 11 h 11"/>
                                  <a:gd name="T58" fmla="*/ 3 w 13"/>
                                  <a:gd name="T59" fmla="*/ 11 h 11"/>
                                  <a:gd name="T60" fmla="*/ 2 w 13"/>
                                  <a:gd name="T61" fmla="*/ 11 h 11"/>
                                  <a:gd name="T62" fmla="*/ 2 w 13"/>
                                  <a:gd name="T63" fmla="*/ 11 h 11"/>
                                  <a:gd name="T64" fmla="*/ 2 w 13"/>
                                  <a:gd name="T65" fmla="*/ 11 h 11"/>
                                  <a:gd name="T66" fmla="*/ 1 w 13"/>
                                  <a:gd name="T67" fmla="*/ 11 h 11"/>
                                  <a:gd name="T68" fmla="*/ 1 w 13"/>
                                  <a:gd name="T69" fmla="*/ 10 h 11"/>
                                  <a:gd name="T70" fmla="*/ 1 w 13"/>
                                  <a:gd name="T71" fmla="*/ 10 h 11"/>
                                  <a:gd name="T72" fmla="*/ 1 w 13"/>
                                  <a:gd name="T73" fmla="*/ 10 h 11"/>
                                  <a:gd name="T74" fmla="*/ 0 w 13"/>
                                  <a:gd name="T75" fmla="*/ 10 h 11"/>
                                  <a:gd name="T76" fmla="*/ 0 w 13"/>
                                  <a:gd name="T77" fmla="*/ 10 h 11"/>
                                  <a:gd name="T78" fmla="*/ 0 w 13"/>
                                  <a:gd name="T79" fmla="*/ 9 h 11"/>
                                  <a:gd name="T80" fmla="*/ 0 w 13"/>
                                  <a:gd name="T81" fmla="*/ 9 h 11"/>
                                  <a:gd name="T82" fmla="*/ 0 w 13"/>
                                  <a:gd name="T83" fmla="*/ 9 h 11"/>
                                  <a:gd name="T84" fmla="*/ 1 w 13"/>
                                  <a:gd name="T85" fmla="*/ 2 h 11"/>
                                  <a:gd name="T86" fmla="*/ 1 w 13"/>
                                  <a:gd name="T87" fmla="*/ 2 h 11"/>
                                  <a:gd name="T88" fmla="*/ 1 w 13"/>
                                  <a:gd name="T89" fmla="*/ 2 h 11"/>
                                  <a:gd name="T90" fmla="*/ 1 w 13"/>
                                  <a:gd name="T91" fmla="*/ 1 h 11"/>
                                  <a:gd name="T92" fmla="*/ 1 w 13"/>
                                  <a:gd name="T93" fmla="*/ 1 h 11"/>
                                  <a:gd name="T94" fmla="*/ 1 w 13"/>
                                  <a:gd name="T95" fmla="*/ 1 h 11"/>
                                  <a:gd name="T96" fmla="*/ 2 w 13"/>
                                  <a:gd name="T97" fmla="*/ 0 h 11"/>
                                  <a:gd name="T98" fmla="*/ 2 w 13"/>
                                  <a:gd name="T99" fmla="*/ 0 h 11"/>
                                  <a:gd name="T100" fmla="*/ 2 w 13"/>
                                  <a:gd name="T101" fmla="*/ 0 h 11"/>
                                  <a:gd name="T102" fmla="*/ 2 w 13"/>
                                  <a:gd name="T103" fmla="*/ 0 h 11"/>
                                  <a:gd name="T104" fmla="*/ 3 w 13"/>
                                  <a:gd name="T105" fmla="*/ 0 h 11"/>
                                  <a:gd name="T106" fmla="*/ 3 w 13"/>
                                  <a:gd name="T107" fmla="*/ 0 h 11"/>
                                  <a:gd name="T108" fmla="*/ 3 w 13"/>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3" y="0"/>
                                    </a:move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3" y="8"/>
                                    </a:lnTo>
                                    <a:lnTo>
                                      <a:pt x="13" y="8"/>
                                    </a:lnTo>
                                    <a:lnTo>
                                      <a:pt x="13" y="8"/>
                                    </a:lnTo>
                                    <a:lnTo>
                                      <a:pt x="13" y="8"/>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3"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16" name="Freeform 5016"/>
                            <wps:cNvSpPr>
                              <a:spLocks/>
                            </wps:cNvSpPr>
                            <wps:spPr bwMode="auto">
                              <a:xfrm>
                                <a:off x="754" y="87"/>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17" name="Freeform 5017"/>
                            <wps:cNvSpPr>
                              <a:spLocks/>
                            </wps:cNvSpPr>
                            <wps:spPr bwMode="auto">
                              <a:xfrm>
                                <a:off x="754" y="87"/>
                                <a:ext cx="3" cy="3"/>
                              </a:xfrm>
                              <a:custGeom>
                                <a:avLst/>
                                <a:gdLst>
                                  <a:gd name="T0" fmla="*/ 1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0 w 3"/>
                                  <a:gd name="T21" fmla="*/ 2 h 3"/>
                                  <a:gd name="T22" fmla="*/ 0 w 3"/>
                                  <a:gd name="T23" fmla="*/ 2 h 3"/>
                                  <a:gd name="T24" fmla="*/ 0 w 3"/>
                                  <a:gd name="T25" fmla="*/ 2 h 3"/>
                                  <a:gd name="T26" fmla="*/ 0 w 3"/>
                                  <a:gd name="T27" fmla="*/ 2 h 3"/>
                                  <a:gd name="T28" fmla="*/ 0 w 3"/>
                                  <a:gd name="T29" fmla="*/ 2 h 3"/>
                                  <a:gd name="T30" fmla="*/ 0 w 3"/>
                                  <a:gd name="T31" fmla="*/ 3 h 3"/>
                                  <a:gd name="T32" fmla="*/ 0 w 3"/>
                                  <a:gd name="T33" fmla="*/ 3 h 3"/>
                                  <a:gd name="T34" fmla="*/ 0 w 3"/>
                                  <a:gd name="T35" fmla="*/ 3 h 3"/>
                                  <a:gd name="T36" fmla="*/ 0 w 3"/>
                                  <a:gd name="T37" fmla="*/ 3 h 3"/>
                                  <a:gd name="T38" fmla="*/ 0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1 w 3"/>
                                  <a:gd name="T69" fmla="*/ 2 h 3"/>
                                  <a:gd name="T70" fmla="*/ 1 w 3"/>
                                  <a:gd name="T71" fmla="*/ 2 h 3"/>
                                  <a:gd name="T72" fmla="*/ 3 w 3"/>
                                  <a:gd name="T73" fmla="*/ 0 h 3"/>
                                  <a:gd name="T74" fmla="*/ 1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1" y="0"/>
                                    </a:move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3"/>
                                    </a:lnTo>
                                    <a:lnTo>
                                      <a:pt x="0" y="3"/>
                                    </a:lnTo>
                                    <a:lnTo>
                                      <a:pt x="0" y="3"/>
                                    </a:lnTo>
                                    <a:lnTo>
                                      <a:pt x="0" y="3"/>
                                    </a:lnTo>
                                    <a:lnTo>
                                      <a:pt x="0"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1" y="2"/>
                                    </a:lnTo>
                                    <a:lnTo>
                                      <a:pt x="1" y="2"/>
                                    </a:lnTo>
                                    <a:lnTo>
                                      <a:pt x="3"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18" name="Freeform 5018"/>
                            <wps:cNvSpPr>
                              <a:spLocks/>
                            </wps:cNvSpPr>
                            <wps:spPr bwMode="auto">
                              <a:xfrm>
                                <a:off x="746" y="87"/>
                                <a:ext cx="3" cy="3"/>
                              </a:xfrm>
                              <a:custGeom>
                                <a:avLst/>
                                <a:gdLst>
                                  <a:gd name="T0" fmla="*/ 2 w 3"/>
                                  <a:gd name="T1" fmla="*/ 0 h 3"/>
                                  <a:gd name="T2" fmla="*/ 3 w 3"/>
                                  <a:gd name="T3" fmla="*/ 2 h 3"/>
                                  <a:gd name="T4" fmla="*/ 2 w 3"/>
                                  <a:gd name="T5" fmla="*/ 3 h 3"/>
                                  <a:gd name="T6" fmla="*/ 0 w 3"/>
                                  <a:gd name="T7" fmla="*/ 0 h 3"/>
                                  <a:gd name="T8" fmla="*/ 2 w 3"/>
                                  <a:gd name="T9" fmla="*/ 0 h 3"/>
                                </a:gdLst>
                                <a:ahLst/>
                                <a:cxnLst>
                                  <a:cxn ang="0">
                                    <a:pos x="T0" y="T1"/>
                                  </a:cxn>
                                  <a:cxn ang="0">
                                    <a:pos x="T2" y="T3"/>
                                  </a:cxn>
                                  <a:cxn ang="0">
                                    <a:pos x="T4" y="T5"/>
                                  </a:cxn>
                                  <a:cxn ang="0">
                                    <a:pos x="T6" y="T7"/>
                                  </a:cxn>
                                  <a:cxn ang="0">
                                    <a:pos x="T8" y="T9"/>
                                  </a:cxn>
                                </a:cxnLst>
                                <a:rect l="0" t="0" r="r" b="b"/>
                                <a:pathLst>
                                  <a:path w="3" h="3">
                                    <a:moveTo>
                                      <a:pt x="2" y="0"/>
                                    </a:moveTo>
                                    <a:lnTo>
                                      <a:pt x="3" y="2"/>
                                    </a:lnTo>
                                    <a:lnTo>
                                      <a:pt x="2" y="3"/>
                                    </a:lnTo>
                                    <a:lnTo>
                                      <a:pt x="0"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19" name="Freeform 5019"/>
                            <wps:cNvSpPr>
                              <a:spLocks/>
                            </wps:cNvSpPr>
                            <wps:spPr bwMode="auto">
                              <a:xfrm>
                                <a:off x="746" y="87"/>
                                <a:ext cx="3" cy="3"/>
                              </a:xfrm>
                              <a:custGeom>
                                <a:avLst/>
                                <a:gdLst>
                                  <a:gd name="T0" fmla="*/ 2 w 3"/>
                                  <a:gd name="T1" fmla="*/ 0 h 3"/>
                                  <a:gd name="T2" fmla="*/ 3 w 3"/>
                                  <a:gd name="T3" fmla="*/ 2 h 3"/>
                                  <a:gd name="T4" fmla="*/ 2 w 3"/>
                                  <a:gd name="T5" fmla="*/ 3 h 3"/>
                                  <a:gd name="T6" fmla="*/ 0 w 3"/>
                                  <a:gd name="T7" fmla="*/ 0 h 3"/>
                                  <a:gd name="T8" fmla="*/ 2 w 3"/>
                                  <a:gd name="T9" fmla="*/ 0 h 3"/>
                                </a:gdLst>
                                <a:ahLst/>
                                <a:cxnLst>
                                  <a:cxn ang="0">
                                    <a:pos x="T0" y="T1"/>
                                  </a:cxn>
                                  <a:cxn ang="0">
                                    <a:pos x="T2" y="T3"/>
                                  </a:cxn>
                                  <a:cxn ang="0">
                                    <a:pos x="T4" y="T5"/>
                                  </a:cxn>
                                  <a:cxn ang="0">
                                    <a:pos x="T6" y="T7"/>
                                  </a:cxn>
                                  <a:cxn ang="0">
                                    <a:pos x="T8" y="T9"/>
                                  </a:cxn>
                                </a:cxnLst>
                                <a:rect l="0" t="0" r="r" b="b"/>
                                <a:pathLst>
                                  <a:path w="3" h="3">
                                    <a:moveTo>
                                      <a:pt x="2" y="0"/>
                                    </a:moveTo>
                                    <a:lnTo>
                                      <a:pt x="3" y="2"/>
                                    </a:lnTo>
                                    <a:lnTo>
                                      <a:pt x="2" y="3"/>
                                    </a:lnTo>
                                    <a:lnTo>
                                      <a:pt x="0"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20" name="Freeform 5020"/>
                            <wps:cNvSpPr>
                              <a:spLocks/>
                            </wps:cNvSpPr>
                            <wps:spPr bwMode="auto">
                              <a:xfrm>
                                <a:off x="750" y="88"/>
                                <a:ext cx="2" cy="2"/>
                              </a:xfrm>
                              <a:custGeom>
                                <a:avLst/>
                                <a:gdLst>
                                  <a:gd name="T0" fmla="*/ 2 w 2"/>
                                  <a:gd name="T1" fmla="*/ 1 h 2"/>
                                  <a:gd name="T2" fmla="*/ 1 w 2"/>
                                  <a:gd name="T3" fmla="*/ 0 h 2"/>
                                  <a:gd name="T4" fmla="*/ 0 w 2"/>
                                  <a:gd name="T5" fmla="*/ 0 h 2"/>
                                  <a:gd name="T6" fmla="*/ 0 w 2"/>
                                  <a:gd name="T7" fmla="*/ 1 h 2"/>
                                  <a:gd name="T8" fmla="*/ 0 w 2"/>
                                  <a:gd name="T9" fmla="*/ 1 h 2"/>
                                  <a:gd name="T10" fmla="*/ 0 w 2"/>
                                  <a:gd name="T11" fmla="*/ 1 h 2"/>
                                  <a:gd name="T12" fmla="*/ 0 w 2"/>
                                  <a:gd name="T13" fmla="*/ 1 h 2"/>
                                  <a:gd name="T14" fmla="*/ 0 w 2"/>
                                  <a:gd name="T15" fmla="*/ 1 h 2"/>
                                  <a:gd name="T16" fmla="*/ 0 w 2"/>
                                  <a:gd name="T17" fmla="*/ 1 h 2"/>
                                  <a:gd name="T18" fmla="*/ 0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1 h 2"/>
                                  <a:gd name="T48" fmla="*/ 1 w 2"/>
                                  <a:gd name="T49" fmla="*/ 1 h 2"/>
                                  <a:gd name="T50" fmla="*/ 1 w 2"/>
                                  <a:gd name="T51" fmla="*/ 1 h 2"/>
                                  <a:gd name="T52" fmla="*/ 1 w 2"/>
                                  <a:gd name="T53" fmla="*/ 1 h 2"/>
                                  <a:gd name="T54" fmla="*/ 1 w 2"/>
                                  <a:gd name="T55" fmla="*/ 1 h 2"/>
                                  <a:gd name="T56" fmla="*/ 1 w 2"/>
                                  <a:gd name="T57" fmla="*/ 1 h 2"/>
                                  <a:gd name="T58" fmla="*/ 1 w 2"/>
                                  <a:gd name="T59" fmla="*/ 1 h 2"/>
                                  <a:gd name="T60" fmla="*/ 1 w 2"/>
                                  <a:gd name="T61" fmla="*/ 1 h 2"/>
                                  <a:gd name="T62" fmla="*/ 1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1" y="0"/>
                                    </a:lnTo>
                                    <a:lnTo>
                                      <a:pt x="0" y="0"/>
                                    </a:lnTo>
                                    <a:lnTo>
                                      <a:pt x="0" y="1"/>
                                    </a:lnTo>
                                    <a:lnTo>
                                      <a:pt x="0" y="1"/>
                                    </a:lnTo>
                                    <a:lnTo>
                                      <a:pt x="0" y="1"/>
                                    </a:lnTo>
                                    <a:lnTo>
                                      <a:pt x="0" y="1"/>
                                    </a:lnTo>
                                    <a:lnTo>
                                      <a:pt x="0" y="1"/>
                                    </a:lnTo>
                                    <a:lnTo>
                                      <a:pt x="0" y="1"/>
                                    </a:lnTo>
                                    <a:lnTo>
                                      <a:pt x="0" y="1"/>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21" name="Freeform 5021"/>
                            <wps:cNvSpPr>
                              <a:spLocks/>
                            </wps:cNvSpPr>
                            <wps:spPr bwMode="auto">
                              <a:xfrm>
                                <a:off x="750" y="88"/>
                                <a:ext cx="2" cy="2"/>
                              </a:xfrm>
                              <a:custGeom>
                                <a:avLst/>
                                <a:gdLst>
                                  <a:gd name="T0" fmla="*/ 2 w 2"/>
                                  <a:gd name="T1" fmla="*/ 1 h 2"/>
                                  <a:gd name="T2" fmla="*/ 1 w 2"/>
                                  <a:gd name="T3" fmla="*/ 0 h 2"/>
                                  <a:gd name="T4" fmla="*/ 0 w 2"/>
                                  <a:gd name="T5" fmla="*/ 0 h 2"/>
                                  <a:gd name="T6" fmla="*/ 0 w 2"/>
                                  <a:gd name="T7" fmla="*/ 1 h 2"/>
                                  <a:gd name="T8" fmla="*/ 0 w 2"/>
                                  <a:gd name="T9" fmla="*/ 1 h 2"/>
                                  <a:gd name="T10" fmla="*/ 0 w 2"/>
                                  <a:gd name="T11" fmla="*/ 1 h 2"/>
                                  <a:gd name="T12" fmla="*/ 0 w 2"/>
                                  <a:gd name="T13" fmla="*/ 1 h 2"/>
                                  <a:gd name="T14" fmla="*/ 0 w 2"/>
                                  <a:gd name="T15" fmla="*/ 1 h 2"/>
                                  <a:gd name="T16" fmla="*/ 0 w 2"/>
                                  <a:gd name="T17" fmla="*/ 1 h 2"/>
                                  <a:gd name="T18" fmla="*/ 0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1 h 2"/>
                                  <a:gd name="T48" fmla="*/ 1 w 2"/>
                                  <a:gd name="T49" fmla="*/ 1 h 2"/>
                                  <a:gd name="T50" fmla="*/ 1 w 2"/>
                                  <a:gd name="T51" fmla="*/ 1 h 2"/>
                                  <a:gd name="T52" fmla="*/ 1 w 2"/>
                                  <a:gd name="T53" fmla="*/ 1 h 2"/>
                                  <a:gd name="T54" fmla="*/ 1 w 2"/>
                                  <a:gd name="T55" fmla="*/ 1 h 2"/>
                                  <a:gd name="T56" fmla="*/ 1 w 2"/>
                                  <a:gd name="T57" fmla="*/ 1 h 2"/>
                                  <a:gd name="T58" fmla="*/ 1 w 2"/>
                                  <a:gd name="T59" fmla="*/ 1 h 2"/>
                                  <a:gd name="T60" fmla="*/ 1 w 2"/>
                                  <a:gd name="T61" fmla="*/ 1 h 2"/>
                                  <a:gd name="T62" fmla="*/ 1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1" y="0"/>
                                    </a:lnTo>
                                    <a:lnTo>
                                      <a:pt x="0" y="0"/>
                                    </a:lnTo>
                                    <a:lnTo>
                                      <a:pt x="0" y="1"/>
                                    </a:lnTo>
                                    <a:lnTo>
                                      <a:pt x="0" y="1"/>
                                    </a:lnTo>
                                    <a:lnTo>
                                      <a:pt x="0" y="1"/>
                                    </a:lnTo>
                                    <a:lnTo>
                                      <a:pt x="0" y="1"/>
                                    </a:lnTo>
                                    <a:lnTo>
                                      <a:pt x="0" y="1"/>
                                    </a:lnTo>
                                    <a:lnTo>
                                      <a:pt x="0" y="1"/>
                                    </a:lnTo>
                                    <a:lnTo>
                                      <a:pt x="0" y="1"/>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22" name="Freeform 5022"/>
                            <wps:cNvSpPr>
                              <a:spLocks/>
                            </wps:cNvSpPr>
                            <wps:spPr bwMode="auto">
                              <a:xfrm>
                                <a:off x="752" y="88"/>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2 h 2"/>
                                  <a:gd name="T32" fmla="*/ 1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23" name="Freeform 5023"/>
                            <wps:cNvSpPr>
                              <a:spLocks/>
                            </wps:cNvSpPr>
                            <wps:spPr bwMode="auto">
                              <a:xfrm>
                                <a:off x="752" y="88"/>
                                <a:ext cx="1" cy="2"/>
                              </a:xfrm>
                              <a:custGeom>
                                <a:avLst/>
                                <a:gdLst>
                                  <a:gd name="T0" fmla="*/ 0 w 1"/>
                                  <a:gd name="T1" fmla="*/ 1 h 2"/>
                                  <a:gd name="T2" fmla="*/ 0 w 1"/>
                                  <a:gd name="T3" fmla="*/ 0 h 2"/>
                                  <a:gd name="T4" fmla="*/ 1 w 1"/>
                                  <a:gd name="T5" fmla="*/ 0 h 2"/>
                                  <a:gd name="T6" fmla="*/ 1 w 1"/>
                                  <a:gd name="T7" fmla="*/ 1 h 2"/>
                                  <a:gd name="T8" fmla="*/ 1 w 1"/>
                                  <a:gd name="T9" fmla="*/ 1 h 2"/>
                                  <a:gd name="T10" fmla="*/ 1 w 1"/>
                                  <a:gd name="T11" fmla="*/ 1 h 2"/>
                                  <a:gd name="T12" fmla="*/ 1 w 1"/>
                                  <a:gd name="T13" fmla="*/ 1 h 2"/>
                                  <a:gd name="T14" fmla="*/ 1 w 1"/>
                                  <a:gd name="T15" fmla="*/ 1 h 2"/>
                                  <a:gd name="T16" fmla="*/ 1 w 1"/>
                                  <a:gd name="T17" fmla="*/ 1 h 2"/>
                                  <a:gd name="T18" fmla="*/ 1 w 1"/>
                                  <a:gd name="T19" fmla="*/ 1 h 2"/>
                                  <a:gd name="T20" fmla="*/ 1 w 1"/>
                                  <a:gd name="T21" fmla="*/ 1 h 2"/>
                                  <a:gd name="T22" fmla="*/ 1 w 1"/>
                                  <a:gd name="T23" fmla="*/ 1 h 2"/>
                                  <a:gd name="T24" fmla="*/ 1 w 1"/>
                                  <a:gd name="T25" fmla="*/ 1 h 2"/>
                                  <a:gd name="T26" fmla="*/ 1 w 1"/>
                                  <a:gd name="T27" fmla="*/ 1 h 2"/>
                                  <a:gd name="T28" fmla="*/ 1 w 1"/>
                                  <a:gd name="T29" fmla="*/ 1 h 2"/>
                                  <a:gd name="T30" fmla="*/ 1 w 1"/>
                                  <a:gd name="T31" fmla="*/ 2 h 2"/>
                                  <a:gd name="T32" fmla="*/ 1 w 1"/>
                                  <a:gd name="T33" fmla="*/ 2 h 2"/>
                                  <a:gd name="T34" fmla="*/ 0 w 1"/>
                                  <a:gd name="T35" fmla="*/ 2 h 2"/>
                                  <a:gd name="T36" fmla="*/ 0 w 1"/>
                                  <a:gd name="T37" fmla="*/ 2 h 2"/>
                                  <a:gd name="T38" fmla="*/ 0 w 1"/>
                                  <a:gd name="T39" fmla="*/ 2 h 2"/>
                                  <a:gd name="T40" fmla="*/ 0 w 1"/>
                                  <a:gd name="T41" fmla="*/ 2 h 2"/>
                                  <a:gd name="T42" fmla="*/ 0 w 1"/>
                                  <a:gd name="T43" fmla="*/ 2 h 2"/>
                                  <a:gd name="T44" fmla="*/ 0 w 1"/>
                                  <a:gd name="T45" fmla="*/ 2 h 2"/>
                                  <a:gd name="T46" fmla="*/ 0 w 1"/>
                                  <a:gd name="T47" fmla="*/ 2 h 2"/>
                                  <a:gd name="T48" fmla="*/ 0 w 1"/>
                                  <a:gd name="T49" fmla="*/ 1 h 2"/>
                                  <a:gd name="T50" fmla="*/ 0 w 1"/>
                                  <a:gd name="T51" fmla="*/ 1 h 2"/>
                                  <a:gd name="T52" fmla="*/ 0 w 1"/>
                                  <a:gd name="T53" fmla="*/ 1 h 2"/>
                                  <a:gd name="T54" fmla="*/ 0 w 1"/>
                                  <a:gd name="T55" fmla="*/ 1 h 2"/>
                                  <a:gd name="T56" fmla="*/ 0 w 1"/>
                                  <a:gd name="T57" fmla="*/ 1 h 2"/>
                                  <a:gd name="T58" fmla="*/ 0 w 1"/>
                                  <a:gd name="T59" fmla="*/ 1 h 2"/>
                                  <a:gd name="T60" fmla="*/ 0 w 1"/>
                                  <a:gd name="T61" fmla="*/ 1 h 2"/>
                                  <a:gd name="T62" fmla="*/ 0 w 1"/>
                                  <a:gd name="T63" fmla="*/ 1 h 2"/>
                                  <a:gd name="T64" fmla="*/ 0 w 1"/>
                                  <a:gd name="T65" fmla="*/ 1 h 2"/>
                                  <a:gd name="T66" fmla="*/ 0 w 1"/>
                                  <a:gd name="T67" fmla="*/ 1 h 2"/>
                                  <a:gd name="T68" fmla="*/ 0 w 1"/>
                                  <a:gd name="T69" fmla="*/ 1 h 2"/>
                                  <a:gd name="T70" fmla="*/ 0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0" y="1"/>
                                    </a:moveTo>
                                    <a:lnTo>
                                      <a:pt x="0" y="0"/>
                                    </a:lnTo>
                                    <a:lnTo>
                                      <a:pt x="1"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24" name="Freeform 5024"/>
                            <wps:cNvSpPr>
                              <a:spLocks/>
                            </wps:cNvSpPr>
                            <wps:spPr bwMode="auto">
                              <a:xfrm>
                                <a:off x="745" y="86"/>
                                <a:ext cx="13" cy="3"/>
                              </a:xfrm>
                              <a:custGeom>
                                <a:avLst/>
                                <a:gdLst>
                                  <a:gd name="T0" fmla="*/ 1 w 13"/>
                                  <a:gd name="T1" fmla="*/ 1 h 3"/>
                                  <a:gd name="T2" fmla="*/ 0 w 13"/>
                                  <a:gd name="T3" fmla="*/ 1 h 3"/>
                                  <a:gd name="T4" fmla="*/ 0 w 13"/>
                                  <a:gd name="T5" fmla="*/ 1 h 3"/>
                                  <a:gd name="T6" fmla="*/ 0 w 13"/>
                                  <a:gd name="T7" fmla="*/ 1 h 3"/>
                                  <a:gd name="T8" fmla="*/ 0 w 13"/>
                                  <a:gd name="T9" fmla="*/ 2 h 3"/>
                                  <a:gd name="T10" fmla="*/ 0 w 13"/>
                                  <a:gd name="T11" fmla="*/ 2 h 3"/>
                                  <a:gd name="T12" fmla="*/ 0 w 13"/>
                                  <a:gd name="T13" fmla="*/ 2 h 3"/>
                                  <a:gd name="T14" fmla="*/ 1 w 13"/>
                                  <a:gd name="T15" fmla="*/ 3 h 3"/>
                                  <a:gd name="T16" fmla="*/ 1 w 13"/>
                                  <a:gd name="T17" fmla="*/ 3 h 3"/>
                                  <a:gd name="T18" fmla="*/ 2 w 13"/>
                                  <a:gd name="T19" fmla="*/ 3 h 3"/>
                                  <a:gd name="T20" fmla="*/ 2 w 13"/>
                                  <a:gd name="T21" fmla="*/ 3 h 3"/>
                                  <a:gd name="T22" fmla="*/ 3 w 13"/>
                                  <a:gd name="T23" fmla="*/ 3 h 3"/>
                                  <a:gd name="T24" fmla="*/ 4 w 13"/>
                                  <a:gd name="T25" fmla="*/ 2 h 3"/>
                                  <a:gd name="T26" fmla="*/ 4 w 13"/>
                                  <a:gd name="T27" fmla="*/ 2 h 3"/>
                                  <a:gd name="T28" fmla="*/ 5 w 13"/>
                                  <a:gd name="T29" fmla="*/ 2 h 3"/>
                                  <a:gd name="T30" fmla="*/ 6 w 13"/>
                                  <a:gd name="T31" fmla="*/ 2 h 3"/>
                                  <a:gd name="T32" fmla="*/ 6 w 13"/>
                                  <a:gd name="T33" fmla="*/ 2 h 3"/>
                                  <a:gd name="T34" fmla="*/ 7 w 13"/>
                                  <a:gd name="T35" fmla="*/ 2 h 3"/>
                                  <a:gd name="T36" fmla="*/ 8 w 13"/>
                                  <a:gd name="T37" fmla="*/ 2 h 3"/>
                                  <a:gd name="T38" fmla="*/ 8 w 13"/>
                                  <a:gd name="T39" fmla="*/ 2 h 3"/>
                                  <a:gd name="T40" fmla="*/ 9 w 13"/>
                                  <a:gd name="T41" fmla="*/ 2 h 3"/>
                                  <a:gd name="T42" fmla="*/ 10 w 13"/>
                                  <a:gd name="T43" fmla="*/ 3 h 3"/>
                                  <a:gd name="T44" fmla="*/ 11 w 13"/>
                                  <a:gd name="T45" fmla="*/ 3 h 3"/>
                                  <a:gd name="T46" fmla="*/ 11 w 13"/>
                                  <a:gd name="T47" fmla="*/ 3 h 3"/>
                                  <a:gd name="T48" fmla="*/ 12 w 13"/>
                                  <a:gd name="T49" fmla="*/ 3 h 3"/>
                                  <a:gd name="T50" fmla="*/ 12 w 13"/>
                                  <a:gd name="T51" fmla="*/ 3 h 3"/>
                                  <a:gd name="T52" fmla="*/ 13 w 13"/>
                                  <a:gd name="T53" fmla="*/ 2 h 3"/>
                                  <a:gd name="T54" fmla="*/ 13 w 13"/>
                                  <a:gd name="T55" fmla="*/ 2 h 3"/>
                                  <a:gd name="T56" fmla="*/ 13 w 13"/>
                                  <a:gd name="T57" fmla="*/ 2 h 3"/>
                                  <a:gd name="T58" fmla="*/ 13 w 13"/>
                                  <a:gd name="T59" fmla="*/ 1 h 3"/>
                                  <a:gd name="T60" fmla="*/ 13 w 13"/>
                                  <a:gd name="T61" fmla="*/ 1 h 3"/>
                                  <a:gd name="T62" fmla="*/ 13 w 13"/>
                                  <a:gd name="T63" fmla="*/ 1 h 3"/>
                                  <a:gd name="T64" fmla="*/ 12 w 13"/>
                                  <a:gd name="T65" fmla="*/ 1 h 3"/>
                                  <a:gd name="T66" fmla="*/ 12 w 13"/>
                                  <a:gd name="T67" fmla="*/ 1 h 3"/>
                                  <a:gd name="T68" fmla="*/ 11 w 13"/>
                                  <a:gd name="T69" fmla="*/ 1 h 3"/>
                                  <a:gd name="T70" fmla="*/ 10 w 13"/>
                                  <a:gd name="T71" fmla="*/ 1 h 3"/>
                                  <a:gd name="T72" fmla="*/ 10 w 13"/>
                                  <a:gd name="T73" fmla="*/ 1 h 3"/>
                                  <a:gd name="T74" fmla="*/ 9 w 13"/>
                                  <a:gd name="T75" fmla="*/ 1 h 3"/>
                                  <a:gd name="T76" fmla="*/ 8 w 13"/>
                                  <a:gd name="T77" fmla="*/ 0 h 3"/>
                                  <a:gd name="T78" fmla="*/ 7 w 13"/>
                                  <a:gd name="T79" fmla="*/ 0 h 3"/>
                                  <a:gd name="T80" fmla="*/ 7 w 13"/>
                                  <a:gd name="T81" fmla="*/ 0 h 3"/>
                                  <a:gd name="T82" fmla="*/ 6 w 13"/>
                                  <a:gd name="T83" fmla="*/ 0 h 3"/>
                                  <a:gd name="T84" fmla="*/ 5 w 13"/>
                                  <a:gd name="T85" fmla="*/ 0 h 3"/>
                                  <a:gd name="T86" fmla="*/ 5 w 13"/>
                                  <a:gd name="T87" fmla="*/ 0 h 3"/>
                                  <a:gd name="T88" fmla="*/ 4 w 13"/>
                                  <a:gd name="T89" fmla="*/ 1 h 3"/>
                                  <a:gd name="T90" fmla="*/ 3 w 13"/>
                                  <a:gd name="T91" fmla="*/ 1 h 3"/>
                                  <a:gd name="T92" fmla="*/ 3 w 13"/>
                                  <a:gd name="T93" fmla="*/ 1 h 3"/>
                                  <a:gd name="T94" fmla="*/ 2 w 13"/>
                                  <a:gd name="T95" fmla="*/ 1 h 3"/>
                                  <a:gd name="T96" fmla="*/ 1 w 13"/>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 y="1"/>
                                    </a:moveTo>
                                    <a:lnTo>
                                      <a:pt x="1" y="1"/>
                                    </a:lnTo>
                                    <a:lnTo>
                                      <a:pt x="1" y="1"/>
                                    </a:lnTo>
                                    <a:lnTo>
                                      <a:pt x="0" y="1"/>
                                    </a:lnTo>
                                    <a:lnTo>
                                      <a:pt x="0" y="1"/>
                                    </a:lnTo>
                                    <a:lnTo>
                                      <a:pt x="0" y="1"/>
                                    </a:lnTo>
                                    <a:lnTo>
                                      <a:pt x="0" y="1"/>
                                    </a:lnTo>
                                    <a:lnTo>
                                      <a:pt x="0" y="1"/>
                                    </a:lnTo>
                                    <a:lnTo>
                                      <a:pt x="0" y="2"/>
                                    </a:lnTo>
                                    <a:lnTo>
                                      <a:pt x="0" y="2"/>
                                    </a:lnTo>
                                    <a:lnTo>
                                      <a:pt x="0" y="2"/>
                                    </a:lnTo>
                                    <a:lnTo>
                                      <a:pt x="0" y="2"/>
                                    </a:lnTo>
                                    <a:lnTo>
                                      <a:pt x="0" y="2"/>
                                    </a:lnTo>
                                    <a:lnTo>
                                      <a:pt x="0" y="2"/>
                                    </a:lnTo>
                                    <a:lnTo>
                                      <a:pt x="0" y="3"/>
                                    </a:lnTo>
                                    <a:lnTo>
                                      <a:pt x="1" y="3"/>
                                    </a:lnTo>
                                    <a:lnTo>
                                      <a:pt x="1" y="3"/>
                                    </a:lnTo>
                                    <a:lnTo>
                                      <a:pt x="1" y="3"/>
                                    </a:lnTo>
                                    <a:lnTo>
                                      <a:pt x="1" y="3"/>
                                    </a:lnTo>
                                    <a:lnTo>
                                      <a:pt x="2" y="3"/>
                                    </a:lnTo>
                                    <a:lnTo>
                                      <a:pt x="2" y="3"/>
                                    </a:lnTo>
                                    <a:lnTo>
                                      <a:pt x="2" y="3"/>
                                    </a:lnTo>
                                    <a:lnTo>
                                      <a:pt x="3" y="3"/>
                                    </a:lnTo>
                                    <a:lnTo>
                                      <a:pt x="3" y="3"/>
                                    </a:lnTo>
                                    <a:lnTo>
                                      <a:pt x="3" y="3"/>
                                    </a:lnTo>
                                    <a:lnTo>
                                      <a:pt x="4" y="2"/>
                                    </a:lnTo>
                                    <a:lnTo>
                                      <a:pt x="4" y="2"/>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8" y="2"/>
                                    </a:lnTo>
                                    <a:lnTo>
                                      <a:pt x="9" y="2"/>
                                    </a:lnTo>
                                    <a:lnTo>
                                      <a:pt x="9" y="2"/>
                                    </a:lnTo>
                                    <a:lnTo>
                                      <a:pt x="10" y="3"/>
                                    </a:lnTo>
                                    <a:lnTo>
                                      <a:pt x="10" y="3"/>
                                    </a:lnTo>
                                    <a:lnTo>
                                      <a:pt x="10" y="3"/>
                                    </a:lnTo>
                                    <a:lnTo>
                                      <a:pt x="11" y="3"/>
                                    </a:lnTo>
                                    <a:lnTo>
                                      <a:pt x="11" y="3"/>
                                    </a:lnTo>
                                    <a:lnTo>
                                      <a:pt x="11" y="3"/>
                                    </a:lnTo>
                                    <a:lnTo>
                                      <a:pt x="12" y="3"/>
                                    </a:lnTo>
                                    <a:lnTo>
                                      <a:pt x="12" y="3"/>
                                    </a:lnTo>
                                    <a:lnTo>
                                      <a:pt x="12" y="3"/>
                                    </a:lnTo>
                                    <a:lnTo>
                                      <a:pt x="12" y="3"/>
                                    </a:lnTo>
                                    <a:lnTo>
                                      <a:pt x="13" y="3"/>
                                    </a:lnTo>
                                    <a:lnTo>
                                      <a:pt x="13" y="2"/>
                                    </a:lnTo>
                                    <a:lnTo>
                                      <a:pt x="13" y="2"/>
                                    </a:lnTo>
                                    <a:lnTo>
                                      <a:pt x="13" y="2"/>
                                    </a:lnTo>
                                    <a:lnTo>
                                      <a:pt x="13" y="2"/>
                                    </a:lnTo>
                                    <a:lnTo>
                                      <a:pt x="13" y="2"/>
                                    </a:lnTo>
                                    <a:lnTo>
                                      <a:pt x="13" y="2"/>
                                    </a:lnTo>
                                    <a:lnTo>
                                      <a:pt x="13" y="1"/>
                                    </a:lnTo>
                                    <a:lnTo>
                                      <a:pt x="13" y="1"/>
                                    </a:lnTo>
                                    <a:lnTo>
                                      <a:pt x="13" y="1"/>
                                    </a:lnTo>
                                    <a:lnTo>
                                      <a:pt x="13" y="1"/>
                                    </a:lnTo>
                                    <a:lnTo>
                                      <a:pt x="13" y="1"/>
                                    </a:lnTo>
                                    <a:lnTo>
                                      <a:pt x="12" y="1"/>
                                    </a:lnTo>
                                    <a:lnTo>
                                      <a:pt x="12" y="1"/>
                                    </a:lnTo>
                                    <a:lnTo>
                                      <a:pt x="12" y="1"/>
                                    </a:lnTo>
                                    <a:lnTo>
                                      <a:pt x="12" y="1"/>
                                    </a:lnTo>
                                    <a:lnTo>
                                      <a:pt x="11" y="1"/>
                                    </a:lnTo>
                                    <a:lnTo>
                                      <a:pt x="11" y="1"/>
                                    </a:lnTo>
                                    <a:lnTo>
                                      <a:pt x="11" y="1"/>
                                    </a:lnTo>
                                    <a:lnTo>
                                      <a:pt x="10" y="1"/>
                                    </a:lnTo>
                                    <a:lnTo>
                                      <a:pt x="10" y="1"/>
                                    </a:lnTo>
                                    <a:lnTo>
                                      <a:pt x="10" y="1"/>
                                    </a:lnTo>
                                    <a:lnTo>
                                      <a:pt x="9" y="1"/>
                                    </a:lnTo>
                                    <a:lnTo>
                                      <a:pt x="9" y="1"/>
                                    </a:lnTo>
                                    <a:lnTo>
                                      <a:pt x="8" y="1"/>
                                    </a:lnTo>
                                    <a:lnTo>
                                      <a:pt x="8" y="0"/>
                                    </a:lnTo>
                                    <a:lnTo>
                                      <a:pt x="8" y="0"/>
                                    </a:lnTo>
                                    <a:lnTo>
                                      <a:pt x="7" y="0"/>
                                    </a:lnTo>
                                    <a:lnTo>
                                      <a:pt x="7" y="0"/>
                                    </a:lnTo>
                                    <a:lnTo>
                                      <a:pt x="7" y="0"/>
                                    </a:lnTo>
                                    <a:lnTo>
                                      <a:pt x="6" y="0"/>
                                    </a:lnTo>
                                    <a:lnTo>
                                      <a:pt x="6" y="0"/>
                                    </a:lnTo>
                                    <a:lnTo>
                                      <a:pt x="6" y="0"/>
                                    </a:lnTo>
                                    <a:lnTo>
                                      <a:pt x="5" y="0"/>
                                    </a:lnTo>
                                    <a:lnTo>
                                      <a:pt x="5" y="0"/>
                                    </a:lnTo>
                                    <a:lnTo>
                                      <a:pt x="5" y="0"/>
                                    </a:lnTo>
                                    <a:lnTo>
                                      <a:pt x="4" y="1"/>
                                    </a:lnTo>
                                    <a:lnTo>
                                      <a:pt x="4" y="1"/>
                                    </a:lnTo>
                                    <a:lnTo>
                                      <a:pt x="4" y="1"/>
                                    </a:lnTo>
                                    <a:lnTo>
                                      <a:pt x="3" y="1"/>
                                    </a:lnTo>
                                    <a:lnTo>
                                      <a:pt x="3" y="1"/>
                                    </a:lnTo>
                                    <a:lnTo>
                                      <a:pt x="3" y="1"/>
                                    </a:lnTo>
                                    <a:lnTo>
                                      <a:pt x="2" y="1"/>
                                    </a:lnTo>
                                    <a:lnTo>
                                      <a:pt x="2" y="1"/>
                                    </a:lnTo>
                                    <a:lnTo>
                                      <a:pt x="2"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25" name="Freeform 5025"/>
                            <wps:cNvSpPr>
                              <a:spLocks/>
                            </wps:cNvSpPr>
                            <wps:spPr bwMode="auto">
                              <a:xfrm>
                                <a:off x="745" y="86"/>
                                <a:ext cx="13" cy="3"/>
                              </a:xfrm>
                              <a:custGeom>
                                <a:avLst/>
                                <a:gdLst>
                                  <a:gd name="T0" fmla="*/ 1 w 13"/>
                                  <a:gd name="T1" fmla="*/ 1 h 3"/>
                                  <a:gd name="T2" fmla="*/ 0 w 13"/>
                                  <a:gd name="T3" fmla="*/ 1 h 3"/>
                                  <a:gd name="T4" fmla="*/ 0 w 13"/>
                                  <a:gd name="T5" fmla="*/ 1 h 3"/>
                                  <a:gd name="T6" fmla="*/ 0 w 13"/>
                                  <a:gd name="T7" fmla="*/ 1 h 3"/>
                                  <a:gd name="T8" fmla="*/ 0 w 13"/>
                                  <a:gd name="T9" fmla="*/ 2 h 3"/>
                                  <a:gd name="T10" fmla="*/ 0 w 13"/>
                                  <a:gd name="T11" fmla="*/ 2 h 3"/>
                                  <a:gd name="T12" fmla="*/ 0 w 13"/>
                                  <a:gd name="T13" fmla="*/ 2 h 3"/>
                                  <a:gd name="T14" fmla="*/ 1 w 13"/>
                                  <a:gd name="T15" fmla="*/ 3 h 3"/>
                                  <a:gd name="T16" fmla="*/ 1 w 13"/>
                                  <a:gd name="T17" fmla="*/ 3 h 3"/>
                                  <a:gd name="T18" fmla="*/ 2 w 13"/>
                                  <a:gd name="T19" fmla="*/ 3 h 3"/>
                                  <a:gd name="T20" fmla="*/ 2 w 13"/>
                                  <a:gd name="T21" fmla="*/ 3 h 3"/>
                                  <a:gd name="T22" fmla="*/ 3 w 13"/>
                                  <a:gd name="T23" fmla="*/ 3 h 3"/>
                                  <a:gd name="T24" fmla="*/ 4 w 13"/>
                                  <a:gd name="T25" fmla="*/ 2 h 3"/>
                                  <a:gd name="T26" fmla="*/ 4 w 13"/>
                                  <a:gd name="T27" fmla="*/ 2 h 3"/>
                                  <a:gd name="T28" fmla="*/ 5 w 13"/>
                                  <a:gd name="T29" fmla="*/ 2 h 3"/>
                                  <a:gd name="T30" fmla="*/ 6 w 13"/>
                                  <a:gd name="T31" fmla="*/ 2 h 3"/>
                                  <a:gd name="T32" fmla="*/ 6 w 13"/>
                                  <a:gd name="T33" fmla="*/ 2 h 3"/>
                                  <a:gd name="T34" fmla="*/ 7 w 13"/>
                                  <a:gd name="T35" fmla="*/ 2 h 3"/>
                                  <a:gd name="T36" fmla="*/ 8 w 13"/>
                                  <a:gd name="T37" fmla="*/ 2 h 3"/>
                                  <a:gd name="T38" fmla="*/ 8 w 13"/>
                                  <a:gd name="T39" fmla="*/ 2 h 3"/>
                                  <a:gd name="T40" fmla="*/ 9 w 13"/>
                                  <a:gd name="T41" fmla="*/ 2 h 3"/>
                                  <a:gd name="T42" fmla="*/ 10 w 13"/>
                                  <a:gd name="T43" fmla="*/ 3 h 3"/>
                                  <a:gd name="T44" fmla="*/ 11 w 13"/>
                                  <a:gd name="T45" fmla="*/ 3 h 3"/>
                                  <a:gd name="T46" fmla="*/ 11 w 13"/>
                                  <a:gd name="T47" fmla="*/ 3 h 3"/>
                                  <a:gd name="T48" fmla="*/ 12 w 13"/>
                                  <a:gd name="T49" fmla="*/ 3 h 3"/>
                                  <a:gd name="T50" fmla="*/ 12 w 13"/>
                                  <a:gd name="T51" fmla="*/ 3 h 3"/>
                                  <a:gd name="T52" fmla="*/ 13 w 13"/>
                                  <a:gd name="T53" fmla="*/ 2 h 3"/>
                                  <a:gd name="T54" fmla="*/ 13 w 13"/>
                                  <a:gd name="T55" fmla="*/ 2 h 3"/>
                                  <a:gd name="T56" fmla="*/ 13 w 13"/>
                                  <a:gd name="T57" fmla="*/ 2 h 3"/>
                                  <a:gd name="T58" fmla="*/ 13 w 13"/>
                                  <a:gd name="T59" fmla="*/ 1 h 3"/>
                                  <a:gd name="T60" fmla="*/ 13 w 13"/>
                                  <a:gd name="T61" fmla="*/ 1 h 3"/>
                                  <a:gd name="T62" fmla="*/ 13 w 13"/>
                                  <a:gd name="T63" fmla="*/ 1 h 3"/>
                                  <a:gd name="T64" fmla="*/ 12 w 13"/>
                                  <a:gd name="T65" fmla="*/ 1 h 3"/>
                                  <a:gd name="T66" fmla="*/ 12 w 13"/>
                                  <a:gd name="T67" fmla="*/ 1 h 3"/>
                                  <a:gd name="T68" fmla="*/ 11 w 13"/>
                                  <a:gd name="T69" fmla="*/ 1 h 3"/>
                                  <a:gd name="T70" fmla="*/ 10 w 13"/>
                                  <a:gd name="T71" fmla="*/ 1 h 3"/>
                                  <a:gd name="T72" fmla="*/ 10 w 13"/>
                                  <a:gd name="T73" fmla="*/ 1 h 3"/>
                                  <a:gd name="T74" fmla="*/ 9 w 13"/>
                                  <a:gd name="T75" fmla="*/ 1 h 3"/>
                                  <a:gd name="T76" fmla="*/ 8 w 13"/>
                                  <a:gd name="T77" fmla="*/ 0 h 3"/>
                                  <a:gd name="T78" fmla="*/ 7 w 13"/>
                                  <a:gd name="T79" fmla="*/ 0 h 3"/>
                                  <a:gd name="T80" fmla="*/ 7 w 13"/>
                                  <a:gd name="T81" fmla="*/ 0 h 3"/>
                                  <a:gd name="T82" fmla="*/ 6 w 13"/>
                                  <a:gd name="T83" fmla="*/ 0 h 3"/>
                                  <a:gd name="T84" fmla="*/ 5 w 13"/>
                                  <a:gd name="T85" fmla="*/ 0 h 3"/>
                                  <a:gd name="T86" fmla="*/ 5 w 13"/>
                                  <a:gd name="T87" fmla="*/ 0 h 3"/>
                                  <a:gd name="T88" fmla="*/ 4 w 13"/>
                                  <a:gd name="T89" fmla="*/ 1 h 3"/>
                                  <a:gd name="T90" fmla="*/ 3 w 13"/>
                                  <a:gd name="T91" fmla="*/ 1 h 3"/>
                                  <a:gd name="T92" fmla="*/ 3 w 13"/>
                                  <a:gd name="T93" fmla="*/ 1 h 3"/>
                                  <a:gd name="T94" fmla="*/ 2 w 13"/>
                                  <a:gd name="T95" fmla="*/ 1 h 3"/>
                                  <a:gd name="T96" fmla="*/ 1 w 13"/>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 y="1"/>
                                    </a:moveTo>
                                    <a:lnTo>
                                      <a:pt x="1" y="1"/>
                                    </a:lnTo>
                                    <a:lnTo>
                                      <a:pt x="1" y="1"/>
                                    </a:lnTo>
                                    <a:lnTo>
                                      <a:pt x="0" y="1"/>
                                    </a:lnTo>
                                    <a:lnTo>
                                      <a:pt x="0" y="1"/>
                                    </a:lnTo>
                                    <a:lnTo>
                                      <a:pt x="0" y="1"/>
                                    </a:lnTo>
                                    <a:lnTo>
                                      <a:pt x="0" y="1"/>
                                    </a:lnTo>
                                    <a:lnTo>
                                      <a:pt x="0" y="1"/>
                                    </a:lnTo>
                                    <a:lnTo>
                                      <a:pt x="0" y="2"/>
                                    </a:lnTo>
                                    <a:lnTo>
                                      <a:pt x="0" y="2"/>
                                    </a:lnTo>
                                    <a:lnTo>
                                      <a:pt x="0" y="2"/>
                                    </a:lnTo>
                                    <a:lnTo>
                                      <a:pt x="0" y="2"/>
                                    </a:lnTo>
                                    <a:lnTo>
                                      <a:pt x="0" y="2"/>
                                    </a:lnTo>
                                    <a:lnTo>
                                      <a:pt x="0" y="2"/>
                                    </a:lnTo>
                                    <a:lnTo>
                                      <a:pt x="0" y="3"/>
                                    </a:lnTo>
                                    <a:lnTo>
                                      <a:pt x="1" y="3"/>
                                    </a:lnTo>
                                    <a:lnTo>
                                      <a:pt x="1" y="3"/>
                                    </a:lnTo>
                                    <a:lnTo>
                                      <a:pt x="1" y="3"/>
                                    </a:lnTo>
                                    <a:lnTo>
                                      <a:pt x="1" y="3"/>
                                    </a:lnTo>
                                    <a:lnTo>
                                      <a:pt x="2" y="3"/>
                                    </a:lnTo>
                                    <a:lnTo>
                                      <a:pt x="2" y="3"/>
                                    </a:lnTo>
                                    <a:lnTo>
                                      <a:pt x="2" y="3"/>
                                    </a:lnTo>
                                    <a:lnTo>
                                      <a:pt x="3" y="3"/>
                                    </a:lnTo>
                                    <a:lnTo>
                                      <a:pt x="3" y="3"/>
                                    </a:lnTo>
                                    <a:lnTo>
                                      <a:pt x="3" y="3"/>
                                    </a:lnTo>
                                    <a:lnTo>
                                      <a:pt x="4" y="2"/>
                                    </a:lnTo>
                                    <a:lnTo>
                                      <a:pt x="4" y="2"/>
                                    </a:lnTo>
                                    <a:lnTo>
                                      <a:pt x="4" y="2"/>
                                    </a:lnTo>
                                    <a:lnTo>
                                      <a:pt x="5" y="2"/>
                                    </a:lnTo>
                                    <a:lnTo>
                                      <a:pt x="5" y="2"/>
                                    </a:lnTo>
                                    <a:lnTo>
                                      <a:pt x="5" y="2"/>
                                    </a:lnTo>
                                    <a:lnTo>
                                      <a:pt x="6" y="2"/>
                                    </a:lnTo>
                                    <a:lnTo>
                                      <a:pt x="6" y="2"/>
                                    </a:lnTo>
                                    <a:lnTo>
                                      <a:pt x="6" y="2"/>
                                    </a:lnTo>
                                    <a:lnTo>
                                      <a:pt x="7" y="2"/>
                                    </a:lnTo>
                                    <a:lnTo>
                                      <a:pt x="7" y="2"/>
                                    </a:lnTo>
                                    <a:lnTo>
                                      <a:pt x="8" y="2"/>
                                    </a:lnTo>
                                    <a:lnTo>
                                      <a:pt x="8" y="2"/>
                                    </a:lnTo>
                                    <a:lnTo>
                                      <a:pt x="8" y="2"/>
                                    </a:lnTo>
                                    <a:lnTo>
                                      <a:pt x="8" y="2"/>
                                    </a:lnTo>
                                    <a:lnTo>
                                      <a:pt x="9" y="2"/>
                                    </a:lnTo>
                                    <a:lnTo>
                                      <a:pt x="9" y="2"/>
                                    </a:lnTo>
                                    <a:lnTo>
                                      <a:pt x="10" y="3"/>
                                    </a:lnTo>
                                    <a:lnTo>
                                      <a:pt x="10" y="3"/>
                                    </a:lnTo>
                                    <a:lnTo>
                                      <a:pt x="10" y="3"/>
                                    </a:lnTo>
                                    <a:lnTo>
                                      <a:pt x="11" y="3"/>
                                    </a:lnTo>
                                    <a:lnTo>
                                      <a:pt x="11" y="3"/>
                                    </a:lnTo>
                                    <a:lnTo>
                                      <a:pt x="11" y="3"/>
                                    </a:lnTo>
                                    <a:lnTo>
                                      <a:pt x="12" y="3"/>
                                    </a:lnTo>
                                    <a:lnTo>
                                      <a:pt x="12" y="3"/>
                                    </a:lnTo>
                                    <a:lnTo>
                                      <a:pt x="12" y="3"/>
                                    </a:lnTo>
                                    <a:lnTo>
                                      <a:pt x="12" y="3"/>
                                    </a:lnTo>
                                    <a:lnTo>
                                      <a:pt x="13" y="3"/>
                                    </a:lnTo>
                                    <a:lnTo>
                                      <a:pt x="13" y="2"/>
                                    </a:lnTo>
                                    <a:lnTo>
                                      <a:pt x="13" y="2"/>
                                    </a:lnTo>
                                    <a:lnTo>
                                      <a:pt x="13" y="2"/>
                                    </a:lnTo>
                                    <a:lnTo>
                                      <a:pt x="13" y="2"/>
                                    </a:lnTo>
                                    <a:lnTo>
                                      <a:pt x="13" y="2"/>
                                    </a:lnTo>
                                    <a:lnTo>
                                      <a:pt x="13" y="2"/>
                                    </a:lnTo>
                                    <a:lnTo>
                                      <a:pt x="13" y="1"/>
                                    </a:lnTo>
                                    <a:lnTo>
                                      <a:pt x="13" y="1"/>
                                    </a:lnTo>
                                    <a:lnTo>
                                      <a:pt x="13" y="1"/>
                                    </a:lnTo>
                                    <a:lnTo>
                                      <a:pt x="13" y="1"/>
                                    </a:lnTo>
                                    <a:lnTo>
                                      <a:pt x="13" y="1"/>
                                    </a:lnTo>
                                    <a:lnTo>
                                      <a:pt x="12" y="1"/>
                                    </a:lnTo>
                                    <a:lnTo>
                                      <a:pt x="12" y="1"/>
                                    </a:lnTo>
                                    <a:lnTo>
                                      <a:pt x="12" y="1"/>
                                    </a:lnTo>
                                    <a:lnTo>
                                      <a:pt x="12" y="1"/>
                                    </a:lnTo>
                                    <a:lnTo>
                                      <a:pt x="11" y="1"/>
                                    </a:lnTo>
                                    <a:lnTo>
                                      <a:pt x="11" y="1"/>
                                    </a:lnTo>
                                    <a:lnTo>
                                      <a:pt x="11" y="1"/>
                                    </a:lnTo>
                                    <a:lnTo>
                                      <a:pt x="10" y="1"/>
                                    </a:lnTo>
                                    <a:lnTo>
                                      <a:pt x="10" y="1"/>
                                    </a:lnTo>
                                    <a:lnTo>
                                      <a:pt x="10" y="1"/>
                                    </a:lnTo>
                                    <a:lnTo>
                                      <a:pt x="9" y="1"/>
                                    </a:lnTo>
                                    <a:lnTo>
                                      <a:pt x="9" y="1"/>
                                    </a:lnTo>
                                    <a:lnTo>
                                      <a:pt x="8" y="1"/>
                                    </a:lnTo>
                                    <a:lnTo>
                                      <a:pt x="8" y="0"/>
                                    </a:lnTo>
                                    <a:lnTo>
                                      <a:pt x="8" y="0"/>
                                    </a:lnTo>
                                    <a:lnTo>
                                      <a:pt x="7" y="0"/>
                                    </a:lnTo>
                                    <a:lnTo>
                                      <a:pt x="7" y="0"/>
                                    </a:lnTo>
                                    <a:lnTo>
                                      <a:pt x="7" y="0"/>
                                    </a:lnTo>
                                    <a:lnTo>
                                      <a:pt x="6" y="0"/>
                                    </a:lnTo>
                                    <a:lnTo>
                                      <a:pt x="6" y="0"/>
                                    </a:lnTo>
                                    <a:lnTo>
                                      <a:pt x="6" y="0"/>
                                    </a:lnTo>
                                    <a:lnTo>
                                      <a:pt x="5" y="0"/>
                                    </a:lnTo>
                                    <a:lnTo>
                                      <a:pt x="5" y="0"/>
                                    </a:lnTo>
                                    <a:lnTo>
                                      <a:pt x="5" y="0"/>
                                    </a:lnTo>
                                    <a:lnTo>
                                      <a:pt x="4" y="1"/>
                                    </a:lnTo>
                                    <a:lnTo>
                                      <a:pt x="4" y="1"/>
                                    </a:lnTo>
                                    <a:lnTo>
                                      <a:pt x="4" y="1"/>
                                    </a:lnTo>
                                    <a:lnTo>
                                      <a:pt x="3" y="1"/>
                                    </a:lnTo>
                                    <a:lnTo>
                                      <a:pt x="3" y="1"/>
                                    </a:lnTo>
                                    <a:lnTo>
                                      <a:pt x="3" y="1"/>
                                    </a:lnTo>
                                    <a:lnTo>
                                      <a:pt x="2" y="1"/>
                                    </a:lnTo>
                                    <a:lnTo>
                                      <a:pt x="2" y="1"/>
                                    </a:lnTo>
                                    <a:lnTo>
                                      <a:pt x="2"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26" name="Group 5026"/>
                          <wpg:cNvGrpSpPr>
                            <a:grpSpLocks/>
                          </wpg:cNvGrpSpPr>
                          <wpg:grpSpPr bwMode="auto">
                            <a:xfrm>
                              <a:off x="724" y="106"/>
                              <a:ext cx="14" cy="14"/>
                              <a:chOff x="724" y="106"/>
                              <a:chExt cx="14" cy="14"/>
                            </a:xfrm>
                          </wpg:grpSpPr>
                          <wps:wsp>
                            <wps:cNvPr id="5027" name="Freeform 5027"/>
                            <wps:cNvSpPr>
                              <a:spLocks/>
                            </wps:cNvSpPr>
                            <wps:spPr bwMode="auto">
                              <a:xfrm>
                                <a:off x="724" y="106"/>
                                <a:ext cx="4" cy="14"/>
                              </a:xfrm>
                              <a:custGeom>
                                <a:avLst/>
                                <a:gdLst>
                                  <a:gd name="T0" fmla="*/ 0 w 4"/>
                                  <a:gd name="T1" fmla="*/ 13 h 14"/>
                                  <a:gd name="T2" fmla="*/ 1 w 4"/>
                                  <a:gd name="T3" fmla="*/ 13 h 14"/>
                                  <a:gd name="T4" fmla="*/ 1 w 4"/>
                                  <a:gd name="T5" fmla="*/ 14 h 14"/>
                                  <a:gd name="T6" fmla="*/ 1 w 4"/>
                                  <a:gd name="T7" fmla="*/ 14 h 14"/>
                                  <a:gd name="T8" fmla="*/ 2 w 4"/>
                                  <a:gd name="T9" fmla="*/ 14 h 14"/>
                                  <a:gd name="T10" fmla="*/ 3 w 4"/>
                                  <a:gd name="T11" fmla="*/ 14 h 14"/>
                                  <a:gd name="T12" fmla="*/ 3 w 4"/>
                                  <a:gd name="T13" fmla="*/ 14 h 14"/>
                                  <a:gd name="T14" fmla="*/ 3 w 4"/>
                                  <a:gd name="T15" fmla="*/ 13 h 14"/>
                                  <a:gd name="T16" fmla="*/ 4 w 4"/>
                                  <a:gd name="T17" fmla="*/ 13 h 14"/>
                                  <a:gd name="T18" fmla="*/ 3 w 4"/>
                                  <a:gd name="T19" fmla="*/ 12 h 14"/>
                                  <a:gd name="T20" fmla="*/ 3 w 4"/>
                                  <a:gd name="T21" fmla="*/ 11 h 14"/>
                                  <a:gd name="T22" fmla="*/ 3 w 4"/>
                                  <a:gd name="T23" fmla="*/ 10 h 14"/>
                                  <a:gd name="T24" fmla="*/ 3 w 4"/>
                                  <a:gd name="T25" fmla="*/ 10 h 14"/>
                                  <a:gd name="T26" fmla="*/ 3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3 w 4"/>
                                  <a:gd name="T39" fmla="*/ 5 h 14"/>
                                  <a:gd name="T40" fmla="*/ 3 w 4"/>
                                  <a:gd name="T41" fmla="*/ 4 h 14"/>
                                  <a:gd name="T42" fmla="*/ 3 w 4"/>
                                  <a:gd name="T43" fmla="*/ 3 h 14"/>
                                  <a:gd name="T44" fmla="*/ 3 w 4"/>
                                  <a:gd name="T45" fmla="*/ 3 h 14"/>
                                  <a:gd name="T46" fmla="*/ 3 w 4"/>
                                  <a:gd name="T47" fmla="*/ 2 h 14"/>
                                  <a:gd name="T48" fmla="*/ 4 w 4"/>
                                  <a:gd name="T49" fmla="*/ 1 h 14"/>
                                  <a:gd name="T50" fmla="*/ 3 w 4"/>
                                  <a:gd name="T51" fmla="*/ 1 h 14"/>
                                  <a:gd name="T52" fmla="*/ 3 w 4"/>
                                  <a:gd name="T53" fmla="*/ 0 h 14"/>
                                  <a:gd name="T54" fmla="*/ 3 w 4"/>
                                  <a:gd name="T55" fmla="*/ 0 h 14"/>
                                  <a:gd name="T56" fmla="*/ 2 w 4"/>
                                  <a:gd name="T57" fmla="*/ 0 h 14"/>
                                  <a:gd name="T58" fmla="*/ 1 w 4"/>
                                  <a:gd name="T59" fmla="*/ 0 h 14"/>
                                  <a:gd name="T60" fmla="*/ 1 w 4"/>
                                  <a:gd name="T61" fmla="*/ 0 h 14"/>
                                  <a:gd name="T62" fmla="*/ 1 w 4"/>
                                  <a:gd name="T63" fmla="*/ 0 h 14"/>
                                  <a:gd name="T64" fmla="*/ 0 w 4"/>
                                  <a:gd name="T65" fmla="*/ 1 h 14"/>
                                  <a:gd name="T66" fmla="*/ 0 w 4"/>
                                  <a:gd name="T67" fmla="*/ 2 h 14"/>
                                  <a:gd name="T68" fmla="*/ 0 w 4"/>
                                  <a:gd name="T69" fmla="*/ 2 h 14"/>
                                  <a:gd name="T70" fmla="*/ 0 w 4"/>
                                  <a:gd name="T71" fmla="*/ 3 h 14"/>
                                  <a:gd name="T72" fmla="*/ 0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0 w 4"/>
                                  <a:gd name="T91" fmla="*/ 10 h 14"/>
                                  <a:gd name="T92" fmla="*/ 0 w 4"/>
                                  <a:gd name="T93" fmla="*/ 11 h 14"/>
                                  <a:gd name="T94" fmla="*/ 0 w 4"/>
                                  <a:gd name="T95" fmla="*/ 11 h 14"/>
                                  <a:gd name="T96" fmla="*/ 0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0" y="13"/>
                                    </a:moveTo>
                                    <a:lnTo>
                                      <a:pt x="0" y="13"/>
                                    </a:lnTo>
                                    <a:lnTo>
                                      <a:pt x="0" y="13"/>
                                    </a:lnTo>
                                    <a:lnTo>
                                      <a:pt x="1" y="13"/>
                                    </a:lnTo>
                                    <a:lnTo>
                                      <a:pt x="1" y="14"/>
                                    </a:lnTo>
                                    <a:lnTo>
                                      <a:pt x="1" y="14"/>
                                    </a:lnTo>
                                    <a:lnTo>
                                      <a:pt x="1" y="14"/>
                                    </a:lnTo>
                                    <a:lnTo>
                                      <a:pt x="1" y="14"/>
                                    </a:lnTo>
                                    <a:lnTo>
                                      <a:pt x="2" y="14"/>
                                    </a:lnTo>
                                    <a:lnTo>
                                      <a:pt x="2" y="14"/>
                                    </a:lnTo>
                                    <a:lnTo>
                                      <a:pt x="2" y="14"/>
                                    </a:lnTo>
                                    <a:lnTo>
                                      <a:pt x="3" y="14"/>
                                    </a:lnTo>
                                    <a:lnTo>
                                      <a:pt x="3" y="14"/>
                                    </a:lnTo>
                                    <a:lnTo>
                                      <a:pt x="3" y="14"/>
                                    </a:lnTo>
                                    <a:lnTo>
                                      <a:pt x="3" y="13"/>
                                    </a:lnTo>
                                    <a:lnTo>
                                      <a:pt x="3" y="13"/>
                                    </a:lnTo>
                                    <a:lnTo>
                                      <a:pt x="3" y="13"/>
                                    </a:lnTo>
                                    <a:lnTo>
                                      <a:pt x="4" y="13"/>
                                    </a:lnTo>
                                    <a:lnTo>
                                      <a:pt x="4"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4" y="2"/>
                                    </a:lnTo>
                                    <a:lnTo>
                                      <a:pt x="4" y="1"/>
                                    </a:lnTo>
                                    <a:lnTo>
                                      <a:pt x="3" y="1"/>
                                    </a:lnTo>
                                    <a:lnTo>
                                      <a:pt x="3" y="1"/>
                                    </a:lnTo>
                                    <a:lnTo>
                                      <a:pt x="3" y="0"/>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28" name="Freeform 5028"/>
                            <wps:cNvSpPr>
                              <a:spLocks/>
                            </wps:cNvSpPr>
                            <wps:spPr bwMode="auto">
                              <a:xfrm>
                                <a:off x="724" y="106"/>
                                <a:ext cx="4" cy="14"/>
                              </a:xfrm>
                              <a:custGeom>
                                <a:avLst/>
                                <a:gdLst>
                                  <a:gd name="T0" fmla="*/ 0 w 4"/>
                                  <a:gd name="T1" fmla="*/ 13 h 14"/>
                                  <a:gd name="T2" fmla="*/ 1 w 4"/>
                                  <a:gd name="T3" fmla="*/ 13 h 14"/>
                                  <a:gd name="T4" fmla="*/ 1 w 4"/>
                                  <a:gd name="T5" fmla="*/ 14 h 14"/>
                                  <a:gd name="T6" fmla="*/ 1 w 4"/>
                                  <a:gd name="T7" fmla="*/ 14 h 14"/>
                                  <a:gd name="T8" fmla="*/ 2 w 4"/>
                                  <a:gd name="T9" fmla="*/ 14 h 14"/>
                                  <a:gd name="T10" fmla="*/ 3 w 4"/>
                                  <a:gd name="T11" fmla="*/ 14 h 14"/>
                                  <a:gd name="T12" fmla="*/ 3 w 4"/>
                                  <a:gd name="T13" fmla="*/ 14 h 14"/>
                                  <a:gd name="T14" fmla="*/ 3 w 4"/>
                                  <a:gd name="T15" fmla="*/ 13 h 14"/>
                                  <a:gd name="T16" fmla="*/ 4 w 4"/>
                                  <a:gd name="T17" fmla="*/ 13 h 14"/>
                                  <a:gd name="T18" fmla="*/ 3 w 4"/>
                                  <a:gd name="T19" fmla="*/ 12 h 14"/>
                                  <a:gd name="T20" fmla="*/ 3 w 4"/>
                                  <a:gd name="T21" fmla="*/ 11 h 14"/>
                                  <a:gd name="T22" fmla="*/ 3 w 4"/>
                                  <a:gd name="T23" fmla="*/ 10 h 14"/>
                                  <a:gd name="T24" fmla="*/ 3 w 4"/>
                                  <a:gd name="T25" fmla="*/ 10 h 14"/>
                                  <a:gd name="T26" fmla="*/ 3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3 w 4"/>
                                  <a:gd name="T39" fmla="*/ 5 h 14"/>
                                  <a:gd name="T40" fmla="*/ 3 w 4"/>
                                  <a:gd name="T41" fmla="*/ 4 h 14"/>
                                  <a:gd name="T42" fmla="*/ 3 w 4"/>
                                  <a:gd name="T43" fmla="*/ 3 h 14"/>
                                  <a:gd name="T44" fmla="*/ 3 w 4"/>
                                  <a:gd name="T45" fmla="*/ 3 h 14"/>
                                  <a:gd name="T46" fmla="*/ 3 w 4"/>
                                  <a:gd name="T47" fmla="*/ 2 h 14"/>
                                  <a:gd name="T48" fmla="*/ 4 w 4"/>
                                  <a:gd name="T49" fmla="*/ 1 h 14"/>
                                  <a:gd name="T50" fmla="*/ 3 w 4"/>
                                  <a:gd name="T51" fmla="*/ 1 h 14"/>
                                  <a:gd name="T52" fmla="*/ 3 w 4"/>
                                  <a:gd name="T53" fmla="*/ 0 h 14"/>
                                  <a:gd name="T54" fmla="*/ 3 w 4"/>
                                  <a:gd name="T55" fmla="*/ 0 h 14"/>
                                  <a:gd name="T56" fmla="*/ 2 w 4"/>
                                  <a:gd name="T57" fmla="*/ 0 h 14"/>
                                  <a:gd name="T58" fmla="*/ 1 w 4"/>
                                  <a:gd name="T59" fmla="*/ 0 h 14"/>
                                  <a:gd name="T60" fmla="*/ 1 w 4"/>
                                  <a:gd name="T61" fmla="*/ 0 h 14"/>
                                  <a:gd name="T62" fmla="*/ 1 w 4"/>
                                  <a:gd name="T63" fmla="*/ 0 h 14"/>
                                  <a:gd name="T64" fmla="*/ 0 w 4"/>
                                  <a:gd name="T65" fmla="*/ 1 h 14"/>
                                  <a:gd name="T66" fmla="*/ 0 w 4"/>
                                  <a:gd name="T67" fmla="*/ 2 h 14"/>
                                  <a:gd name="T68" fmla="*/ 0 w 4"/>
                                  <a:gd name="T69" fmla="*/ 2 h 14"/>
                                  <a:gd name="T70" fmla="*/ 0 w 4"/>
                                  <a:gd name="T71" fmla="*/ 3 h 14"/>
                                  <a:gd name="T72" fmla="*/ 0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0 w 4"/>
                                  <a:gd name="T91" fmla="*/ 10 h 14"/>
                                  <a:gd name="T92" fmla="*/ 0 w 4"/>
                                  <a:gd name="T93" fmla="*/ 11 h 14"/>
                                  <a:gd name="T94" fmla="*/ 0 w 4"/>
                                  <a:gd name="T95" fmla="*/ 11 h 14"/>
                                  <a:gd name="T96" fmla="*/ 0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0" y="13"/>
                                    </a:moveTo>
                                    <a:lnTo>
                                      <a:pt x="0" y="13"/>
                                    </a:lnTo>
                                    <a:lnTo>
                                      <a:pt x="0" y="13"/>
                                    </a:lnTo>
                                    <a:lnTo>
                                      <a:pt x="1" y="13"/>
                                    </a:lnTo>
                                    <a:lnTo>
                                      <a:pt x="1" y="14"/>
                                    </a:lnTo>
                                    <a:lnTo>
                                      <a:pt x="1" y="14"/>
                                    </a:lnTo>
                                    <a:lnTo>
                                      <a:pt x="1" y="14"/>
                                    </a:lnTo>
                                    <a:lnTo>
                                      <a:pt x="1" y="14"/>
                                    </a:lnTo>
                                    <a:lnTo>
                                      <a:pt x="2" y="14"/>
                                    </a:lnTo>
                                    <a:lnTo>
                                      <a:pt x="2" y="14"/>
                                    </a:lnTo>
                                    <a:lnTo>
                                      <a:pt x="2" y="14"/>
                                    </a:lnTo>
                                    <a:lnTo>
                                      <a:pt x="3" y="14"/>
                                    </a:lnTo>
                                    <a:lnTo>
                                      <a:pt x="3" y="14"/>
                                    </a:lnTo>
                                    <a:lnTo>
                                      <a:pt x="3" y="14"/>
                                    </a:lnTo>
                                    <a:lnTo>
                                      <a:pt x="3" y="13"/>
                                    </a:lnTo>
                                    <a:lnTo>
                                      <a:pt x="3" y="13"/>
                                    </a:lnTo>
                                    <a:lnTo>
                                      <a:pt x="3" y="13"/>
                                    </a:lnTo>
                                    <a:lnTo>
                                      <a:pt x="4" y="13"/>
                                    </a:lnTo>
                                    <a:lnTo>
                                      <a:pt x="4" y="12"/>
                                    </a:lnTo>
                                    <a:lnTo>
                                      <a:pt x="3" y="12"/>
                                    </a:lnTo>
                                    <a:lnTo>
                                      <a:pt x="3" y="11"/>
                                    </a:lnTo>
                                    <a:lnTo>
                                      <a:pt x="3" y="11"/>
                                    </a:lnTo>
                                    <a:lnTo>
                                      <a:pt x="3" y="11"/>
                                    </a:lnTo>
                                    <a:lnTo>
                                      <a:pt x="3" y="10"/>
                                    </a:lnTo>
                                    <a:lnTo>
                                      <a:pt x="3" y="10"/>
                                    </a:lnTo>
                                    <a:lnTo>
                                      <a:pt x="3" y="10"/>
                                    </a:lnTo>
                                    <a:lnTo>
                                      <a:pt x="3" y="9"/>
                                    </a:lnTo>
                                    <a:lnTo>
                                      <a:pt x="3" y="9"/>
                                    </a:lnTo>
                                    <a:lnTo>
                                      <a:pt x="3" y="9"/>
                                    </a:lnTo>
                                    <a:lnTo>
                                      <a:pt x="3" y="8"/>
                                    </a:lnTo>
                                    <a:lnTo>
                                      <a:pt x="3" y="8"/>
                                    </a:lnTo>
                                    <a:lnTo>
                                      <a:pt x="3" y="8"/>
                                    </a:lnTo>
                                    <a:lnTo>
                                      <a:pt x="3" y="7"/>
                                    </a:lnTo>
                                    <a:lnTo>
                                      <a:pt x="3" y="7"/>
                                    </a:lnTo>
                                    <a:lnTo>
                                      <a:pt x="3" y="7"/>
                                    </a:lnTo>
                                    <a:lnTo>
                                      <a:pt x="3" y="6"/>
                                    </a:lnTo>
                                    <a:lnTo>
                                      <a:pt x="3" y="6"/>
                                    </a:lnTo>
                                    <a:lnTo>
                                      <a:pt x="3" y="6"/>
                                    </a:lnTo>
                                    <a:lnTo>
                                      <a:pt x="3" y="5"/>
                                    </a:lnTo>
                                    <a:lnTo>
                                      <a:pt x="3" y="5"/>
                                    </a:lnTo>
                                    <a:lnTo>
                                      <a:pt x="3" y="4"/>
                                    </a:lnTo>
                                    <a:lnTo>
                                      <a:pt x="3" y="4"/>
                                    </a:lnTo>
                                    <a:lnTo>
                                      <a:pt x="3" y="4"/>
                                    </a:lnTo>
                                    <a:lnTo>
                                      <a:pt x="3" y="3"/>
                                    </a:lnTo>
                                    <a:lnTo>
                                      <a:pt x="3" y="3"/>
                                    </a:lnTo>
                                    <a:lnTo>
                                      <a:pt x="3" y="3"/>
                                    </a:lnTo>
                                    <a:lnTo>
                                      <a:pt x="3" y="2"/>
                                    </a:lnTo>
                                    <a:lnTo>
                                      <a:pt x="3" y="2"/>
                                    </a:lnTo>
                                    <a:lnTo>
                                      <a:pt x="4" y="2"/>
                                    </a:lnTo>
                                    <a:lnTo>
                                      <a:pt x="4" y="1"/>
                                    </a:lnTo>
                                    <a:lnTo>
                                      <a:pt x="3" y="1"/>
                                    </a:lnTo>
                                    <a:lnTo>
                                      <a:pt x="3" y="1"/>
                                    </a:lnTo>
                                    <a:lnTo>
                                      <a:pt x="3" y="0"/>
                                    </a:lnTo>
                                    <a:lnTo>
                                      <a:pt x="3" y="0"/>
                                    </a:lnTo>
                                    <a:lnTo>
                                      <a:pt x="3" y="0"/>
                                    </a:lnTo>
                                    <a:lnTo>
                                      <a:pt x="3" y="0"/>
                                    </a:lnTo>
                                    <a:lnTo>
                                      <a:pt x="2" y="0"/>
                                    </a:lnTo>
                                    <a:lnTo>
                                      <a:pt x="2" y="0"/>
                                    </a:lnTo>
                                    <a:lnTo>
                                      <a:pt x="2" y="0"/>
                                    </a:lnTo>
                                    <a:lnTo>
                                      <a:pt x="1" y="0"/>
                                    </a:lnTo>
                                    <a:lnTo>
                                      <a:pt x="1" y="0"/>
                                    </a:lnTo>
                                    <a:lnTo>
                                      <a:pt x="1" y="0"/>
                                    </a:lnTo>
                                    <a:lnTo>
                                      <a:pt x="1" y="0"/>
                                    </a:lnTo>
                                    <a:lnTo>
                                      <a:pt x="1" y="0"/>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29" name="Freeform 5029"/>
                            <wps:cNvSpPr>
                              <a:spLocks/>
                            </wps:cNvSpPr>
                            <wps:spPr bwMode="auto">
                              <a:xfrm>
                                <a:off x="728" y="106"/>
                                <a:ext cx="10" cy="13"/>
                              </a:xfrm>
                              <a:custGeom>
                                <a:avLst/>
                                <a:gdLst>
                                  <a:gd name="T0" fmla="*/ 0 w 10"/>
                                  <a:gd name="T1" fmla="*/ 4 h 13"/>
                                  <a:gd name="T2" fmla="*/ 0 w 10"/>
                                  <a:gd name="T3" fmla="*/ 3 h 13"/>
                                  <a:gd name="T4" fmla="*/ 0 w 10"/>
                                  <a:gd name="T5" fmla="*/ 3 h 13"/>
                                  <a:gd name="T6" fmla="*/ 0 w 10"/>
                                  <a:gd name="T7" fmla="*/ 3 h 13"/>
                                  <a:gd name="T8" fmla="*/ 0 w 10"/>
                                  <a:gd name="T9" fmla="*/ 3 h 13"/>
                                  <a:gd name="T10" fmla="*/ 0 w 10"/>
                                  <a:gd name="T11" fmla="*/ 2 h 13"/>
                                  <a:gd name="T12" fmla="*/ 0 w 10"/>
                                  <a:gd name="T13" fmla="*/ 2 h 13"/>
                                  <a:gd name="T14" fmla="*/ 1 w 10"/>
                                  <a:gd name="T15" fmla="*/ 2 h 13"/>
                                  <a:gd name="T16" fmla="*/ 1 w 10"/>
                                  <a:gd name="T17" fmla="*/ 2 h 13"/>
                                  <a:gd name="T18" fmla="*/ 1 w 10"/>
                                  <a:gd name="T19" fmla="*/ 2 h 13"/>
                                  <a:gd name="T20" fmla="*/ 1 w 10"/>
                                  <a:gd name="T21" fmla="*/ 2 h 13"/>
                                  <a:gd name="T22" fmla="*/ 8 w 10"/>
                                  <a:gd name="T23" fmla="*/ 0 h 13"/>
                                  <a:gd name="T24" fmla="*/ 8 w 10"/>
                                  <a:gd name="T25" fmla="*/ 0 h 13"/>
                                  <a:gd name="T26" fmla="*/ 9 w 10"/>
                                  <a:gd name="T27" fmla="*/ 1 h 13"/>
                                  <a:gd name="T28" fmla="*/ 9 w 10"/>
                                  <a:gd name="T29" fmla="*/ 1 h 13"/>
                                  <a:gd name="T30" fmla="*/ 9 w 10"/>
                                  <a:gd name="T31" fmla="*/ 1 h 13"/>
                                  <a:gd name="T32" fmla="*/ 9 w 10"/>
                                  <a:gd name="T33" fmla="*/ 1 h 13"/>
                                  <a:gd name="T34" fmla="*/ 10 w 10"/>
                                  <a:gd name="T35" fmla="*/ 1 h 13"/>
                                  <a:gd name="T36" fmla="*/ 10 w 10"/>
                                  <a:gd name="T37" fmla="*/ 1 h 13"/>
                                  <a:gd name="T38" fmla="*/ 10 w 10"/>
                                  <a:gd name="T39" fmla="*/ 1 h 13"/>
                                  <a:gd name="T40" fmla="*/ 10 w 10"/>
                                  <a:gd name="T41" fmla="*/ 2 h 13"/>
                                  <a:gd name="T42" fmla="*/ 10 w 10"/>
                                  <a:gd name="T43" fmla="*/ 2 h 13"/>
                                  <a:gd name="T44" fmla="*/ 10 w 10"/>
                                  <a:gd name="T45" fmla="*/ 2 h 13"/>
                                  <a:gd name="T46" fmla="*/ 10 w 10"/>
                                  <a:gd name="T47" fmla="*/ 3 h 13"/>
                                  <a:gd name="T48" fmla="*/ 10 w 10"/>
                                  <a:gd name="T49" fmla="*/ 3 h 13"/>
                                  <a:gd name="T50" fmla="*/ 10 w 10"/>
                                  <a:gd name="T51" fmla="*/ 3 h 13"/>
                                  <a:gd name="T52" fmla="*/ 10 w 10"/>
                                  <a:gd name="T53" fmla="*/ 3 h 13"/>
                                  <a:gd name="T54" fmla="*/ 10 w 10"/>
                                  <a:gd name="T55" fmla="*/ 11 h 13"/>
                                  <a:gd name="T56" fmla="*/ 10 w 10"/>
                                  <a:gd name="T57" fmla="*/ 11 h 13"/>
                                  <a:gd name="T58" fmla="*/ 10 w 10"/>
                                  <a:gd name="T59" fmla="*/ 11 h 13"/>
                                  <a:gd name="T60" fmla="*/ 10 w 10"/>
                                  <a:gd name="T61" fmla="*/ 12 h 13"/>
                                  <a:gd name="T62" fmla="*/ 10 w 10"/>
                                  <a:gd name="T63" fmla="*/ 12 h 13"/>
                                  <a:gd name="T64" fmla="*/ 10 w 10"/>
                                  <a:gd name="T65" fmla="*/ 12 h 13"/>
                                  <a:gd name="T66" fmla="*/ 10 w 10"/>
                                  <a:gd name="T67" fmla="*/ 12 h 13"/>
                                  <a:gd name="T68" fmla="*/ 10 w 10"/>
                                  <a:gd name="T69" fmla="*/ 13 h 13"/>
                                  <a:gd name="T70" fmla="*/ 10 w 10"/>
                                  <a:gd name="T71" fmla="*/ 13 h 13"/>
                                  <a:gd name="T72" fmla="*/ 10 w 10"/>
                                  <a:gd name="T73" fmla="*/ 13 h 13"/>
                                  <a:gd name="T74" fmla="*/ 9 w 10"/>
                                  <a:gd name="T75" fmla="*/ 13 h 13"/>
                                  <a:gd name="T76" fmla="*/ 9 w 10"/>
                                  <a:gd name="T77" fmla="*/ 13 h 13"/>
                                  <a:gd name="T78" fmla="*/ 9 w 10"/>
                                  <a:gd name="T79" fmla="*/ 13 h 13"/>
                                  <a:gd name="T80" fmla="*/ 8 w 10"/>
                                  <a:gd name="T81" fmla="*/ 13 h 13"/>
                                  <a:gd name="T82" fmla="*/ 2 w 10"/>
                                  <a:gd name="T83" fmla="*/ 12 h 13"/>
                                  <a:gd name="T84" fmla="*/ 2 w 10"/>
                                  <a:gd name="T85" fmla="*/ 12 h 13"/>
                                  <a:gd name="T86" fmla="*/ 1 w 10"/>
                                  <a:gd name="T87" fmla="*/ 12 h 13"/>
                                  <a:gd name="T88" fmla="*/ 1 w 10"/>
                                  <a:gd name="T89" fmla="*/ 12 h 13"/>
                                  <a:gd name="T90" fmla="*/ 1 w 10"/>
                                  <a:gd name="T91" fmla="*/ 12 h 13"/>
                                  <a:gd name="T92" fmla="*/ 0 w 10"/>
                                  <a:gd name="T93" fmla="*/ 12 h 13"/>
                                  <a:gd name="T94" fmla="*/ 0 w 10"/>
                                  <a:gd name="T95" fmla="*/ 12 h 13"/>
                                  <a:gd name="T96" fmla="*/ 0 w 10"/>
                                  <a:gd name="T97" fmla="*/ 12 h 13"/>
                                  <a:gd name="T98" fmla="*/ 0 w 10"/>
                                  <a:gd name="T99" fmla="*/ 11 h 13"/>
                                  <a:gd name="T100" fmla="*/ 0 w 10"/>
                                  <a:gd name="T101" fmla="*/ 11 h 13"/>
                                  <a:gd name="T102" fmla="*/ 0 w 10"/>
                                  <a:gd name="T103" fmla="*/ 11 h 13"/>
                                  <a:gd name="T104" fmla="*/ 0 w 10"/>
                                  <a:gd name="T105" fmla="*/ 11 h 13"/>
                                  <a:gd name="T106" fmla="*/ 0 w 10"/>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8" y="0"/>
                                    </a:lnTo>
                                    <a:lnTo>
                                      <a:pt x="8" y="0"/>
                                    </a:lnTo>
                                    <a:lnTo>
                                      <a:pt x="8" y="0"/>
                                    </a:lnTo>
                                    <a:lnTo>
                                      <a:pt x="8" y="0"/>
                                    </a:lnTo>
                                    <a:lnTo>
                                      <a:pt x="8" y="0"/>
                                    </a:lnTo>
                                    <a:lnTo>
                                      <a:pt x="8" y="0"/>
                                    </a:lnTo>
                                    <a:lnTo>
                                      <a:pt x="8" y="0"/>
                                    </a:lnTo>
                                    <a:lnTo>
                                      <a:pt x="8"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8" y="13"/>
                                    </a:lnTo>
                                    <a:lnTo>
                                      <a:pt x="8" y="13"/>
                                    </a:lnTo>
                                    <a:lnTo>
                                      <a:pt x="8" y="13"/>
                                    </a:lnTo>
                                    <a:lnTo>
                                      <a:pt x="8" y="13"/>
                                    </a:lnTo>
                                    <a:lnTo>
                                      <a:pt x="8" y="13"/>
                                    </a:lnTo>
                                    <a:lnTo>
                                      <a:pt x="8" y="13"/>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30" name="Freeform 5030"/>
                            <wps:cNvSpPr>
                              <a:spLocks/>
                            </wps:cNvSpPr>
                            <wps:spPr bwMode="auto">
                              <a:xfrm>
                                <a:off x="728" y="106"/>
                                <a:ext cx="10" cy="13"/>
                              </a:xfrm>
                              <a:custGeom>
                                <a:avLst/>
                                <a:gdLst>
                                  <a:gd name="T0" fmla="*/ 0 w 10"/>
                                  <a:gd name="T1" fmla="*/ 4 h 13"/>
                                  <a:gd name="T2" fmla="*/ 0 w 10"/>
                                  <a:gd name="T3" fmla="*/ 3 h 13"/>
                                  <a:gd name="T4" fmla="*/ 0 w 10"/>
                                  <a:gd name="T5" fmla="*/ 3 h 13"/>
                                  <a:gd name="T6" fmla="*/ 0 w 10"/>
                                  <a:gd name="T7" fmla="*/ 3 h 13"/>
                                  <a:gd name="T8" fmla="*/ 0 w 10"/>
                                  <a:gd name="T9" fmla="*/ 3 h 13"/>
                                  <a:gd name="T10" fmla="*/ 0 w 10"/>
                                  <a:gd name="T11" fmla="*/ 2 h 13"/>
                                  <a:gd name="T12" fmla="*/ 0 w 10"/>
                                  <a:gd name="T13" fmla="*/ 2 h 13"/>
                                  <a:gd name="T14" fmla="*/ 1 w 10"/>
                                  <a:gd name="T15" fmla="*/ 2 h 13"/>
                                  <a:gd name="T16" fmla="*/ 1 w 10"/>
                                  <a:gd name="T17" fmla="*/ 2 h 13"/>
                                  <a:gd name="T18" fmla="*/ 1 w 10"/>
                                  <a:gd name="T19" fmla="*/ 2 h 13"/>
                                  <a:gd name="T20" fmla="*/ 1 w 10"/>
                                  <a:gd name="T21" fmla="*/ 2 h 13"/>
                                  <a:gd name="T22" fmla="*/ 8 w 10"/>
                                  <a:gd name="T23" fmla="*/ 0 h 13"/>
                                  <a:gd name="T24" fmla="*/ 8 w 10"/>
                                  <a:gd name="T25" fmla="*/ 0 h 13"/>
                                  <a:gd name="T26" fmla="*/ 9 w 10"/>
                                  <a:gd name="T27" fmla="*/ 1 h 13"/>
                                  <a:gd name="T28" fmla="*/ 9 w 10"/>
                                  <a:gd name="T29" fmla="*/ 1 h 13"/>
                                  <a:gd name="T30" fmla="*/ 9 w 10"/>
                                  <a:gd name="T31" fmla="*/ 1 h 13"/>
                                  <a:gd name="T32" fmla="*/ 9 w 10"/>
                                  <a:gd name="T33" fmla="*/ 1 h 13"/>
                                  <a:gd name="T34" fmla="*/ 10 w 10"/>
                                  <a:gd name="T35" fmla="*/ 1 h 13"/>
                                  <a:gd name="T36" fmla="*/ 10 w 10"/>
                                  <a:gd name="T37" fmla="*/ 1 h 13"/>
                                  <a:gd name="T38" fmla="*/ 10 w 10"/>
                                  <a:gd name="T39" fmla="*/ 1 h 13"/>
                                  <a:gd name="T40" fmla="*/ 10 w 10"/>
                                  <a:gd name="T41" fmla="*/ 2 h 13"/>
                                  <a:gd name="T42" fmla="*/ 10 w 10"/>
                                  <a:gd name="T43" fmla="*/ 2 h 13"/>
                                  <a:gd name="T44" fmla="*/ 10 w 10"/>
                                  <a:gd name="T45" fmla="*/ 2 h 13"/>
                                  <a:gd name="T46" fmla="*/ 10 w 10"/>
                                  <a:gd name="T47" fmla="*/ 3 h 13"/>
                                  <a:gd name="T48" fmla="*/ 10 w 10"/>
                                  <a:gd name="T49" fmla="*/ 3 h 13"/>
                                  <a:gd name="T50" fmla="*/ 10 w 10"/>
                                  <a:gd name="T51" fmla="*/ 3 h 13"/>
                                  <a:gd name="T52" fmla="*/ 10 w 10"/>
                                  <a:gd name="T53" fmla="*/ 3 h 13"/>
                                  <a:gd name="T54" fmla="*/ 10 w 10"/>
                                  <a:gd name="T55" fmla="*/ 11 h 13"/>
                                  <a:gd name="T56" fmla="*/ 10 w 10"/>
                                  <a:gd name="T57" fmla="*/ 11 h 13"/>
                                  <a:gd name="T58" fmla="*/ 10 w 10"/>
                                  <a:gd name="T59" fmla="*/ 11 h 13"/>
                                  <a:gd name="T60" fmla="*/ 10 w 10"/>
                                  <a:gd name="T61" fmla="*/ 12 h 13"/>
                                  <a:gd name="T62" fmla="*/ 10 w 10"/>
                                  <a:gd name="T63" fmla="*/ 12 h 13"/>
                                  <a:gd name="T64" fmla="*/ 10 w 10"/>
                                  <a:gd name="T65" fmla="*/ 12 h 13"/>
                                  <a:gd name="T66" fmla="*/ 10 w 10"/>
                                  <a:gd name="T67" fmla="*/ 12 h 13"/>
                                  <a:gd name="T68" fmla="*/ 10 w 10"/>
                                  <a:gd name="T69" fmla="*/ 13 h 13"/>
                                  <a:gd name="T70" fmla="*/ 10 w 10"/>
                                  <a:gd name="T71" fmla="*/ 13 h 13"/>
                                  <a:gd name="T72" fmla="*/ 10 w 10"/>
                                  <a:gd name="T73" fmla="*/ 13 h 13"/>
                                  <a:gd name="T74" fmla="*/ 9 w 10"/>
                                  <a:gd name="T75" fmla="*/ 13 h 13"/>
                                  <a:gd name="T76" fmla="*/ 9 w 10"/>
                                  <a:gd name="T77" fmla="*/ 13 h 13"/>
                                  <a:gd name="T78" fmla="*/ 9 w 10"/>
                                  <a:gd name="T79" fmla="*/ 13 h 13"/>
                                  <a:gd name="T80" fmla="*/ 8 w 10"/>
                                  <a:gd name="T81" fmla="*/ 13 h 13"/>
                                  <a:gd name="T82" fmla="*/ 2 w 10"/>
                                  <a:gd name="T83" fmla="*/ 12 h 13"/>
                                  <a:gd name="T84" fmla="*/ 2 w 10"/>
                                  <a:gd name="T85" fmla="*/ 12 h 13"/>
                                  <a:gd name="T86" fmla="*/ 1 w 10"/>
                                  <a:gd name="T87" fmla="*/ 12 h 13"/>
                                  <a:gd name="T88" fmla="*/ 1 w 10"/>
                                  <a:gd name="T89" fmla="*/ 12 h 13"/>
                                  <a:gd name="T90" fmla="*/ 1 w 10"/>
                                  <a:gd name="T91" fmla="*/ 12 h 13"/>
                                  <a:gd name="T92" fmla="*/ 0 w 10"/>
                                  <a:gd name="T93" fmla="*/ 12 h 13"/>
                                  <a:gd name="T94" fmla="*/ 0 w 10"/>
                                  <a:gd name="T95" fmla="*/ 12 h 13"/>
                                  <a:gd name="T96" fmla="*/ 0 w 10"/>
                                  <a:gd name="T97" fmla="*/ 12 h 13"/>
                                  <a:gd name="T98" fmla="*/ 0 w 10"/>
                                  <a:gd name="T99" fmla="*/ 11 h 13"/>
                                  <a:gd name="T100" fmla="*/ 0 w 10"/>
                                  <a:gd name="T101" fmla="*/ 11 h 13"/>
                                  <a:gd name="T102" fmla="*/ 0 w 10"/>
                                  <a:gd name="T103" fmla="*/ 11 h 13"/>
                                  <a:gd name="T104" fmla="*/ 0 w 10"/>
                                  <a:gd name="T105" fmla="*/ 11 h 13"/>
                                  <a:gd name="T106" fmla="*/ 0 w 10"/>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8" y="0"/>
                                    </a:lnTo>
                                    <a:lnTo>
                                      <a:pt x="8" y="0"/>
                                    </a:lnTo>
                                    <a:lnTo>
                                      <a:pt x="8" y="0"/>
                                    </a:lnTo>
                                    <a:lnTo>
                                      <a:pt x="8" y="0"/>
                                    </a:lnTo>
                                    <a:lnTo>
                                      <a:pt x="8" y="0"/>
                                    </a:lnTo>
                                    <a:lnTo>
                                      <a:pt x="8" y="0"/>
                                    </a:lnTo>
                                    <a:lnTo>
                                      <a:pt x="8" y="0"/>
                                    </a:lnTo>
                                    <a:lnTo>
                                      <a:pt x="8" y="0"/>
                                    </a:lnTo>
                                    <a:lnTo>
                                      <a:pt x="9"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2"/>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3"/>
                                    </a:lnTo>
                                    <a:lnTo>
                                      <a:pt x="10" y="10"/>
                                    </a:lnTo>
                                    <a:lnTo>
                                      <a:pt x="10" y="10"/>
                                    </a:lnTo>
                                    <a:lnTo>
                                      <a:pt x="10" y="10"/>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2"/>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8" y="13"/>
                                    </a:lnTo>
                                    <a:lnTo>
                                      <a:pt x="8" y="13"/>
                                    </a:lnTo>
                                    <a:lnTo>
                                      <a:pt x="8" y="13"/>
                                    </a:lnTo>
                                    <a:lnTo>
                                      <a:pt x="8" y="13"/>
                                    </a:lnTo>
                                    <a:lnTo>
                                      <a:pt x="8" y="13"/>
                                    </a:lnTo>
                                    <a:lnTo>
                                      <a:pt x="8" y="13"/>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31" name="Freeform 5031"/>
                            <wps:cNvSpPr>
                              <a:spLocks/>
                            </wps:cNvSpPr>
                            <wps:spPr bwMode="auto">
                              <a:xfrm>
                                <a:off x="726" y="107"/>
                                <a:ext cx="2" cy="3"/>
                              </a:xfrm>
                              <a:custGeom>
                                <a:avLst/>
                                <a:gdLst>
                                  <a:gd name="T0" fmla="*/ 0 w 2"/>
                                  <a:gd name="T1" fmla="*/ 2 h 3"/>
                                  <a:gd name="T2" fmla="*/ 1 w 2"/>
                                  <a:gd name="T3" fmla="*/ 3 h 3"/>
                                  <a:gd name="T4" fmla="*/ 2 w 2"/>
                                  <a:gd name="T5" fmla="*/ 3 h 3"/>
                                  <a:gd name="T6" fmla="*/ 2 w 2"/>
                                  <a:gd name="T7" fmla="*/ 3 h 3"/>
                                  <a:gd name="T8" fmla="*/ 2 w 2"/>
                                  <a:gd name="T9" fmla="*/ 3 h 3"/>
                                  <a:gd name="T10" fmla="*/ 2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32" name="Freeform 5032"/>
                            <wps:cNvSpPr>
                              <a:spLocks/>
                            </wps:cNvSpPr>
                            <wps:spPr bwMode="auto">
                              <a:xfrm>
                                <a:off x="726" y="107"/>
                                <a:ext cx="2" cy="3"/>
                              </a:xfrm>
                              <a:custGeom>
                                <a:avLst/>
                                <a:gdLst>
                                  <a:gd name="T0" fmla="*/ 0 w 2"/>
                                  <a:gd name="T1" fmla="*/ 2 h 3"/>
                                  <a:gd name="T2" fmla="*/ 1 w 2"/>
                                  <a:gd name="T3" fmla="*/ 3 h 3"/>
                                  <a:gd name="T4" fmla="*/ 2 w 2"/>
                                  <a:gd name="T5" fmla="*/ 3 h 3"/>
                                  <a:gd name="T6" fmla="*/ 2 w 2"/>
                                  <a:gd name="T7" fmla="*/ 3 h 3"/>
                                  <a:gd name="T8" fmla="*/ 2 w 2"/>
                                  <a:gd name="T9" fmla="*/ 3 h 3"/>
                                  <a:gd name="T10" fmla="*/ 2 w 2"/>
                                  <a:gd name="T11" fmla="*/ 3 h 3"/>
                                  <a:gd name="T12" fmla="*/ 2 w 2"/>
                                  <a:gd name="T13" fmla="*/ 3 h 3"/>
                                  <a:gd name="T14" fmla="*/ 2 w 2"/>
                                  <a:gd name="T15" fmla="*/ 3 h 3"/>
                                  <a:gd name="T16" fmla="*/ 2 w 2"/>
                                  <a:gd name="T17" fmla="*/ 3 h 3"/>
                                  <a:gd name="T18" fmla="*/ 2 w 2"/>
                                  <a:gd name="T19" fmla="*/ 3 h 3"/>
                                  <a:gd name="T20" fmla="*/ 2 w 2"/>
                                  <a:gd name="T21" fmla="*/ 3 h 3"/>
                                  <a:gd name="T22" fmla="*/ 2 w 2"/>
                                  <a:gd name="T23" fmla="*/ 3 h 3"/>
                                  <a:gd name="T24" fmla="*/ 2 w 2"/>
                                  <a:gd name="T25" fmla="*/ 3 h 3"/>
                                  <a:gd name="T26" fmla="*/ 2 w 2"/>
                                  <a:gd name="T27" fmla="*/ 3 h 3"/>
                                  <a:gd name="T28" fmla="*/ 2 w 2"/>
                                  <a:gd name="T29" fmla="*/ 3 h 3"/>
                                  <a:gd name="T30" fmla="*/ 2 w 2"/>
                                  <a:gd name="T31" fmla="*/ 3 h 3"/>
                                  <a:gd name="T32" fmla="*/ 2 w 2"/>
                                  <a:gd name="T33" fmla="*/ 3 h 3"/>
                                  <a:gd name="T34" fmla="*/ 2 w 2"/>
                                  <a:gd name="T35" fmla="*/ 3 h 3"/>
                                  <a:gd name="T36" fmla="*/ 2 w 2"/>
                                  <a:gd name="T37" fmla="*/ 3 h 3"/>
                                  <a:gd name="T38" fmla="*/ 2 w 2"/>
                                  <a:gd name="T39" fmla="*/ 3 h 3"/>
                                  <a:gd name="T40" fmla="*/ 2 w 2"/>
                                  <a:gd name="T41" fmla="*/ 3 h 3"/>
                                  <a:gd name="T42" fmla="*/ 2 w 2"/>
                                  <a:gd name="T43" fmla="*/ 3 h 3"/>
                                  <a:gd name="T44" fmla="*/ 2 w 2"/>
                                  <a:gd name="T45" fmla="*/ 3 h 3"/>
                                  <a:gd name="T46" fmla="*/ 2 w 2"/>
                                  <a:gd name="T47" fmla="*/ 3 h 3"/>
                                  <a:gd name="T48" fmla="*/ 2 w 2"/>
                                  <a:gd name="T49" fmla="*/ 3 h 3"/>
                                  <a:gd name="T50" fmla="*/ 2 w 2"/>
                                  <a:gd name="T51" fmla="*/ 3 h 3"/>
                                  <a:gd name="T52" fmla="*/ 2 w 2"/>
                                  <a:gd name="T53" fmla="*/ 3 h 3"/>
                                  <a:gd name="T54" fmla="*/ 2 w 2"/>
                                  <a:gd name="T55" fmla="*/ 2 h 3"/>
                                  <a:gd name="T56" fmla="*/ 2 w 2"/>
                                  <a:gd name="T57" fmla="*/ 2 h 3"/>
                                  <a:gd name="T58" fmla="*/ 2 w 2"/>
                                  <a:gd name="T59" fmla="*/ 2 h 3"/>
                                  <a:gd name="T60" fmla="*/ 2 w 2"/>
                                  <a:gd name="T61" fmla="*/ 2 h 3"/>
                                  <a:gd name="T62" fmla="*/ 2 w 2"/>
                                  <a:gd name="T63" fmla="*/ 2 h 3"/>
                                  <a:gd name="T64" fmla="*/ 2 w 2"/>
                                  <a:gd name="T65" fmla="*/ 2 h 3"/>
                                  <a:gd name="T66" fmla="*/ 2 w 2"/>
                                  <a:gd name="T67" fmla="*/ 2 h 3"/>
                                  <a:gd name="T68" fmla="*/ 2 w 2"/>
                                  <a:gd name="T69" fmla="*/ 2 h 3"/>
                                  <a:gd name="T70" fmla="*/ 2 w 2"/>
                                  <a:gd name="T71" fmla="*/ 2 h 3"/>
                                  <a:gd name="T72" fmla="*/ 2 w 2"/>
                                  <a:gd name="T73" fmla="*/ 2 h 3"/>
                                  <a:gd name="T74" fmla="*/ 2 w 2"/>
                                  <a:gd name="T75" fmla="*/ 2 h 3"/>
                                  <a:gd name="T76" fmla="*/ 2 w 2"/>
                                  <a:gd name="T77" fmla="*/ 2 h 3"/>
                                  <a:gd name="T78" fmla="*/ 0 w 2"/>
                                  <a:gd name="T79" fmla="*/ 0 h 3"/>
                                  <a:gd name="T80" fmla="*/ 0 w 2"/>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 h="3">
                                    <a:moveTo>
                                      <a:pt x="0" y="2"/>
                                    </a:moveTo>
                                    <a:lnTo>
                                      <a:pt x="1"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2"/>
                                    </a:lnTo>
                                    <a:lnTo>
                                      <a:pt x="2" y="2"/>
                                    </a:lnTo>
                                    <a:lnTo>
                                      <a:pt x="2" y="2"/>
                                    </a:lnTo>
                                    <a:lnTo>
                                      <a:pt x="2" y="2"/>
                                    </a:lnTo>
                                    <a:lnTo>
                                      <a:pt x="2" y="2"/>
                                    </a:lnTo>
                                    <a:lnTo>
                                      <a:pt x="2" y="2"/>
                                    </a:lnTo>
                                    <a:lnTo>
                                      <a:pt x="2" y="2"/>
                                    </a:lnTo>
                                    <a:lnTo>
                                      <a:pt x="2" y="2"/>
                                    </a:lnTo>
                                    <a:lnTo>
                                      <a:pt x="2" y="2"/>
                                    </a:lnTo>
                                    <a:lnTo>
                                      <a:pt x="2" y="2"/>
                                    </a:lnTo>
                                    <a:lnTo>
                                      <a:pt x="2" y="2"/>
                                    </a:lnTo>
                                    <a:lnTo>
                                      <a:pt x="2"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33" name="Freeform 5033"/>
                            <wps:cNvSpPr>
                              <a:spLocks/>
                            </wps:cNvSpPr>
                            <wps:spPr bwMode="auto">
                              <a:xfrm>
                                <a:off x="726" y="115"/>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34" name="Freeform 5034"/>
                            <wps:cNvSpPr>
                              <a:spLocks/>
                            </wps:cNvSpPr>
                            <wps:spPr bwMode="auto">
                              <a:xfrm>
                                <a:off x="726" y="115"/>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35" name="Freeform 5035"/>
                            <wps:cNvSpPr>
                              <a:spLocks/>
                            </wps:cNvSpPr>
                            <wps:spPr bwMode="auto">
                              <a:xfrm>
                                <a:off x="727" y="113"/>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36" name="Freeform 5036"/>
                            <wps:cNvSpPr>
                              <a:spLocks/>
                            </wps:cNvSpPr>
                            <wps:spPr bwMode="auto">
                              <a:xfrm>
                                <a:off x="727" y="113"/>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37" name="Freeform 5037"/>
                            <wps:cNvSpPr>
                              <a:spLocks/>
                            </wps:cNvSpPr>
                            <wps:spPr bwMode="auto">
                              <a:xfrm>
                                <a:off x="727" y="111"/>
                                <a:ext cx="1" cy="1"/>
                              </a:xfrm>
                              <a:custGeom>
                                <a:avLst/>
                                <a:gdLst>
                                  <a:gd name="T0" fmla="*/ 1 w 1"/>
                                  <a:gd name="T1" fmla="*/ 1 h 1"/>
                                  <a:gd name="T2" fmla="*/ 0 w 1"/>
                                  <a:gd name="T3" fmla="*/ 1 h 1"/>
                                  <a:gd name="T4" fmla="*/ 0 w 1"/>
                                  <a:gd name="T5" fmla="*/ 0 h 1"/>
                                  <a:gd name="T6" fmla="*/ 1 w 1"/>
                                  <a:gd name="T7" fmla="*/ 1 h 1"/>
                                  <a:gd name="T8" fmla="*/ 1 w 1"/>
                                  <a:gd name="T9" fmla="*/ 1 h 1"/>
                                  <a:gd name="T10" fmla="*/ 1 w 1"/>
                                  <a:gd name="T11" fmla="*/ 1 h 1"/>
                                  <a:gd name="T12" fmla="*/ 1 w 1"/>
                                  <a:gd name="T13" fmla="*/ 1 h 1"/>
                                  <a:gd name="T14" fmla="*/ 1 w 1"/>
                                  <a:gd name="T15" fmla="*/ 1 h 1"/>
                                  <a:gd name="T16" fmla="*/ 1 w 1"/>
                                  <a:gd name="T17" fmla="*/ 1 h 1"/>
                                  <a:gd name="T18" fmla="*/ 1 w 1"/>
                                  <a:gd name="T19" fmla="*/ 1 h 1"/>
                                  <a:gd name="T20" fmla="*/ 1 w 1"/>
                                  <a:gd name="T21" fmla="*/ 1 h 1"/>
                                  <a:gd name="T22" fmla="*/ 1 w 1"/>
                                  <a:gd name="T23" fmla="*/ 1 h 1"/>
                                  <a:gd name="T24" fmla="*/ 1 w 1"/>
                                  <a:gd name="T25" fmla="*/ 1 h 1"/>
                                  <a:gd name="T26" fmla="*/ 1 w 1"/>
                                  <a:gd name="T27" fmla="*/ 1 h 1"/>
                                  <a:gd name="T28" fmla="*/ 1 w 1"/>
                                  <a:gd name="T29" fmla="*/ 1 h 1"/>
                                  <a:gd name="T30" fmla="*/ 1 w 1"/>
                                  <a:gd name="T31" fmla="*/ 1 h 1"/>
                                  <a:gd name="T32" fmla="*/ 1 w 1"/>
                                  <a:gd name="T33" fmla="*/ 1 h 1"/>
                                  <a:gd name="T34" fmla="*/ 1 w 1"/>
                                  <a:gd name="T35" fmla="*/ 1 h 1"/>
                                  <a:gd name="T36" fmla="*/ 1 w 1"/>
                                  <a:gd name="T37" fmla="*/ 1 h 1"/>
                                  <a:gd name="T38" fmla="*/ 1 w 1"/>
                                  <a:gd name="T39" fmla="*/ 1 h 1"/>
                                  <a:gd name="T40" fmla="*/ 1 w 1"/>
                                  <a:gd name="T41" fmla="*/ 1 h 1"/>
                                  <a:gd name="T42" fmla="*/ 1 w 1"/>
                                  <a:gd name="T43" fmla="*/ 1 h 1"/>
                                  <a:gd name="T44" fmla="*/ 1 w 1"/>
                                  <a:gd name="T45" fmla="*/ 1 h 1"/>
                                  <a:gd name="T46" fmla="*/ 1 w 1"/>
                                  <a:gd name="T47" fmla="*/ 1 h 1"/>
                                  <a:gd name="T48" fmla="*/ 1 w 1"/>
                                  <a:gd name="T49" fmla="*/ 1 h 1"/>
                                  <a:gd name="T50" fmla="*/ 1 w 1"/>
                                  <a:gd name="T51" fmla="*/ 1 h 1"/>
                                  <a:gd name="T52" fmla="*/ 1 w 1"/>
                                  <a:gd name="T53" fmla="*/ 1 h 1"/>
                                  <a:gd name="T54" fmla="*/ 1 w 1"/>
                                  <a:gd name="T55" fmla="*/ 1 h 1"/>
                                  <a:gd name="T56" fmla="*/ 1 w 1"/>
                                  <a:gd name="T57" fmla="*/ 1 h 1"/>
                                  <a:gd name="T58" fmla="*/ 1 w 1"/>
                                  <a:gd name="T59" fmla="*/ 1 h 1"/>
                                  <a:gd name="T60" fmla="*/ 1 w 1"/>
                                  <a:gd name="T61" fmla="*/ 1 h 1"/>
                                  <a:gd name="T62" fmla="*/ 1 w 1"/>
                                  <a:gd name="T63" fmla="*/ 1 h 1"/>
                                  <a:gd name="T64" fmla="*/ 1 w 1"/>
                                  <a:gd name="T65" fmla="*/ 1 h 1"/>
                                  <a:gd name="T66" fmla="*/ 1 w 1"/>
                                  <a:gd name="T67" fmla="*/ 1 h 1"/>
                                  <a:gd name="T68" fmla="*/ 1 w 1"/>
                                  <a:gd name="T69" fmla="*/ 1 h 1"/>
                                  <a:gd name="T70" fmla="*/ 1 w 1"/>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1" y="1"/>
                                    </a:moveTo>
                                    <a:lnTo>
                                      <a:pt x="0" y="1"/>
                                    </a:lnTo>
                                    <a:lnTo>
                                      <a:pt x="0"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38" name="Freeform 5038"/>
                            <wps:cNvSpPr>
                              <a:spLocks/>
                            </wps:cNvSpPr>
                            <wps:spPr bwMode="auto">
                              <a:xfrm>
                                <a:off x="727" y="111"/>
                                <a:ext cx="1" cy="1"/>
                              </a:xfrm>
                              <a:custGeom>
                                <a:avLst/>
                                <a:gdLst>
                                  <a:gd name="T0" fmla="*/ 1 w 1"/>
                                  <a:gd name="T1" fmla="*/ 1 h 1"/>
                                  <a:gd name="T2" fmla="*/ 0 w 1"/>
                                  <a:gd name="T3" fmla="*/ 1 h 1"/>
                                  <a:gd name="T4" fmla="*/ 0 w 1"/>
                                  <a:gd name="T5" fmla="*/ 0 h 1"/>
                                  <a:gd name="T6" fmla="*/ 1 w 1"/>
                                  <a:gd name="T7" fmla="*/ 1 h 1"/>
                                  <a:gd name="T8" fmla="*/ 1 w 1"/>
                                  <a:gd name="T9" fmla="*/ 1 h 1"/>
                                  <a:gd name="T10" fmla="*/ 1 w 1"/>
                                  <a:gd name="T11" fmla="*/ 1 h 1"/>
                                  <a:gd name="T12" fmla="*/ 1 w 1"/>
                                  <a:gd name="T13" fmla="*/ 1 h 1"/>
                                  <a:gd name="T14" fmla="*/ 1 w 1"/>
                                  <a:gd name="T15" fmla="*/ 1 h 1"/>
                                  <a:gd name="T16" fmla="*/ 1 w 1"/>
                                  <a:gd name="T17" fmla="*/ 1 h 1"/>
                                  <a:gd name="T18" fmla="*/ 1 w 1"/>
                                  <a:gd name="T19" fmla="*/ 1 h 1"/>
                                  <a:gd name="T20" fmla="*/ 1 w 1"/>
                                  <a:gd name="T21" fmla="*/ 1 h 1"/>
                                  <a:gd name="T22" fmla="*/ 1 w 1"/>
                                  <a:gd name="T23" fmla="*/ 1 h 1"/>
                                  <a:gd name="T24" fmla="*/ 1 w 1"/>
                                  <a:gd name="T25" fmla="*/ 1 h 1"/>
                                  <a:gd name="T26" fmla="*/ 1 w 1"/>
                                  <a:gd name="T27" fmla="*/ 1 h 1"/>
                                  <a:gd name="T28" fmla="*/ 1 w 1"/>
                                  <a:gd name="T29" fmla="*/ 1 h 1"/>
                                  <a:gd name="T30" fmla="*/ 1 w 1"/>
                                  <a:gd name="T31" fmla="*/ 1 h 1"/>
                                  <a:gd name="T32" fmla="*/ 1 w 1"/>
                                  <a:gd name="T33" fmla="*/ 1 h 1"/>
                                  <a:gd name="T34" fmla="*/ 1 w 1"/>
                                  <a:gd name="T35" fmla="*/ 1 h 1"/>
                                  <a:gd name="T36" fmla="*/ 1 w 1"/>
                                  <a:gd name="T37" fmla="*/ 1 h 1"/>
                                  <a:gd name="T38" fmla="*/ 1 w 1"/>
                                  <a:gd name="T39" fmla="*/ 1 h 1"/>
                                  <a:gd name="T40" fmla="*/ 1 w 1"/>
                                  <a:gd name="T41" fmla="*/ 1 h 1"/>
                                  <a:gd name="T42" fmla="*/ 1 w 1"/>
                                  <a:gd name="T43" fmla="*/ 1 h 1"/>
                                  <a:gd name="T44" fmla="*/ 1 w 1"/>
                                  <a:gd name="T45" fmla="*/ 1 h 1"/>
                                  <a:gd name="T46" fmla="*/ 1 w 1"/>
                                  <a:gd name="T47" fmla="*/ 1 h 1"/>
                                  <a:gd name="T48" fmla="*/ 1 w 1"/>
                                  <a:gd name="T49" fmla="*/ 1 h 1"/>
                                  <a:gd name="T50" fmla="*/ 1 w 1"/>
                                  <a:gd name="T51" fmla="*/ 1 h 1"/>
                                  <a:gd name="T52" fmla="*/ 1 w 1"/>
                                  <a:gd name="T53" fmla="*/ 1 h 1"/>
                                  <a:gd name="T54" fmla="*/ 1 w 1"/>
                                  <a:gd name="T55" fmla="*/ 1 h 1"/>
                                  <a:gd name="T56" fmla="*/ 1 w 1"/>
                                  <a:gd name="T57" fmla="*/ 1 h 1"/>
                                  <a:gd name="T58" fmla="*/ 1 w 1"/>
                                  <a:gd name="T59" fmla="*/ 1 h 1"/>
                                  <a:gd name="T60" fmla="*/ 1 w 1"/>
                                  <a:gd name="T61" fmla="*/ 1 h 1"/>
                                  <a:gd name="T62" fmla="*/ 1 w 1"/>
                                  <a:gd name="T63" fmla="*/ 1 h 1"/>
                                  <a:gd name="T64" fmla="*/ 1 w 1"/>
                                  <a:gd name="T65" fmla="*/ 1 h 1"/>
                                  <a:gd name="T66" fmla="*/ 1 w 1"/>
                                  <a:gd name="T67" fmla="*/ 1 h 1"/>
                                  <a:gd name="T68" fmla="*/ 1 w 1"/>
                                  <a:gd name="T69" fmla="*/ 1 h 1"/>
                                  <a:gd name="T70" fmla="*/ 1 w 1"/>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1">
                                    <a:moveTo>
                                      <a:pt x="1" y="1"/>
                                    </a:moveTo>
                                    <a:lnTo>
                                      <a:pt x="0" y="1"/>
                                    </a:lnTo>
                                    <a:lnTo>
                                      <a:pt x="0"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39" name="Freeform 5039"/>
                            <wps:cNvSpPr>
                              <a:spLocks/>
                            </wps:cNvSpPr>
                            <wps:spPr bwMode="auto">
                              <a:xfrm>
                                <a:off x="725" y="106"/>
                                <a:ext cx="3" cy="14"/>
                              </a:xfrm>
                              <a:custGeom>
                                <a:avLst/>
                                <a:gdLst>
                                  <a:gd name="T0" fmla="*/ 1 w 3"/>
                                  <a:gd name="T1" fmla="*/ 13 h 14"/>
                                  <a:gd name="T2" fmla="*/ 1 w 3"/>
                                  <a:gd name="T3" fmla="*/ 13 h 14"/>
                                  <a:gd name="T4" fmla="*/ 1 w 3"/>
                                  <a:gd name="T5" fmla="*/ 14 h 14"/>
                                  <a:gd name="T6" fmla="*/ 1 w 3"/>
                                  <a:gd name="T7" fmla="*/ 14 h 14"/>
                                  <a:gd name="T8" fmla="*/ 2 w 3"/>
                                  <a:gd name="T9" fmla="*/ 14 h 14"/>
                                  <a:gd name="T10" fmla="*/ 2 w 3"/>
                                  <a:gd name="T11" fmla="*/ 14 h 14"/>
                                  <a:gd name="T12" fmla="*/ 2 w 3"/>
                                  <a:gd name="T13" fmla="*/ 13 h 14"/>
                                  <a:gd name="T14" fmla="*/ 2 w 3"/>
                                  <a:gd name="T15" fmla="*/ 13 h 14"/>
                                  <a:gd name="T16" fmla="*/ 3 w 3"/>
                                  <a:gd name="T17" fmla="*/ 12 h 14"/>
                                  <a:gd name="T18" fmla="*/ 2 w 3"/>
                                  <a:gd name="T19" fmla="*/ 12 h 14"/>
                                  <a:gd name="T20" fmla="*/ 2 w 3"/>
                                  <a:gd name="T21" fmla="*/ 11 h 14"/>
                                  <a:gd name="T22" fmla="*/ 2 w 3"/>
                                  <a:gd name="T23" fmla="*/ 10 h 14"/>
                                  <a:gd name="T24" fmla="*/ 2 w 3"/>
                                  <a:gd name="T25" fmla="*/ 10 h 14"/>
                                  <a:gd name="T26" fmla="*/ 2 w 3"/>
                                  <a:gd name="T27" fmla="*/ 9 h 14"/>
                                  <a:gd name="T28" fmla="*/ 2 w 3"/>
                                  <a:gd name="T29" fmla="*/ 8 h 14"/>
                                  <a:gd name="T30" fmla="*/ 2 w 3"/>
                                  <a:gd name="T31" fmla="*/ 8 h 14"/>
                                  <a:gd name="T32" fmla="*/ 2 w 3"/>
                                  <a:gd name="T33" fmla="*/ 7 h 14"/>
                                  <a:gd name="T34" fmla="*/ 2 w 3"/>
                                  <a:gd name="T35" fmla="*/ 6 h 14"/>
                                  <a:gd name="T36" fmla="*/ 2 w 3"/>
                                  <a:gd name="T37" fmla="*/ 6 h 14"/>
                                  <a:gd name="T38" fmla="*/ 2 w 3"/>
                                  <a:gd name="T39" fmla="*/ 5 h 14"/>
                                  <a:gd name="T40" fmla="*/ 2 w 3"/>
                                  <a:gd name="T41" fmla="*/ 4 h 14"/>
                                  <a:gd name="T42" fmla="*/ 2 w 3"/>
                                  <a:gd name="T43" fmla="*/ 3 h 14"/>
                                  <a:gd name="T44" fmla="*/ 2 w 3"/>
                                  <a:gd name="T45" fmla="*/ 3 h 14"/>
                                  <a:gd name="T46" fmla="*/ 2 w 3"/>
                                  <a:gd name="T47" fmla="*/ 2 h 14"/>
                                  <a:gd name="T48" fmla="*/ 3 w 3"/>
                                  <a:gd name="T49" fmla="*/ 1 h 14"/>
                                  <a:gd name="T50" fmla="*/ 2 w 3"/>
                                  <a:gd name="T51" fmla="*/ 1 h 14"/>
                                  <a:gd name="T52" fmla="*/ 2 w 3"/>
                                  <a:gd name="T53" fmla="*/ 0 h 14"/>
                                  <a:gd name="T54" fmla="*/ 2 w 3"/>
                                  <a:gd name="T55" fmla="*/ 0 h 14"/>
                                  <a:gd name="T56" fmla="*/ 2 w 3"/>
                                  <a:gd name="T57" fmla="*/ 0 h 14"/>
                                  <a:gd name="T58" fmla="*/ 1 w 3"/>
                                  <a:gd name="T59" fmla="*/ 0 h 14"/>
                                  <a:gd name="T60" fmla="*/ 1 w 3"/>
                                  <a:gd name="T61" fmla="*/ 0 h 14"/>
                                  <a:gd name="T62" fmla="*/ 1 w 3"/>
                                  <a:gd name="T63" fmla="*/ 1 h 14"/>
                                  <a:gd name="T64" fmla="*/ 1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2"/>
                                    </a:moveTo>
                                    <a:lnTo>
                                      <a:pt x="1" y="13"/>
                                    </a:lnTo>
                                    <a:lnTo>
                                      <a:pt x="1" y="13"/>
                                    </a:lnTo>
                                    <a:lnTo>
                                      <a:pt x="1" y="13"/>
                                    </a:lnTo>
                                    <a:lnTo>
                                      <a:pt x="1" y="13"/>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3" y="12"/>
                                    </a:lnTo>
                                    <a:lnTo>
                                      <a:pt x="3"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3" y="2"/>
                                    </a:lnTo>
                                    <a:lnTo>
                                      <a:pt x="3" y="1"/>
                                    </a:lnTo>
                                    <a:lnTo>
                                      <a:pt x="2" y="1"/>
                                    </a:lnTo>
                                    <a:lnTo>
                                      <a:pt x="2" y="1"/>
                                    </a:lnTo>
                                    <a:lnTo>
                                      <a:pt x="2" y="1"/>
                                    </a:lnTo>
                                    <a:lnTo>
                                      <a:pt x="2" y="0"/>
                                    </a:lnTo>
                                    <a:lnTo>
                                      <a:pt x="2" y="0"/>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40" name="Freeform 5040"/>
                            <wps:cNvSpPr>
                              <a:spLocks/>
                            </wps:cNvSpPr>
                            <wps:spPr bwMode="auto">
                              <a:xfrm>
                                <a:off x="725" y="106"/>
                                <a:ext cx="3" cy="14"/>
                              </a:xfrm>
                              <a:custGeom>
                                <a:avLst/>
                                <a:gdLst>
                                  <a:gd name="T0" fmla="*/ 1 w 3"/>
                                  <a:gd name="T1" fmla="*/ 13 h 14"/>
                                  <a:gd name="T2" fmla="*/ 1 w 3"/>
                                  <a:gd name="T3" fmla="*/ 13 h 14"/>
                                  <a:gd name="T4" fmla="*/ 1 w 3"/>
                                  <a:gd name="T5" fmla="*/ 14 h 14"/>
                                  <a:gd name="T6" fmla="*/ 1 w 3"/>
                                  <a:gd name="T7" fmla="*/ 14 h 14"/>
                                  <a:gd name="T8" fmla="*/ 2 w 3"/>
                                  <a:gd name="T9" fmla="*/ 14 h 14"/>
                                  <a:gd name="T10" fmla="*/ 2 w 3"/>
                                  <a:gd name="T11" fmla="*/ 14 h 14"/>
                                  <a:gd name="T12" fmla="*/ 2 w 3"/>
                                  <a:gd name="T13" fmla="*/ 13 h 14"/>
                                  <a:gd name="T14" fmla="*/ 2 w 3"/>
                                  <a:gd name="T15" fmla="*/ 13 h 14"/>
                                  <a:gd name="T16" fmla="*/ 3 w 3"/>
                                  <a:gd name="T17" fmla="*/ 12 h 14"/>
                                  <a:gd name="T18" fmla="*/ 2 w 3"/>
                                  <a:gd name="T19" fmla="*/ 12 h 14"/>
                                  <a:gd name="T20" fmla="*/ 2 w 3"/>
                                  <a:gd name="T21" fmla="*/ 11 h 14"/>
                                  <a:gd name="T22" fmla="*/ 2 w 3"/>
                                  <a:gd name="T23" fmla="*/ 10 h 14"/>
                                  <a:gd name="T24" fmla="*/ 2 w 3"/>
                                  <a:gd name="T25" fmla="*/ 10 h 14"/>
                                  <a:gd name="T26" fmla="*/ 2 w 3"/>
                                  <a:gd name="T27" fmla="*/ 9 h 14"/>
                                  <a:gd name="T28" fmla="*/ 2 w 3"/>
                                  <a:gd name="T29" fmla="*/ 8 h 14"/>
                                  <a:gd name="T30" fmla="*/ 2 w 3"/>
                                  <a:gd name="T31" fmla="*/ 8 h 14"/>
                                  <a:gd name="T32" fmla="*/ 2 w 3"/>
                                  <a:gd name="T33" fmla="*/ 7 h 14"/>
                                  <a:gd name="T34" fmla="*/ 2 w 3"/>
                                  <a:gd name="T35" fmla="*/ 6 h 14"/>
                                  <a:gd name="T36" fmla="*/ 2 w 3"/>
                                  <a:gd name="T37" fmla="*/ 6 h 14"/>
                                  <a:gd name="T38" fmla="*/ 2 w 3"/>
                                  <a:gd name="T39" fmla="*/ 5 h 14"/>
                                  <a:gd name="T40" fmla="*/ 2 w 3"/>
                                  <a:gd name="T41" fmla="*/ 4 h 14"/>
                                  <a:gd name="T42" fmla="*/ 2 w 3"/>
                                  <a:gd name="T43" fmla="*/ 3 h 14"/>
                                  <a:gd name="T44" fmla="*/ 2 w 3"/>
                                  <a:gd name="T45" fmla="*/ 3 h 14"/>
                                  <a:gd name="T46" fmla="*/ 2 w 3"/>
                                  <a:gd name="T47" fmla="*/ 2 h 14"/>
                                  <a:gd name="T48" fmla="*/ 3 w 3"/>
                                  <a:gd name="T49" fmla="*/ 1 h 14"/>
                                  <a:gd name="T50" fmla="*/ 2 w 3"/>
                                  <a:gd name="T51" fmla="*/ 1 h 14"/>
                                  <a:gd name="T52" fmla="*/ 2 w 3"/>
                                  <a:gd name="T53" fmla="*/ 0 h 14"/>
                                  <a:gd name="T54" fmla="*/ 2 w 3"/>
                                  <a:gd name="T55" fmla="*/ 0 h 14"/>
                                  <a:gd name="T56" fmla="*/ 2 w 3"/>
                                  <a:gd name="T57" fmla="*/ 0 h 14"/>
                                  <a:gd name="T58" fmla="*/ 1 w 3"/>
                                  <a:gd name="T59" fmla="*/ 0 h 14"/>
                                  <a:gd name="T60" fmla="*/ 1 w 3"/>
                                  <a:gd name="T61" fmla="*/ 0 h 14"/>
                                  <a:gd name="T62" fmla="*/ 1 w 3"/>
                                  <a:gd name="T63" fmla="*/ 1 h 14"/>
                                  <a:gd name="T64" fmla="*/ 1 w 3"/>
                                  <a:gd name="T65" fmla="*/ 1 h 14"/>
                                  <a:gd name="T66" fmla="*/ 0 w 3"/>
                                  <a:gd name="T67" fmla="*/ 2 h 14"/>
                                  <a:gd name="T68" fmla="*/ 0 w 3"/>
                                  <a:gd name="T69" fmla="*/ 2 h 14"/>
                                  <a:gd name="T70" fmla="*/ 0 w 3"/>
                                  <a:gd name="T71" fmla="*/ 3 h 14"/>
                                  <a:gd name="T72" fmla="*/ 0 w 3"/>
                                  <a:gd name="T73" fmla="*/ 4 h 14"/>
                                  <a:gd name="T74" fmla="*/ 0 w 3"/>
                                  <a:gd name="T75" fmla="*/ 4 h 14"/>
                                  <a:gd name="T76" fmla="*/ 0 w 3"/>
                                  <a:gd name="T77" fmla="*/ 5 h 14"/>
                                  <a:gd name="T78" fmla="*/ 0 w 3"/>
                                  <a:gd name="T79" fmla="*/ 6 h 14"/>
                                  <a:gd name="T80" fmla="*/ 0 w 3"/>
                                  <a:gd name="T81" fmla="*/ 7 h 14"/>
                                  <a:gd name="T82" fmla="*/ 0 w 3"/>
                                  <a:gd name="T83" fmla="*/ 7 h 14"/>
                                  <a:gd name="T84" fmla="*/ 0 w 3"/>
                                  <a:gd name="T85" fmla="*/ 8 h 14"/>
                                  <a:gd name="T86" fmla="*/ 0 w 3"/>
                                  <a:gd name="T87" fmla="*/ 9 h 14"/>
                                  <a:gd name="T88" fmla="*/ 0 w 3"/>
                                  <a:gd name="T89" fmla="*/ 9 h 14"/>
                                  <a:gd name="T90" fmla="*/ 0 w 3"/>
                                  <a:gd name="T91" fmla="*/ 10 h 14"/>
                                  <a:gd name="T92" fmla="*/ 0 w 3"/>
                                  <a:gd name="T93" fmla="*/ 11 h 14"/>
                                  <a:gd name="T94" fmla="*/ 0 w 3"/>
                                  <a:gd name="T95" fmla="*/ 11 h 14"/>
                                  <a:gd name="T96" fmla="*/ 0 w 3"/>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 h="14">
                                    <a:moveTo>
                                      <a:pt x="0" y="12"/>
                                    </a:moveTo>
                                    <a:lnTo>
                                      <a:pt x="1" y="13"/>
                                    </a:lnTo>
                                    <a:lnTo>
                                      <a:pt x="1" y="13"/>
                                    </a:lnTo>
                                    <a:lnTo>
                                      <a:pt x="1" y="13"/>
                                    </a:lnTo>
                                    <a:lnTo>
                                      <a:pt x="1" y="13"/>
                                    </a:lnTo>
                                    <a:lnTo>
                                      <a:pt x="1" y="14"/>
                                    </a:lnTo>
                                    <a:lnTo>
                                      <a:pt x="1" y="14"/>
                                    </a:lnTo>
                                    <a:lnTo>
                                      <a:pt x="1" y="14"/>
                                    </a:lnTo>
                                    <a:lnTo>
                                      <a:pt x="1" y="14"/>
                                    </a:lnTo>
                                    <a:lnTo>
                                      <a:pt x="2" y="14"/>
                                    </a:lnTo>
                                    <a:lnTo>
                                      <a:pt x="2" y="14"/>
                                    </a:lnTo>
                                    <a:lnTo>
                                      <a:pt x="2" y="14"/>
                                    </a:lnTo>
                                    <a:lnTo>
                                      <a:pt x="2" y="14"/>
                                    </a:lnTo>
                                    <a:lnTo>
                                      <a:pt x="2" y="13"/>
                                    </a:lnTo>
                                    <a:lnTo>
                                      <a:pt x="2" y="13"/>
                                    </a:lnTo>
                                    <a:lnTo>
                                      <a:pt x="2" y="13"/>
                                    </a:lnTo>
                                    <a:lnTo>
                                      <a:pt x="2" y="13"/>
                                    </a:lnTo>
                                    <a:lnTo>
                                      <a:pt x="3" y="12"/>
                                    </a:lnTo>
                                    <a:lnTo>
                                      <a:pt x="3"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3" y="2"/>
                                    </a:lnTo>
                                    <a:lnTo>
                                      <a:pt x="3" y="1"/>
                                    </a:lnTo>
                                    <a:lnTo>
                                      <a:pt x="2" y="1"/>
                                    </a:lnTo>
                                    <a:lnTo>
                                      <a:pt x="2" y="1"/>
                                    </a:lnTo>
                                    <a:lnTo>
                                      <a:pt x="2" y="1"/>
                                    </a:lnTo>
                                    <a:lnTo>
                                      <a:pt x="2" y="0"/>
                                    </a:lnTo>
                                    <a:lnTo>
                                      <a:pt x="2" y="0"/>
                                    </a:lnTo>
                                    <a:lnTo>
                                      <a:pt x="2" y="0"/>
                                    </a:lnTo>
                                    <a:lnTo>
                                      <a:pt x="2" y="0"/>
                                    </a:lnTo>
                                    <a:lnTo>
                                      <a:pt x="2" y="0"/>
                                    </a:lnTo>
                                    <a:lnTo>
                                      <a:pt x="1" y="0"/>
                                    </a:lnTo>
                                    <a:lnTo>
                                      <a:pt x="1" y="0"/>
                                    </a:lnTo>
                                    <a:lnTo>
                                      <a:pt x="1" y="0"/>
                                    </a:lnTo>
                                    <a:lnTo>
                                      <a:pt x="1" y="0"/>
                                    </a:lnTo>
                                    <a:lnTo>
                                      <a:pt x="1" y="0"/>
                                    </a:lnTo>
                                    <a:lnTo>
                                      <a:pt x="1" y="1"/>
                                    </a:lnTo>
                                    <a:lnTo>
                                      <a:pt x="1" y="1"/>
                                    </a:lnTo>
                                    <a:lnTo>
                                      <a:pt x="1"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41" name="Group 5041"/>
                          <wpg:cNvGrpSpPr>
                            <a:grpSpLocks/>
                          </wpg:cNvGrpSpPr>
                          <wpg:grpSpPr bwMode="auto">
                            <a:xfrm>
                              <a:off x="745" y="125"/>
                              <a:ext cx="14" cy="15"/>
                              <a:chOff x="745" y="125"/>
                              <a:chExt cx="14" cy="15"/>
                            </a:xfrm>
                          </wpg:grpSpPr>
                          <wps:wsp>
                            <wps:cNvPr id="5042" name="Freeform 5042"/>
                            <wps:cNvSpPr>
                              <a:spLocks/>
                            </wps:cNvSpPr>
                            <wps:spPr bwMode="auto">
                              <a:xfrm>
                                <a:off x="745" y="136"/>
                                <a:ext cx="14" cy="4"/>
                              </a:xfrm>
                              <a:custGeom>
                                <a:avLst/>
                                <a:gdLst>
                                  <a:gd name="T0" fmla="*/ 13 w 14"/>
                                  <a:gd name="T1" fmla="*/ 4 h 4"/>
                                  <a:gd name="T2" fmla="*/ 13 w 14"/>
                                  <a:gd name="T3" fmla="*/ 3 h 4"/>
                                  <a:gd name="T4" fmla="*/ 14 w 14"/>
                                  <a:gd name="T5" fmla="*/ 3 h 4"/>
                                  <a:gd name="T6" fmla="*/ 14 w 14"/>
                                  <a:gd name="T7" fmla="*/ 2 h 4"/>
                                  <a:gd name="T8" fmla="*/ 14 w 14"/>
                                  <a:gd name="T9" fmla="*/ 2 h 4"/>
                                  <a:gd name="T10" fmla="*/ 14 w 14"/>
                                  <a:gd name="T11" fmla="*/ 1 h 4"/>
                                  <a:gd name="T12" fmla="*/ 14 w 14"/>
                                  <a:gd name="T13" fmla="*/ 1 h 4"/>
                                  <a:gd name="T14" fmla="*/ 13 w 14"/>
                                  <a:gd name="T15" fmla="*/ 1 h 4"/>
                                  <a:gd name="T16" fmla="*/ 13 w 14"/>
                                  <a:gd name="T17" fmla="*/ 0 h 4"/>
                                  <a:gd name="T18" fmla="*/ 12 w 14"/>
                                  <a:gd name="T19" fmla="*/ 0 h 4"/>
                                  <a:gd name="T20" fmla="*/ 11 w 14"/>
                                  <a:gd name="T21" fmla="*/ 0 h 4"/>
                                  <a:gd name="T22" fmla="*/ 11 w 14"/>
                                  <a:gd name="T23" fmla="*/ 1 h 4"/>
                                  <a:gd name="T24" fmla="*/ 10 w 14"/>
                                  <a:gd name="T25" fmla="*/ 1 h 4"/>
                                  <a:gd name="T26" fmla="*/ 9 w 14"/>
                                  <a:gd name="T27" fmla="*/ 1 h 4"/>
                                  <a:gd name="T28" fmla="*/ 9 w 14"/>
                                  <a:gd name="T29" fmla="*/ 1 h 4"/>
                                  <a:gd name="T30" fmla="*/ 8 w 14"/>
                                  <a:gd name="T31" fmla="*/ 1 h 4"/>
                                  <a:gd name="T32" fmla="*/ 7 w 14"/>
                                  <a:gd name="T33" fmla="*/ 1 h 4"/>
                                  <a:gd name="T34" fmla="*/ 6 w 14"/>
                                  <a:gd name="T35" fmla="*/ 1 h 4"/>
                                  <a:gd name="T36" fmla="*/ 6 w 14"/>
                                  <a:gd name="T37" fmla="*/ 1 h 4"/>
                                  <a:gd name="T38" fmla="*/ 5 w 14"/>
                                  <a:gd name="T39" fmla="*/ 1 h 4"/>
                                  <a:gd name="T40" fmla="*/ 4 w 14"/>
                                  <a:gd name="T41" fmla="*/ 1 h 4"/>
                                  <a:gd name="T42" fmla="*/ 4 w 14"/>
                                  <a:gd name="T43" fmla="*/ 1 h 4"/>
                                  <a:gd name="T44" fmla="*/ 3 w 14"/>
                                  <a:gd name="T45" fmla="*/ 0 h 4"/>
                                  <a:gd name="T46" fmla="*/ 2 w 14"/>
                                  <a:gd name="T47" fmla="*/ 0 h 4"/>
                                  <a:gd name="T48" fmla="*/ 2 w 14"/>
                                  <a:gd name="T49" fmla="*/ 0 h 4"/>
                                  <a:gd name="T50" fmla="*/ 1 w 14"/>
                                  <a:gd name="T51" fmla="*/ 1 h 4"/>
                                  <a:gd name="T52" fmla="*/ 1 w 14"/>
                                  <a:gd name="T53" fmla="*/ 1 h 4"/>
                                  <a:gd name="T54" fmla="*/ 0 w 14"/>
                                  <a:gd name="T55" fmla="*/ 1 h 4"/>
                                  <a:gd name="T56" fmla="*/ 0 w 14"/>
                                  <a:gd name="T57" fmla="*/ 2 h 4"/>
                                  <a:gd name="T58" fmla="*/ 0 w 14"/>
                                  <a:gd name="T59" fmla="*/ 2 h 4"/>
                                  <a:gd name="T60" fmla="*/ 0 w 14"/>
                                  <a:gd name="T61" fmla="*/ 3 h 4"/>
                                  <a:gd name="T62" fmla="*/ 1 w 14"/>
                                  <a:gd name="T63" fmla="*/ 3 h 4"/>
                                  <a:gd name="T64" fmla="*/ 1 w 14"/>
                                  <a:gd name="T65" fmla="*/ 4 h 4"/>
                                  <a:gd name="T66" fmla="*/ 2 w 14"/>
                                  <a:gd name="T67" fmla="*/ 4 h 4"/>
                                  <a:gd name="T68" fmla="*/ 3 w 14"/>
                                  <a:gd name="T69" fmla="*/ 4 h 4"/>
                                  <a:gd name="T70" fmla="*/ 3 w 14"/>
                                  <a:gd name="T71" fmla="*/ 4 h 4"/>
                                  <a:gd name="T72" fmla="*/ 4 w 14"/>
                                  <a:gd name="T73" fmla="*/ 4 h 4"/>
                                  <a:gd name="T74" fmla="*/ 5 w 14"/>
                                  <a:gd name="T75" fmla="*/ 4 h 4"/>
                                  <a:gd name="T76" fmla="*/ 5 w 14"/>
                                  <a:gd name="T77" fmla="*/ 4 h 4"/>
                                  <a:gd name="T78" fmla="*/ 6 w 14"/>
                                  <a:gd name="T79" fmla="*/ 4 h 4"/>
                                  <a:gd name="T80" fmla="*/ 7 w 14"/>
                                  <a:gd name="T81" fmla="*/ 4 h 4"/>
                                  <a:gd name="T82" fmla="*/ 8 w 14"/>
                                  <a:gd name="T83" fmla="*/ 4 h 4"/>
                                  <a:gd name="T84" fmla="*/ 8 w 14"/>
                                  <a:gd name="T85" fmla="*/ 4 h 4"/>
                                  <a:gd name="T86" fmla="*/ 9 w 14"/>
                                  <a:gd name="T87" fmla="*/ 4 h 4"/>
                                  <a:gd name="T88" fmla="*/ 10 w 14"/>
                                  <a:gd name="T89" fmla="*/ 4 h 4"/>
                                  <a:gd name="T90" fmla="*/ 10 w 14"/>
                                  <a:gd name="T91" fmla="*/ 4 h 4"/>
                                  <a:gd name="T92" fmla="*/ 11 w 14"/>
                                  <a:gd name="T93" fmla="*/ 4 h 4"/>
                                  <a:gd name="T94" fmla="*/ 12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3" y="4"/>
                                    </a:moveTo>
                                    <a:lnTo>
                                      <a:pt x="13" y="4"/>
                                    </a:lnTo>
                                    <a:lnTo>
                                      <a:pt x="13" y="4"/>
                                    </a:lnTo>
                                    <a:lnTo>
                                      <a:pt x="13" y="3"/>
                                    </a:lnTo>
                                    <a:lnTo>
                                      <a:pt x="14" y="3"/>
                                    </a:lnTo>
                                    <a:lnTo>
                                      <a:pt x="14" y="3"/>
                                    </a:lnTo>
                                    <a:lnTo>
                                      <a:pt x="14" y="3"/>
                                    </a:lnTo>
                                    <a:lnTo>
                                      <a:pt x="14" y="2"/>
                                    </a:lnTo>
                                    <a:lnTo>
                                      <a:pt x="14" y="2"/>
                                    </a:lnTo>
                                    <a:lnTo>
                                      <a:pt x="14" y="2"/>
                                    </a:lnTo>
                                    <a:lnTo>
                                      <a:pt x="14" y="2"/>
                                    </a:lnTo>
                                    <a:lnTo>
                                      <a:pt x="14" y="1"/>
                                    </a:lnTo>
                                    <a:lnTo>
                                      <a:pt x="14" y="1"/>
                                    </a:lnTo>
                                    <a:lnTo>
                                      <a:pt x="14" y="1"/>
                                    </a:lnTo>
                                    <a:lnTo>
                                      <a:pt x="13" y="1"/>
                                    </a:lnTo>
                                    <a:lnTo>
                                      <a:pt x="13" y="1"/>
                                    </a:lnTo>
                                    <a:lnTo>
                                      <a:pt x="13" y="0"/>
                                    </a:lnTo>
                                    <a:lnTo>
                                      <a:pt x="13" y="0"/>
                                    </a:lnTo>
                                    <a:lnTo>
                                      <a:pt x="12" y="0"/>
                                    </a:lnTo>
                                    <a:lnTo>
                                      <a:pt x="12" y="0"/>
                                    </a:lnTo>
                                    <a:lnTo>
                                      <a:pt x="12" y="0"/>
                                    </a:lnTo>
                                    <a:lnTo>
                                      <a:pt x="11" y="0"/>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0"/>
                                    </a:lnTo>
                                    <a:lnTo>
                                      <a:pt x="3" y="0"/>
                                    </a:lnTo>
                                    <a:lnTo>
                                      <a:pt x="2" y="0"/>
                                    </a:lnTo>
                                    <a:lnTo>
                                      <a:pt x="2" y="0"/>
                                    </a:lnTo>
                                    <a:lnTo>
                                      <a:pt x="2" y="0"/>
                                    </a:lnTo>
                                    <a:lnTo>
                                      <a:pt x="1" y="0"/>
                                    </a:lnTo>
                                    <a:lnTo>
                                      <a:pt x="1" y="1"/>
                                    </a:lnTo>
                                    <a:lnTo>
                                      <a:pt x="1" y="1"/>
                                    </a:lnTo>
                                    <a:lnTo>
                                      <a:pt x="1" y="1"/>
                                    </a:lnTo>
                                    <a:lnTo>
                                      <a:pt x="0" y="1"/>
                                    </a:lnTo>
                                    <a:lnTo>
                                      <a:pt x="0" y="1"/>
                                    </a:lnTo>
                                    <a:lnTo>
                                      <a:pt x="0" y="2"/>
                                    </a:lnTo>
                                    <a:lnTo>
                                      <a:pt x="0" y="2"/>
                                    </a:lnTo>
                                    <a:lnTo>
                                      <a:pt x="0" y="2"/>
                                    </a:lnTo>
                                    <a:lnTo>
                                      <a:pt x="0" y="2"/>
                                    </a:lnTo>
                                    <a:lnTo>
                                      <a:pt x="0" y="3"/>
                                    </a:lnTo>
                                    <a:lnTo>
                                      <a:pt x="0" y="3"/>
                                    </a:lnTo>
                                    <a:lnTo>
                                      <a:pt x="1" y="3"/>
                                    </a:lnTo>
                                    <a:lnTo>
                                      <a:pt x="1" y="3"/>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6"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lnTo>
                                      <a:pt x="13"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43" name="Freeform 5043"/>
                            <wps:cNvSpPr>
                              <a:spLocks/>
                            </wps:cNvSpPr>
                            <wps:spPr bwMode="auto">
                              <a:xfrm>
                                <a:off x="745" y="136"/>
                                <a:ext cx="14" cy="4"/>
                              </a:xfrm>
                              <a:custGeom>
                                <a:avLst/>
                                <a:gdLst>
                                  <a:gd name="T0" fmla="*/ 13 w 14"/>
                                  <a:gd name="T1" fmla="*/ 4 h 4"/>
                                  <a:gd name="T2" fmla="*/ 13 w 14"/>
                                  <a:gd name="T3" fmla="*/ 3 h 4"/>
                                  <a:gd name="T4" fmla="*/ 14 w 14"/>
                                  <a:gd name="T5" fmla="*/ 3 h 4"/>
                                  <a:gd name="T6" fmla="*/ 14 w 14"/>
                                  <a:gd name="T7" fmla="*/ 2 h 4"/>
                                  <a:gd name="T8" fmla="*/ 14 w 14"/>
                                  <a:gd name="T9" fmla="*/ 2 h 4"/>
                                  <a:gd name="T10" fmla="*/ 14 w 14"/>
                                  <a:gd name="T11" fmla="*/ 1 h 4"/>
                                  <a:gd name="T12" fmla="*/ 14 w 14"/>
                                  <a:gd name="T13" fmla="*/ 1 h 4"/>
                                  <a:gd name="T14" fmla="*/ 13 w 14"/>
                                  <a:gd name="T15" fmla="*/ 1 h 4"/>
                                  <a:gd name="T16" fmla="*/ 13 w 14"/>
                                  <a:gd name="T17" fmla="*/ 0 h 4"/>
                                  <a:gd name="T18" fmla="*/ 12 w 14"/>
                                  <a:gd name="T19" fmla="*/ 0 h 4"/>
                                  <a:gd name="T20" fmla="*/ 11 w 14"/>
                                  <a:gd name="T21" fmla="*/ 0 h 4"/>
                                  <a:gd name="T22" fmla="*/ 11 w 14"/>
                                  <a:gd name="T23" fmla="*/ 1 h 4"/>
                                  <a:gd name="T24" fmla="*/ 10 w 14"/>
                                  <a:gd name="T25" fmla="*/ 1 h 4"/>
                                  <a:gd name="T26" fmla="*/ 9 w 14"/>
                                  <a:gd name="T27" fmla="*/ 1 h 4"/>
                                  <a:gd name="T28" fmla="*/ 9 w 14"/>
                                  <a:gd name="T29" fmla="*/ 1 h 4"/>
                                  <a:gd name="T30" fmla="*/ 8 w 14"/>
                                  <a:gd name="T31" fmla="*/ 1 h 4"/>
                                  <a:gd name="T32" fmla="*/ 7 w 14"/>
                                  <a:gd name="T33" fmla="*/ 1 h 4"/>
                                  <a:gd name="T34" fmla="*/ 6 w 14"/>
                                  <a:gd name="T35" fmla="*/ 1 h 4"/>
                                  <a:gd name="T36" fmla="*/ 6 w 14"/>
                                  <a:gd name="T37" fmla="*/ 1 h 4"/>
                                  <a:gd name="T38" fmla="*/ 5 w 14"/>
                                  <a:gd name="T39" fmla="*/ 1 h 4"/>
                                  <a:gd name="T40" fmla="*/ 4 w 14"/>
                                  <a:gd name="T41" fmla="*/ 1 h 4"/>
                                  <a:gd name="T42" fmla="*/ 4 w 14"/>
                                  <a:gd name="T43" fmla="*/ 1 h 4"/>
                                  <a:gd name="T44" fmla="*/ 3 w 14"/>
                                  <a:gd name="T45" fmla="*/ 0 h 4"/>
                                  <a:gd name="T46" fmla="*/ 2 w 14"/>
                                  <a:gd name="T47" fmla="*/ 0 h 4"/>
                                  <a:gd name="T48" fmla="*/ 2 w 14"/>
                                  <a:gd name="T49" fmla="*/ 0 h 4"/>
                                  <a:gd name="T50" fmla="*/ 1 w 14"/>
                                  <a:gd name="T51" fmla="*/ 1 h 4"/>
                                  <a:gd name="T52" fmla="*/ 1 w 14"/>
                                  <a:gd name="T53" fmla="*/ 1 h 4"/>
                                  <a:gd name="T54" fmla="*/ 0 w 14"/>
                                  <a:gd name="T55" fmla="*/ 1 h 4"/>
                                  <a:gd name="T56" fmla="*/ 0 w 14"/>
                                  <a:gd name="T57" fmla="*/ 2 h 4"/>
                                  <a:gd name="T58" fmla="*/ 0 w 14"/>
                                  <a:gd name="T59" fmla="*/ 2 h 4"/>
                                  <a:gd name="T60" fmla="*/ 0 w 14"/>
                                  <a:gd name="T61" fmla="*/ 3 h 4"/>
                                  <a:gd name="T62" fmla="*/ 1 w 14"/>
                                  <a:gd name="T63" fmla="*/ 3 h 4"/>
                                  <a:gd name="T64" fmla="*/ 1 w 14"/>
                                  <a:gd name="T65" fmla="*/ 4 h 4"/>
                                  <a:gd name="T66" fmla="*/ 2 w 14"/>
                                  <a:gd name="T67" fmla="*/ 4 h 4"/>
                                  <a:gd name="T68" fmla="*/ 3 w 14"/>
                                  <a:gd name="T69" fmla="*/ 4 h 4"/>
                                  <a:gd name="T70" fmla="*/ 3 w 14"/>
                                  <a:gd name="T71" fmla="*/ 4 h 4"/>
                                  <a:gd name="T72" fmla="*/ 4 w 14"/>
                                  <a:gd name="T73" fmla="*/ 4 h 4"/>
                                  <a:gd name="T74" fmla="*/ 5 w 14"/>
                                  <a:gd name="T75" fmla="*/ 4 h 4"/>
                                  <a:gd name="T76" fmla="*/ 5 w 14"/>
                                  <a:gd name="T77" fmla="*/ 4 h 4"/>
                                  <a:gd name="T78" fmla="*/ 6 w 14"/>
                                  <a:gd name="T79" fmla="*/ 4 h 4"/>
                                  <a:gd name="T80" fmla="*/ 7 w 14"/>
                                  <a:gd name="T81" fmla="*/ 4 h 4"/>
                                  <a:gd name="T82" fmla="*/ 8 w 14"/>
                                  <a:gd name="T83" fmla="*/ 4 h 4"/>
                                  <a:gd name="T84" fmla="*/ 8 w 14"/>
                                  <a:gd name="T85" fmla="*/ 4 h 4"/>
                                  <a:gd name="T86" fmla="*/ 9 w 14"/>
                                  <a:gd name="T87" fmla="*/ 4 h 4"/>
                                  <a:gd name="T88" fmla="*/ 10 w 14"/>
                                  <a:gd name="T89" fmla="*/ 4 h 4"/>
                                  <a:gd name="T90" fmla="*/ 10 w 14"/>
                                  <a:gd name="T91" fmla="*/ 4 h 4"/>
                                  <a:gd name="T92" fmla="*/ 11 w 14"/>
                                  <a:gd name="T93" fmla="*/ 4 h 4"/>
                                  <a:gd name="T94" fmla="*/ 12 w 14"/>
                                  <a:gd name="T95" fmla="*/ 4 h 4"/>
                                  <a:gd name="T96" fmla="*/ 12 w 14"/>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3" y="4"/>
                                    </a:moveTo>
                                    <a:lnTo>
                                      <a:pt x="13" y="4"/>
                                    </a:lnTo>
                                    <a:lnTo>
                                      <a:pt x="13" y="4"/>
                                    </a:lnTo>
                                    <a:lnTo>
                                      <a:pt x="13" y="3"/>
                                    </a:lnTo>
                                    <a:lnTo>
                                      <a:pt x="14" y="3"/>
                                    </a:lnTo>
                                    <a:lnTo>
                                      <a:pt x="14" y="3"/>
                                    </a:lnTo>
                                    <a:lnTo>
                                      <a:pt x="14" y="3"/>
                                    </a:lnTo>
                                    <a:lnTo>
                                      <a:pt x="14" y="2"/>
                                    </a:lnTo>
                                    <a:lnTo>
                                      <a:pt x="14" y="2"/>
                                    </a:lnTo>
                                    <a:lnTo>
                                      <a:pt x="14" y="2"/>
                                    </a:lnTo>
                                    <a:lnTo>
                                      <a:pt x="14" y="2"/>
                                    </a:lnTo>
                                    <a:lnTo>
                                      <a:pt x="14" y="1"/>
                                    </a:lnTo>
                                    <a:lnTo>
                                      <a:pt x="14" y="1"/>
                                    </a:lnTo>
                                    <a:lnTo>
                                      <a:pt x="14" y="1"/>
                                    </a:lnTo>
                                    <a:lnTo>
                                      <a:pt x="13" y="1"/>
                                    </a:lnTo>
                                    <a:lnTo>
                                      <a:pt x="13" y="1"/>
                                    </a:lnTo>
                                    <a:lnTo>
                                      <a:pt x="13" y="0"/>
                                    </a:lnTo>
                                    <a:lnTo>
                                      <a:pt x="13" y="0"/>
                                    </a:lnTo>
                                    <a:lnTo>
                                      <a:pt x="12" y="0"/>
                                    </a:lnTo>
                                    <a:lnTo>
                                      <a:pt x="12" y="0"/>
                                    </a:lnTo>
                                    <a:lnTo>
                                      <a:pt x="12" y="0"/>
                                    </a:lnTo>
                                    <a:lnTo>
                                      <a:pt x="11" y="0"/>
                                    </a:lnTo>
                                    <a:lnTo>
                                      <a:pt x="11" y="1"/>
                                    </a:lnTo>
                                    <a:lnTo>
                                      <a:pt x="11" y="1"/>
                                    </a:lnTo>
                                    <a:lnTo>
                                      <a:pt x="10" y="1"/>
                                    </a:lnTo>
                                    <a:lnTo>
                                      <a:pt x="10" y="1"/>
                                    </a:lnTo>
                                    <a:lnTo>
                                      <a:pt x="10" y="1"/>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1"/>
                                    </a:lnTo>
                                    <a:lnTo>
                                      <a:pt x="4" y="1"/>
                                    </a:lnTo>
                                    <a:lnTo>
                                      <a:pt x="4" y="1"/>
                                    </a:lnTo>
                                    <a:lnTo>
                                      <a:pt x="4" y="1"/>
                                    </a:lnTo>
                                    <a:lnTo>
                                      <a:pt x="3" y="1"/>
                                    </a:lnTo>
                                    <a:lnTo>
                                      <a:pt x="3" y="0"/>
                                    </a:lnTo>
                                    <a:lnTo>
                                      <a:pt x="3" y="0"/>
                                    </a:lnTo>
                                    <a:lnTo>
                                      <a:pt x="2" y="0"/>
                                    </a:lnTo>
                                    <a:lnTo>
                                      <a:pt x="2" y="0"/>
                                    </a:lnTo>
                                    <a:lnTo>
                                      <a:pt x="2" y="0"/>
                                    </a:lnTo>
                                    <a:lnTo>
                                      <a:pt x="1" y="0"/>
                                    </a:lnTo>
                                    <a:lnTo>
                                      <a:pt x="1" y="1"/>
                                    </a:lnTo>
                                    <a:lnTo>
                                      <a:pt x="1" y="1"/>
                                    </a:lnTo>
                                    <a:lnTo>
                                      <a:pt x="1" y="1"/>
                                    </a:lnTo>
                                    <a:lnTo>
                                      <a:pt x="0" y="1"/>
                                    </a:lnTo>
                                    <a:lnTo>
                                      <a:pt x="0" y="1"/>
                                    </a:lnTo>
                                    <a:lnTo>
                                      <a:pt x="0" y="2"/>
                                    </a:lnTo>
                                    <a:lnTo>
                                      <a:pt x="0" y="2"/>
                                    </a:lnTo>
                                    <a:lnTo>
                                      <a:pt x="0" y="2"/>
                                    </a:lnTo>
                                    <a:lnTo>
                                      <a:pt x="0" y="2"/>
                                    </a:lnTo>
                                    <a:lnTo>
                                      <a:pt x="0" y="3"/>
                                    </a:lnTo>
                                    <a:lnTo>
                                      <a:pt x="0" y="3"/>
                                    </a:lnTo>
                                    <a:lnTo>
                                      <a:pt x="1" y="3"/>
                                    </a:lnTo>
                                    <a:lnTo>
                                      <a:pt x="1" y="3"/>
                                    </a:lnTo>
                                    <a:lnTo>
                                      <a:pt x="1" y="4"/>
                                    </a:lnTo>
                                    <a:lnTo>
                                      <a:pt x="1" y="4"/>
                                    </a:lnTo>
                                    <a:lnTo>
                                      <a:pt x="2" y="4"/>
                                    </a:lnTo>
                                    <a:lnTo>
                                      <a:pt x="2" y="4"/>
                                    </a:lnTo>
                                    <a:lnTo>
                                      <a:pt x="2" y="4"/>
                                    </a:lnTo>
                                    <a:lnTo>
                                      <a:pt x="3" y="4"/>
                                    </a:lnTo>
                                    <a:lnTo>
                                      <a:pt x="3" y="4"/>
                                    </a:lnTo>
                                    <a:lnTo>
                                      <a:pt x="3" y="4"/>
                                    </a:lnTo>
                                    <a:lnTo>
                                      <a:pt x="4" y="4"/>
                                    </a:lnTo>
                                    <a:lnTo>
                                      <a:pt x="4" y="4"/>
                                    </a:lnTo>
                                    <a:lnTo>
                                      <a:pt x="4" y="4"/>
                                    </a:lnTo>
                                    <a:lnTo>
                                      <a:pt x="5" y="4"/>
                                    </a:lnTo>
                                    <a:lnTo>
                                      <a:pt x="5" y="4"/>
                                    </a:lnTo>
                                    <a:lnTo>
                                      <a:pt x="5" y="4"/>
                                    </a:lnTo>
                                    <a:lnTo>
                                      <a:pt x="6" y="4"/>
                                    </a:lnTo>
                                    <a:lnTo>
                                      <a:pt x="6" y="4"/>
                                    </a:lnTo>
                                    <a:lnTo>
                                      <a:pt x="6"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lnTo>
                                      <a:pt x="12" y="4"/>
                                    </a:lnTo>
                                    <a:lnTo>
                                      <a:pt x="13"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44" name="Freeform 5044"/>
                            <wps:cNvSpPr>
                              <a:spLocks/>
                            </wps:cNvSpPr>
                            <wps:spPr bwMode="auto">
                              <a:xfrm>
                                <a:off x="746" y="125"/>
                                <a:ext cx="12" cy="11"/>
                              </a:xfrm>
                              <a:custGeom>
                                <a:avLst/>
                                <a:gdLst>
                                  <a:gd name="T0" fmla="*/ 3 w 12"/>
                                  <a:gd name="T1" fmla="*/ 11 h 11"/>
                                  <a:gd name="T2" fmla="*/ 3 w 12"/>
                                  <a:gd name="T3" fmla="*/ 11 h 11"/>
                                  <a:gd name="T4" fmla="*/ 2 w 12"/>
                                  <a:gd name="T5" fmla="*/ 11 h 11"/>
                                  <a:gd name="T6" fmla="*/ 2 w 12"/>
                                  <a:gd name="T7" fmla="*/ 11 h 11"/>
                                  <a:gd name="T8" fmla="*/ 2 w 12"/>
                                  <a:gd name="T9" fmla="*/ 11 h 11"/>
                                  <a:gd name="T10" fmla="*/ 2 w 12"/>
                                  <a:gd name="T11" fmla="*/ 11 h 11"/>
                                  <a:gd name="T12" fmla="*/ 1 w 12"/>
                                  <a:gd name="T13" fmla="*/ 10 h 11"/>
                                  <a:gd name="T14" fmla="*/ 1 w 12"/>
                                  <a:gd name="T15" fmla="*/ 10 h 11"/>
                                  <a:gd name="T16" fmla="*/ 1 w 12"/>
                                  <a:gd name="T17" fmla="*/ 10 h 11"/>
                                  <a:gd name="T18" fmla="*/ 1 w 12"/>
                                  <a:gd name="T19" fmla="*/ 10 h 11"/>
                                  <a:gd name="T20" fmla="*/ 1 w 12"/>
                                  <a:gd name="T21" fmla="*/ 9 h 11"/>
                                  <a:gd name="T22" fmla="*/ 1 w 12"/>
                                  <a:gd name="T23" fmla="*/ 9 h 11"/>
                                  <a:gd name="T24" fmla="*/ 0 w 12"/>
                                  <a:gd name="T25" fmla="*/ 3 h 11"/>
                                  <a:gd name="T26" fmla="*/ 0 w 12"/>
                                  <a:gd name="T27" fmla="*/ 2 h 11"/>
                                  <a:gd name="T28" fmla="*/ 0 w 12"/>
                                  <a:gd name="T29" fmla="*/ 2 h 11"/>
                                  <a:gd name="T30" fmla="*/ 0 w 12"/>
                                  <a:gd name="T31" fmla="*/ 2 h 11"/>
                                  <a:gd name="T32" fmla="*/ 0 w 12"/>
                                  <a:gd name="T33" fmla="*/ 2 h 11"/>
                                  <a:gd name="T34" fmla="*/ 0 w 12"/>
                                  <a:gd name="T35" fmla="*/ 1 h 11"/>
                                  <a:gd name="T36" fmla="*/ 0 w 12"/>
                                  <a:gd name="T37" fmla="*/ 1 h 11"/>
                                  <a:gd name="T38" fmla="*/ 1 w 12"/>
                                  <a:gd name="T39" fmla="*/ 1 h 11"/>
                                  <a:gd name="T40" fmla="*/ 1 w 12"/>
                                  <a:gd name="T41" fmla="*/ 1 h 11"/>
                                  <a:gd name="T42" fmla="*/ 1 w 12"/>
                                  <a:gd name="T43" fmla="*/ 1 h 11"/>
                                  <a:gd name="T44" fmla="*/ 1 w 12"/>
                                  <a:gd name="T45" fmla="*/ 0 h 11"/>
                                  <a:gd name="T46" fmla="*/ 2 w 12"/>
                                  <a:gd name="T47" fmla="*/ 0 h 11"/>
                                  <a:gd name="T48" fmla="*/ 2 w 12"/>
                                  <a:gd name="T49" fmla="*/ 0 h 11"/>
                                  <a:gd name="T50" fmla="*/ 2 w 12"/>
                                  <a:gd name="T51" fmla="*/ 0 h 11"/>
                                  <a:gd name="T52" fmla="*/ 3 w 12"/>
                                  <a:gd name="T53" fmla="*/ 0 h 11"/>
                                  <a:gd name="T54" fmla="*/ 9 w 12"/>
                                  <a:gd name="T55" fmla="*/ 0 h 11"/>
                                  <a:gd name="T56" fmla="*/ 10 w 12"/>
                                  <a:gd name="T57" fmla="*/ 0 h 11"/>
                                  <a:gd name="T58" fmla="*/ 10 w 12"/>
                                  <a:gd name="T59" fmla="*/ 0 h 11"/>
                                  <a:gd name="T60" fmla="*/ 10 w 12"/>
                                  <a:gd name="T61" fmla="*/ 0 h 11"/>
                                  <a:gd name="T62" fmla="*/ 11 w 12"/>
                                  <a:gd name="T63" fmla="*/ 0 h 11"/>
                                  <a:gd name="T64" fmla="*/ 11 w 12"/>
                                  <a:gd name="T65" fmla="*/ 0 h 11"/>
                                  <a:gd name="T66" fmla="*/ 11 w 12"/>
                                  <a:gd name="T67" fmla="*/ 0 h 11"/>
                                  <a:gd name="T68" fmla="*/ 12 w 12"/>
                                  <a:gd name="T69" fmla="*/ 1 h 11"/>
                                  <a:gd name="T70" fmla="*/ 12 w 12"/>
                                  <a:gd name="T71" fmla="*/ 1 h 11"/>
                                  <a:gd name="T72" fmla="*/ 12 w 12"/>
                                  <a:gd name="T73" fmla="*/ 1 h 11"/>
                                  <a:gd name="T74" fmla="*/ 12 w 12"/>
                                  <a:gd name="T75" fmla="*/ 1 h 11"/>
                                  <a:gd name="T76" fmla="*/ 12 w 12"/>
                                  <a:gd name="T77" fmla="*/ 1 h 11"/>
                                  <a:gd name="T78" fmla="*/ 12 w 12"/>
                                  <a:gd name="T79" fmla="*/ 2 h 11"/>
                                  <a:gd name="T80" fmla="*/ 12 w 12"/>
                                  <a:gd name="T81" fmla="*/ 2 h 11"/>
                                  <a:gd name="T82" fmla="*/ 12 w 12"/>
                                  <a:gd name="T83" fmla="*/ 2 h 11"/>
                                  <a:gd name="T84" fmla="*/ 11 w 12"/>
                                  <a:gd name="T85" fmla="*/ 9 h 11"/>
                                  <a:gd name="T86" fmla="*/ 11 w 12"/>
                                  <a:gd name="T87" fmla="*/ 9 h 11"/>
                                  <a:gd name="T88" fmla="*/ 11 w 12"/>
                                  <a:gd name="T89" fmla="*/ 9 h 11"/>
                                  <a:gd name="T90" fmla="*/ 11 w 12"/>
                                  <a:gd name="T91" fmla="*/ 10 h 11"/>
                                  <a:gd name="T92" fmla="*/ 11 w 12"/>
                                  <a:gd name="T93" fmla="*/ 10 h 11"/>
                                  <a:gd name="T94" fmla="*/ 11 w 12"/>
                                  <a:gd name="T95" fmla="*/ 10 h 11"/>
                                  <a:gd name="T96" fmla="*/ 11 w 12"/>
                                  <a:gd name="T97" fmla="*/ 11 h 11"/>
                                  <a:gd name="T98" fmla="*/ 11 w 12"/>
                                  <a:gd name="T99" fmla="*/ 11 h 11"/>
                                  <a:gd name="T100" fmla="*/ 11 w 12"/>
                                  <a:gd name="T101" fmla="*/ 11 h 11"/>
                                  <a:gd name="T102" fmla="*/ 10 w 12"/>
                                  <a:gd name="T103" fmla="*/ 11 h 11"/>
                                  <a:gd name="T104" fmla="*/ 10 w 12"/>
                                  <a:gd name="T105" fmla="*/ 11 h 11"/>
                                  <a:gd name="T106" fmla="*/ 10 w 12"/>
                                  <a:gd name="T107" fmla="*/ 11 h 11"/>
                                  <a:gd name="T108" fmla="*/ 9 w 12"/>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9" y="11"/>
                                    </a:move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3"/>
                                    </a:lnTo>
                                    <a:lnTo>
                                      <a:pt x="11" y="9"/>
                                    </a:lnTo>
                                    <a:lnTo>
                                      <a:pt x="11" y="9"/>
                                    </a:lnTo>
                                    <a:lnTo>
                                      <a:pt x="11" y="9"/>
                                    </a:lnTo>
                                    <a:lnTo>
                                      <a:pt x="11" y="9"/>
                                    </a:lnTo>
                                    <a:lnTo>
                                      <a:pt x="11" y="9"/>
                                    </a:lnTo>
                                    <a:lnTo>
                                      <a:pt x="11" y="9"/>
                                    </a:lnTo>
                                    <a:lnTo>
                                      <a:pt x="11" y="9"/>
                                    </a:ln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45" name="Freeform 5045"/>
                            <wps:cNvSpPr>
                              <a:spLocks/>
                            </wps:cNvSpPr>
                            <wps:spPr bwMode="auto">
                              <a:xfrm>
                                <a:off x="746" y="125"/>
                                <a:ext cx="12" cy="11"/>
                              </a:xfrm>
                              <a:custGeom>
                                <a:avLst/>
                                <a:gdLst>
                                  <a:gd name="T0" fmla="*/ 3 w 12"/>
                                  <a:gd name="T1" fmla="*/ 11 h 11"/>
                                  <a:gd name="T2" fmla="*/ 3 w 12"/>
                                  <a:gd name="T3" fmla="*/ 11 h 11"/>
                                  <a:gd name="T4" fmla="*/ 2 w 12"/>
                                  <a:gd name="T5" fmla="*/ 11 h 11"/>
                                  <a:gd name="T6" fmla="*/ 2 w 12"/>
                                  <a:gd name="T7" fmla="*/ 11 h 11"/>
                                  <a:gd name="T8" fmla="*/ 2 w 12"/>
                                  <a:gd name="T9" fmla="*/ 11 h 11"/>
                                  <a:gd name="T10" fmla="*/ 2 w 12"/>
                                  <a:gd name="T11" fmla="*/ 11 h 11"/>
                                  <a:gd name="T12" fmla="*/ 1 w 12"/>
                                  <a:gd name="T13" fmla="*/ 10 h 11"/>
                                  <a:gd name="T14" fmla="*/ 1 w 12"/>
                                  <a:gd name="T15" fmla="*/ 10 h 11"/>
                                  <a:gd name="T16" fmla="*/ 1 w 12"/>
                                  <a:gd name="T17" fmla="*/ 10 h 11"/>
                                  <a:gd name="T18" fmla="*/ 1 w 12"/>
                                  <a:gd name="T19" fmla="*/ 10 h 11"/>
                                  <a:gd name="T20" fmla="*/ 1 w 12"/>
                                  <a:gd name="T21" fmla="*/ 9 h 11"/>
                                  <a:gd name="T22" fmla="*/ 1 w 12"/>
                                  <a:gd name="T23" fmla="*/ 9 h 11"/>
                                  <a:gd name="T24" fmla="*/ 0 w 12"/>
                                  <a:gd name="T25" fmla="*/ 3 h 11"/>
                                  <a:gd name="T26" fmla="*/ 0 w 12"/>
                                  <a:gd name="T27" fmla="*/ 2 h 11"/>
                                  <a:gd name="T28" fmla="*/ 0 w 12"/>
                                  <a:gd name="T29" fmla="*/ 2 h 11"/>
                                  <a:gd name="T30" fmla="*/ 0 w 12"/>
                                  <a:gd name="T31" fmla="*/ 2 h 11"/>
                                  <a:gd name="T32" fmla="*/ 0 w 12"/>
                                  <a:gd name="T33" fmla="*/ 2 h 11"/>
                                  <a:gd name="T34" fmla="*/ 0 w 12"/>
                                  <a:gd name="T35" fmla="*/ 1 h 11"/>
                                  <a:gd name="T36" fmla="*/ 0 w 12"/>
                                  <a:gd name="T37" fmla="*/ 1 h 11"/>
                                  <a:gd name="T38" fmla="*/ 1 w 12"/>
                                  <a:gd name="T39" fmla="*/ 1 h 11"/>
                                  <a:gd name="T40" fmla="*/ 1 w 12"/>
                                  <a:gd name="T41" fmla="*/ 1 h 11"/>
                                  <a:gd name="T42" fmla="*/ 1 w 12"/>
                                  <a:gd name="T43" fmla="*/ 1 h 11"/>
                                  <a:gd name="T44" fmla="*/ 1 w 12"/>
                                  <a:gd name="T45" fmla="*/ 0 h 11"/>
                                  <a:gd name="T46" fmla="*/ 2 w 12"/>
                                  <a:gd name="T47" fmla="*/ 0 h 11"/>
                                  <a:gd name="T48" fmla="*/ 2 w 12"/>
                                  <a:gd name="T49" fmla="*/ 0 h 11"/>
                                  <a:gd name="T50" fmla="*/ 2 w 12"/>
                                  <a:gd name="T51" fmla="*/ 0 h 11"/>
                                  <a:gd name="T52" fmla="*/ 3 w 12"/>
                                  <a:gd name="T53" fmla="*/ 0 h 11"/>
                                  <a:gd name="T54" fmla="*/ 9 w 12"/>
                                  <a:gd name="T55" fmla="*/ 0 h 11"/>
                                  <a:gd name="T56" fmla="*/ 10 w 12"/>
                                  <a:gd name="T57" fmla="*/ 0 h 11"/>
                                  <a:gd name="T58" fmla="*/ 10 w 12"/>
                                  <a:gd name="T59" fmla="*/ 0 h 11"/>
                                  <a:gd name="T60" fmla="*/ 10 w 12"/>
                                  <a:gd name="T61" fmla="*/ 0 h 11"/>
                                  <a:gd name="T62" fmla="*/ 11 w 12"/>
                                  <a:gd name="T63" fmla="*/ 0 h 11"/>
                                  <a:gd name="T64" fmla="*/ 11 w 12"/>
                                  <a:gd name="T65" fmla="*/ 0 h 11"/>
                                  <a:gd name="T66" fmla="*/ 11 w 12"/>
                                  <a:gd name="T67" fmla="*/ 0 h 11"/>
                                  <a:gd name="T68" fmla="*/ 12 w 12"/>
                                  <a:gd name="T69" fmla="*/ 1 h 11"/>
                                  <a:gd name="T70" fmla="*/ 12 w 12"/>
                                  <a:gd name="T71" fmla="*/ 1 h 11"/>
                                  <a:gd name="T72" fmla="*/ 12 w 12"/>
                                  <a:gd name="T73" fmla="*/ 1 h 11"/>
                                  <a:gd name="T74" fmla="*/ 12 w 12"/>
                                  <a:gd name="T75" fmla="*/ 1 h 11"/>
                                  <a:gd name="T76" fmla="*/ 12 w 12"/>
                                  <a:gd name="T77" fmla="*/ 1 h 11"/>
                                  <a:gd name="T78" fmla="*/ 12 w 12"/>
                                  <a:gd name="T79" fmla="*/ 2 h 11"/>
                                  <a:gd name="T80" fmla="*/ 12 w 12"/>
                                  <a:gd name="T81" fmla="*/ 2 h 11"/>
                                  <a:gd name="T82" fmla="*/ 12 w 12"/>
                                  <a:gd name="T83" fmla="*/ 2 h 11"/>
                                  <a:gd name="T84" fmla="*/ 11 w 12"/>
                                  <a:gd name="T85" fmla="*/ 9 h 11"/>
                                  <a:gd name="T86" fmla="*/ 11 w 12"/>
                                  <a:gd name="T87" fmla="*/ 9 h 11"/>
                                  <a:gd name="T88" fmla="*/ 11 w 12"/>
                                  <a:gd name="T89" fmla="*/ 9 h 11"/>
                                  <a:gd name="T90" fmla="*/ 11 w 12"/>
                                  <a:gd name="T91" fmla="*/ 10 h 11"/>
                                  <a:gd name="T92" fmla="*/ 11 w 12"/>
                                  <a:gd name="T93" fmla="*/ 10 h 11"/>
                                  <a:gd name="T94" fmla="*/ 11 w 12"/>
                                  <a:gd name="T95" fmla="*/ 10 h 11"/>
                                  <a:gd name="T96" fmla="*/ 11 w 12"/>
                                  <a:gd name="T97" fmla="*/ 11 h 11"/>
                                  <a:gd name="T98" fmla="*/ 11 w 12"/>
                                  <a:gd name="T99" fmla="*/ 11 h 11"/>
                                  <a:gd name="T100" fmla="*/ 11 w 12"/>
                                  <a:gd name="T101" fmla="*/ 11 h 11"/>
                                  <a:gd name="T102" fmla="*/ 10 w 12"/>
                                  <a:gd name="T103" fmla="*/ 11 h 11"/>
                                  <a:gd name="T104" fmla="*/ 10 w 12"/>
                                  <a:gd name="T105" fmla="*/ 11 h 11"/>
                                  <a:gd name="T106" fmla="*/ 10 w 12"/>
                                  <a:gd name="T107" fmla="*/ 11 h 11"/>
                                  <a:gd name="T108" fmla="*/ 9 w 12"/>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9" y="11"/>
                                    </a:move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1"/>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2"/>
                                    </a:lnTo>
                                    <a:lnTo>
                                      <a:pt x="12" y="3"/>
                                    </a:lnTo>
                                    <a:lnTo>
                                      <a:pt x="11" y="9"/>
                                    </a:lnTo>
                                    <a:lnTo>
                                      <a:pt x="11" y="9"/>
                                    </a:lnTo>
                                    <a:lnTo>
                                      <a:pt x="11" y="9"/>
                                    </a:lnTo>
                                    <a:lnTo>
                                      <a:pt x="11" y="9"/>
                                    </a:lnTo>
                                    <a:lnTo>
                                      <a:pt x="11" y="9"/>
                                    </a:lnTo>
                                    <a:lnTo>
                                      <a:pt x="11" y="9"/>
                                    </a:lnTo>
                                    <a:lnTo>
                                      <a:pt x="11" y="9"/>
                                    </a:ln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46" name="Freeform 5046"/>
                            <wps:cNvSpPr>
                              <a:spLocks/>
                            </wps:cNvSpPr>
                            <wps:spPr bwMode="auto">
                              <a:xfrm>
                                <a:off x="747" y="136"/>
                                <a:ext cx="3" cy="2"/>
                              </a:xfrm>
                              <a:custGeom>
                                <a:avLst/>
                                <a:gdLst>
                                  <a:gd name="T0" fmla="*/ 1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2 w 3"/>
                                  <a:gd name="T21" fmla="*/ 0 h 2"/>
                                  <a:gd name="T22" fmla="*/ 2 w 3"/>
                                  <a:gd name="T23" fmla="*/ 0 h 2"/>
                                  <a:gd name="T24" fmla="*/ 2 w 3"/>
                                  <a:gd name="T25" fmla="*/ 0 h 2"/>
                                  <a:gd name="T26" fmla="*/ 2 w 3"/>
                                  <a:gd name="T27" fmla="*/ 0 h 2"/>
                                  <a:gd name="T28" fmla="*/ 2 w 3"/>
                                  <a:gd name="T29" fmla="*/ 0 h 2"/>
                                  <a:gd name="T30" fmla="*/ 2 w 3"/>
                                  <a:gd name="T31" fmla="*/ 0 h 2"/>
                                  <a:gd name="T32" fmla="*/ 2 w 3"/>
                                  <a:gd name="T33" fmla="*/ 0 h 2"/>
                                  <a:gd name="T34" fmla="*/ 2 w 3"/>
                                  <a:gd name="T35" fmla="*/ 0 h 2"/>
                                  <a:gd name="T36" fmla="*/ 2 w 3"/>
                                  <a:gd name="T37" fmla="*/ 0 h 2"/>
                                  <a:gd name="T38" fmla="*/ 2 w 3"/>
                                  <a:gd name="T39" fmla="*/ 0 h 2"/>
                                  <a:gd name="T40" fmla="*/ 2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1 w 3"/>
                                  <a:gd name="T71" fmla="*/ 0 h 2"/>
                                  <a:gd name="T72" fmla="*/ 1 w 3"/>
                                  <a:gd name="T73" fmla="*/ 0 h 2"/>
                                  <a:gd name="T74" fmla="*/ 0 w 3"/>
                                  <a:gd name="T75" fmla="*/ 2 h 2"/>
                                  <a:gd name="T76" fmla="*/ 1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1" y="2"/>
                                    </a:move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0" y="2"/>
                                    </a:lnTo>
                                    <a:lnTo>
                                      <a:pt x="1"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47" name="Freeform 5047"/>
                            <wps:cNvSpPr>
                              <a:spLocks/>
                            </wps:cNvSpPr>
                            <wps:spPr bwMode="auto">
                              <a:xfrm>
                                <a:off x="747" y="136"/>
                                <a:ext cx="3" cy="2"/>
                              </a:xfrm>
                              <a:custGeom>
                                <a:avLst/>
                                <a:gdLst>
                                  <a:gd name="T0" fmla="*/ 1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2 w 3"/>
                                  <a:gd name="T21" fmla="*/ 0 h 2"/>
                                  <a:gd name="T22" fmla="*/ 2 w 3"/>
                                  <a:gd name="T23" fmla="*/ 0 h 2"/>
                                  <a:gd name="T24" fmla="*/ 2 w 3"/>
                                  <a:gd name="T25" fmla="*/ 0 h 2"/>
                                  <a:gd name="T26" fmla="*/ 2 w 3"/>
                                  <a:gd name="T27" fmla="*/ 0 h 2"/>
                                  <a:gd name="T28" fmla="*/ 2 w 3"/>
                                  <a:gd name="T29" fmla="*/ 0 h 2"/>
                                  <a:gd name="T30" fmla="*/ 2 w 3"/>
                                  <a:gd name="T31" fmla="*/ 0 h 2"/>
                                  <a:gd name="T32" fmla="*/ 2 w 3"/>
                                  <a:gd name="T33" fmla="*/ 0 h 2"/>
                                  <a:gd name="T34" fmla="*/ 2 w 3"/>
                                  <a:gd name="T35" fmla="*/ 0 h 2"/>
                                  <a:gd name="T36" fmla="*/ 2 w 3"/>
                                  <a:gd name="T37" fmla="*/ 0 h 2"/>
                                  <a:gd name="T38" fmla="*/ 2 w 3"/>
                                  <a:gd name="T39" fmla="*/ 0 h 2"/>
                                  <a:gd name="T40" fmla="*/ 2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1 w 3"/>
                                  <a:gd name="T71" fmla="*/ 0 h 2"/>
                                  <a:gd name="T72" fmla="*/ 1 w 3"/>
                                  <a:gd name="T73" fmla="*/ 0 h 2"/>
                                  <a:gd name="T74" fmla="*/ 0 w 3"/>
                                  <a:gd name="T75" fmla="*/ 2 h 2"/>
                                  <a:gd name="T76" fmla="*/ 1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1" y="2"/>
                                    </a:move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1" y="0"/>
                                    </a:lnTo>
                                    <a:lnTo>
                                      <a:pt x="1" y="0"/>
                                    </a:lnTo>
                                    <a:lnTo>
                                      <a:pt x="0" y="2"/>
                                    </a:lnTo>
                                    <a:lnTo>
                                      <a:pt x="1"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48" name="Freeform 5048"/>
                            <wps:cNvSpPr>
                              <a:spLocks/>
                            </wps:cNvSpPr>
                            <wps:spPr bwMode="auto">
                              <a:xfrm>
                                <a:off x="755" y="136"/>
                                <a:ext cx="3" cy="2"/>
                              </a:xfrm>
                              <a:custGeom>
                                <a:avLst/>
                                <a:gdLst>
                                  <a:gd name="T0" fmla="*/ 1 w 3"/>
                                  <a:gd name="T1" fmla="*/ 2 h 2"/>
                                  <a:gd name="T2" fmla="*/ 0 w 3"/>
                                  <a:gd name="T3" fmla="*/ 0 h 2"/>
                                  <a:gd name="T4" fmla="*/ 1 w 3"/>
                                  <a:gd name="T5" fmla="*/ 0 h 2"/>
                                  <a:gd name="T6" fmla="*/ 3 w 3"/>
                                  <a:gd name="T7" fmla="*/ 2 h 2"/>
                                  <a:gd name="T8" fmla="*/ 1 w 3"/>
                                  <a:gd name="T9" fmla="*/ 2 h 2"/>
                                </a:gdLst>
                                <a:ahLst/>
                                <a:cxnLst>
                                  <a:cxn ang="0">
                                    <a:pos x="T0" y="T1"/>
                                  </a:cxn>
                                  <a:cxn ang="0">
                                    <a:pos x="T2" y="T3"/>
                                  </a:cxn>
                                  <a:cxn ang="0">
                                    <a:pos x="T4" y="T5"/>
                                  </a:cxn>
                                  <a:cxn ang="0">
                                    <a:pos x="T6" y="T7"/>
                                  </a:cxn>
                                  <a:cxn ang="0">
                                    <a:pos x="T8" y="T9"/>
                                  </a:cxn>
                                </a:cxnLst>
                                <a:rect l="0" t="0" r="r" b="b"/>
                                <a:pathLst>
                                  <a:path w="3" h="2">
                                    <a:moveTo>
                                      <a:pt x="1" y="2"/>
                                    </a:moveTo>
                                    <a:lnTo>
                                      <a:pt x="0" y="0"/>
                                    </a:lnTo>
                                    <a:lnTo>
                                      <a:pt x="1" y="0"/>
                                    </a:lnTo>
                                    <a:lnTo>
                                      <a:pt x="3" y="2"/>
                                    </a:lnTo>
                                    <a:lnTo>
                                      <a:pt x="1"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49" name="Freeform 5049"/>
                            <wps:cNvSpPr>
                              <a:spLocks/>
                            </wps:cNvSpPr>
                            <wps:spPr bwMode="auto">
                              <a:xfrm>
                                <a:off x="755" y="136"/>
                                <a:ext cx="3" cy="2"/>
                              </a:xfrm>
                              <a:custGeom>
                                <a:avLst/>
                                <a:gdLst>
                                  <a:gd name="T0" fmla="*/ 1 w 3"/>
                                  <a:gd name="T1" fmla="*/ 2 h 2"/>
                                  <a:gd name="T2" fmla="*/ 0 w 3"/>
                                  <a:gd name="T3" fmla="*/ 0 h 2"/>
                                  <a:gd name="T4" fmla="*/ 1 w 3"/>
                                  <a:gd name="T5" fmla="*/ 0 h 2"/>
                                  <a:gd name="T6" fmla="*/ 3 w 3"/>
                                  <a:gd name="T7" fmla="*/ 2 h 2"/>
                                  <a:gd name="T8" fmla="*/ 1 w 3"/>
                                  <a:gd name="T9" fmla="*/ 2 h 2"/>
                                </a:gdLst>
                                <a:ahLst/>
                                <a:cxnLst>
                                  <a:cxn ang="0">
                                    <a:pos x="T0" y="T1"/>
                                  </a:cxn>
                                  <a:cxn ang="0">
                                    <a:pos x="T2" y="T3"/>
                                  </a:cxn>
                                  <a:cxn ang="0">
                                    <a:pos x="T4" y="T5"/>
                                  </a:cxn>
                                  <a:cxn ang="0">
                                    <a:pos x="T6" y="T7"/>
                                  </a:cxn>
                                  <a:cxn ang="0">
                                    <a:pos x="T8" y="T9"/>
                                  </a:cxn>
                                </a:cxnLst>
                                <a:rect l="0" t="0" r="r" b="b"/>
                                <a:pathLst>
                                  <a:path w="3" h="2">
                                    <a:moveTo>
                                      <a:pt x="1" y="2"/>
                                    </a:moveTo>
                                    <a:lnTo>
                                      <a:pt x="0" y="0"/>
                                    </a:lnTo>
                                    <a:lnTo>
                                      <a:pt x="1" y="0"/>
                                    </a:lnTo>
                                    <a:lnTo>
                                      <a:pt x="3" y="2"/>
                                    </a:lnTo>
                                    <a:lnTo>
                                      <a:pt x="1"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50" name="Freeform 5050"/>
                            <wps:cNvSpPr>
                              <a:spLocks/>
                            </wps:cNvSpPr>
                            <wps:spPr bwMode="auto">
                              <a:xfrm>
                                <a:off x="752" y="136"/>
                                <a:ext cx="2" cy="1"/>
                              </a:xfrm>
                              <a:custGeom>
                                <a:avLst/>
                                <a:gdLst>
                                  <a:gd name="T0" fmla="*/ 0 w 2"/>
                                  <a:gd name="T1" fmla="*/ 0 h 1"/>
                                  <a:gd name="T2" fmla="*/ 0 w 2"/>
                                  <a:gd name="T3" fmla="*/ 1 h 1"/>
                                  <a:gd name="T4" fmla="*/ 2 w 2"/>
                                  <a:gd name="T5" fmla="*/ 1 h 1"/>
                                  <a:gd name="T6" fmla="*/ 1 w 2"/>
                                  <a:gd name="T7" fmla="*/ 0 h 1"/>
                                  <a:gd name="T8" fmla="*/ 0 w 2"/>
                                  <a:gd name="T9" fmla="*/ 0 h 1"/>
                                </a:gdLst>
                                <a:ahLst/>
                                <a:cxnLst>
                                  <a:cxn ang="0">
                                    <a:pos x="T0" y="T1"/>
                                  </a:cxn>
                                  <a:cxn ang="0">
                                    <a:pos x="T2" y="T3"/>
                                  </a:cxn>
                                  <a:cxn ang="0">
                                    <a:pos x="T4" y="T5"/>
                                  </a:cxn>
                                  <a:cxn ang="0">
                                    <a:pos x="T6" y="T7"/>
                                  </a:cxn>
                                  <a:cxn ang="0">
                                    <a:pos x="T8" y="T9"/>
                                  </a:cxn>
                                </a:cxnLst>
                                <a:rect l="0" t="0" r="r" b="b"/>
                                <a:pathLst>
                                  <a:path w="2" h="1">
                                    <a:moveTo>
                                      <a:pt x="0" y="0"/>
                                    </a:moveTo>
                                    <a:lnTo>
                                      <a:pt x="0" y="1"/>
                                    </a:lnTo>
                                    <a:lnTo>
                                      <a:pt x="2" y="1"/>
                                    </a:lnTo>
                                    <a:lnTo>
                                      <a:pt x="1" y="0"/>
                                    </a:lnTo>
                                    <a:lnTo>
                                      <a:pt x="0"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51" name="Freeform 5051"/>
                            <wps:cNvSpPr>
                              <a:spLocks/>
                            </wps:cNvSpPr>
                            <wps:spPr bwMode="auto">
                              <a:xfrm>
                                <a:off x="752" y="136"/>
                                <a:ext cx="2" cy="1"/>
                              </a:xfrm>
                              <a:custGeom>
                                <a:avLst/>
                                <a:gdLst>
                                  <a:gd name="T0" fmla="*/ 0 w 2"/>
                                  <a:gd name="T1" fmla="*/ 0 h 1"/>
                                  <a:gd name="T2" fmla="*/ 0 w 2"/>
                                  <a:gd name="T3" fmla="*/ 1 h 1"/>
                                  <a:gd name="T4" fmla="*/ 2 w 2"/>
                                  <a:gd name="T5" fmla="*/ 1 h 1"/>
                                  <a:gd name="T6" fmla="*/ 1 w 2"/>
                                  <a:gd name="T7" fmla="*/ 0 h 1"/>
                                  <a:gd name="T8" fmla="*/ 0 w 2"/>
                                  <a:gd name="T9" fmla="*/ 0 h 1"/>
                                </a:gdLst>
                                <a:ahLst/>
                                <a:cxnLst>
                                  <a:cxn ang="0">
                                    <a:pos x="T0" y="T1"/>
                                  </a:cxn>
                                  <a:cxn ang="0">
                                    <a:pos x="T2" y="T3"/>
                                  </a:cxn>
                                  <a:cxn ang="0">
                                    <a:pos x="T4" y="T5"/>
                                  </a:cxn>
                                  <a:cxn ang="0">
                                    <a:pos x="T6" y="T7"/>
                                  </a:cxn>
                                  <a:cxn ang="0">
                                    <a:pos x="T8" y="T9"/>
                                  </a:cxn>
                                </a:cxnLst>
                                <a:rect l="0" t="0" r="r" b="b"/>
                                <a:pathLst>
                                  <a:path w="2" h="1">
                                    <a:moveTo>
                                      <a:pt x="0" y="0"/>
                                    </a:moveTo>
                                    <a:lnTo>
                                      <a:pt x="0" y="1"/>
                                    </a:lnTo>
                                    <a:lnTo>
                                      <a:pt x="2" y="1"/>
                                    </a:lnTo>
                                    <a:lnTo>
                                      <a:pt x="1" y="0"/>
                                    </a:lnTo>
                                    <a:lnTo>
                                      <a:pt x="0"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52" name="Freeform 5052"/>
                            <wps:cNvSpPr>
                              <a:spLocks/>
                            </wps:cNvSpPr>
                            <wps:spPr bwMode="auto">
                              <a:xfrm>
                                <a:off x="750" y="135"/>
                                <a:ext cx="2" cy="2"/>
                              </a:xfrm>
                              <a:custGeom>
                                <a:avLst/>
                                <a:gdLst>
                                  <a:gd name="T0" fmla="*/ 2 w 2"/>
                                  <a:gd name="T1" fmla="*/ 1 h 2"/>
                                  <a:gd name="T2" fmla="*/ 2 w 2"/>
                                  <a:gd name="T3" fmla="*/ 2 h 2"/>
                                  <a:gd name="T4" fmla="*/ 0 w 2"/>
                                  <a:gd name="T5" fmla="*/ 2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0 h 2"/>
                                  <a:gd name="T28" fmla="*/ 1 w 2"/>
                                  <a:gd name="T29" fmla="*/ 0 h 2"/>
                                  <a:gd name="T30" fmla="*/ 1 w 2"/>
                                  <a:gd name="T31" fmla="*/ 0 h 2"/>
                                  <a:gd name="T32" fmla="*/ 1 w 2"/>
                                  <a:gd name="T33" fmla="*/ 0 h 2"/>
                                  <a:gd name="T34" fmla="*/ 1 w 2"/>
                                  <a:gd name="T35" fmla="*/ 0 h 2"/>
                                  <a:gd name="T36" fmla="*/ 1 w 2"/>
                                  <a:gd name="T37" fmla="*/ 0 h 2"/>
                                  <a:gd name="T38" fmla="*/ 1 w 2"/>
                                  <a:gd name="T39" fmla="*/ 0 h 2"/>
                                  <a:gd name="T40" fmla="*/ 1 w 2"/>
                                  <a:gd name="T41" fmla="*/ 0 h 2"/>
                                  <a:gd name="T42" fmla="*/ 1 w 2"/>
                                  <a:gd name="T43" fmla="*/ 0 h 2"/>
                                  <a:gd name="T44" fmla="*/ 1 w 2"/>
                                  <a:gd name="T45" fmla="*/ 0 h 2"/>
                                  <a:gd name="T46" fmla="*/ 1 w 2"/>
                                  <a:gd name="T47" fmla="*/ 0 h 2"/>
                                  <a:gd name="T48" fmla="*/ 1 w 2"/>
                                  <a:gd name="T49" fmla="*/ 0 h 2"/>
                                  <a:gd name="T50" fmla="*/ 2 w 2"/>
                                  <a:gd name="T51" fmla="*/ 0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 name="T66" fmla="*/ 2 w 2"/>
                                  <a:gd name="T67" fmla="*/ 1 h 2"/>
                                  <a:gd name="T68" fmla="*/ 2 w 2"/>
                                  <a:gd name="T69" fmla="*/ 1 h 2"/>
                                  <a:gd name="T70" fmla="*/ 2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2" y="1"/>
                                    </a:moveTo>
                                    <a:lnTo>
                                      <a:pt x="2" y="2"/>
                                    </a:lnTo>
                                    <a:lnTo>
                                      <a:pt x="0" y="2"/>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1"/>
                                    </a:lnTo>
                                    <a:lnTo>
                                      <a:pt x="2" y="1"/>
                                    </a:lnTo>
                                    <a:lnTo>
                                      <a:pt x="2" y="1"/>
                                    </a:lnTo>
                                    <a:lnTo>
                                      <a:pt x="2" y="1"/>
                                    </a:lnTo>
                                    <a:lnTo>
                                      <a:pt x="2" y="1"/>
                                    </a:lnTo>
                                    <a:lnTo>
                                      <a:pt x="2" y="1"/>
                                    </a:lnTo>
                                    <a:lnTo>
                                      <a:pt x="2"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53" name="Freeform 5053"/>
                            <wps:cNvSpPr>
                              <a:spLocks/>
                            </wps:cNvSpPr>
                            <wps:spPr bwMode="auto">
                              <a:xfrm>
                                <a:off x="750" y="135"/>
                                <a:ext cx="2" cy="2"/>
                              </a:xfrm>
                              <a:custGeom>
                                <a:avLst/>
                                <a:gdLst>
                                  <a:gd name="T0" fmla="*/ 2 w 2"/>
                                  <a:gd name="T1" fmla="*/ 1 h 2"/>
                                  <a:gd name="T2" fmla="*/ 2 w 2"/>
                                  <a:gd name="T3" fmla="*/ 2 h 2"/>
                                  <a:gd name="T4" fmla="*/ 0 w 2"/>
                                  <a:gd name="T5" fmla="*/ 2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0 h 2"/>
                                  <a:gd name="T28" fmla="*/ 1 w 2"/>
                                  <a:gd name="T29" fmla="*/ 0 h 2"/>
                                  <a:gd name="T30" fmla="*/ 1 w 2"/>
                                  <a:gd name="T31" fmla="*/ 0 h 2"/>
                                  <a:gd name="T32" fmla="*/ 1 w 2"/>
                                  <a:gd name="T33" fmla="*/ 0 h 2"/>
                                  <a:gd name="T34" fmla="*/ 1 w 2"/>
                                  <a:gd name="T35" fmla="*/ 0 h 2"/>
                                  <a:gd name="T36" fmla="*/ 1 w 2"/>
                                  <a:gd name="T37" fmla="*/ 0 h 2"/>
                                  <a:gd name="T38" fmla="*/ 1 w 2"/>
                                  <a:gd name="T39" fmla="*/ 0 h 2"/>
                                  <a:gd name="T40" fmla="*/ 1 w 2"/>
                                  <a:gd name="T41" fmla="*/ 0 h 2"/>
                                  <a:gd name="T42" fmla="*/ 1 w 2"/>
                                  <a:gd name="T43" fmla="*/ 0 h 2"/>
                                  <a:gd name="T44" fmla="*/ 1 w 2"/>
                                  <a:gd name="T45" fmla="*/ 0 h 2"/>
                                  <a:gd name="T46" fmla="*/ 1 w 2"/>
                                  <a:gd name="T47" fmla="*/ 0 h 2"/>
                                  <a:gd name="T48" fmla="*/ 1 w 2"/>
                                  <a:gd name="T49" fmla="*/ 0 h 2"/>
                                  <a:gd name="T50" fmla="*/ 2 w 2"/>
                                  <a:gd name="T51" fmla="*/ 0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 name="T66" fmla="*/ 2 w 2"/>
                                  <a:gd name="T67" fmla="*/ 1 h 2"/>
                                  <a:gd name="T68" fmla="*/ 2 w 2"/>
                                  <a:gd name="T69" fmla="*/ 1 h 2"/>
                                  <a:gd name="T70" fmla="*/ 2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2" y="1"/>
                                    </a:moveTo>
                                    <a:lnTo>
                                      <a:pt x="2" y="2"/>
                                    </a:lnTo>
                                    <a:lnTo>
                                      <a:pt x="0" y="2"/>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1"/>
                                    </a:lnTo>
                                    <a:lnTo>
                                      <a:pt x="2" y="1"/>
                                    </a:lnTo>
                                    <a:lnTo>
                                      <a:pt x="2" y="1"/>
                                    </a:lnTo>
                                    <a:lnTo>
                                      <a:pt x="2" y="1"/>
                                    </a:lnTo>
                                    <a:lnTo>
                                      <a:pt x="2" y="1"/>
                                    </a:lnTo>
                                    <a:lnTo>
                                      <a:pt x="2" y="1"/>
                                    </a:lnTo>
                                    <a:lnTo>
                                      <a:pt x="2"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54" name="Freeform 5054"/>
                            <wps:cNvSpPr>
                              <a:spLocks/>
                            </wps:cNvSpPr>
                            <wps:spPr bwMode="auto">
                              <a:xfrm>
                                <a:off x="745" y="136"/>
                                <a:ext cx="14" cy="3"/>
                              </a:xfrm>
                              <a:custGeom>
                                <a:avLst/>
                                <a:gdLst>
                                  <a:gd name="T0" fmla="*/ 13 w 14"/>
                                  <a:gd name="T1" fmla="*/ 2 h 3"/>
                                  <a:gd name="T2" fmla="*/ 13 w 14"/>
                                  <a:gd name="T3" fmla="*/ 2 h 3"/>
                                  <a:gd name="T4" fmla="*/ 14 w 14"/>
                                  <a:gd name="T5" fmla="*/ 2 h 3"/>
                                  <a:gd name="T6" fmla="*/ 14 w 14"/>
                                  <a:gd name="T7" fmla="*/ 1 h 3"/>
                                  <a:gd name="T8" fmla="*/ 14 w 14"/>
                                  <a:gd name="T9" fmla="*/ 1 h 3"/>
                                  <a:gd name="T10" fmla="*/ 14 w 14"/>
                                  <a:gd name="T11" fmla="*/ 1 h 3"/>
                                  <a:gd name="T12" fmla="*/ 13 w 14"/>
                                  <a:gd name="T13" fmla="*/ 1 h 3"/>
                                  <a:gd name="T14" fmla="*/ 13 w 14"/>
                                  <a:gd name="T15" fmla="*/ 0 h 3"/>
                                  <a:gd name="T16" fmla="*/ 13 w 14"/>
                                  <a:gd name="T17" fmla="*/ 0 h 3"/>
                                  <a:gd name="T18" fmla="*/ 12 w 14"/>
                                  <a:gd name="T19" fmla="*/ 0 h 3"/>
                                  <a:gd name="T20" fmla="*/ 11 w 14"/>
                                  <a:gd name="T21" fmla="*/ 0 h 3"/>
                                  <a:gd name="T22" fmla="*/ 11 w 14"/>
                                  <a:gd name="T23" fmla="*/ 0 h 3"/>
                                  <a:gd name="T24" fmla="*/ 10 w 14"/>
                                  <a:gd name="T25" fmla="*/ 0 h 3"/>
                                  <a:gd name="T26" fmla="*/ 9 w 14"/>
                                  <a:gd name="T27" fmla="*/ 1 h 3"/>
                                  <a:gd name="T28" fmla="*/ 9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0 h 3"/>
                                  <a:gd name="T42" fmla="*/ 4 w 14"/>
                                  <a:gd name="T43" fmla="*/ 0 h 3"/>
                                  <a:gd name="T44" fmla="*/ 3 w 14"/>
                                  <a:gd name="T45" fmla="*/ 0 h 3"/>
                                  <a:gd name="T46" fmla="*/ 2 w 14"/>
                                  <a:gd name="T47" fmla="*/ 0 h 3"/>
                                  <a:gd name="T48" fmla="*/ 2 w 14"/>
                                  <a:gd name="T49" fmla="*/ 0 h 3"/>
                                  <a:gd name="T50" fmla="*/ 1 w 14"/>
                                  <a:gd name="T51" fmla="*/ 0 h 3"/>
                                  <a:gd name="T52" fmla="*/ 1 w 14"/>
                                  <a:gd name="T53" fmla="*/ 1 h 3"/>
                                  <a:gd name="T54" fmla="*/ 0 w 14"/>
                                  <a:gd name="T55" fmla="*/ 1 h 3"/>
                                  <a:gd name="T56" fmla="*/ 0 w 14"/>
                                  <a:gd name="T57" fmla="*/ 1 h 3"/>
                                  <a:gd name="T58" fmla="*/ 0 w 14"/>
                                  <a:gd name="T59" fmla="*/ 1 h 3"/>
                                  <a:gd name="T60" fmla="*/ 1 w 14"/>
                                  <a:gd name="T61" fmla="*/ 2 h 3"/>
                                  <a:gd name="T62" fmla="*/ 1 w 14"/>
                                  <a:gd name="T63" fmla="*/ 2 h 3"/>
                                  <a:gd name="T64" fmla="*/ 1 w 14"/>
                                  <a:gd name="T65" fmla="*/ 2 h 3"/>
                                  <a:gd name="T66" fmla="*/ 2 w 14"/>
                                  <a:gd name="T67" fmla="*/ 2 h 3"/>
                                  <a:gd name="T68" fmla="*/ 3 w 14"/>
                                  <a:gd name="T69" fmla="*/ 2 h 3"/>
                                  <a:gd name="T70" fmla="*/ 3 w 14"/>
                                  <a:gd name="T71" fmla="*/ 2 h 3"/>
                                  <a:gd name="T72" fmla="*/ 4 w 14"/>
                                  <a:gd name="T73" fmla="*/ 2 h 3"/>
                                  <a:gd name="T74" fmla="*/ 5 w 14"/>
                                  <a:gd name="T75" fmla="*/ 2 h 3"/>
                                  <a:gd name="T76" fmla="*/ 6 w 14"/>
                                  <a:gd name="T77" fmla="*/ 2 h 3"/>
                                  <a:gd name="T78" fmla="*/ 6 w 14"/>
                                  <a:gd name="T79" fmla="*/ 2 h 3"/>
                                  <a:gd name="T80" fmla="*/ 7 w 14"/>
                                  <a:gd name="T81" fmla="*/ 3 h 3"/>
                                  <a:gd name="T82" fmla="*/ 8 w 14"/>
                                  <a:gd name="T83" fmla="*/ 3 h 3"/>
                                  <a:gd name="T84" fmla="*/ 8 w 14"/>
                                  <a:gd name="T85" fmla="*/ 2 h 3"/>
                                  <a:gd name="T86" fmla="*/ 9 w 14"/>
                                  <a:gd name="T87" fmla="*/ 2 h 3"/>
                                  <a:gd name="T88" fmla="*/ 10 w 14"/>
                                  <a:gd name="T89" fmla="*/ 2 h 3"/>
                                  <a:gd name="T90" fmla="*/ 10 w 14"/>
                                  <a:gd name="T91" fmla="*/ 2 h 3"/>
                                  <a:gd name="T92" fmla="*/ 11 w 14"/>
                                  <a:gd name="T93" fmla="*/ 2 h 3"/>
                                  <a:gd name="T94" fmla="*/ 12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3" y="2"/>
                                    </a:moveTo>
                                    <a:lnTo>
                                      <a:pt x="13" y="2"/>
                                    </a:lnTo>
                                    <a:lnTo>
                                      <a:pt x="13" y="2"/>
                                    </a:lnTo>
                                    <a:lnTo>
                                      <a:pt x="13" y="2"/>
                                    </a:lnTo>
                                    <a:lnTo>
                                      <a:pt x="13" y="2"/>
                                    </a:lnTo>
                                    <a:lnTo>
                                      <a:pt x="14" y="2"/>
                                    </a:lnTo>
                                    <a:lnTo>
                                      <a:pt x="14" y="2"/>
                                    </a:lnTo>
                                    <a:lnTo>
                                      <a:pt x="14" y="1"/>
                                    </a:lnTo>
                                    <a:lnTo>
                                      <a:pt x="14" y="1"/>
                                    </a:lnTo>
                                    <a:lnTo>
                                      <a:pt x="14" y="1"/>
                                    </a:lnTo>
                                    <a:lnTo>
                                      <a:pt x="14" y="1"/>
                                    </a:lnTo>
                                    <a:lnTo>
                                      <a:pt x="14" y="1"/>
                                    </a:lnTo>
                                    <a:lnTo>
                                      <a:pt x="14" y="1"/>
                                    </a:lnTo>
                                    <a:lnTo>
                                      <a:pt x="13" y="1"/>
                                    </a:lnTo>
                                    <a:lnTo>
                                      <a:pt x="13" y="0"/>
                                    </a:lnTo>
                                    <a:lnTo>
                                      <a:pt x="13" y="0"/>
                                    </a:lnTo>
                                    <a:lnTo>
                                      <a:pt x="13" y="0"/>
                                    </a:lnTo>
                                    <a:lnTo>
                                      <a:pt x="13" y="0"/>
                                    </a:lnTo>
                                    <a:lnTo>
                                      <a:pt x="12" y="0"/>
                                    </a:lnTo>
                                    <a:lnTo>
                                      <a:pt x="12" y="0"/>
                                    </a:lnTo>
                                    <a:lnTo>
                                      <a:pt x="12" y="0"/>
                                    </a:lnTo>
                                    <a:lnTo>
                                      <a:pt x="11" y="0"/>
                                    </a:lnTo>
                                    <a:lnTo>
                                      <a:pt x="11" y="0"/>
                                    </a:lnTo>
                                    <a:lnTo>
                                      <a:pt x="11" y="0"/>
                                    </a:lnTo>
                                    <a:lnTo>
                                      <a:pt x="10" y="0"/>
                                    </a:lnTo>
                                    <a:lnTo>
                                      <a:pt x="10" y="0"/>
                                    </a:lnTo>
                                    <a:lnTo>
                                      <a:pt x="10" y="0"/>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0"/>
                                    </a:lnTo>
                                    <a:lnTo>
                                      <a:pt x="4" y="0"/>
                                    </a:lnTo>
                                    <a:lnTo>
                                      <a:pt x="4" y="0"/>
                                    </a:lnTo>
                                    <a:lnTo>
                                      <a:pt x="4" y="0"/>
                                    </a:lnTo>
                                    <a:lnTo>
                                      <a:pt x="3" y="0"/>
                                    </a:lnTo>
                                    <a:lnTo>
                                      <a:pt x="3" y="0"/>
                                    </a:lnTo>
                                    <a:lnTo>
                                      <a:pt x="3" y="0"/>
                                    </a:lnTo>
                                    <a:lnTo>
                                      <a:pt x="2" y="0"/>
                                    </a:lnTo>
                                    <a:lnTo>
                                      <a:pt x="2" y="0"/>
                                    </a:lnTo>
                                    <a:lnTo>
                                      <a:pt x="2" y="0"/>
                                    </a:lnTo>
                                    <a:lnTo>
                                      <a:pt x="1" y="0"/>
                                    </a:lnTo>
                                    <a:lnTo>
                                      <a:pt x="1" y="0"/>
                                    </a:lnTo>
                                    <a:lnTo>
                                      <a:pt x="1" y="0"/>
                                    </a:lnTo>
                                    <a:lnTo>
                                      <a:pt x="1" y="1"/>
                                    </a:lnTo>
                                    <a:lnTo>
                                      <a:pt x="1" y="1"/>
                                    </a:lnTo>
                                    <a:lnTo>
                                      <a:pt x="0" y="1"/>
                                    </a:lnTo>
                                    <a:lnTo>
                                      <a:pt x="0" y="1"/>
                                    </a:lnTo>
                                    <a:lnTo>
                                      <a:pt x="0" y="1"/>
                                    </a:lnTo>
                                    <a:lnTo>
                                      <a:pt x="0" y="1"/>
                                    </a:lnTo>
                                    <a:lnTo>
                                      <a:pt x="0" y="1"/>
                                    </a:lnTo>
                                    <a:lnTo>
                                      <a:pt x="0" y="2"/>
                                    </a:lnTo>
                                    <a:lnTo>
                                      <a:pt x="1"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2"/>
                                    </a:lnTo>
                                    <a:lnTo>
                                      <a:pt x="6" y="2"/>
                                    </a:lnTo>
                                    <a:lnTo>
                                      <a:pt x="6" y="2"/>
                                    </a:lnTo>
                                    <a:lnTo>
                                      <a:pt x="6" y="2"/>
                                    </a:lnTo>
                                    <a:lnTo>
                                      <a:pt x="7" y="2"/>
                                    </a:lnTo>
                                    <a:lnTo>
                                      <a:pt x="7" y="3"/>
                                    </a:lnTo>
                                    <a:lnTo>
                                      <a:pt x="7" y="3"/>
                                    </a:lnTo>
                                    <a:lnTo>
                                      <a:pt x="8" y="3"/>
                                    </a:lnTo>
                                    <a:lnTo>
                                      <a:pt x="8" y="2"/>
                                    </a:lnTo>
                                    <a:lnTo>
                                      <a:pt x="8" y="2"/>
                                    </a:lnTo>
                                    <a:lnTo>
                                      <a:pt x="9" y="2"/>
                                    </a:lnTo>
                                    <a:lnTo>
                                      <a:pt x="9" y="2"/>
                                    </a:lnTo>
                                    <a:lnTo>
                                      <a:pt x="9" y="2"/>
                                    </a:lnTo>
                                    <a:lnTo>
                                      <a:pt x="10" y="2"/>
                                    </a:lnTo>
                                    <a:lnTo>
                                      <a:pt x="10" y="2"/>
                                    </a:lnTo>
                                    <a:lnTo>
                                      <a:pt x="10" y="2"/>
                                    </a:lnTo>
                                    <a:lnTo>
                                      <a:pt x="11" y="2"/>
                                    </a:lnTo>
                                    <a:lnTo>
                                      <a:pt x="11" y="2"/>
                                    </a:lnTo>
                                    <a:lnTo>
                                      <a:pt x="11" y="2"/>
                                    </a:lnTo>
                                    <a:lnTo>
                                      <a:pt x="12" y="2"/>
                                    </a:lnTo>
                                    <a:lnTo>
                                      <a:pt x="12" y="2"/>
                                    </a:lnTo>
                                    <a:lnTo>
                                      <a:pt x="12" y="2"/>
                                    </a:lnTo>
                                    <a:lnTo>
                                      <a:pt x="13"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55" name="Freeform 5055"/>
                            <wps:cNvSpPr>
                              <a:spLocks/>
                            </wps:cNvSpPr>
                            <wps:spPr bwMode="auto">
                              <a:xfrm>
                                <a:off x="745" y="136"/>
                                <a:ext cx="14" cy="3"/>
                              </a:xfrm>
                              <a:custGeom>
                                <a:avLst/>
                                <a:gdLst>
                                  <a:gd name="T0" fmla="*/ 13 w 14"/>
                                  <a:gd name="T1" fmla="*/ 2 h 3"/>
                                  <a:gd name="T2" fmla="*/ 13 w 14"/>
                                  <a:gd name="T3" fmla="*/ 2 h 3"/>
                                  <a:gd name="T4" fmla="*/ 14 w 14"/>
                                  <a:gd name="T5" fmla="*/ 2 h 3"/>
                                  <a:gd name="T6" fmla="*/ 14 w 14"/>
                                  <a:gd name="T7" fmla="*/ 1 h 3"/>
                                  <a:gd name="T8" fmla="*/ 14 w 14"/>
                                  <a:gd name="T9" fmla="*/ 1 h 3"/>
                                  <a:gd name="T10" fmla="*/ 14 w 14"/>
                                  <a:gd name="T11" fmla="*/ 1 h 3"/>
                                  <a:gd name="T12" fmla="*/ 13 w 14"/>
                                  <a:gd name="T13" fmla="*/ 1 h 3"/>
                                  <a:gd name="T14" fmla="*/ 13 w 14"/>
                                  <a:gd name="T15" fmla="*/ 0 h 3"/>
                                  <a:gd name="T16" fmla="*/ 13 w 14"/>
                                  <a:gd name="T17" fmla="*/ 0 h 3"/>
                                  <a:gd name="T18" fmla="*/ 12 w 14"/>
                                  <a:gd name="T19" fmla="*/ 0 h 3"/>
                                  <a:gd name="T20" fmla="*/ 11 w 14"/>
                                  <a:gd name="T21" fmla="*/ 0 h 3"/>
                                  <a:gd name="T22" fmla="*/ 11 w 14"/>
                                  <a:gd name="T23" fmla="*/ 0 h 3"/>
                                  <a:gd name="T24" fmla="*/ 10 w 14"/>
                                  <a:gd name="T25" fmla="*/ 0 h 3"/>
                                  <a:gd name="T26" fmla="*/ 9 w 14"/>
                                  <a:gd name="T27" fmla="*/ 1 h 3"/>
                                  <a:gd name="T28" fmla="*/ 9 w 14"/>
                                  <a:gd name="T29" fmla="*/ 1 h 3"/>
                                  <a:gd name="T30" fmla="*/ 8 w 14"/>
                                  <a:gd name="T31" fmla="*/ 1 h 3"/>
                                  <a:gd name="T32" fmla="*/ 7 w 14"/>
                                  <a:gd name="T33" fmla="*/ 1 h 3"/>
                                  <a:gd name="T34" fmla="*/ 6 w 14"/>
                                  <a:gd name="T35" fmla="*/ 1 h 3"/>
                                  <a:gd name="T36" fmla="*/ 6 w 14"/>
                                  <a:gd name="T37" fmla="*/ 1 h 3"/>
                                  <a:gd name="T38" fmla="*/ 5 w 14"/>
                                  <a:gd name="T39" fmla="*/ 1 h 3"/>
                                  <a:gd name="T40" fmla="*/ 4 w 14"/>
                                  <a:gd name="T41" fmla="*/ 0 h 3"/>
                                  <a:gd name="T42" fmla="*/ 4 w 14"/>
                                  <a:gd name="T43" fmla="*/ 0 h 3"/>
                                  <a:gd name="T44" fmla="*/ 3 w 14"/>
                                  <a:gd name="T45" fmla="*/ 0 h 3"/>
                                  <a:gd name="T46" fmla="*/ 2 w 14"/>
                                  <a:gd name="T47" fmla="*/ 0 h 3"/>
                                  <a:gd name="T48" fmla="*/ 2 w 14"/>
                                  <a:gd name="T49" fmla="*/ 0 h 3"/>
                                  <a:gd name="T50" fmla="*/ 1 w 14"/>
                                  <a:gd name="T51" fmla="*/ 0 h 3"/>
                                  <a:gd name="T52" fmla="*/ 1 w 14"/>
                                  <a:gd name="T53" fmla="*/ 1 h 3"/>
                                  <a:gd name="T54" fmla="*/ 0 w 14"/>
                                  <a:gd name="T55" fmla="*/ 1 h 3"/>
                                  <a:gd name="T56" fmla="*/ 0 w 14"/>
                                  <a:gd name="T57" fmla="*/ 1 h 3"/>
                                  <a:gd name="T58" fmla="*/ 0 w 14"/>
                                  <a:gd name="T59" fmla="*/ 1 h 3"/>
                                  <a:gd name="T60" fmla="*/ 1 w 14"/>
                                  <a:gd name="T61" fmla="*/ 2 h 3"/>
                                  <a:gd name="T62" fmla="*/ 1 w 14"/>
                                  <a:gd name="T63" fmla="*/ 2 h 3"/>
                                  <a:gd name="T64" fmla="*/ 1 w 14"/>
                                  <a:gd name="T65" fmla="*/ 2 h 3"/>
                                  <a:gd name="T66" fmla="*/ 2 w 14"/>
                                  <a:gd name="T67" fmla="*/ 2 h 3"/>
                                  <a:gd name="T68" fmla="*/ 3 w 14"/>
                                  <a:gd name="T69" fmla="*/ 2 h 3"/>
                                  <a:gd name="T70" fmla="*/ 3 w 14"/>
                                  <a:gd name="T71" fmla="*/ 2 h 3"/>
                                  <a:gd name="T72" fmla="*/ 4 w 14"/>
                                  <a:gd name="T73" fmla="*/ 2 h 3"/>
                                  <a:gd name="T74" fmla="*/ 5 w 14"/>
                                  <a:gd name="T75" fmla="*/ 2 h 3"/>
                                  <a:gd name="T76" fmla="*/ 6 w 14"/>
                                  <a:gd name="T77" fmla="*/ 2 h 3"/>
                                  <a:gd name="T78" fmla="*/ 6 w 14"/>
                                  <a:gd name="T79" fmla="*/ 2 h 3"/>
                                  <a:gd name="T80" fmla="*/ 7 w 14"/>
                                  <a:gd name="T81" fmla="*/ 3 h 3"/>
                                  <a:gd name="T82" fmla="*/ 8 w 14"/>
                                  <a:gd name="T83" fmla="*/ 3 h 3"/>
                                  <a:gd name="T84" fmla="*/ 8 w 14"/>
                                  <a:gd name="T85" fmla="*/ 2 h 3"/>
                                  <a:gd name="T86" fmla="*/ 9 w 14"/>
                                  <a:gd name="T87" fmla="*/ 2 h 3"/>
                                  <a:gd name="T88" fmla="*/ 10 w 14"/>
                                  <a:gd name="T89" fmla="*/ 2 h 3"/>
                                  <a:gd name="T90" fmla="*/ 10 w 14"/>
                                  <a:gd name="T91" fmla="*/ 2 h 3"/>
                                  <a:gd name="T92" fmla="*/ 11 w 14"/>
                                  <a:gd name="T93" fmla="*/ 2 h 3"/>
                                  <a:gd name="T94" fmla="*/ 12 w 14"/>
                                  <a:gd name="T95" fmla="*/ 2 h 3"/>
                                  <a:gd name="T96" fmla="*/ 12 w 14"/>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13" y="2"/>
                                    </a:moveTo>
                                    <a:lnTo>
                                      <a:pt x="13" y="2"/>
                                    </a:lnTo>
                                    <a:lnTo>
                                      <a:pt x="13" y="2"/>
                                    </a:lnTo>
                                    <a:lnTo>
                                      <a:pt x="13" y="2"/>
                                    </a:lnTo>
                                    <a:lnTo>
                                      <a:pt x="13" y="2"/>
                                    </a:lnTo>
                                    <a:lnTo>
                                      <a:pt x="14" y="2"/>
                                    </a:lnTo>
                                    <a:lnTo>
                                      <a:pt x="14" y="2"/>
                                    </a:lnTo>
                                    <a:lnTo>
                                      <a:pt x="14" y="1"/>
                                    </a:lnTo>
                                    <a:lnTo>
                                      <a:pt x="14" y="1"/>
                                    </a:lnTo>
                                    <a:lnTo>
                                      <a:pt x="14" y="1"/>
                                    </a:lnTo>
                                    <a:lnTo>
                                      <a:pt x="14" y="1"/>
                                    </a:lnTo>
                                    <a:lnTo>
                                      <a:pt x="14" y="1"/>
                                    </a:lnTo>
                                    <a:lnTo>
                                      <a:pt x="14" y="1"/>
                                    </a:lnTo>
                                    <a:lnTo>
                                      <a:pt x="13" y="1"/>
                                    </a:lnTo>
                                    <a:lnTo>
                                      <a:pt x="13" y="0"/>
                                    </a:lnTo>
                                    <a:lnTo>
                                      <a:pt x="13" y="0"/>
                                    </a:lnTo>
                                    <a:lnTo>
                                      <a:pt x="13" y="0"/>
                                    </a:lnTo>
                                    <a:lnTo>
                                      <a:pt x="13" y="0"/>
                                    </a:lnTo>
                                    <a:lnTo>
                                      <a:pt x="12" y="0"/>
                                    </a:lnTo>
                                    <a:lnTo>
                                      <a:pt x="12" y="0"/>
                                    </a:lnTo>
                                    <a:lnTo>
                                      <a:pt x="12" y="0"/>
                                    </a:lnTo>
                                    <a:lnTo>
                                      <a:pt x="11" y="0"/>
                                    </a:lnTo>
                                    <a:lnTo>
                                      <a:pt x="11" y="0"/>
                                    </a:lnTo>
                                    <a:lnTo>
                                      <a:pt x="11" y="0"/>
                                    </a:lnTo>
                                    <a:lnTo>
                                      <a:pt x="10" y="0"/>
                                    </a:lnTo>
                                    <a:lnTo>
                                      <a:pt x="10" y="0"/>
                                    </a:lnTo>
                                    <a:lnTo>
                                      <a:pt x="10" y="0"/>
                                    </a:lnTo>
                                    <a:lnTo>
                                      <a:pt x="9" y="1"/>
                                    </a:lnTo>
                                    <a:lnTo>
                                      <a:pt x="9" y="1"/>
                                    </a:lnTo>
                                    <a:lnTo>
                                      <a:pt x="9" y="1"/>
                                    </a:lnTo>
                                    <a:lnTo>
                                      <a:pt x="8" y="1"/>
                                    </a:lnTo>
                                    <a:lnTo>
                                      <a:pt x="8" y="1"/>
                                    </a:lnTo>
                                    <a:lnTo>
                                      <a:pt x="8" y="1"/>
                                    </a:lnTo>
                                    <a:lnTo>
                                      <a:pt x="7" y="1"/>
                                    </a:lnTo>
                                    <a:lnTo>
                                      <a:pt x="7" y="1"/>
                                    </a:lnTo>
                                    <a:lnTo>
                                      <a:pt x="6" y="1"/>
                                    </a:lnTo>
                                    <a:lnTo>
                                      <a:pt x="6" y="1"/>
                                    </a:lnTo>
                                    <a:lnTo>
                                      <a:pt x="6" y="1"/>
                                    </a:lnTo>
                                    <a:lnTo>
                                      <a:pt x="5" y="1"/>
                                    </a:lnTo>
                                    <a:lnTo>
                                      <a:pt x="5" y="1"/>
                                    </a:lnTo>
                                    <a:lnTo>
                                      <a:pt x="5" y="0"/>
                                    </a:lnTo>
                                    <a:lnTo>
                                      <a:pt x="4" y="0"/>
                                    </a:lnTo>
                                    <a:lnTo>
                                      <a:pt x="4" y="0"/>
                                    </a:lnTo>
                                    <a:lnTo>
                                      <a:pt x="4" y="0"/>
                                    </a:lnTo>
                                    <a:lnTo>
                                      <a:pt x="3" y="0"/>
                                    </a:lnTo>
                                    <a:lnTo>
                                      <a:pt x="3" y="0"/>
                                    </a:lnTo>
                                    <a:lnTo>
                                      <a:pt x="3" y="0"/>
                                    </a:lnTo>
                                    <a:lnTo>
                                      <a:pt x="2" y="0"/>
                                    </a:lnTo>
                                    <a:lnTo>
                                      <a:pt x="2" y="0"/>
                                    </a:lnTo>
                                    <a:lnTo>
                                      <a:pt x="2" y="0"/>
                                    </a:lnTo>
                                    <a:lnTo>
                                      <a:pt x="1" y="0"/>
                                    </a:lnTo>
                                    <a:lnTo>
                                      <a:pt x="1" y="0"/>
                                    </a:lnTo>
                                    <a:lnTo>
                                      <a:pt x="1" y="0"/>
                                    </a:lnTo>
                                    <a:lnTo>
                                      <a:pt x="1" y="1"/>
                                    </a:lnTo>
                                    <a:lnTo>
                                      <a:pt x="1" y="1"/>
                                    </a:lnTo>
                                    <a:lnTo>
                                      <a:pt x="0" y="1"/>
                                    </a:lnTo>
                                    <a:lnTo>
                                      <a:pt x="0" y="1"/>
                                    </a:lnTo>
                                    <a:lnTo>
                                      <a:pt x="0" y="1"/>
                                    </a:lnTo>
                                    <a:lnTo>
                                      <a:pt x="0" y="1"/>
                                    </a:lnTo>
                                    <a:lnTo>
                                      <a:pt x="0" y="1"/>
                                    </a:lnTo>
                                    <a:lnTo>
                                      <a:pt x="0" y="2"/>
                                    </a:lnTo>
                                    <a:lnTo>
                                      <a:pt x="1" y="2"/>
                                    </a:lnTo>
                                    <a:lnTo>
                                      <a:pt x="1" y="2"/>
                                    </a:lnTo>
                                    <a:lnTo>
                                      <a:pt x="1" y="2"/>
                                    </a:lnTo>
                                    <a:lnTo>
                                      <a:pt x="1" y="2"/>
                                    </a:lnTo>
                                    <a:lnTo>
                                      <a:pt x="1" y="2"/>
                                    </a:lnTo>
                                    <a:lnTo>
                                      <a:pt x="2" y="2"/>
                                    </a:lnTo>
                                    <a:lnTo>
                                      <a:pt x="2" y="2"/>
                                    </a:lnTo>
                                    <a:lnTo>
                                      <a:pt x="2" y="2"/>
                                    </a:lnTo>
                                    <a:lnTo>
                                      <a:pt x="3" y="2"/>
                                    </a:lnTo>
                                    <a:lnTo>
                                      <a:pt x="3" y="2"/>
                                    </a:lnTo>
                                    <a:lnTo>
                                      <a:pt x="3" y="2"/>
                                    </a:lnTo>
                                    <a:lnTo>
                                      <a:pt x="4" y="2"/>
                                    </a:lnTo>
                                    <a:lnTo>
                                      <a:pt x="4" y="2"/>
                                    </a:lnTo>
                                    <a:lnTo>
                                      <a:pt x="4" y="2"/>
                                    </a:lnTo>
                                    <a:lnTo>
                                      <a:pt x="5" y="2"/>
                                    </a:lnTo>
                                    <a:lnTo>
                                      <a:pt x="5" y="2"/>
                                    </a:lnTo>
                                    <a:lnTo>
                                      <a:pt x="6" y="2"/>
                                    </a:lnTo>
                                    <a:lnTo>
                                      <a:pt x="6" y="2"/>
                                    </a:lnTo>
                                    <a:lnTo>
                                      <a:pt x="6" y="2"/>
                                    </a:lnTo>
                                    <a:lnTo>
                                      <a:pt x="7" y="2"/>
                                    </a:lnTo>
                                    <a:lnTo>
                                      <a:pt x="7" y="3"/>
                                    </a:lnTo>
                                    <a:lnTo>
                                      <a:pt x="7" y="3"/>
                                    </a:lnTo>
                                    <a:lnTo>
                                      <a:pt x="8" y="3"/>
                                    </a:lnTo>
                                    <a:lnTo>
                                      <a:pt x="8" y="2"/>
                                    </a:lnTo>
                                    <a:lnTo>
                                      <a:pt x="8" y="2"/>
                                    </a:lnTo>
                                    <a:lnTo>
                                      <a:pt x="9" y="2"/>
                                    </a:lnTo>
                                    <a:lnTo>
                                      <a:pt x="9" y="2"/>
                                    </a:lnTo>
                                    <a:lnTo>
                                      <a:pt x="9" y="2"/>
                                    </a:lnTo>
                                    <a:lnTo>
                                      <a:pt x="10" y="2"/>
                                    </a:lnTo>
                                    <a:lnTo>
                                      <a:pt x="10" y="2"/>
                                    </a:lnTo>
                                    <a:lnTo>
                                      <a:pt x="10" y="2"/>
                                    </a:lnTo>
                                    <a:lnTo>
                                      <a:pt x="11" y="2"/>
                                    </a:lnTo>
                                    <a:lnTo>
                                      <a:pt x="11" y="2"/>
                                    </a:lnTo>
                                    <a:lnTo>
                                      <a:pt x="11" y="2"/>
                                    </a:lnTo>
                                    <a:lnTo>
                                      <a:pt x="12" y="2"/>
                                    </a:lnTo>
                                    <a:lnTo>
                                      <a:pt x="12" y="2"/>
                                    </a:lnTo>
                                    <a:lnTo>
                                      <a:pt x="12" y="2"/>
                                    </a:lnTo>
                                    <a:lnTo>
                                      <a:pt x="13"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5056" name="Oval 5056"/>
                          <wps:cNvSpPr>
                            <a:spLocks noChangeArrowheads="1"/>
                          </wps:cNvSpPr>
                          <wps:spPr bwMode="auto">
                            <a:xfrm>
                              <a:off x="731" y="90"/>
                              <a:ext cx="42" cy="43"/>
                            </a:xfrm>
                            <a:prstGeom prst="ellipse">
                              <a:avLst/>
                            </a:prstGeom>
                            <a:solidFill>
                              <a:srgbClr val="F2F2F2"/>
                            </a:solidFill>
                            <a:ln w="0">
                              <a:solidFill>
                                <a:srgbClr val="000000"/>
                              </a:solidFill>
                              <a:prstDash val="solid"/>
                              <a:round/>
                              <a:headEnd/>
                              <a:tailEnd/>
                            </a:ln>
                          </wps:spPr>
                          <wps:bodyPr/>
                        </wps:wsp>
                        <wps:wsp>
                          <wps:cNvPr id="5057" name="Oval 5057"/>
                          <wps:cNvSpPr>
                            <a:spLocks noChangeArrowheads="1"/>
                          </wps:cNvSpPr>
                          <wps:spPr bwMode="auto">
                            <a:xfrm>
                              <a:off x="731" y="90"/>
                              <a:ext cx="42" cy="43"/>
                            </a:xfrm>
                            <a:prstGeom prst="ellipse">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58" name="Group 5058"/>
                        <wpg:cNvGrpSpPr>
                          <a:grpSpLocks/>
                        </wpg:cNvGrpSpPr>
                        <wpg:grpSpPr bwMode="auto">
                          <a:xfrm>
                            <a:off x="777" y="61"/>
                            <a:ext cx="57" cy="55"/>
                            <a:chOff x="777" y="61"/>
                            <a:chExt cx="57" cy="55"/>
                          </a:xfrm>
                        </wpg:grpSpPr>
                        <wpg:grpSp>
                          <wpg:cNvPr id="5059" name="Group 5059"/>
                          <wpg:cNvGrpSpPr>
                            <a:grpSpLocks/>
                          </wpg:cNvGrpSpPr>
                          <wpg:grpSpPr bwMode="auto">
                            <a:xfrm>
                              <a:off x="819" y="81"/>
                              <a:ext cx="15" cy="14"/>
                              <a:chOff x="819" y="81"/>
                              <a:chExt cx="15" cy="14"/>
                            </a:xfrm>
                          </wpg:grpSpPr>
                          <wps:wsp>
                            <wps:cNvPr id="5060" name="Freeform 5060"/>
                            <wps:cNvSpPr>
                              <a:spLocks/>
                            </wps:cNvSpPr>
                            <wps:spPr bwMode="auto">
                              <a:xfrm>
                                <a:off x="830" y="81"/>
                                <a:ext cx="4" cy="14"/>
                              </a:xfrm>
                              <a:custGeom>
                                <a:avLst/>
                                <a:gdLst>
                                  <a:gd name="T0" fmla="*/ 3 w 4"/>
                                  <a:gd name="T1" fmla="*/ 1 h 14"/>
                                  <a:gd name="T2" fmla="*/ 3 w 4"/>
                                  <a:gd name="T3" fmla="*/ 1 h 14"/>
                                  <a:gd name="T4" fmla="*/ 3 w 4"/>
                                  <a:gd name="T5" fmla="*/ 0 h 14"/>
                                  <a:gd name="T6" fmla="*/ 2 w 4"/>
                                  <a:gd name="T7" fmla="*/ 0 h 14"/>
                                  <a:gd name="T8" fmla="*/ 2 w 4"/>
                                  <a:gd name="T9" fmla="*/ 0 h 14"/>
                                  <a:gd name="T10" fmla="*/ 1 w 4"/>
                                  <a:gd name="T11" fmla="*/ 0 h 14"/>
                                  <a:gd name="T12" fmla="*/ 1 w 4"/>
                                  <a:gd name="T13" fmla="*/ 1 h 14"/>
                                  <a:gd name="T14" fmla="*/ 0 w 4"/>
                                  <a:gd name="T15" fmla="*/ 1 h 14"/>
                                  <a:gd name="T16" fmla="*/ 0 w 4"/>
                                  <a:gd name="T17" fmla="*/ 2 h 14"/>
                                  <a:gd name="T18" fmla="*/ 0 w 4"/>
                                  <a:gd name="T19" fmla="*/ 2 h 14"/>
                                  <a:gd name="T20" fmla="*/ 0 w 4"/>
                                  <a:gd name="T21" fmla="*/ 3 h 14"/>
                                  <a:gd name="T22" fmla="*/ 0 w 4"/>
                                  <a:gd name="T23" fmla="*/ 4 h 14"/>
                                  <a:gd name="T24" fmla="*/ 0 w 4"/>
                                  <a:gd name="T25" fmla="*/ 4 h 14"/>
                                  <a:gd name="T26" fmla="*/ 1 w 4"/>
                                  <a:gd name="T27" fmla="*/ 5 h 14"/>
                                  <a:gd name="T28" fmla="*/ 1 w 4"/>
                                  <a:gd name="T29" fmla="*/ 6 h 14"/>
                                  <a:gd name="T30" fmla="*/ 1 w 4"/>
                                  <a:gd name="T31" fmla="*/ 6 h 14"/>
                                  <a:gd name="T32" fmla="*/ 1 w 4"/>
                                  <a:gd name="T33" fmla="*/ 7 h 14"/>
                                  <a:gd name="T34" fmla="*/ 1 w 4"/>
                                  <a:gd name="T35" fmla="*/ 8 h 14"/>
                                  <a:gd name="T36" fmla="*/ 1 w 4"/>
                                  <a:gd name="T37" fmla="*/ 9 h 14"/>
                                  <a:gd name="T38" fmla="*/ 1 w 4"/>
                                  <a:gd name="T39" fmla="*/ 9 h 14"/>
                                  <a:gd name="T40" fmla="*/ 0 w 4"/>
                                  <a:gd name="T41" fmla="*/ 10 h 14"/>
                                  <a:gd name="T42" fmla="*/ 0 w 4"/>
                                  <a:gd name="T43" fmla="*/ 11 h 14"/>
                                  <a:gd name="T44" fmla="*/ 0 w 4"/>
                                  <a:gd name="T45" fmla="*/ 11 h 14"/>
                                  <a:gd name="T46" fmla="*/ 0 w 4"/>
                                  <a:gd name="T47" fmla="*/ 12 h 14"/>
                                  <a:gd name="T48" fmla="*/ 0 w 4"/>
                                  <a:gd name="T49" fmla="*/ 13 h 14"/>
                                  <a:gd name="T50" fmla="*/ 0 w 4"/>
                                  <a:gd name="T51" fmla="*/ 13 h 14"/>
                                  <a:gd name="T52" fmla="*/ 1 w 4"/>
                                  <a:gd name="T53" fmla="*/ 14 h 14"/>
                                  <a:gd name="T54" fmla="*/ 1 w 4"/>
                                  <a:gd name="T55" fmla="*/ 14 h 14"/>
                                  <a:gd name="T56" fmla="*/ 2 w 4"/>
                                  <a:gd name="T57" fmla="*/ 14 h 14"/>
                                  <a:gd name="T58" fmla="*/ 2 w 4"/>
                                  <a:gd name="T59" fmla="*/ 14 h 14"/>
                                  <a:gd name="T60" fmla="*/ 3 w 4"/>
                                  <a:gd name="T61" fmla="*/ 14 h 14"/>
                                  <a:gd name="T62" fmla="*/ 3 w 4"/>
                                  <a:gd name="T63" fmla="*/ 14 h 14"/>
                                  <a:gd name="T64" fmla="*/ 3 w 4"/>
                                  <a:gd name="T65" fmla="*/ 13 h 14"/>
                                  <a:gd name="T66" fmla="*/ 3 w 4"/>
                                  <a:gd name="T67" fmla="*/ 12 h 14"/>
                                  <a:gd name="T68" fmla="*/ 3 w 4"/>
                                  <a:gd name="T69" fmla="*/ 12 h 14"/>
                                  <a:gd name="T70" fmla="*/ 3 w 4"/>
                                  <a:gd name="T71" fmla="*/ 11 h 14"/>
                                  <a:gd name="T72" fmla="*/ 3 w 4"/>
                                  <a:gd name="T73" fmla="*/ 10 h 14"/>
                                  <a:gd name="T74" fmla="*/ 4 w 4"/>
                                  <a:gd name="T75" fmla="*/ 10 h 14"/>
                                  <a:gd name="T76" fmla="*/ 4 w 4"/>
                                  <a:gd name="T77" fmla="*/ 9 h 14"/>
                                  <a:gd name="T78" fmla="*/ 4 w 4"/>
                                  <a:gd name="T79" fmla="*/ 8 h 14"/>
                                  <a:gd name="T80" fmla="*/ 4 w 4"/>
                                  <a:gd name="T81" fmla="*/ 7 h 14"/>
                                  <a:gd name="T82" fmla="*/ 4 w 4"/>
                                  <a:gd name="T83" fmla="*/ 7 h 14"/>
                                  <a:gd name="T84" fmla="*/ 4 w 4"/>
                                  <a:gd name="T85" fmla="*/ 6 h 14"/>
                                  <a:gd name="T86" fmla="*/ 4 w 4"/>
                                  <a:gd name="T87" fmla="*/ 5 h 14"/>
                                  <a:gd name="T88" fmla="*/ 4 w 4"/>
                                  <a:gd name="T89" fmla="*/ 5 h 14"/>
                                  <a:gd name="T90" fmla="*/ 3 w 4"/>
                                  <a:gd name="T91" fmla="*/ 4 h 14"/>
                                  <a:gd name="T92" fmla="*/ 3 w 4"/>
                                  <a:gd name="T93" fmla="*/ 3 h 14"/>
                                  <a:gd name="T94" fmla="*/ 3 w 4"/>
                                  <a:gd name="T95" fmla="*/ 3 h 14"/>
                                  <a:gd name="T96" fmla="*/ 3 w 4"/>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3" y="2"/>
                                    </a:moveTo>
                                    <a:lnTo>
                                      <a:pt x="3" y="1"/>
                                    </a:lnTo>
                                    <a:lnTo>
                                      <a:pt x="3" y="1"/>
                                    </a:lnTo>
                                    <a:lnTo>
                                      <a:pt x="3" y="1"/>
                                    </a:lnTo>
                                    <a:lnTo>
                                      <a:pt x="3" y="1"/>
                                    </a:lnTo>
                                    <a:lnTo>
                                      <a:pt x="3" y="0"/>
                                    </a:lnTo>
                                    <a:lnTo>
                                      <a:pt x="2" y="0"/>
                                    </a:lnTo>
                                    <a:lnTo>
                                      <a:pt x="2" y="0"/>
                                    </a:lnTo>
                                    <a:lnTo>
                                      <a:pt x="2" y="0"/>
                                    </a:lnTo>
                                    <a:lnTo>
                                      <a:pt x="2" y="0"/>
                                    </a:lnTo>
                                    <a:lnTo>
                                      <a:pt x="1" y="0"/>
                                    </a:lnTo>
                                    <a:lnTo>
                                      <a:pt x="1" y="0"/>
                                    </a:lnTo>
                                    <a:lnTo>
                                      <a:pt x="1" y="0"/>
                                    </a:lnTo>
                                    <a:lnTo>
                                      <a:pt x="1"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1" y="5"/>
                                    </a:lnTo>
                                    <a:lnTo>
                                      <a:pt x="1" y="5"/>
                                    </a:lnTo>
                                    <a:lnTo>
                                      <a:pt x="1" y="6"/>
                                    </a:lnTo>
                                    <a:lnTo>
                                      <a:pt x="1" y="6"/>
                                    </a:lnTo>
                                    <a:lnTo>
                                      <a:pt x="1" y="6"/>
                                    </a:lnTo>
                                    <a:lnTo>
                                      <a:pt x="1" y="7"/>
                                    </a:lnTo>
                                    <a:lnTo>
                                      <a:pt x="1" y="7"/>
                                    </a:lnTo>
                                    <a:lnTo>
                                      <a:pt x="1" y="8"/>
                                    </a:lnTo>
                                    <a:lnTo>
                                      <a:pt x="1" y="8"/>
                                    </a:lnTo>
                                    <a:lnTo>
                                      <a:pt x="1" y="8"/>
                                    </a:lnTo>
                                    <a:lnTo>
                                      <a:pt x="1" y="9"/>
                                    </a:lnTo>
                                    <a:lnTo>
                                      <a:pt x="1" y="9"/>
                                    </a:lnTo>
                                    <a:lnTo>
                                      <a:pt x="1"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1" y="14"/>
                                    </a:lnTo>
                                    <a:lnTo>
                                      <a:pt x="1" y="14"/>
                                    </a:lnTo>
                                    <a:lnTo>
                                      <a:pt x="1" y="14"/>
                                    </a:lnTo>
                                    <a:lnTo>
                                      <a:pt x="1" y="14"/>
                                    </a:lnTo>
                                    <a:lnTo>
                                      <a:pt x="2" y="14"/>
                                    </a:lnTo>
                                    <a:lnTo>
                                      <a:pt x="2" y="14"/>
                                    </a:lnTo>
                                    <a:lnTo>
                                      <a:pt x="2" y="14"/>
                                    </a:lnTo>
                                    <a:lnTo>
                                      <a:pt x="2" y="14"/>
                                    </a:lnTo>
                                    <a:lnTo>
                                      <a:pt x="3" y="14"/>
                                    </a:lnTo>
                                    <a:lnTo>
                                      <a:pt x="3" y="14"/>
                                    </a:lnTo>
                                    <a:lnTo>
                                      <a:pt x="3" y="14"/>
                                    </a:lnTo>
                                    <a:lnTo>
                                      <a:pt x="3" y="13"/>
                                    </a:lnTo>
                                    <a:lnTo>
                                      <a:pt x="3" y="13"/>
                                    </a:lnTo>
                                    <a:lnTo>
                                      <a:pt x="3" y="13"/>
                                    </a:lnTo>
                                    <a:lnTo>
                                      <a:pt x="3" y="12"/>
                                    </a:lnTo>
                                    <a:lnTo>
                                      <a:pt x="3" y="12"/>
                                    </a:lnTo>
                                    <a:lnTo>
                                      <a:pt x="3" y="12"/>
                                    </a:lnTo>
                                    <a:lnTo>
                                      <a:pt x="3" y="11"/>
                                    </a:lnTo>
                                    <a:lnTo>
                                      <a:pt x="3" y="11"/>
                                    </a:lnTo>
                                    <a:lnTo>
                                      <a:pt x="3" y="11"/>
                                    </a:lnTo>
                                    <a:lnTo>
                                      <a:pt x="3" y="10"/>
                                    </a:lnTo>
                                    <a:lnTo>
                                      <a:pt x="4" y="10"/>
                                    </a:lnTo>
                                    <a:lnTo>
                                      <a:pt x="4" y="10"/>
                                    </a:lnTo>
                                    <a:lnTo>
                                      <a:pt x="4" y="9"/>
                                    </a:lnTo>
                                    <a:lnTo>
                                      <a:pt x="4" y="9"/>
                                    </a:lnTo>
                                    <a:lnTo>
                                      <a:pt x="4" y="9"/>
                                    </a:lnTo>
                                    <a:lnTo>
                                      <a:pt x="4" y="8"/>
                                    </a:lnTo>
                                    <a:lnTo>
                                      <a:pt x="4" y="8"/>
                                    </a:lnTo>
                                    <a:lnTo>
                                      <a:pt x="4" y="7"/>
                                    </a:lnTo>
                                    <a:lnTo>
                                      <a:pt x="4" y="7"/>
                                    </a:lnTo>
                                    <a:lnTo>
                                      <a:pt x="4" y="7"/>
                                    </a:lnTo>
                                    <a:lnTo>
                                      <a:pt x="4" y="6"/>
                                    </a:lnTo>
                                    <a:lnTo>
                                      <a:pt x="4" y="6"/>
                                    </a:lnTo>
                                    <a:lnTo>
                                      <a:pt x="4" y="6"/>
                                    </a:lnTo>
                                    <a:lnTo>
                                      <a:pt x="4" y="5"/>
                                    </a:lnTo>
                                    <a:lnTo>
                                      <a:pt x="4" y="5"/>
                                    </a:lnTo>
                                    <a:lnTo>
                                      <a:pt x="4" y="5"/>
                                    </a:lnTo>
                                    <a:lnTo>
                                      <a:pt x="4" y="4"/>
                                    </a:lnTo>
                                    <a:lnTo>
                                      <a:pt x="3" y="4"/>
                                    </a:lnTo>
                                    <a:lnTo>
                                      <a:pt x="3" y="4"/>
                                    </a:lnTo>
                                    <a:lnTo>
                                      <a:pt x="3" y="3"/>
                                    </a:lnTo>
                                    <a:lnTo>
                                      <a:pt x="3" y="3"/>
                                    </a:lnTo>
                                    <a:lnTo>
                                      <a:pt x="3" y="3"/>
                                    </a:lnTo>
                                    <a:lnTo>
                                      <a:pt x="3" y="2"/>
                                    </a:lnTo>
                                    <a:lnTo>
                                      <a:pt x="3" y="2"/>
                                    </a:lnTo>
                                    <a:lnTo>
                                      <a:pt x="3"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61" name="Freeform 5061"/>
                            <wps:cNvSpPr>
                              <a:spLocks/>
                            </wps:cNvSpPr>
                            <wps:spPr bwMode="auto">
                              <a:xfrm>
                                <a:off x="830" y="81"/>
                                <a:ext cx="4" cy="14"/>
                              </a:xfrm>
                              <a:custGeom>
                                <a:avLst/>
                                <a:gdLst>
                                  <a:gd name="T0" fmla="*/ 3 w 4"/>
                                  <a:gd name="T1" fmla="*/ 1 h 14"/>
                                  <a:gd name="T2" fmla="*/ 3 w 4"/>
                                  <a:gd name="T3" fmla="*/ 1 h 14"/>
                                  <a:gd name="T4" fmla="*/ 3 w 4"/>
                                  <a:gd name="T5" fmla="*/ 0 h 14"/>
                                  <a:gd name="T6" fmla="*/ 2 w 4"/>
                                  <a:gd name="T7" fmla="*/ 0 h 14"/>
                                  <a:gd name="T8" fmla="*/ 2 w 4"/>
                                  <a:gd name="T9" fmla="*/ 0 h 14"/>
                                  <a:gd name="T10" fmla="*/ 1 w 4"/>
                                  <a:gd name="T11" fmla="*/ 0 h 14"/>
                                  <a:gd name="T12" fmla="*/ 1 w 4"/>
                                  <a:gd name="T13" fmla="*/ 1 h 14"/>
                                  <a:gd name="T14" fmla="*/ 0 w 4"/>
                                  <a:gd name="T15" fmla="*/ 1 h 14"/>
                                  <a:gd name="T16" fmla="*/ 0 w 4"/>
                                  <a:gd name="T17" fmla="*/ 2 h 14"/>
                                  <a:gd name="T18" fmla="*/ 0 w 4"/>
                                  <a:gd name="T19" fmla="*/ 2 h 14"/>
                                  <a:gd name="T20" fmla="*/ 0 w 4"/>
                                  <a:gd name="T21" fmla="*/ 3 h 14"/>
                                  <a:gd name="T22" fmla="*/ 0 w 4"/>
                                  <a:gd name="T23" fmla="*/ 4 h 14"/>
                                  <a:gd name="T24" fmla="*/ 0 w 4"/>
                                  <a:gd name="T25" fmla="*/ 4 h 14"/>
                                  <a:gd name="T26" fmla="*/ 1 w 4"/>
                                  <a:gd name="T27" fmla="*/ 5 h 14"/>
                                  <a:gd name="T28" fmla="*/ 1 w 4"/>
                                  <a:gd name="T29" fmla="*/ 6 h 14"/>
                                  <a:gd name="T30" fmla="*/ 1 w 4"/>
                                  <a:gd name="T31" fmla="*/ 6 h 14"/>
                                  <a:gd name="T32" fmla="*/ 1 w 4"/>
                                  <a:gd name="T33" fmla="*/ 7 h 14"/>
                                  <a:gd name="T34" fmla="*/ 1 w 4"/>
                                  <a:gd name="T35" fmla="*/ 8 h 14"/>
                                  <a:gd name="T36" fmla="*/ 1 w 4"/>
                                  <a:gd name="T37" fmla="*/ 9 h 14"/>
                                  <a:gd name="T38" fmla="*/ 1 w 4"/>
                                  <a:gd name="T39" fmla="*/ 9 h 14"/>
                                  <a:gd name="T40" fmla="*/ 0 w 4"/>
                                  <a:gd name="T41" fmla="*/ 10 h 14"/>
                                  <a:gd name="T42" fmla="*/ 0 w 4"/>
                                  <a:gd name="T43" fmla="*/ 11 h 14"/>
                                  <a:gd name="T44" fmla="*/ 0 w 4"/>
                                  <a:gd name="T45" fmla="*/ 11 h 14"/>
                                  <a:gd name="T46" fmla="*/ 0 w 4"/>
                                  <a:gd name="T47" fmla="*/ 12 h 14"/>
                                  <a:gd name="T48" fmla="*/ 0 w 4"/>
                                  <a:gd name="T49" fmla="*/ 13 h 14"/>
                                  <a:gd name="T50" fmla="*/ 0 w 4"/>
                                  <a:gd name="T51" fmla="*/ 13 h 14"/>
                                  <a:gd name="T52" fmla="*/ 1 w 4"/>
                                  <a:gd name="T53" fmla="*/ 14 h 14"/>
                                  <a:gd name="T54" fmla="*/ 1 w 4"/>
                                  <a:gd name="T55" fmla="*/ 14 h 14"/>
                                  <a:gd name="T56" fmla="*/ 2 w 4"/>
                                  <a:gd name="T57" fmla="*/ 14 h 14"/>
                                  <a:gd name="T58" fmla="*/ 2 w 4"/>
                                  <a:gd name="T59" fmla="*/ 14 h 14"/>
                                  <a:gd name="T60" fmla="*/ 3 w 4"/>
                                  <a:gd name="T61" fmla="*/ 14 h 14"/>
                                  <a:gd name="T62" fmla="*/ 3 w 4"/>
                                  <a:gd name="T63" fmla="*/ 14 h 14"/>
                                  <a:gd name="T64" fmla="*/ 3 w 4"/>
                                  <a:gd name="T65" fmla="*/ 13 h 14"/>
                                  <a:gd name="T66" fmla="*/ 3 w 4"/>
                                  <a:gd name="T67" fmla="*/ 12 h 14"/>
                                  <a:gd name="T68" fmla="*/ 3 w 4"/>
                                  <a:gd name="T69" fmla="*/ 12 h 14"/>
                                  <a:gd name="T70" fmla="*/ 3 w 4"/>
                                  <a:gd name="T71" fmla="*/ 11 h 14"/>
                                  <a:gd name="T72" fmla="*/ 3 w 4"/>
                                  <a:gd name="T73" fmla="*/ 10 h 14"/>
                                  <a:gd name="T74" fmla="*/ 4 w 4"/>
                                  <a:gd name="T75" fmla="*/ 10 h 14"/>
                                  <a:gd name="T76" fmla="*/ 4 w 4"/>
                                  <a:gd name="T77" fmla="*/ 9 h 14"/>
                                  <a:gd name="T78" fmla="*/ 4 w 4"/>
                                  <a:gd name="T79" fmla="*/ 8 h 14"/>
                                  <a:gd name="T80" fmla="*/ 4 w 4"/>
                                  <a:gd name="T81" fmla="*/ 7 h 14"/>
                                  <a:gd name="T82" fmla="*/ 4 w 4"/>
                                  <a:gd name="T83" fmla="*/ 7 h 14"/>
                                  <a:gd name="T84" fmla="*/ 4 w 4"/>
                                  <a:gd name="T85" fmla="*/ 6 h 14"/>
                                  <a:gd name="T86" fmla="*/ 4 w 4"/>
                                  <a:gd name="T87" fmla="*/ 5 h 14"/>
                                  <a:gd name="T88" fmla="*/ 4 w 4"/>
                                  <a:gd name="T89" fmla="*/ 5 h 14"/>
                                  <a:gd name="T90" fmla="*/ 3 w 4"/>
                                  <a:gd name="T91" fmla="*/ 4 h 14"/>
                                  <a:gd name="T92" fmla="*/ 3 w 4"/>
                                  <a:gd name="T93" fmla="*/ 3 h 14"/>
                                  <a:gd name="T94" fmla="*/ 3 w 4"/>
                                  <a:gd name="T95" fmla="*/ 3 h 14"/>
                                  <a:gd name="T96" fmla="*/ 3 w 4"/>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3" y="2"/>
                                    </a:moveTo>
                                    <a:lnTo>
                                      <a:pt x="3" y="1"/>
                                    </a:lnTo>
                                    <a:lnTo>
                                      <a:pt x="3" y="1"/>
                                    </a:lnTo>
                                    <a:lnTo>
                                      <a:pt x="3" y="1"/>
                                    </a:lnTo>
                                    <a:lnTo>
                                      <a:pt x="3" y="1"/>
                                    </a:lnTo>
                                    <a:lnTo>
                                      <a:pt x="3" y="0"/>
                                    </a:lnTo>
                                    <a:lnTo>
                                      <a:pt x="2" y="0"/>
                                    </a:lnTo>
                                    <a:lnTo>
                                      <a:pt x="2" y="0"/>
                                    </a:lnTo>
                                    <a:lnTo>
                                      <a:pt x="2" y="0"/>
                                    </a:lnTo>
                                    <a:lnTo>
                                      <a:pt x="2" y="0"/>
                                    </a:lnTo>
                                    <a:lnTo>
                                      <a:pt x="1" y="0"/>
                                    </a:lnTo>
                                    <a:lnTo>
                                      <a:pt x="1" y="0"/>
                                    </a:lnTo>
                                    <a:lnTo>
                                      <a:pt x="1" y="0"/>
                                    </a:lnTo>
                                    <a:lnTo>
                                      <a:pt x="1"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1" y="5"/>
                                    </a:lnTo>
                                    <a:lnTo>
                                      <a:pt x="1" y="5"/>
                                    </a:lnTo>
                                    <a:lnTo>
                                      <a:pt x="1" y="6"/>
                                    </a:lnTo>
                                    <a:lnTo>
                                      <a:pt x="1" y="6"/>
                                    </a:lnTo>
                                    <a:lnTo>
                                      <a:pt x="1" y="6"/>
                                    </a:lnTo>
                                    <a:lnTo>
                                      <a:pt x="1" y="7"/>
                                    </a:lnTo>
                                    <a:lnTo>
                                      <a:pt x="1" y="7"/>
                                    </a:lnTo>
                                    <a:lnTo>
                                      <a:pt x="1" y="8"/>
                                    </a:lnTo>
                                    <a:lnTo>
                                      <a:pt x="1" y="8"/>
                                    </a:lnTo>
                                    <a:lnTo>
                                      <a:pt x="1" y="8"/>
                                    </a:lnTo>
                                    <a:lnTo>
                                      <a:pt x="1" y="9"/>
                                    </a:lnTo>
                                    <a:lnTo>
                                      <a:pt x="1" y="9"/>
                                    </a:lnTo>
                                    <a:lnTo>
                                      <a:pt x="1"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4"/>
                                    </a:lnTo>
                                    <a:lnTo>
                                      <a:pt x="1" y="14"/>
                                    </a:lnTo>
                                    <a:lnTo>
                                      <a:pt x="1" y="14"/>
                                    </a:lnTo>
                                    <a:lnTo>
                                      <a:pt x="1" y="14"/>
                                    </a:lnTo>
                                    <a:lnTo>
                                      <a:pt x="1" y="14"/>
                                    </a:lnTo>
                                    <a:lnTo>
                                      <a:pt x="2" y="14"/>
                                    </a:lnTo>
                                    <a:lnTo>
                                      <a:pt x="2" y="14"/>
                                    </a:lnTo>
                                    <a:lnTo>
                                      <a:pt x="2" y="14"/>
                                    </a:lnTo>
                                    <a:lnTo>
                                      <a:pt x="2" y="14"/>
                                    </a:lnTo>
                                    <a:lnTo>
                                      <a:pt x="3" y="14"/>
                                    </a:lnTo>
                                    <a:lnTo>
                                      <a:pt x="3" y="14"/>
                                    </a:lnTo>
                                    <a:lnTo>
                                      <a:pt x="3" y="14"/>
                                    </a:lnTo>
                                    <a:lnTo>
                                      <a:pt x="3" y="13"/>
                                    </a:lnTo>
                                    <a:lnTo>
                                      <a:pt x="3" y="13"/>
                                    </a:lnTo>
                                    <a:lnTo>
                                      <a:pt x="3" y="13"/>
                                    </a:lnTo>
                                    <a:lnTo>
                                      <a:pt x="3" y="12"/>
                                    </a:lnTo>
                                    <a:lnTo>
                                      <a:pt x="3" y="12"/>
                                    </a:lnTo>
                                    <a:lnTo>
                                      <a:pt x="3" y="12"/>
                                    </a:lnTo>
                                    <a:lnTo>
                                      <a:pt x="3" y="11"/>
                                    </a:lnTo>
                                    <a:lnTo>
                                      <a:pt x="3" y="11"/>
                                    </a:lnTo>
                                    <a:lnTo>
                                      <a:pt x="3" y="11"/>
                                    </a:lnTo>
                                    <a:lnTo>
                                      <a:pt x="3" y="10"/>
                                    </a:lnTo>
                                    <a:lnTo>
                                      <a:pt x="4" y="10"/>
                                    </a:lnTo>
                                    <a:lnTo>
                                      <a:pt x="4" y="10"/>
                                    </a:lnTo>
                                    <a:lnTo>
                                      <a:pt x="4" y="9"/>
                                    </a:lnTo>
                                    <a:lnTo>
                                      <a:pt x="4" y="9"/>
                                    </a:lnTo>
                                    <a:lnTo>
                                      <a:pt x="4" y="9"/>
                                    </a:lnTo>
                                    <a:lnTo>
                                      <a:pt x="4" y="8"/>
                                    </a:lnTo>
                                    <a:lnTo>
                                      <a:pt x="4" y="8"/>
                                    </a:lnTo>
                                    <a:lnTo>
                                      <a:pt x="4" y="7"/>
                                    </a:lnTo>
                                    <a:lnTo>
                                      <a:pt x="4" y="7"/>
                                    </a:lnTo>
                                    <a:lnTo>
                                      <a:pt x="4" y="7"/>
                                    </a:lnTo>
                                    <a:lnTo>
                                      <a:pt x="4" y="6"/>
                                    </a:lnTo>
                                    <a:lnTo>
                                      <a:pt x="4" y="6"/>
                                    </a:lnTo>
                                    <a:lnTo>
                                      <a:pt x="4" y="6"/>
                                    </a:lnTo>
                                    <a:lnTo>
                                      <a:pt x="4" y="5"/>
                                    </a:lnTo>
                                    <a:lnTo>
                                      <a:pt x="4" y="5"/>
                                    </a:lnTo>
                                    <a:lnTo>
                                      <a:pt x="4" y="5"/>
                                    </a:lnTo>
                                    <a:lnTo>
                                      <a:pt x="4" y="4"/>
                                    </a:lnTo>
                                    <a:lnTo>
                                      <a:pt x="3" y="4"/>
                                    </a:lnTo>
                                    <a:lnTo>
                                      <a:pt x="3" y="4"/>
                                    </a:lnTo>
                                    <a:lnTo>
                                      <a:pt x="3" y="3"/>
                                    </a:lnTo>
                                    <a:lnTo>
                                      <a:pt x="3" y="3"/>
                                    </a:lnTo>
                                    <a:lnTo>
                                      <a:pt x="3" y="3"/>
                                    </a:lnTo>
                                    <a:lnTo>
                                      <a:pt x="3" y="2"/>
                                    </a:lnTo>
                                    <a:lnTo>
                                      <a:pt x="3" y="2"/>
                                    </a:lnTo>
                                    <a:lnTo>
                                      <a:pt x="3"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62" name="Freeform 5062"/>
                            <wps:cNvSpPr>
                              <a:spLocks/>
                            </wps:cNvSpPr>
                            <wps:spPr bwMode="auto">
                              <a:xfrm>
                                <a:off x="819" y="82"/>
                                <a:ext cx="11" cy="13"/>
                              </a:xfrm>
                              <a:custGeom>
                                <a:avLst/>
                                <a:gdLst>
                                  <a:gd name="T0" fmla="*/ 11 w 11"/>
                                  <a:gd name="T1" fmla="*/ 9 h 13"/>
                                  <a:gd name="T2" fmla="*/ 11 w 11"/>
                                  <a:gd name="T3" fmla="*/ 10 h 13"/>
                                  <a:gd name="T4" fmla="*/ 11 w 11"/>
                                  <a:gd name="T5" fmla="*/ 10 h 13"/>
                                  <a:gd name="T6" fmla="*/ 11 w 11"/>
                                  <a:gd name="T7" fmla="*/ 10 h 13"/>
                                  <a:gd name="T8" fmla="*/ 11 w 11"/>
                                  <a:gd name="T9" fmla="*/ 10 h 13"/>
                                  <a:gd name="T10" fmla="*/ 11 w 11"/>
                                  <a:gd name="T11" fmla="*/ 11 h 13"/>
                                  <a:gd name="T12" fmla="*/ 10 w 11"/>
                                  <a:gd name="T13" fmla="*/ 11 h 13"/>
                                  <a:gd name="T14" fmla="*/ 10 w 11"/>
                                  <a:gd name="T15" fmla="*/ 11 h 13"/>
                                  <a:gd name="T16" fmla="*/ 10 w 11"/>
                                  <a:gd name="T17" fmla="*/ 11 h 13"/>
                                  <a:gd name="T18" fmla="*/ 9 w 11"/>
                                  <a:gd name="T19" fmla="*/ 11 h 13"/>
                                  <a:gd name="T20" fmla="*/ 9 w 11"/>
                                  <a:gd name="T21" fmla="*/ 11 h 13"/>
                                  <a:gd name="T22" fmla="*/ 3 w 11"/>
                                  <a:gd name="T23" fmla="*/ 13 h 13"/>
                                  <a:gd name="T24" fmla="*/ 2 w 11"/>
                                  <a:gd name="T25" fmla="*/ 13 h 13"/>
                                  <a:gd name="T26" fmla="*/ 2 w 11"/>
                                  <a:gd name="T27" fmla="*/ 12 h 13"/>
                                  <a:gd name="T28" fmla="*/ 2 w 11"/>
                                  <a:gd name="T29" fmla="*/ 12 h 13"/>
                                  <a:gd name="T30" fmla="*/ 2 w 11"/>
                                  <a:gd name="T31" fmla="*/ 12 h 13"/>
                                  <a:gd name="T32" fmla="*/ 1 w 11"/>
                                  <a:gd name="T33" fmla="*/ 12 h 13"/>
                                  <a:gd name="T34" fmla="*/ 1 w 11"/>
                                  <a:gd name="T35" fmla="*/ 12 h 13"/>
                                  <a:gd name="T36" fmla="*/ 1 w 11"/>
                                  <a:gd name="T37" fmla="*/ 12 h 13"/>
                                  <a:gd name="T38" fmla="*/ 1 w 11"/>
                                  <a:gd name="T39" fmla="*/ 12 h 13"/>
                                  <a:gd name="T40" fmla="*/ 1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1 w 11"/>
                                  <a:gd name="T69" fmla="*/ 0 h 13"/>
                                  <a:gd name="T70" fmla="*/ 1 w 11"/>
                                  <a:gd name="T71" fmla="*/ 0 h 13"/>
                                  <a:gd name="T72" fmla="*/ 1 w 11"/>
                                  <a:gd name="T73" fmla="*/ 0 h 13"/>
                                  <a:gd name="T74" fmla="*/ 1 w 11"/>
                                  <a:gd name="T75" fmla="*/ 0 h 13"/>
                                  <a:gd name="T76" fmla="*/ 2 w 11"/>
                                  <a:gd name="T77" fmla="*/ 0 h 13"/>
                                  <a:gd name="T78" fmla="*/ 2 w 11"/>
                                  <a:gd name="T79" fmla="*/ 0 h 13"/>
                                  <a:gd name="T80" fmla="*/ 2 w 11"/>
                                  <a:gd name="T81" fmla="*/ 0 h 13"/>
                                  <a:gd name="T82" fmla="*/ 3 w 11"/>
                                  <a:gd name="T83" fmla="*/ 0 h 13"/>
                                  <a:gd name="T84" fmla="*/ 9 w 11"/>
                                  <a:gd name="T85" fmla="*/ 1 h 13"/>
                                  <a:gd name="T86" fmla="*/ 9 w 11"/>
                                  <a:gd name="T87" fmla="*/ 1 h 13"/>
                                  <a:gd name="T88" fmla="*/ 10 w 11"/>
                                  <a:gd name="T89" fmla="*/ 1 h 13"/>
                                  <a:gd name="T90" fmla="*/ 10 w 11"/>
                                  <a:gd name="T91" fmla="*/ 1 h 13"/>
                                  <a:gd name="T92" fmla="*/ 10 w 11"/>
                                  <a:gd name="T93" fmla="*/ 1 h 13"/>
                                  <a:gd name="T94" fmla="*/ 11 w 11"/>
                                  <a:gd name="T95" fmla="*/ 1 h 13"/>
                                  <a:gd name="T96" fmla="*/ 11 w 11"/>
                                  <a:gd name="T97" fmla="*/ 1 h 13"/>
                                  <a:gd name="T98" fmla="*/ 11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3" y="13"/>
                                    </a:lnTo>
                                    <a:lnTo>
                                      <a:pt x="3" y="13"/>
                                    </a:lnTo>
                                    <a:lnTo>
                                      <a:pt x="3"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1"/>
                                    </a:lnTo>
                                    <a:lnTo>
                                      <a:pt x="1" y="11"/>
                                    </a:lnTo>
                                    <a:lnTo>
                                      <a:pt x="1" y="11"/>
                                    </a:lnTo>
                                    <a:lnTo>
                                      <a:pt x="1" y="11"/>
                                    </a:lnTo>
                                    <a:lnTo>
                                      <a:pt x="1" y="11"/>
                                    </a:lnTo>
                                    <a:lnTo>
                                      <a:pt x="1" y="11"/>
                                    </a:lnTo>
                                    <a:lnTo>
                                      <a:pt x="1" y="11"/>
                                    </a:lnTo>
                                    <a:lnTo>
                                      <a:pt x="1"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63" name="Freeform 5063"/>
                            <wps:cNvSpPr>
                              <a:spLocks/>
                            </wps:cNvSpPr>
                            <wps:spPr bwMode="auto">
                              <a:xfrm>
                                <a:off x="819" y="82"/>
                                <a:ext cx="11" cy="13"/>
                              </a:xfrm>
                              <a:custGeom>
                                <a:avLst/>
                                <a:gdLst>
                                  <a:gd name="T0" fmla="*/ 11 w 11"/>
                                  <a:gd name="T1" fmla="*/ 9 h 13"/>
                                  <a:gd name="T2" fmla="*/ 11 w 11"/>
                                  <a:gd name="T3" fmla="*/ 10 h 13"/>
                                  <a:gd name="T4" fmla="*/ 11 w 11"/>
                                  <a:gd name="T5" fmla="*/ 10 h 13"/>
                                  <a:gd name="T6" fmla="*/ 11 w 11"/>
                                  <a:gd name="T7" fmla="*/ 10 h 13"/>
                                  <a:gd name="T8" fmla="*/ 11 w 11"/>
                                  <a:gd name="T9" fmla="*/ 10 h 13"/>
                                  <a:gd name="T10" fmla="*/ 11 w 11"/>
                                  <a:gd name="T11" fmla="*/ 11 h 13"/>
                                  <a:gd name="T12" fmla="*/ 10 w 11"/>
                                  <a:gd name="T13" fmla="*/ 11 h 13"/>
                                  <a:gd name="T14" fmla="*/ 10 w 11"/>
                                  <a:gd name="T15" fmla="*/ 11 h 13"/>
                                  <a:gd name="T16" fmla="*/ 10 w 11"/>
                                  <a:gd name="T17" fmla="*/ 11 h 13"/>
                                  <a:gd name="T18" fmla="*/ 9 w 11"/>
                                  <a:gd name="T19" fmla="*/ 11 h 13"/>
                                  <a:gd name="T20" fmla="*/ 9 w 11"/>
                                  <a:gd name="T21" fmla="*/ 11 h 13"/>
                                  <a:gd name="T22" fmla="*/ 3 w 11"/>
                                  <a:gd name="T23" fmla="*/ 13 h 13"/>
                                  <a:gd name="T24" fmla="*/ 2 w 11"/>
                                  <a:gd name="T25" fmla="*/ 13 h 13"/>
                                  <a:gd name="T26" fmla="*/ 2 w 11"/>
                                  <a:gd name="T27" fmla="*/ 12 h 13"/>
                                  <a:gd name="T28" fmla="*/ 2 w 11"/>
                                  <a:gd name="T29" fmla="*/ 12 h 13"/>
                                  <a:gd name="T30" fmla="*/ 2 w 11"/>
                                  <a:gd name="T31" fmla="*/ 12 h 13"/>
                                  <a:gd name="T32" fmla="*/ 1 w 11"/>
                                  <a:gd name="T33" fmla="*/ 12 h 13"/>
                                  <a:gd name="T34" fmla="*/ 1 w 11"/>
                                  <a:gd name="T35" fmla="*/ 12 h 13"/>
                                  <a:gd name="T36" fmla="*/ 1 w 11"/>
                                  <a:gd name="T37" fmla="*/ 12 h 13"/>
                                  <a:gd name="T38" fmla="*/ 1 w 11"/>
                                  <a:gd name="T39" fmla="*/ 12 h 13"/>
                                  <a:gd name="T40" fmla="*/ 1 w 11"/>
                                  <a:gd name="T41" fmla="*/ 11 h 13"/>
                                  <a:gd name="T42" fmla="*/ 0 w 11"/>
                                  <a:gd name="T43" fmla="*/ 11 h 13"/>
                                  <a:gd name="T44" fmla="*/ 0 w 11"/>
                                  <a:gd name="T45" fmla="*/ 11 h 13"/>
                                  <a:gd name="T46" fmla="*/ 0 w 11"/>
                                  <a:gd name="T47" fmla="*/ 11 h 13"/>
                                  <a:gd name="T48" fmla="*/ 0 w 11"/>
                                  <a:gd name="T49" fmla="*/ 10 h 13"/>
                                  <a:gd name="T50" fmla="*/ 0 w 11"/>
                                  <a:gd name="T51" fmla="*/ 10 h 13"/>
                                  <a:gd name="T52" fmla="*/ 0 w 11"/>
                                  <a:gd name="T53" fmla="*/ 10 h 13"/>
                                  <a:gd name="T54" fmla="*/ 0 w 11"/>
                                  <a:gd name="T55" fmla="*/ 2 h 13"/>
                                  <a:gd name="T56" fmla="*/ 0 w 11"/>
                                  <a:gd name="T57" fmla="*/ 2 h 13"/>
                                  <a:gd name="T58" fmla="*/ 0 w 11"/>
                                  <a:gd name="T59" fmla="*/ 2 h 13"/>
                                  <a:gd name="T60" fmla="*/ 0 w 11"/>
                                  <a:gd name="T61" fmla="*/ 2 h 13"/>
                                  <a:gd name="T62" fmla="*/ 0 w 11"/>
                                  <a:gd name="T63" fmla="*/ 1 h 13"/>
                                  <a:gd name="T64" fmla="*/ 0 w 11"/>
                                  <a:gd name="T65" fmla="*/ 1 h 13"/>
                                  <a:gd name="T66" fmla="*/ 0 w 11"/>
                                  <a:gd name="T67" fmla="*/ 1 h 13"/>
                                  <a:gd name="T68" fmla="*/ 1 w 11"/>
                                  <a:gd name="T69" fmla="*/ 0 h 13"/>
                                  <a:gd name="T70" fmla="*/ 1 w 11"/>
                                  <a:gd name="T71" fmla="*/ 0 h 13"/>
                                  <a:gd name="T72" fmla="*/ 1 w 11"/>
                                  <a:gd name="T73" fmla="*/ 0 h 13"/>
                                  <a:gd name="T74" fmla="*/ 1 w 11"/>
                                  <a:gd name="T75" fmla="*/ 0 h 13"/>
                                  <a:gd name="T76" fmla="*/ 2 w 11"/>
                                  <a:gd name="T77" fmla="*/ 0 h 13"/>
                                  <a:gd name="T78" fmla="*/ 2 w 11"/>
                                  <a:gd name="T79" fmla="*/ 0 h 13"/>
                                  <a:gd name="T80" fmla="*/ 2 w 11"/>
                                  <a:gd name="T81" fmla="*/ 0 h 13"/>
                                  <a:gd name="T82" fmla="*/ 3 w 11"/>
                                  <a:gd name="T83" fmla="*/ 0 h 13"/>
                                  <a:gd name="T84" fmla="*/ 9 w 11"/>
                                  <a:gd name="T85" fmla="*/ 1 h 13"/>
                                  <a:gd name="T86" fmla="*/ 9 w 11"/>
                                  <a:gd name="T87" fmla="*/ 1 h 13"/>
                                  <a:gd name="T88" fmla="*/ 10 w 11"/>
                                  <a:gd name="T89" fmla="*/ 1 h 13"/>
                                  <a:gd name="T90" fmla="*/ 10 w 11"/>
                                  <a:gd name="T91" fmla="*/ 1 h 13"/>
                                  <a:gd name="T92" fmla="*/ 10 w 11"/>
                                  <a:gd name="T93" fmla="*/ 1 h 13"/>
                                  <a:gd name="T94" fmla="*/ 11 w 11"/>
                                  <a:gd name="T95" fmla="*/ 1 h 13"/>
                                  <a:gd name="T96" fmla="*/ 11 w 11"/>
                                  <a:gd name="T97" fmla="*/ 1 h 13"/>
                                  <a:gd name="T98" fmla="*/ 11 w 11"/>
                                  <a:gd name="T99" fmla="*/ 2 h 13"/>
                                  <a:gd name="T100" fmla="*/ 11 w 11"/>
                                  <a:gd name="T101" fmla="*/ 2 h 13"/>
                                  <a:gd name="T102" fmla="*/ 11 w 11"/>
                                  <a:gd name="T103" fmla="*/ 2 h 13"/>
                                  <a:gd name="T104" fmla="*/ 11 w 11"/>
                                  <a:gd name="T105" fmla="*/ 2 h 13"/>
                                  <a:gd name="T106" fmla="*/ 11 w 11"/>
                                  <a:gd name="T107" fmla="*/ 3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11" y="3"/>
                                    </a:moveTo>
                                    <a:lnTo>
                                      <a:pt x="11" y="9"/>
                                    </a:lnTo>
                                    <a:lnTo>
                                      <a:pt x="11" y="9"/>
                                    </a:lnTo>
                                    <a:lnTo>
                                      <a:pt x="11" y="9"/>
                                    </a:lnTo>
                                    <a:lnTo>
                                      <a:pt x="11" y="9"/>
                                    </a:lnTo>
                                    <a:lnTo>
                                      <a:pt x="11" y="9"/>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9" y="11"/>
                                    </a:lnTo>
                                    <a:lnTo>
                                      <a:pt x="9" y="11"/>
                                    </a:lnTo>
                                    <a:lnTo>
                                      <a:pt x="9" y="11"/>
                                    </a:lnTo>
                                    <a:lnTo>
                                      <a:pt x="9" y="11"/>
                                    </a:lnTo>
                                    <a:lnTo>
                                      <a:pt x="9" y="11"/>
                                    </a:lnTo>
                                    <a:lnTo>
                                      <a:pt x="3" y="13"/>
                                    </a:lnTo>
                                    <a:lnTo>
                                      <a:pt x="3" y="13"/>
                                    </a:lnTo>
                                    <a:lnTo>
                                      <a:pt x="3" y="13"/>
                                    </a:lnTo>
                                    <a:lnTo>
                                      <a:pt x="2" y="13"/>
                                    </a:lnTo>
                                    <a:lnTo>
                                      <a:pt x="2" y="13"/>
                                    </a:lnTo>
                                    <a:lnTo>
                                      <a:pt x="2"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1"/>
                                    </a:lnTo>
                                    <a:lnTo>
                                      <a:pt x="1" y="11"/>
                                    </a:lnTo>
                                    <a:lnTo>
                                      <a:pt x="1" y="11"/>
                                    </a:lnTo>
                                    <a:lnTo>
                                      <a:pt x="1" y="11"/>
                                    </a:lnTo>
                                    <a:lnTo>
                                      <a:pt x="1" y="11"/>
                                    </a:lnTo>
                                    <a:lnTo>
                                      <a:pt x="1" y="11"/>
                                    </a:lnTo>
                                    <a:lnTo>
                                      <a:pt x="1" y="11"/>
                                    </a:lnTo>
                                    <a:lnTo>
                                      <a:pt x="1"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64" name="Freeform 5064"/>
                            <wps:cNvSpPr>
                              <a:spLocks/>
                            </wps:cNvSpPr>
                            <wps:spPr bwMode="auto">
                              <a:xfrm>
                                <a:off x="829" y="91"/>
                                <a:ext cx="3" cy="3"/>
                              </a:xfrm>
                              <a:custGeom>
                                <a:avLst/>
                                <a:gdLst>
                                  <a:gd name="T0" fmla="*/ 3 w 3"/>
                                  <a:gd name="T1" fmla="*/ 1 h 3"/>
                                  <a:gd name="T2" fmla="*/ 1 w 3"/>
                                  <a:gd name="T3" fmla="*/ 0 h 3"/>
                                  <a:gd name="T4" fmla="*/ 1 w 3"/>
                                  <a:gd name="T5" fmla="*/ 0 h 3"/>
                                  <a:gd name="T6" fmla="*/ 1 w 3"/>
                                  <a:gd name="T7" fmla="*/ 0 h 3"/>
                                  <a:gd name="T8" fmla="*/ 1 w 3"/>
                                  <a:gd name="T9" fmla="*/ 0 h 3"/>
                                  <a:gd name="T10" fmla="*/ 1 w 3"/>
                                  <a:gd name="T11" fmla="*/ 0 h 3"/>
                                  <a:gd name="T12" fmla="*/ 1 w 3"/>
                                  <a:gd name="T13" fmla="*/ 0 h 3"/>
                                  <a:gd name="T14" fmla="*/ 1 w 3"/>
                                  <a:gd name="T15" fmla="*/ 0 h 3"/>
                                  <a:gd name="T16" fmla="*/ 1 w 3"/>
                                  <a:gd name="T17" fmla="*/ 0 h 3"/>
                                  <a:gd name="T18" fmla="*/ 1 w 3"/>
                                  <a:gd name="T19" fmla="*/ 0 h 3"/>
                                  <a:gd name="T20" fmla="*/ 1 w 3"/>
                                  <a:gd name="T21" fmla="*/ 0 h 3"/>
                                  <a:gd name="T22" fmla="*/ 1 w 3"/>
                                  <a:gd name="T23" fmla="*/ 0 h 3"/>
                                  <a:gd name="T24" fmla="*/ 1 w 3"/>
                                  <a:gd name="T25" fmla="*/ 0 h 3"/>
                                  <a:gd name="T26" fmla="*/ 0 w 3"/>
                                  <a:gd name="T27" fmla="*/ 0 h 3"/>
                                  <a:gd name="T28" fmla="*/ 0 w 3"/>
                                  <a:gd name="T29" fmla="*/ 0 h 3"/>
                                  <a:gd name="T30" fmla="*/ 0 w 3"/>
                                  <a:gd name="T31" fmla="*/ 0 h 3"/>
                                  <a:gd name="T32" fmla="*/ 0 w 3"/>
                                  <a:gd name="T33" fmla="*/ 0 h 3"/>
                                  <a:gd name="T34" fmla="*/ 0 w 3"/>
                                  <a:gd name="T35" fmla="*/ 0 h 3"/>
                                  <a:gd name="T36" fmla="*/ 0 w 3"/>
                                  <a:gd name="T37" fmla="*/ 0 h 3"/>
                                  <a:gd name="T38" fmla="*/ 0 w 3"/>
                                  <a:gd name="T39" fmla="*/ 0 h 3"/>
                                  <a:gd name="T40" fmla="*/ 0 w 3"/>
                                  <a:gd name="T41" fmla="*/ 0 h 3"/>
                                  <a:gd name="T42" fmla="*/ 0 w 3"/>
                                  <a:gd name="T43" fmla="*/ 0 h 3"/>
                                  <a:gd name="T44" fmla="*/ 0 w 3"/>
                                  <a:gd name="T45" fmla="*/ 0 h 3"/>
                                  <a:gd name="T46" fmla="*/ 0 w 3"/>
                                  <a:gd name="T47" fmla="*/ 0 h 3"/>
                                  <a:gd name="T48" fmla="*/ 0 w 3"/>
                                  <a:gd name="T49" fmla="*/ 1 h 3"/>
                                  <a:gd name="T50" fmla="*/ 0 w 3"/>
                                  <a:gd name="T51" fmla="*/ 1 h 3"/>
                                  <a:gd name="T52" fmla="*/ 0 w 3"/>
                                  <a:gd name="T53" fmla="*/ 1 h 3"/>
                                  <a:gd name="T54" fmla="*/ 0 w 3"/>
                                  <a:gd name="T55" fmla="*/ 1 h 3"/>
                                  <a:gd name="T56" fmla="*/ 0 w 3"/>
                                  <a:gd name="T57" fmla="*/ 1 h 3"/>
                                  <a:gd name="T58" fmla="*/ 0 w 3"/>
                                  <a:gd name="T59" fmla="*/ 1 h 3"/>
                                  <a:gd name="T60" fmla="*/ 0 w 3"/>
                                  <a:gd name="T61" fmla="*/ 1 h 3"/>
                                  <a:gd name="T62" fmla="*/ 0 w 3"/>
                                  <a:gd name="T63" fmla="*/ 1 h 3"/>
                                  <a:gd name="T64" fmla="*/ 0 w 3"/>
                                  <a:gd name="T65" fmla="*/ 1 h 3"/>
                                  <a:gd name="T66" fmla="*/ 1 w 3"/>
                                  <a:gd name="T67" fmla="*/ 1 h 3"/>
                                  <a:gd name="T68" fmla="*/ 1 w 3"/>
                                  <a:gd name="T69" fmla="*/ 1 h 3"/>
                                  <a:gd name="T70" fmla="*/ 1 w 3"/>
                                  <a:gd name="T71" fmla="*/ 1 h 3"/>
                                  <a:gd name="T72" fmla="*/ 1 w 3"/>
                                  <a:gd name="T73" fmla="*/ 1 h 3"/>
                                  <a:gd name="T74" fmla="*/ 1 w 3"/>
                                  <a:gd name="T75" fmla="*/ 1 h 3"/>
                                  <a:gd name="T76" fmla="*/ 1 w 3"/>
                                  <a:gd name="T77" fmla="*/ 1 h 3"/>
                                  <a:gd name="T78" fmla="*/ 2 w 3"/>
                                  <a:gd name="T79" fmla="*/ 3 h 3"/>
                                  <a:gd name="T80" fmla="*/ 3 w 3"/>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3">
                                    <a:moveTo>
                                      <a:pt x="3" y="1"/>
                                    </a:moveTo>
                                    <a:lnTo>
                                      <a:pt x="1" y="0"/>
                                    </a:lnTo>
                                    <a:lnTo>
                                      <a:pt x="1" y="0"/>
                                    </a:lnTo>
                                    <a:lnTo>
                                      <a:pt x="1" y="0"/>
                                    </a:lnTo>
                                    <a:lnTo>
                                      <a:pt x="1" y="0"/>
                                    </a:lnTo>
                                    <a:lnTo>
                                      <a:pt x="1" y="0"/>
                                    </a:lnTo>
                                    <a:lnTo>
                                      <a:pt x="1" y="0"/>
                                    </a:lnTo>
                                    <a:lnTo>
                                      <a:pt x="1" y="0"/>
                                    </a:lnTo>
                                    <a:lnTo>
                                      <a:pt x="1" y="0"/>
                                    </a:lnTo>
                                    <a:lnTo>
                                      <a:pt x="1" y="0"/>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2" y="3"/>
                                    </a:lnTo>
                                    <a:lnTo>
                                      <a:pt x="3"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65" name="Freeform 5065"/>
                            <wps:cNvSpPr>
                              <a:spLocks/>
                            </wps:cNvSpPr>
                            <wps:spPr bwMode="auto">
                              <a:xfrm>
                                <a:off x="829" y="91"/>
                                <a:ext cx="3" cy="3"/>
                              </a:xfrm>
                              <a:custGeom>
                                <a:avLst/>
                                <a:gdLst>
                                  <a:gd name="T0" fmla="*/ 3 w 3"/>
                                  <a:gd name="T1" fmla="*/ 1 h 3"/>
                                  <a:gd name="T2" fmla="*/ 1 w 3"/>
                                  <a:gd name="T3" fmla="*/ 0 h 3"/>
                                  <a:gd name="T4" fmla="*/ 1 w 3"/>
                                  <a:gd name="T5" fmla="*/ 0 h 3"/>
                                  <a:gd name="T6" fmla="*/ 1 w 3"/>
                                  <a:gd name="T7" fmla="*/ 0 h 3"/>
                                  <a:gd name="T8" fmla="*/ 1 w 3"/>
                                  <a:gd name="T9" fmla="*/ 0 h 3"/>
                                  <a:gd name="T10" fmla="*/ 1 w 3"/>
                                  <a:gd name="T11" fmla="*/ 0 h 3"/>
                                  <a:gd name="T12" fmla="*/ 1 w 3"/>
                                  <a:gd name="T13" fmla="*/ 0 h 3"/>
                                  <a:gd name="T14" fmla="*/ 1 w 3"/>
                                  <a:gd name="T15" fmla="*/ 0 h 3"/>
                                  <a:gd name="T16" fmla="*/ 1 w 3"/>
                                  <a:gd name="T17" fmla="*/ 0 h 3"/>
                                  <a:gd name="T18" fmla="*/ 1 w 3"/>
                                  <a:gd name="T19" fmla="*/ 0 h 3"/>
                                  <a:gd name="T20" fmla="*/ 1 w 3"/>
                                  <a:gd name="T21" fmla="*/ 0 h 3"/>
                                  <a:gd name="T22" fmla="*/ 1 w 3"/>
                                  <a:gd name="T23" fmla="*/ 0 h 3"/>
                                  <a:gd name="T24" fmla="*/ 1 w 3"/>
                                  <a:gd name="T25" fmla="*/ 0 h 3"/>
                                  <a:gd name="T26" fmla="*/ 0 w 3"/>
                                  <a:gd name="T27" fmla="*/ 0 h 3"/>
                                  <a:gd name="T28" fmla="*/ 0 w 3"/>
                                  <a:gd name="T29" fmla="*/ 0 h 3"/>
                                  <a:gd name="T30" fmla="*/ 0 w 3"/>
                                  <a:gd name="T31" fmla="*/ 0 h 3"/>
                                  <a:gd name="T32" fmla="*/ 0 w 3"/>
                                  <a:gd name="T33" fmla="*/ 0 h 3"/>
                                  <a:gd name="T34" fmla="*/ 0 w 3"/>
                                  <a:gd name="T35" fmla="*/ 0 h 3"/>
                                  <a:gd name="T36" fmla="*/ 0 w 3"/>
                                  <a:gd name="T37" fmla="*/ 0 h 3"/>
                                  <a:gd name="T38" fmla="*/ 0 w 3"/>
                                  <a:gd name="T39" fmla="*/ 0 h 3"/>
                                  <a:gd name="T40" fmla="*/ 0 w 3"/>
                                  <a:gd name="T41" fmla="*/ 0 h 3"/>
                                  <a:gd name="T42" fmla="*/ 0 w 3"/>
                                  <a:gd name="T43" fmla="*/ 0 h 3"/>
                                  <a:gd name="T44" fmla="*/ 0 w 3"/>
                                  <a:gd name="T45" fmla="*/ 0 h 3"/>
                                  <a:gd name="T46" fmla="*/ 0 w 3"/>
                                  <a:gd name="T47" fmla="*/ 0 h 3"/>
                                  <a:gd name="T48" fmla="*/ 0 w 3"/>
                                  <a:gd name="T49" fmla="*/ 1 h 3"/>
                                  <a:gd name="T50" fmla="*/ 0 w 3"/>
                                  <a:gd name="T51" fmla="*/ 1 h 3"/>
                                  <a:gd name="T52" fmla="*/ 0 w 3"/>
                                  <a:gd name="T53" fmla="*/ 1 h 3"/>
                                  <a:gd name="T54" fmla="*/ 0 w 3"/>
                                  <a:gd name="T55" fmla="*/ 1 h 3"/>
                                  <a:gd name="T56" fmla="*/ 0 w 3"/>
                                  <a:gd name="T57" fmla="*/ 1 h 3"/>
                                  <a:gd name="T58" fmla="*/ 0 w 3"/>
                                  <a:gd name="T59" fmla="*/ 1 h 3"/>
                                  <a:gd name="T60" fmla="*/ 0 w 3"/>
                                  <a:gd name="T61" fmla="*/ 1 h 3"/>
                                  <a:gd name="T62" fmla="*/ 0 w 3"/>
                                  <a:gd name="T63" fmla="*/ 1 h 3"/>
                                  <a:gd name="T64" fmla="*/ 0 w 3"/>
                                  <a:gd name="T65" fmla="*/ 1 h 3"/>
                                  <a:gd name="T66" fmla="*/ 1 w 3"/>
                                  <a:gd name="T67" fmla="*/ 1 h 3"/>
                                  <a:gd name="T68" fmla="*/ 1 w 3"/>
                                  <a:gd name="T69" fmla="*/ 1 h 3"/>
                                  <a:gd name="T70" fmla="*/ 1 w 3"/>
                                  <a:gd name="T71" fmla="*/ 1 h 3"/>
                                  <a:gd name="T72" fmla="*/ 1 w 3"/>
                                  <a:gd name="T73" fmla="*/ 1 h 3"/>
                                  <a:gd name="T74" fmla="*/ 1 w 3"/>
                                  <a:gd name="T75" fmla="*/ 1 h 3"/>
                                  <a:gd name="T76" fmla="*/ 1 w 3"/>
                                  <a:gd name="T77" fmla="*/ 1 h 3"/>
                                  <a:gd name="T78" fmla="*/ 2 w 3"/>
                                  <a:gd name="T79" fmla="*/ 3 h 3"/>
                                  <a:gd name="T80" fmla="*/ 3 w 3"/>
                                  <a:gd name="T81"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3">
                                    <a:moveTo>
                                      <a:pt x="3" y="1"/>
                                    </a:moveTo>
                                    <a:lnTo>
                                      <a:pt x="1" y="0"/>
                                    </a:lnTo>
                                    <a:lnTo>
                                      <a:pt x="1" y="0"/>
                                    </a:lnTo>
                                    <a:lnTo>
                                      <a:pt x="1" y="0"/>
                                    </a:lnTo>
                                    <a:lnTo>
                                      <a:pt x="1" y="0"/>
                                    </a:lnTo>
                                    <a:lnTo>
                                      <a:pt x="1" y="0"/>
                                    </a:lnTo>
                                    <a:lnTo>
                                      <a:pt x="1" y="0"/>
                                    </a:lnTo>
                                    <a:lnTo>
                                      <a:pt x="1" y="0"/>
                                    </a:lnTo>
                                    <a:lnTo>
                                      <a:pt x="1" y="0"/>
                                    </a:lnTo>
                                    <a:lnTo>
                                      <a:pt x="1" y="0"/>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1"/>
                                    </a:lnTo>
                                    <a:lnTo>
                                      <a:pt x="0" y="1"/>
                                    </a:lnTo>
                                    <a:lnTo>
                                      <a:pt x="0" y="1"/>
                                    </a:lnTo>
                                    <a:lnTo>
                                      <a:pt x="0" y="1"/>
                                    </a:lnTo>
                                    <a:lnTo>
                                      <a:pt x="0" y="1"/>
                                    </a:lnTo>
                                    <a:lnTo>
                                      <a:pt x="0" y="1"/>
                                    </a:lnTo>
                                    <a:lnTo>
                                      <a:pt x="0" y="1"/>
                                    </a:lnTo>
                                    <a:lnTo>
                                      <a:pt x="0" y="1"/>
                                    </a:lnTo>
                                    <a:lnTo>
                                      <a:pt x="0" y="1"/>
                                    </a:lnTo>
                                    <a:lnTo>
                                      <a:pt x="1" y="1"/>
                                    </a:lnTo>
                                    <a:lnTo>
                                      <a:pt x="1" y="1"/>
                                    </a:lnTo>
                                    <a:lnTo>
                                      <a:pt x="1" y="1"/>
                                    </a:lnTo>
                                    <a:lnTo>
                                      <a:pt x="1" y="1"/>
                                    </a:lnTo>
                                    <a:lnTo>
                                      <a:pt x="1" y="1"/>
                                    </a:lnTo>
                                    <a:lnTo>
                                      <a:pt x="1" y="1"/>
                                    </a:lnTo>
                                    <a:lnTo>
                                      <a:pt x="2" y="3"/>
                                    </a:lnTo>
                                    <a:lnTo>
                                      <a:pt x="3"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66" name="Freeform 5066"/>
                            <wps:cNvSpPr>
                              <a:spLocks/>
                            </wps:cNvSpPr>
                            <wps:spPr bwMode="auto">
                              <a:xfrm>
                                <a:off x="830" y="83"/>
                                <a:ext cx="2" cy="3"/>
                              </a:xfrm>
                              <a:custGeom>
                                <a:avLst/>
                                <a:gdLst>
                                  <a:gd name="T0" fmla="*/ 2 w 2"/>
                                  <a:gd name="T1" fmla="*/ 1 h 3"/>
                                  <a:gd name="T2" fmla="*/ 0 w 2"/>
                                  <a:gd name="T3" fmla="*/ 3 h 3"/>
                                  <a:gd name="T4" fmla="*/ 0 w 2"/>
                                  <a:gd name="T5" fmla="*/ 1 h 3"/>
                                  <a:gd name="T6" fmla="*/ 1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0" y="3"/>
                                    </a:lnTo>
                                    <a:lnTo>
                                      <a:pt x="0" y="1"/>
                                    </a:lnTo>
                                    <a:lnTo>
                                      <a:pt x="1" y="0"/>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67" name="Freeform 5067"/>
                            <wps:cNvSpPr>
                              <a:spLocks/>
                            </wps:cNvSpPr>
                            <wps:spPr bwMode="auto">
                              <a:xfrm>
                                <a:off x="830" y="83"/>
                                <a:ext cx="2" cy="3"/>
                              </a:xfrm>
                              <a:custGeom>
                                <a:avLst/>
                                <a:gdLst>
                                  <a:gd name="T0" fmla="*/ 2 w 2"/>
                                  <a:gd name="T1" fmla="*/ 1 h 3"/>
                                  <a:gd name="T2" fmla="*/ 0 w 2"/>
                                  <a:gd name="T3" fmla="*/ 3 h 3"/>
                                  <a:gd name="T4" fmla="*/ 0 w 2"/>
                                  <a:gd name="T5" fmla="*/ 1 h 3"/>
                                  <a:gd name="T6" fmla="*/ 1 w 2"/>
                                  <a:gd name="T7" fmla="*/ 0 h 3"/>
                                  <a:gd name="T8" fmla="*/ 2 w 2"/>
                                  <a:gd name="T9" fmla="*/ 1 h 3"/>
                                </a:gdLst>
                                <a:ahLst/>
                                <a:cxnLst>
                                  <a:cxn ang="0">
                                    <a:pos x="T0" y="T1"/>
                                  </a:cxn>
                                  <a:cxn ang="0">
                                    <a:pos x="T2" y="T3"/>
                                  </a:cxn>
                                  <a:cxn ang="0">
                                    <a:pos x="T4" y="T5"/>
                                  </a:cxn>
                                  <a:cxn ang="0">
                                    <a:pos x="T6" y="T7"/>
                                  </a:cxn>
                                  <a:cxn ang="0">
                                    <a:pos x="T8" y="T9"/>
                                  </a:cxn>
                                </a:cxnLst>
                                <a:rect l="0" t="0" r="r" b="b"/>
                                <a:pathLst>
                                  <a:path w="2" h="3">
                                    <a:moveTo>
                                      <a:pt x="2" y="1"/>
                                    </a:moveTo>
                                    <a:lnTo>
                                      <a:pt x="0" y="3"/>
                                    </a:lnTo>
                                    <a:lnTo>
                                      <a:pt x="0" y="1"/>
                                    </a:lnTo>
                                    <a:lnTo>
                                      <a:pt x="1" y="0"/>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68" name="Rectangle 5068"/>
                            <wps:cNvSpPr>
                              <a:spLocks noChangeArrowheads="1"/>
                            </wps:cNvSpPr>
                            <wps:spPr bwMode="auto">
                              <a:xfrm>
                                <a:off x="830" y="87"/>
                                <a:ext cx="1"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069" name="Rectangle 5069"/>
                            <wps:cNvSpPr>
                              <a:spLocks noChangeArrowheads="1"/>
                            </wps:cNvSpPr>
                            <wps:spPr bwMode="auto">
                              <a:xfrm>
                                <a:off x="830" y="87"/>
                                <a:ext cx="1"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70" name="Freeform 5070"/>
                            <wps:cNvSpPr>
                              <a:spLocks/>
                            </wps:cNvSpPr>
                            <wps:spPr bwMode="auto">
                              <a:xfrm>
                                <a:off x="829" y="89"/>
                                <a:ext cx="2" cy="1"/>
                              </a:xfrm>
                              <a:custGeom>
                                <a:avLst/>
                                <a:gdLst>
                                  <a:gd name="T0" fmla="*/ 1 w 2"/>
                                  <a:gd name="T1" fmla="*/ 0 h 1"/>
                                  <a:gd name="T2" fmla="*/ 2 w 2"/>
                                  <a:gd name="T3" fmla="*/ 0 h 1"/>
                                  <a:gd name="T4" fmla="*/ 2 w 2"/>
                                  <a:gd name="T5" fmla="*/ 1 h 1"/>
                                  <a:gd name="T6" fmla="*/ 1 w 2"/>
                                  <a:gd name="T7" fmla="*/ 1 h 1"/>
                                  <a:gd name="T8" fmla="*/ 1 w 2"/>
                                  <a:gd name="T9" fmla="*/ 1 h 1"/>
                                  <a:gd name="T10" fmla="*/ 1 w 2"/>
                                  <a:gd name="T11" fmla="*/ 1 h 1"/>
                                  <a:gd name="T12" fmla="*/ 1 w 2"/>
                                  <a:gd name="T13" fmla="*/ 1 h 1"/>
                                  <a:gd name="T14" fmla="*/ 1 w 2"/>
                                  <a:gd name="T15" fmla="*/ 1 h 1"/>
                                  <a:gd name="T16" fmla="*/ 1 w 2"/>
                                  <a:gd name="T17" fmla="*/ 0 h 1"/>
                                  <a:gd name="T18" fmla="*/ 1 w 2"/>
                                  <a:gd name="T19" fmla="*/ 0 h 1"/>
                                  <a:gd name="T20" fmla="*/ 1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1 w 2"/>
                                  <a:gd name="T57" fmla="*/ 0 h 1"/>
                                  <a:gd name="T58" fmla="*/ 1 w 2"/>
                                  <a:gd name="T59" fmla="*/ 0 h 1"/>
                                  <a:gd name="T60" fmla="*/ 1 w 2"/>
                                  <a:gd name="T61" fmla="*/ 0 h 1"/>
                                  <a:gd name="T62" fmla="*/ 1 w 2"/>
                                  <a:gd name="T63" fmla="*/ 0 h 1"/>
                                  <a:gd name="T64" fmla="*/ 1 w 2"/>
                                  <a:gd name="T65" fmla="*/ 0 h 1"/>
                                  <a:gd name="T66" fmla="*/ 1 w 2"/>
                                  <a:gd name="T67" fmla="*/ 0 h 1"/>
                                  <a:gd name="T68" fmla="*/ 1 w 2"/>
                                  <a:gd name="T69" fmla="*/ 0 h 1"/>
                                  <a:gd name="T70" fmla="*/ 1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1" y="0"/>
                                    </a:moveTo>
                                    <a:lnTo>
                                      <a:pt x="2" y="0"/>
                                    </a:lnTo>
                                    <a:lnTo>
                                      <a:pt x="2" y="1"/>
                                    </a:lnTo>
                                    <a:lnTo>
                                      <a:pt x="1" y="1"/>
                                    </a:lnTo>
                                    <a:lnTo>
                                      <a:pt x="1" y="1"/>
                                    </a:lnTo>
                                    <a:lnTo>
                                      <a:pt x="1" y="1"/>
                                    </a:lnTo>
                                    <a:lnTo>
                                      <a:pt x="1" y="1"/>
                                    </a:lnTo>
                                    <a:lnTo>
                                      <a:pt x="1" y="1"/>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71" name="Freeform 5071"/>
                            <wps:cNvSpPr>
                              <a:spLocks/>
                            </wps:cNvSpPr>
                            <wps:spPr bwMode="auto">
                              <a:xfrm>
                                <a:off x="829" y="89"/>
                                <a:ext cx="2" cy="1"/>
                              </a:xfrm>
                              <a:custGeom>
                                <a:avLst/>
                                <a:gdLst>
                                  <a:gd name="T0" fmla="*/ 1 w 2"/>
                                  <a:gd name="T1" fmla="*/ 0 h 1"/>
                                  <a:gd name="T2" fmla="*/ 2 w 2"/>
                                  <a:gd name="T3" fmla="*/ 0 h 1"/>
                                  <a:gd name="T4" fmla="*/ 2 w 2"/>
                                  <a:gd name="T5" fmla="*/ 1 h 1"/>
                                  <a:gd name="T6" fmla="*/ 1 w 2"/>
                                  <a:gd name="T7" fmla="*/ 1 h 1"/>
                                  <a:gd name="T8" fmla="*/ 1 w 2"/>
                                  <a:gd name="T9" fmla="*/ 1 h 1"/>
                                  <a:gd name="T10" fmla="*/ 1 w 2"/>
                                  <a:gd name="T11" fmla="*/ 1 h 1"/>
                                  <a:gd name="T12" fmla="*/ 1 w 2"/>
                                  <a:gd name="T13" fmla="*/ 1 h 1"/>
                                  <a:gd name="T14" fmla="*/ 1 w 2"/>
                                  <a:gd name="T15" fmla="*/ 1 h 1"/>
                                  <a:gd name="T16" fmla="*/ 1 w 2"/>
                                  <a:gd name="T17" fmla="*/ 0 h 1"/>
                                  <a:gd name="T18" fmla="*/ 1 w 2"/>
                                  <a:gd name="T19" fmla="*/ 0 h 1"/>
                                  <a:gd name="T20" fmla="*/ 1 w 2"/>
                                  <a:gd name="T21" fmla="*/ 0 h 1"/>
                                  <a:gd name="T22" fmla="*/ 0 w 2"/>
                                  <a:gd name="T23" fmla="*/ 0 h 1"/>
                                  <a:gd name="T24" fmla="*/ 0 w 2"/>
                                  <a:gd name="T25" fmla="*/ 0 h 1"/>
                                  <a:gd name="T26" fmla="*/ 0 w 2"/>
                                  <a:gd name="T27" fmla="*/ 0 h 1"/>
                                  <a:gd name="T28" fmla="*/ 0 w 2"/>
                                  <a:gd name="T29" fmla="*/ 0 h 1"/>
                                  <a:gd name="T30" fmla="*/ 0 w 2"/>
                                  <a:gd name="T31" fmla="*/ 0 h 1"/>
                                  <a:gd name="T32" fmla="*/ 0 w 2"/>
                                  <a:gd name="T33" fmla="*/ 0 h 1"/>
                                  <a:gd name="T34" fmla="*/ 0 w 2"/>
                                  <a:gd name="T35" fmla="*/ 0 h 1"/>
                                  <a:gd name="T36" fmla="*/ 0 w 2"/>
                                  <a:gd name="T37" fmla="*/ 0 h 1"/>
                                  <a:gd name="T38" fmla="*/ 0 w 2"/>
                                  <a:gd name="T39" fmla="*/ 0 h 1"/>
                                  <a:gd name="T40" fmla="*/ 0 w 2"/>
                                  <a:gd name="T41" fmla="*/ 0 h 1"/>
                                  <a:gd name="T42" fmla="*/ 0 w 2"/>
                                  <a:gd name="T43" fmla="*/ 0 h 1"/>
                                  <a:gd name="T44" fmla="*/ 0 w 2"/>
                                  <a:gd name="T45" fmla="*/ 0 h 1"/>
                                  <a:gd name="T46" fmla="*/ 0 w 2"/>
                                  <a:gd name="T47" fmla="*/ 0 h 1"/>
                                  <a:gd name="T48" fmla="*/ 0 w 2"/>
                                  <a:gd name="T49" fmla="*/ 0 h 1"/>
                                  <a:gd name="T50" fmla="*/ 0 w 2"/>
                                  <a:gd name="T51" fmla="*/ 0 h 1"/>
                                  <a:gd name="T52" fmla="*/ 0 w 2"/>
                                  <a:gd name="T53" fmla="*/ 0 h 1"/>
                                  <a:gd name="T54" fmla="*/ 0 w 2"/>
                                  <a:gd name="T55" fmla="*/ 0 h 1"/>
                                  <a:gd name="T56" fmla="*/ 1 w 2"/>
                                  <a:gd name="T57" fmla="*/ 0 h 1"/>
                                  <a:gd name="T58" fmla="*/ 1 w 2"/>
                                  <a:gd name="T59" fmla="*/ 0 h 1"/>
                                  <a:gd name="T60" fmla="*/ 1 w 2"/>
                                  <a:gd name="T61" fmla="*/ 0 h 1"/>
                                  <a:gd name="T62" fmla="*/ 1 w 2"/>
                                  <a:gd name="T63" fmla="*/ 0 h 1"/>
                                  <a:gd name="T64" fmla="*/ 1 w 2"/>
                                  <a:gd name="T65" fmla="*/ 0 h 1"/>
                                  <a:gd name="T66" fmla="*/ 1 w 2"/>
                                  <a:gd name="T67" fmla="*/ 0 h 1"/>
                                  <a:gd name="T68" fmla="*/ 1 w 2"/>
                                  <a:gd name="T69" fmla="*/ 0 h 1"/>
                                  <a:gd name="T70" fmla="*/ 1 w 2"/>
                                  <a:gd name="T71" fmla="*/ 0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1" y="0"/>
                                    </a:moveTo>
                                    <a:lnTo>
                                      <a:pt x="2" y="0"/>
                                    </a:lnTo>
                                    <a:lnTo>
                                      <a:pt x="2" y="1"/>
                                    </a:lnTo>
                                    <a:lnTo>
                                      <a:pt x="1" y="1"/>
                                    </a:lnTo>
                                    <a:lnTo>
                                      <a:pt x="1" y="1"/>
                                    </a:lnTo>
                                    <a:lnTo>
                                      <a:pt x="1" y="1"/>
                                    </a:lnTo>
                                    <a:lnTo>
                                      <a:pt x="1" y="1"/>
                                    </a:lnTo>
                                    <a:lnTo>
                                      <a:pt x="1" y="1"/>
                                    </a:lnTo>
                                    <a:lnTo>
                                      <a:pt x="1" y="0"/>
                                    </a:lnTo>
                                    <a:lnTo>
                                      <a:pt x="1" y="0"/>
                                    </a:lnTo>
                                    <a:lnTo>
                                      <a:pt x="1"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0" y="0"/>
                                    </a:lnTo>
                                    <a:lnTo>
                                      <a:pt x="1" y="0"/>
                                    </a:lnTo>
                                    <a:lnTo>
                                      <a:pt x="1" y="0"/>
                                    </a:lnTo>
                                    <a:lnTo>
                                      <a:pt x="1" y="0"/>
                                    </a:lnTo>
                                    <a:lnTo>
                                      <a:pt x="1" y="0"/>
                                    </a:lnTo>
                                    <a:lnTo>
                                      <a:pt x="1" y="0"/>
                                    </a:lnTo>
                                    <a:lnTo>
                                      <a:pt x="1" y="0"/>
                                    </a:lnTo>
                                    <a:lnTo>
                                      <a:pt x="1"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72" name="Freeform 5072"/>
                            <wps:cNvSpPr>
                              <a:spLocks/>
                            </wps:cNvSpPr>
                            <wps:spPr bwMode="auto">
                              <a:xfrm>
                                <a:off x="830" y="81"/>
                                <a:ext cx="2" cy="14"/>
                              </a:xfrm>
                              <a:custGeom>
                                <a:avLst/>
                                <a:gdLst>
                                  <a:gd name="T0" fmla="*/ 2 w 2"/>
                                  <a:gd name="T1" fmla="*/ 1 h 14"/>
                                  <a:gd name="T2" fmla="*/ 2 w 2"/>
                                  <a:gd name="T3" fmla="*/ 1 h 14"/>
                                  <a:gd name="T4" fmla="*/ 2 w 2"/>
                                  <a:gd name="T5" fmla="*/ 0 h 14"/>
                                  <a:gd name="T6" fmla="*/ 1 w 2"/>
                                  <a:gd name="T7" fmla="*/ 0 h 14"/>
                                  <a:gd name="T8" fmla="*/ 1 w 2"/>
                                  <a:gd name="T9" fmla="*/ 0 h 14"/>
                                  <a:gd name="T10" fmla="*/ 1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1 w 2"/>
                                  <a:gd name="T31" fmla="*/ 6 h 14"/>
                                  <a:gd name="T32" fmla="*/ 1 w 2"/>
                                  <a:gd name="T33" fmla="*/ 7 h 14"/>
                                  <a:gd name="T34" fmla="*/ 1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1 w 2"/>
                                  <a:gd name="T55" fmla="*/ 14 h 14"/>
                                  <a:gd name="T56" fmla="*/ 1 w 2"/>
                                  <a:gd name="T57" fmla="*/ 14 h 14"/>
                                  <a:gd name="T58" fmla="*/ 1 w 2"/>
                                  <a:gd name="T59" fmla="*/ 14 h 14"/>
                                  <a:gd name="T60" fmla="*/ 2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2" y="1"/>
                                    </a:lnTo>
                                    <a:lnTo>
                                      <a:pt x="2" y="0"/>
                                    </a:lnTo>
                                    <a:lnTo>
                                      <a:pt x="2" y="0"/>
                                    </a:lnTo>
                                    <a:lnTo>
                                      <a:pt x="1" y="0"/>
                                    </a:lnTo>
                                    <a:lnTo>
                                      <a:pt x="1" y="0"/>
                                    </a:lnTo>
                                    <a:lnTo>
                                      <a:pt x="1" y="0"/>
                                    </a:lnTo>
                                    <a:lnTo>
                                      <a:pt x="1" y="0"/>
                                    </a:lnTo>
                                    <a:lnTo>
                                      <a:pt x="1" y="0"/>
                                    </a:lnTo>
                                    <a:lnTo>
                                      <a:pt x="1"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1" y="6"/>
                                    </a:lnTo>
                                    <a:lnTo>
                                      <a:pt x="1" y="6"/>
                                    </a:lnTo>
                                    <a:lnTo>
                                      <a:pt x="1" y="7"/>
                                    </a:lnTo>
                                    <a:lnTo>
                                      <a:pt x="1" y="7"/>
                                    </a:lnTo>
                                    <a:lnTo>
                                      <a:pt x="1" y="7"/>
                                    </a:lnTo>
                                    <a:lnTo>
                                      <a:pt x="1" y="8"/>
                                    </a:lnTo>
                                    <a:lnTo>
                                      <a:pt x="1"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1" y="14"/>
                                    </a:lnTo>
                                    <a:lnTo>
                                      <a:pt x="1" y="14"/>
                                    </a:lnTo>
                                    <a:lnTo>
                                      <a:pt x="1" y="14"/>
                                    </a:lnTo>
                                    <a:lnTo>
                                      <a:pt x="1" y="14"/>
                                    </a:lnTo>
                                    <a:lnTo>
                                      <a:pt x="1" y="14"/>
                                    </a:lnTo>
                                    <a:lnTo>
                                      <a:pt x="1"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73" name="Freeform 5073"/>
                            <wps:cNvSpPr>
                              <a:spLocks/>
                            </wps:cNvSpPr>
                            <wps:spPr bwMode="auto">
                              <a:xfrm>
                                <a:off x="830" y="81"/>
                                <a:ext cx="2" cy="14"/>
                              </a:xfrm>
                              <a:custGeom>
                                <a:avLst/>
                                <a:gdLst>
                                  <a:gd name="T0" fmla="*/ 2 w 2"/>
                                  <a:gd name="T1" fmla="*/ 1 h 14"/>
                                  <a:gd name="T2" fmla="*/ 2 w 2"/>
                                  <a:gd name="T3" fmla="*/ 1 h 14"/>
                                  <a:gd name="T4" fmla="*/ 2 w 2"/>
                                  <a:gd name="T5" fmla="*/ 0 h 14"/>
                                  <a:gd name="T6" fmla="*/ 1 w 2"/>
                                  <a:gd name="T7" fmla="*/ 0 h 14"/>
                                  <a:gd name="T8" fmla="*/ 1 w 2"/>
                                  <a:gd name="T9" fmla="*/ 0 h 14"/>
                                  <a:gd name="T10" fmla="*/ 1 w 2"/>
                                  <a:gd name="T11" fmla="*/ 0 h 14"/>
                                  <a:gd name="T12" fmla="*/ 0 w 2"/>
                                  <a:gd name="T13" fmla="*/ 1 h 14"/>
                                  <a:gd name="T14" fmla="*/ 0 w 2"/>
                                  <a:gd name="T15" fmla="*/ 1 h 14"/>
                                  <a:gd name="T16" fmla="*/ 0 w 2"/>
                                  <a:gd name="T17" fmla="*/ 2 h 14"/>
                                  <a:gd name="T18" fmla="*/ 0 w 2"/>
                                  <a:gd name="T19" fmla="*/ 2 h 14"/>
                                  <a:gd name="T20" fmla="*/ 0 w 2"/>
                                  <a:gd name="T21" fmla="*/ 3 h 14"/>
                                  <a:gd name="T22" fmla="*/ 0 w 2"/>
                                  <a:gd name="T23" fmla="*/ 4 h 14"/>
                                  <a:gd name="T24" fmla="*/ 0 w 2"/>
                                  <a:gd name="T25" fmla="*/ 4 h 14"/>
                                  <a:gd name="T26" fmla="*/ 0 w 2"/>
                                  <a:gd name="T27" fmla="*/ 5 h 14"/>
                                  <a:gd name="T28" fmla="*/ 0 w 2"/>
                                  <a:gd name="T29" fmla="*/ 6 h 14"/>
                                  <a:gd name="T30" fmla="*/ 1 w 2"/>
                                  <a:gd name="T31" fmla="*/ 6 h 14"/>
                                  <a:gd name="T32" fmla="*/ 1 w 2"/>
                                  <a:gd name="T33" fmla="*/ 7 h 14"/>
                                  <a:gd name="T34" fmla="*/ 1 w 2"/>
                                  <a:gd name="T35" fmla="*/ 8 h 14"/>
                                  <a:gd name="T36" fmla="*/ 0 w 2"/>
                                  <a:gd name="T37" fmla="*/ 8 h 14"/>
                                  <a:gd name="T38" fmla="*/ 0 w 2"/>
                                  <a:gd name="T39" fmla="*/ 9 h 14"/>
                                  <a:gd name="T40" fmla="*/ 0 w 2"/>
                                  <a:gd name="T41" fmla="*/ 10 h 14"/>
                                  <a:gd name="T42" fmla="*/ 0 w 2"/>
                                  <a:gd name="T43" fmla="*/ 11 h 14"/>
                                  <a:gd name="T44" fmla="*/ 0 w 2"/>
                                  <a:gd name="T45" fmla="*/ 11 h 14"/>
                                  <a:gd name="T46" fmla="*/ 0 w 2"/>
                                  <a:gd name="T47" fmla="*/ 12 h 14"/>
                                  <a:gd name="T48" fmla="*/ 0 w 2"/>
                                  <a:gd name="T49" fmla="*/ 13 h 14"/>
                                  <a:gd name="T50" fmla="*/ 0 w 2"/>
                                  <a:gd name="T51" fmla="*/ 13 h 14"/>
                                  <a:gd name="T52" fmla="*/ 0 w 2"/>
                                  <a:gd name="T53" fmla="*/ 14 h 14"/>
                                  <a:gd name="T54" fmla="*/ 1 w 2"/>
                                  <a:gd name="T55" fmla="*/ 14 h 14"/>
                                  <a:gd name="T56" fmla="*/ 1 w 2"/>
                                  <a:gd name="T57" fmla="*/ 14 h 14"/>
                                  <a:gd name="T58" fmla="*/ 1 w 2"/>
                                  <a:gd name="T59" fmla="*/ 14 h 14"/>
                                  <a:gd name="T60" fmla="*/ 2 w 2"/>
                                  <a:gd name="T61" fmla="*/ 14 h 14"/>
                                  <a:gd name="T62" fmla="*/ 2 w 2"/>
                                  <a:gd name="T63" fmla="*/ 13 h 14"/>
                                  <a:gd name="T64" fmla="*/ 2 w 2"/>
                                  <a:gd name="T65" fmla="*/ 13 h 14"/>
                                  <a:gd name="T66" fmla="*/ 2 w 2"/>
                                  <a:gd name="T67" fmla="*/ 12 h 14"/>
                                  <a:gd name="T68" fmla="*/ 2 w 2"/>
                                  <a:gd name="T69" fmla="*/ 12 h 14"/>
                                  <a:gd name="T70" fmla="*/ 2 w 2"/>
                                  <a:gd name="T71" fmla="*/ 11 h 14"/>
                                  <a:gd name="T72" fmla="*/ 2 w 2"/>
                                  <a:gd name="T73" fmla="*/ 10 h 14"/>
                                  <a:gd name="T74" fmla="*/ 2 w 2"/>
                                  <a:gd name="T75" fmla="*/ 10 h 14"/>
                                  <a:gd name="T76" fmla="*/ 2 w 2"/>
                                  <a:gd name="T77" fmla="*/ 9 h 14"/>
                                  <a:gd name="T78" fmla="*/ 2 w 2"/>
                                  <a:gd name="T79" fmla="*/ 8 h 14"/>
                                  <a:gd name="T80" fmla="*/ 2 w 2"/>
                                  <a:gd name="T81" fmla="*/ 7 h 14"/>
                                  <a:gd name="T82" fmla="*/ 2 w 2"/>
                                  <a:gd name="T83" fmla="*/ 7 h 14"/>
                                  <a:gd name="T84" fmla="*/ 2 w 2"/>
                                  <a:gd name="T85" fmla="*/ 6 h 14"/>
                                  <a:gd name="T86" fmla="*/ 2 w 2"/>
                                  <a:gd name="T87" fmla="*/ 5 h 14"/>
                                  <a:gd name="T88" fmla="*/ 2 w 2"/>
                                  <a:gd name="T89" fmla="*/ 5 h 14"/>
                                  <a:gd name="T90" fmla="*/ 2 w 2"/>
                                  <a:gd name="T91" fmla="*/ 4 h 14"/>
                                  <a:gd name="T92" fmla="*/ 2 w 2"/>
                                  <a:gd name="T93" fmla="*/ 3 h 14"/>
                                  <a:gd name="T94" fmla="*/ 2 w 2"/>
                                  <a:gd name="T95" fmla="*/ 3 h 14"/>
                                  <a:gd name="T96" fmla="*/ 2 w 2"/>
                                  <a:gd name="T97" fmla="*/ 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2" y="2"/>
                                    </a:moveTo>
                                    <a:lnTo>
                                      <a:pt x="2" y="1"/>
                                    </a:lnTo>
                                    <a:lnTo>
                                      <a:pt x="2" y="1"/>
                                    </a:lnTo>
                                    <a:lnTo>
                                      <a:pt x="2" y="1"/>
                                    </a:lnTo>
                                    <a:lnTo>
                                      <a:pt x="2" y="1"/>
                                    </a:lnTo>
                                    <a:lnTo>
                                      <a:pt x="2" y="0"/>
                                    </a:lnTo>
                                    <a:lnTo>
                                      <a:pt x="2" y="0"/>
                                    </a:lnTo>
                                    <a:lnTo>
                                      <a:pt x="1" y="0"/>
                                    </a:lnTo>
                                    <a:lnTo>
                                      <a:pt x="1" y="0"/>
                                    </a:lnTo>
                                    <a:lnTo>
                                      <a:pt x="1" y="0"/>
                                    </a:lnTo>
                                    <a:lnTo>
                                      <a:pt x="1" y="0"/>
                                    </a:lnTo>
                                    <a:lnTo>
                                      <a:pt x="1" y="0"/>
                                    </a:lnTo>
                                    <a:lnTo>
                                      <a:pt x="1"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5"/>
                                    </a:lnTo>
                                    <a:lnTo>
                                      <a:pt x="0" y="6"/>
                                    </a:lnTo>
                                    <a:lnTo>
                                      <a:pt x="1" y="6"/>
                                    </a:lnTo>
                                    <a:lnTo>
                                      <a:pt x="1" y="6"/>
                                    </a:lnTo>
                                    <a:lnTo>
                                      <a:pt x="1" y="7"/>
                                    </a:lnTo>
                                    <a:lnTo>
                                      <a:pt x="1" y="7"/>
                                    </a:lnTo>
                                    <a:lnTo>
                                      <a:pt x="1" y="7"/>
                                    </a:lnTo>
                                    <a:lnTo>
                                      <a:pt x="1" y="8"/>
                                    </a:lnTo>
                                    <a:lnTo>
                                      <a:pt x="1" y="8"/>
                                    </a:lnTo>
                                    <a:lnTo>
                                      <a:pt x="0" y="8"/>
                                    </a:lnTo>
                                    <a:lnTo>
                                      <a:pt x="0" y="9"/>
                                    </a:lnTo>
                                    <a:lnTo>
                                      <a:pt x="0" y="9"/>
                                    </a:lnTo>
                                    <a:lnTo>
                                      <a:pt x="0" y="10"/>
                                    </a:lnTo>
                                    <a:lnTo>
                                      <a:pt x="0" y="10"/>
                                    </a:lnTo>
                                    <a:lnTo>
                                      <a:pt x="0" y="10"/>
                                    </a:lnTo>
                                    <a:lnTo>
                                      <a:pt x="0" y="11"/>
                                    </a:lnTo>
                                    <a:lnTo>
                                      <a:pt x="0" y="11"/>
                                    </a:lnTo>
                                    <a:lnTo>
                                      <a:pt x="0" y="11"/>
                                    </a:lnTo>
                                    <a:lnTo>
                                      <a:pt x="0" y="12"/>
                                    </a:lnTo>
                                    <a:lnTo>
                                      <a:pt x="0" y="12"/>
                                    </a:lnTo>
                                    <a:lnTo>
                                      <a:pt x="0" y="12"/>
                                    </a:lnTo>
                                    <a:lnTo>
                                      <a:pt x="0" y="13"/>
                                    </a:lnTo>
                                    <a:lnTo>
                                      <a:pt x="0" y="13"/>
                                    </a:lnTo>
                                    <a:lnTo>
                                      <a:pt x="0" y="13"/>
                                    </a:lnTo>
                                    <a:lnTo>
                                      <a:pt x="0" y="13"/>
                                    </a:lnTo>
                                    <a:lnTo>
                                      <a:pt x="0" y="14"/>
                                    </a:lnTo>
                                    <a:lnTo>
                                      <a:pt x="1" y="14"/>
                                    </a:lnTo>
                                    <a:lnTo>
                                      <a:pt x="1" y="14"/>
                                    </a:lnTo>
                                    <a:lnTo>
                                      <a:pt x="1" y="14"/>
                                    </a:lnTo>
                                    <a:lnTo>
                                      <a:pt x="1" y="14"/>
                                    </a:lnTo>
                                    <a:lnTo>
                                      <a:pt x="1" y="14"/>
                                    </a:lnTo>
                                    <a:lnTo>
                                      <a:pt x="1" y="14"/>
                                    </a:lnTo>
                                    <a:lnTo>
                                      <a:pt x="2" y="14"/>
                                    </a:lnTo>
                                    <a:lnTo>
                                      <a:pt x="2" y="14"/>
                                    </a:lnTo>
                                    <a:lnTo>
                                      <a:pt x="2"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8"/>
                                    </a:lnTo>
                                    <a:lnTo>
                                      <a:pt x="2" y="8"/>
                                    </a:lnTo>
                                    <a:lnTo>
                                      <a:pt x="2" y="8"/>
                                    </a:lnTo>
                                    <a:lnTo>
                                      <a:pt x="2" y="7"/>
                                    </a:lnTo>
                                    <a:lnTo>
                                      <a:pt x="2" y="7"/>
                                    </a:lnTo>
                                    <a:lnTo>
                                      <a:pt x="2" y="7"/>
                                    </a:lnTo>
                                    <a:lnTo>
                                      <a:pt x="2" y="6"/>
                                    </a:lnTo>
                                    <a:lnTo>
                                      <a:pt x="2" y="6"/>
                                    </a:lnTo>
                                    <a:lnTo>
                                      <a:pt x="2" y="6"/>
                                    </a:lnTo>
                                    <a:lnTo>
                                      <a:pt x="2" y="5"/>
                                    </a:lnTo>
                                    <a:lnTo>
                                      <a:pt x="2" y="5"/>
                                    </a:lnTo>
                                    <a:lnTo>
                                      <a:pt x="2" y="5"/>
                                    </a:lnTo>
                                    <a:lnTo>
                                      <a:pt x="2" y="4"/>
                                    </a:lnTo>
                                    <a:lnTo>
                                      <a:pt x="2" y="4"/>
                                    </a:lnTo>
                                    <a:lnTo>
                                      <a:pt x="2" y="4"/>
                                    </a:lnTo>
                                    <a:lnTo>
                                      <a:pt x="2" y="3"/>
                                    </a:lnTo>
                                    <a:lnTo>
                                      <a:pt x="2" y="3"/>
                                    </a:lnTo>
                                    <a:lnTo>
                                      <a:pt x="2" y="3"/>
                                    </a:lnTo>
                                    <a:lnTo>
                                      <a:pt x="2" y="2"/>
                                    </a:lnTo>
                                    <a:lnTo>
                                      <a:pt x="2"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74" name="Group 5074"/>
                          <wpg:cNvGrpSpPr>
                            <a:grpSpLocks/>
                          </wpg:cNvGrpSpPr>
                          <wpg:grpSpPr bwMode="auto">
                            <a:xfrm>
                              <a:off x="798" y="61"/>
                              <a:ext cx="14" cy="15"/>
                              <a:chOff x="798" y="61"/>
                              <a:chExt cx="14" cy="15"/>
                            </a:xfrm>
                          </wpg:grpSpPr>
                          <wps:wsp>
                            <wps:cNvPr id="5075" name="Freeform 5075"/>
                            <wps:cNvSpPr>
                              <a:spLocks/>
                            </wps:cNvSpPr>
                            <wps:spPr bwMode="auto">
                              <a:xfrm>
                                <a:off x="798" y="61"/>
                                <a:ext cx="14" cy="4"/>
                              </a:xfrm>
                              <a:custGeom>
                                <a:avLst/>
                                <a:gdLst>
                                  <a:gd name="T0" fmla="*/ 1 w 14"/>
                                  <a:gd name="T1" fmla="*/ 0 h 4"/>
                                  <a:gd name="T2" fmla="*/ 1 w 14"/>
                                  <a:gd name="T3" fmla="*/ 1 h 4"/>
                                  <a:gd name="T4" fmla="*/ 0 w 14"/>
                                  <a:gd name="T5" fmla="*/ 1 h 4"/>
                                  <a:gd name="T6" fmla="*/ 0 w 14"/>
                                  <a:gd name="T7" fmla="*/ 2 h 4"/>
                                  <a:gd name="T8" fmla="*/ 0 w 14"/>
                                  <a:gd name="T9" fmla="*/ 2 h 4"/>
                                  <a:gd name="T10" fmla="*/ 0 w 14"/>
                                  <a:gd name="T11" fmla="*/ 3 h 4"/>
                                  <a:gd name="T12" fmla="*/ 0 w 14"/>
                                  <a:gd name="T13" fmla="*/ 3 h 4"/>
                                  <a:gd name="T14" fmla="*/ 1 w 14"/>
                                  <a:gd name="T15" fmla="*/ 4 h 4"/>
                                  <a:gd name="T16" fmla="*/ 1 w 14"/>
                                  <a:gd name="T17" fmla="*/ 4 h 4"/>
                                  <a:gd name="T18" fmla="*/ 2 w 14"/>
                                  <a:gd name="T19" fmla="*/ 4 h 4"/>
                                  <a:gd name="T20" fmla="*/ 3 w 14"/>
                                  <a:gd name="T21" fmla="*/ 4 h 4"/>
                                  <a:gd name="T22" fmla="*/ 3 w 14"/>
                                  <a:gd name="T23" fmla="*/ 3 h 4"/>
                                  <a:gd name="T24" fmla="*/ 4 w 14"/>
                                  <a:gd name="T25" fmla="*/ 3 h 4"/>
                                  <a:gd name="T26" fmla="*/ 5 w 14"/>
                                  <a:gd name="T27" fmla="*/ 3 h 4"/>
                                  <a:gd name="T28" fmla="*/ 6 w 14"/>
                                  <a:gd name="T29" fmla="*/ 3 h 4"/>
                                  <a:gd name="T30" fmla="*/ 6 w 14"/>
                                  <a:gd name="T31" fmla="*/ 3 h 4"/>
                                  <a:gd name="T32" fmla="*/ 7 w 14"/>
                                  <a:gd name="T33" fmla="*/ 3 h 4"/>
                                  <a:gd name="T34" fmla="*/ 8 w 14"/>
                                  <a:gd name="T35" fmla="*/ 3 h 4"/>
                                  <a:gd name="T36" fmla="*/ 8 w 14"/>
                                  <a:gd name="T37" fmla="*/ 3 h 4"/>
                                  <a:gd name="T38" fmla="*/ 9 w 14"/>
                                  <a:gd name="T39" fmla="*/ 3 h 4"/>
                                  <a:gd name="T40" fmla="*/ 10 w 14"/>
                                  <a:gd name="T41" fmla="*/ 3 h 4"/>
                                  <a:gd name="T42" fmla="*/ 10 w 14"/>
                                  <a:gd name="T43" fmla="*/ 3 h 4"/>
                                  <a:gd name="T44" fmla="*/ 11 w 14"/>
                                  <a:gd name="T45" fmla="*/ 4 h 4"/>
                                  <a:gd name="T46" fmla="*/ 12 w 14"/>
                                  <a:gd name="T47" fmla="*/ 4 h 4"/>
                                  <a:gd name="T48" fmla="*/ 12 w 14"/>
                                  <a:gd name="T49" fmla="*/ 4 h 4"/>
                                  <a:gd name="T50" fmla="*/ 13 w 14"/>
                                  <a:gd name="T51" fmla="*/ 4 h 4"/>
                                  <a:gd name="T52" fmla="*/ 13 w 14"/>
                                  <a:gd name="T53" fmla="*/ 3 h 4"/>
                                  <a:gd name="T54" fmla="*/ 14 w 14"/>
                                  <a:gd name="T55" fmla="*/ 3 h 4"/>
                                  <a:gd name="T56" fmla="*/ 14 w 14"/>
                                  <a:gd name="T57" fmla="*/ 2 h 4"/>
                                  <a:gd name="T58" fmla="*/ 14 w 14"/>
                                  <a:gd name="T59" fmla="*/ 2 h 4"/>
                                  <a:gd name="T60" fmla="*/ 14 w 14"/>
                                  <a:gd name="T61" fmla="*/ 1 h 4"/>
                                  <a:gd name="T62" fmla="*/ 13 w 14"/>
                                  <a:gd name="T63" fmla="*/ 1 h 4"/>
                                  <a:gd name="T64" fmla="*/ 13 w 14"/>
                                  <a:gd name="T65" fmla="*/ 0 h 4"/>
                                  <a:gd name="T66" fmla="*/ 12 w 14"/>
                                  <a:gd name="T67" fmla="*/ 0 h 4"/>
                                  <a:gd name="T68" fmla="*/ 12 w 14"/>
                                  <a:gd name="T69" fmla="*/ 0 h 4"/>
                                  <a:gd name="T70" fmla="*/ 11 w 14"/>
                                  <a:gd name="T71" fmla="*/ 0 h 4"/>
                                  <a:gd name="T72" fmla="*/ 10 w 14"/>
                                  <a:gd name="T73" fmla="*/ 0 h 4"/>
                                  <a:gd name="T74" fmla="*/ 9 w 14"/>
                                  <a:gd name="T75" fmla="*/ 0 h 4"/>
                                  <a:gd name="T76" fmla="*/ 9 w 14"/>
                                  <a:gd name="T77" fmla="*/ 0 h 4"/>
                                  <a:gd name="T78" fmla="*/ 8 w 14"/>
                                  <a:gd name="T79" fmla="*/ 0 h 4"/>
                                  <a:gd name="T80" fmla="*/ 7 w 14"/>
                                  <a:gd name="T81" fmla="*/ 0 h 4"/>
                                  <a:gd name="T82" fmla="*/ 7 w 14"/>
                                  <a:gd name="T83" fmla="*/ 0 h 4"/>
                                  <a:gd name="T84" fmla="*/ 6 w 14"/>
                                  <a:gd name="T85" fmla="*/ 0 h 4"/>
                                  <a:gd name="T86" fmla="*/ 5 w 14"/>
                                  <a:gd name="T87" fmla="*/ 0 h 4"/>
                                  <a:gd name="T88" fmla="*/ 5 w 14"/>
                                  <a:gd name="T89" fmla="*/ 0 h 4"/>
                                  <a:gd name="T90" fmla="*/ 4 w 14"/>
                                  <a:gd name="T91" fmla="*/ 0 h 4"/>
                                  <a:gd name="T92" fmla="*/ 3 w 14"/>
                                  <a:gd name="T93" fmla="*/ 0 h 4"/>
                                  <a:gd name="T94" fmla="*/ 3 w 14"/>
                                  <a:gd name="T95" fmla="*/ 0 h 4"/>
                                  <a:gd name="T96" fmla="*/ 2 w 14"/>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 y="0"/>
                                    </a:moveTo>
                                    <a:lnTo>
                                      <a:pt x="1" y="0"/>
                                    </a:lnTo>
                                    <a:lnTo>
                                      <a:pt x="1" y="1"/>
                                    </a:lnTo>
                                    <a:lnTo>
                                      <a:pt x="1" y="1"/>
                                    </a:lnTo>
                                    <a:lnTo>
                                      <a:pt x="0" y="1"/>
                                    </a:lnTo>
                                    <a:lnTo>
                                      <a:pt x="0" y="1"/>
                                    </a:lnTo>
                                    <a:lnTo>
                                      <a:pt x="0" y="1"/>
                                    </a:lnTo>
                                    <a:lnTo>
                                      <a:pt x="0" y="2"/>
                                    </a:lnTo>
                                    <a:lnTo>
                                      <a:pt x="0" y="2"/>
                                    </a:lnTo>
                                    <a:lnTo>
                                      <a:pt x="0" y="2"/>
                                    </a:lnTo>
                                    <a:lnTo>
                                      <a:pt x="0" y="3"/>
                                    </a:lnTo>
                                    <a:lnTo>
                                      <a:pt x="0" y="3"/>
                                    </a:lnTo>
                                    <a:lnTo>
                                      <a:pt x="0" y="3"/>
                                    </a:lnTo>
                                    <a:lnTo>
                                      <a:pt x="0" y="3"/>
                                    </a:lnTo>
                                    <a:lnTo>
                                      <a:pt x="1" y="3"/>
                                    </a:lnTo>
                                    <a:lnTo>
                                      <a:pt x="1" y="4"/>
                                    </a:lnTo>
                                    <a:lnTo>
                                      <a:pt x="1" y="4"/>
                                    </a:lnTo>
                                    <a:lnTo>
                                      <a:pt x="1" y="4"/>
                                    </a:lnTo>
                                    <a:lnTo>
                                      <a:pt x="2" y="4"/>
                                    </a:lnTo>
                                    <a:lnTo>
                                      <a:pt x="2" y="4"/>
                                    </a:lnTo>
                                    <a:lnTo>
                                      <a:pt x="3" y="4"/>
                                    </a:lnTo>
                                    <a:lnTo>
                                      <a:pt x="3" y="4"/>
                                    </a:lnTo>
                                    <a:lnTo>
                                      <a:pt x="3" y="4"/>
                                    </a:lnTo>
                                    <a:lnTo>
                                      <a:pt x="3" y="3"/>
                                    </a:lnTo>
                                    <a:lnTo>
                                      <a:pt x="4" y="3"/>
                                    </a:lnTo>
                                    <a:lnTo>
                                      <a:pt x="4" y="3"/>
                                    </a:lnTo>
                                    <a:lnTo>
                                      <a:pt x="5" y="3"/>
                                    </a:lnTo>
                                    <a:lnTo>
                                      <a:pt x="5" y="3"/>
                                    </a:lnTo>
                                    <a:lnTo>
                                      <a:pt x="5" y="3"/>
                                    </a:lnTo>
                                    <a:lnTo>
                                      <a:pt x="6"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3"/>
                                    </a:lnTo>
                                    <a:lnTo>
                                      <a:pt x="11" y="4"/>
                                    </a:lnTo>
                                    <a:lnTo>
                                      <a:pt x="11" y="4"/>
                                    </a:lnTo>
                                    <a:lnTo>
                                      <a:pt x="11" y="4"/>
                                    </a:lnTo>
                                    <a:lnTo>
                                      <a:pt x="12" y="4"/>
                                    </a:lnTo>
                                    <a:lnTo>
                                      <a:pt x="12" y="4"/>
                                    </a:lnTo>
                                    <a:lnTo>
                                      <a:pt x="12" y="4"/>
                                    </a:lnTo>
                                    <a:lnTo>
                                      <a:pt x="13" y="4"/>
                                    </a:lnTo>
                                    <a:lnTo>
                                      <a:pt x="13" y="4"/>
                                    </a:lnTo>
                                    <a:lnTo>
                                      <a:pt x="13" y="3"/>
                                    </a:lnTo>
                                    <a:lnTo>
                                      <a:pt x="13" y="3"/>
                                    </a:lnTo>
                                    <a:lnTo>
                                      <a:pt x="14" y="3"/>
                                    </a:lnTo>
                                    <a:lnTo>
                                      <a:pt x="14" y="3"/>
                                    </a:lnTo>
                                    <a:lnTo>
                                      <a:pt x="14" y="3"/>
                                    </a:lnTo>
                                    <a:lnTo>
                                      <a:pt x="14" y="2"/>
                                    </a:lnTo>
                                    <a:lnTo>
                                      <a:pt x="14" y="2"/>
                                    </a:lnTo>
                                    <a:lnTo>
                                      <a:pt x="14" y="2"/>
                                    </a:lnTo>
                                    <a:lnTo>
                                      <a:pt x="14" y="1"/>
                                    </a:lnTo>
                                    <a:lnTo>
                                      <a:pt x="14" y="1"/>
                                    </a:lnTo>
                                    <a:lnTo>
                                      <a:pt x="13" y="1"/>
                                    </a:lnTo>
                                    <a:lnTo>
                                      <a:pt x="13" y="1"/>
                                    </a:lnTo>
                                    <a:lnTo>
                                      <a:pt x="13" y="1"/>
                                    </a:lnTo>
                                    <a:lnTo>
                                      <a:pt x="13" y="0"/>
                                    </a:lnTo>
                                    <a:lnTo>
                                      <a:pt x="13" y="0"/>
                                    </a:lnTo>
                                    <a:lnTo>
                                      <a:pt x="12" y="0"/>
                                    </a:lnTo>
                                    <a:lnTo>
                                      <a:pt x="12" y="0"/>
                                    </a:lnTo>
                                    <a:lnTo>
                                      <a:pt x="12" y="0"/>
                                    </a:lnTo>
                                    <a:lnTo>
                                      <a:pt x="11" y="0"/>
                                    </a:lnTo>
                                    <a:lnTo>
                                      <a:pt x="11" y="0"/>
                                    </a:lnTo>
                                    <a:lnTo>
                                      <a:pt x="10" y="0"/>
                                    </a:lnTo>
                                    <a:lnTo>
                                      <a:pt x="10" y="0"/>
                                    </a:lnTo>
                                    <a:lnTo>
                                      <a:pt x="10" y="0"/>
                                    </a:lnTo>
                                    <a:lnTo>
                                      <a:pt x="9" y="0"/>
                                    </a:lnTo>
                                    <a:lnTo>
                                      <a:pt x="9" y="0"/>
                                    </a:lnTo>
                                    <a:lnTo>
                                      <a:pt x="9" y="0"/>
                                    </a:lnTo>
                                    <a:lnTo>
                                      <a:pt x="8"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3" y="0"/>
                                    </a:lnTo>
                                    <a:lnTo>
                                      <a:pt x="3" y="0"/>
                                    </a:lnTo>
                                    <a:lnTo>
                                      <a:pt x="3" y="0"/>
                                    </a:lnTo>
                                    <a:lnTo>
                                      <a:pt x="3" y="0"/>
                                    </a:lnTo>
                                    <a:lnTo>
                                      <a:pt x="2" y="0"/>
                                    </a:lnTo>
                                    <a:lnTo>
                                      <a:pt x="2"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76" name="Freeform 5076"/>
                            <wps:cNvSpPr>
                              <a:spLocks/>
                            </wps:cNvSpPr>
                            <wps:spPr bwMode="auto">
                              <a:xfrm>
                                <a:off x="798" y="61"/>
                                <a:ext cx="14" cy="4"/>
                              </a:xfrm>
                              <a:custGeom>
                                <a:avLst/>
                                <a:gdLst>
                                  <a:gd name="T0" fmla="*/ 1 w 14"/>
                                  <a:gd name="T1" fmla="*/ 0 h 4"/>
                                  <a:gd name="T2" fmla="*/ 1 w 14"/>
                                  <a:gd name="T3" fmla="*/ 1 h 4"/>
                                  <a:gd name="T4" fmla="*/ 0 w 14"/>
                                  <a:gd name="T5" fmla="*/ 1 h 4"/>
                                  <a:gd name="T6" fmla="*/ 0 w 14"/>
                                  <a:gd name="T7" fmla="*/ 2 h 4"/>
                                  <a:gd name="T8" fmla="*/ 0 w 14"/>
                                  <a:gd name="T9" fmla="*/ 2 h 4"/>
                                  <a:gd name="T10" fmla="*/ 0 w 14"/>
                                  <a:gd name="T11" fmla="*/ 3 h 4"/>
                                  <a:gd name="T12" fmla="*/ 0 w 14"/>
                                  <a:gd name="T13" fmla="*/ 3 h 4"/>
                                  <a:gd name="T14" fmla="*/ 1 w 14"/>
                                  <a:gd name="T15" fmla="*/ 4 h 4"/>
                                  <a:gd name="T16" fmla="*/ 1 w 14"/>
                                  <a:gd name="T17" fmla="*/ 4 h 4"/>
                                  <a:gd name="T18" fmla="*/ 2 w 14"/>
                                  <a:gd name="T19" fmla="*/ 4 h 4"/>
                                  <a:gd name="T20" fmla="*/ 3 w 14"/>
                                  <a:gd name="T21" fmla="*/ 4 h 4"/>
                                  <a:gd name="T22" fmla="*/ 3 w 14"/>
                                  <a:gd name="T23" fmla="*/ 3 h 4"/>
                                  <a:gd name="T24" fmla="*/ 4 w 14"/>
                                  <a:gd name="T25" fmla="*/ 3 h 4"/>
                                  <a:gd name="T26" fmla="*/ 5 w 14"/>
                                  <a:gd name="T27" fmla="*/ 3 h 4"/>
                                  <a:gd name="T28" fmla="*/ 6 w 14"/>
                                  <a:gd name="T29" fmla="*/ 3 h 4"/>
                                  <a:gd name="T30" fmla="*/ 6 w 14"/>
                                  <a:gd name="T31" fmla="*/ 3 h 4"/>
                                  <a:gd name="T32" fmla="*/ 7 w 14"/>
                                  <a:gd name="T33" fmla="*/ 3 h 4"/>
                                  <a:gd name="T34" fmla="*/ 8 w 14"/>
                                  <a:gd name="T35" fmla="*/ 3 h 4"/>
                                  <a:gd name="T36" fmla="*/ 8 w 14"/>
                                  <a:gd name="T37" fmla="*/ 3 h 4"/>
                                  <a:gd name="T38" fmla="*/ 9 w 14"/>
                                  <a:gd name="T39" fmla="*/ 3 h 4"/>
                                  <a:gd name="T40" fmla="*/ 10 w 14"/>
                                  <a:gd name="T41" fmla="*/ 3 h 4"/>
                                  <a:gd name="T42" fmla="*/ 10 w 14"/>
                                  <a:gd name="T43" fmla="*/ 3 h 4"/>
                                  <a:gd name="T44" fmla="*/ 11 w 14"/>
                                  <a:gd name="T45" fmla="*/ 4 h 4"/>
                                  <a:gd name="T46" fmla="*/ 12 w 14"/>
                                  <a:gd name="T47" fmla="*/ 4 h 4"/>
                                  <a:gd name="T48" fmla="*/ 12 w 14"/>
                                  <a:gd name="T49" fmla="*/ 4 h 4"/>
                                  <a:gd name="T50" fmla="*/ 13 w 14"/>
                                  <a:gd name="T51" fmla="*/ 4 h 4"/>
                                  <a:gd name="T52" fmla="*/ 13 w 14"/>
                                  <a:gd name="T53" fmla="*/ 3 h 4"/>
                                  <a:gd name="T54" fmla="*/ 14 w 14"/>
                                  <a:gd name="T55" fmla="*/ 3 h 4"/>
                                  <a:gd name="T56" fmla="*/ 14 w 14"/>
                                  <a:gd name="T57" fmla="*/ 2 h 4"/>
                                  <a:gd name="T58" fmla="*/ 14 w 14"/>
                                  <a:gd name="T59" fmla="*/ 2 h 4"/>
                                  <a:gd name="T60" fmla="*/ 14 w 14"/>
                                  <a:gd name="T61" fmla="*/ 1 h 4"/>
                                  <a:gd name="T62" fmla="*/ 13 w 14"/>
                                  <a:gd name="T63" fmla="*/ 1 h 4"/>
                                  <a:gd name="T64" fmla="*/ 13 w 14"/>
                                  <a:gd name="T65" fmla="*/ 0 h 4"/>
                                  <a:gd name="T66" fmla="*/ 12 w 14"/>
                                  <a:gd name="T67" fmla="*/ 0 h 4"/>
                                  <a:gd name="T68" fmla="*/ 12 w 14"/>
                                  <a:gd name="T69" fmla="*/ 0 h 4"/>
                                  <a:gd name="T70" fmla="*/ 11 w 14"/>
                                  <a:gd name="T71" fmla="*/ 0 h 4"/>
                                  <a:gd name="T72" fmla="*/ 10 w 14"/>
                                  <a:gd name="T73" fmla="*/ 0 h 4"/>
                                  <a:gd name="T74" fmla="*/ 9 w 14"/>
                                  <a:gd name="T75" fmla="*/ 0 h 4"/>
                                  <a:gd name="T76" fmla="*/ 9 w 14"/>
                                  <a:gd name="T77" fmla="*/ 0 h 4"/>
                                  <a:gd name="T78" fmla="*/ 8 w 14"/>
                                  <a:gd name="T79" fmla="*/ 0 h 4"/>
                                  <a:gd name="T80" fmla="*/ 7 w 14"/>
                                  <a:gd name="T81" fmla="*/ 0 h 4"/>
                                  <a:gd name="T82" fmla="*/ 7 w 14"/>
                                  <a:gd name="T83" fmla="*/ 0 h 4"/>
                                  <a:gd name="T84" fmla="*/ 6 w 14"/>
                                  <a:gd name="T85" fmla="*/ 0 h 4"/>
                                  <a:gd name="T86" fmla="*/ 5 w 14"/>
                                  <a:gd name="T87" fmla="*/ 0 h 4"/>
                                  <a:gd name="T88" fmla="*/ 5 w 14"/>
                                  <a:gd name="T89" fmla="*/ 0 h 4"/>
                                  <a:gd name="T90" fmla="*/ 4 w 14"/>
                                  <a:gd name="T91" fmla="*/ 0 h 4"/>
                                  <a:gd name="T92" fmla="*/ 3 w 14"/>
                                  <a:gd name="T93" fmla="*/ 0 h 4"/>
                                  <a:gd name="T94" fmla="*/ 3 w 14"/>
                                  <a:gd name="T95" fmla="*/ 0 h 4"/>
                                  <a:gd name="T96" fmla="*/ 2 w 14"/>
                                  <a:gd name="T97" fmla="*/ 0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4">
                                    <a:moveTo>
                                      <a:pt x="1" y="0"/>
                                    </a:moveTo>
                                    <a:lnTo>
                                      <a:pt x="1" y="0"/>
                                    </a:lnTo>
                                    <a:lnTo>
                                      <a:pt x="1" y="1"/>
                                    </a:lnTo>
                                    <a:lnTo>
                                      <a:pt x="1" y="1"/>
                                    </a:lnTo>
                                    <a:lnTo>
                                      <a:pt x="0" y="1"/>
                                    </a:lnTo>
                                    <a:lnTo>
                                      <a:pt x="0" y="1"/>
                                    </a:lnTo>
                                    <a:lnTo>
                                      <a:pt x="0" y="1"/>
                                    </a:lnTo>
                                    <a:lnTo>
                                      <a:pt x="0" y="2"/>
                                    </a:lnTo>
                                    <a:lnTo>
                                      <a:pt x="0" y="2"/>
                                    </a:lnTo>
                                    <a:lnTo>
                                      <a:pt x="0" y="2"/>
                                    </a:lnTo>
                                    <a:lnTo>
                                      <a:pt x="0" y="3"/>
                                    </a:lnTo>
                                    <a:lnTo>
                                      <a:pt x="0" y="3"/>
                                    </a:lnTo>
                                    <a:lnTo>
                                      <a:pt x="0" y="3"/>
                                    </a:lnTo>
                                    <a:lnTo>
                                      <a:pt x="0" y="3"/>
                                    </a:lnTo>
                                    <a:lnTo>
                                      <a:pt x="1" y="3"/>
                                    </a:lnTo>
                                    <a:lnTo>
                                      <a:pt x="1" y="4"/>
                                    </a:lnTo>
                                    <a:lnTo>
                                      <a:pt x="1" y="4"/>
                                    </a:lnTo>
                                    <a:lnTo>
                                      <a:pt x="1" y="4"/>
                                    </a:lnTo>
                                    <a:lnTo>
                                      <a:pt x="2" y="4"/>
                                    </a:lnTo>
                                    <a:lnTo>
                                      <a:pt x="2" y="4"/>
                                    </a:lnTo>
                                    <a:lnTo>
                                      <a:pt x="3" y="4"/>
                                    </a:lnTo>
                                    <a:lnTo>
                                      <a:pt x="3" y="4"/>
                                    </a:lnTo>
                                    <a:lnTo>
                                      <a:pt x="3" y="4"/>
                                    </a:lnTo>
                                    <a:lnTo>
                                      <a:pt x="3" y="3"/>
                                    </a:lnTo>
                                    <a:lnTo>
                                      <a:pt x="4" y="3"/>
                                    </a:lnTo>
                                    <a:lnTo>
                                      <a:pt x="4" y="3"/>
                                    </a:lnTo>
                                    <a:lnTo>
                                      <a:pt x="5" y="3"/>
                                    </a:lnTo>
                                    <a:lnTo>
                                      <a:pt x="5" y="3"/>
                                    </a:lnTo>
                                    <a:lnTo>
                                      <a:pt x="5" y="3"/>
                                    </a:lnTo>
                                    <a:lnTo>
                                      <a:pt x="6" y="3"/>
                                    </a:lnTo>
                                    <a:lnTo>
                                      <a:pt x="6" y="3"/>
                                    </a:lnTo>
                                    <a:lnTo>
                                      <a:pt x="6" y="3"/>
                                    </a:lnTo>
                                    <a:lnTo>
                                      <a:pt x="7" y="3"/>
                                    </a:lnTo>
                                    <a:lnTo>
                                      <a:pt x="7" y="3"/>
                                    </a:lnTo>
                                    <a:lnTo>
                                      <a:pt x="7" y="3"/>
                                    </a:lnTo>
                                    <a:lnTo>
                                      <a:pt x="8" y="3"/>
                                    </a:lnTo>
                                    <a:lnTo>
                                      <a:pt x="8" y="3"/>
                                    </a:lnTo>
                                    <a:lnTo>
                                      <a:pt x="8" y="3"/>
                                    </a:lnTo>
                                    <a:lnTo>
                                      <a:pt x="9" y="3"/>
                                    </a:lnTo>
                                    <a:lnTo>
                                      <a:pt x="9" y="3"/>
                                    </a:lnTo>
                                    <a:lnTo>
                                      <a:pt x="9" y="3"/>
                                    </a:lnTo>
                                    <a:lnTo>
                                      <a:pt x="10" y="3"/>
                                    </a:lnTo>
                                    <a:lnTo>
                                      <a:pt x="10" y="3"/>
                                    </a:lnTo>
                                    <a:lnTo>
                                      <a:pt x="10" y="3"/>
                                    </a:lnTo>
                                    <a:lnTo>
                                      <a:pt x="11" y="4"/>
                                    </a:lnTo>
                                    <a:lnTo>
                                      <a:pt x="11" y="4"/>
                                    </a:lnTo>
                                    <a:lnTo>
                                      <a:pt x="11" y="4"/>
                                    </a:lnTo>
                                    <a:lnTo>
                                      <a:pt x="12" y="4"/>
                                    </a:lnTo>
                                    <a:lnTo>
                                      <a:pt x="12" y="4"/>
                                    </a:lnTo>
                                    <a:lnTo>
                                      <a:pt x="12" y="4"/>
                                    </a:lnTo>
                                    <a:lnTo>
                                      <a:pt x="13" y="4"/>
                                    </a:lnTo>
                                    <a:lnTo>
                                      <a:pt x="13" y="4"/>
                                    </a:lnTo>
                                    <a:lnTo>
                                      <a:pt x="13" y="3"/>
                                    </a:lnTo>
                                    <a:lnTo>
                                      <a:pt x="13" y="3"/>
                                    </a:lnTo>
                                    <a:lnTo>
                                      <a:pt x="14" y="3"/>
                                    </a:lnTo>
                                    <a:lnTo>
                                      <a:pt x="14" y="3"/>
                                    </a:lnTo>
                                    <a:lnTo>
                                      <a:pt x="14" y="3"/>
                                    </a:lnTo>
                                    <a:lnTo>
                                      <a:pt x="14" y="2"/>
                                    </a:lnTo>
                                    <a:lnTo>
                                      <a:pt x="14" y="2"/>
                                    </a:lnTo>
                                    <a:lnTo>
                                      <a:pt x="14" y="2"/>
                                    </a:lnTo>
                                    <a:lnTo>
                                      <a:pt x="14" y="1"/>
                                    </a:lnTo>
                                    <a:lnTo>
                                      <a:pt x="14" y="1"/>
                                    </a:lnTo>
                                    <a:lnTo>
                                      <a:pt x="13" y="1"/>
                                    </a:lnTo>
                                    <a:lnTo>
                                      <a:pt x="13" y="1"/>
                                    </a:lnTo>
                                    <a:lnTo>
                                      <a:pt x="13" y="1"/>
                                    </a:lnTo>
                                    <a:lnTo>
                                      <a:pt x="13" y="0"/>
                                    </a:lnTo>
                                    <a:lnTo>
                                      <a:pt x="13" y="0"/>
                                    </a:lnTo>
                                    <a:lnTo>
                                      <a:pt x="12" y="0"/>
                                    </a:lnTo>
                                    <a:lnTo>
                                      <a:pt x="12" y="0"/>
                                    </a:lnTo>
                                    <a:lnTo>
                                      <a:pt x="12" y="0"/>
                                    </a:lnTo>
                                    <a:lnTo>
                                      <a:pt x="11" y="0"/>
                                    </a:lnTo>
                                    <a:lnTo>
                                      <a:pt x="11" y="0"/>
                                    </a:lnTo>
                                    <a:lnTo>
                                      <a:pt x="10" y="0"/>
                                    </a:lnTo>
                                    <a:lnTo>
                                      <a:pt x="10" y="0"/>
                                    </a:lnTo>
                                    <a:lnTo>
                                      <a:pt x="10" y="0"/>
                                    </a:lnTo>
                                    <a:lnTo>
                                      <a:pt x="9" y="0"/>
                                    </a:lnTo>
                                    <a:lnTo>
                                      <a:pt x="9" y="0"/>
                                    </a:lnTo>
                                    <a:lnTo>
                                      <a:pt x="9" y="0"/>
                                    </a:lnTo>
                                    <a:lnTo>
                                      <a:pt x="8" y="0"/>
                                    </a:lnTo>
                                    <a:lnTo>
                                      <a:pt x="8" y="0"/>
                                    </a:lnTo>
                                    <a:lnTo>
                                      <a:pt x="8" y="0"/>
                                    </a:lnTo>
                                    <a:lnTo>
                                      <a:pt x="7" y="0"/>
                                    </a:lnTo>
                                    <a:lnTo>
                                      <a:pt x="7" y="0"/>
                                    </a:lnTo>
                                    <a:lnTo>
                                      <a:pt x="7" y="0"/>
                                    </a:lnTo>
                                    <a:lnTo>
                                      <a:pt x="6" y="0"/>
                                    </a:lnTo>
                                    <a:lnTo>
                                      <a:pt x="6" y="0"/>
                                    </a:lnTo>
                                    <a:lnTo>
                                      <a:pt x="6" y="0"/>
                                    </a:lnTo>
                                    <a:lnTo>
                                      <a:pt x="5" y="0"/>
                                    </a:lnTo>
                                    <a:lnTo>
                                      <a:pt x="5" y="0"/>
                                    </a:lnTo>
                                    <a:lnTo>
                                      <a:pt x="5" y="0"/>
                                    </a:lnTo>
                                    <a:lnTo>
                                      <a:pt x="4" y="0"/>
                                    </a:lnTo>
                                    <a:lnTo>
                                      <a:pt x="4" y="0"/>
                                    </a:lnTo>
                                    <a:lnTo>
                                      <a:pt x="3" y="0"/>
                                    </a:lnTo>
                                    <a:lnTo>
                                      <a:pt x="3" y="0"/>
                                    </a:lnTo>
                                    <a:lnTo>
                                      <a:pt x="3" y="0"/>
                                    </a:lnTo>
                                    <a:lnTo>
                                      <a:pt x="3" y="0"/>
                                    </a:lnTo>
                                    <a:lnTo>
                                      <a:pt x="2" y="0"/>
                                    </a:lnTo>
                                    <a:lnTo>
                                      <a:pt x="2"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77" name="Freeform 5077"/>
                            <wps:cNvSpPr>
                              <a:spLocks/>
                            </wps:cNvSpPr>
                            <wps:spPr bwMode="auto">
                              <a:xfrm>
                                <a:off x="799" y="65"/>
                                <a:ext cx="12" cy="11"/>
                              </a:xfrm>
                              <a:custGeom>
                                <a:avLst/>
                                <a:gdLst>
                                  <a:gd name="T0" fmla="*/ 9 w 12"/>
                                  <a:gd name="T1" fmla="*/ 0 h 11"/>
                                  <a:gd name="T2" fmla="*/ 9 w 12"/>
                                  <a:gd name="T3" fmla="*/ 0 h 11"/>
                                  <a:gd name="T4" fmla="*/ 10 w 12"/>
                                  <a:gd name="T5" fmla="*/ 0 h 11"/>
                                  <a:gd name="T6" fmla="*/ 10 w 12"/>
                                  <a:gd name="T7" fmla="*/ 0 h 11"/>
                                  <a:gd name="T8" fmla="*/ 10 w 12"/>
                                  <a:gd name="T9" fmla="*/ 0 h 11"/>
                                  <a:gd name="T10" fmla="*/ 10 w 12"/>
                                  <a:gd name="T11" fmla="*/ 0 h 11"/>
                                  <a:gd name="T12" fmla="*/ 11 w 12"/>
                                  <a:gd name="T13" fmla="*/ 1 h 11"/>
                                  <a:gd name="T14" fmla="*/ 11 w 12"/>
                                  <a:gd name="T15" fmla="*/ 1 h 11"/>
                                  <a:gd name="T16" fmla="*/ 11 w 12"/>
                                  <a:gd name="T17" fmla="*/ 1 h 11"/>
                                  <a:gd name="T18" fmla="*/ 11 w 12"/>
                                  <a:gd name="T19" fmla="*/ 1 h 11"/>
                                  <a:gd name="T20" fmla="*/ 11 w 12"/>
                                  <a:gd name="T21" fmla="*/ 2 h 11"/>
                                  <a:gd name="T22" fmla="*/ 11 w 12"/>
                                  <a:gd name="T23" fmla="*/ 2 h 11"/>
                                  <a:gd name="T24" fmla="*/ 12 w 12"/>
                                  <a:gd name="T25" fmla="*/ 8 h 11"/>
                                  <a:gd name="T26" fmla="*/ 12 w 12"/>
                                  <a:gd name="T27" fmla="*/ 9 h 11"/>
                                  <a:gd name="T28" fmla="*/ 12 w 12"/>
                                  <a:gd name="T29" fmla="*/ 9 h 11"/>
                                  <a:gd name="T30" fmla="*/ 12 w 12"/>
                                  <a:gd name="T31" fmla="*/ 9 h 11"/>
                                  <a:gd name="T32" fmla="*/ 12 w 12"/>
                                  <a:gd name="T33" fmla="*/ 9 h 11"/>
                                  <a:gd name="T34" fmla="*/ 12 w 12"/>
                                  <a:gd name="T35" fmla="*/ 10 h 11"/>
                                  <a:gd name="T36" fmla="*/ 11 w 12"/>
                                  <a:gd name="T37" fmla="*/ 10 h 11"/>
                                  <a:gd name="T38" fmla="*/ 11 w 12"/>
                                  <a:gd name="T39" fmla="*/ 10 h 11"/>
                                  <a:gd name="T40" fmla="*/ 11 w 12"/>
                                  <a:gd name="T41" fmla="*/ 10 h 11"/>
                                  <a:gd name="T42" fmla="*/ 11 w 12"/>
                                  <a:gd name="T43" fmla="*/ 10 h 11"/>
                                  <a:gd name="T44" fmla="*/ 11 w 12"/>
                                  <a:gd name="T45" fmla="*/ 11 h 11"/>
                                  <a:gd name="T46" fmla="*/ 10 w 12"/>
                                  <a:gd name="T47" fmla="*/ 11 h 11"/>
                                  <a:gd name="T48" fmla="*/ 10 w 12"/>
                                  <a:gd name="T49" fmla="*/ 11 h 11"/>
                                  <a:gd name="T50" fmla="*/ 10 w 12"/>
                                  <a:gd name="T51" fmla="*/ 11 h 11"/>
                                  <a:gd name="T52" fmla="*/ 9 w 12"/>
                                  <a:gd name="T53" fmla="*/ 11 h 11"/>
                                  <a:gd name="T54" fmla="*/ 3 w 12"/>
                                  <a:gd name="T55" fmla="*/ 11 h 11"/>
                                  <a:gd name="T56" fmla="*/ 2 w 12"/>
                                  <a:gd name="T57" fmla="*/ 11 h 11"/>
                                  <a:gd name="T58" fmla="*/ 2 w 12"/>
                                  <a:gd name="T59" fmla="*/ 11 h 11"/>
                                  <a:gd name="T60" fmla="*/ 2 w 12"/>
                                  <a:gd name="T61" fmla="*/ 11 h 11"/>
                                  <a:gd name="T62" fmla="*/ 1 w 12"/>
                                  <a:gd name="T63" fmla="*/ 11 h 11"/>
                                  <a:gd name="T64" fmla="*/ 1 w 12"/>
                                  <a:gd name="T65" fmla="*/ 11 h 11"/>
                                  <a:gd name="T66" fmla="*/ 1 w 12"/>
                                  <a:gd name="T67" fmla="*/ 11 h 11"/>
                                  <a:gd name="T68" fmla="*/ 1 w 12"/>
                                  <a:gd name="T69" fmla="*/ 10 h 11"/>
                                  <a:gd name="T70" fmla="*/ 0 w 12"/>
                                  <a:gd name="T71" fmla="*/ 10 h 11"/>
                                  <a:gd name="T72" fmla="*/ 0 w 12"/>
                                  <a:gd name="T73" fmla="*/ 10 h 11"/>
                                  <a:gd name="T74" fmla="*/ 0 w 12"/>
                                  <a:gd name="T75" fmla="*/ 10 h 11"/>
                                  <a:gd name="T76" fmla="*/ 0 w 12"/>
                                  <a:gd name="T77" fmla="*/ 10 h 11"/>
                                  <a:gd name="T78" fmla="*/ 0 w 12"/>
                                  <a:gd name="T79" fmla="*/ 9 h 11"/>
                                  <a:gd name="T80" fmla="*/ 0 w 12"/>
                                  <a:gd name="T81" fmla="*/ 9 h 11"/>
                                  <a:gd name="T82" fmla="*/ 0 w 12"/>
                                  <a:gd name="T83" fmla="*/ 9 h 11"/>
                                  <a:gd name="T84" fmla="*/ 1 w 12"/>
                                  <a:gd name="T85" fmla="*/ 2 h 11"/>
                                  <a:gd name="T86" fmla="*/ 1 w 12"/>
                                  <a:gd name="T87" fmla="*/ 2 h 11"/>
                                  <a:gd name="T88" fmla="*/ 1 w 12"/>
                                  <a:gd name="T89" fmla="*/ 2 h 11"/>
                                  <a:gd name="T90" fmla="*/ 1 w 12"/>
                                  <a:gd name="T91" fmla="*/ 1 h 11"/>
                                  <a:gd name="T92" fmla="*/ 1 w 12"/>
                                  <a:gd name="T93" fmla="*/ 1 h 11"/>
                                  <a:gd name="T94" fmla="*/ 1 w 12"/>
                                  <a:gd name="T95" fmla="*/ 1 h 11"/>
                                  <a:gd name="T96" fmla="*/ 1 w 12"/>
                                  <a:gd name="T97" fmla="*/ 0 h 11"/>
                                  <a:gd name="T98" fmla="*/ 1 w 12"/>
                                  <a:gd name="T99" fmla="*/ 0 h 11"/>
                                  <a:gd name="T100" fmla="*/ 1 w 12"/>
                                  <a:gd name="T101" fmla="*/ 0 h 11"/>
                                  <a:gd name="T102" fmla="*/ 2 w 12"/>
                                  <a:gd name="T103" fmla="*/ 0 h 11"/>
                                  <a:gd name="T104" fmla="*/ 2 w 12"/>
                                  <a:gd name="T105" fmla="*/ 0 h 11"/>
                                  <a:gd name="T106" fmla="*/ 2 w 12"/>
                                  <a:gd name="T107" fmla="*/ 0 h 11"/>
                                  <a:gd name="T108" fmla="*/ 3 w 12"/>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3" y="0"/>
                                    </a:moveTo>
                                    <a:lnTo>
                                      <a:pt x="9" y="0"/>
                                    </a:lnTo>
                                    <a:lnTo>
                                      <a:pt x="9" y="0"/>
                                    </a:lnTo>
                                    <a:lnTo>
                                      <a:pt x="9" y="0"/>
                                    </a:lnTo>
                                    <a:lnTo>
                                      <a:pt x="9" y="0"/>
                                    </a:ln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2" y="8"/>
                                    </a:lnTo>
                                    <a:lnTo>
                                      <a:pt x="12" y="8"/>
                                    </a:lnTo>
                                    <a:lnTo>
                                      <a:pt x="12" y="8"/>
                                    </a:lnTo>
                                    <a:lnTo>
                                      <a:pt x="12"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78" name="Freeform 5078"/>
                            <wps:cNvSpPr>
                              <a:spLocks/>
                            </wps:cNvSpPr>
                            <wps:spPr bwMode="auto">
                              <a:xfrm>
                                <a:off x="799" y="65"/>
                                <a:ext cx="12" cy="11"/>
                              </a:xfrm>
                              <a:custGeom>
                                <a:avLst/>
                                <a:gdLst>
                                  <a:gd name="T0" fmla="*/ 9 w 12"/>
                                  <a:gd name="T1" fmla="*/ 0 h 11"/>
                                  <a:gd name="T2" fmla="*/ 9 w 12"/>
                                  <a:gd name="T3" fmla="*/ 0 h 11"/>
                                  <a:gd name="T4" fmla="*/ 10 w 12"/>
                                  <a:gd name="T5" fmla="*/ 0 h 11"/>
                                  <a:gd name="T6" fmla="*/ 10 w 12"/>
                                  <a:gd name="T7" fmla="*/ 0 h 11"/>
                                  <a:gd name="T8" fmla="*/ 10 w 12"/>
                                  <a:gd name="T9" fmla="*/ 0 h 11"/>
                                  <a:gd name="T10" fmla="*/ 10 w 12"/>
                                  <a:gd name="T11" fmla="*/ 0 h 11"/>
                                  <a:gd name="T12" fmla="*/ 11 w 12"/>
                                  <a:gd name="T13" fmla="*/ 1 h 11"/>
                                  <a:gd name="T14" fmla="*/ 11 w 12"/>
                                  <a:gd name="T15" fmla="*/ 1 h 11"/>
                                  <a:gd name="T16" fmla="*/ 11 w 12"/>
                                  <a:gd name="T17" fmla="*/ 1 h 11"/>
                                  <a:gd name="T18" fmla="*/ 11 w 12"/>
                                  <a:gd name="T19" fmla="*/ 1 h 11"/>
                                  <a:gd name="T20" fmla="*/ 11 w 12"/>
                                  <a:gd name="T21" fmla="*/ 2 h 11"/>
                                  <a:gd name="T22" fmla="*/ 11 w 12"/>
                                  <a:gd name="T23" fmla="*/ 2 h 11"/>
                                  <a:gd name="T24" fmla="*/ 12 w 12"/>
                                  <a:gd name="T25" fmla="*/ 8 h 11"/>
                                  <a:gd name="T26" fmla="*/ 12 w 12"/>
                                  <a:gd name="T27" fmla="*/ 9 h 11"/>
                                  <a:gd name="T28" fmla="*/ 12 w 12"/>
                                  <a:gd name="T29" fmla="*/ 9 h 11"/>
                                  <a:gd name="T30" fmla="*/ 12 w 12"/>
                                  <a:gd name="T31" fmla="*/ 9 h 11"/>
                                  <a:gd name="T32" fmla="*/ 12 w 12"/>
                                  <a:gd name="T33" fmla="*/ 9 h 11"/>
                                  <a:gd name="T34" fmla="*/ 12 w 12"/>
                                  <a:gd name="T35" fmla="*/ 10 h 11"/>
                                  <a:gd name="T36" fmla="*/ 11 w 12"/>
                                  <a:gd name="T37" fmla="*/ 10 h 11"/>
                                  <a:gd name="T38" fmla="*/ 11 w 12"/>
                                  <a:gd name="T39" fmla="*/ 10 h 11"/>
                                  <a:gd name="T40" fmla="*/ 11 w 12"/>
                                  <a:gd name="T41" fmla="*/ 10 h 11"/>
                                  <a:gd name="T42" fmla="*/ 11 w 12"/>
                                  <a:gd name="T43" fmla="*/ 10 h 11"/>
                                  <a:gd name="T44" fmla="*/ 11 w 12"/>
                                  <a:gd name="T45" fmla="*/ 11 h 11"/>
                                  <a:gd name="T46" fmla="*/ 10 w 12"/>
                                  <a:gd name="T47" fmla="*/ 11 h 11"/>
                                  <a:gd name="T48" fmla="*/ 10 w 12"/>
                                  <a:gd name="T49" fmla="*/ 11 h 11"/>
                                  <a:gd name="T50" fmla="*/ 10 w 12"/>
                                  <a:gd name="T51" fmla="*/ 11 h 11"/>
                                  <a:gd name="T52" fmla="*/ 9 w 12"/>
                                  <a:gd name="T53" fmla="*/ 11 h 11"/>
                                  <a:gd name="T54" fmla="*/ 3 w 12"/>
                                  <a:gd name="T55" fmla="*/ 11 h 11"/>
                                  <a:gd name="T56" fmla="*/ 2 w 12"/>
                                  <a:gd name="T57" fmla="*/ 11 h 11"/>
                                  <a:gd name="T58" fmla="*/ 2 w 12"/>
                                  <a:gd name="T59" fmla="*/ 11 h 11"/>
                                  <a:gd name="T60" fmla="*/ 2 w 12"/>
                                  <a:gd name="T61" fmla="*/ 11 h 11"/>
                                  <a:gd name="T62" fmla="*/ 1 w 12"/>
                                  <a:gd name="T63" fmla="*/ 11 h 11"/>
                                  <a:gd name="T64" fmla="*/ 1 w 12"/>
                                  <a:gd name="T65" fmla="*/ 11 h 11"/>
                                  <a:gd name="T66" fmla="*/ 1 w 12"/>
                                  <a:gd name="T67" fmla="*/ 11 h 11"/>
                                  <a:gd name="T68" fmla="*/ 1 w 12"/>
                                  <a:gd name="T69" fmla="*/ 10 h 11"/>
                                  <a:gd name="T70" fmla="*/ 0 w 12"/>
                                  <a:gd name="T71" fmla="*/ 10 h 11"/>
                                  <a:gd name="T72" fmla="*/ 0 w 12"/>
                                  <a:gd name="T73" fmla="*/ 10 h 11"/>
                                  <a:gd name="T74" fmla="*/ 0 w 12"/>
                                  <a:gd name="T75" fmla="*/ 10 h 11"/>
                                  <a:gd name="T76" fmla="*/ 0 w 12"/>
                                  <a:gd name="T77" fmla="*/ 10 h 11"/>
                                  <a:gd name="T78" fmla="*/ 0 w 12"/>
                                  <a:gd name="T79" fmla="*/ 9 h 11"/>
                                  <a:gd name="T80" fmla="*/ 0 w 12"/>
                                  <a:gd name="T81" fmla="*/ 9 h 11"/>
                                  <a:gd name="T82" fmla="*/ 0 w 12"/>
                                  <a:gd name="T83" fmla="*/ 9 h 11"/>
                                  <a:gd name="T84" fmla="*/ 1 w 12"/>
                                  <a:gd name="T85" fmla="*/ 2 h 11"/>
                                  <a:gd name="T86" fmla="*/ 1 w 12"/>
                                  <a:gd name="T87" fmla="*/ 2 h 11"/>
                                  <a:gd name="T88" fmla="*/ 1 w 12"/>
                                  <a:gd name="T89" fmla="*/ 2 h 11"/>
                                  <a:gd name="T90" fmla="*/ 1 w 12"/>
                                  <a:gd name="T91" fmla="*/ 1 h 11"/>
                                  <a:gd name="T92" fmla="*/ 1 w 12"/>
                                  <a:gd name="T93" fmla="*/ 1 h 11"/>
                                  <a:gd name="T94" fmla="*/ 1 w 12"/>
                                  <a:gd name="T95" fmla="*/ 1 h 11"/>
                                  <a:gd name="T96" fmla="*/ 1 w 12"/>
                                  <a:gd name="T97" fmla="*/ 0 h 11"/>
                                  <a:gd name="T98" fmla="*/ 1 w 12"/>
                                  <a:gd name="T99" fmla="*/ 0 h 11"/>
                                  <a:gd name="T100" fmla="*/ 1 w 12"/>
                                  <a:gd name="T101" fmla="*/ 0 h 11"/>
                                  <a:gd name="T102" fmla="*/ 2 w 12"/>
                                  <a:gd name="T103" fmla="*/ 0 h 11"/>
                                  <a:gd name="T104" fmla="*/ 2 w 12"/>
                                  <a:gd name="T105" fmla="*/ 0 h 11"/>
                                  <a:gd name="T106" fmla="*/ 2 w 12"/>
                                  <a:gd name="T107" fmla="*/ 0 h 11"/>
                                  <a:gd name="T108" fmla="*/ 3 w 12"/>
                                  <a:gd name="T109" fmla="*/ 0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 h="11">
                                    <a:moveTo>
                                      <a:pt x="3" y="0"/>
                                    </a:moveTo>
                                    <a:lnTo>
                                      <a:pt x="9" y="0"/>
                                    </a:lnTo>
                                    <a:lnTo>
                                      <a:pt x="9" y="0"/>
                                    </a:lnTo>
                                    <a:lnTo>
                                      <a:pt x="9" y="0"/>
                                    </a:lnTo>
                                    <a:lnTo>
                                      <a:pt x="9" y="0"/>
                                    </a:lnTo>
                                    <a:lnTo>
                                      <a:pt x="9" y="0"/>
                                    </a:lnTo>
                                    <a:lnTo>
                                      <a:pt x="9" y="0"/>
                                    </a:lnTo>
                                    <a:lnTo>
                                      <a:pt x="9" y="0"/>
                                    </a:lnTo>
                                    <a:lnTo>
                                      <a:pt x="9" y="0"/>
                                    </a:lnTo>
                                    <a:lnTo>
                                      <a:pt x="9" y="0"/>
                                    </a:lnTo>
                                    <a:lnTo>
                                      <a:pt x="9"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1"/>
                                    </a:lnTo>
                                    <a:lnTo>
                                      <a:pt x="11" y="2"/>
                                    </a:lnTo>
                                    <a:lnTo>
                                      <a:pt x="11" y="2"/>
                                    </a:lnTo>
                                    <a:lnTo>
                                      <a:pt x="11" y="2"/>
                                    </a:lnTo>
                                    <a:lnTo>
                                      <a:pt x="11" y="2"/>
                                    </a:lnTo>
                                    <a:lnTo>
                                      <a:pt x="11" y="2"/>
                                    </a:lnTo>
                                    <a:lnTo>
                                      <a:pt x="11" y="2"/>
                                    </a:lnTo>
                                    <a:lnTo>
                                      <a:pt x="11" y="2"/>
                                    </a:lnTo>
                                    <a:lnTo>
                                      <a:pt x="11" y="2"/>
                                    </a:lnTo>
                                    <a:lnTo>
                                      <a:pt x="12" y="8"/>
                                    </a:lnTo>
                                    <a:lnTo>
                                      <a:pt x="12" y="8"/>
                                    </a:lnTo>
                                    <a:lnTo>
                                      <a:pt x="12" y="8"/>
                                    </a:lnTo>
                                    <a:lnTo>
                                      <a:pt x="12" y="8"/>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0"/>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9" y="11"/>
                                    </a:lnTo>
                                    <a:lnTo>
                                      <a:pt x="9" y="11"/>
                                    </a:lnTo>
                                    <a:lnTo>
                                      <a:pt x="9" y="11"/>
                                    </a:lnTo>
                                    <a:lnTo>
                                      <a:pt x="9" y="11"/>
                                    </a:lnTo>
                                    <a:lnTo>
                                      <a:pt x="9"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1"/>
                                    </a:lnTo>
                                    <a:lnTo>
                                      <a:pt x="1" y="10"/>
                                    </a:lnTo>
                                    <a:lnTo>
                                      <a:pt x="1" y="10"/>
                                    </a:lnTo>
                                    <a:lnTo>
                                      <a:pt x="1" y="10"/>
                                    </a:lnTo>
                                    <a:lnTo>
                                      <a:pt x="1"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10"/>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9"/>
                                    </a:lnTo>
                                    <a:lnTo>
                                      <a:pt x="0" y="8"/>
                                    </a:lnTo>
                                    <a:lnTo>
                                      <a:pt x="0" y="8"/>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79" name="Freeform 5079"/>
                            <wps:cNvSpPr>
                              <a:spLocks/>
                            </wps:cNvSpPr>
                            <wps:spPr bwMode="auto">
                              <a:xfrm>
                                <a:off x="807" y="63"/>
                                <a:ext cx="3" cy="3"/>
                              </a:xfrm>
                              <a:custGeom>
                                <a:avLst/>
                                <a:gdLst>
                                  <a:gd name="T0" fmla="*/ 2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1 w 3"/>
                                  <a:gd name="T21" fmla="*/ 2 h 3"/>
                                  <a:gd name="T22" fmla="*/ 1 w 3"/>
                                  <a:gd name="T23" fmla="*/ 2 h 3"/>
                                  <a:gd name="T24" fmla="*/ 1 w 3"/>
                                  <a:gd name="T25" fmla="*/ 2 h 3"/>
                                  <a:gd name="T26" fmla="*/ 1 w 3"/>
                                  <a:gd name="T27" fmla="*/ 2 h 3"/>
                                  <a:gd name="T28" fmla="*/ 1 w 3"/>
                                  <a:gd name="T29" fmla="*/ 2 h 3"/>
                                  <a:gd name="T30" fmla="*/ 1 w 3"/>
                                  <a:gd name="T31" fmla="*/ 3 h 3"/>
                                  <a:gd name="T32" fmla="*/ 1 w 3"/>
                                  <a:gd name="T33" fmla="*/ 3 h 3"/>
                                  <a:gd name="T34" fmla="*/ 1 w 3"/>
                                  <a:gd name="T35" fmla="*/ 3 h 3"/>
                                  <a:gd name="T36" fmla="*/ 1 w 3"/>
                                  <a:gd name="T37" fmla="*/ 3 h 3"/>
                                  <a:gd name="T38" fmla="*/ 1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2 w 3"/>
                                  <a:gd name="T69" fmla="*/ 2 h 3"/>
                                  <a:gd name="T70" fmla="*/ 2 w 3"/>
                                  <a:gd name="T71" fmla="*/ 2 h 3"/>
                                  <a:gd name="T72" fmla="*/ 3 w 3"/>
                                  <a:gd name="T73" fmla="*/ 0 h 3"/>
                                  <a:gd name="T74" fmla="*/ 2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2" y="0"/>
                                    </a:move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3" y="0"/>
                                    </a:lnTo>
                                    <a:lnTo>
                                      <a:pt x="2"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80" name="Freeform 5080"/>
                            <wps:cNvSpPr>
                              <a:spLocks/>
                            </wps:cNvSpPr>
                            <wps:spPr bwMode="auto">
                              <a:xfrm>
                                <a:off x="807" y="63"/>
                                <a:ext cx="3" cy="3"/>
                              </a:xfrm>
                              <a:custGeom>
                                <a:avLst/>
                                <a:gdLst>
                                  <a:gd name="T0" fmla="*/ 2 w 3"/>
                                  <a:gd name="T1" fmla="*/ 0 h 3"/>
                                  <a:gd name="T2" fmla="*/ 0 w 3"/>
                                  <a:gd name="T3" fmla="*/ 2 h 3"/>
                                  <a:gd name="T4" fmla="*/ 0 w 3"/>
                                  <a:gd name="T5" fmla="*/ 2 h 3"/>
                                  <a:gd name="T6" fmla="*/ 0 w 3"/>
                                  <a:gd name="T7" fmla="*/ 2 h 3"/>
                                  <a:gd name="T8" fmla="*/ 0 w 3"/>
                                  <a:gd name="T9" fmla="*/ 2 h 3"/>
                                  <a:gd name="T10" fmla="*/ 0 w 3"/>
                                  <a:gd name="T11" fmla="*/ 2 h 3"/>
                                  <a:gd name="T12" fmla="*/ 0 w 3"/>
                                  <a:gd name="T13" fmla="*/ 2 h 3"/>
                                  <a:gd name="T14" fmla="*/ 0 w 3"/>
                                  <a:gd name="T15" fmla="*/ 2 h 3"/>
                                  <a:gd name="T16" fmla="*/ 0 w 3"/>
                                  <a:gd name="T17" fmla="*/ 2 h 3"/>
                                  <a:gd name="T18" fmla="*/ 0 w 3"/>
                                  <a:gd name="T19" fmla="*/ 2 h 3"/>
                                  <a:gd name="T20" fmla="*/ 1 w 3"/>
                                  <a:gd name="T21" fmla="*/ 2 h 3"/>
                                  <a:gd name="T22" fmla="*/ 1 w 3"/>
                                  <a:gd name="T23" fmla="*/ 2 h 3"/>
                                  <a:gd name="T24" fmla="*/ 1 w 3"/>
                                  <a:gd name="T25" fmla="*/ 2 h 3"/>
                                  <a:gd name="T26" fmla="*/ 1 w 3"/>
                                  <a:gd name="T27" fmla="*/ 2 h 3"/>
                                  <a:gd name="T28" fmla="*/ 1 w 3"/>
                                  <a:gd name="T29" fmla="*/ 2 h 3"/>
                                  <a:gd name="T30" fmla="*/ 1 w 3"/>
                                  <a:gd name="T31" fmla="*/ 3 h 3"/>
                                  <a:gd name="T32" fmla="*/ 1 w 3"/>
                                  <a:gd name="T33" fmla="*/ 3 h 3"/>
                                  <a:gd name="T34" fmla="*/ 1 w 3"/>
                                  <a:gd name="T35" fmla="*/ 3 h 3"/>
                                  <a:gd name="T36" fmla="*/ 1 w 3"/>
                                  <a:gd name="T37" fmla="*/ 3 h 3"/>
                                  <a:gd name="T38" fmla="*/ 1 w 3"/>
                                  <a:gd name="T39" fmla="*/ 3 h 3"/>
                                  <a:gd name="T40" fmla="*/ 1 w 3"/>
                                  <a:gd name="T41" fmla="*/ 3 h 3"/>
                                  <a:gd name="T42" fmla="*/ 1 w 3"/>
                                  <a:gd name="T43" fmla="*/ 3 h 3"/>
                                  <a:gd name="T44" fmla="*/ 1 w 3"/>
                                  <a:gd name="T45" fmla="*/ 3 h 3"/>
                                  <a:gd name="T46" fmla="*/ 1 w 3"/>
                                  <a:gd name="T47" fmla="*/ 3 h 3"/>
                                  <a:gd name="T48" fmla="*/ 1 w 3"/>
                                  <a:gd name="T49" fmla="*/ 3 h 3"/>
                                  <a:gd name="T50" fmla="*/ 1 w 3"/>
                                  <a:gd name="T51" fmla="*/ 2 h 3"/>
                                  <a:gd name="T52" fmla="*/ 1 w 3"/>
                                  <a:gd name="T53" fmla="*/ 2 h 3"/>
                                  <a:gd name="T54" fmla="*/ 1 w 3"/>
                                  <a:gd name="T55" fmla="*/ 2 h 3"/>
                                  <a:gd name="T56" fmla="*/ 1 w 3"/>
                                  <a:gd name="T57" fmla="*/ 2 h 3"/>
                                  <a:gd name="T58" fmla="*/ 1 w 3"/>
                                  <a:gd name="T59" fmla="*/ 2 h 3"/>
                                  <a:gd name="T60" fmla="*/ 1 w 3"/>
                                  <a:gd name="T61" fmla="*/ 2 h 3"/>
                                  <a:gd name="T62" fmla="*/ 1 w 3"/>
                                  <a:gd name="T63" fmla="*/ 2 h 3"/>
                                  <a:gd name="T64" fmla="*/ 1 w 3"/>
                                  <a:gd name="T65" fmla="*/ 2 h 3"/>
                                  <a:gd name="T66" fmla="*/ 1 w 3"/>
                                  <a:gd name="T67" fmla="*/ 2 h 3"/>
                                  <a:gd name="T68" fmla="*/ 2 w 3"/>
                                  <a:gd name="T69" fmla="*/ 2 h 3"/>
                                  <a:gd name="T70" fmla="*/ 2 w 3"/>
                                  <a:gd name="T71" fmla="*/ 2 h 3"/>
                                  <a:gd name="T72" fmla="*/ 3 w 3"/>
                                  <a:gd name="T73" fmla="*/ 0 h 3"/>
                                  <a:gd name="T74" fmla="*/ 2 w 3"/>
                                  <a:gd name="T75" fmla="*/ 0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3" h="3">
                                    <a:moveTo>
                                      <a:pt x="2" y="0"/>
                                    </a:move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2"/>
                                    </a:lnTo>
                                    <a:lnTo>
                                      <a:pt x="1" y="3"/>
                                    </a:lnTo>
                                    <a:lnTo>
                                      <a:pt x="1" y="3"/>
                                    </a:lnTo>
                                    <a:lnTo>
                                      <a:pt x="1" y="3"/>
                                    </a:lnTo>
                                    <a:lnTo>
                                      <a:pt x="1" y="3"/>
                                    </a:lnTo>
                                    <a:lnTo>
                                      <a:pt x="1" y="3"/>
                                    </a:lnTo>
                                    <a:lnTo>
                                      <a:pt x="1" y="3"/>
                                    </a:lnTo>
                                    <a:lnTo>
                                      <a:pt x="1" y="3"/>
                                    </a:lnTo>
                                    <a:lnTo>
                                      <a:pt x="1" y="3"/>
                                    </a:lnTo>
                                    <a:lnTo>
                                      <a:pt x="1" y="3"/>
                                    </a:lnTo>
                                    <a:lnTo>
                                      <a:pt x="1" y="3"/>
                                    </a:lnTo>
                                    <a:lnTo>
                                      <a:pt x="1" y="2"/>
                                    </a:lnTo>
                                    <a:lnTo>
                                      <a:pt x="1" y="2"/>
                                    </a:lnTo>
                                    <a:lnTo>
                                      <a:pt x="1" y="2"/>
                                    </a:lnTo>
                                    <a:lnTo>
                                      <a:pt x="1" y="2"/>
                                    </a:lnTo>
                                    <a:lnTo>
                                      <a:pt x="1" y="2"/>
                                    </a:lnTo>
                                    <a:lnTo>
                                      <a:pt x="1" y="2"/>
                                    </a:lnTo>
                                    <a:lnTo>
                                      <a:pt x="1" y="2"/>
                                    </a:lnTo>
                                    <a:lnTo>
                                      <a:pt x="1" y="2"/>
                                    </a:lnTo>
                                    <a:lnTo>
                                      <a:pt x="1" y="2"/>
                                    </a:lnTo>
                                    <a:lnTo>
                                      <a:pt x="2" y="2"/>
                                    </a:lnTo>
                                    <a:lnTo>
                                      <a:pt x="2" y="2"/>
                                    </a:lnTo>
                                    <a:lnTo>
                                      <a:pt x="3" y="0"/>
                                    </a:lnTo>
                                    <a:lnTo>
                                      <a:pt x="2"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81" name="Freeform 5081"/>
                            <wps:cNvSpPr>
                              <a:spLocks/>
                            </wps:cNvSpPr>
                            <wps:spPr bwMode="auto">
                              <a:xfrm>
                                <a:off x="800" y="63"/>
                                <a:ext cx="2" cy="3"/>
                              </a:xfrm>
                              <a:custGeom>
                                <a:avLst/>
                                <a:gdLst>
                                  <a:gd name="T0" fmla="*/ 1 w 2"/>
                                  <a:gd name="T1" fmla="*/ 0 h 3"/>
                                  <a:gd name="T2" fmla="*/ 2 w 2"/>
                                  <a:gd name="T3" fmla="*/ 2 h 3"/>
                                  <a:gd name="T4" fmla="*/ 1 w 2"/>
                                  <a:gd name="T5" fmla="*/ 3 h 3"/>
                                  <a:gd name="T6" fmla="*/ 0 w 2"/>
                                  <a:gd name="T7" fmla="*/ 0 h 3"/>
                                  <a:gd name="T8" fmla="*/ 1 w 2"/>
                                  <a:gd name="T9" fmla="*/ 0 h 3"/>
                                </a:gdLst>
                                <a:ahLst/>
                                <a:cxnLst>
                                  <a:cxn ang="0">
                                    <a:pos x="T0" y="T1"/>
                                  </a:cxn>
                                  <a:cxn ang="0">
                                    <a:pos x="T2" y="T3"/>
                                  </a:cxn>
                                  <a:cxn ang="0">
                                    <a:pos x="T4" y="T5"/>
                                  </a:cxn>
                                  <a:cxn ang="0">
                                    <a:pos x="T6" y="T7"/>
                                  </a:cxn>
                                  <a:cxn ang="0">
                                    <a:pos x="T8" y="T9"/>
                                  </a:cxn>
                                </a:cxnLst>
                                <a:rect l="0" t="0" r="r" b="b"/>
                                <a:pathLst>
                                  <a:path w="2" h="3">
                                    <a:moveTo>
                                      <a:pt x="1" y="0"/>
                                    </a:moveTo>
                                    <a:lnTo>
                                      <a:pt x="2" y="2"/>
                                    </a:lnTo>
                                    <a:lnTo>
                                      <a:pt x="1" y="3"/>
                                    </a:lnTo>
                                    <a:lnTo>
                                      <a:pt x="0" y="0"/>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82" name="Freeform 5082"/>
                            <wps:cNvSpPr>
                              <a:spLocks/>
                            </wps:cNvSpPr>
                            <wps:spPr bwMode="auto">
                              <a:xfrm>
                                <a:off x="800" y="63"/>
                                <a:ext cx="2" cy="3"/>
                              </a:xfrm>
                              <a:custGeom>
                                <a:avLst/>
                                <a:gdLst>
                                  <a:gd name="T0" fmla="*/ 1 w 2"/>
                                  <a:gd name="T1" fmla="*/ 0 h 3"/>
                                  <a:gd name="T2" fmla="*/ 2 w 2"/>
                                  <a:gd name="T3" fmla="*/ 2 h 3"/>
                                  <a:gd name="T4" fmla="*/ 1 w 2"/>
                                  <a:gd name="T5" fmla="*/ 3 h 3"/>
                                  <a:gd name="T6" fmla="*/ 0 w 2"/>
                                  <a:gd name="T7" fmla="*/ 0 h 3"/>
                                  <a:gd name="T8" fmla="*/ 1 w 2"/>
                                  <a:gd name="T9" fmla="*/ 0 h 3"/>
                                </a:gdLst>
                                <a:ahLst/>
                                <a:cxnLst>
                                  <a:cxn ang="0">
                                    <a:pos x="T0" y="T1"/>
                                  </a:cxn>
                                  <a:cxn ang="0">
                                    <a:pos x="T2" y="T3"/>
                                  </a:cxn>
                                  <a:cxn ang="0">
                                    <a:pos x="T4" y="T5"/>
                                  </a:cxn>
                                  <a:cxn ang="0">
                                    <a:pos x="T6" y="T7"/>
                                  </a:cxn>
                                  <a:cxn ang="0">
                                    <a:pos x="T8" y="T9"/>
                                  </a:cxn>
                                </a:cxnLst>
                                <a:rect l="0" t="0" r="r" b="b"/>
                                <a:pathLst>
                                  <a:path w="2" h="3">
                                    <a:moveTo>
                                      <a:pt x="1" y="0"/>
                                    </a:moveTo>
                                    <a:lnTo>
                                      <a:pt x="2" y="2"/>
                                    </a:lnTo>
                                    <a:lnTo>
                                      <a:pt x="1" y="3"/>
                                    </a:lnTo>
                                    <a:lnTo>
                                      <a:pt x="0" y="0"/>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83" name="Freeform 5083"/>
                            <wps:cNvSpPr>
                              <a:spLocks/>
                            </wps:cNvSpPr>
                            <wps:spPr bwMode="auto">
                              <a:xfrm>
                                <a:off x="803" y="64"/>
                                <a:ext cx="2" cy="2"/>
                              </a:xfrm>
                              <a:custGeom>
                                <a:avLst/>
                                <a:gdLst>
                                  <a:gd name="T0" fmla="*/ 2 w 2"/>
                                  <a:gd name="T1" fmla="*/ 1 h 2"/>
                                  <a:gd name="T2" fmla="*/ 2 w 2"/>
                                  <a:gd name="T3" fmla="*/ 0 h 2"/>
                                  <a:gd name="T4" fmla="*/ 0 w 2"/>
                                  <a:gd name="T5" fmla="*/ 0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2 w 2"/>
                                  <a:gd name="T41" fmla="*/ 2 h 2"/>
                                  <a:gd name="T42" fmla="*/ 2 w 2"/>
                                  <a:gd name="T43" fmla="*/ 2 h 2"/>
                                  <a:gd name="T44" fmla="*/ 2 w 2"/>
                                  <a:gd name="T45" fmla="*/ 2 h 2"/>
                                  <a:gd name="T46" fmla="*/ 2 w 2"/>
                                  <a:gd name="T47" fmla="*/ 1 h 2"/>
                                  <a:gd name="T48" fmla="*/ 2 w 2"/>
                                  <a:gd name="T49" fmla="*/ 1 h 2"/>
                                  <a:gd name="T50" fmla="*/ 2 w 2"/>
                                  <a:gd name="T51" fmla="*/ 1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2" y="0"/>
                                    </a:lnTo>
                                    <a:lnTo>
                                      <a:pt x="0" y="0"/>
                                    </a:lnTo>
                                    <a:lnTo>
                                      <a:pt x="1" y="1"/>
                                    </a:lnTo>
                                    <a:lnTo>
                                      <a:pt x="1" y="1"/>
                                    </a:lnTo>
                                    <a:lnTo>
                                      <a:pt x="1" y="1"/>
                                    </a:lnTo>
                                    <a:lnTo>
                                      <a:pt x="1" y="1"/>
                                    </a:lnTo>
                                    <a:lnTo>
                                      <a:pt x="1" y="1"/>
                                    </a:lnTo>
                                    <a:lnTo>
                                      <a:pt x="1" y="1"/>
                                    </a:lnTo>
                                    <a:lnTo>
                                      <a:pt x="1" y="1"/>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1"/>
                                    </a:lnTo>
                                    <a:lnTo>
                                      <a:pt x="2" y="1"/>
                                    </a:lnTo>
                                    <a:lnTo>
                                      <a:pt x="2" y="1"/>
                                    </a:lnTo>
                                    <a:lnTo>
                                      <a:pt x="2" y="1"/>
                                    </a:lnTo>
                                    <a:lnTo>
                                      <a:pt x="2" y="1"/>
                                    </a:lnTo>
                                    <a:lnTo>
                                      <a:pt x="2" y="1"/>
                                    </a:lnTo>
                                    <a:lnTo>
                                      <a:pt x="2"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84" name="Freeform 5084"/>
                            <wps:cNvSpPr>
                              <a:spLocks/>
                            </wps:cNvSpPr>
                            <wps:spPr bwMode="auto">
                              <a:xfrm>
                                <a:off x="803" y="64"/>
                                <a:ext cx="2" cy="2"/>
                              </a:xfrm>
                              <a:custGeom>
                                <a:avLst/>
                                <a:gdLst>
                                  <a:gd name="T0" fmla="*/ 2 w 2"/>
                                  <a:gd name="T1" fmla="*/ 1 h 2"/>
                                  <a:gd name="T2" fmla="*/ 2 w 2"/>
                                  <a:gd name="T3" fmla="*/ 0 h 2"/>
                                  <a:gd name="T4" fmla="*/ 0 w 2"/>
                                  <a:gd name="T5" fmla="*/ 0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2 h 2"/>
                                  <a:gd name="T22" fmla="*/ 1 w 2"/>
                                  <a:gd name="T23" fmla="*/ 2 h 2"/>
                                  <a:gd name="T24" fmla="*/ 1 w 2"/>
                                  <a:gd name="T25" fmla="*/ 2 h 2"/>
                                  <a:gd name="T26" fmla="*/ 1 w 2"/>
                                  <a:gd name="T27" fmla="*/ 2 h 2"/>
                                  <a:gd name="T28" fmla="*/ 1 w 2"/>
                                  <a:gd name="T29" fmla="*/ 2 h 2"/>
                                  <a:gd name="T30" fmla="*/ 1 w 2"/>
                                  <a:gd name="T31" fmla="*/ 2 h 2"/>
                                  <a:gd name="T32" fmla="*/ 1 w 2"/>
                                  <a:gd name="T33" fmla="*/ 2 h 2"/>
                                  <a:gd name="T34" fmla="*/ 1 w 2"/>
                                  <a:gd name="T35" fmla="*/ 2 h 2"/>
                                  <a:gd name="T36" fmla="*/ 1 w 2"/>
                                  <a:gd name="T37" fmla="*/ 2 h 2"/>
                                  <a:gd name="T38" fmla="*/ 1 w 2"/>
                                  <a:gd name="T39" fmla="*/ 2 h 2"/>
                                  <a:gd name="T40" fmla="*/ 2 w 2"/>
                                  <a:gd name="T41" fmla="*/ 2 h 2"/>
                                  <a:gd name="T42" fmla="*/ 2 w 2"/>
                                  <a:gd name="T43" fmla="*/ 2 h 2"/>
                                  <a:gd name="T44" fmla="*/ 2 w 2"/>
                                  <a:gd name="T45" fmla="*/ 2 h 2"/>
                                  <a:gd name="T46" fmla="*/ 2 w 2"/>
                                  <a:gd name="T47" fmla="*/ 1 h 2"/>
                                  <a:gd name="T48" fmla="*/ 2 w 2"/>
                                  <a:gd name="T49" fmla="*/ 1 h 2"/>
                                  <a:gd name="T50" fmla="*/ 2 w 2"/>
                                  <a:gd name="T51" fmla="*/ 1 h 2"/>
                                  <a:gd name="T52" fmla="*/ 2 w 2"/>
                                  <a:gd name="T53" fmla="*/ 1 h 2"/>
                                  <a:gd name="T54" fmla="*/ 2 w 2"/>
                                  <a:gd name="T55" fmla="*/ 1 h 2"/>
                                  <a:gd name="T56" fmla="*/ 2 w 2"/>
                                  <a:gd name="T57" fmla="*/ 1 h 2"/>
                                  <a:gd name="T58" fmla="*/ 2 w 2"/>
                                  <a:gd name="T59" fmla="*/ 1 h 2"/>
                                  <a:gd name="T60" fmla="*/ 2 w 2"/>
                                  <a:gd name="T61" fmla="*/ 1 h 2"/>
                                  <a:gd name="T62" fmla="*/ 2 w 2"/>
                                  <a:gd name="T63" fmla="*/ 1 h 2"/>
                                  <a:gd name="T64" fmla="*/ 2 w 2"/>
                                  <a:gd name="T65"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 h="2">
                                    <a:moveTo>
                                      <a:pt x="2" y="1"/>
                                    </a:moveTo>
                                    <a:lnTo>
                                      <a:pt x="2" y="0"/>
                                    </a:lnTo>
                                    <a:lnTo>
                                      <a:pt x="0" y="0"/>
                                    </a:lnTo>
                                    <a:lnTo>
                                      <a:pt x="1" y="1"/>
                                    </a:lnTo>
                                    <a:lnTo>
                                      <a:pt x="1" y="1"/>
                                    </a:lnTo>
                                    <a:lnTo>
                                      <a:pt x="1" y="1"/>
                                    </a:lnTo>
                                    <a:lnTo>
                                      <a:pt x="1" y="1"/>
                                    </a:lnTo>
                                    <a:lnTo>
                                      <a:pt x="1" y="1"/>
                                    </a:lnTo>
                                    <a:lnTo>
                                      <a:pt x="1" y="1"/>
                                    </a:lnTo>
                                    <a:lnTo>
                                      <a:pt x="1" y="1"/>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1"/>
                                    </a:lnTo>
                                    <a:lnTo>
                                      <a:pt x="2" y="1"/>
                                    </a:lnTo>
                                    <a:lnTo>
                                      <a:pt x="2" y="1"/>
                                    </a:lnTo>
                                    <a:lnTo>
                                      <a:pt x="2" y="1"/>
                                    </a:lnTo>
                                    <a:lnTo>
                                      <a:pt x="2" y="1"/>
                                    </a:lnTo>
                                    <a:lnTo>
                                      <a:pt x="2" y="1"/>
                                    </a:lnTo>
                                    <a:lnTo>
                                      <a:pt x="2"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85" name="Freeform 5085"/>
                            <wps:cNvSpPr>
                              <a:spLocks/>
                            </wps:cNvSpPr>
                            <wps:spPr bwMode="auto">
                              <a:xfrm>
                                <a:off x="805" y="64"/>
                                <a:ext cx="2" cy="2"/>
                              </a:xfrm>
                              <a:custGeom>
                                <a:avLst/>
                                <a:gdLst>
                                  <a:gd name="T0" fmla="*/ 0 w 2"/>
                                  <a:gd name="T1" fmla="*/ 1 h 2"/>
                                  <a:gd name="T2" fmla="*/ 0 w 2"/>
                                  <a:gd name="T3" fmla="*/ 0 h 2"/>
                                  <a:gd name="T4" fmla="*/ 2 w 2"/>
                                  <a:gd name="T5" fmla="*/ 0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1 h 2"/>
                                  <a:gd name="T28" fmla="*/ 1 w 2"/>
                                  <a:gd name="T29" fmla="*/ 1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2 h 2"/>
                                  <a:gd name="T48" fmla="*/ 1 w 2"/>
                                  <a:gd name="T49" fmla="*/ 1 h 2"/>
                                  <a:gd name="T50" fmla="*/ 1 w 2"/>
                                  <a:gd name="T51" fmla="*/ 1 h 2"/>
                                  <a:gd name="T52" fmla="*/ 1 w 2"/>
                                  <a:gd name="T53" fmla="*/ 1 h 2"/>
                                  <a:gd name="T54" fmla="*/ 1 w 2"/>
                                  <a:gd name="T55" fmla="*/ 1 h 2"/>
                                  <a:gd name="T56" fmla="*/ 1 w 2"/>
                                  <a:gd name="T57" fmla="*/ 1 h 2"/>
                                  <a:gd name="T58" fmla="*/ 0 w 2"/>
                                  <a:gd name="T59" fmla="*/ 1 h 2"/>
                                  <a:gd name="T60" fmla="*/ 0 w 2"/>
                                  <a:gd name="T61" fmla="*/ 1 h 2"/>
                                  <a:gd name="T62" fmla="*/ 0 w 2"/>
                                  <a:gd name="T63" fmla="*/ 1 h 2"/>
                                  <a:gd name="T64" fmla="*/ 0 w 2"/>
                                  <a:gd name="T65" fmla="*/ 1 h 2"/>
                                  <a:gd name="T66" fmla="*/ 0 w 2"/>
                                  <a:gd name="T67" fmla="*/ 1 h 2"/>
                                  <a:gd name="T68" fmla="*/ 0 w 2"/>
                                  <a:gd name="T69" fmla="*/ 1 h 2"/>
                                  <a:gd name="T70" fmla="*/ 0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0" y="1"/>
                                    </a:moveTo>
                                    <a:lnTo>
                                      <a:pt x="0" y="0"/>
                                    </a:lnTo>
                                    <a:lnTo>
                                      <a:pt x="2"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0" y="1"/>
                                    </a:lnTo>
                                    <a:lnTo>
                                      <a:pt x="0" y="1"/>
                                    </a:lnTo>
                                    <a:lnTo>
                                      <a:pt x="0" y="1"/>
                                    </a:lnTo>
                                    <a:lnTo>
                                      <a:pt x="0" y="1"/>
                                    </a:lnTo>
                                    <a:lnTo>
                                      <a:pt x="0" y="1"/>
                                    </a:lnTo>
                                    <a:lnTo>
                                      <a:pt x="0" y="1"/>
                                    </a:lnTo>
                                    <a:lnTo>
                                      <a:pt x="0"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86" name="Freeform 5086"/>
                            <wps:cNvSpPr>
                              <a:spLocks/>
                            </wps:cNvSpPr>
                            <wps:spPr bwMode="auto">
                              <a:xfrm>
                                <a:off x="805" y="64"/>
                                <a:ext cx="2" cy="2"/>
                              </a:xfrm>
                              <a:custGeom>
                                <a:avLst/>
                                <a:gdLst>
                                  <a:gd name="T0" fmla="*/ 0 w 2"/>
                                  <a:gd name="T1" fmla="*/ 1 h 2"/>
                                  <a:gd name="T2" fmla="*/ 0 w 2"/>
                                  <a:gd name="T3" fmla="*/ 0 h 2"/>
                                  <a:gd name="T4" fmla="*/ 2 w 2"/>
                                  <a:gd name="T5" fmla="*/ 0 h 2"/>
                                  <a:gd name="T6" fmla="*/ 1 w 2"/>
                                  <a:gd name="T7" fmla="*/ 1 h 2"/>
                                  <a:gd name="T8" fmla="*/ 1 w 2"/>
                                  <a:gd name="T9" fmla="*/ 1 h 2"/>
                                  <a:gd name="T10" fmla="*/ 1 w 2"/>
                                  <a:gd name="T11" fmla="*/ 1 h 2"/>
                                  <a:gd name="T12" fmla="*/ 1 w 2"/>
                                  <a:gd name="T13" fmla="*/ 1 h 2"/>
                                  <a:gd name="T14" fmla="*/ 1 w 2"/>
                                  <a:gd name="T15" fmla="*/ 1 h 2"/>
                                  <a:gd name="T16" fmla="*/ 1 w 2"/>
                                  <a:gd name="T17" fmla="*/ 1 h 2"/>
                                  <a:gd name="T18" fmla="*/ 1 w 2"/>
                                  <a:gd name="T19" fmla="*/ 1 h 2"/>
                                  <a:gd name="T20" fmla="*/ 1 w 2"/>
                                  <a:gd name="T21" fmla="*/ 1 h 2"/>
                                  <a:gd name="T22" fmla="*/ 1 w 2"/>
                                  <a:gd name="T23" fmla="*/ 1 h 2"/>
                                  <a:gd name="T24" fmla="*/ 1 w 2"/>
                                  <a:gd name="T25" fmla="*/ 1 h 2"/>
                                  <a:gd name="T26" fmla="*/ 1 w 2"/>
                                  <a:gd name="T27" fmla="*/ 1 h 2"/>
                                  <a:gd name="T28" fmla="*/ 1 w 2"/>
                                  <a:gd name="T29" fmla="*/ 1 h 2"/>
                                  <a:gd name="T30" fmla="*/ 1 w 2"/>
                                  <a:gd name="T31" fmla="*/ 2 h 2"/>
                                  <a:gd name="T32" fmla="*/ 1 w 2"/>
                                  <a:gd name="T33" fmla="*/ 2 h 2"/>
                                  <a:gd name="T34" fmla="*/ 1 w 2"/>
                                  <a:gd name="T35" fmla="*/ 2 h 2"/>
                                  <a:gd name="T36" fmla="*/ 1 w 2"/>
                                  <a:gd name="T37" fmla="*/ 2 h 2"/>
                                  <a:gd name="T38" fmla="*/ 1 w 2"/>
                                  <a:gd name="T39" fmla="*/ 2 h 2"/>
                                  <a:gd name="T40" fmla="*/ 1 w 2"/>
                                  <a:gd name="T41" fmla="*/ 2 h 2"/>
                                  <a:gd name="T42" fmla="*/ 1 w 2"/>
                                  <a:gd name="T43" fmla="*/ 2 h 2"/>
                                  <a:gd name="T44" fmla="*/ 1 w 2"/>
                                  <a:gd name="T45" fmla="*/ 2 h 2"/>
                                  <a:gd name="T46" fmla="*/ 1 w 2"/>
                                  <a:gd name="T47" fmla="*/ 2 h 2"/>
                                  <a:gd name="T48" fmla="*/ 1 w 2"/>
                                  <a:gd name="T49" fmla="*/ 1 h 2"/>
                                  <a:gd name="T50" fmla="*/ 1 w 2"/>
                                  <a:gd name="T51" fmla="*/ 1 h 2"/>
                                  <a:gd name="T52" fmla="*/ 1 w 2"/>
                                  <a:gd name="T53" fmla="*/ 1 h 2"/>
                                  <a:gd name="T54" fmla="*/ 1 w 2"/>
                                  <a:gd name="T55" fmla="*/ 1 h 2"/>
                                  <a:gd name="T56" fmla="*/ 1 w 2"/>
                                  <a:gd name="T57" fmla="*/ 1 h 2"/>
                                  <a:gd name="T58" fmla="*/ 0 w 2"/>
                                  <a:gd name="T59" fmla="*/ 1 h 2"/>
                                  <a:gd name="T60" fmla="*/ 0 w 2"/>
                                  <a:gd name="T61" fmla="*/ 1 h 2"/>
                                  <a:gd name="T62" fmla="*/ 0 w 2"/>
                                  <a:gd name="T63" fmla="*/ 1 h 2"/>
                                  <a:gd name="T64" fmla="*/ 0 w 2"/>
                                  <a:gd name="T65" fmla="*/ 1 h 2"/>
                                  <a:gd name="T66" fmla="*/ 0 w 2"/>
                                  <a:gd name="T67" fmla="*/ 1 h 2"/>
                                  <a:gd name="T68" fmla="*/ 0 w 2"/>
                                  <a:gd name="T69" fmla="*/ 1 h 2"/>
                                  <a:gd name="T70" fmla="*/ 0 w 2"/>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2">
                                    <a:moveTo>
                                      <a:pt x="0" y="1"/>
                                    </a:moveTo>
                                    <a:lnTo>
                                      <a:pt x="0" y="0"/>
                                    </a:lnTo>
                                    <a:lnTo>
                                      <a:pt x="2" y="0"/>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2"/>
                                    </a:lnTo>
                                    <a:lnTo>
                                      <a:pt x="1" y="2"/>
                                    </a:lnTo>
                                    <a:lnTo>
                                      <a:pt x="1" y="2"/>
                                    </a:lnTo>
                                    <a:lnTo>
                                      <a:pt x="1" y="2"/>
                                    </a:lnTo>
                                    <a:lnTo>
                                      <a:pt x="1" y="2"/>
                                    </a:lnTo>
                                    <a:lnTo>
                                      <a:pt x="1" y="2"/>
                                    </a:lnTo>
                                    <a:lnTo>
                                      <a:pt x="1" y="2"/>
                                    </a:lnTo>
                                    <a:lnTo>
                                      <a:pt x="1" y="2"/>
                                    </a:lnTo>
                                    <a:lnTo>
                                      <a:pt x="1" y="2"/>
                                    </a:lnTo>
                                    <a:lnTo>
                                      <a:pt x="1" y="1"/>
                                    </a:lnTo>
                                    <a:lnTo>
                                      <a:pt x="1" y="1"/>
                                    </a:lnTo>
                                    <a:lnTo>
                                      <a:pt x="1" y="1"/>
                                    </a:lnTo>
                                    <a:lnTo>
                                      <a:pt x="1" y="1"/>
                                    </a:lnTo>
                                    <a:lnTo>
                                      <a:pt x="1" y="1"/>
                                    </a:lnTo>
                                    <a:lnTo>
                                      <a:pt x="0" y="1"/>
                                    </a:lnTo>
                                    <a:lnTo>
                                      <a:pt x="0" y="1"/>
                                    </a:lnTo>
                                    <a:lnTo>
                                      <a:pt x="0" y="1"/>
                                    </a:lnTo>
                                    <a:lnTo>
                                      <a:pt x="0" y="1"/>
                                    </a:lnTo>
                                    <a:lnTo>
                                      <a:pt x="0" y="1"/>
                                    </a:lnTo>
                                    <a:lnTo>
                                      <a:pt x="0" y="1"/>
                                    </a:lnTo>
                                    <a:lnTo>
                                      <a:pt x="0"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87" name="Freeform 5087"/>
                            <wps:cNvSpPr>
                              <a:spLocks/>
                            </wps:cNvSpPr>
                            <wps:spPr bwMode="auto">
                              <a:xfrm>
                                <a:off x="798" y="62"/>
                                <a:ext cx="14" cy="3"/>
                              </a:xfrm>
                              <a:custGeom>
                                <a:avLst/>
                                <a:gdLst>
                                  <a:gd name="T0" fmla="*/ 1 w 14"/>
                                  <a:gd name="T1" fmla="*/ 1 h 3"/>
                                  <a:gd name="T2" fmla="*/ 1 w 14"/>
                                  <a:gd name="T3" fmla="*/ 1 h 3"/>
                                  <a:gd name="T4" fmla="*/ 0 w 14"/>
                                  <a:gd name="T5" fmla="*/ 1 h 3"/>
                                  <a:gd name="T6" fmla="*/ 0 w 14"/>
                                  <a:gd name="T7" fmla="*/ 1 h 3"/>
                                  <a:gd name="T8" fmla="*/ 0 w 14"/>
                                  <a:gd name="T9" fmla="*/ 2 h 3"/>
                                  <a:gd name="T10" fmla="*/ 0 w 14"/>
                                  <a:gd name="T11" fmla="*/ 2 h 3"/>
                                  <a:gd name="T12" fmla="*/ 1 w 14"/>
                                  <a:gd name="T13" fmla="*/ 2 h 3"/>
                                  <a:gd name="T14" fmla="*/ 1 w 14"/>
                                  <a:gd name="T15" fmla="*/ 3 h 3"/>
                                  <a:gd name="T16" fmla="*/ 2 w 14"/>
                                  <a:gd name="T17" fmla="*/ 3 h 3"/>
                                  <a:gd name="T18" fmla="*/ 2 w 14"/>
                                  <a:gd name="T19" fmla="*/ 3 h 3"/>
                                  <a:gd name="T20" fmla="*/ 3 w 14"/>
                                  <a:gd name="T21" fmla="*/ 3 h 3"/>
                                  <a:gd name="T22" fmla="*/ 4 w 14"/>
                                  <a:gd name="T23" fmla="*/ 3 h 3"/>
                                  <a:gd name="T24" fmla="*/ 4 w 14"/>
                                  <a:gd name="T25" fmla="*/ 2 h 3"/>
                                  <a:gd name="T26" fmla="*/ 5 w 14"/>
                                  <a:gd name="T27" fmla="*/ 2 h 3"/>
                                  <a:gd name="T28" fmla="*/ 6 w 14"/>
                                  <a:gd name="T29" fmla="*/ 2 h 3"/>
                                  <a:gd name="T30" fmla="*/ 6 w 14"/>
                                  <a:gd name="T31" fmla="*/ 2 h 3"/>
                                  <a:gd name="T32" fmla="*/ 7 w 14"/>
                                  <a:gd name="T33" fmla="*/ 2 h 3"/>
                                  <a:gd name="T34" fmla="*/ 8 w 14"/>
                                  <a:gd name="T35" fmla="*/ 2 h 3"/>
                                  <a:gd name="T36" fmla="*/ 8 w 14"/>
                                  <a:gd name="T37" fmla="*/ 2 h 3"/>
                                  <a:gd name="T38" fmla="*/ 9 w 14"/>
                                  <a:gd name="T39" fmla="*/ 2 h 3"/>
                                  <a:gd name="T40" fmla="*/ 10 w 14"/>
                                  <a:gd name="T41" fmla="*/ 2 h 3"/>
                                  <a:gd name="T42" fmla="*/ 10 w 14"/>
                                  <a:gd name="T43" fmla="*/ 3 h 3"/>
                                  <a:gd name="T44" fmla="*/ 11 w 14"/>
                                  <a:gd name="T45" fmla="*/ 3 h 3"/>
                                  <a:gd name="T46" fmla="*/ 12 w 14"/>
                                  <a:gd name="T47" fmla="*/ 3 h 3"/>
                                  <a:gd name="T48" fmla="*/ 12 w 14"/>
                                  <a:gd name="T49" fmla="*/ 3 h 3"/>
                                  <a:gd name="T50" fmla="*/ 13 w 14"/>
                                  <a:gd name="T51" fmla="*/ 3 h 3"/>
                                  <a:gd name="T52" fmla="*/ 13 w 14"/>
                                  <a:gd name="T53" fmla="*/ 2 h 3"/>
                                  <a:gd name="T54" fmla="*/ 14 w 14"/>
                                  <a:gd name="T55" fmla="*/ 2 h 3"/>
                                  <a:gd name="T56" fmla="*/ 14 w 14"/>
                                  <a:gd name="T57" fmla="*/ 2 h 3"/>
                                  <a:gd name="T58" fmla="*/ 14 w 14"/>
                                  <a:gd name="T59" fmla="*/ 1 h 3"/>
                                  <a:gd name="T60" fmla="*/ 13 w 14"/>
                                  <a:gd name="T61" fmla="*/ 1 h 3"/>
                                  <a:gd name="T62" fmla="*/ 13 w 14"/>
                                  <a:gd name="T63" fmla="*/ 1 h 3"/>
                                  <a:gd name="T64" fmla="*/ 13 w 14"/>
                                  <a:gd name="T65" fmla="*/ 1 h 3"/>
                                  <a:gd name="T66" fmla="*/ 12 w 14"/>
                                  <a:gd name="T67" fmla="*/ 1 h 3"/>
                                  <a:gd name="T68" fmla="*/ 11 w 14"/>
                                  <a:gd name="T69" fmla="*/ 1 h 3"/>
                                  <a:gd name="T70" fmla="*/ 11 w 14"/>
                                  <a:gd name="T71" fmla="*/ 1 h 3"/>
                                  <a:gd name="T72" fmla="*/ 10 w 14"/>
                                  <a:gd name="T73" fmla="*/ 1 h 3"/>
                                  <a:gd name="T74" fmla="*/ 9 w 14"/>
                                  <a:gd name="T75" fmla="*/ 1 h 3"/>
                                  <a:gd name="T76" fmla="*/ 9 w 14"/>
                                  <a:gd name="T77" fmla="*/ 0 h 3"/>
                                  <a:gd name="T78" fmla="*/ 8 w 14"/>
                                  <a:gd name="T79" fmla="*/ 0 h 3"/>
                                  <a:gd name="T80" fmla="*/ 7 w 14"/>
                                  <a:gd name="T81" fmla="*/ 0 h 3"/>
                                  <a:gd name="T82" fmla="*/ 6 w 14"/>
                                  <a:gd name="T83" fmla="*/ 0 h 3"/>
                                  <a:gd name="T84" fmla="*/ 6 w 14"/>
                                  <a:gd name="T85" fmla="*/ 0 h 3"/>
                                  <a:gd name="T86" fmla="*/ 5 w 14"/>
                                  <a:gd name="T87" fmla="*/ 0 h 3"/>
                                  <a:gd name="T88" fmla="*/ 5 w 14"/>
                                  <a:gd name="T89" fmla="*/ 1 h 3"/>
                                  <a:gd name="T90" fmla="*/ 4 w 14"/>
                                  <a:gd name="T91" fmla="*/ 1 h 3"/>
                                  <a:gd name="T92" fmla="*/ 3 w 14"/>
                                  <a:gd name="T93" fmla="*/ 1 h 3"/>
                                  <a:gd name="T94" fmla="*/ 3 w 14"/>
                                  <a:gd name="T95" fmla="*/ 1 h 3"/>
                                  <a:gd name="T96" fmla="*/ 2 w 14"/>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2" y="1"/>
                                    </a:moveTo>
                                    <a:lnTo>
                                      <a:pt x="1" y="1"/>
                                    </a:lnTo>
                                    <a:lnTo>
                                      <a:pt x="1" y="1"/>
                                    </a:lnTo>
                                    <a:lnTo>
                                      <a:pt x="1" y="1"/>
                                    </a:lnTo>
                                    <a:lnTo>
                                      <a:pt x="1" y="1"/>
                                    </a:lnTo>
                                    <a:lnTo>
                                      <a:pt x="0" y="1"/>
                                    </a:lnTo>
                                    <a:lnTo>
                                      <a:pt x="0" y="1"/>
                                    </a:lnTo>
                                    <a:lnTo>
                                      <a:pt x="0" y="1"/>
                                    </a:lnTo>
                                    <a:lnTo>
                                      <a:pt x="0" y="2"/>
                                    </a:lnTo>
                                    <a:lnTo>
                                      <a:pt x="0" y="2"/>
                                    </a:lnTo>
                                    <a:lnTo>
                                      <a:pt x="0" y="2"/>
                                    </a:lnTo>
                                    <a:lnTo>
                                      <a:pt x="0" y="2"/>
                                    </a:lnTo>
                                    <a:lnTo>
                                      <a:pt x="0" y="2"/>
                                    </a:lnTo>
                                    <a:lnTo>
                                      <a:pt x="1" y="2"/>
                                    </a:lnTo>
                                    <a:lnTo>
                                      <a:pt x="1" y="3"/>
                                    </a:lnTo>
                                    <a:lnTo>
                                      <a:pt x="1" y="3"/>
                                    </a:lnTo>
                                    <a:lnTo>
                                      <a:pt x="1" y="3"/>
                                    </a:lnTo>
                                    <a:lnTo>
                                      <a:pt x="2" y="3"/>
                                    </a:lnTo>
                                    <a:lnTo>
                                      <a:pt x="2" y="3"/>
                                    </a:lnTo>
                                    <a:lnTo>
                                      <a:pt x="2" y="3"/>
                                    </a:lnTo>
                                    <a:lnTo>
                                      <a:pt x="3" y="3"/>
                                    </a:lnTo>
                                    <a:lnTo>
                                      <a:pt x="3" y="3"/>
                                    </a:lnTo>
                                    <a:lnTo>
                                      <a:pt x="3" y="3"/>
                                    </a:lnTo>
                                    <a:lnTo>
                                      <a:pt x="4" y="3"/>
                                    </a:lnTo>
                                    <a:lnTo>
                                      <a:pt x="4" y="3"/>
                                    </a:lnTo>
                                    <a:lnTo>
                                      <a:pt x="4" y="2"/>
                                    </a:lnTo>
                                    <a:lnTo>
                                      <a:pt x="5" y="2"/>
                                    </a:lnTo>
                                    <a:lnTo>
                                      <a:pt x="5" y="2"/>
                                    </a:lnTo>
                                    <a:lnTo>
                                      <a:pt x="5" y="2"/>
                                    </a:lnTo>
                                    <a:lnTo>
                                      <a:pt x="6" y="2"/>
                                    </a:lnTo>
                                    <a:lnTo>
                                      <a:pt x="6" y="2"/>
                                    </a:lnTo>
                                    <a:lnTo>
                                      <a:pt x="6" y="2"/>
                                    </a:lnTo>
                                    <a:lnTo>
                                      <a:pt x="7" y="2"/>
                                    </a:lnTo>
                                    <a:lnTo>
                                      <a:pt x="7" y="2"/>
                                    </a:lnTo>
                                    <a:lnTo>
                                      <a:pt x="7" y="2"/>
                                    </a:lnTo>
                                    <a:lnTo>
                                      <a:pt x="8" y="2"/>
                                    </a:lnTo>
                                    <a:lnTo>
                                      <a:pt x="8" y="2"/>
                                    </a:lnTo>
                                    <a:lnTo>
                                      <a:pt x="8" y="2"/>
                                    </a:lnTo>
                                    <a:lnTo>
                                      <a:pt x="9" y="2"/>
                                    </a:lnTo>
                                    <a:lnTo>
                                      <a:pt x="9" y="2"/>
                                    </a:lnTo>
                                    <a:lnTo>
                                      <a:pt x="9" y="2"/>
                                    </a:lnTo>
                                    <a:lnTo>
                                      <a:pt x="10" y="2"/>
                                    </a:lnTo>
                                    <a:lnTo>
                                      <a:pt x="10" y="3"/>
                                    </a:lnTo>
                                    <a:lnTo>
                                      <a:pt x="10" y="3"/>
                                    </a:lnTo>
                                    <a:lnTo>
                                      <a:pt x="11" y="3"/>
                                    </a:lnTo>
                                    <a:lnTo>
                                      <a:pt x="11" y="3"/>
                                    </a:lnTo>
                                    <a:lnTo>
                                      <a:pt x="11" y="3"/>
                                    </a:lnTo>
                                    <a:lnTo>
                                      <a:pt x="12" y="3"/>
                                    </a:lnTo>
                                    <a:lnTo>
                                      <a:pt x="12" y="3"/>
                                    </a:lnTo>
                                    <a:lnTo>
                                      <a:pt x="12" y="3"/>
                                    </a:lnTo>
                                    <a:lnTo>
                                      <a:pt x="13" y="3"/>
                                    </a:lnTo>
                                    <a:lnTo>
                                      <a:pt x="13" y="3"/>
                                    </a:lnTo>
                                    <a:lnTo>
                                      <a:pt x="13" y="3"/>
                                    </a:lnTo>
                                    <a:lnTo>
                                      <a:pt x="13" y="2"/>
                                    </a:lnTo>
                                    <a:lnTo>
                                      <a:pt x="13" y="2"/>
                                    </a:lnTo>
                                    <a:lnTo>
                                      <a:pt x="14" y="2"/>
                                    </a:lnTo>
                                    <a:lnTo>
                                      <a:pt x="14" y="2"/>
                                    </a:lnTo>
                                    <a:lnTo>
                                      <a:pt x="14" y="2"/>
                                    </a:lnTo>
                                    <a:lnTo>
                                      <a:pt x="14" y="2"/>
                                    </a:lnTo>
                                    <a:lnTo>
                                      <a:pt x="14" y="1"/>
                                    </a:lnTo>
                                    <a:lnTo>
                                      <a:pt x="14" y="1"/>
                                    </a:lnTo>
                                    <a:lnTo>
                                      <a:pt x="13" y="1"/>
                                    </a:lnTo>
                                    <a:lnTo>
                                      <a:pt x="13" y="1"/>
                                    </a:lnTo>
                                    <a:lnTo>
                                      <a:pt x="13" y="1"/>
                                    </a:lnTo>
                                    <a:lnTo>
                                      <a:pt x="13" y="1"/>
                                    </a:lnTo>
                                    <a:lnTo>
                                      <a:pt x="13" y="1"/>
                                    </a:lnTo>
                                    <a:lnTo>
                                      <a:pt x="12" y="1"/>
                                    </a:lnTo>
                                    <a:lnTo>
                                      <a:pt x="12" y="1"/>
                                    </a:lnTo>
                                    <a:lnTo>
                                      <a:pt x="12" y="1"/>
                                    </a:lnTo>
                                    <a:lnTo>
                                      <a:pt x="11" y="1"/>
                                    </a:lnTo>
                                    <a:lnTo>
                                      <a:pt x="11" y="1"/>
                                    </a:lnTo>
                                    <a:lnTo>
                                      <a:pt x="11" y="1"/>
                                    </a:lnTo>
                                    <a:lnTo>
                                      <a:pt x="10" y="1"/>
                                    </a:lnTo>
                                    <a:lnTo>
                                      <a:pt x="10" y="1"/>
                                    </a:lnTo>
                                    <a:lnTo>
                                      <a:pt x="10" y="1"/>
                                    </a:lnTo>
                                    <a:lnTo>
                                      <a:pt x="9" y="1"/>
                                    </a:lnTo>
                                    <a:lnTo>
                                      <a:pt x="9" y="1"/>
                                    </a:lnTo>
                                    <a:lnTo>
                                      <a:pt x="9" y="0"/>
                                    </a:lnTo>
                                    <a:lnTo>
                                      <a:pt x="8" y="0"/>
                                    </a:lnTo>
                                    <a:lnTo>
                                      <a:pt x="8" y="0"/>
                                    </a:lnTo>
                                    <a:lnTo>
                                      <a:pt x="8" y="0"/>
                                    </a:lnTo>
                                    <a:lnTo>
                                      <a:pt x="7" y="0"/>
                                    </a:lnTo>
                                    <a:lnTo>
                                      <a:pt x="7" y="0"/>
                                    </a:lnTo>
                                    <a:lnTo>
                                      <a:pt x="6" y="0"/>
                                    </a:lnTo>
                                    <a:lnTo>
                                      <a:pt x="6" y="0"/>
                                    </a:lnTo>
                                    <a:lnTo>
                                      <a:pt x="6" y="0"/>
                                    </a:lnTo>
                                    <a:lnTo>
                                      <a:pt x="6" y="0"/>
                                    </a:lnTo>
                                    <a:lnTo>
                                      <a:pt x="5" y="0"/>
                                    </a:lnTo>
                                    <a:lnTo>
                                      <a:pt x="5" y="1"/>
                                    </a:lnTo>
                                    <a:lnTo>
                                      <a:pt x="5" y="1"/>
                                    </a:lnTo>
                                    <a:lnTo>
                                      <a:pt x="4" y="1"/>
                                    </a:lnTo>
                                    <a:lnTo>
                                      <a:pt x="4" y="1"/>
                                    </a:lnTo>
                                    <a:lnTo>
                                      <a:pt x="3" y="1"/>
                                    </a:lnTo>
                                    <a:lnTo>
                                      <a:pt x="3" y="1"/>
                                    </a:lnTo>
                                    <a:lnTo>
                                      <a:pt x="3" y="1"/>
                                    </a:lnTo>
                                    <a:lnTo>
                                      <a:pt x="3" y="1"/>
                                    </a:lnTo>
                                    <a:lnTo>
                                      <a:pt x="2" y="1"/>
                                    </a:lnTo>
                                    <a:lnTo>
                                      <a:pt x="2" y="1"/>
                                    </a:lnTo>
                                    <a:lnTo>
                                      <a:pt x="2"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88" name="Freeform 5088"/>
                            <wps:cNvSpPr>
                              <a:spLocks/>
                            </wps:cNvSpPr>
                            <wps:spPr bwMode="auto">
                              <a:xfrm>
                                <a:off x="798" y="62"/>
                                <a:ext cx="14" cy="3"/>
                              </a:xfrm>
                              <a:custGeom>
                                <a:avLst/>
                                <a:gdLst>
                                  <a:gd name="T0" fmla="*/ 1 w 14"/>
                                  <a:gd name="T1" fmla="*/ 1 h 3"/>
                                  <a:gd name="T2" fmla="*/ 1 w 14"/>
                                  <a:gd name="T3" fmla="*/ 1 h 3"/>
                                  <a:gd name="T4" fmla="*/ 0 w 14"/>
                                  <a:gd name="T5" fmla="*/ 1 h 3"/>
                                  <a:gd name="T6" fmla="*/ 0 w 14"/>
                                  <a:gd name="T7" fmla="*/ 1 h 3"/>
                                  <a:gd name="T8" fmla="*/ 0 w 14"/>
                                  <a:gd name="T9" fmla="*/ 2 h 3"/>
                                  <a:gd name="T10" fmla="*/ 0 w 14"/>
                                  <a:gd name="T11" fmla="*/ 2 h 3"/>
                                  <a:gd name="T12" fmla="*/ 1 w 14"/>
                                  <a:gd name="T13" fmla="*/ 2 h 3"/>
                                  <a:gd name="T14" fmla="*/ 1 w 14"/>
                                  <a:gd name="T15" fmla="*/ 3 h 3"/>
                                  <a:gd name="T16" fmla="*/ 2 w 14"/>
                                  <a:gd name="T17" fmla="*/ 3 h 3"/>
                                  <a:gd name="T18" fmla="*/ 2 w 14"/>
                                  <a:gd name="T19" fmla="*/ 3 h 3"/>
                                  <a:gd name="T20" fmla="*/ 3 w 14"/>
                                  <a:gd name="T21" fmla="*/ 3 h 3"/>
                                  <a:gd name="T22" fmla="*/ 4 w 14"/>
                                  <a:gd name="T23" fmla="*/ 3 h 3"/>
                                  <a:gd name="T24" fmla="*/ 4 w 14"/>
                                  <a:gd name="T25" fmla="*/ 2 h 3"/>
                                  <a:gd name="T26" fmla="*/ 5 w 14"/>
                                  <a:gd name="T27" fmla="*/ 2 h 3"/>
                                  <a:gd name="T28" fmla="*/ 6 w 14"/>
                                  <a:gd name="T29" fmla="*/ 2 h 3"/>
                                  <a:gd name="T30" fmla="*/ 6 w 14"/>
                                  <a:gd name="T31" fmla="*/ 2 h 3"/>
                                  <a:gd name="T32" fmla="*/ 7 w 14"/>
                                  <a:gd name="T33" fmla="*/ 2 h 3"/>
                                  <a:gd name="T34" fmla="*/ 8 w 14"/>
                                  <a:gd name="T35" fmla="*/ 2 h 3"/>
                                  <a:gd name="T36" fmla="*/ 8 w 14"/>
                                  <a:gd name="T37" fmla="*/ 2 h 3"/>
                                  <a:gd name="T38" fmla="*/ 9 w 14"/>
                                  <a:gd name="T39" fmla="*/ 2 h 3"/>
                                  <a:gd name="T40" fmla="*/ 10 w 14"/>
                                  <a:gd name="T41" fmla="*/ 2 h 3"/>
                                  <a:gd name="T42" fmla="*/ 10 w 14"/>
                                  <a:gd name="T43" fmla="*/ 3 h 3"/>
                                  <a:gd name="T44" fmla="*/ 11 w 14"/>
                                  <a:gd name="T45" fmla="*/ 3 h 3"/>
                                  <a:gd name="T46" fmla="*/ 12 w 14"/>
                                  <a:gd name="T47" fmla="*/ 3 h 3"/>
                                  <a:gd name="T48" fmla="*/ 12 w 14"/>
                                  <a:gd name="T49" fmla="*/ 3 h 3"/>
                                  <a:gd name="T50" fmla="*/ 13 w 14"/>
                                  <a:gd name="T51" fmla="*/ 3 h 3"/>
                                  <a:gd name="T52" fmla="*/ 13 w 14"/>
                                  <a:gd name="T53" fmla="*/ 2 h 3"/>
                                  <a:gd name="T54" fmla="*/ 14 w 14"/>
                                  <a:gd name="T55" fmla="*/ 2 h 3"/>
                                  <a:gd name="T56" fmla="*/ 14 w 14"/>
                                  <a:gd name="T57" fmla="*/ 2 h 3"/>
                                  <a:gd name="T58" fmla="*/ 14 w 14"/>
                                  <a:gd name="T59" fmla="*/ 1 h 3"/>
                                  <a:gd name="T60" fmla="*/ 13 w 14"/>
                                  <a:gd name="T61" fmla="*/ 1 h 3"/>
                                  <a:gd name="T62" fmla="*/ 13 w 14"/>
                                  <a:gd name="T63" fmla="*/ 1 h 3"/>
                                  <a:gd name="T64" fmla="*/ 13 w 14"/>
                                  <a:gd name="T65" fmla="*/ 1 h 3"/>
                                  <a:gd name="T66" fmla="*/ 12 w 14"/>
                                  <a:gd name="T67" fmla="*/ 1 h 3"/>
                                  <a:gd name="T68" fmla="*/ 11 w 14"/>
                                  <a:gd name="T69" fmla="*/ 1 h 3"/>
                                  <a:gd name="T70" fmla="*/ 11 w 14"/>
                                  <a:gd name="T71" fmla="*/ 1 h 3"/>
                                  <a:gd name="T72" fmla="*/ 10 w 14"/>
                                  <a:gd name="T73" fmla="*/ 1 h 3"/>
                                  <a:gd name="T74" fmla="*/ 9 w 14"/>
                                  <a:gd name="T75" fmla="*/ 1 h 3"/>
                                  <a:gd name="T76" fmla="*/ 9 w 14"/>
                                  <a:gd name="T77" fmla="*/ 0 h 3"/>
                                  <a:gd name="T78" fmla="*/ 8 w 14"/>
                                  <a:gd name="T79" fmla="*/ 0 h 3"/>
                                  <a:gd name="T80" fmla="*/ 7 w 14"/>
                                  <a:gd name="T81" fmla="*/ 0 h 3"/>
                                  <a:gd name="T82" fmla="*/ 6 w 14"/>
                                  <a:gd name="T83" fmla="*/ 0 h 3"/>
                                  <a:gd name="T84" fmla="*/ 6 w 14"/>
                                  <a:gd name="T85" fmla="*/ 0 h 3"/>
                                  <a:gd name="T86" fmla="*/ 5 w 14"/>
                                  <a:gd name="T87" fmla="*/ 0 h 3"/>
                                  <a:gd name="T88" fmla="*/ 5 w 14"/>
                                  <a:gd name="T89" fmla="*/ 1 h 3"/>
                                  <a:gd name="T90" fmla="*/ 4 w 14"/>
                                  <a:gd name="T91" fmla="*/ 1 h 3"/>
                                  <a:gd name="T92" fmla="*/ 3 w 14"/>
                                  <a:gd name="T93" fmla="*/ 1 h 3"/>
                                  <a:gd name="T94" fmla="*/ 3 w 14"/>
                                  <a:gd name="T95" fmla="*/ 1 h 3"/>
                                  <a:gd name="T96" fmla="*/ 2 w 14"/>
                                  <a:gd name="T97" fmla="*/ 1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 h="3">
                                    <a:moveTo>
                                      <a:pt x="2" y="1"/>
                                    </a:moveTo>
                                    <a:lnTo>
                                      <a:pt x="1" y="1"/>
                                    </a:lnTo>
                                    <a:lnTo>
                                      <a:pt x="1" y="1"/>
                                    </a:lnTo>
                                    <a:lnTo>
                                      <a:pt x="1" y="1"/>
                                    </a:lnTo>
                                    <a:lnTo>
                                      <a:pt x="1" y="1"/>
                                    </a:lnTo>
                                    <a:lnTo>
                                      <a:pt x="0" y="1"/>
                                    </a:lnTo>
                                    <a:lnTo>
                                      <a:pt x="0" y="1"/>
                                    </a:lnTo>
                                    <a:lnTo>
                                      <a:pt x="0" y="1"/>
                                    </a:lnTo>
                                    <a:lnTo>
                                      <a:pt x="0" y="2"/>
                                    </a:lnTo>
                                    <a:lnTo>
                                      <a:pt x="0" y="2"/>
                                    </a:lnTo>
                                    <a:lnTo>
                                      <a:pt x="0" y="2"/>
                                    </a:lnTo>
                                    <a:lnTo>
                                      <a:pt x="0" y="2"/>
                                    </a:lnTo>
                                    <a:lnTo>
                                      <a:pt x="0" y="2"/>
                                    </a:lnTo>
                                    <a:lnTo>
                                      <a:pt x="1" y="2"/>
                                    </a:lnTo>
                                    <a:lnTo>
                                      <a:pt x="1" y="3"/>
                                    </a:lnTo>
                                    <a:lnTo>
                                      <a:pt x="1" y="3"/>
                                    </a:lnTo>
                                    <a:lnTo>
                                      <a:pt x="1" y="3"/>
                                    </a:lnTo>
                                    <a:lnTo>
                                      <a:pt x="2" y="3"/>
                                    </a:lnTo>
                                    <a:lnTo>
                                      <a:pt x="2" y="3"/>
                                    </a:lnTo>
                                    <a:lnTo>
                                      <a:pt x="2" y="3"/>
                                    </a:lnTo>
                                    <a:lnTo>
                                      <a:pt x="3" y="3"/>
                                    </a:lnTo>
                                    <a:lnTo>
                                      <a:pt x="3" y="3"/>
                                    </a:lnTo>
                                    <a:lnTo>
                                      <a:pt x="3" y="3"/>
                                    </a:lnTo>
                                    <a:lnTo>
                                      <a:pt x="4" y="3"/>
                                    </a:lnTo>
                                    <a:lnTo>
                                      <a:pt x="4" y="3"/>
                                    </a:lnTo>
                                    <a:lnTo>
                                      <a:pt x="4" y="2"/>
                                    </a:lnTo>
                                    <a:lnTo>
                                      <a:pt x="5" y="2"/>
                                    </a:lnTo>
                                    <a:lnTo>
                                      <a:pt x="5" y="2"/>
                                    </a:lnTo>
                                    <a:lnTo>
                                      <a:pt x="5" y="2"/>
                                    </a:lnTo>
                                    <a:lnTo>
                                      <a:pt x="6" y="2"/>
                                    </a:lnTo>
                                    <a:lnTo>
                                      <a:pt x="6" y="2"/>
                                    </a:lnTo>
                                    <a:lnTo>
                                      <a:pt x="6" y="2"/>
                                    </a:lnTo>
                                    <a:lnTo>
                                      <a:pt x="7" y="2"/>
                                    </a:lnTo>
                                    <a:lnTo>
                                      <a:pt x="7" y="2"/>
                                    </a:lnTo>
                                    <a:lnTo>
                                      <a:pt x="7" y="2"/>
                                    </a:lnTo>
                                    <a:lnTo>
                                      <a:pt x="8" y="2"/>
                                    </a:lnTo>
                                    <a:lnTo>
                                      <a:pt x="8" y="2"/>
                                    </a:lnTo>
                                    <a:lnTo>
                                      <a:pt x="8" y="2"/>
                                    </a:lnTo>
                                    <a:lnTo>
                                      <a:pt x="9" y="2"/>
                                    </a:lnTo>
                                    <a:lnTo>
                                      <a:pt x="9" y="2"/>
                                    </a:lnTo>
                                    <a:lnTo>
                                      <a:pt x="9" y="2"/>
                                    </a:lnTo>
                                    <a:lnTo>
                                      <a:pt x="10" y="2"/>
                                    </a:lnTo>
                                    <a:lnTo>
                                      <a:pt x="10" y="3"/>
                                    </a:lnTo>
                                    <a:lnTo>
                                      <a:pt x="10" y="3"/>
                                    </a:lnTo>
                                    <a:lnTo>
                                      <a:pt x="11" y="3"/>
                                    </a:lnTo>
                                    <a:lnTo>
                                      <a:pt x="11" y="3"/>
                                    </a:lnTo>
                                    <a:lnTo>
                                      <a:pt x="11" y="3"/>
                                    </a:lnTo>
                                    <a:lnTo>
                                      <a:pt x="12" y="3"/>
                                    </a:lnTo>
                                    <a:lnTo>
                                      <a:pt x="12" y="3"/>
                                    </a:lnTo>
                                    <a:lnTo>
                                      <a:pt x="12" y="3"/>
                                    </a:lnTo>
                                    <a:lnTo>
                                      <a:pt x="13" y="3"/>
                                    </a:lnTo>
                                    <a:lnTo>
                                      <a:pt x="13" y="3"/>
                                    </a:lnTo>
                                    <a:lnTo>
                                      <a:pt x="13" y="3"/>
                                    </a:lnTo>
                                    <a:lnTo>
                                      <a:pt x="13" y="2"/>
                                    </a:lnTo>
                                    <a:lnTo>
                                      <a:pt x="13" y="2"/>
                                    </a:lnTo>
                                    <a:lnTo>
                                      <a:pt x="14" y="2"/>
                                    </a:lnTo>
                                    <a:lnTo>
                                      <a:pt x="14" y="2"/>
                                    </a:lnTo>
                                    <a:lnTo>
                                      <a:pt x="14" y="2"/>
                                    </a:lnTo>
                                    <a:lnTo>
                                      <a:pt x="14" y="2"/>
                                    </a:lnTo>
                                    <a:lnTo>
                                      <a:pt x="14" y="1"/>
                                    </a:lnTo>
                                    <a:lnTo>
                                      <a:pt x="14" y="1"/>
                                    </a:lnTo>
                                    <a:lnTo>
                                      <a:pt x="13" y="1"/>
                                    </a:lnTo>
                                    <a:lnTo>
                                      <a:pt x="13" y="1"/>
                                    </a:lnTo>
                                    <a:lnTo>
                                      <a:pt x="13" y="1"/>
                                    </a:lnTo>
                                    <a:lnTo>
                                      <a:pt x="13" y="1"/>
                                    </a:lnTo>
                                    <a:lnTo>
                                      <a:pt x="13" y="1"/>
                                    </a:lnTo>
                                    <a:lnTo>
                                      <a:pt x="12" y="1"/>
                                    </a:lnTo>
                                    <a:lnTo>
                                      <a:pt x="12" y="1"/>
                                    </a:lnTo>
                                    <a:lnTo>
                                      <a:pt x="12" y="1"/>
                                    </a:lnTo>
                                    <a:lnTo>
                                      <a:pt x="11" y="1"/>
                                    </a:lnTo>
                                    <a:lnTo>
                                      <a:pt x="11" y="1"/>
                                    </a:lnTo>
                                    <a:lnTo>
                                      <a:pt x="11" y="1"/>
                                    </a:lnTo>
                                    <a:lnTo>
                                      <a:pt x="10" y="1"/>
                                    </a:lnTo>
                                    <a:lnTo>
                                      <a:pt x="10" y="1"/>
                                    </a:lnTo>
                                    <a:lnTo>
                                      <a:pt x="10" y="1"/>
                                    </a:lnTo>
                                    <a:lnTo>
                                      <a:pt x="9" y="1"/>
                                    </a:lnTo>
                                    <a:lnTo>
                                      <a:pt x="9" y="1"/>
                                    </a:lnTo>
                                    <a:lnTo>
                                      <a:pt x="9" y="0"/>
                                    </a:lnTo>
                                    <a:lnTo>
                                      <a:pt x="8" y="0"/>
                                    </a:lnTo>
                                    <a:lnTo>
                                      <a:pt x="8" y="0"/>
                                    </a:lnTo>
                                    <a:lnTo>
                                      <a:pt x="8" y="0"/>
                                    </a:lnTo>
                                    <a:lnTo>
                                      <a:pt x="7" y="0"/>
                                    </a:lnTo>
                                    <a:lnTo>
                                      <a:pt x="7" y="0"/>
                                    </a:lnTo>
                                    <a:lnTo>
                                      <a:pt x="6" y="0"/>
                                    </a:lnTo>
                                    <a:lnTo>
                                      <a:pt x="6" y="0"/>
                                    </a:lnTo>
                                    <a:lnTo>
                                      <a:pt x="6" y="0"/>
                                    </a:lnTo>
                                    <a:lnTo>
                                      <a:pt x="6" y="0"/>
                                    </a:lnTo>
                                    <a:lnTo>
                                      <a:pt x="5" y="0"/>
                                    </a:lnTo>
                                    <a:lnTo>
                                      <a:pt x="5" y="1"/>
                                    </a:lnTo>
                                    <a:lnTo>
                                      <a:pt x="5" y="1"/>
                                    </a:lnTo>
                                    <a:lnTo>
                                      <a:pt x="4" y="1"/>
                                    </a:lnTo>
                                    <a:lnTo>
                                      <a:pt x="4" y="1"/>
                                    </a:lnTo>
                                    <a:lnTo>
                                      <a:pt x="3" y="1"/>
                                    </a:lnTo>
                                    <a:lnTo>
                                      <a:pt x="3" y="1"/>
                                    </a:lnTo>
                                    <a:lnTo>
                                      <a:pt x="3" y="1"/>
                                    </a:lnTo>
                                    <a:lnTo>
                                      <a:pt x="3" y="1"/>
                                    </a:lnTo>
                                    <a:lnTo>
                                      <a:pt x="2" y="1"/>
                                    </a:lnTo>
                                    <a:lnTo>
                                      <a:pt x="2" y="1"/>
                                    </a:lnTo>
                                    <a:lnTo>
                                      <a:pt x="2"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089" name="Group 5089"/>
                          <wpg:cNvGrpSpPr>
                            <a:grpSpLocks/>
                          </wpg:cNvGrpSpPr>
                          <wpg:grpSpPr bwMode="auto">
                            <a:xfrm>
                              <a:off x="777" y="82"/>
                              <a:ext cx="15" cy="14"/>
                              <a:chOff x="777" y="82"/>
                              <a:chExt cx="15" cy="14"/>
                            </a:xfrm>
                          </wpg:grpSpPr>
                          <wps:wsp>
                            <wps:cNvPr id="5090" name="Freeform 5090"/>
                            <wps:cNvSpPr>
                              <a:spLocks/>
                            </wps:cNvSpPr>
                            <wps:spPr bwMode="auto">
                              <a:xfrm>
                                <a:off x="777" y="82"/>
                                <a:ext cx="4" cy="14"/>
                              </a:xfrm>
                              <a:custGeom>
                                <a:avLst/>
                                <a:gdLst>
                                  <a:gd name="T0" fmla="*/ 1 w 4"/>
                                  <a:gd name="T1" fmla="*/ 13 h 14"/>
                                  <a:gd name="T2" fmla="*/ 1 w 4"/>
                                  <a:gd name="T3" fmla="*/ 13 h 14"/>
                                  <a:gd name="T4" fmla="*/ 1 w 4"/>
                                  <a:gd name="T5" fmla="*/ 14 h 14"/>
                                  <a:gd name="T6" fmla="*/ 2 w 4"/>
                                  <a:gd name="T7" fmla="*/ 14 h 14"/>
                                  <a:gd name="T8" fmla="*/ 2 w 4"/>
                                  <a:gd name="T9" fmla="*/ 14 h 14"/>
                                  <a:gd name="T10" fmla="*/ 3 w 4"/>
                                  <a:gd name="T11" fmla="*/ 14 h 14"/>
                                  <a:gd name="T12" fmla="*/ 3 w 4"/>
                                  <a:gd name="T13" fmla="*/ 14 h 14"/>
                                  <a:gd name="T14" fmla="*/ 4 w 4"/>
                                  <a:gd name="T15" fmla="*/ 13 h 14"/>
                                  <a:gd name="T16" fmla="*/ 4 w 4"/>
                                  <a:gd name="T17" fmla="*/ 13 h 14"/>
                                  <a:gd name="T18" fmla="*/ 4 w 4"/>
                                  <a:gd name="T19" fmla="*/ 12 h 14"/>
                                  <a:gd name="T20" fmla="*/ 4 w 4"/>
                                  <a:gd name="T21" fmla="*/ 11 h 14"/>
                                  <a:gd name="T22" fmla="*/ 4 w 4"/>
                                  <a:gd name="T23" fmla="*/ 10 h 14"/>
                                  <a:gd name="T24" fmla="*/ 4 w 4"/>
                                  <a:gd name="T25" fmla="*/ 10 h 14"/>
                                  <a:gd name="T26" fmla="*/ 4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4 w 4"/>
                                  <a:gd name="T39" fmla="*/ 5 h 14"/>
                                  <a:gd name="T40" fmla="*/ 4 w 4"/>
                                  <a:gd name="T41" fmla="*/ 4 h 14"/>
                                  <a:gd name="T42" fmla="*/ 4 w 4"/>
                                  <a:gd name="T43" fmla="*/ 3 h 14"/>
                                  <a:gd name="T44" fmla="*/ 4 w 4"/>
                                  <a:gd name="T45" fmla="*/ 3 h 14"/>
                                  <a:gd name="T46" fmla="*/ 4 w 4"/>
                                  <a:gd name="T47" fmla="*/ 2 h 14"/>
                                  <a:gd name="T48" fmla="*/ 4 w 4"/>
                                  <a:gd name="T49" fmla="*/ 1 h 14"/>
                                  <a:gd name="T50" fmla="*/ 4 w 4"/>
                                  <a:gd name="T51" fmla="*/ 1 h 14"/>
                                  <a:gd name="T52" fmla="*/ 3 w 4"/>
                                  <a:gd name="T53" fmla="*/ 0 h 14"/>
                                  <a:gd name="T54" fmla="*/ 3 w 4"/>
                                  <a:gd name="T55" fmla="*/ 0 h 14"/>
                                  <a:gd name="T56" fmla="*/ 2 w 4"/>
                                  <a:gd name="T57" fmla="*/ 0 h 14"/>
                                  <a:gd name="T58" fmla="*/ 2 w 4"/>
                                  <a:gd name="T59" fmla="*/ 0 h 14"/>
                                  <a:gd name="T60" fmla="*/ 1 w 4"/>
                                  <a:gd name="T61" fmla="*/ 0 h 14"/>
                                  <a:gd name="T62" fmla="*/ 1 w 4"/>
                                  <a:gd name="T63" fmla="*/ 0 h 14"/>
                                  <a:gd name="T64" fmla="*/ 1 w 4"/>
                                  <a:gd name="T65" fmla="*/ 1 h 14"/>
                                  <a:gd name="T66" fmla="*/ 1 w 4"/>
                                  <a:gd name="T67" fmla="*/ 2 h 14"/>
                                  <a:gd name="T68" fmla="*/ 1 w 4"/>
                                  <a:gd name="T69" fmla="*/ 2 h 14"/>
                                  <a:gd name="T70" fmla="*/ 1 w 4"/>
                                  <a:gd name="T71" fmla="*/ 3 h 14"/>
                                  <a:gd name="T72" fmla="*/ 1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1 w 4"/>
                                  <a:gd name="T91" fmla="*/ 10 h 14"/>
                                  <a:gd name="T92" fmla="*/ 1 w 4"/>
                                  <a:gd name="T93" fmla="*/ 11 h 14"/>
                                  <a:gd name="T94" fmla="*/ 1 w 4"/>
                                  <a:gd name="T95" fmla="*/ 11 h 14"/>
                                  <a:gd name="T96" fmla="*/ 1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1" y="13"/>
                                    </a:moveTo>
                                    <a:lnTo>
                                      <a:pt x="1" y="13"/>
                                    </a:lnTo>
                                    <a:lnTo>
                                      <a:pt x="1" y="13"/>
                                    </a:lnTo>
                                    <a:lnTo>
                                      <a:pt x="1" y="13"/>
                                    </a:lnTo>
                                    <a:lnTo>
                                      <a:pt x="1" y="14"/>
                                    </a:lnTo>
                                    <a:lnTo>
                                      <a:pt x="1" y="14"/>
                                    </a:lnTo>
                                    <a:lnTo>
                                      <a:pt x="2" y="14"/>
                                    </a:lnTo>
                                    <a:lnTo>
                                      <a:pt x="2" y="14"/>
                                    </a:lnTo>
                                    <a:lnTo>
                                      <a:pt x="2" y="14"/>
                                    </a:lnTo>
                                    <a:lnTo>
                                      <a:pt x="2" y="14"/>
                                    </a:lnTo>
                                    <a:lnTo>
                                      <a:pt x="3" y="14"/>
                                    </a:lnTo>
                                    <a:lnTo>
                                      <a:pt x="3" y="14"/>
                                    </a:lnTo>
                                    <a:lnTo>
                                      <a:pt x="3" y="14"/>
                                    </a:lnTo>
                                    <a:lnTo>
                                      <a:pt x="3" y="14"/>
                                    </a:lnTo>
                                    <a:lnTo>
                                      <a:pt x="4" y="13"/>
                                    </a:lnTo>
                                    <a:lnTo>
                                      <a:pt x="4" y="13"/>
                                    </a:lnTo>
                                    <a:lnTo>
                                      <a:pt x="4" y="13"/>
                                    </a:lnTo>
                                    <a:lnTo>
                                      <a:pt x="4" y="13"/>
                                    </a:lnTo>
                                    <a:lnTo>
                                      <a:pt x="4" y="12"/>
                                    </a:lnTo>
                                    <a:lnTo>
                                      <a:pt x="4" y="12"/>
                                    </a:lnTo>
                                    <a:lnTo>
                                      <a:pt x="4" y="11"/>
                                    </a:lnTo>
                                    <a:lnTo>
                                      <a:pt x="4" y="11"/>
                                    </a:lnTo>
                                    <a:lnTo>
                                      <a:pt x="4" y="11"/>
                                    </a:lnTo>
                                    <a:lnTo>
                                      <a:pt x="4" y="10"/>
                                    </a:lnTo>
                                    <a:lnTo>
                                      <a:pt x="4" y="10"/>
                                    </a:lnTo>
                                    <a:lnTo>
                                      <a:pt x="4" y="10"/>
                                    </a:lnTo>
                                    <a:lnTo>
                                      <a:pt x="4" y="9"/>
                                    </a:lnTo>
                                    <a:lnTo>
                                      <a:pt x="4" y="9"/>
                                    </a:lnTo>
                                    <a:lnTo>
                                      <a:pt x="3" y="9"/>
                                    </a:lnTo>
                                    <a:lnTo>
                                      <a:pt x="3" y="8"/>
                                    </a:lnTo>
                                    <a:lnTo>
                                      <a:pt x="3" y="8"/>
                                    </a:lnTo>
                                    <a:lnTo>
                                      <a:pt x="3" y="8"/>
                                    </a:lnTo>
                                    <a:lnTo>
                                      <a:pt x="3" y="7"/>
                                    </a:lnTo>
                                    <a:lnTo>
                                      <a:pt x="3" y="7"/>
                                    </a:lnTo>
                                    <a:lnTo>
                                      <a:pt x="3" y="7"/>
                                    </a:lnTo>
                                    <a:lnTo>
                                      <a:pt x="3" y="6"/>
                                    </a:lnTo>
                                    <a:lnTo>
                                      <a:pt x="3" y="6"/>
                                    </a:lnTo>
                                    <a:lnTo>
                                      <a:pt x="3" y="6"/>
                                    </a:lnTo>
                                    <a:lnTo>
                                      <a:pt x="3" y="5"/>
                                    </a:lnTo>
                                    <a:lnTo>
                                      <a:pt x="4" y="5"/>
                                    </a:lnTo>
                                    <a:lnTo>
                                      <a:pt x="4" y="4"/>
                                    </a:lnTo>
                                    <a:lnTo>
                                      <a:pt x="4" y="4"/>
                                    </a:lnTo>
                                    <a:lnTo>
                                      <a:pt x="4" y="4"/>
                                    </a:lnTo>
                                    <a:lnTo>
                                      <a:pt x="4" y="3"/>
                                    </a:lnTo>
                                    <a:lnTo>
                                      <a:pt x="4" y="3"/>
                                    </a:lnTo>
                                    <a:lnTo>
                                      <a:pt x="4" y="3"/>
                                    </a:lnTo>
                                    <a:lnTo>
                                      <a:pt x="4" y="2"/>
                                    </a:lnTo>
                                    <a:lnTo>
                                      <a:pt x="4" y="2"/>
                                    </a:lnTo>
                                    <a:lnTo>
                                      <a:pt x="4" y="2"/>
                                    </a:lnTo>
                                    <a:lnTo>
                                      <a:pt x="4" y="1"/>
                                    </a:lnTo>
                                    <a:lnTo>
                                      <a:pt x="4" y="1"/>
                                    </a:lnTo>
                                    <a:lnTo>
                                      <a:pt x="4" y="1"/>
                                    </a:lnTo>
                                    <a:lnTo>
                                      <a:pt x="4" y="0"/>
                                    </a:lnTo>
                                    <a:lnTo>
                                      <a:pt x="3" y="0"/>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1" y="1"/>
                                    </a:lnTo>
                                    <a:lnTo>
                                      <a:pt x="1" y="2"/>
                                    </a:lnTo>
                                    <a:lnTo>
                                      <a:pt x="1" y="2"/>
                                    </a:lnTo>
                                    <a:lnTo>
                                      <a:pt x="1" y="2"/>
                                    </a:lnTo>
                                    <a:lnTo>
                                      <a:pt x="1" y="3"/>
                                    </a:lnTo>
                                    <a:lnTo>
                                      <a:pt x="1" y="3"/>
                                    </a:lnTo>
                                    <a:lnTo>
                                      <a:pt x="1" y="3"/>
                                    </a:lnTo>
                                    <a:lnTo>
                                      <a:pt x="1"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1" y="10"/>
                                    </a:lnTo>
                                    <a:lnTo>
                                      <a:pt x="1" y="10"/>
                                    </a:lnTo>
                                    <a:lnTo>
                                      <a:pt x="1" y="11"/>
                                    </a:lnTo>
                                    <a:lnTo>
                                      <a:pt x="1" y="11"/>
                                    </a:lnTo>
                                    <a:lnTo>
                                      <a:pt x="1" y="11"/>
                                    </a:lnTo>
                                    <a:lnTo>
                                      <a:pt x="1" y="12"/>
                                    </a:lnTo>
                                    <a:lnTo>
                                      <a:pt x="1" y="12"/>
                                    </a:lnTo>
                                    <a:lnTo>
                                      <a:pt x="1" y="13"/>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91" name="Freeform 5091"/>
                            <wps:cNvSpPr>
                              <a:spLocks/>
                            </wps:cNvSpPr>
                            <wps:spPr bwMode="auto">
                              <a:xfrm>
                                <a:off x="777" y="82"/>
                                <a:ext cx="4" cy="14"/>
                              </a:xfrm>
                              <a:custGeom>
                                <a:avLst/>
                                <a:gdLst>
                                  <a:gd name="T0" fmla="*/ 1 w 4"/>
                                  <a:gd name="T1" fmla="*/ 13 h 14"/>
                                  <a:gd name="T2" fmla="*/ 1 w 4"/>
                                  <a:gd name="T3" fmla="*/ 13 h 14"/>
                                  <a:gd name="T4" fmla="*/ 1 w 4"/>
                                  <a:gd name="T5" fmla="*/ 14 h 14"/>
                                  <a:gd name="T6" fmla="*/ 2 w 4"/>
                                  <a:gd name="T7" fmla="*/ 14 h 14"/>
                                  <a:gd name="T8" fmla="*/ 2 w 4"/>
                                  <a:gd name="T9" fmla="*/ 14 h 14"/>
                                  <a:gd name="T10" fmla="*/ 3 w 4"/>
                                  <a:gd name="T11" fmla="*/ 14 h 14"/>
                                  <a:gd name="T12" fmla="*/ 3 w 4"/>
                                  <a:gd name="T13" fmla="*/ 14 h 14"/>
                                  <a:gd name="T14" fmla="*/ 4 w 4"/>
                                  <a:gd name="T15" fmla="*/ 13 h 14"/>
                                  <a:gd name="T16" fmla="*/ 4 w 4"/>
                                  <a:gd name="T17" fmla="*/ 13 h 14"/>
                                  <a:gd name="T18" fmla="*/ 4 w 4"/>
                                  <a:gd name="T19" fmla="*/ 12 h 14"/>
                                  <a:gd name="T20" fmla="*/ 4 w 4"/>
                                  <a:gd name="T21" fmla="*/ 11 h 14"/>
                                  <a:gd name="T22" fmla="*/ 4 w 4"/>
                                  <a:gd name="T23" fmla="*/ 10 h 14"/>
                                  <a:gd name="T24" fmla="*/ 4 w 4"/>
                                  <a:gd name="T25" fmla="*/ 10 h 14"/>
                                  <a:gd name="T26" fmla="*/ 4 w 4"/>
                                  <a:gd name="T27" fmla="*/ 9 h 14"/>
                                  <a:gd name="T28" fmla="*/ 3 w 4"/>
                                  <a:gd name="T29" fmla="*/ 8 h 14"/>
                                  <a:gd name="T30" fmla="*/ 3 w 4"/>
                                  <a:gd name="T31" fmla="*/ 8 h 14"/>
                                  <a:gd name="T32" fmla="*/ 3 w 4"/>
                                  <a:gd name="T33" fmla="*/ 7 h 14"/>
                                  <a:gd name="T34" fmla="*/ 3 w 4"/>
                                  <a:gd name="T35" fmla="*/ 6 h 14"/>
                                  <a:gd name="T36" fmla="*/ 3 w 4"/>
                                  <a:gd name="T37" fmla="*/ 6 h 14"/>
                                  <a:gd name="T38" fmla="*/ 4 w 4"/>
                                  <a:gd name="T39" fmla="*/ 5 h 14"/>
                                  <a:gd name="T40" fmla="*/ 4 w 4"/>
                                  <a:gd name="T41" fmla="*/ 4 h 14"/>
                                  <a:gd name="T42" fmla="*/ 4 w 4"/>
                                  <a:gd name="T43" fmla="*/ 3 h 14"/>
                                  <a:gd name="T44" fmla="*/ 4 w 4"/>
                                  <a:gd name="T45" fmla="*/ 3 h 14"/>
                                  <a:gd name="T46" fmla="*/ 4 w 4"/>
                                  <a:gd name="T47" fmla="*/ 2 h 14"/>
                                  <a:gd name="T48" fmla="*/ 4 w 4"/>
                                  <a:gd name="T49" fmla="*/ 1 h 14"/>
                                  <a:gd name="T50" fmla="*/ 4 w 4"/>
                                  <a:gd name="T51" fmla="*/ 1 h 14"/>
                                  <a:gd name="T52" fmla="*/ 3 w 4"/>
                                  <a:gd name="T53" fmla="*/ 0 h 14"/>
                                  <a:gd name="T54" fmla="*/ 3 w 4"/>
                                  <a:gd name="T55" fmla="*/ 0 h 14"/>
                                  <a:gd name="T56" fmla="*/ 2 w 4"/>
                                  <a:gd name="T57" fmla="*/ 0 h 14"/>
                                  <a:gd name="T58" fmla="*/ 2 w 4"/>
                                  <a:gd name="T59" fmla="*/ 0 h 14"/>
                                  <a:gd name="T60" fmla="*/ 1 w 4"/>
                                  <a:gd name="T61" fmla="*/ 0 h 14"/>
                                  <a:gd name="T62" fmla="*/ 1 w 4"/>
                                  <a:gd name="T63" fmla="*/ 0 h 14"/>
                                  <a:gd name="T64" fmla="*/ 1 w 4"/>
                                  <a:gd name="T65" fmla="*/ 1 h 14"/>
                                  <a:gd name="T66" fmla="*/ 1 w 4"/>
                                  <a:gd name="T67" fmla="*/ 2 h 14"/>
                                  <a:gd name="T68" fmla="*/ 1 w 4"/>
                                  <a:gd name="T69" fmla="*/ 2 h 14"/>
                                  <a:gd name="T70" fmla="*/ 1 w 4"/>
                                  <a:gd name="T71" fmla="*/ 3 h 14"/>
                                  <a:gd name="T72" fmla="*/ 1 w 4"/>
                                  <a:gd name="T73" fmla="*/ 4 h 14"/>
                                  <a:gd name="T74" fmla="*/ 0 w 4"/>
                                  <a:gd name="T75" fmla="*/ 4 h 14"/>
                                  <a:gd name="T76" fmla="*/ 0 w 4"/>
                                  <a:gd name="T77" fmla="*/ 5 h 14"/>
                                  <a:gd name="T78" fmla="*/ 0 w 4"/>
                                  <a:gd name="T79" fmla="*/ 6 h 14"/>
                                  <a:gd name="T80" fmla="*/ 0 w 4"/>
                                  <a:gd name="T81" fmla="*/ 7 h 14"/>
                                  <a:gd name="T82" fmla="*/ 0 w 4"/>
                                  <a:gd name="T83" fmla="*/ 7 h 14"/>
                                  <a:gd name="T84" fmla="*/ 0 w 4"/>
                                  <a:gd name="T85" fmla="*/ 8 h 14"/>
                                  <a:gd name="T86" fmla="*/ 0 w 4"/>
                                  <a:gd name="T87" fmla="*/ 9 h 14"/>
                                  <a:gd name="T88" fmla="*/ 0 w 4"/>
                                  <a:gd name="T89" fmla="*/ 9 h 14"/>
                                  <a:gd name="T90" fmla="*/ 1 w 4"/>
                                  <a:gd name="T91" fmla="*/ 10 h 14"/>
                                  <a:gd name="T92" fmla="*/ 1 w 4"/>
                                  <a:gd name="T93" fmla="*/ 11 h 14"/>
                                  <a:gd name="T94" fmla="*/ 1 w 4"/>
                                  <a:gd name="T95" fmla="*/ 11 h 14"/>
                                  <a:gd name="T96" fmla="*/ 1 w 4"/>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 h="14">
                                    <a:moveTo>
                                      <a:pt x="1" y="13"/>
                                    </a:moveTo>
                                    <a:lnTo>
                                      <a:pt x="1" y="13"/>
                                    </a:lnTo>
                                    <a:lnTo>
                                      <a:pt x="1" y="13"/>
                                    </a:lnTo>
                                    <a:lnTo>
                                      <a:pt x="1" y="13"/>
                                    </a:lnTo>
                                    <a:lnTo>
                                      <a:pt x="1" y="14"/>
                                    </a:lnTo>
                                    <a:lnTo>
                                      <a:pt x="1" y="14"/>
                                    </a:lnTo>
                                    <a:lnTo>
                                      <a:pt x="2" y="14"/>
                                    </a:lnTo>
                                    <a:lnTo>
                                      <a:pt x="2" y="14"/>
                                    </a:lnTo>
                                    <a:lnTo>
                                      <a:pt x="2" y="14"/>
                                    </a:lnTo>
                                    <a:lnTo>
                                      <a:pt x="2" y="14"/>
                                    </a:lnTo>
                                    <a:lnTo>
                                      <a:pt x="3" y="14"/>
                                    </a:lnTo>
                                    <a:lnTo>
                                      <a:pt x="3" y="14"/>
                                    </a:lnTo>
                                    <a:lnTo>
                                      <a:pt x="3" y="14"/>
                                    </a:lnTo>
                                    <a:lnTo>
                                      <a:pt x="3" y="14"/>
                                    </a:lnTo>
                                    <a:lnTo>
                                      <a:pt x="4" y="13"/>
                                    </a:lnTo>
                                    <a:lnTo>
                                      <a:pt x="4" y="13"/>
                                    </a:lnTo>
                                    <a:lnTo>
                                      <a:pt x="4" y="13"/>
                                    </a:lnTo>
                                    <a:lnTo>
                                      <a:pt x="4" y="13"/>
                                    </a:lnTo>
                                    <a:lnTo>
                                      <a:pt x="4" y="12"/>
                                    </a:lnTo>
                                    <a:lnTo>
                                      <a:pt x="4" y="12"/>
                                    </a:lnTo>
                                    <a:lnTo>
                                      <a:pt x="4" y="11"/>
                                    </a:lnTo>
                                    <a:lnTo>
                                      <a:pt x="4" y="11"/>
                                    </a:lnTo>
                                    <a:lnTo>
                                      <a:pt x="4" y="11"/>
                                    </a:lnTo>
                                    <a:lnTo>
                                      <a:pt x="4" y="10"/>
                                    </a:lnTo>
                                    <a:lnTo>
                                      <a:pt x="4" y="10"/>
                                    </a:lnTo>
                                    <a:lnTo>
                                      <a:pt x="4" y="10"/>
                                    </a:lnTo>
                                    <a:lnTo>
                                      <a:pt x="4" y="9"/>
                                    </a:lnTo>
                                    <a:lnTo>
                                      <a:pt x="4" y="9"/>
                                    </a:lnTo>
                                    <a:lnTo>
                                      <a:pt x="3" y="9"/>
                                    </a:lnTo>
                                    <a:lnTo>
                                      <a:pt x="3" y="8"/>
                                    </a:lnTo>
                                    <a:lnTo>
                                      <a:pt x="3" y="8"/>
                                    </a:lnTo>
                                    <a:lnTo>
                                      <a:pt x="3" y="8"/>
                                    </a:lnTo>
                                    <a:lnTo>
                                      <a:pt x="3" y="7"/>
                                    </a:lnTo>
                                    <a:lnTo>
                                      <a:pt x="3" y="7"/>
                                    </a:lnTo>
                                    <a:lnTo>
                                      <a:pt x="3" y="7"/>
                                    </a:lnTo>
                                    <a:lnTo>
                                      <a:pt x="3" y="6"/>
                                    </a:lnTo>
                                    <a:lnTo>
                                      <a:pt x="3" y="6"/>
                                    </a:lnTo>
                                    <a:lnTo>
                                      <a:pt x="3" y="6"/>
                                    </a:lnTo>
                                    <a:lnTo>
                                      <a:pt x="3" y="5"/>
                                    </a:lnTo>
                                    <a:lnTo>
                                      <a:pt x="4" y="5"/>
                                    </a:lnTo>
                                    <a:lnTo>
                                      <a:pt x="4" y="4"/>
                                    </a:lnTo>
                                    <a:lnTo>
                                      <a:pt x="4" y="4"/>
                                    </a:lnTo>
                                    <a:lnTo>
                                      <a:pt x="4" y="4"/>
                                    </a:lnTo>
                                    <a:lnTo>
                                      <a:pt x="4" y="3"/>
                                    </a:lnTo>
                                    <a:lnTo>
                                      <a:pt x="4" y="3"/>
                                    </a:lnTo>
                                    <a:lnTo>
                                      <a:pt x="4" y="3"/>
                                    </a:lnTo>
                                    <a:lnTo>
                                      <a:pt x="4" y="2"/>
                                    </a:lnTo>
                                    <a:lnTo>
                                      <a:pt x="4" y="2"/>
                                    </a:lnTo>
                                    <a:lnTo>
                                      <a:pt x="4" y="2"/>
                                    </a:lnTo>
                                    <a:lnTo>
                                      <a:pt x="4" y="1"/>
                                    </a:lnTo>
                                    <a:lnTo>
                                      <a:pt x="4" y="1"/>
                                    </a:lnTo>
                                    <a:lnTo>
                                      <a:pt x="4" y="1"/>
                                    </a:lnTo>
                                    <a:lnTo>
                                      <a:pt x="4" y="0"/>
                                    </a:lnTo>
                                    <a:lnTo>
                                      <a:pt x="3" y="0"/>
                                    </a:lnTo>
                                    <a:lnTo>
                                      <a:pt x="3" y="0"/>
                                    </a:lnTo>
                                    <a:lnTo>
                                      <a:pt x="3" y="0"/>
                                    </a:lnTo>
                                    <a:lnTo>
                                      <a:pt x="3" y="0"/>
                                    </a:lnTo>
                                    <a:lnTo>
                                      <a:pt x="2" y="0"/>
                                    </a:lnTo>
                                    <a:lnTo>
                                      <a:pt x="2" y="0"/>
                                    </a:lnTo>
                                    <a:lnTo>
                                      <a:pt x="2" y="0"/>
                                    </a:lnTo>
                                    <a:lnTo>
                                      <a:pt x="2" y="0"/>
                                    </a:lnTo>
                                    <a:lnTo>
                                      <a:pt x="1" y="0"/>
                                    </a:lnTo>
                                    <a:lnTo>
                                      <a:pt x="1" y="0"/>
                                    </a:lnTo>
                                    <a:lnTo>
                                      <a:pt x="1" y="0"/>
                                    </a:lnTo>
                                    <a:lnTo>
                                      <a:pt x="1" y="1"/>
                                    </a:lnTo>
                                    <a:lnTo>
                                      <a:pt x="1" y="1"/>
                                    </a:lnTo>
                                    <a:lnTo>
                                      <a:pt x="1" y="1"/>
                                    </a:lnTo>
                                    <a:lnTo>
                                      <a:pt x="1" y="2"/>
                                    </a:lnTo>
                                    <a:lnTo>
                                      <a:pt x="1" y="2"/>
                                    </a:lnTo>
                                    <a:lnTo>
                                      <a:pt x="1" y="2"/>
                                    </a:lnTo>
                                    <a:lnTo>
                                      <a:pt x="1" y="3"/>
                                    </a:lnTo>
                                    <a:lnTo>
                                      <a:pt x="1" y="3"/>
                                    </a:lnTo>
                                    <a:lnTo>
                                      <a:pt x="1" y="3"/>
                                    </a:lnTo>
                                    <a:lnTo>
                                      <a:pt x="1"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1" y="10"/>
                                    </a:lnTo>
                                    <a:lnTo>
                                      <a:pt x="1" y="10"/>
                                    </a:lnTo>
                                    <a:lnTo>
                                      <a:pt x="1" y="11"/>
                                    </a:lnTo>
                                    <a:lnTo>
                                      <a:pt x="1" y="11"/>
                                    </a:lnTo>
                                    <a:lnTo>
                                      <a:pt x="1" y="11"/>
                                    </a:lnTo>
                                    <a:lnTo>
                                      <a:pt x="1" y="12"/>
                                    </a:lnTo>
                                    <a:lnTo>
                                      <a:pt x="1" y="12"/>
                                    </a:lnTo>
                                    <a:lnTo>
                                      <a:pt x="1" y="13"/>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92" name="Freeform 5092"/>
                            <wps:cNvSpPr>
                              <a:spLocks/>
                            </wps:cNvSpPr>
                            <wps:spPr bwMode="auto">
                              <a:xfrm>
                                <a:off x="781" y="82"/>
                                <a:ext cx="11" cy="13"/>
                              </a:xfrm>
                              <a:custGeom>
                                <a:avLst/>
                                <a:gdLst>
                                  <a:gd name="T0" fmla="*/ 0 w 11"/>
                                  <a:gd name="T1" fmla="*/ 4 h 13"/>
                                  <a:gd name="T2" fmla="*/ 0 w 11"/>
                                  <a:gd name="T3" fmla="*/ 3 h 13"/>
                                  <a:gd name="T4" fmla="*/ 0 w 11"/>
                                  <a:gd name="T5" fmla="*/ 3 h 13"/>
                                  <a:gd name="T6" fmla="*/ 0 w 11"/>
                                  <a:gd name="T7" fmla="*/ 3 h 13"/>
                                  <a:gd name="T8" fmla="*/ 0 w 11"/>
                                  <a:gd name="T9" fmla="*/ 3 h 13"/>
                                  <a:gd name="T10" fmla="*/ 1 w 11"/>
                                  <a:gd name="T11" fmla="*/ 2 h 13"/>
                                  <a:gd name="T12" fmla="*/ 1 w 11"/>
                                  <a:gd name="T13" fmla="*/ 2 h 13"/>
                                  <a:gd name="T14" fmla="*/ 1 w 11"/>
                                  <a:gd name="T15" fmla="*/ 2 h 13"/>
                                  <a:gd name="T16" fmla="*/ 1 w 11"/>
                                  <a:gd name="T17" fmla="*/ 2 h 13"/>
                                  <a:gd name="T18" fmla="*/ 2 w 11"/>
                                  <a:gd name="T19" fmla="*/ 2 h 13"/>
                                  <a:gd name="T20" fmla="*/ 2 w 11"/>
                                  <a:gd name="T21" fmla="*/ 2 h 13"/>
                                  <a:gd name="T22" fmla="*/ 9 w 11"/>
                                  <a:gd name="T23" fmla="*/ 0 h 13"/>
                                  <a:gd name="T24" fmla="*/ 9 w 11"/>
                                  <a:gd name="T25" fmla="*/ 0 h 13"/>
                                  <a:gd name="T26" fmla="*/ 9 w 11"/>
                                  <a:gd name="T27" fmla="*/ 1 h 13"/>
                                  <a:gd name="T28" fmla="*/ 9 w 11"/>
                                  <a:gd name="T29" fmla="*/ 1 h 13"/>
                                  <a:gd name="T30" fmla="*/ 10 w 11"/>
                                  <a:gd name="T31" fmla="*/ 1 h 13"/>
                                  <a:gd name="T32" fmla="*/ 10 w 11"/>
                                  <a:gd name="T33" fmla="*/ 1 h 13"/>
                                  <a:gd name="T34" fmla="*/ 10 w 11"/>
                                  <a:gd name="T35" fmla="*/ 1 h 13"/>
                                  <a:gd name="T36" fmla="*/ 10 w 11"/>
                                  <a:gd name="T37" fmla="*/ 1 h 13"/>
                                  <a:gd name="T38" fmla="*/ 10 w 11"/>
                                  <a:gd name="T39" fmla="*/ 1 h 13"/>
                                  <a:gd name="T40" fmla="*/ 11 w 11"/>
                                  <a:gd name="T41" fmla="*/ 2 h 13"/>
                                  <a:gd name="T42" fmla="*/ 11 w 11"/>
                                  <a:gd name="T43" fmla="*/ 2 h 13"/>
                                  <a:gd name="T44" fmla="*/ 11 w 11"/>
                                  <a:gd name="T45" fmla="*/ 2 h 13"/>
                                  <a:gd name="T46" fmla="*/ 11 w 11"/>
                                  <a:gd name="T47" fmla="*/ 3 h 13"/>
                                  <a:gd name="T48" fmla="*/ 11 w 11"/>
                                  <a:gd name="T49" fmla="*/ 3 h 13"/>
                                  <a:gd name="T50" fmla="*/ 11 w 11"/>
                                  <a:gd name="T51" fmla="*/ 3 h 13"/>
                                  <a:gd name="T52" fmla="*/ 11 w 11"/>
                                  <a:gd name="T53" fmla="*/ 3 h 13"/>
                                  <a:gd name="T54" fmla="*/ 11 w 11"/>
                                  <a:gd name="T55" fmla="*/ 11 h 13"/>
                                  <a:gd name="T56" fmla="*/ 11 w 11"/>
                                  <a:gd name="T57" fmla="*/ 11 h 13"/>
                                  <a:gd name="T58" fmla="*/ 11 w 11"/>
                                  <a:gd name="T59" fmla="*/ 11 h 13"/>
                                  <a:gd name="T60" fmla="*/ 11 w 11"/>
                                  <a:gd name="T61" fmla="*/ 12 h 13"/>
                                  <a:gd name="T62" fmla="*/ 11 w 11"/>
                                  <a:gd name="T63" fmla="*/ 12 h 13"/>
                                  <a:gd name="T64" fmla="*/ 11 w 11"/>
                                  <a:gd name="T65" fmla="*/ 12 h 13"/>
                                  <a:gd name="T66" fmla="*/ 11 w 11"/>
                                  <a:gd name="T67" fmla="*/ 12 h 13"/>
                                  <a:gd name="T68" fmla="*/ 10 w 11"/>
                                  <a:gd name="T69" fmla="*/ 13 h 13"/>
                                  <a:gd name="T70" fmla="*/ 10 w 11"/>
                                  <a:gd name="T71" fmla="*/ 13 h 13"/>
                                  <a:gd name="T72" fmla="*/ 10 w 11"/>
                                  <a:gd name="T73" fmla="*/ 13 h 13"/>
                                  <a:gd name="T74" fmla="*/ 10 w 11"/>
                                  <a:gd name="T75" fmla="*/ 13 h 13"/>
                                  <a:gd name="T76" fmla="*/ 9 w 11"/>
                                  <a:gd name="T77" fmla="*/ 13 h 13"/>
                                  <a:gd name="T78" fmla="*/ 9 w 11"/>
                                  <a:gd name="T79" fmla="*/ 13 h 13"/>
                                  <a:gd name="T80" fmla="*/ 9 w 11"/>
                                  <a:gd name="T81" fmla="*/ 13 h 13"/>
                                  <a:gd name="T82" fmla="*/ 2 w 11"/>
                                  <a:gd name="T83" fmla="*/ 12 h 13"/>
                                  <a:gd name="T84" fmla="*/ 2 w 11"/>
                                  <a:gd name="T85" fmla="*/ 12 h 13"/>
                                  <a:gd name="T86" fmla="*/ 2 w 11"/>
                                  <a:gd name="T87" fmla="*/ 12 h 13"/>
                                  <a:gd name="T88" fmla="*/ 1 w 11"/>
                                  <a:gd name="T89" fmla="*/ 12 h 13"/>
                                  <a:gd name="T90" fmla="*/ 1 w 11"/>
                                  <a:gd name="T91" fmla="*/ 12 h 13"/>
                                  <a:gd name="T92" fmla="*/ 1 w 11"/>
                                  <a:gd name="T93" fmla="*/ 12 h 13"/>
                                  <a:gd name="T94" fmla="*/ 1 w 11"/>
                                  <a:gd name="T95" fmla="*/ 12 h 13"/>
                                  <a:gd name="T96" fmla="*/ 0 w 11"/>
                                  <a:gd name="T97" fmla="*/ 12 h 13"/>
                                  <a:gd name="T98" fmla="*/ 0 w 11"/>
                                  <a:gd name="T99" fmla="*/ 11 h 13"/>
                                  <a:gd name="T100" fmla="*/ 0 w 11"/>
                                  <a:gd name="T101" fmla="*/ 11 h 13"/>
                                  <a:gd name="T102" fmla="*/ 0 w 11"/>
                                  <a:gd name="T103" fmla="*/ 11 h 13"/>
                                  <a:gd name="T104" fmla="*/ 0 w 11"/>
                                  <a:gd name="T105" fmla="*/ 11 h 13"/>
                                  <a:gd name="T106" fmla="*/ 0 w 11"/>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9" y="0"/>
                                    </a:lnTo>
                                    <a:lnTo>
                                      <a:pt x="9" y="0"/>
                                    </a:lnTo>
                                    <a:lnTo>
                                      <a:pt x="9" y="0"/>
                                    </a:lnTo>
                                    <a:lnTo>
                                      <a:pt x="9" y="0"/>
                                    </a:lnTo>
                                    <a:lnTo>
                                      <a:pt x="9" y="0"/>
                                    </a:lnTo>
                                    <a:lnTo>
                                      <a:pt x="9" y="0"/>
                                    </a:lnTo>
                                    <a:lnTo>
                                      <a:pt x="9" y="0"/>
                                    </a:lnTo>
                                    <a:lnTo>
                                      <a:pt x="9" y="0"/>
                                    </a:lnTo>
                                    <a:lnTo>
                                      <a:pt x="9" y="0"/>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93" name="Freeform 5093"/>
                            <wps:cNvSpPr>
                              <a:spLocks/>
                            </wps:cNvSpPr>
                            <wps:spPr bwMode="auto">
                              <a:xfrm>
                                <a:off x="781" y="82"/>
                                <a:ext cx="11" cy="13"/>
                              </a:xfrm>
                              <a:custGeom>
                                <a:avLst/>
                                <a:gdLst>
                                  <a:gd name="T0" fmla="*/ 0 w 11"/>
                                  <a:gd name="T1" fmla="*/ 4 h 13"/>
                                  <a:gd name="T2" fmla="*/ 0 w 11"/>
                                  <a:gd name="T3" fmla="*/ 3 h 13"/>
                                  <a:gd name="T4" fmla="*/ 0 w 11"/>
                                  <a:gd name="T5" fmla="*/ 3 h 13"/>
                                  <a:gd name="T6" fmla="*/ 0 w 11"/>
                                  <a:gd name="T7" fmla="*/ 3 h 13"/>
                                  <a:gd name="T8" fmla="*/ 0 w 11"/>
                                  <a:gd name="T9" fmla="*/ 3 h 13"/>
                                  <a:gd name="T10" fmla="*/ 1 w 11"/>
                                  <a:gd name="T11" fmla="*/ 2 h 13"/>
                                  <a:gd name="T12" fmla="*/ 1 w 11"/>
                                  <a:gd name="T13" fmla="*/ 2 h 13"/>
                                  <a:gd name="T14" fmla="*/ 1 w 11"/>
                                  <a:gd name="T15" fmla="*/ 2 h 13"/>
                                  <a:gd name="T16" fmla="*/ 1 w 11"/>
                                  <a:gd name="T17" fmla="*/ 2 h 13"/>
                                  <a:gd name="T18" fmla="*/ 2 w 11"/>
                                  <a:gd name="T19" fmla="*/ 2 h 13"/>
                                  <a:gd name="T20" fmla="*/ 2 w 11"/>
                                  <a:gd name="T21" fmla="*/ 2 h 13"/>
                                  <a:gd name="T22" fmla="*/ 9 w 11"/>
                                  <a:gd name="T23" fmla="*/ 0 h 13"/>
                                  <a:gd name="T24" fmla="*/ 9 w 11"/>
                                  <a:gd name="T25" fmla="*/ 0 h 13"/>
                                  <a:gd name="T26" fmla="*/ 9 w 11"/>
                                  <a:gd name="T27" fmla="*/ 1 h 13"/>
                                  <a:gd name="T28" fmla="*/ 9 w 11"/>
                                  <a:gd name="T29" fmla="*/ 1 h 13"/>
                                  <a:gd name="T30" fmla="*/ 10 w 11"/>
                                  <a:gd name="T31" fmla="*/ 1 h 13"/>
                                  <a:gd name="T32" fmla="*/ 10 w 11"/>
                                  <a:gd name="T33" fmla="*/ 1 h 13"/>
                                  <a:gd name="T34" fmla="*/ 10 w 11"/>
                                  <a:gd name="T35" fmla="*/ 1 h 13"/>
                                  <a:gd name="T36" fmla="*/ 10 w 11"/>
                                  <a:gd name="T37" fmla="*/ 1 h 13"/>
                                  <a:gd name="T38" fmla="*/ 10 w 11"/>
                                  <a:gd name="T39" fmla="*/ 1 h 13"/>
                                  <a:gd name="T40" fmla="*/ 11 w 11"/>
                                  <a:gd name="T41" fmla="*/ 2 h 13"/>
                                  <a:gd name="T42" fmla="*/ 11 w 11"/>
                                  <a:gd name="T43" fmla="*/ 2 h 13"/>
                                  <a:gd name="T44" fmla="*/ 11 w 11"/>
                                  <a:gd name="T45" fmla="*/ 2 h 13"/>
                                  <a:gd name="T46" fmla="*/ 11 w 11"/>
                                  <a:gd name="T47" fmla="*/ 3 h 13"/>
                                  <a:gd name="T48" fmla="*/ 11 w 11"/>
                                  <a:gd name="T49" fmla="*/ 3 h 13"/>
                                  <a:gd name="T50" fmla="*/ 11 w 11"/>
                                  <a:gd name="T51" fmla="*/ 3 h 13"/>
                                  <a:gd name="T52" fmla="*/ 11 w 11"/>
                                  <a:gd name="T53" fmla="*/ 3 h 13"/>
                                  <a:gd name="T54" fmla="*/ 11 w 11"/>
                                  <a:gd name="T55" fmla="*/ 11 h 13"/>
                                  <a:gd name="T56" fmla="*/ 11 w 11"/>
                                  <a:gd name="T57" fmla="*/ 11 h 13"/>
                                  <a:gd name="T58" fmla="*/ 11 w 11"/>
                                  <a:gd name="T59" fmla="*/ 11 h 13"/>
                                  <a:gd name="T60" fmla="*/ 11 w 11"/>
                                  <a:gd name="T61" fmla="*/ 12 h 13"/>
                                  <a:gd name="T62" fmla="*/ 11 w 11"/>
                                  <a:gd name="T63" fmla="*/ 12 h 13"/>
                                  <a:gd name="T64" fmla="*/ 11 w 11"/>
                                  <a:gd name="T65" fmla="*/ 12 h 13"/>
                                  <a:gd name="T66" fmla="*/ 11 w 11"/>
                                  <a:gd name="T67" fmla="*/ 12 h 13"/>
                                  <a:gd name="T68" fmla="*/ 10 w 11"/>
                                  <a:gd name="T69" fmla="*/ 13 h 13"/>
                                  <a:gd name="T70" fmla="*/ 10 w 11"/>
                                  <a:gd name="T71" fmla="*/ 13 h 13"/>
                                  <a:gd name="T72" fmla="*/ 10 w 11"/>
                                  <a:gd name="T73" fmla="*/ 13 h 13"/>
                                  <a:gd name="T74" fmla="*/ 10 w 11"/>
                                  <a:gd name="T75" fmla="*/ 13 h 13"/>
                                  <a:gd name="T76" fmla="*/ 9 w 11"/>
                                  <a:gd name="T77" fmla="*/ 13 h 13"/>
                                  <a:gd name="T78" fmla="*/ 9 w 11"/>
                                  <a:gd name="T79" fmla="*/ 13 h 13"/>
                                  <a:gd name="T80" fmla="*/ 9 w 11"/>
                                  <a:gd name="T81" fmla="*/ 13 h 13"/>
                                  <a:gd name="T82" fmla="*/ 2 w 11"/>
                                  <a:gd name="T83" fmla="*/ 12 h 13"/>
                                  <a:gd name="T84" fmla="*/ 2 w 11"/>
                                  <a:gd name="T85" fmla="*/ 12 h 13"/>
                                  <a:gd name="T86" fmla="*/ 2 w 11"/>
                                  <a:gd name="T87" fmla="*/ 12 h 13"/>
                                  <a:gd name="T88" fmla="*/ 1 w 11"/>
                                  <a:gd name="T89" fmla="*/ 12 h 13"/>
                                  <a:gd name="T90" fmla="*/ 1 w 11"/>
                                  <a:gd name="T91" fmla="*/ 12 h 13"/>
                                  <a:gd name="T92" fmla="*/ 1 w 11"/>
                                  <a:gd name="T93" fmla="*/ 12 h 13"/>
                                  <a:gd name="T94" fmla="*/ 1 w 11"/>
                                  <a:gd name="T95" fmla="*/ 12 h 13"/>
                                  <a:gd name="T96" fmla="*/ 0 w 11"/>
                                  <a:gd name="T97" fmla="*/ 12 h 13"/>
                                  <a:gd name="T98" fmla="*/ 0 w 11"/>
                                  <a:gd name="T99" fmla="*/ 11 h 13"/>
                                  <a:gd name="T100" fmla="*/ 0 w 11"/>
                                  <a:gd name="T101" fmla="*/ 11 h 13"/>
                                  <a:gd name="T102" fmla="*/ 0 w 11"/>
                                  <a:gd name="T103" fmla="*/ 11 h 13"/>
                                  <a:gd name="T104" fmla="*/ 0 w 11"/>
                                  <a:gd name="T105" fmla="*/ 11 h 13"/>
                                  <a:gd name="T106" fmla="*/ 0 w 11"/>
                                  <a:gd name="T107" fmla="*/ 10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 h="13">
                                    <a:moveTo>
                                      <a:pt x="0" y="10"/>
                                    </a:moveTo>
                                    <a:lnTo>
                                      <a:pt x="0" y="4"/>
                                    </a:lnTo>
                                    <a:lnTo>
                                      <a:pt x="0" y="4"/>
                                    </a:lnTo>
                                    <a:lnTo>
                                      <a:pt x="0" y="4"/>
                                    </a:lnTo>
                                    <a:lnTo>
                                      <a:pt x="0" y="4"/>
                                    </a:lnTo>
                                    <a:lnTo>
                                      <a:pt x="0" y="4"/>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3"/>
                                    </a:lnTo>
                                    <a:lnTo>
                                      <a:pt x="0" y="2"/>
                                    </a:lnTo>
                                    <a:lnTo>
                                      <a:pt x="0" y="2"/>
                                    </a:lnTo>
                                    <a:lnTo>
                                      <a:pt x="0"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1" y="2"/>
                                    </a:lnTo>
                                    <a:lnTo>
                                      <a:pt x="2" y="2"/>
                                    </a:lnTo>
                                    <a:lnTo>
                                      <a:pt x="2" y="2"/>
                                    </a:lnTo>
                                    <a:lnTo>
                                      <a:pt x="2" y="2"/>
                                    </a:lnTo>
                                    <a:lnTo>
                                      <a:pt x="2" y="2"/>
                                    </a:lnTo>
                                    <a:lnTo>
                                      <a:pt x="2" y="2"/>
                                    </a:lnTo>
                                    <a:lnTo>
                                      <a:pt x="2" y="2"/>
                                    </a:lnTo>
                                    <a:lnTo>
                                      <a:pt x="2" y="2"/>
                                    </a:lnTo>
                                    <a:lnTo>
                                      <a:pt x="2" y="2"/>
                                    </a:lnTo>
                                    <a:lnTo>
                                      <a:pt x="2" y="2"/>
                                    </a:lnTo>
                                    <a:lnTo>
                                      <a:pt x="2" y="2"/>
                                    </a:lnTo>
                                    <a:lnTo>
                                      <a:pt x="2" y="2"/>
                                    </a:lnTo>
                                    <a:lnTo>
                                      <a:pt x="9" y="0"/>
                                    </a:lnTo>
                                    <a:lnTo>
                                      <a:pt x="9" y="0"/>
                                    </a:lnTo>
                                    <a:lnTo>
                                      <a:pt x="9" y="0"/>
                                    </a:lnTo>
                                    <a:lnTo>
                                      <a:pt x="9" y="0"/>
                                    </a:lnTo>
                                    <a:lnTo>
                                      <a:pt x="9" y="0"/>
                                    </a:lnTo>
                                    <a:lnTo>
                                      <a:pt x="9" y="0"/>
                                    </a:lnTo>
                                    <a:lnTo>
                                      <a:pt x="9" y="0"/>
                                    </a:lnTo>
                                    <a:lnTo>
                                      <a:pt x="9" y="0"/>
                                    </a:lnTo>
                                    <a:lnTo>
                                      <a:pt x="9" y="0"/>
                                    </a:lnTo>
                                    <a:lnTo>
                                      <a:pt x="9" y="1"/>
                                    </a:lnTo>
                                    <a:lnTo>
                                      <a:pt x="9" y="1"/>
                                    </a:lnTo>
                                    <a:lnTo>
                                      <a:pt x="9" y="1"/>
                                    </a:lnTo>
                                    <a:lnTo>
                                      <a:pt x="9" y="1"/>
                                    </a:lnTo>
                                    <a:lnTo>
                                      <a:pt x="9" y="1"/>
                                    </a:lnTo>
                                    <a:lnTo>
                                      <a:pt x="9" y="1"/>
                                    </a:lnTo>
                                    <a:lnTo>
                                      <a:pt x="9" y="1"/>
                                    </a:lnTo>
                                    <a:lnTo>
                                      <a:pt x="9" y="1"/>
                                    </a:lnTo>
                                    <a:lnTo>
                                      <a:pt x="9"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1"/>
                                    </a:lnTo>
                                    <a:lnTo>
                                      <a:pt x="10" y="2"/>
                                    </a:lnTo>
                                    <a:lnTo>
                                      <a:pt x="10" y="2"/>
                                    </a:lnTo>
                                    <a:lnTo>
                                      <a:pt x="10"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2"/>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3"/>
                                    </a:lnTo>
                                    <a:lnTo>
                                      <a:pt x="11" y="10"/>
                                    </a:lnTo>
                                    <a:lnTo>
                                      <a:pt x="11" y="10"/>
                                    </a:lnTo>
                                    <a:lnTo>
                                      <a:pt x="11" y="10"/>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2"/>
                                    </a:lnTo>
                                    <a:lnTo>
                                      <a:pt x="11"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10"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9" y="13"/>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2"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1" y="12"/>
                                    </a:lnTo>
                                    <a:lnTo>
                                      <a:pt x="0" y="12"/>
                                    </a:lnTo>
                                    <a:lnTo>
                                      <a:pt x="0" y="12"/>
                                    </a:lnTo>
                                    <a:lnTo>
                                      <a:pt x="0" y="12"/>
                                    </a:lnTo>
                                    <a:lnTo>
                                      <a:pt x="0" y="12"/>
                                    </a:lnTo>
                                    <a:lnTo>
                                      <a:pt x="0" y="12"/>
                                    </a:lnTo>
                                    <a:lnTo>
                                      <a:pt x="0" y="12"/>
                                    </a:lnTo>
                                    <a:lnTo>
                                      <a:pt x="0" y="12"/>
                                    </a:lnTo>
                                    <a:lnTo>
                                      <a:pt x="0" y="12"/>
                                    </a:lnTo>
                                    <a:lnTo>
                                      <a:pt x="0" y="12"/>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1"/>
                                    </a:lnTo>
                                    <a:lnTo>
                                      <a:pt x="0" y="10"/>
                                    </a:lnTo>
                                    <a:lnTo>
                                      <a:pt x="0" y="10"/>
                                    </a:lnTo>
                                    <a:lnTo>
                                      <a:pt x="0" y="10"/>
                                    </a:lnTo>
                                    <a:lnTo>
                                      <a:pt x="0" y="10"/>
                                    </a:lnTo>
                                    <a:lnTo>
                                      <a:pt x="0" y="10"/>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94" name="Freeform 5094"/>
                            <wps:cNvSpPr>
                              <a:spLocks/>
                            </wps:cNvSpPr>
                            <wps:spPr bwMode="auto">
                              <a:xfrm>
                                <a:off x="779" y="83"/>
                                <a:ext cx="3" cy="3"/>
                              </a:xfrm>
                              <a:custGeom>
                                <a:avLst/>
                                <a:gdLst>
                                  <a:gd name="T0" fmla="*/ 0 w 3"/>
                                  <a:gd name="T1" fmla="*/ 2 h 3"/>
                                  <a:gd name="T2" fmla="*/ 2 w 3"/>
                                  <a:gd name="T3" fmla="*/ 3 h 3"/>
                                  <a:gd name="T4" fmla="*/ 2 w 3"/>
                                  <a:gd name="T5" fmla="*/ 3 h 3"/>
                                  <a:gd name="T6" fmla="*/ 2 w 3"/>
                                  <a:gd name="T7" fmla="*/ 3 h 3"/>
                                  <a:gd name="T8" fmla="*/ 2 w 3"/>
                                  <a:gd name="T9" fmla="*/ 3 h 3"/>
                                  <a:gd name="T10" fmla="*/ 2 w 3"/>
                                  <a:gd name="T11" fmla="*/ 3 h 3"/>
                                  <a:gd name="T12" fmla="*/ 2 w 3"/>
                                  <a:gd name="T13" fmla="*/ 3 h 3"/>
                                  <a:gd name="T14" fmla="*/ 2 w 3"/>
                                  <a:gd name="T15" fmla="*/ 3 h 3"/>
                                  <a:gd name="T16" fmla="*/ 2 w 3"/>
                                  <a:gd name="T17" fmla="*/ 3 h 3"/>
                                  <a:gd name="T18" fmla="*/ 2 w 3"/>
                                  <a:gd name="T19" fmla="*/ 3 h 3"/>
                                  <a:gd name="T20" fmla="*/ 2 w 3"/>
                                  <a:gd name="T21" fmla="*/ 3 h 3"/>
                                  <a:gd name="T22" fmla="*/ 2 w 3"/>
                                  <a:gd name="T23" fmla="*/ 3 h 3"/>
                                  <a:gd name="T24" fmla="*/ 2 w 3"/>
                                  <a:gd name="T25" fmla="*/ 3 h 3"/>
                                  <a:gd name="T26" fmla="*/ 2 w 3"/>
                                  <a:gd name="T27" fmla="*/ 3 h 3"/>
                                  <a:gd name="T28" fmla="*/ 2 w 3"/>
                                  <a:gd name="T29" fmla="*/ 3 h 3"/>
                                  <a:gd name="T30" fmla="*/ 3 w 3"/>
                                  <a:gd name="T31" fmla="*/ 3 h 3"/>
                                  <a:gd name="T32" fmla="*/ 3 w 3"/>
                                  <a:gd name="T33" fmla="*/ 3 h 3"/>
                                  <a:gd name="T34" fmla="*/ 3 w 3"/>
                                  <a:gd name="T35" fmla="*/ 3 h 3"/>
                                  <a:gd name="T36" fmla="*/ 3 w 3"/>
                                  <a:gd name="T37" fmla="*/ 3 h 3"/>
                                  <a:gd name="T38" fmla="*/ 3 w 3"/>
                                  <a:gd name="T39" fmla="*/ 3 h 3"/>
                                  <a:gd name="T40" fmla="*/ 3 w 3"/>
                                  <a:gd name="T41" fmla="*/ 3 h 3"/>
                                  <a:gd name="T42" fmla="*/ 3 w 3"/>
                                  <a:gd name="T43" fmla="*/ 3 h 3"/>
                                  <a:gd name="T44" fmla="*/ 3 w 3"/>
                                  <a:gd name="T45" fmla="*/ 3 h 3"/>
                                  <a:gd name="T46" fmla="*/ 3 w 3"/>
                                  <a:gd name="T47" fmla="*/ 3 h 3"/>
                                  <a:gd name="T48" fmla="*/ 3 w 3"/>
                                  <a:gd name="T49" fmla="*/ 3 h 3"/>
                                  <a:gd name="T50" fmla="*/ 3 w 3"/>
                                  <a:gd name="T51" fmla="*/ 3 h 3"/>
                                  <a:gd name="T52" fmla="*/ 3 w 3"/>
                                  <a:gd name="T53" fmla="*/ 3 h 3"/>
                                  <a:gd name="T54" fmla="*/ 3 w 3"/>
                                  <a:gd name="T55" fmla="*/ 2 h 3"/>
                                  <a:gd name="T56" fmla="*/ 3 w 3"/>
                                  <a:gd name="T57" fmla="*/ 2 h 3"/>
                                  <a:gd name="T58" fmla="*/ 3 w 3"/>
                                  <a:gd name="T59" fmla="*/ 2 h 3"/>
                                  <a:gd name="T60" fmla="*/ 3 w 3"/>
                                  <a:gd name="T61" fmla="*/ 2 h 3"/>
                                  <a:gd name="T62" fmla="*/ 2 w 3"/>
                                  <a:gd name="T63" fmla="*/ 2 h 3"/>
                                  <a:gd name="T64" fmla="*/ 2 w 3"/>
                                  <a:gd name="T65" fmla="*/ 2 h 3"/>
                                  <a:gd name="T66" fmla="*/ 2 w 3"/>
                                  <a:gd name="T67" fmla="*/ 2 h 3"/>
                                  <a:gd name="T68" fmla="*/ 2 w 3"/>
                                  <a:gd name="T69" fmla="*/ 2 h 3"/>
                                  <a:gd name="T70" fmla="*/ 2 w 3"/>
                                  <a:gd name="T71" fmla="*/ 2 h 3"/>
                                  <a:gd name="T72" fmla="*/ 2 w 3"/>
                                  <a:gd name="T73" fmla="*/ 2 h 3"/>
                                  <a:gd name="T74" fmla="*/ 2 w 3"/>
                                  <a:gd name="T75" fmla="*/ 2 h 3"/>
                                  <a:gd name="T76" fmla="*/ 2 w 3"/>
                                  <a:gd name="T77" fmla="*/ 2 h 3"/>
                                  <a:gd name="T78" fmla="*/ 0 w 3"/>
                                  <a:gd name="T79" fmla="*/ 0 h 3"/>
                                  <a:gd name="T80" fmla="*/ 0 w 3"/>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3">
                                    <a:moveTo>
                                      <a:pt x="0" y="2"/>
                                    </a:move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2" y="2"/>
                                    </a:lnTo>
                                    <a:lnTo>
                                      <a:pt x="2" y="2"/>
                                    </a:lnTo>
                                    <a:lnTo>
                                      <a:pt x="2" y="2"/>
                                    </a:lnTo>
                                    <a:lnTo>
                                      <a:pt x="2" y="2"/>
                                    </a:lnTo>
                                    <a:lnTo>
                                      <a:pt x="2" y="2"/>
                                    </a:lnTo>
                                    <a:lnTo>
                                      <a:pt x="2" y="2"/>
                                    </a:lnTo>
                                    <a:lnTo>
                                      <a:pt x="2" y="2"/>
                                    </a:lnTo>
                                    <a:lnTo>
                                      <a:pt x="2" y="2"/>
                                    </a:lnTo>
                                    <a:lnTo>
                                      <a:pt x="0" y="0"/>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95" name="Freeform 5095"/>
                            <wps:cNvSpPr>
                              <a:spLocks/>
                            </wps:cNvSpPr>
                            <wps:spPr bwMode="auto">
                              <a:xfrm>
                                <a:off x="779" y="83"/>
                                <a:ext cx="3" cy="3"/>
                              </a:xfrm>
                              <a:custGeom>
                                <a:avLst/>
                                <a:gdLst>
                                  <a:gd name="T0" fmla="*/ 0 w 3"/>
                                  <a:gd name="T1" fmla="*/ 2 h 3"/>
                                  <a:gd name="T2" fmla="*/ 2 w 3"/>
                                  <a:gd name="T3" fmla="*/ 3 h 3"/>
                                  <a:gd name="T4" fmla="*/ 2 w 3"/>
                                  <a:gd name="T5" fmla="*/ 3 h 3"/>
                                  <a:gd name="T6" fmla="*/ 2 w 3"/>
                                  <a:gd name="T7" fmla="*/ 3 h 3"/>
                                  <a:gd name="T8" fmla="*/ 2 w 3"/>
                                  <a:gd name="T9" fmla="*/ 3 h 3"/>
                                  <a:gd name="T10" fmla="*/ 2 w 3"/>
                                  <a:gd name="T11" fmla="*/ 3 h 3"/>
                                  <a:gd name="T12" fmla="*/ 2 w 3"/>
                                  <a:gd name="T13" fmla="*/ 3 h 3"/>
                                  <a:gd name="T14" fmla="*/ 2 w 3"/>
                                  <a:gd name="T15" fmla="*/ 3 h 3"/>
                                  <a:gd name="T16" fmla="*/ 2 w 3"/>
                                  <a:gd name="T17" fmla="*/ 3 h 3"/>
                                  <a:gd name="T18" fmla="*/ 2 w 3"/>
                                  <a:gd name="T19" fmla="*/ 3 h 3"/>
                                  <a:gd name="T20" fmla="*/ 2 w 3"/>
                                  <a:gd name="T21" fmla="*/ 3 h 3"/>
                                  <a:gd name="T22" fmla="*/ 2 w 3"/>
                                  <a:gd name="T23" fmla="*/ 3 h 3"/>
                                  <a:gd name="T24" fmla="*/ 2 w 3"/>
                                  <a:gd name="T25" fmla="*/ 3 h 3"/>
                                  <a:gd name="T26" fmla="*/ 2 w 3"/>
                                  <a:gd name="T27" fmla="*/ 3 h 3"/>
                                  <a:gd name="T28" fmla="*/ 2 w 3"/>
                                  <a:gd name="T29" fmla="*/ 3 h 3"/>
                                  <a:gd name="T30" fmla="*/ 3 w 3"/>
                                  <a:gd name="T31" fmla="*/ 3 h 3"/>
                                  <a:gd name="T32" fmla="*/ 3 w 3"/>
                                  <a:gd name="T33" fmla="*/ 3 h 3"/>
                                  <a:gd name="T34" fmla="*/ 3 w 3"/>
                                  <a:gd name="T35" fmla="*/ 3 h 3"/>
                                  <a:gd name="T36" fmla="*/ 3 w 3"/>
                                  <a:gd name="T37" fmla="*/ 3 h 3"/>
                                  <a:gd name="T38" fmla="*/ 3 w 3"/>
                                  <a:gd name="T39" fmla="*/ 3 h 3"/>
                                  <a:gd name="T40" fmla="*/ 3 w 3"/>
                                  <a:gd name="T41" fmla="*/ 3 h 3"/>
                                  <a:gd name="T42" fmla="*/ 3 w 3"/>
                                  <a:gd name="T43" fmla="*/ 3 h 3"/>
                                  <a:gd name="T44" fmla="*/ 3 w 3"/>
                                  <a:gd name="T45" fmla="*/ 3 h 3"/>
                                  <a:gd name="T46" fmla="*/ 3 w 3"/>
                                  <a:gd name="T47" fmla="*/ 3 h 3"/>
                                  <a:gd name="T48" fmla="*/ 3 w 3"/>
                                  <a:gd name="T49" fmla="*/ 3 h 3"/>
                                  <a:gd name="T50" fmla="*/ 3 w 3"/>
                                  <a:gd name="T51" fmla="*/ 3 h 3"/>
                                  <a:gd name="T52" fmla="*/ 3 w 3"/>
                                  <a:gd name="T53" fmla="*/ 3 h 3"/>
                                  <a:gd name="T54" fmla="*/ 3 w 3"/>
                                  <a:gd name="T55" fmla="*/ 2 h 3"/>
                                  <a:gd name="T56" fmla="*/ 3 w 3"/>
                                  <a:gd name="T57" fmla="*/ 2 h 3"/>
                                  <a:gd name="T58" fmla="*/ 3 w 3"/>
                                  <a:gd name="T59" fmla="*/ 2 h 3"/>
                                  <a:gd name="T60" fmla="*/ 3 w 3"/>
                                  <a:gd name="T61" fmla="*/ 2 h 3"/>
                                  <a:gd name="T62" fmla="*/ 2 w 3"/>
                                  <a:gd name="T63" fmla="*/ 2 h 3"/>
                                  <a:gd name="T64" fmla="*/ 2 w 3"/>
                                  <a:gd name="T65" fmla="*/ 2 h 3"/>
                                  <a:gd name="T66" fmla="*/ 2 w 3"/>
                                  <a:gd name="T67" fmla="*/ 2 h 3"/>
                                  <a:gd name="T68" fmla="*/ 2 w 3"/>
                                  <a:gd name="T69" fmla="*/ 2 h 3"/>
                                  <a:gd name="T70" fmla="*/ 2 w 3"/>
                                  <a:gd name="T71" fmla="*/ 2 h 3"/>
                                  <a:gd name="T72" fmla="*/ 2 w 3"/>
                                  <a:gd name="T73" fmla="*/ 2 h 3"/>
                                  <a:gd name="T74" fmla="*/ 2 w 3"/>
                                  <a:gd name="T75" fmla="*/ 2 h 3"/>
                                  <a:gd name="T76" fmla="*/ 2 w 3"/>
                                  <a:gd name="T77" fmla="*/ 2 h 3"/>
                                  <a:gd name="T78" fmla="*/ 0 w 3"/>
                                  <a:gd name="T79" fmla="*/ 0 h 3"/>
                                  <a:gd name="T80" fmla="*/ 0 w 3"/>
                                  <a:gd name="T81"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 h="3">
                                    <a:moveTo>
                                      <a:pt x="0" y="2"/>
                                    </a:move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2" y="3"/>
                                    </a:lnTo>
                                    <a:lnTo>
                                      <a:pt x="3" y="3"/>
                                    </a:lnTo>
                                    <a:lnTo>
                                      <a:pt x="3" y="3"/>
                                    </a:lnTo>
                                    <a:lnTo>
                                      <a:pt x="3" y="3"/>
                                    </a:lnTo>
                                    <a:lnTo>
                                      <a:pt x="3" y="3"/>
                                    </a:lnTo>
                                    <a:lnTo>
                                      <a:pt x="3" y="3"/>
                                    </a:lnTo>
                                    <a:lnTo>
                                      <a:pt x="3" y="3"/>
                                    </a:lnTo>
                                    <a:lnTo>
                                      <a:pt x="3" y="3"/>
                                    </a:lnTo>
                                    <a:lnTo>
                                      <a:pt x="3" y="3"/>
                                    </a:lnTo>
                                    <a:lnTo>
                                      <a:pt x="3" y="3"/>
                                    </a:lnTo>
                                    <a:lnTo>
                                      <a:pt x="3" y="3"/>
                                    </a:lnTo>
                                    <a:lnTo>
                                      <a:pt x="3" y="3"/>
                                    </a:lnTo>
                                    <a:lnTo>
                                      <a:pt x="3" y="3"/>
                                    </a:lnTo>
                                    <a:lnTo>
                                      <a:pt x="3" y="2"/>
                                    </a:lnTo>
                                    <a:lnTo>
                                      <a:pt x="3" y="2"/>
                                    </a:lnTo>
                                    <a:lnTo>
                                      <a:pt x="3" y="2"/>
                                    </a:lnTo>
                                    <a:lnTo>
                                      <a:pt x="3" y="2"/>
                                    </a:lnTo>
                                    <a:lnTo>
                                      <a:pt x="2" y="2"/>
                                    </a:lnTo>
                                    <a:lnTo>
                                      <a:pt x="2" y="2"/>
                                    </a:lnTo>
                                    <a:lnTo>
                                      <a:pt x="2" y="2"/>
                                    </a:lnTo>
                                    <a:lnTo>
                                      <a:pt x="2" y="2"/>
                                    </a:lnTo>
                                    <a:lnTo>
                                      <a:pt x="2" y="2"/>
                                    </a:lnTo>
                                    <a:lnTo>
                                      <a:pt x="2" y="2"/>
                                    </a:lnTo>
                                    <a:lnTo>
                                      <a:pt x="2" y="2"/>
                                    </a:lnTo>
                                    <a:lnTo>
                                      <a:pt x="2" y="2"/>
                                    </a:lnTo>
                                    <a:lnTo>
                                      <a:pt x="0" y="0"/>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96" name="Freeform 5096"/>
                            <wps:cNvSpPr>
                              <a:spLocks/>
                            </wps:cNvSpPr>
                            <wps:spPr bwMode="auto">
                              <a:xfrm>
                                <a:off x="779" y="91"/>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97" name="Freeform 5097"/>
                            <wps:cNvSpPr>
                              <a:spLocks/>
                            </wps:cNvSpPr>
                            <wps:spPr bwMode="auto">
                              <a:xfrm>
                                <a:off x="779" y="91"/>
                                <a:ext cx="2" cy="3"/>
                              </a:xfrm>
                              <a:custGeom>
                                <a:avLst/>
                                <a:gdLst>
                                  <a:gd name="T0" fmla="*/ 0 w 2"/>
                                  <a:gd name="T1" fmla="*/ 2 h 3"/>
                                  <a:gd name="T2" fmla="*/ 2 w 2"/>
                                  <a:gd name="T3" fmla="*/ 0 h 3"/>
                                  <a:gd name="T4" fmla="*/ 2 w 2"/>
                                  <a:gd name="T5" fmla="*/ 2 h 3"/>
                                  <a:gd name="T6" fmla="*/ 0 w 2"/>
                                  <a:gd name="T7" fmla="*/ 3 h 3"/>
                                  <a:gd name="T8" fmla="*/ 0 w 2"/>
                                  <a:gd name="T9" fmla="*/ 2 h 3"/>
                                </a:gdLst>
                                <a:ahLst/>
                                <a:cxnLst>
                                  <a:cxn ang="0">
                                    <a:pos x="T0" y="T1"/>
                                  </a:cxn>
                                  <a:cxn ang="0">
                                    <a:pos x="T2" y="T3"/>
                                  </a:cxn>
                                  <a:cxn ang="0">
                                    <a:pos x="T4" y="T5"/>
                                  </a:cxn>
                                  <a:cxn ang="0">
                                    <a:pos x="T6" y="T7"/>
                                  </a:cxn>
                                  <a:cxn ang="0">
                                    <a:pos x="T8" y="T9"/>
                                  </a:cxn>
                                </a:cxnLst>
                                <a:rect l="0" t="0" r="r" b="b"/>
                                <a:pathLst>
                                  <a:path w="2" h="3">
                                    <a:moveTo>
                                      <a:pt x="0" y="2"/>
                                    </a:moveTo>
                                    <a:lnTo>
                                      <a:pt x="2" y="0"/>
                                    </a:lnTo>
                                    <a:lnTo>
                                      <a:pt x="2" y="2"/>
                                    </a:lnTo>
                                    <a:lnTo>
                                      <a:pt x="0" y="3"/>
                                    </a:lnTo>
                                    <a:lnTo>
                                      <a:pt x="0"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098" name="Freeform 5098"/>
                            <wps:cNvSpPr>
                              <a:spLocks/>
                            </wps:cNvSpPr>
                            <wps:spPr bwMode="auto">
                              <a:xfrm>
                                <a:off x="780" y="89"/>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099" name="Freeform 5099"/>
                            <wps:cNvSpPr>
                              <a:spLocks/>
                            </wps:cNvSpPr>
                            <wps:spPr bwMode="auto">
                              <a:xfrm>
                                <a:off x="780" y="89"/>
                                <a:ext cx="1" cy="2"/>
                              </a:xfrm>
                              <a:custGeom>
                                <a:avLst/>
                                <a:gdLst>
                                  <a:gd name="T0" fmla="*/ 1 w 1"/>
                                  <a:gd name="T1" fmla="*/ 0 h 2"/>
                                  <a:gd name="T2" fmla="*/ 0 w 1"/>
                                  <a:gd name="T3" fmla="*/ 0 h 2"/>
                                  <a:gd name="T4" fmla="*/ 0 w 1"/>
                                  <a:gd name="T5" fmla="*/ 2 h 2"/>
                                  <a:gd name="T6" fmla="*/ 1 w 1"/>
                                  <a:gd name="T7" fmla="*/ 1 h 2"/>
                                  <a:gd name="T8" fmla="*/ 1 w 1"/>
                                  <a:gd name="T9" fmla="*/ 0 h 2"/>
                                </a:gdLst>
                                <a:ahLst/>
                                <a:cxnLst>
                                  <a:cxn ang="0">
                                    <a:pos x="T0" y="T1"/>
                                  </a:cxn>
                                  <a:cxn ang="0">
                                    <a:pos x="T2" y="T3"/>
                                  </a:cxn>
                                  <a:cxn ang="0">
                                    <a:pos x="T4" y="T5"/>
                                  </a:cxn>
                                  <a:cxn ang="0">
                                    <a:pos x="T6" y="T7"/>
                                  </a:cxn>
                                  <a:cxn ang="0">
                                    <a:pos x="T8" y="T9"/>
                                  </a:cxn>
                                </a:cxnLst>
                                <a:rect l="0" t="0" r="r" b="b"/>
                                <a:pathLst>
                                  <a:path w="1" h="2">
                                    <a:moveTo>
                                      <a:pt x="1" y="0"/>
                                    </a:moveTo>
                                    <a:lnTo>
                                      <a:pt x="0" y="0"/>
                                    </a:lnTo>
                                    <a:lnTo>
                                      <a:pt x="0" y="2"/>
                                    </a:lnTo>
                                    <a:lnTo>
                                      <a:pt x="1" y="1"/>
                                    </a:lnTo>
                                    <a:lnTo>
                                      <a:pt x="1"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00" name="Freeform 5100"/>
                            <wps:cNvSpPr>
                              <a:spLocks/>
                            </wps:cNvSpPr>
                            <wps:spPr bwMode="auto">
                              <a:xfrm>
                                <a:off x="780" y="87"/>
                                <a:ext cx="2" cy="1"/>
                              </a:xfrm>
                              <a:custGeom>
                                <a:avLst/>
                                <a:gdLst>
                                  <a:gd name="T0" fmla="*/ 1 w 2"/>
                                  <a:gd name="T1" fmla="*/ 1 h 1"/>
                                  <a:gd name="T2" fmla="*/ 0 w 2"/>
                                  <a:gd name="T3" fmla="*/ 1 h 1"/>
                                  <a:gd name="T4" fmla="*/ 0 w 2"/>
                                  <a:gd name="T5" fmla="*/ 0 h 1"/>
                                  <a:gd name="T6" fmla="*/ 1 w 2"/>
                                  <a:gd name="T7" fmla="*/ 1 h 1"/>
                                  <a:gd name="T8" fmla="*/ 1 w 2"/>
                                  <a:gd name="T9" fmla="*/ 1 h 1"/>
                                  <a:gd name="T10" fmla="*/ 1 w 2"/>
                                  <a:gd name="T11" fmla="*/ 1 h 1"/>
                                  <a:gd name="T12" fmla="*/ 1 w 2"/>
                                  <a:gd name="T13" fmla="*/ 1 h 1"/>
                                  <a:gd name="T14" fmla="*/ 1 w 2"/>
                                  <a:gd name="T15" fmla="*/ 1 h 1"/>
                                  <a:gd name="T16" fmla="*/ 1 w 2"/>
                                  <a:gd name="T17" fmla="*/ 1 h 1"/>
                                  <a:gd name="T18" fmla="*/ 2 w 2"/>
                                  <a:gd name="T19" fmla="*/ 1 h 1"/>
                                  <a:gd name="T20" fmla="*/ 2 w 2"/>
                                  <a:gd name="T21" fmla="*/ 1 h 1"/>
                                  <a:gd name="T22" fmla="*/ 2 w 2"/>
                                  <a:gd name="T23" fmla="*/ 1 h 1"/>
                                  <a:gd name="T24" fmla="*/ 2 w 2"/>
                                  <a:gd name="T25" fmla="*/ 1 h 1"/>
                                  <a:gd name="T26" fmla="*/ 2 w 2"/>
                                  <a:gd name="T27" fmla="*/ 1 h 1"/>
                                  <a:gd name="T28" fmla="*/ 2 w 2"/>
                                  <a:gd name="T29" fmla="*/ 1 h 1"/>
                                  <a:gd name="T30" fmla="*/ 2 w 2"/>
                                  <a:gd name="T31" fmla="*/ 1 h 1"/>
                                  <a:gd name="T32" fmla="*/ 2 w 2"/>
                                  <a:gd name="T33" fmla="*/ 1 h 1"/>
                                  <a:gd name="T34" fmla="*/ 2 w 2"/>
                                  <a:gd name="T35" fmla="*/ 1 h 1"/>
                                  <a:gd name="T36" fmla="*/ 2 w 2"/>
                                  <a:gd name="T37" fmla="*/ 1 h 1"/>
                                  <a:gd name="T38" fmla="*/ 2 w 2"/>
                                  <a:gd name="T39" fmla="*/ 1 h 1"/>
                                  <a:gd name="T40" fmla="*/ 2 w 2"/>
                                  <a:gd name="T41" fmla="*/ 1 h 1"/>
                                  <a:gd name="T42" fmla="*/ 2 w 2"/>
                                  <a:gd name="T43" fmla="*/ 1 h 1"/>
                                  <a:gd name="T44" fmla="*/ 2 w 2"/>
                                  <a:gd name="T45" fmla="*/ 1 h 1"/>
                                  <a:gd name="T46" fmla="*/ 2 w 2"/>
                                  <a:gd name="T47" fmla="*/ 1 h 1"/>
                                  <a:gd name="T48" fmla="*/ 2 w 2"/>
                                  <a:gd name="T49" fmla="*/ 1 h 1"/>
                                  <a:gd name="T50" fmla="*/ 2 w 2"/>
                                  <a:gd name="T51" fmla="*/ 1 h 1"/>
                                  <a:gd name="T52" fmla="*/ 2 w 2"/>
                                  <a:gd name="T53" fmla="*/ 1 h 1"/>
                                  <a:gd name="T54" fmla="*/ 2 w 2"/>
                                  <a:gd name="T55" fmla="*/ 1 h 1"/>
                                  <a:gd name="T56" fmla="*/ 2 w 2"/>
                                  <a:gd name="T57" fmla="*/ 1 h 1"/>
                                  <a:gd name="T58" fmla="*/ 2 w 2"/>
                                  <a:gd name="T59" fmla="*/ 1 h 1"/>
                                  <a:gd name="T60" fmla="*/ 1 w 2"/>
                                  <a:gd name="T61" fmla="*/ 1 h 1"/>
                                  <a:gd name="T62" fmla="*/ 1 w 2"/>
                                  <a:gd name="T63" fmla="*/ 1 h 1"/>
                                  <a:gd name="T64" fmla="*/ 1 w 2"/>
                                  <a:gd name="T65" fmla="*/ 1 h 1"/>
                                  <a:gd name="T66" fmla="*/ 1 w 2"/>
                                  <a:gd name="T67" fmla="*/ 1 h 1"/>
                                  <a:gd name="T68" fmla="*/ 1 w 2"/>
                                  <a:gd name="T69" fmla="*/ 1 h 1"/>
                                  <a:gd name="T70" fmla="*/ 1 w 2"/>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1" y="1"/>
                                    </a:moveTo>
                                    <a:lnTo>
                                      <a:pt x="0" y="1"/>
                                    </a:lnTo>
                                    <a:lnTo>
                                      <a:pt x="0" y="0"/>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01" name="Freeform 5101"/>
                            <wps:cNvSpPr>
                              <a:spLocks/>
                            </wps:cNvSpPr>
                            <wps:spPr bwMode="auto">
                              <a:xfrm>
                                <a:off x="780" y="87"/>
                                <a:ext cx="2" cy="1"/>
                              </a:xfrm>
                              <a:custGeom>
                                <a:avLst/>
                                <a:gdLst>
                                  <a:gd name="T0" fmla="*/ 1 w 2"/>
                                  <a:gd name="T1" fmla="*/ 1 h 1"/>
                                  <a:gd name="T2" fmla="*/ 0 w 2"/>
                                  <a:gd name="T3" fmla="*/ 1 h 1"/>
                                  <a:gd name="T4" fmla="*/ 0 w 2"/>
                                  <a:gd name="T5" fmla="*/ 0 h 1"/>
                                  <a:gd name="T6" fmla="*/ 1 w 2"/>
                                  <a:gd name="T7" fmla="*/ 1 h 1"/>
                                  <a:gd name="T8" fmla="*/ 1 w 2"/>
                                  <a:gd name="T9" fmla="*/ 1 h 1"/>
                                  <a:gd name="T10" fmla="*/ 1 w 2"/>
                                  <a:gd name="T11" fmla="*/ 1 h 1"/>
                                  <a:gd name="T12" fmla="*/ 1 w 2"/>
                                  <a:gd name="T13" fmla="*/ 1 h 1"/>
                                  <a:gd name="T14" fmla="*/ 1 w 2"/>
                                  <a:gd name="T15" fmla="*/ 1 h 1"/>
                                  <a:gd name="T16" fmla="*/ 1 w 2"/>
                                  <a:gd name="T17" fmla="*/ 1 h 1"/>
                                  <a:gd name="T18" fmla="*/ 2 w 2"/>
                                  <a:gd name="T19" fmla="*/ 1 h 1"/>
                                  <a:gd name="T20" fmla="*/ 2 w 2"/>
                                  <a:gd name="T21" fmla="*/ 1 h 1"/>
                                  <a:gd name="T22" fmla="*/ 2 w 2"/>
                                  <a:gd name="T23" fmla="*/ 1 h 1"/>
                                  <a:gd name="T24" fmla="*/ 2 w 2"/>
                                  <a:gd name="T25" fmla="*/ 1 h 1"/>
                                  <a:gd name="T26" fmla="*/ 2 w 2"/>
                                  <a:gd name="T27" fmla="*/ 1 h 1"/>
                                  <a:gd name="T28" fmla="*/ 2 w 2"/>
                                  <a:gd name="T29" fmla="*/ 1 h 1"/>
                                  <a:gd name="T30" fmla="*/ 2 w 2"/>
                                  <a:gd name="T31" fmla="*/ 1 h 1"/>
                                  <a:gd name="T32" fmla="*/ 2 w 2"/>
                                  <a:gd name="T33" fmla="*/ 1 h 1"/>
                                  <a:gd name="T34" fmla="*/ 2 w 2"/>
                                  <a:gd name="T35" fmla="*/ 1 h 1"/>
                                  <a:gd name="T36" fmla="*/ 2 w 2"/>
                                  <a:gd name="T37" fmla="*/ 1 h 1"/>
                                  <a:gd name="T38" fmla="*/ 2 w 2"/>
                                  <a:gd name="T39" fmla="*/ 1 h 1"/>
                                  <a:gd name="T40" fmla="*/ 2 w 2"/>
                                  <a:gd name="T41" fmla="*/ 1 h 1"/>
                                  <a:gd name="T42" fmla="*/ 2 w 2"/>
                                  <a:gd name="T43" fmla="*/ 1 h 1"/>
                                  <a:gd name="T44" fmla="*/ 2 w 2"/>
                                  <a:gd name="T45" fmla="*/ 1 h 1"/>
                                  <a:gd name="T46" fmla="*/ 2 w 2"/>
                                  <a:gd name="T47" fmla="*/ 1 h 1"/>
                                  <a:gd name="T48" fmla="*/ 2 w 2"/>
                                  <a:gd name="T49" fmla="*/ 1 h 1"/>
                                  <a:gd name="T50" fmla="*/ 2 w 2"/>
                                  <a:gd name="T51" fmla="*/ 1 h 1"/>
                                  <a:gd name="T52" fmla="*/ 2 w 2"/>
                                  <a:gd name="T53" fmla="*/ 1 h 1"/>
                                  <a:gd name="T54" fmla="*/ 2 w 2"/>
                                  <a:gd name="T55" fmla="*/ 1 h 1"/>
                                  <a:gd name="T56" fmla="*/ 2 w 2"/>
                                  <a:gd name="T57" fmla="*/ 1 h 1"/>
                                  <a:gd name="T58" fmla="*/ 2 w 2"/>
                                  <a:gd name="T59" fmla="*/ 1 h 1"/>
                                  <a:gd name="T60" fmla="*/ 1 w 2"/>
                                  <a:gd name="T61" fmla="*/ 1 h 1"/>
                                  <a:gd name="T62" fmla="*/ 1 w 2"/>
                                  <a:gd name="T63" fmla="*/ 1 h 1"/>
                                  <a:gd name="T64" fmla="*/ 1 w 2"/>
                                  <a:gd name="T65" fmla="*/ 1 h 1"/>
                                  <a:gd name="T66" fmla="*/ 1 w 2"/>
                                  <a:gd name="T67" fmla="*/ 1 h 1"/>
                                  <a:gd name="T68" fmla="*/ 1 w 2"/>
                                  <a:gd name="T69" fmla="*/ 1 h 1"/>
                                  <a:gd name="T70" fmla="*/ 1 w 2"/>
                                  <a:gd name="T71" fmla="*/ 1 h 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 h="1">
                                    <a:moveTo>
                                      <a:pt x="1" y="1"/>
                                    </a:moveTo>
                                    <a:lnTo>
                                      <a:pt x="0" y="1"/>
                                    </a:lnTo>
                                    <a:lnTo>
                                      <a:pt x="0" y="0"/>
                                    </a:lnTo>
                                    <a:lnTo>
                                      <a:pt x="1" y="1"/>
                                    </a:lnTo>
                                    <a:lnTo>
                                      <a:pt x="1" y="1"/>
                                    </a:lnTo>
                                    <a:lnTo>
                                      <a:pt x="1" y="1"/>
                                    </a:lnTo>
                                    <a:lnTo>
                                      <a:pt x="1" y="1"/>
                                    </a:lnTo>
                                    <a:lnTo>
                                      <a:pt x="1" y="1"/>
                                    </a:lnTo>
                                    <a:lnTo>
                                      <a:pt x="1"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2"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02" name="Freeform 5102"/>
                            <wps:cNvSpPr>
                              <a:spLocks/>
                            </wps:cNvSpPr>
                            <wps:spPr bwMode="auto">
                              <a:xfrm>
                                <a:off x="779" y="82"/>
                                <a:ext cx="2" cy="14"/>
                              </a:xfrm>
                              <a:custGeom>
                                <a:avLst/>
                                <a:gdLst>
                                  <a:gd name="T0" fmla="*/ 0 w 2"/>
                                  <a:gd name="T1" fmla="*/ 13 h 14"/>
                                  <a:gd name="T2" fmla="*/ 0 w 2"/>
                                  <a:gd name="T3" fmla="*/ 13 h 14"/>
                                  <a:gd name="T4" fmla="*/ 0 w 2"/>
                                  <a:gd name="T5" fmla="*/ 14 h 14"/>
                                  <a:gd name="T6" fmla="*/ 1 w 2"/>
                                  <a:gd name="T7" fmla="*/ 14 h 14"/>
                                  <a:gd name="T8" fmla="*/ 1 w 2"/>
                                  <a:gd name="T9" fmla="*/ 14 h 14"/>
                                  <a:gd name="T10" fmla="*/ 1 w 2"/>
                                  <a:gd name="T11" fmla="*/ 14 h 14"/>
                                  <a:gd name="T12" fmla="*/ 2 w 2"/>
                                  <a:gd name="T13" fmla="*/ 13 h 14"/>
                                  <a:gd name="T14" fmla="*/ 2 w 2"/>
                                  <a:gd name="T15" fmla="*/ 13 h 14"/>
                                  <a:gd name="T16" fmla="*/ 2 w 2"/>
                                  <a:gd name="T17" fmla="*/ 12 h 14"/>
                                  <a:gd name="T18" fmla="*/ 2 w 2"/>
                                  <a:gd name="T19" fmla="*/ 12 h 14"/>
                                  <a:gd name="T20" fmla="*/ 2 w 2"/>
                                  <a:gd name="T21" fmla="*/ 11 h 14"/>
                                  <a:gd name="T22" fmla="*/ 2 w 2"/>
                                  <a:gd name="T23" fmla="*/ 10 h 14"/>
                                  <a:gd name="T24" fmla="*/ 2 w 2"/>
                                  <a:gd name="T25" fmla="*/ 10 h 14"/>
                                  <a:gd name="T26" fmla="*/ 2 w 2"/>
                                  <a:gd name="T27" fmla="*/ 9 h 14"/>
                                  <a:gd name="T28" fmla="*/ 2 w 2"/>
                                  <a:gd name="T29" fmla="*/ 8 h 14"/>
                                  <a:gd name="T30" fmla="*/ 2 w 2"/>
                                  <a:gd name="T31" fmla="*/ 8 h 14"/>
                                  <a:gd name="T32" fmla="*/ 2 w 2"/>
                                  <a:gd name="T33" fmla="*/ 7 h 14"/>
                                  <a:gd name="T34" fmla="*/ 2 w 2"/>
                                  <a:gd name="T35" fmla="*/ 6 h 14"/>
                                  <a:gd name="T36" fmla="*/ 2 w 2"/>
                                  <a:gd name="T37" fmla="*/ 6 h 14"/>
                                  <a:gd name="T38" fmla="*/ 2 w 2"/>
                                  <a:gd name="T39" fmla="*/ 5 h 14"/>
                                  <a:gd name="T40" fmla="*/ 2 w 2"/>
                                  <a:gd name="T41" fmla="*/ 4 h 14"/>
                                  <a:gd name="T42" fmla="*/ 2 w 2"/>
                                  <a:gd name="T43" fmla="*/ 3 h 14"/>
                                  <a:gd name="T44" fmla="*/ 2 w 2"/>
                                  <a:gd name="T45" fmla="*/ 3 h 14"/>
                                  <a:gd name="T46" fmla="*/ 2 w 2"/>
                                  <a:gd name="T47" fmla="*/ 2 h 14"/>
                                  <a:gd name="T48" fmla="*/ 2 w 2"/>
                                  <a:gd name="T49" fmla="*/ 1 h 14"/>
                                  <a:gd name="T50" fmla="*/ 2 w 2"/>
                                  <a:gd name="T51" fmla="*/ 1 h 14"/>
                                  <a:gd name="T52" fmla="*/ 2 w 2"/>
                                  <a:gd name="T53" fmla="*/ 0 h 14"/>
                                  <a:gd name="T54" fmla="*/ 1 w 2"/>
                                  <a:gd name="T55" fmla="*/ 0 h 14"/>
                                  <a:gd name="T56" fmla="*/ 1 w 2"/>
                                  <a:gd name="T57" fmla="*/ 0 h 14"/>
                                  <a:gd name="T58" fmla="*/ 1 w 2"/>
                                  <a:gd name="T59" fmla="*/ 0 h 14"/>
                                  <a:gd name="T60" fmla="*/ 0 w 2"/>
                                  <a:gd name="T61" fmla="*/ 0 h 14"/>
                                  <a:gd name="T62" fmla="*/ 0 w 2"/>
                                  <a:gd name="T63" fmla="*/ 1 h 14"/>
                                  <a:gd name="T64" fmla="*/ 0 w 2"/>
                                  <a:gd name="T65" fmla="*/ 1 h 14"/>
                                  <a:gd name="T66" fmla="*/ 0 w 2"/>
                                  <a:gd name="T67" fmla="*/ 2 h 14"/>
                                  <a:gd name="T68" fmla="*/ 0 w 2"/>
                                  <a:gd name="T69" fmla="*/ 2 h 14"/>
                                  <a:gd name="T70" fmla="*/ 0 w 2"/>
                                  <a:gd name="T71" fmla="*/ 3 h 14"/>
                                  <a:gd name="T72" fmla="*/ 0 w 2"/>
                                  <a:gd name="T73" fmla="*/ 4 h 14"/>
                                  <a:gd name="T74" fmla="*/ 0 w 2"/>
                                  <a:gd name="T75" fmla="*/ 4 h 14"/>
                                  <a:gd name="T76" fmla="*/ 0 w 2"/>
                                  <a:gd name="T77" fmla="*/ 5 h 14"/>
                                  <a:gd name="T78" fmla="*/ 0 w 2"/>
                                  <a:gd name="T79" fmla="*/ 6 h 14"/>
                                  <a:gd name="T80" fmla="*/ 0 w 2"/>
                                  <a:gd name="T81" fmla="*/ 7 h 14"/>
                                  <a:gd name="T82" fmla="*/ 0 w 2"/>
                                  <a:gd name="T83" fmla="*/ 7 h 14"/>
                                  <a:gd name="T84" fmla="*/ 0 w 2"/>
                                  <a:gd name="T85" fmla="*/ 8 h 14"/>
                                  <a:gd name="T86" fmla="*/ 0 w 2"/>
                                  <a:gd name="T87" fmla="*/ 9 h 14"/>
                                  <a:gd name="T88" fmla="*/ 0 w 2"/>
                                  <a:gd name="T89" fmla="*/ 9 h 14"/>
                                  <a:gd name="T90" fmla="*/ 0 w 2"/>
                                  <a:gd name="T91" fmla="*/ 10 h 14"/>
                                  <a:gd name="T92" fmla="*/ 0 w 2"/>
                                  <a:gd name="T93" fmla="*/ 11 h 14"/>
                                  <a:gd name="T94" fmla="*/ 0 w 2"/>
                                  <a:gd name="T95" fmla="*/ 11 h 14"/>
                                  <a:gd name="T96" fmla="*/ 0 w 2"/>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0" y="12"/>
                                    </a:moveTo>
                                    <a:lnTo>
                                      <a:pt x="0" y="13"/>
                                    </a:lnTo>
                                    <a:lnTo>
                                      <a:pt x="0" y="13"/>
                                    </a:lnTo>
                                    <a:lnTo>
                                      <a:pt x="0" y="13"/>
                                    </a:lnTo>
                                    <a:lnTo>
                                      <a:pt x="0" y="13"/>
                                    </a:lnTo>
                                    <a:lnTo>
                                      <a:pt x="0" y="14"/>
                                    </a:lnTo>
                                    <a:lnTo>
                                      <a:pt x="1"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2" y="2"/>
                                    </a:lnTo>
                                    <a:lnTo>
                                      <a:pt x="2" y="1"/>
                                    </a:lnTo>
                                    <a:lnTo>
                                      <a:pt x="2" y="1"/>
                                    </a:lnTo>
                                    <a:lnTo>
                                      <a:pt x="2" y="1"/>
                                    </a:lnTo>
                                    <a:lnTo>
                                      <a:pt x="2" y="1"/>
                                    </a:lnTo>
                                    <a:lnTo>
                                      <a:pt x="2" y="0"/>
                                    </a:lnTo>
                                    <a:lnTo>
                                      <a:pt x="1" y="0"/>
                                    </a:lnTo>
                                    <a:lnTo>
                                      <a:pt x="1" y="0"/>
                                    </a:lnTo>
                                    <a:lnTo>
                                      <a:pt x="1" y="0"/>
                                    </a:lnTo>
                                    <a:lnTo>
                                      <a:pt x="1" y="0"/>
                                    </a:lnTo>
                                    <a:lnTo>
                                      <a:pt x="1" y="0"/>
                                    </a:lnTo>
                                    <a:lnTo>
                                      <a:pt x="1" y="0"/>
                                    </a:lnTo>
                                    <a:lnTo>
                                      <a:pt x="1"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03" name="Freeform 5103"/>
                            <wps:cNvSpPr>
                              <a:spLocks/>
                            </wps:cNvSpPr>
                            <wps:spPr bwMode="auto">
                              <a:xfrm>
                                <a:off x="779" y="82"/>
                                <a:ext cx="2" cy="14"/>
                              </a:xfrm>
                              <a:custGeom>
                                <a:avLst/>
                                <a:gdLst>
                                  <a:gd name="T0" fmla="*/ 0 w 2"/>
                                  <a:gd name="T1" fmla="*/ 13 h 14"/>
                                  <a:gd name="T2" fmla="*/ 0 w 2"/>
                                  <a:gd name="T3" fmla="*/ 13 h 14"/>
                                  <a:gd name="T4" fmla="*/ 0 w 2"/>
                                  <a:gd name="T5" fmla="*/ 14 h 14"/>
                                  <a:gd name="T6" fmla="*/ 1 w 2"/>
                                  <a:gd name="T7" fmla="*/ 14 h 14"/>
                                  <a:gd name="T8" fmla="*/ 1 w 2"/>
                                  <a:gd name="T9" fmla="*/ 14 h 14"/>
                                  <a:gd name="T10" fmla="*/ 1 w 2"/>
                                  <a:gd name="T11" fmla="*/ 14 h 14"/>
                                  <a:gd name="T12" fmla="*/ 2 w 2"/>
                                  <a:gd name="T13" fmla="*/ 13 h 14"/>
                                  <a:gd name="T14" fmla="*/ 2 w 2"/>
                                  <a:gd name="T15" fmla="*/ 13 h 14"/>
                                  <a:gd name="T16" fmla="*/ 2 w 2"/>
                                  <a:gd name="T17" fmla="*/ 12 h 14"/>
                                  <a:gd name="T18" fmla="*/ 2 w 2"/>
                                  <a:gd name="T19" fmla="*/ 12 h 14"/>
                                  <a:gd name="T20" fmla="*/ 2 w 2"/>
                                  <a:gd name="T21" fmla="*/ 11 h 14"/>
                                  <a:gd name="T22" fmla="*/ 2 w 2"/>
                                  <a:gd name="T23" fmla="*/ 10 h 14"/>
                                  <a:gd name="T24" fmla="*/ 2 w 2"/>
                                  <a:gd name="T25" fmla="*/ 10 h 14"/>
                                  <a:gd name="T26" fmla="*/ 2 w 2"/>
                                  <a:gd name="T27" fmla="*/ 9 h 14"/>
                                  <a:gd name="T28" fmla="*/ 2 w 2"/>
                                  <a:gd name="T29" fmla="*/ 8 h 14"/>
                                  <a:gd name="T30" fmla="*/ 2 w 2"/>
                                  <a:gd name="T31" fmla="*/ 8 h 14"/>
                                  <a:gd name="T32" fmla="*/ 2 w 2"/>
                                  <a:gd name="T33" fmla="*/ 7 h 14"/>
                                  <a:gd name="T34" fmla="*/ 2 w 2"/>
                                  <a:gd name="T35" fmla="*/ 6 h 14"/>
                                  <a:gd name="T36" fmla="*/ 2 w 2"/>
                                  <a:gd name="T37" fmla="*/ 6 h 14"/>
                                  <a:gd name="T38" fmla="*/ 2 w 2"/>
                                  <a:gd name="T39" fmla="*/ 5 h 14"/>
                                  <a:gd name="T40" fmla="*/ 2 w 2"/>
                                  <a:gd name="T41" fmla="*/ 4 h 14"/>
                                  <a:gd name="T42" fmla="*/ 2 w 2"/>
                                  <a:gd name="T43" fmla="*/ 3 h 14"/>
                                  <a:gd name="T44" fmla="*/ 2 w 2"/>
                                  <a:gd name="T45" fmla="*/ 3 h 14"/>
                                  <a:gd name="T46" fmla="*/ 2 w 2"/>
                                  <a:gd name="T47" fmla="*/ 2 h 14"/>
                                  <a:gd name="T48" fmla="*/ 2 w 2"/>
                                  <a:gd name="T49" fmla="*/ 1 h 14"/>
                                  <a:gd name="T50" fmla="*/ 2 w 2"/>
                                  <a:gd name="T51" fmla="*/ 1 h 14"/>
                                  <a:gd name="T52" fmla="*/ 2 w 2"/>
                                  <a:gd name="T53" fmla="*/ 0 h 14"/>
                                  <a:gd name="T54" fmla="*/ 1 w 2"/>
                                  <a:gd name="T55" fmla="*/ 0 h 14"/>
                                  <a:gd name="T56" fmla="*/ 1 w 2"/>
                                  <a:gd name="T57" fmla="*/ 0 h 14"/>
                                  <a:gd name="T58" fmla="*/ 1 w 2"/>
                                  <a:gd name="T59" fmla="*/ 0 h 14"/>
                                  <a:gd name="T60" fmla="*/ 0 w 2"/>
                                  <a:gd name="T61" fmla="*/ 0 h 14"/>
                                  <a:gd name="T62" fmla="*/ 0 w 2"/>
                                  <a:gd name="T63" fmla="*/ 1 h 14"/>
                                  <a:gd name="T64" fmla="*/ 0 w 2"/>
                                  <a:gd name="T65" fmla="*/ 1 h 14"/>
                                  <a:gd name="T66" fmla="*/ 0 w 2"/>
                                  <a:gd name="T67" fmla="*/ 2 h 14"/>
                                  <a:gd name="T68" fmla="*/ 0 w 2"/>
                                  <a:gd name="T69" fmla="*/ 2 h 14"/>
                                  <a:gd name="T70" fmla="*/ 0 w 2"/>
                                  <a:gd name="T71" fmla="*/ 3 h 14"/>
                                  <a:gd name="T72" fmla="*/ 0 w 2"/>
                                  <a:gd name="T73" fmla="*/ 4 h 14"/>
                                  <a:gd name="T74" fmla="*/ 0 w 2"/>
                                  <a:gd name="T75" fmla="*/ 4 h 14"/>
                                  <a:gd name="T76" fmla="*/ 0 w 2"/>
                                  <a:gd name="T77" fmla="*/ 5 h 14"/>
                                  <a:gd name="T78" fmla="*/ 0 w 2"/>
                                  <a:gd name="T79" fmla="*/ 6 h 14"/>
                                  <a:gd name="T80" fmla="*/ 0 w 2"/>
                                  <a:gd name="T81" fmla="*/ 7 h 14"/>
                                  <a:gd name="T82" fmla="*/ 0 w 2"/>
                                  <a:gd name="T83" fmla="*/ 7 h 14"/>
                                  <a:gd name="T84" fmla="*/ 0 w 2"/>
                                  <a:gd name="T85" fmla="*/ 8 h 14"/>
                                  <a:gd name="T86" fmla="*/ 0 w 2"/>
                                  <a:gd name="T87" fmla="*/ 9 h 14"/>
                                  <a:gd name="T88" fmla="*/ 0 w 2"/>
                                  <a:gd name="T89" fmla="*/ 9 h 14"/>
                                  <a:gd name="T90" fmla="*/ 0 w 2"/>
                                  <a:gd name="T91" fmla="*/ 10 h 14"/>
                                  <a:gd name="T92" fmla="*/ 0 w 2"/>
                                  <a:gd name="T93" fmla="*/ 11 h 14"/>
                                  <a:gd name="T94" fmla="*/ 0 w 2"/>
                                  <a:gd name="T95" fmla="*/ 11 h 14"/>
                                  <a:gd name="T96" fmla="*/ 0 w 2"/>
                                  <a:gd name="T97" fmla="*/ 12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 h="14">
                                    <a:moveTo>
                                      <a:pt x="0" y="12"/>
                                    </a:moveTo>
                                    <a:lnTo>
                                      <a:pt x="0" y="13"/>
                                    </a:lnTo>
                                    <a:lnTo>
                                      <a:pt x="0" y="13"/>
                                    </a:lnTo>
                                    <a:lnTo>
                                      <a:pt x="0" y="13"/>
                                    </a:lnTo>
                                    <a:lnTo>
                                      <a:pt x="0" y="13"/>
                                    </a:lnTo>
                                    <a:lnTo>
                                      <a:pt x="0" y="14"/>
                                    </a:lnTo>
                                    <a:lnTo>
                                      <a:pt x="1" y="14"/>
                                    </a:lnTo>
                                    <a:lnTo>
                                      <a:pt x="1" y="14"/>
                                    </a:lnTo>
                                    <a:lnTo>
                                      <a:pt x="1" y="14"/>
                                    </a:lnTo>
                                    <a:lnTo>
                                      <a:pt x="1" y="14"/>
                                    </a:lnTo>
                                    <a:lnTo>
                                      <a:pt x="1" y="14"/>
                                    </a:lnTo>
                                    <a:lnTo>
                                      <a:pt x="1" y="14"/>
                                    </a:lnTo>
                                    <a:lnTo>
                                      <a:pt x="1" y="14"/>
                                    </a:lnTo>
                                    <a:lnTo>
                                      <a:pt x="2" y="13"/>
                                    </a:lnTo>
                                    <a:lnTo>
                                      <a:pt x="2" y="13"/>
                                    </a:lnTo>
                                    <a:lnTo>
                                      <a:pt x="2" y="13"/>
                                    </a:lnTo>
                                    <a:lnTo>
                                      <a:pt x="2" y="13"/>
                                    </a:lnTo>
                                    <a:lnTo>
                                      <a:pt x="2" y="12"/>
                                    </a:lnTo>
                                    <a:lnTo>
                                      <a:pt x="2" y="12"/>
                                    </a:lnTo>
                                    <a:lnTo>
                                      <a:pt x="2" y="12"/>
                                    </a:lnTo>
                                    <a:lnTo>
                                      <a:pt x="2" y="11"/>
                                    </a:lnTo>
                                    <a:lnTo>
                                      <a:pt x="2" y="11"/>
                                    </a:lnTo>
                                    <a:lnTo>
                                      <a:pt x="2" y="11"/>
                                    </a:lnTo>
                                    <a:lnTo>
                                      <a:pt x="2" y="10"/>
                                    </a:lnTo>
                                    <a:lnTo>
                                      <a:pt x="2" y="10"/>
                                    </a:lnTo>
                                    <a:lnTo>
                                      <a:pt x="2" y="10"/>
                                    </a:lnTo>
                                    <a:lnTo>
                                      <a:pt x="2" y="9"/>
                                    </a:lnTo>
                                    <a:lnTo>
                                      <a:pt x="2" y="9"/>
                                    </a:lnTo>
                                    <a:lnTo>
                                      <a:pt x="2" y="9"/>
                                    </a:lnTo>
                                    <a:lnTo>
                                      <a:pt x="2" y="8"/>
                                    </a:lnTo>
                                    <a:lnTo>
                                      <a:pt x="2" y="8"/>
                                    </a:lnTo>
                                    <a:lnTo>
                                      <a:pt x="2" y="8"/>
                                    </a:lnTo>
                                    <a:lnTo>
                                      <a:pt x="2" y="7"/>
                                    </a:lnTo>
                                    <a:lnTo>
                                      <a:pt x="2" y="7"/>
                                    </a:lnTo>
                                    <a:lnTo>
                                      <a:pt x="2" y="6"/>
                                    </a:lnTo>
                                    <a:lnTo>
                                      <a:pt x="2" y="6"/>
                                    </a:lnTo>
                                    <a:lnTo>
                                      <a:pt x="2" y="6"/>
                                    </a:lnTo>
                                    <a:lnTo>
                                      <a:pt x="2" y="6"/>
                                    </a:lnTo>
                                    <a:lnTo>
                                      <a:pt x="2" y="5"/>
                                    </a:lnTo>
                                    <a:lnTo>
                                      <a:pt x="2" y="5"/>
                                    </a:lnTo>
                                    <a:lnTo>
                                      <a:pt x="2" y="4"/>
                                    </a:lnTo>
                                    <a:lnTo>
                                      <a:pt x="2" y="4"/>
                                    </a:lnTo>
                                    <a:lnTo>
                                      <a:pt x="2" y="4"/>
                                    </a:lnTo>
                                    <a:lnTo>
                                      <a:pt x="2" y="3"/>
                                    </a:lnTo>
                                    <a:lnTo>
                                      <a:pt x="2" y="3"/>
                                    </a:lnTo>
                                    <a:lnTo>
                                      <a:pt x="2" y="3"/>
                                    </a:lnTo>
                                    <a:lnTo>
                                      <a:pt x="2" y="2"/>
                                    </a:lnTo>
                                    <a:lnTo>
                                      <a:pt x="2" y="2"/>
                                    </a:lnTo>
                                    <a:lnTo>
                                      <a:pt x="2" y="2"/>
                                    </a:lnTo>
                                    <a:lnTo>
                                      <a:pt x="2" y="1"/>
                                    </a:lnTo>
                                    <a:lnTo>
                                      <a:pt x="2" y="1"/>
                                    </a:lnTo>
                                    <a:lnTo>
                                      <a:pt x="2" y="1"/>
                                    </a:lnTo>
                                    <a:lnTo>
                                      <a:pt x="2" y="1"/>
                                    </a:lnTo>
                                    <a:lnTo>
                                      <a:pt x="2" y="0"/>
                                    </a:lnTo>
                                    <a:lnTo>
                                      <a:pt x="1" y="0"/>
                                    </a:lnTo>
                                    <a:lnTo>
                                      <a:pt x="1" y="0"/>
                                    </a:lnTo>
                                    <a:lnTo>
                                      <a:pt x="1" y="0"/>
                                    </a:lnTo>
                                    <a:lnTo>
                                      <a:pt x="1" y="0"/>
                                    </a:lnTo>
                                    <a:lnTo>
                                      <a:pt x="1" y="0"/>
                                    </a:lnTo>
                                    <a:lnTo>
                                      <a:pt x="1" y="0"/>
                                    </a:lnTo>
                                    <a:lnTo>
                                      <a:pt x="1" y="0"/>
                                    </a:lnTo>
                                    <a:lnTo>
                                      <a:pt x="0" y="0"/>
                                    </a:lnTo>
                                    <a:lnTo>
                                      <a:pt x="0" y="0"/>
                                    </a:lnTo>
                                    <a:lnTo>
                                      <a:pt x="0" y="1"/>
                                    </a:lnTo>
                                    <a:lnTo>
                                      <a:pt x="0" y="1"/>
                                    </a:lnTo>
                                    <a:lnTo>
                                      <a:pt x="0" y="1"/>
                                    </a:lnTo>
                                    <a:lnTo>
                                      <a:pt x="0" y="1"/>
                                    </a:lnTo>
                                    <a:lnTo>
                                      <a:pt x="0" y="2"/>
                                    </a:lnTo>
                                    <a:lnTo>
                                      <a:pt x="0" y="2"/>
                                    </a:lnTo>
                                    <a:lnTo>
                                      <a:pt x="0" y="2"/>
                                    </a:lnTo>
                                    <a:lnTo>
                                      <a:pt x="0" y="3"/>
                                    </a:lnTo>
                                    <a:lnTo>
                                      <a:pt x="0" y="3"/>
                                    </a:lnTo>
                                    <a:lnTo>
                                      <a:pt x="0" y="3"/>
                                    </a:lnTo>
                                    <a:lnTo>
                                      <a:pt x="0" y="4"/>
                                    </a:lnTo>
                                    <a:lnTo>
                                      <a:pt x="0" y="4"/>
                                    </a:lnTo>
                                    <a:lnTo>
                                      <a:pt x="0" y="4"/>
                                    </a:lnTo>
                                    <a:lnTo>
                                      <a:pt x="0" y="5"/>
                                    </a:lnTo>
                                    <a:lnTo>
                                      <a:pt x="0" y="5"/>
                                    </a:lnTo>
                                    <a:lnTo>
                                      <a:pt x="0" y="6"/>
                                    </a:lnTo>
                                    <a:lnTo>
                                      <a:pt x="0" y="6"/>
                                    </a:lnTo>
                                    <a:lnTo>
                                      <a:pt x="0" y="6"/>
                                    </a:lnTo>
                                    <a:lnTo>
                                      <a:pt x="0" y="7"/>
                                    </a:lnTo>
                                    <a:lnTo>
                                      <a:pt x="0" y="7"/>
                                    </a:lnTo>
                                    <a:lnTo>
                                      <a:pt x="0" y="7"/>
                                    </a:lnTo>
                                    <a:lnTo>
                                      <a:pt x="0" y="8"/>
                                    </a:lnTo>
                                    <a:lnTo>
                                      <a:pt x="0" y="8"/>
                                    </a:lnTo>
                                    <a:lnTo>
                                      <a:pt x="0" y="8"/>
                                    </a:lnTo>
                                    <a:lnTo>
                                      <a:pt x="0" y="9"/>
                                    </a:lnTo>
                                    <a:lnTo>
                                      <a:pt x="0" y="9"/>
                                    </a:lnTo>
                                    <a:lnTo>
                                      <a:pt x="0" y="9"/>
                                    </a:lnTo>
                                    <a:lnTo>
                                      <a:pt x="0" y="10"/>
                                    </a:lnTo>
                                    <a:lnTo>
                                      <a:pt x="0" y="10"/>
                                    </a:lnTo>
                                    <a:lnTo>
                                      <a:pt x="0" y="10"/>
                                    </a:lnTo>
                                    <a:lnTo>
                                      <a:pt x="0" y="11"/>
                                    </a:lnTo>
                                    <a:lnTo>
                                      <a:pt x="0" y="11"/>
                                    </a:lnTo>
                                    <a:lnTo>
                                      <a:pt x="0" y="11"/>
                                    </a:lnTo>
                                    <a:lnTo>
                                      <a:pt x="0" y="12"/>
                                    </a:lnTo>
                                    <a:lnTo>
                                      <a:pt x="0" y="12"/>
                                    </a:lnTo>
                                    <a:lnTo>
                                      <a:pt x="0" y="1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104" name="Group 5104"/>
                          <wpg:cNvGrpSpPr>
                            <a:grpSpLocks/>
                          </wpg:cNvGrpSpPr>
                          <wpg:grpSpPr bwMode="auto">
                            <a:xfrm>
                              <a:off x="799" y="101"/>
                              <a:ext cx="13" cy="15"/>
                              <a:chOff x="799" y="101"/>
                              <a:chExt cx="13" cy="15"/>
                            </a:xfrm>
                          </wpg:grpSpPr>
                          <wps:wsp>
                            <wps:cNvPr id="5105" name="Freeform 5105"/>
                            <wps:cNvSpPr>
                              <a:spLocks/>
                            </wps:cNvSpPr>
                            <wps:spPr bwMode="auto">
                              <a:xfrm>
                                <a:off x="799" y="112"/>
                                <a:ext cx="13" cy="4"/>
                              </a:xfrm>
                              <a:custGeom>
                                <a:avLst/>
                                <a:gdLst>
                                  <a:gd name="T0" fmla="*/ 12 w 13"/>
                                  <a:gd name="T1" fmla="*/ 4 h 4"/>
                                  <a:gd name="T2" fmla="*/ 13 w 13"/>
                                  <a:gd name="T3" fmla="*/ 3 h 4"/>
                                  <a:gd name="T4" fmla="*/ 13 w 13"/>
                                  <a:gd name="T5" fmla="*/ 3 h 4"/>
                                  <a:gd name="T6" fmla="*/ 13 w 13"/>
                                  <a:gd name="T7" fmla="*/ 2 h 4"/>
                                  <a:gd name="T8" fmla="*/ 13 w 13"/>
                                  <a:gd name="T9" fmla="*/ 2 h 4"/>
                                  <a:gd name="T10" fmla="*/ 13 w 13"/>
                                  <a:gd name="T11" fmla="*/ 1 h 4"/>
                                  <a:gd name="T12" fmla="*/ 13 w 13"/>
                                  <a:gd name="T13" fmla="*/ 1 h 4"/>
                                  <a:gd name="T14" fmla="*/ 13 w 13"/>
                                  <a:gd name="T15" fmla="*/ 1 h 4"/>
                                  <a:gd name="T16" fmla="*/ 12 w 13"/>
                                  <a:gd name="T17" fmla="*/ 0 h 4"/>
                                  <a:gd name="T18" fmla="*/ 11 w 13"/>
                                  <a:gd name="T19" fmla="*/ 0 h 4"/>
                                  <a:gd name="T20" fmla="*/ 11 w 13"/>
                                  <a:gd name="T21" fmla="*/ 0 h 4"/>
                                  <a:gd name="T22" fmla="*/ 10 w 13"/>
                                  <a:gd name="T23" fmla="*/ 1 h 4"/>
                                  <a:gd name="T24" fmla="*/ 9 w 13"/>
                                  <a:gd name="T25" fmla="*/ 1 h 4"/>
                                  <a:gd name="T26" fmla="*/ 9 w 13"/>
                                  <a:gd name="T27" fmla="*/ 1 h 4"/>
                                  <a:gd name="T28" fmla="*/ 8 w 13"/>
                                  <a:gd name="T29" fmla="*/ 1 h 4"/>
                                  <a:gd name="T30" fmla="*/ 7 w 13"/>
                                  <a:gd name="T31" fmla="*/ 1 h 4"/>
                                  <a:gd name="T32" fmla="*/ 7 w 13"/>
                                  <a:gd name="T33" fmla="*/ 1 h 4"/>
                                  <a:gd name="T34" fmla="*/ 6 w 13"/>
                                  <a:gd name="T35" fmla="*/ 1 h 4"/>
                                  <a:gd name="T36" fmla="*/ 5 w 13"/>
                                  <a:gd name="T37" fmla="*/ 1 h 4"/>
                                  <a:gd name="T38" fmla="*/ 5 w 13"/>
                                  <a:gd name="T39" fmla="*/ 1 h 4"/>
                                  <a:gd name="T40" fmla="*/ 4 w 13"/>
                                  <a:gd name="T41" fmla="*/ 1 h 4"/>
                                  <a:gd name="T42" fmla="*/ 3 w 13"/>
                                  <a:gd name="T43" fmla="*/ 1 h 4"/>
                                  <a:gd name="T44" fmla="*/ 2 w 13"/>
                                  <a:gd name="T45" fmla="*/ 0 h 4"/>
                                  <a:gd name="T46" fmla="*/ 2 w 13"/>
                                  <a:gd name="T47" fmla="*/ 0 h 4"/>
                                  <a:gd name="T48" fmla="*/ 1 w 13"/>
                                  <a:gd name="T49" fmla="*/ 0 h 4"/>
                                  <a:gd name="T50" fmla="*/ 0 w 13"/>
                                  <a:gd name="T51" fmla="*/ 1 h 4"/>
                                  <a:gd name="T52" fmla="*/ 0 w 13"/>
                                  <a:gd name="T53" fmla="*/ 1 h 4"/>
                                  <a:gd name="T54" fmla="*/ 0 w 13"/>
                                  <a:gd name="T55" fmla="*/ 1 h 4"/>
                                  <a:gd name="T56" fmla="*/ 0 w 13"/>
                                  <a:gd name="T57" fmla="*/ 2 h 4"/>
                                  <a:gd name="T58" fmla="*/ 0 w 13"/>
                                  <a:gd name="T59" fmla="*/ 2 h 4"/>
                                  <a:gd name="T60" fmla="*/ 0 w 13"/>
                                  <a:gd name="T61" fmla="*/ 3 h 4"/>
                                  <a:gd name="T62" fmla="*/ 0 w 13"/>
                                  <a:gd name="T63" fmla="*/ 3 h 4"/>
                                  <a:gd name="T64" fmla="*/ 1 w 13"/>
                                  <a:gd name="T65" fmla="*/ 4 h 4"/>
                                  <a:gd name="T66" fmla="*/ 1 w 13"/>
                                  <a:gd name="T67" fmla="*/ 4 h 4"/>
                                  <a:gd name="T68" fmla="*/ 2 w 13"/>
                                  <a:gd name="T69" fmla="*/ 4 h 4"/>
                                  <a:gd name="T70" fmla="*/ 3 w 13"/>
                                  <a:gd name="T71" fmla="*/ 4 h 4"/>
                                  <a:gd name="T72" fmla="*/ 3 w 13"/>
                                  <a:gd name="T73" fmla="*/ 4 h 4"/>
                                  <a:gd name="T74" fmla="*/ 4 w 13"/>
                                  <a:gd name="T75" fmla="*/ 4 h 4"/>
                                  <a:gd name="T76" fmla="*/ 5 w 13"/>
                                  <a:gd name="T77" fmla="*/ 4 h 4"/>
                                  <a:gd name="T78" fmla="*/ 6 w 13"/>
                                  <a:gd name="T79" fmla="*/ 4 h 4"/>
                                  <a:gd name="T80" fmla="*/ 6 w 13"/>
                                  <a:gd name="T81" fmla="*/ 4 h 4"/>
                                  <a:gd name="T82" fmla="*/ 7 w 13"/>
                                  <a:gd name="T83" fmla="*/ 4 h 4"/>
                                  <a:gd name="T84" fmla="*/ 8 w 13"/>
                                  <a:gd name="T85" fmla="*/ 4 h 4"/>
                                  <a:gd name="T86" fmla="*/ 8 w 13"/>
                                  <a:gd name="T87" fmla="*/ 4 h 4"/>
                                  <a:gd name="T88" fmla="*/ 9 w 13"/>
                                  <a:gd name="T89" fmla="*/ 4 h 4"/>
                                  <a:gd name="T90" fmla="*/ 10 w 13"/>
                                  <a:gd name="T91" fmla="*/ 4 h 4"/>
                                  <a:gd name="T92" fmla="*/ 10 w 13"/>
                                  <a:gd name="T93" fmla="*/ 4 h 4"/>
                                  <a:gd name="T94" fmla="*/ 11 w 13"/>
                                  <a:gd name="T95" fmla="*/ 4 h 4"/>
                                  <a:gd name="T96" fmla="*/ 12 w 13"/>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2" y="4"/>
                                    </a:moveTo>
                                    <a:lnTo>
                                      <a:pt x="12" y="4"/>
                                    </a:lnTo>
                                    <a:lnTo>
                                      <a:pt x="13" y="4"/>
                                    </a:lnTo>
                                    <a:lnTo>
                                      <a:pt x="13" y="3"/>
                                    </a:lnTo>
                                    <a:lnTo>
                                      <a:pt x="13" y="3"/>
                                    </a:lnTo>
                                    <a:lnTo>
                                      <a:pt x="13" y="3"/>
                                    </a:lnTo>
                                    <a:lnTo>
                                      <a:pt x="13" y="3"/>
                                    </a:lnTo>
                                    <a:lnTo>
                                      <a:pt x="13" y="2"/>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1"/>
                                    </a:lnTo>
                                    <a:lnTo>
                                      <a:pt x="10" y="1"/>
                                    </a:lnTo>
                                    <a:lnTo>
                                      <a:pt x="10" y="1"/>
                                    </a:lnTo>
                                    <a:lnTo>
                                      <a:pt x="9" y="1"/>
                                    </a:lnTo>
                                    <a:lnTo>
                                      <a:pt x="9" y="1"/>
                                    </a:lnTo>
                                    <a:lnTo>
                                      <a:pt x="9" y="1"/>
                                    </a:lnTo>
                                    <a:lnTo>
                                      <a:pt x="8" y="1"/>
                                    </a:lnTo>
                                    <a:lnTo>
                                      <a:pt x="8" y="1"/>
                                    </a:lnTo>
                                    <a:lnTo>
                                      <a:pt x="8" y="1"/>
                                    </a:lnTo>
                                    <a:lnTo>
                                      <a:pt x="7" y="1"/>
                                    </a:lnTo>
                                    <a:lnTo>
                                      <a:pt x="7" y="1"/>
                                    </a:lnTo>
                                    <a:lnTo>
                                      <a:pt x="7" y="1"/>
                                    </a:lnTo>
                                    <a:lnTo>
                                      <a:pt x="6" y="1"/>
                                    </a:lnTo>
                                    <a:lnTo>
                                      <a:pt x="6" y="1"/>
                                    </a:lnTo>
                                    <a:lnTo>
                                      <a:pt x="5" y="1"/>
                                    </a:lnTo>
                                    <a:lnTo>
                                      <a:pt x="5" y="1"/>
                                    </a:lnTo>
                                    <a:lnTo>
                                      <a:pt x="5" y="1"/>
                                    </a:lnTo>
                                    <a:lnTo>
                                      <a:pt x="5" y="1"/>
                                    </a:lnTo>
                                    <a:lnTo>
                                      <a:pt x="4" y="1"/>
                                    </a:lnTo>
                                    <a:lnTo>
                                      <a:pt x="4" y="1"/>
                                    </a:lnTo>
                                    <a:lnTo>
                                      <a:pt x="3" y="1"/>
                                    </a:lnTo>
                                    <a:lnTo>
                                      <a:pt x="3" y="1"/>
                                    </a:lnTo>
                                    <a:lnTo>
                                      <a:pt x="3" y="1"/>
                                    </a:lnTo>
                                    <a:lnTo>
                                      <a:pt x="2" y="0"/>
                                    </a:lnTo>
                                    <a:lnTo>
                                      <a:pt x="2" y="0"/>
                                    </a:lnTo>
                                    <a:lnTo>
                                      <a:pt x="2" y="0"/>
                                    </a:lnTo>
                                    <a:lnTo>
                                      <a:pt x="1" y="0"/>
                                    </a:lnTo>
                                    <a:lnTo>
                                      <a:pt x="1" y="0"/>
                                    </a:lnTo>
                                    <a:lnTo>
                                      <a:pt x="1" y="0"/>
                                    </a:lnTo>
                                    <a:lnTo>
                                      <a:pt x="0" y="1"/>
                                    </a:lnTo>
                                    <a:lnTo>
                                      <a:pt x="0" y="1"/>
                                    </a:lnTo>
                                    <a:lnTo>
                                      <a:pt x="0" y="1"/>
                                    </a:lnTo>
                                    <a:lnTo>
                                      <a:pt x="0" y="1"/>
                                    </a:lnTo>
                                    <a:lnTo>
                                      <a:pt x="0" y="1"/>
                                    </a:lnTo>
                                    <a:lnTo>
                                      <a:pt x="0" y="2"/>
                                    </a:lnTo>
                                    <a:lnTo>
                                      <a:pt x="0" y="2"/>
                                    </a:lnTo>
                                    <a:lnTo>
                                      <a:pt x="0" y="2"/>
                                    </a:lnTo>
                                    <a:lnTo>
                                      <a:pt x="0" y="2"/>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4"/>
                                    </a:lnTo>
                                    <a:lnTo>
                                      <a:pt x="3" y="4"/>
                                    </a:lnTo>
                                    <a:lnTo>
                                      <a:pt x="4" y="4"/>
                                    </a:lnTo>
                                    <a:lnTo>
                                      <a:pt x="4" y="4"/>
                                    </a:lnTo>
                                    <a:lnTo>
                                      <a:pt x="5" y="4"/>
                                    </a:lnTo>
                                    <a:lnTo>
                                      <a:pt x="5" y="4"/>
                                    </a:lnTo>
                                    <a:lnTo>
                                      <a:pt x="5" y="4"/>
                                    </a:lnTo>
                                    <a:lnTo>
                                      <a:pt x="6" y="4"/>
                                    </a:lnTo>
                                    <a:lnTo>
                                      <a:pt x="6" y="4"/>
                                    </a:lnTo>
                                    <a:lnTo>
                                      <a:pt x="6" y="4"/>
                                    </a:lnTo>
                                    <a:lnTo>
                                      <a:pt x="7"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06" name="Freeform 5106"/>
                            <wps:cNvSpPr>
                              <a:spLocks/>
                            </wps:cNvSpPr>
                            <wps:spPr bwMode="auto">
                              <a:xfrm>
                                <a:off x="799" y="112"/>
                                <a:ext cx="13" cy="4"/>
                              </a:xfrm>
                              <a:custGeom>
                                <a:avLst/>
                                <a:gdLst>
                                  <a:gd name="T0" fmla="*/ 12 w 13"/>
                                  <a:gd name="T1" fmla="*/ 4 h 4"/>
                                  <a:gd name="T2" fmla="*/ 13 w 13"/>
                                  <a:gd name="T3" fmla="*/ 3 h 4"/>
                                  <a:gd name="T4" fmla="*/ 13 w 13"/>
                                  <a:gd name="T5" fmla="*/ 3 h 4"/>
                                  <a:gd name="T6" fmla="*/ 13 w 13"/>
                                  <a:gd name="T7" fmla="*/ 2 h 4"/>
                                  <a:gd name="T8" fmla="*/ 13 w 13"/>
                                  <a:gd name="T9" fmla="*/ 2 h 4"/>
                                  <a:gd name="T10" fmla="*/ 13 w 13"/>
                                  <a:gd name="T11" fmla="*/ 1 h 4"/>
                                  <a:gd name="T12" fmla="*/ 13 w 13"/>
                                  <a:gd name="T13" fmla="*/ 1 h 4"/>
                                  <a:gd name="T14" fmla="*/ 13 w 13"/>
                                  <a:gd name="T15" fmla="*/ 1 h 4"/>
                                  <a:gd name="T16" fmla="*/ 12 w 13"/>
                                  <a:gd name="T17" fmla="*/ 0 h 4"/>
                                  <a:gd name="T18" fmla="*/ 11 w 13"/>
                                  <a:gd name="T19" fmla="*/ 0 h 4"/>
                                  <a:gd name="T20" fmla="*/ 11 w 13"/>
                                  <a:gd name="T21" fmla="*/ 0 h 4"/>
                                  <a:gd name="T22" fmla="*/ 10 w 13"/>
                                  <a:gd name="T23" fmla="*/ 1 h 4"/>
                                  <a:gd name="T24" fmla="*/ 9 w 13"/>
                                  <a:gd name="T25" fmla="*/ 1 h 4"/>
                                  <a:gd name="T26" fmla="*/ 9 w 13"/>
                                  <a:gd name="T27" fmla="*/ 1 h 4"/>
                                  <a:gd name="T28" fmla="*/ 8 w 13"/>
                                  <a:gd name="T29" fmla="*/ 1 h 4"/>
                                  <a:gd name="T30" fmla="*/ 7 w 13"/>
                                  <a:gd name="T31" fmla="*/ 1 h 4"/>
                                  <a:gd name="T32" fmla="*/ 7 w 13"/>
                                  <a:gd name="T33" fmla="*/ 1 h 4"/>
                                  <a:gd name="T34" fmla="*/ 6 w 13"/>
                                  <a:gd name="T35" fmla="*/ 1 h 4"/>
                                  <a:gd name="T36" fmla="*/ 5 w 13"/>
                                  <a:gd name="T37" fmla="*/ 1 h 4"/>
                                  <a:gd name="T38" fmla="*/ 5 w 13"/>
                                  <a:gd name="T39" fmla="*/ 1 h 4"/>
                                  <a:gd name="T40" fmla="*/ 4 w 13"/>
                                  <a:gd name="T41" fmla="*/ 1 h 4"/>
                                  <a:gd name="T42" fmla="*/ 3 w 13"/>
                                  <a:gd name="T43" fmla="*/ 1 h 4"/>
                                  <a:gd name="T44" fmla="*/ 2 w 13"/>
                                  <a:gd name="T45" fmla="*/ 0 h 4"/>
                                  <a:gd name="T46" fmla="*/ 2 w 13"/>
                                  <a:gd name="T47" fmla="*/ 0 h 4"/>
                                  <a:gd name="T48" fmla="*/ 1 w 13"/>
                                  <a:gd name="T49" fmla="*/ 0 h 4"/>
                                  <a:gd name="T50" fmla="*/ 0 w 13"/>
                                  <a:gd name="T51" fmla="*/ 1 h 4"/>
                                  <a:gd name="T52" fmla="*/ 0 w 13"/>
                                  <a:gd name="T53" fmla="*/ 1 h 4"/>
                                  <a:gd name="T54" fmla="*/ 0 w 13"/>
                                  <a:gd name="T55" fmla="*/ 1 h 4"/>
                                  <a:gd name="T56" fmla="*/ 0 w 13"/>
                                  <a:gd name="T57" fmla="*/ 2 h 4"/>
                                  <a:gd name="T58" fmla="*/ 0 w 13"/>
                                  <a:gd name="T59" fmla="*/ 2 h 4"/>
                                  <a:gd name="T60" fmla="*/ 0 w 13"/>
                                  <a:gd name="T61" fmla="*/ 3 h 4"/>
                                  <a:gd name="T62" fmla="*/ 0 w 13"/>
                                  <a:gd name="T63" fmla="*/ 3 h 4"/>
                                  <a:gd name="T64" fmla="*/ 1 w 13"/>
                                  <a:gd name="T65" fmla="*/ 4 h 4"/>
                                  <a:gd name="T66" fmla="*/ 1 w 13"/>
                                  <a:gd name="T67" fmla="*/ 4 h 4"/>
                                  <a:gd name="T68" fmla="*/ 2 w 13"/>
                                  <a:gd name="T69" fmla="*/ 4 h 4"/>
                                  <a:gd name="T70" fmla="*/ 3 w 13"/>
                                  <a:gd name="T71" fmla="*/ 4 h 4"/>
                                  <a:gd name="T72" fmla="*/ 3 w 13"/>
                                  <a:gd name="T73" fmla="*/ 4 h 4"/>
                                  <a:gd name="T74" fmla="*/ 4 w 13"/>
                                  <a:gd name="T75" fmla="*/ 4 h 4"/>
                                  <a:gd name="T76" fmla="*/ 5 w 13"/>
                                  <a:gd name="T77" fmla="*/ 4 h 4"/>
                                  <a:gd name="T78" fmla="*/ 6 w 13"/>
                                  <a:gd name="T79" fmla="*/ 4 h 4"/>
                                  <a:gd name="T80" fmla="*/ 6 w 13"/>
                                  <a:gd name="T81" fmla="*/ 4 h 4"/>
                                  <a:gd name="T82" fmla="*/ 7 w 13"/>
                                  <a:gd name="T83" fmla="*/ 4 h 4"/>
                                  <a:gd name="T84" fmla="*/ 8 w 13"/>
                                  <a:gd name="T85" fmla="*/ 4 h 4"/>
                                  <a:gd name="T86" fmla="*/ 8 w 13"/>
                                  <a:gd name="T87" fmla="*/ 4 h 4"/>
                                  <a:gd name="T88" fmla="*/ 9 w 13"/>
                                  <a:gd name="T89" fmla="*/ 4 h 4"/>
                                  <a:gd name="T90" fmla="*/ 10 w 13"/>
                                  <a:gd name="T91" fmla="*/ 4 h 4"/>
                                  <a:gd name="T92" fmla="*/ 10 w 13"/>
                                  <a:gd name="T93" fmla="*/ 4 h 4"/>
                                  <a:gd name="T94" fmla="*/ 11 w 13"/>
                                  <a:gd name="T95" fmla="*/ 4 h 4"/>
                                  <a:gd name="T96" fmla="*/ 12 w 13"/>
                                  <a:gd name="T97" fmla="*/ 4 h 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4">
                                    <a:moveTo>
                                      <a:pt x="12" y="4"/>
                                    </a:moveTo>
                                    <a:lnTo>
                                      <a:pt x="12" y="4"/>
                                    </a:lnTo>
                                    <a:lnTo>
                                      <a:pt x="13" y="4"/>
                                    </a:lnTo>
                                    <a:lnTo>
                                      <a:pt x="13" y="3"/>
                                    </a:lnTo>
                                    <a:lnTo>
                                      <a:pt x="13" y="3"/>
                                    </a:lnTo>
                                    <a:lnTo>
                                      <a:pt x="13" y="3"/>
                                    </a:lnTo>
                                    <a:lnTo>
                                      <a:pt x="13" y="3"/>
                                    </a:lnTo>
                                    <a:lnTo>
                                      <a:pt x="13" y="2"/>
                                    </a:lnTo>
                                    <a:lnTo>
                                      <a:pt x="13" y="2"/>
                                    </a:lnTo>
                                    <a:lnTo>
                                      <a:pt x="13" y="2"/>
                                    </a:lnTo>
                                    <a:lnTo>
                                      <a:pt x="13" y="2"/>
                                    </a:lnTo>
                                    <a:lnTo>
                                      <a:pt x="13" y="1"/>
                                    </a:lnTo>
                                    <a:lnTo>
                                      <a:pt x="13" y="1"/>
                                    </a:lnTo>
                                    <a:lnTo>
                                      <a:pt x="13" y="1"/>
                                    </a:lnTo>
                                    <a:lnTo>
                                      <a:pt x="13" y="1"/>
                                    </a:lnTo>
                                    <a:lnTo>
                                      <a:pt x="13" y="1"/>
                                    </a:lnTo>
                                    <a:lnTo>
                                      <a:pt x="12" y="0"/>
                                    </a:lnTo>
                                    <a:lnTo>
                                      <a:pt x="12" y="0"/>
                                    </a:lnTo>
                                    <a:lnTo>
                                      <a:pt x="12" y="0"/>
                                    </a:lnTo>
                                    <a:lnTo>
                                      <a:pt x="11" y="0"/>
                                    </a:lnTo>
                                    <a:lnTo>
                                      <a:pt x="11" y="0"/>
                                    </a:lnTo>
                                    <a:lnTo>
                                      <a:pt x="11" y="0"/>
                                    </a:lnTo>
                                    <a:lnTo>
                                      <a:pt x="10" y="1"/>
                                    </a:lnTo>
                                    <a:lnTo>
                                      <a:pt x="10" y="1"/>
                                    </a:lnTo>
                                    <a:lnTo>
                                      <a:pt x="10" y="1"/>
                                    </a:lnTo>
                                    <a:lnTo>
                                      <a:pt x="9" y="1"/>
                                    </a:lnTo>
                                    <a:lnTo>
                                      <a:pt x="9" y="1"/>
                                    </a:lnTo>
                                    <a:lnTo>
                                      <a:pt x="9" y="1"/>
                                    </a:lnTo>
                                    <a:lnTo>
                                      <a:pt x="8" y="1"/>
                                    </a:lnTo>
                                    <a:lnTo>
                                      <a:pt x="8" y="1"/>
                                    </a:lnTo>
                                    <a:lnTo>
                                      <a:pt x="8" y="1"/>
                                    </a:lnTo>
                                    <a:lnTo>
                                      <a:pt x="7" y="1"/>
                                    </a:lnTo>
                                    <a:lnTo>
                                      <a:pt x="7" y="1"/>
                                    </a:lnTo>
                                    <a:lnTo>
                                      <a:pt x="7" y="1"/>
                                    </a:lnTo>
                                    <a:lnTo>
                                      <a:pt x="6" y="1"/>
                                    </a:lnTo>
                                    <a:lnTo>
                                      <a:pt x="6" y="1"/>
                                    </a:lnTo>
                                    <a:lnTo>
                                      <a:pt x="5" y="1"/>
                                    </a:lnTo>
                                    <a:lnTo>
                                      <a:pt x="5" y="1"/>
                                    </a:lnTo>
                                    <a:lnTo>
                                      <a:pt x="5" y="1"/>
                                    </a:lnTo>
                                    <a:lnTo>
                                      <a:pt x="5" y="1"/>
                                    </a:lnTo>
                                    <a:lnTo>
                                      <a:pt x="4" y="1"/>
                                    </a:lnTo>
                                    <a:lnTo>
                                      <a:pt x="4" y="1"/>
                                    </a:lnTo>
                                    <a:lnTo>
                                      <a:pt x="3" y="1"/>
                                    </a:lnTo>
                                    <a:lnTo>
                                      <a:pt x="3" y="1"/>
                                    </a:lnTo>
                                    <a:lnTo>
                                      <a:pt x="3" y="1"/>
                                    </a:lnTo>
                                    <a:lnTo>
                                      <a:pt x="2" y="0"/>
                                    </a:lnTo>
                                    <a:lnTo>
                                      <a:pt x="2" y="0"/>
                                    </a:lnTo>
                                    <a:lnTo>
                                      <a:pt x="2" y="0"/>
                                    </a:lnTo>
                                    <a:lnTo>
                                      <a:pt x="1" y="0"/>
                                    </a:lnTo>
                                    <a:lnTo>
                                      <a:pt x="1" y="0"/>
                                    </a:lnTo>
                                    <a:lnTo>
                                      <a:pt x="1" y="0"/>
                                    </a:lnTo>
                                    <a:lnTo>
                                      <a:pt x="0" y="1"/>
                                    </a:lnTo>
                                    <a:lnTo>
                                      <a:pt x="0" y="1"/>
                                    </a:lnTo>
                                    <a:lnTo>
                                      <a:pt x="0" y="1"/>
                                    </a:lnTo>
                                    <a:lnTo>
                                      <a:pt x="0" y="1"/>
                                    </a:lnTo>
                                    <a:lnTo>
                                      <a:pt x="0" y="1"/>
                                    </a:lnTo>
                                    <a:lnTo>
                                      <a:pt x="0" y="2"/>
                                    </a:lnTo>
                                    <a:lnTo>
                                      <a:pt x="0" y="2"/>
                                    </a:lnTo>
                                    <a:lnTo>
                                      <a:pt x="0" y="2"/>
                                    </a:lnTo>
                                    <a:lnTo>
                                      <a:pt x="0" y="2"/>
                                    </a:lnTo>
                                    <a:lnTo>
                                      <a:pt x="0" y="3"/>
                                    </a:lnTo>
                                    <a:lnTo>
                                      <a:pt x="0" y="3"/>
                                    </a:lnTo>
                                    <a:lnTo>
                                      <a:pt x="0" y="3"/>
                                    </a:lnTo>
                                    <a:lnTo>
                                      <a:pt x="0" y="3"/>
                                    </a:lnTo>
                                    <a:lnTo>
                                      <a:pt x="0" y="4"/>
                                    </a:lnTo>
                                    <a:lnTo>
                                      <a:pt x="1" y="4"/>
                                    </a:lnTo>
                                    <a:lnTo>
                                      <a:pt x="1" y="4"/>
                                    </a:lnTo>
                                    <a:lnTo>
                                      <a:pt x="1" y="4"/>
                                    </a:lnTo>
                                    <a:lnTo>
                                      <a:pt x="2" y="4"/>
                                    </a:lnTo>
                                    <a:lnTo>
                                      <a:pt x="2" y="4"/>
                                    </a:lnTo>
                                    <a:lnTo>
                                      <a:pt x="2" y="4"/>
                                    </a:lnTo>
                                    <a:lnTo>
                                      <a:pt x="3" y="4"/>
                                    </a:lnTo>
                                    <a:lnTo>
                                      <a:pt x="3" y="4"/>
                                    </a:lnTo>
                                    <a:lnTo>
                                      <a:pt x="3" y="4"/>
                                    </a:lnTo>
                                    <a:lnTo>
                                      <a:pt x="4" y="4"/>
                                    </a:lnTo>
                                    <a:lnTo>
                                      <a:pt x="4" y="4"/>
                                    </a:lnTo>
                                    <a:lnTo>
                                      <a:pt x="5" y="4"/>
                                    </a:lnTo>
                                    <a:lnTo>
                                      <a:pt x="5" y="4"/>
                                    </a:lnTo>
                                    <a:lnTo>
                                      <a:pt x="5" y="4"/>
                                    </a:lnTo>
                                    <a:lnTo>
                                      <a:pt x="6" y="4"/>
                                    </a:lnTo>
                                    <a:lnTo>
                                      <a:pt x="6" y="4"/>
                                    </a:lnTo>
                                    <a:lnTo>
                                      <a:pt x="6" y="4"/>
                                    </a:lnTo>
                                    <a:lnTo>
                                      <a:pt x="7" y="4"/>
                                    </a:lnTo>
                                    <a:lnTo>
                                      <a:pt x="7" y="4"/>
                                    </a:lnTo>
                                    <a:lnTo>
                                      <a:pt x="7" y="4"/>
                                    </a:lnTo>
                                    <a:lnTo>
                                      <a:pt x="8" y="4"/>
                                    </a:lnTo>
                                    <a:lnTo>
                                      <a:pt x="8" y="4"/>
                                    </a:lnTo>
                                    <a:lnTo>
                                      <a:pt x="8" y="4"/>
                                    </a:lnTo>
                                    <a:lnTo>
                                      <a:pt x="9" y="4"/>
                                    </a:lnTo>
                                    <a:lnTo>
                                      <a:pt x="9" y="4"/>
                                    </a:lnTo>
                                    <a:lnTo>
                                      <a:pt x="9" y="4"/>
                                    </a:lnTo>
                                    <a:lnTo>
                                      <a:pt x="10" y="4"/>
                                    </a:lnTo>
                                    <a:lnTo>
                                      <a:pt x="10" y="4"/>
                                    </a:lnTo>
                                    <a:lnTo>
                                      <a:pt x="10" y="4"/>
                                    </a:lnTo>
                                    <a:lnTo>
                                      <a:pt x="11" y="4"/>
                                    </a:lnTo>
                                    <a:lnTo>
                                      <a:pt x="11" y="4"/>
                                    </a:lnTo>
                                    <a:lnTo>
                                      <a:pt x="11" y="4"/>
                                    </a:lnTo>
                                    <a:lnTo>
                                      <a:pt x="12" y="4"/>
                                    </a:lnTo>
                                    <a:lnTo>
                                      <a:pt x="12"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07" name="Freeform 5107"/>
                            <wps:cNvSpPr>
                              <a:spLocks/>
                            </wps:cNvSpPr>
                            <wps:spPr bwMode="auto">
                              <a:xfrm>
                                <a:off x="799" y="101"/>
                                <a:ext cx="13" cy="11"/>
                              </a:xfrm>
                              <a:custGeom>
                                <a:avLst/>
                                <a:gdLst>
                                  <a:gd name="T0" fmla="*/ 3 w 13"/>
                                  <a:gd name="T1" fmla="*/ 11 h 11"/>
                                  <a:gd name="T2" fmla="*/ 3 w 13"/>
                                  <a:gd name="T3" fmla="*/ 11 h 11"/>
                                  <a:gd name="T4" fmla="*/ 3 w 13"/>
                                  <a:gd name="T5" fmla="*/ 11 h 11"/>
                                  <a:gd name="T6" fmla="*/ 2 w 13"/>
                                  <a:gd name="T7" fmla="*/ 11 h 11"/>
                                  <a:gd name="T8" fmla="*/ 2 w 13"/>
                                  <a:gd name="T9" fmla="*/ 11 h 11"/>
                                  <a:gd name="T10" fmla="*/ 2 w 13"/>
                                  <a:gd name="T11" fmla="*/ 11 h 11"/>
                                  <a:gd name="T12" fmla="*/ 2 w 13"/>
                                  <a:gd name="T13" fmla="*/ 10 h 11"/>
                                  <a:gd name="T14" fmla="*/ 2 w 13"/>
                                  <a:gd name="T15" fmla="*/ 10 h 11"/>
                                  <a:gd name="T16" fmla="*/ 2 w 13"/>
                                  <a:gd name="T17" fmla="*/ 10 h 11"/>
                                  <a:gd name="T18" fmla="*/ 1 w 13"/>
                                  <a:gd name="T19" fmla="*/ 10 h 11"/>
                                  <a:gd name="T20" fmla="*/ 1 w 13"/>
                                  <a:gd name="T21" fmla="*/ 9 h 11"/>
                                  <a:gd name="T22" fmla="*/ 1 w 13"/>
                                  <a:gd name="T23" fmla="*/ 9 h 11"/>
                                  <a:gd name="T24" fmla="*/ 0 w 13"/>
                                  <a:gd name="T25" fmla="*/ 3 h 11"/>
                                  <a:gd name="T26" fmla="*/ 0 w 13"/>
                                  <a:gd name="T27" fmla="*/ 2 h 11"/>
                                  <a:gd name="T28" fmla="*/ 0 w 13"/>
                                  <a:gd name="T29" fmla="*/ 2 h 11"/>
                                  <a:gd name="T30" fmla="*/ 0 w 13"/>
                                  <a:gd name="T31" fmla="*/ 2 h 11"/>
                                  <a:gd name="T32" fmla="*/ 1 w 13"/>
                                  <a:gd name="T33" fmla="*/ 2 h 11"/>
                                  <a:gd name="T34" fmla="*/ 1 w 13"/>
                                  <a:gd name="T35" fmla="*/ 1 h 11"/>
                                  <a:gd name="T36" fmla="*/ 1 w 13"/>
                                  <a:gd name="T37" fmla="*/ 1 h 11"/>
                                  <a:gd name="T38" fmla="*/ 1 w 13"/>
                                  <a:gd name="T39" fmla="*/ 1 h 11"/>
                                  <a:gd name="T40" fmla="*/ 1 w 13"/>
                                  <a:gd name="T41" fmla="*/ 1 h 11"/>
                                  <a:gd name="T42" fmla="*/ 2 w 13"/>
                                  <a:gd name="T43" fmla="*/ 1 h 11"/>
                                  <a:gd name="T44" fmla="*/ 2 w 13"/>
                                  <a:gd name="T45" fmla="*/ 0 h 11"/>
                                  <a:gd name="T46" fmla="*/ 2 w 13"/>
                                  <a:gd name="T47" fmla="*/ 0 h 11"/>
                                  <a:gd name="T48" fmla="*/ 2 w 13"/>
                                  <a:gd name="T49" fmla="*/ 0 h 11"/>
                                  <a:gd name="T50" fmla="*/ 3 w 13"/>
                                  <a:gd name="T51" fmla="*/ 0 h 11"/>
                                  <a:gd name="T52" fmla="*/ 3 w 13"/>
                                  <a:gd name="T53" fmla="*/ 0 h 11"/>
                                  <a:gd name="T54" fmla="*/ 10 w 13"/>
                                  <a:gd name="T55" fmla="*/ 0 h 11"/>
                                  <a:gd name="T56" fmla="*/ 10 w 13"/>
                                  <a:gd name="T57" fmla="*/ 0 h 11"/>
                                  <a:gd name="T58" fmla="*/ 11 w 13"/>
                                  <a:gd name="T59" fmla="*/ 0 h 11"/>
                                  <a:gd name="T60" fmla="*/ 11 w 13"/>
                                  <a:gd name="T61" fmla="*/ 0 h 11"/>
                                  <a:gd name="T62" fmla="*/ 11 w 13"/>
                                  <a:gd name="T63" fmla="*/ 0 h 11"/>
                                  <a:gd name="T64" fmla="*/ 11 w 13"/>
                                  <a:gd name="T65" fmla="*/ 0 h 11"/>
                                  <a:gd name="T66" fmla="*/ 12 w 13"/>
                                  <a:gd name="T67" fmla="*/ 0 h 11"/>
                                  <a:gd name="T68" fmla="*/ 12 w 13"/>
                                  <a:gd name="T69" fmla="*/ 1 h 11"/>
                                  <a:gd name="T70" fmla="*/ 12 w 13"/>
                                  <a:gd name="T71" fmla="*/ 1 h 11"/>
                                  <a:gd name="T72" fmla="*/ 12 w 13"/>
                                  <a:gd name="T73" fmla="*/ 1 h 11"/>
                                  <a:gd name="T74" fmla="*/ 13 w 13"/>
                                  <a:gd name="T75" fmla="*/ 1 h 11"/>
                                  <a:gd name="T76" fmla="*/ 13 w 13"/>
                                  <a:gd name="T77" fmla="*/ 1 h 11"/>
                                  <a:gd name="T78" fmla="*/ 13 w 13"/>
                                  <a:gd name="T79" fmla="*/ 2 h 11"/>
                                  <a:gd name="T80" fmla="*/ 13 w 13"/>
                                  <a:gd name="T81" fmla="*/ 2 h 11"/>
                                  <a:gd name="T82" fmla="*/ 13 w 13"/>
                                  <a:gd name="T83" fmla="*/ 2 h 11"/>
                                  <a:gd name="T84" fmla="*/ 12 w 13"/>
                                  <a:gd name="T85" fmla="*/ 9 h 11"/>
                                  <a:gd name="T86" fmla="*/ 12 w 13"/>
                                  <a:gd name="T87" fmla="*/ 9 h 11"/>
                                  <a:gd name="T88" fmla="*/ 12 w 13"/>
                                  <a:gd name="T89" fmla="*/ 9 h 11"/>
                                  <a:gd name="T90" fmla="*/ 12 w 13"/>
                                  <a:gd name="T91" fmla="*/ 10 h 11"/>
                                  <a:gd name="T92" fmla="*/ 12 w 13"/>
                                  <a:gd name="T93" fmla="*/ 10 h 11"/>
                                  <a:gd name="T94" fmla="*/ 12 w 13"/>
                                  <a:gd name="T95" fmla="*/ 10 h 11"/>
                                  <a:gd name="T96" fmla="*/ 11 w 13"/>
                                  <a:gd name="T97" fmla="*/ 11 h 11"/>
                                  <a:gd name="T98" fmla="*/ 11 w 13"/>
                                  <a:gd name="T99" fmla="*/ 11 h 11"/>
                                  <a:gd name="T100" fmla="*/ 11 w 13"/>
                                  <a:gd name="T101" fmla="*/ 11 h 11"/>
                                  <a:gd name="T102" fmla="*/ 11 w 13"/>
                                  <a:gd name="T103" fmla="*/ 11 h 11"/>
                                  <a:gd name="T104" fmla="*/ 11 w 13"/>
                                  <a:gd name="T105" fmla="*/ 11 h 11"/>
                                  <a:gd name="T106" fmla="*/ 10 w 13"/>
                                  <a:gd name="T107" fmla="*/ 11 h 11"/>
                                  <a:gd name="T108" fmla="*/ 10 w 13"/>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10" y="11"/>
                                    </a:moveTo>
                                    <a:lnTo>
                                      <a:pt x="4"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1"/>
                                    </a:lnTo>
                                    <a:lnTo>
                                      <a:pt x="2" y="1"/>
                                    </a:lnTo>
                                    <a:lnTo>
                                      <a:pt x="2"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0"/>
                                    </a:lnTo>
                                    <a:lnTo>
                                      <a:pt x="12" y="0"/>
                                    </a:lnTo>
                                    <a:lnTo>
                                      <a:pt x="12" y="0"/>
                                    </a:lnTo>
                                    <a:lnTo>
                                      <a:pt x="12" y="0"/>
                                    </a:lnTo>
                                    <a:lnTo>
                                      <a:pt x="12" y="0"/>
                                    </a:lnTo>
                                    <a:lnTo>
                                      <a:pt x="12" y="0"/>
                                    </a:lnTo>
                                    <a:lnTo>
                                      <a:pt x="12" y="0"/>
                                    </a:lnTo>
                                    <a:lnTo>
                                      <a:pt x="12" y="1"/>
                                    </a:lnTo>
                                    <a:lnTo>
                                      <a:pt x="12" y="1"/>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3"/>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1"/>
                                    </a:lnTo>
                                    <a:lnTo>
                                      <a:pt x="12"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08" name="Freeform 5108"/>
                            <wps:cNvSpPr>
                              <a:spLocks/>
                            </wps:cNvSpPr>
                            <wps:spPr bwMode="auto">
                              <a:xfrm>
                                <a:off x="799" y="101"/>
                                <a:ext cx="13" cy="11"/>
                              </a:xfrm>
                              <a:custGeom>
                                <a:avLst/>
                                <a:gdLst>
                                  <a:gd name="T0" fmla="*/ 3 w 13"/>
                                  <a:gd name="T1" fmla="*/ 11 h 11"/>
                                  <a:gd name="T2" fmla="*/ 3 w 13"/>
                                  <a:gd name="T3" fmla="*/ 11 h 11"/>
                                  <a:gd name="T4" fmla="*/ 3 w 13"/>
                                  <a:gd name="T5" fmla="*/ 11 h 11"/>
                                  <a:gd name="T6" fmla="*/ 2 w 13"/>
                                  <a:gd name="T7" fmla="*/ 11 h 11"/>
                                  <a:gd name="T8" fmla="*/ 2 w 13"/>
                                  <a:gd name="T9" fmla="*/ 11 h 11"/>
                                  <a:gd name="T10" fmla="*/ 2 w 13"/>
                                  <a:gd name="T11" fmla="*/ 11 h 11"/>
                                  <a:gd name="T12" fmla="*/ 2 w 13"/>
                                  <a:gd name="T13" fmla="*/ 10 h 11"/>
                                  <a:gd name="T14" fmla="*/ 2 w 13"/>
                                  <a:gd name="T15" fmla="*/ 10 h 11"/>
                                  <a:gd name="T16" fmla="*/ 2 w 13"/>
                                  <a:gd name="T17" fmla="*/ 10 h 11"/>
                                  <a:gd name="T18" fmla="*/ 1 w 13"/>
                                  <a:gd name="T19" fmla="*/ 10 h 11"/>
                                  <a:gd name="T20" fmla="*/ 1 w 13"/>
                                  <a:gd name="T21" fmla="*/ 9 h 11"/>
                                  <a:gd name="T22" fmla="*/ 1 w 13"/>
                                  <a:gd name="T23" fmla="*/ 9 h 11"/>
                                  <a:gd name="T24" fmla="*/ 0 w 13"/>
                                  <a:gd name="T25" fmla="*/ 3 h 11"/>
                                  <a:gd name="T26" fmla="*/ 0 w 13"/>
                                  <a:gd name="T27" fmla="*/ 2 h 11"/>
                                  <a:gd name="T28" fmla="*/ 0 w 13"/>
                                  <a:gd name="T29" fmla="*/ 2 h 11"/>
                                  <a:gd name="T30" fmla="*/ 0 w 13"/>
                                  <a:gd name="T31" fmla="*/ 2 h 11"/>
                                  <a:gd name="T32" fmla="*/ 1 w 13"/>
                                  <a:gd name="T33" fmla="*/ 2 h 11"/>
                                  <a:gd name="T34" fmla="*/ 1 w 13"/>
                                  <a:gd name="T35" fmla="*/ 1 h 11"/>
                                  <a:gd name="T36" fmla="*/ 1 w 13"/>
                                  <a:gd name="T37" fmla="*/ 1 h 11"/>
                                  <a:gd name="T38" fmla="*/ 1 w 13"/>
                                  <a:gd name="T39" fmla="*/ 1 h 11"/>
                                  <a:gd name="T40" fmla="*/ 1 w 13"/>
                                  <a:gd name="T41" fmla="*/ 1 h 11"/>
                                  <a:gd name="T42" fmla="*/ 2 w 13"/>
                                  <a:gd name="T43" fmla="*/ 1 h 11"/>
                                  <a:gd name="T44" fmla="*/ 2 w 13"/>
                                  <a:gd name="T45" fmla="*/ 0 h 11"/>
                                  <a:gd name="T46" fmla="*/ 2 w 13"/>
                                  <a:gd name="T47" fmla="*/ 0 h 11"/>
                                  <a:gd name="T48" fmla="*/ 2 w 13"/>
                                  <a:gd name="T49" fmla="*/ 0 h 11"/>
                                  <a:gd name="T50" fmla="*/ 3 w 13"/>
                                  <a:gd name="T51" fmla="*/ 0 h 11"/>
                                  <a:gd name="T52" fmla="*/ 3 w 13"/>
                                  <a:gd name="T53" fmla="*/ 0 h 11"/>
                                  <a:gd name="T54" fmla="*/ 10 w 13"/>
                                  <a:gd name="T55" fmla="*/ 0 h 11"/>
                                  <a:gd name="T56" fmla="*/ 10 w 13"/>
                                  <a:gd name="T57" fmla="*/ 0 h 11"/>
                                  <a:gd name="T58" fmla="*/ 11 w 13"/>
                                  <a:gd name="T59" fmla="*/ 0 h 11"/>
                                  <a:gd name="T60" fmla="*/ 11 w 13"/>
                                  <a:gd name="T61" fmla="*/ 0 h 11"/>
                                  <a:gd name="T62" fmla="*/ 11 w 13"/>
                                  <a:gd name="T63" fmla="*/ 0 h 11"/>
                                  <a:gd name="T64" fmla="*/ 11 w 13"/>
                                  <a:gd name="T65" fmla="*/ 0 h 11"/>
                                  <a:gd name="T66" fmla="*/ 12 w 13"/>
                                  <a:gd name="T67" fmla="*/ 0 h 11"/>
                                  <a:gd name="T68" fmla="*/ 12 w 13"/>
                                  <a:gd name="T69" fmla="*/ 1 h 11"/>
                                  <a:gd name="T70" fmla="*/ 12 w 13"/>
                                  <a:gd name="T71" fmla="*/ 1 h 11"/>
                                  <a:gd name="T72" fmla="*/ 12 w 13"/>
                                  <a:gd name="T73" fmla="*/ 1 h 11"/>
                                  <a:gd name="T74" fmla="*/ 13 w 13"/>
                                  <a:gd name="T75" fmla="*/ 1 h 11"/>
                                  <a:gd name="T76" fmla="*/ 13 w 13"/>
                                  <a:gd name="T77" fmla="*/ 1 h 11"/>
                                  <a:gd name="T78" fmla="*/ 13 w 13"/>
                                  <a:gd name="T79" fmla="*/ 2 h 11"/>
                                  <a:gd name="T80" fmla="*/ 13 w 13"/>
                                  <a:gd name="T81" fmla="*/ 2 h 11"/>
                                  <a:gd name="T82" fmla="*/ 13 w 13"/>
                                  <a:gd name="T83" fmla="*/ 2 h 11"/>
                                  <a:gd name="T84" fmla="*/ 12 w 13"/>
                                  <a:gd name="T85" fmla="*/ 9 h 11"/>
                                  <a:gd name="T86" fmla="*/ 12 w 13"/>
                                  <a:gd name="T87" fmla="*/ 9 h 11"/>
                                  <a:gd name="T88" fmla="*/ 12 w 13"/>
                                  <a:gd name="T89" fmla="*/ 9 h 11"/>
                                  <a:gd name="T90" fmla="*/ 12 w 13"/>
                                  <a:gd name="T91" fmla="*/ 10 h 11"/>
                                  <a:gd name="T92" fmla="*/ 12 w 13"/>
                                  <a:gd name="T93" fmla="*/ 10 h 11"/>
                                  <a:gd name="T94" fmla="*/ 12 w 13"/>
                                  <a:gd name="T95" fmla="*/ 10 h 11"/>
                                  <a:gd name="T96" fmla="*/ 11 w 13"/>
                                  <a:gd name="T97" fmla="*/ 11 h 11"/>
                                  <a:gd name="T98" fmla="*/ 11 w 13"/>
                                  <a:gd name="T99" fmla="*/ 11 h 11"/>
                                  <a:gd name="T100" fmla="*/ 11 w 13"/>
                                  <a:gd name="T101" fmla="*/ 11 h 11"/>
                                  <a:gd name="T102" fmla="*/ 11 w 13"/>
                                  <a:gd name="T103" fmla="*/ 11 h 11"/>
                                  <a:gd name="T104" fmla="*/ 11 w 13"/>
                                  <a:gd name="T105" fmla="*/ 11 h 11"/>
                                  <a:gd name="T106" fmla="*/ 10 w 13"/>
                                  <a:gd name="T107" fmla="*/ 11 h 11"/>
                                  <a:gd name="T108" fmla="*/ 10 w 13"/>
                                  <a:gd name="T109" fmla="*/ 11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3" h="11">
                                    <a:moveTo>
                                      <a:pt x="10" y="11"/>
                                    </a:moveTo>
                                    <a:lnTo>
                                      <a:pt x="4"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3"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1"/>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2" y="10"/>
                                    </a:lnTo>
                                    <a:lnTo>
                                      <a:pt x="1" y="10"/>
                                    </a:lnTo>
                                    <a:lnTo>
                                      <a:pt x="1" y="10"/>
                                    </a:lnTo>
                                    <a:lnTo>
                                      <a:pt x="1" y="10"/>
                                    </a:lnTo>
                                    <a:lnTo>
                                      <a:pt x="1" y="10"/>
                                    </a:lnTo>
                                    <a:lnTo>
                                      <a:pt x="1" y="9"/>
                                    </a:lnTo>
                                    <a:lnTo>
                                      <a:pt x="1" y="9"/>
                                    </a:lnTo>
                                    <a:lnTo>
                                      <a:pt x="1" y="9"/>
                                    </a:lnTo>
                                    <a:lnTo>
                                      <a:pt x="1" y="9"/>
                                    </a:lnTo>
                                    <a:lnTo>
                                      <a:pt x="1" y="9"/>
                                    </a:lnTo>
                                    <a:lnTo>
                                      <a:pt x="1" y="9"/>
                                    </a:lnTo>
                                    <a:lnTo>
                                      <a:pt x="1" y="9"/>
                                    </a:lnTo>
                                    <a:lnTo>
                                      <a:pt x="1" y="9"/>
                                    </a:lnTo>
                                    <a:lnTo>
                                      <a:pt x="1" y="9"/>
                                    </a:lnTo>
                                    <a:lnTo>
                                      <a:pt x="0" y="3"/>
                                    </a:lnTo>
                                    <a:lnTo>
                                      <a:pt x="0" y="3"/>
                                    </a:lnTo>
                                    <a:lnTo>
                                      <a:pt x="0" y="3"/>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0" y="2"/>
                                    </a:lnTo>
                                    <a:lnTo>
                                      <a:pt x="1" y="2"/>
                                    </a:lnTo>
                                    <a:lnTo>
                                      <a:pt x="1" y="2"/>
                                    </a:lnTo>
                                    <a:lnTo>
                                      <a:pt x="1" y="2"/>
                                    </a:lnTo>
                                    <a:lnTo>
                                      <a:pt x="1" y="2"/>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1" y="1"/>
                                    </a:lnTo>
                                    <a:lnTo>
                                      <a:pt x="2" y="1"/>
                                    </a:lnTo>
                                    <a:lnTo>
                                      <a:pt x="2" y="1"/>
                                    </a:lnTo>
                                    <a:lnTo>
                                      <a:pt x="2" y="1"/>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10" y="0"/>
                                    </a:lnTo>
                                    <a:lnTo>
                                      <a:pt x="10" y="0"/>
                                    </a:lnTo>
                                    <a:lnTo>
                                      <a:pt x="10" y="0"/>
                                    </a:lnTo>
                                    <a:lnTo>
                                      <a:pt x="10" y="0"/>
                                    </a:lnTo>
                                    <a:lnTo>
                                      <a:pt x="10" y="0"/>
                                    </a:lnTo>
                                    <a:lnTo>
                                      <a:pt x="10" y="0"/>
                                    </a:lnTo>
                                    <a:lnTo>
                                      <a:pt x="10" y="0"/>
                                    </a:lnTo>
                                    <a:lnTo>
                                      <a:pt x="10" y="0"/>
                                    </a:lnTo>
                                    <a:lnTo>
                                      <a:pt x="10"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1" y="0"/>
                                    </a:lnTo>
                                    <a:lnTo>
                                      <a:pt x="12" y="0"/>
                                    </a:lnTo>
                                    <a:lnTo>
                                      <a:pt x="12" y="0"/>
                                    </a:lnTo>
                                    <a:lnTo>
                                      <a:pt x="12" y="0"/>
                                    </a:lnTo>
                                    <a:lnTo>
                                      <a:pt x="12" y="0"/>
                                    </a:lnTo>
                                    <a:lnTo>
                                      <a:pt x="12" y="0"/>
                                    </a:lnTo>
                                    <a:lnTo>
                                      <a:pt x="12" y="0"/>
                                    </a:lnTo>
                                    <a:lnTo>
                                      <a:pt x="12" y="0"/>
                                    </a:lnTo>
                                    <a:lnTo>
                                      <a:pt x="12" y="0"/>
                                    </a:lnTo>
                                    <a:lnTo>
                                      <a:pt x="12" y="1"/>
                                    </a:lnTo>
                                    <a:lnTo>
                                      <a:pt x="12" y="1"/>
                                    </a:lnTo>
                                    <a:lnTo>
                                      <a:pt x="12" y="1"/>
                                    </a:lnTo>
                                    <a:lnTo>
                                      <a:pt x="12" y="1"/>
                                    </a:lnTo>
                                    <a:lnTo>
                                      <a:pt x="12" y="1"/>
                                    </a:lnTo>
                                    <a:lnTo>
                                      <a:pt x="12" y="1"/>
                                    </a:lnTo>
                                    <a:lnTo>
                                      <a:pt x="12" y="1"/>
                                    </a:lnTo>
                                    <a:lnTo>
                                      <a:pt x="12" y="1"/>
                                    </a:lnTo>
                                    <a:lnTo>
                                      <a:pt x="12" y="1"/>
                                    </a:lnTo>
                                    <a:lnTo>
                                      <a:pt x="12" y="1"/>
                                    </a:lnTo>
                                    <a:lnTo>
                                      <a:pt x="12" y="1"/>
                                    </a:lnTo>
                                    <a:lnTo>
                                      <a:pt x="13" y="1"/>
                                    </a:lnTo>
                                    <a:lnTo>
                                      <a:pt x="13" y="1"/>
                                    </a:lnTo>
                                    <a:lnTo>
                                      <a:pt x="13" y="1"/>
                                    </a:lnTo>
                                    <a:lnTo>
                                      <a:pt x="13" y="1"/>
                                    </a:lnTo>
                                    <a:lnTo>
                                      <a:pt x="13" y="1"/>
                                    </a:lnTo>
                                    <a:lnTo>
                                      <a:pt x="13" y="1"/>
                                    </a:lnTo>
                                    <a:lnTo>
                                      <a:pt x="13" y="1"/>
                                    </a:lnTo>
                                    <a:lnTo>
                                      <a:pt x="13" y="1"/>
                                    </a:lnTo>
                                    <a:lnTo>
                                      <a:pt x="13" y="1"/>
                                    </a:lnTo>
                                    <a:lnTo>
                                      <a:pt x="13" y="1"/>
                                    </a:lnTo>
                                    <a:lnTo>
                                      <a:pt x="13" y="1"/>
                                    </a:lnTo>
                                    <a:lnTo>
                                      <a:pt x="13" y="1"/>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2"/>
                                    </a:lnTo>
                                    <a:lnTo>
                                      <a:pt x="13" y="3"/>
                                    </a:lnTo>
                                    <a:lnTo>
                                      <a:pt x="12" y="9"/>
                                    </a:lnTo>
                                    <a:lnTo>
                                      <a:pt x="12" y="9"/>
                                    </a:lnTo>
                                    <a:lnTo>
                                      <a:pt x="12" y="9"/>
                                    </a:lnTo>
                                    <a:lnTo>
                                      <a:pt x="12" y="9"/>
                                    </a:lnTo>
                                    <a:lnTo>
                                      <a:pt x="12" y="9"/>
                                    </a:lnTo>
                                    <a:lnTo>
                                      <a:pt x="12" y="9"/>
                                    </a:lnTo>
                                    <a:lnTo>
                                      <a:pt x="12" y="9"/>
                                    </a:lnTo>
                                    <a:lnTo>
                                      <a:pt x="12" y="9"/>
                                    </a:lnTo>
                                    <a:lnTo>
                                      <a:pt x="12" y="9"/>
                                    </a:lnTo>
                                    <a:lnTo>
                                      <a:pt x="12" y="9"/>
                                    </a:lnTo>
                                    <a:lnTo>
                                      <a:pt x="12" y="9"/>
                                    </a:lnTo>
                                    <a:lnTo>
                                      <a:pt x="12" y="9"/>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0"/>
                                    </a:lnTo>
                                    <a:lnTo>
                                      <a:pt x="12" y="11"/>
                                    </a:lnTo>
                                    <a:lnTo>
                                      <a:pt x="12"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1" y="11"/>
                                    </a:lnTo>
                                    <a:lnTo>
                                      <a:pt x="10" y="11"/>
                                    </a:lnTo>
                                    <a:lnTo>
                                      <a:pt x="10" y="11"/>
                                    </a:lnTo>
                                    <a:lnTo>
                                      <a:pt x="10" y="11"/>
                                    </a:lnTo>
                                    <a:lnTo>
                                      <a:pt x="10" y="11"/>
                                    </a:lnTo>
                                    <a:lnTo>
                                      <a:pt x="10" y="11"/>
                                    </a:lnTo>
                                    <a:lnTo>
                                      <a:pt x="10" y="11"/>
                                    </a:lnTo>
                                    <a:lnTo>
                                      <a:pt x="10" y="11"/>
                                    </a:lnTo>
                                    <a:lnTo>
                                      <a:pt x="10" y="11"/>
                                    </a:lnTo>
                                    <a:lnTo>
                                      <a:pt x="10" y="11"/>
                                    </a:lnTo>
                                    <a:lnTo>
                                      <a:pt x="10" y="11"/>
                                    </a:lnTo>
                                    <a:lnTo>
                                      <a:pt x="10" y="11"/>
                                    </a:lnTo>
                                    <a:lnTo>
                                      <a:pt x="10" y="1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09" name="Freeform 5109"/>
                            <wps:cNvSpPr>
                              <a:spLocks/>
                            </wps:cNvSpPr>
                            <wps:spPr bwMode="auto">
                              <a:xfrm>
                                <a:off x="800" y="112"/>
                                <a:ext cx="3" cy="2"/>
                              </a:xfrm>
                              <a:custGeom>
                                <a:avLst/>
                                <a:gdLst>
                                  <a:gd name="T0" fmla="*/ 2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3 w 3"/>
                                  <a:gd name="T21" fmla="*/ 0 h 2"/>
                                  <a:gd name="T22" fmla="*/ 3 w 3"/>
                                  <a:gd name="T23" fmla="*/ 0 h 2"/>
                                  <a:gd name="T24" fmla="*/ 3 w 3"/>
                                  <a:gd name="T25" fmla="*/ 0 h 2"/>
                                  <a:gd name="T26" fmla="*/ 3 w 3"/>
                                  <a:gd name="T27" fmla="*/ 0 h 2"/>
                                  <a:gd name="T28" fmla="*/ 3 w 3"/>
                                  <a:gd name="T29" fmla="*/ 0 h 2"/>
                                  <a:gd name="T30" fmla="*/ 3 w 3"/>
                                  <a:gd name="T31" fmla="*/ 0 h 2"/>
                                  <a:gd name="T32" fmla="*/ 3 w 3"/>
                                  <a:gd name="T33" fmla="*/ 0 h 2"/>
                                  <a:gd name="T34" fmla="*/ 3 w 3"/>
                                  <a:gd name="T35" fmla="*/ 0 h 2"/>
                                  <a:gd name="T36" fmla="*/ 3 w 3"/>
                                  <a:gd name="T37" fmla="*/ 0 h 2"/>
                                  <a:gd name="T38" fmla="*/ 3 w 3"/>
                                  <a:gd name="T39" fmla="*/ 0 h 2"/>
                                  <a:gd name="T40" fmla="*/ 3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2 w 3"/>
                                  <a:gd name="T71" fmla="*/ 0 h 2"/>
                                  <a:gd name="T72" fmla="*/ 2 w 3"/>
                                  <a:gd name="T73" fmla="*/ 0 h 2"/>
                                  <a:gd name="T74" fmla="*/ 0 w 3"/>
                                  <a:gd name="T75" fmla="*/ 2 h 2"/>
                                  <a:gd name="T76" fmla="*/ 2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2"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0"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10" name="Freeform 5110"/>
                            <wps:cNvSpPr>
                              <a:spLocks/>
                            </wps:cNvSpPr>
                            <wps:spPr bwMode="auto">
                              <a:xfrm>
                                <a:off x="800" y="112"/>
                                <a:ext cx="3" cy="2"/>
                              </a:xfrm>
                              <a:custGeom>
                                <a:avLst/>
                                <a:gdLst>
                                  <a:gd name="T0" fmla="*/ 2 w 3"/>
                                  <a:gd name="T1" fmla="*/ 2 h 2"/>
                                  <a:gd name="T2" fmla="*/ 3 w 3"/>
                                  <a:gd name="T3" fmla="*/ 0 h 2"/>
                                  <a:gd name="T4" fmla="*/ 3 w 3"/>
                                  <a:gd name="T5" fmla="*/ 0 h 2"/>
                                  <a:gd name="T6" fmla="*/ 3 w 3"/>
                                  <a:gd name="T7" fmla="*/ 0 h 2"/>
                                  <a:gd name="T8" fmla="*/ 3 w 3"/>
                                  <a:gd name="T9" fmla="*/ 0 h 2"/>
                                  <a:gd name="T10" fmla="*/ 3 w 3"/>
                                  <a:gd name="T11" fmla="*/ 0 h 2"/>
                                  <a:gd name="T12" fmla="*/ 3 w 3"/>
                                  <a:gd name="T13" fmla="*/ 0 h 2"/>
                                  <a:gd name="T14" fmla="*/ 3 w 3"/>
                                  <a:gd name="T15" fmla="*/ 0 h 2"/>
                                  <a:gd name="T16" fmla="*/ 3 w 3"/>
                                  <a:gd name="T17" fmla="*/ 0 h 2"/>
                                  <a:gd name="T18" fmla="*/ 3 w 3"/>
                                  <a:gd name="T19" fmla="*/ 0 h 2"/>
                                  <a:gd name="T20" fmla="*/ 3 w 3"/>
                                  <a:gd name="T21" fmla="*/ 0 h 2"/>
                                  <a:gd name="T22" fmla="*/ 3 w 3"/>
                                  <a:gd name="T23" fmla="*/ 0 h 2"/>
                                  <a:gd name="T24" fmla="*/ 3 w 3"/>
                                  <a:gd name="T25" fmla="*/ 0 h 2"/>
                                  <a:gd name="T26" fmla="*/ 3 w 3"/>
                                  <a:gd name="T27" fmla="*/ 0 h 2"/>
                                  <a:gd name="T28" fmla="*/ 3 w 3"/>
                                  <a:gd name="T29" fmla="*/ 0 h 2"/>
                                  <a:gd name="T30" fmla="*/ 3 w 3"/>
                                  <a:gd name="T31" fmla="*/ 0 h 2"/>
                                  <a:gd name="T32" fmla="*/ 3 w 3"/>
                                  <a:gd name="T33" fmla="*/ 0 h 2"/>
                                  <a:gd name="T34" fmla="*/ 3 w 3"/>
                                  <a:gd name="T35" fmla="*/ 0 h 2"/>
                                  <a:gd name="T36" fmla="*/ 3 w 3"/>
                                  <a:gd name="T37" fmla="*/ 0 h 2"/>
                                  <a:gd name="T38" fmla="*/ 3 w 3"/>
                                  <a:gd name="T39" fmla="*/ 0 h 2"/>
                                  <a:gd name="T40" fmla="*/ 3 w 3"/>
                                  <a:gd name="T41" fmla="*/ 0 h 2"/>
                                  <a:gd name="T42" fmla="*/ 2 w 3"/>
                                  <a:gd name="T43" fmla="*/ 0 h 2"/>
                                  <a:gd name="T44" fmla="*/ 2 w 3"/>
                                  <a:gd name="T45" fmla="*/ 0 h 2"/>
                                  <a:gd name="T46" fmla="*/ 2 w 3"/>
                                  <a:gd name="T47" fmla="*/ 0 h 2"/>
                                  <a:gd name="T48" fmla="*/ 2 w 3"/>
                                  <a:gd name="T49" fmla="*/ 0 h 2"/>
                                  <a:gd name="T50" fmla="*/ 2 w 3"/>
                                  <a:gd name="T51" fmla="*/ 0 h 2"/>
                                  <a:gd name="T52" fmla="*/ 2 w 3"/>
                                  <a:gd name="T53" fmla="*/ 0 h 2"/>
                                  <a:gd name="T54" fmla="*/ 2 w 3"/>
                                  <a:gd name="T55" fmla="*/ 0 h 2"/>
                                  <a:gd name="T56" fmla="*/ 2 w 3"/>
                                  <a:gd name="T57" fmla="*/ 0 h 2"/>
                                  <a:gd name="T58" fmla="*/ 2 w 3"/>
                                  <a:gd name="T59" fmla="*/ 0 h 2"/>
                                  <a:gd name="T60" fmla="*/ 2 w 3"/>
                                  <a:gd name="T61" fmla="*/ 0 h 2"/>
                                  <a:gd name="T62" fmla="*/ 2 w 3"/>
                                  <a:gd name="T63" fmla="*/ 0 h 2"/>
                                  <a:gd name="T64" fmla="*/ 2 w 3"/>
                                  <a:gd name="T65" fmla="*/ 0 h 2"/>
                                  <a:gd name="T66" fmla="*/ 2 w 3"/>
                                  <a:gd name="T67" fmla="*/ 0 h 2"/>
                                  <a:gd name="T68" fmla="*/ 2 w 3"/>
                                  <a:gd name="T69" fmla="*/ 0 h 2"/>
                                  <a:gd name="T70" fmla="*/ 2 w 3"/>
                                  <a:gd name="T71" fmla="*/ 0 h 2"/>
                                  <a:gd name="T72" fmla="*/ 2 w 3"/>
                                  <a:gd name="T73" fmla="*/ 0 h 2"/>
                                  <a:gd name="T74" fmla="*/ 0 w 3"/>
                                  <a:gd name="T75" fmla="*/ 2 h 2"/>
                                  <a:gd name="T76" fmla="*/ 2 w 3"/>
                                  <a:gd name="T77" fmla="*/ 2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 h="2">
                                    <a:moveTo>
                                      <a:pt x="2" y="2"/>
                                    </a:move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3"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2" y="0"/>
                                    </a:lnTo>
                                    <a:lnTo>
                                      <a:pt x="0"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11" name="Freeform 5111"/>
                            <wps:cNvSpPr>
                              <a:spLocks/>
                            </wps:cNvSpPr>
                            <wps:spPr bwMode="auto">
                              <a:xfrm>
                                <a:off x="808" y="112"/>
                                <a:ext cx="3" cy="2"/>
                              </a:xfrm>
                              <a:custGeom>
                                <a:avLst/>
                                <a:gdLst>
                                  <a:gd name="T0" fmla="*/ 2 w 3"/>
                                  <a:gd name="T1" fmla="*/ 2 h 2"/>
                                  <a:gd name="T2" fmla="*/ 0 w 3"/>
                                  <a:gd name="T3" fmla="*/ 0 h 2"/>
                                  <a:gd name="T4" fmla="*/ 2 w 3"/>
                                  <a:gd name="T5" fmla="*/ 0 h 2"/>
                                  <a:gd name="T6" fmla="*/ 3 w 3"/>
                                  <a:gd name="T7" fmla="*/ 2 h 2"/>
                                  <a:gd name="T8" fmla="*/ 2 w 3"/>
                                  <a:gd name="T9" fmla="*/ 2 h 2"/>
                                </a:gdLst>
                                <a:ahLst/>
                                <a:cxnLst>
                                  <a:cxn ang="0">
                                    <a:pos x="T0" y="T1"/>
                                  </a:cxn>
                                  <a:cxn ang="0">
                                    <a:pos x="T2" y="T3"/>
                                  </a:cxn>
                                  <a:cxn ang="0">
                                    <a:pos x="T4" y="T5"/>
                                  </a:cxn>
                                  <a:cxn ang="0">
                                    <a:pos x="T6" y="T7"/>
                                  </a:cxn>
                                  <a:cxn ang="0">
                                    <a:pos x="T8" y="T9"/>
                                  </a:cxn>
                                </a:cxnLst>
                                <a:rect l="0" t="0" r="r" b="b"/>
                                <a:pathLst>
                                  <a:path w="3" h="2">
                                    <a:moveTo>
                                      <a:pt x="2" y="2"/>
                                    </a:moveTo>
                                    <a:lnTo>
                                      <a:pt x="0" y="0"/>
                                    </a:lnTo>
                                    <a:lnTo>
                                      <a:pt x="2" y="0"/>
                                    </a:lnTo>
                                    <a:lnTo>
                                      <a:pt x="3" y="2"/>
                                    </a:lnTo>
                                    <a:lnTo>
                                      <a:pt x="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12" name="Freeform 5112"/>
                            <wps:cNvSpPr>
                              <a:spLocks/>
                            </wps:cNvSpPr>
                            <wps:spPr bwMode="auto">
                              <a:xfrm>
                                <a:off x="808" y="112"/>
                                <a:ext cx="3" cy="2"/>
                              </a:xfrm>
                              <a:custGeom>
                                <a:avLst/>
                                <a:gdLst>
                                  <a:gd name="T0" fmla="*/ 2 w 3"/>
                                  <a:gd name="T1" fmla="*/ 2 h 2"/>
                                  <a:gd name="T2" fmla="*/ 0 w 3"/>
                                  <a:gd name="T3" fmla="*/ 0 h 2"/>
                                  <a:gd name="T4" fmla="*/ 2 w 3"/>
                                  <a:gd name="T5" fmla="*/ 0 h 2"/>
                                  <a:gd name="T6" fmla="*/ 3 w 3"/>
                                  <a:gd name="T7" fmla="*/ 2 h 2"/>
                                  <a:gd name="T8" fmla="*/ 2 w 3"/>
                                  <a:gd name="T9" fmla="*/ 2 h 2"/>
                                </a:gdLst>
                                <a:ahLst/>
                                <a:cxnLst>
                                  <a:cxn ang="0">
                                    <a:pos x="T0" y="T1"/>
                                  </a:cxn>
                                  <a:cxn ang="0">
                                    <a:pos x="T2" y="T3"/>
                                  </a:cxn>
                                  <a:cxn ang="0">
                                    <a:pos x="T4" y="T5"/>
                                  </a:cxn>
                                  <a:cxn ang="0">
                                    <a:pos x="T6" y="T7"/>
                                  </a:cxn>
                                  <a:cxn ang="0">
                                    <a:pos x="T8" y="T9"/>
                                  </a:cxn>
                                </a:cxnLst>
                                <a:rect l="0" t="0" r="r" b="b"/>
                                <a:pathLst>
                                  <a:path w="3" h="2">
                                    <a:moveTo>
                                      <a:pt x="2" y="2"/>
                                    </a:moveTo>
                                    <a:lnTo>
                                      <a:pt x="0" y="0"/>
                                    </a:lnTo>
                                    <a:lnTo>
                                      <a:pt x="2" y="0"/>
                                    </a:lnTo>
                                    <a:lnTo>
                                      <a:pt x="3" y="2"/>
                                    </a:lnTo>
                                    <a:lnTo>
                                      <a:pt x="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13" name="Rectangle 5113"/>
                            <wps:cNvSpPr>
                              <a:spLocks noChangeArrowheads="1"/>
                            </wps:cNvSpPr>
                            <wps:spPr bwMode="auto">
                              <a:xfrm>
                                <a:off x="806" y="112"/>
                                <a:ext cx="1" cy="1"/>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14" name="Rectangle 5114"/>
                            <wps:cNvSpPr>
                              <a:spLocks noChangeArrowheads="1"/>
                            </wps:cNvSpPr>
                            <wps:spPr bwMode="auto">
                              <a:xfrm>
                                <a:off x="806" y="112"/>
                                <a:ext cx="1" cy="1"/>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15" name="Freeform 5115"/>
                            <wps:cNvSpPr>
                              <a:spLocks/>
                            </wps:cNvSpPr>
                            <wps:spPr bwMode="auto">
                              <a:xfrm>
                                <a:off x="804" y="111"/>
                                <a:ext cx="1" cy="2"/>
                              </a:xfrm>
                              <a:custGeom>
                                <a:avLst/>
                                <a:gdLst>
                                  <a:gd name="T0" fmla="*/ 1 w 1"/>
                                  <a:gd name="T1" fmla="*/ 1 h 2"/>
                                  <a:gd name="T2" fmla="*/ 1 w 1"/>
                                  <a:gd name="T3" fmla="*/ 2 h 2"/>
                                  <a:gd name="T4" fmla="*/ 0 w 1"/>
                                  <a:gd name="T5" fmla="*/ 2 h 2"/>
                                  <a:gd name="T6" fmla="*/ 0 w 1"/>
                                  <a:gd name="T7" fmla="*/ 1 h 2"/>
                                  <a:gd name="T8" fmla="*/ 0 w 1"/>
                                  <a:gd name="T9" fmla="*/ 1 h 2"/>
                                  <a:gd name="T10" fmla="*/ 0 w 1"/>
                                  <a:gd name="T11" fmla="*/ 1 h 2"/>
                                  <a:gd name="T12" fmla="*/ 0 w 1"/>
                                  <a:gd name="T13" fmla="*/ 1 h 2"/>
                                  <a:gd name="T14" fmla="*/ 0 w 1"/>
                                  <a:gd name="T15" fmla="*/ 1 h 2"/>
                                  <a:gd name="T16" fmla="*/ 0 w 1"/>
                                  <a:gd name="T17" fmla="*/ 1 h 2"/>
                                  <a:gd name="T18" fmla="*/ 0 w 1"/>
                                  <a:gd name="T19" fmla="*/ 1 h 2"/>
                                  <a:gd name="T20" fmla="*/ 0 w 1"/>
                                  <a:gd name="T21" fmla="*/ 1 h 2"/>
                                  <a:gd name="T22" fmla="*/ 0 w 1"/>
                                  <a:gd name="T23" fmla="*/ 1 h 2"/>
                                  <a:gd name="T24" fmla="*/ 0 w 1"/>
                                  <a:gd name="T25" fmla="*/ 1 h 2"/>
                                  <a:gd name="T26" fmla="*/ 0 w 1"/>
                                  <a:gd name="T27" fmla="*/ 0 h 2"/>
                                  <a:gd name="T28" fmla="*/ 1 w 1"/>
                                  <a:gd name="T29" fmla="*/ 0 h 2"/>
                                  <a:gd name="T30" fmla="*/ 1 w 1"/>
                                  <a:gd name="T31" fmla="*/ 0 h 2"/>
                                  <a:gd name="T32" fmla="*/ 1 w 1"/>
                                  <a:gd name="T33" fmla="*/ 0 h 2"/>
                                  <a:gd name="T34" fmla="*/ 1 w 1"/>
                                  <a:gd name="T35" fmla="*/ 0 h 2"/>
                                  <a:gd name="T36" fmla="*/ 1 w 1"/>
                                  <a:gd name="T37" fmla="*/ 0 h 2"/>
                                  <a:gd name="T38" fmla="*/ 1 w 1"/>
                                  <a:gd name="T39" fmla="*/ 0 h 2"/>
                                  <a:gd name="T40" fmla="*/ 1 w 1"/>
                                  <a:gd name="T41" fmla="*/ 0 h 2"/>
                                  <a:gd name="T42" fmla="*/ 1 w 1"/>
                                  <a:gd name="T43" fmla="*/ 0 h 2"/>
                                  <a:gd name="T44" fmla="*/ 1 w 1"/>
                                  <a:gd name="T45" fmla="*/ 0 h 2"/>
                                  <a:gd name="T46" fmla="*/ 1 w 1"/>
                                  <a:gd name="T47" fmla="*/ 0 h 2"/>
                                  <a:gd name="T48" fmla="*/ 1 w 1"/>
                                  <a:gd name="T49" fmla="*/ 0 h 2"/>
                                  <a:gd name="T50" fmla="*/ 1 w 1"/>
                                  <a:gd name="T51" fmla="*/ 0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 name="T66" fmla="*/ 1 w 1"/>
                                  <a:gd name="T67" fmla="*/ 1 h 2"/>
                                  <a:gd name="T68" fmla="*/ 1 w 1"/>
                                  <a:gd name="T69" fmla="*/ 1 h 2"/>
                                  <a:gd name="T70" fmla="*/ 1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1" y="1"/>
                                    </a:moveTo>
                                    <a:lnTo>
                                      <a:pt x="1" y="2"/>
                                    </a:lnTo>
                                    <a:lnTo>
                                      <a:pt x="0" y="2"/>
                                    </a:lnTo>
                                    <a:lnTo>
                                      <a:pt x="0" y="1"/>
                                    </a:lnTo>
                                    <a:lnTo>
                                      <a:pt x="0" y="1"/>
                                    </a:lnTo>
                                    <a:lnTo>
                                      <a:pt x="0" y="1"/>
                                    </a:lnTo>
                                    <a:lnTo>
                                      <a:pt x="0" y="1"/>
                                    </a:lnTo>
                                    <a:lnTo>
                                      <a:pt x="0" y="1"/>
                                    </a:lnTo>
                                    <a:lnTo>
                                      <a:pt x="0" y="1"/>
                                    </a:lnTo>
                                    <a:lnTo>
                                      <a:pt x="0" y="1"/>
                                    </a:lnTo>
                                    <a:lnTo>
                                      <a:pt x="0" y="1"/>
                                    </a:lnTo>
                                    <a:lnTo>
                                      <a:pt x="0" y="1"/>
                                    </a:lnTo>
                                    <a:lnTo>
                                      <a:pt x="0" y="1"/>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1"/>
                                    </a:lnTo>
                                    <a:lnTo>
                                      <a:pt x="1" y="1"/>
                                    </a:lnTo>
                                    <a:lnTo>
                                      <a:pt x="1" y="1"/>
                                    </a:lnTo>
                                    <a:lnTo>
                                      <a:pt x="1" y="1"/>
                                    </a:lnTo>
                                    <a:lnTo>
                                      <a:pt x="1" y="1"/>
                                    </a:lnTo>
                                    <a:lnTo>
                                      <a:pt x="1" y="1"/>
                                    </a:lnTo>
                                    <a:lnTo>
                                      <a:pt x="1" y="1"/>
                                    </a:lnTo>
                                    <a:lnTo>
                                      <a:pt x="1" y="1"/>
                                    </a:lnTo>
                                    <a:lnTo>
                                      <a:pt x="1" y="1"/>
                                    </a:lnTo>
                                    <a:lnTo>
                                      <a:pt x="1" y="1"/>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16" name="Freeform 5116"/>
                            <wps:cNvSpPr>
                              <a:spLocks/>
                            </wps:cNvSpPr>
                            <wps:spPr bwMode="auto">
                              <a:xfrm>
                                <a:off x="804" y="111"/>
                                <a:ext cx="1" cy="2"/>
                              </a:xfrm>
                              <a:custGeom>
                                <a:avLst/>
                                <a:gdLst>
                                  <a:gd name="T0" fmla="*/ 1 w 1"/>
                                  <a:gd name="T1" fmla="*/ 1 h 2"/>
                                  <a:gd name="T2" fmla="*/ 1 w 1"/>
                                  <a:gd name="T3" fmla="*/ 2 h 2"/>
                                  <a:gd name="T4" fmla="*/ 0 w 1"/>
                                  <a:gd name="T5" fmla="*/ 2 h 2"/>
                                  <a:gd name="T6" fmla="*/ 0 w 1"/>
                                  <a:gd name="T7" fmla="*/ 1 h 2"/>
                                  <a:gd name="T8" fmla="*/ 0 w 1"/>
                                  <a:gd name="T9" fmla="*/ 1 h 2"/>
                                  <a:gd name="T10" fmla="*/ 0 w 1"/>
                                  <a:gd name="T11" fmla="*/ 1 h 2"/>
                                  <a:gd name="T12" fmla="*/ 0 w 1"/>
                                  <a:gd name="T13" fmla="*/ 1 h 2"/>
                                  <a:gd name="T14" fmla="*/ 0 w 1"/>
                                  <a:gd name="T15" fmla="*/ 1 h 2"/>
                                  <a:gd name="T16" fmla="*/ 0 w 1"/>
                                  <a:gd name="T17" fmla="*/ 1 h 2"/>
                                  <a:gd name="T18" fmla="*/ 0 w 1"/>
                                  <a:gd name="T19" fmla="*/ 1 h 2"/>
                                  <a:gd name="T20" fmla="*/ 0 w 1"/>
                                  <a:gd name="T21" fmla="*/ 1 h 2"/>
                                  <a:gd name="T22" fmla="*/ 0 w 1"/>
                                  <a:gd name="T23" fmla="*/ 1 h 2"/>
                                  <a:gd name="T24" fmla="*/ 0 w 1"/>
                                  <a:gd name="T25" fmla="*/ 1 h 2"/>
                                  <a:gd name="T26" fmla="*/ 0 w 1"/>
                                  <a:gd name="T27" fmla="*/ 0 h 2"/>
                                  <a:gd name="T28" fmla="*/ 1 w 1"/>
                                  <a:gd name="T29" fmla="*/ 0 h 2"/>
                                  <a:gd name="T30" fmla="*/ 1 w 1"/>
                                  <a:gd name="T31" fmla="*/ 0 h 2"/>
                                  <a:gd name="T32" fmla="*/ 1 w 1"/>
                                  <a:gd name="T33" fmla="*/ 0 h 2"/>
                                  <a:gd name="T34" fmla="*/ 1 w 1"/>
                                  <a:gd name="T35" fmla="*/ 0 h 2"/>
                                  <a:gd name="T36" fmla="*/ 1 w 1"/>
                                  <a:gd name="T37" fmla="*/ 0 h 2"/>
                                  <a:gd name="T38" fmla="*/ 1 w 1"/>
                                  <a:gd name="T39" fmla="*/ 0 h 2"/>
                                  <a:gd name="T40" fmla="*/ 1 w 1"/>
                                  <a:gd name="T41" fmla="*/ 0 h 2"/>
                                  <a:gd name="T42" fmla="*/ 1 w 1"/>
                                  <a:gd name="T43" fmla="*/ 0 h 2"/>
                                  <a:gd name="T44" fmla="*/ 1 w 1"/>
                                  <a:gd name="T45" fmla="*/ 0 h 2"/>
                                  <a:gd name="T46" fmla="*/ 1 w 1"/>
                                  <a:gd name="T47" fmla="*/ 0 h 2"/>
                                  <a:gd name="T48" fmla="*/ 1 w 1"/>
                                  <a:gd name="T49" fmla="*/ 0 h 2"/>
                                  <a:gd name="T50" fmla="*/ 1 w 1"/>
                                  <a:gd name="T51" fmla="*/ 0 h 2"/>
                                  <a:gd name="T52" fmla="*/ 1 w 1"/>
                                  <a:gd name="T53" fmla="*/ 1 h 2"/>
                                  <a:gd name="T54" fmla="*/ 1 w 1"/>
                                  <a:gd name="T55" fmla="*/ 1 h 2"/>
                                  <a:gd name="T56" fmla="*/ 1 w 1"/>
                                  <a:gd name="T57" fmla="*/ 1 h 2"/>
                                  <a:gd name="T58" fmla="*/ 1 w 1"/>
                                  <a:gd name="T59" fmla="*/ 1 h 2"/>
                                  <a:gd name="T60" fmla="*/ 1 w 1"/>
                                  <a:gd name="T61" fmla="*/ 1 h 2"/>
                                  <a:gd name="T62" fmla="*/ 1 w 1"/>
                                  <a:gd name="T63" fmla="*/ 1 h 2"/>
                                  <a:gd name="T64" fmla="*/ 1 w 1"/>
                                  <a:gd name="T65" fmla="*/ 1 h 2"/>
                                  <a:gd name="T66" fmla="*/ 1 w 1"/>
                                  <a:gd name="T67" fmla="*/ 1 h 2"/>
                                  <a:gd name="T68" fmla="*/ 1 w 1"/>
                                  <a:gd name="T69" fmla="*/ 1 h 2"/>
                                  <a:gd name="T70" fmla="*/ 1 w 1"/>
                                  <a:gd name="T71" fmla="*/ 1 h 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 h="2">
                                    <a:moveTo>
                                      <a:pt x="1" y="1"/>
                                    </a:moveTo>
                                    <a:lnTo>
                                      <a:pt x="1" y="2"/>
                                    </a:lnTo>
                                    <a:lnTo>
                                      <a:pt x="0" y="2"/>
                                    </a:lnTo>
                                    <a:lnTo>
                                      <a:pt x="0" y="1"/>
                                    </a:lnTo>
                                    <a:lnTo>
                                      <a:pt x="0" y="1"/>
                                    </a:lnTo>
                                    <a:lnTo>
                                      <a:pt x="0" y="1"/>
                                    </a:lnTo>
                                    <a:lnTo>
                                      <a:pt x="0" y="1"/>
                                    </a:lnTo>
                                    <a:lnTo>
                                      <a:pt x="0" y="1"/>
                                    </a:lnTo>
                                    <a:lnTo>
                                      <a:pt x="0" y="1"/>
                                    </a:lnTo>
                                    <a:lnTo>
                                      <a:pt x="0" y="1"/>
                                    </a:lnTo>
                                    <a:lnTo>
                                      <a:pt x="0" y="1"/>
                                    </a:lnTo>
                                    <a:lnTo>
                                      <a:pt x="0" y="1"/>
                                    </a:lnTo>
                                    <a:lnTo>
                                      <a:pt x="0" y="1"/>
                                    </a:lnTo>
                                    <a:lnTo>
                                      <a:pt x="0" y="0"/>
                                    </a:lnTo>
                                    <a:lnTo>
                                      <a:pt x="1" y="0"/>
                                    </a:lnTo>
                                    <a:lnTo>
                                      <a:pt x="1" y="0"/>
                                    </a:lnTo>
                                    <a:lnTo>
                                      <a:pt x="1" y="0"/>
                                    </a:lnTo>
                                    <a:lnTo>
                                      <a:pt x="1" y="0"/>
                                    </a:lnTo>
                                    <a:lnTo>
                                      <a:pt x="1" y="0"/>
                                    </a:lnTo>
                                    <a:lnTo>
                                      <a:pt x="1" y="0"/>
                                    </a:lnTo>
                                    <a:lnTo>
                                      <a:pt x="1" y="0"/>
                                    </a:lnTo>
                                    <a:lnTo>
                                      <a:pt x="1" y="0"/>
                                    </a:lnTo>
                                    <a:lnTo>
                                      <a:pt x="1" y="0"/>
                                    </a:lnTo>
                                    <a:lnTo>
                                      <a:pt x="1" y="0"/>
                                    </a:lnTo>
                                    <a:lnTo>
                                      <a:pt x="1" y="0"/>
                                    </a:lnTo>
                                    <a:lnTo>
                                      <a:pt x="1" y="0"/>
                                    </a:lnTo>
                                    <a:lnTo>
                                      <a:pt x="1" y="1"/>
                                    </a:lnTo>
                                    <a:lnTo>
                                      <a:pt x="1" y="1"/>
                                    </a:lnTo>
                                    <a:lnTo>
                                      <a:pt x="1" y="1"/>
                                    </a:lnTo>
                                    <a:lnTo>
                                      <a:pt x="1" y="1"/>
                                    </a:lnTo>
                                    <a:lnTo>
                                      <a:pt x="1" y="1"/>
                                    </a:lnTo>
                                    <a:lnTo>
                                      <a:pt x="1" y="1"/>
                                    </a:lnTo>
                                    <a:lnTo>
                                      <a:pt x="1" y="1"/>
                                    </a:lnTo>
                                    <a:lnTo>
                                      <a:pt x="1" y="1"/>
                                    </a:lnTo>
                                    <a:lnTo>
                                      <a:pt x="1" y="1"/>
                                    </a:lnTo>
                                    <a:lnTo>
                                      <a:pt x="1" y="1"/>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17" name="Freeform 5117"/>
                            <wps:cNvSpPr>
                              <a:spLocks/>
                            </wps:cNvSpPr>
                            <wps:spPr bwMode="auto">
                              <a:xfrm>
                                <a:off x="799" y="112"/>
                                <a:ext cx="13" cy="3"/>
                              </a:xfrm>
                              <a:custGeom>
                                <a:avLst/>
                                <a:gdLst>
                                  <a:gd name="T0" fmla="*/ 12 w 13"/>
                                  <a:gd name="T1" fmla="*/ 2 h 3"/>
                                  <a:gd name="T2" fmla="*/ 13 w 13"/>
                                  <a:gd name="T3" fmla="*/ 2 h 3"/>
                                  <a:gd name="T4" fmla="*/ 13 w 13"/>
                                  <a:gd name="T5" fmla="*/ 2 h 3"/>
                                  <a:gd name="T6" fmla="*/ 13 w 13"/>
                                  <a:gd name="T7" fmla="*/ 1 h 3"/>
                                  <a:gd name="T8" fmla="*/ 13 w 13"/>
                                  <a:gd name="T9" fmla="*/ 1 h 3"/>
                                  <a:gd name="T10" fmla="*/ 13 w 13"/>
                                  <a:gd name="T11" fmla="*/ 1 h 3"/>
                                  <a:gd name="T12" fmla="*/ 13 w 13"/>
                                  <a:gd name="T13" fmla="*/ 1 h 3"/>
                                  <a:gd name="T14" fmla="*/ 12 w 13"/>
                                  <a:gd name="T15" fmla="*/ 0 h 3"/>
                                  <a:gd name="T16" fmla="*/ 12 w 13"/>
                                  <a:gd name="T17" fmla="*/ 0 h 3"/>
                                  <a:gd name="T18" fmla="*/ 11 w 13"/>
                                  <a:gd name="T19" fmla="*/ 0 h 3"/>
                                  <a:gd name="T20" fmla="*/ 11 w 13"/>
                                  <a:gd name="T21" fmla="*/ 0 h 3"/>
                                  <a:gd name="T22" fmla="*/ 10 w 13"/>
                                  <a:gd name="T23" fmla="*/ 0 h 3"/>
                                  <a:gd name="T24" fmla="*/ 9 w 13"/>
                                  <a:gd name="T25" fmla="*/ 0 h 3"/>
                                  <a:gd name="T26" fmla="*/ 9 w 13"/>
                                  <a:gd name="T27" fmla="*/ 1 h 3"/>
                                  <a:gd name="T28" fmla="*/ 8 w 13"/>
                                  <a:gd name="T29" fmla="*/ 1 h 3"/>
                                  <a:gd name="T30" fmla="*/ 7 w 13"/>
                                  <a:gd name="T31" fmla="*/ 1 h 3"/>
                                  <a:gd name="T32" fmla="*/ 7 w 13"/>
                                  <a:gd name="T33" fmla="*/ 1 h 3"/>
                                  <a:gd name="T34" fmla="*/ 6 w 13"/>
                                  <a:gd name="T35" fmla="*/ 1 h 3"/>
                                  <a:gd name="T36" fmla="*/ 5 w 13"/>
                                  <a:gd name="T37" fmla="*/ 1 h 3"/>
                                  <a:gd name="T38" fmla="*/ 5 w 13"/>
                                  <a:gd name="T39" fmla="*/ 1 h 3"/>
                                  <a:gd name="T40" fmla="*/ 4 w 13"/>
                                  <a:gd name="T41" fmla="*/ 0 h 3"/>
                                  <a:gd name="T42" fmla="*/ 3 w 13"/>
                                  <a:gd name="T43" fmla="*/ 0 h 3"/>
                                  <a:gd name="T44" fmla="*/ 3 w 13"/>
                                  <a:gd name="T45" fmla="*/ 0 h 3"/>
                                  <a:gd name="T46" fmla="*/ 2 w 13"/>
                                  <a:gd name="T47" fmla="*/ 0 h 3"/>
                                  <a:gd name="T48" fmla="*/ 1 w 13"/>
                                  <a:gd name="T49" fmla="*/ 0 h 3"/>
                                  <a:gd name="T50" fmla="*/ 1 w 13"/>
                                  <a:gd name="T51" fmla="*/ 0 h 3"/>
                                  <a:gd name="T52" fmla="*/ 0 w 13"/>
                                  <a:gd name="T53" fmla="*/ 1 h 3"/>
                                  <a:gd name="T54" fmla="*/ 0 w 13"/>
                                  <a:gd name="T55" fmla="*/ 1 h 3"/>
                                  <a:gd name="T56" fmla="*/ 0 w 13"/>
                                  <a:gd name="T57" fmla="*/ 1 h 3"/>
                                  <a:gd name="T58" fmla="*/ 0 w 13"/>
                                  <a:gd name="T59" fmla="*/ 1 h 3"/>
                                  <a:gd name="T60" fmla="*/ 0 w 13"/>
                                  <a:gd name="T61" fmla="*/ 2 h 3"/>
                                  <a:gd name="T62" fmla="*/ 0 w 13"/>
                                  <a:gd name="T63" fmla="*/ 2 h 3"/>
                                  <a:gd name="T64" fmla="*/ 1 w 13"/>
                                  <a:gd name="T65" fmla="*/ 2 h 3"/>
                                  <a:gd name="T66" fmla="*/ 1 w 13"/>
                                  <a:gd name="T67" fmla="*/ 2 h 3"/>
                                  <a:gd name="T68" fmla="*/ 2 w 13"/>
                                  <a:gd name="T69" fmla="*/ 2 h 3"/>
                                  <a:gd name="T70" fmla="*/ 3 w 13"/>
                                  <a:gd name="T71" fmla="*/ 2 h 3"/>
                                  <a:gd name="T72" fmla="*/ 4 w 13"/>
                                  <a:gd name="T73" fmla="*/ 2 h 3"/>
                                  <a:gd name="T74" fmla="*/ 4 w 13"/>
                                  <a:gd name="T75" fmla="*/ 2 h 3"/>
                                  <a:gd name="T76" fmla="*/ 5 w 13"/>
                                  <a:gd name="T77" fmla="*/ 2 h 3"/>
                                  <a:gd name="T78" fmla="*/ 6 w 13"/>
                                  <a:gd name="T79" fmla="*/ 2 h 3"/>
                                  <a:gd name="T80" fmla="*/ 6 w 13"/>
                                  <a:gd name="T81" fmla="*/ 3 h 3"/>
                                  <a:gd name="T82" fmla="*/ 7 w 13"/>
                                  <a:gd name="T83" fmla="*/ 3 h 3"/>
                                  <a:gd name="T84" fmla="*/ 8 w 13"/>
                                  <a:gd name="T85" fmla="*/ 2 h 3"/>
                                  <a:gd name="T86" fmla="*/ 8 w 13"/>
                                  <a:gd name="T87" fmla="*/ 2 h 3"/>
                                  <a:gd name="T88" fmla="*/ 9 w 13"/>
                                  <a:gd name="T89" fmla="*/ 2 h 3"/>
                                  <a:gd name="T90" fmla="*/ 10 w 13"/>
                                  <a:gd name="T91" fmla="*/ 2 h 3"/>
                                  <a:gd name="T92" fmla="*/ 10 w 13"/>
                                  <a:gd name="T93" fmla="*/ 2 h 3"/>
                                  <a:gd name="T94" fmla="*/ 11 w 13"/>
                                  <a:gd name="T95" fmla="*/ 2 h 3"/>
                                  <a:gd name="T96" fmla="*/ 12 w 13"/>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2" y="2"/>
                                    </a:moveTo>
                                    <a:lnTo>
                                      <a:pt x="12" y="2"/>
                                    </a:lnTo>
                                    <a:lnTo>
                                      <a:pt x="12" y="2"/>
                                    </a:lnTo>
                                    <a:lnTo>
                                      <a:pt x="13" y="2"/>
                                    </a:lnTo>
                                    <a:lnTo>
                                      <a:pt x="13" y="2"/>
                                    </a:lnTo>
                                    <a:lnTo>
                                      <a:pt x="13" y="2"/>
                                    </a:lnTo>
                                    <a:lnTo>
                                      <a:pt x="13" y="2"/>
                                    </a:lnTo>
                                    <a:lnTo>
                                      <a:pt x="13" y="1"/>
                                    </a:lnTo>
                                    <a:lnTo>
                                      <a:pt x="13" y="1"/>
                                    </a:lnTo>
                                    <a:lnTo>
                                      <a:pt x="13" y="1"/>
                                    </a:lnTo>
                                    <a:lnTo>
                                      <a:pt x="13" y="1"/>
                                    </a:lnTo>
                                    <a:lnTo>
                                      <a:pt x="13" y="1"/>
                                    </a:lnTo>
                                    <a:lnTo>
                                      <a:pt x="13" y="1"/>
                                    </a:lnTo>
                                    <a:lnTo>
                                      <a:pt x="13" y="1"/>
                                    </a:lnTo>
                                    <a:lnTo>
                                      <a:pt x="13" y="0"/>
                                    </a:lnTo>
                                    <a:lnTo>
                                      <a:pt x="12" y="0"/>
                                    </a:lnTo>
                                    <a:lnTo>
                                      <a:pt x="12" y="0"/>
                                    </a:lnTo>
                                    <a:lnTo>
                                      <a:pt x="12" y="0"/>
                                    </a:lnTo>
                                    <a:lnTo>
                                      <a:pt x="12" y="0"/>
                                    </a:lnTo>
                                    <a:lnTo>
                                      <a:pt x="11" y="0"/>
                                    </a:lnTo>
                                    <a:lnTo>
                                      <a:pt x="11" y="0"/>
                                    </a:lnTo>
                                    <a:lnTo>
                                      <a:pt x="11" y="0"/>
                                    </a:lnTo>
                                    <a:lnTo>
                                      <a:pt x="10" y="0"/>
                                    </a:lnTo>
                                    <a:lnTo>
                                      <a:pt x="10" y="0"/>
                                    </a:lnTo>
                                    <a:lnTo>
                                      <a:pt x="10" y="0"/>
                                    </a:lnTo>
                                    <a:lnTo>
                                      <a:pt x="9" y="0"/>
                                    </a:lnTo>
                                    <a:lnTo>
                                      <a:pt x="9" y="0"/>
                                    </a:lnTo>
                                    <a:lnTo>
                                      <a:pt x="9" y="1"/>
                                    </a:lnTo>
                                    <a:lnTo>
                                      <a:pt x="8" y="1"/>
                                    </a:lnTo>
                                    <a:lnTo>
                                      <a:pt x="8" y="1"/>
                                    </a:lnTo>
                                    <a:lnTo>
                                      <a:pt x="8" y="1"/>
                                    </a:lnTo>
                                    <a:lnTo>
                                      <a:pt x="7" y="1"/>
                                    </a:lnTo>
                                    <a:lnTo>
                                      <a:pt x="7" y="1"/>
                                    </a:lnTo>
                                    <a:lnTo>
                                      <a:pt x="7" y="1"/>
                                    </a:lnTo>
                                    <a:lnTo>
                                      <a:pt x="6" y="1"/>
                                    </a:lnTo>
                                    <a:lnTo>
                                      <a:pt x="6" y="1"/>
                                    </a:lnTo>
                                    <a:lnTo>
                                      <a:pt x="6" y="1"/>
                                    </a:lnTo>
                                    <a:lnTo>
                                      <a:pt x="5" y="1"/>
                                    </a:lnTo>
                                    <a:lnTo>
                                      <a:pt x="5" y="1"/>
                                    </a:lnTo>
                                    <a:lnTo>
                                      <a:pt x="5" y="1"/>
                                    </a:lnTo>
                                    <a:lnTo>
                                      <a:pt x="4" y="0"/>
                                    </a:lnTo>
                                    <a:lnTo>
                                      <a:pt x="4" y="0"/>
                                    </a:lnTo>
                                    <a:lnTo>
                                      <a:pt x="4" y="0"/>
                                    </a:lnTo>
                                    <a:lnTo>
                                      <a:pt x="3" y="0"/>
                                    </a:lnTo>
                                    <a:lnTo>
                                      <a:pt x="3" y="0"/>
                                    </a:lnTo>
                                    <a:lnTo>
                                      <a:pt x="3" y="0"/>
                                    </a:lnTo>
                                    <a:lnTo>
                                      <a:pt x="2" y="0"/>
                                    </a:lnTo>
                                    <a:lnTo>
                                      <a:pt x="2" y="0"/>
                                    </a:lnTo>
                                    <a:lnTo>
                                      <a:pt x="2" y="0"/>
                                    </a:lnTo>
                                    <a:lnTo>
                                      <a:pt x="1" y="0"/>
                                    </a:lnTo>
                                    <a:lnTo>
                                      <a:pt x="1" y="0"/>
                                    </a:lnTo>
                                    <a:lnTo>
                                      <a:pt x="1" y="0"/>
                                    </a:lnTo>
                                    <a:lnTo>
                                      <a:pt x="0" y="0"/>
                                    </a:lnTo>
                                    <a:lnTo>
                                      <a:pt x="0" y="1"/>
                                    </a:lnTo>
                                    <a:lnTo>
                                      <a:pt x="0" y="1"/>
                                    </a:lnTo>
                                    <a:lnTo>
                                      <a:pt x="0" y="1"/>
                                    </a:lnTo>
                                    <a:lnTo>
                                      <a:pt x="0" y="1"/>
                                    </a:lnTo>
                                    <a:lnTo>
                                      <a:pt x="0" y="1"/>
                                    </a:lnTo>
                                    <a:lnTo>
                                      <a:pt x="0" y="1"/>
                                    </a:lnTo>
                                    <a:lnTo>
                                      <a:pt x="0" y="1"/>
                                    </a:lnTo>
                                    <a:lnTo>
                                      <a:pt x="0" y="2"/>
                                    </a:lnTo>
                                    <a:lnTo>
                                      <a:pt x="0" y="2"/>
                                    </a:lnTo>
                                    <a:lnTo>
                                      <a:pt x="0" y="2"/>
                                    </a:lnTo>
                                    <a:lnTo>
                                      <a:pt x="0" y="2"/>
                                    </a:lnTo>
                                    <a:lnTo>
                                      <a:pt x="1" y="2"/>
                                    </a:lnTo>
                                    <a:lnTo>
                                      <a:pt x="1" y="2"/>
                                    </a:lnTo>
                                    <a:lnTo>
                                      <a:pt x="1" y="2"/>
                                    </a:lnTo>
                                    <a:lnTo>
                                      <a:pt x="1" y="2"/>
                                    </a:lnTo>
                                    <a:lnTo>
                                      <a:pt x="2" y="2"/>
                                    </a:lnTo>
                                    <a:lnTo>
                                      <a:pt x="2" y="2"/>
                                    </a:lnTo>
                                    <a:lnTo>
                                      <a:pt x="3" y="2"/>
                                    </a:lnTo>
                                    <a:lnTo>
                                      <a:pt x="3" y="2"/>
                                    </a:lnTo>
                                    <a:lnTo>
                                      <a:pt x="3" y="2"/>
                                    </a:lnTo>
                                    <a:lnTo>
                                      <a:pt x="4" y="2"/>
                                    </a:lnTo>
                                    <a:lnTo>
                                      <a:pt x="4" y="2"/>
                                    </a:lnTo>
                                    <a:lnTo>
                                      <a:pt x="4" y="2"/>
                                    </a:lnTo>
                                    <a:lnTo>
                                      <a:pt x="5" y="2"/>
                                    </a:lnTo>
                                    <a:lnTo>
                                      <a:pt x="5" y="2"/>
                                    </a:lnTo>
                                    <a:lnTo>
                                      <a:pt x="5" y="2"/>
                                    </a:lnTo>
                                    <a:lnTo>
                                      <a:pt x="6" y="2"/>
                                    </a:lnTo>
                                    <a:lnTo>
                                      <a:pt x="6" y="2"/>
                                    </a:lnTo>
                                    <a:lnTo>
                                      <a:pt x="6" y="3"/>
                                    </a:lnTo>
                                    <a:lnTo>
                                      <a:pt x="7" y="3"/>
                                    </a:lnTo>
                                    <a:lnTo>
                                      <a:pt x="7" y="3"/>
                                    </a:lnTo>
                                    <a:lnTo>
                                      <a:pt x="7" y="2"/>
                                    </a:lnTo>
                                    <a:lnTo>
                                      <a:pt x="8" y="2"/>
                                    </a:lnTo>
                                    <a:lnTo>
                                      <a:pt x="8" y="2"/>
                                    </a:lnTo>
                                    <a:lnTo>
                                      <a:pt x="8" y="2"/>
                                    </a:lnTo>
                                    <a:lnTo>
                                      <a:pt x="9" y="2"/>
                                    </a:lnTo>
                                    <a:lnTo>
                                      <a:pt x="9" y="2"/>
                                    </a:lnTo>
                                    <a:lnTo>
                                      <a:pt x="9" y="2"/>
                                    </a:lnTo>
                                    <a:lnTo>
                                      <a:pt x="10" y="2"/>
                                    </a:lnTo>
                                    <a:lnTo>
                                      <a:pt x="10" y="2"/>
                                    </a:lnTo>
                                    <a:lnTo>
                                      <a:pt x="10" y="2"/>
                                    </a:lnTo>
                                    <a:lnTo>
                                      <a:pt x="11" y="2"/>
                                    </a:lnTo>
                                    <a:lnTo>
                                      <a:pt x="11" y="2"/>
                                    </a:lnTo>
                                    <a:lnTo>
                                      <a:pt x="11" y="2"/>
                                    </a:lnTo>
                                    <a:lnTo>
                                      <a:pt x="12" y="2"/>
                                    </a:lnTo>
                                    <a:lnTo>
                                      <a:pt x="12" y="2"/>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18" name="Freeform 5118"/>
                            <wps:cNvSpPr>
                              <a:spLocks/>
                            </wps:cNvSpPr>
                            <wps:spPr bwMode="auto">
                              <a:xfrm>
                                <a:off x="799" y="112"/>
                                <a:ext cx="13" cy="3"/>
                              </a:xfrm>
                              <a:custGeom>
                                <a:avLst/>
                                <a:gdLst>
                                  <a:gd name="T0" fmla="*/ 12 w 13"/>
                                  <a:gd name="T1" fmla="*/ 2 h 3"/>
                                  <a:gd name="T2" fmla="*/ 13 w 13"/>
                                  <a:gd name="T3" fmla="*/ 2 h 3"/>
                                  <a:gd name="T4" fmla="*/ 13 w 13"/>
                                  <a:gd name="T5" fmla="*/ 2 h 3"/>
                                  <a:gd name="T6" fmla="*/ 13 w 13"/>
                                  <a:gd name="T7" fmla="*/ 1 h 3"/>
                                  <a:gd name="T8" fmla="*/ 13 w 13"/>
                                  <a:gd name="T9" fmla="*/ 1 h 3"/>
                                  <a:gd name="T10" fmla="*/ 13 w 13"/>
                                  <a:gd name="T11" fmla="*/ 1 h 3"/>
                                  <a:gd name="T12" fmla="*/ 13 w 13"/>
                                  <a:gd name="T13" fmla="*/ 1 h 3"/>
                                  <a:gd name="T14" fmla="*/ 12 w 13"/>
                                  <a:gd name="T15" fmla="*/ 0 h 3"/>
                                  <a:gd name="T16" fmla="*/ 12 w 13"/>
                                  <a:gd name="T17" fmla="*/ 0 h 3"/>
                                  <a:gd name="T18" fmla="*/ 11 w 13"/>
                                  <a:gd name="T19" fmla="*/ 0 h 3"/>
                                  <a:gd name="T20" fmla="*/ 11 w 13"/>
                                  <a:gd name="T21" fmla="*/ 0 h 3"/>
                                  <a:gd name="T22" fmla="*/ 10 w 13"/>
                                  <a:gd name="T23" fmla="*/ 0 h 3"/>
                                  <a:gd name="T24" fmla="*/ 9 w 13"/>
                                  <a:gd name="T25" fmla="*/ 0 h 3"/>
                                  <a:gd name="T26" fmla="*/ 9 w 13"/>
                                  <a:gd name="T27" fmla="*/ 1 h 3"/>
                                  <a:gd name="T28" fmla="*/ 8 w 13"/>
                                  <a:gd name="T29" fmla="*/ 1 h 3"/>
                                  <a:gd name="T30" fmla="*/ 7 w 13"/>
                                  <a:gd name="T31" fmla="*/ 1 h 3"/>
                                  <a:gd name="T32" fmla="*/ 7 w 13"/>
                                  <a:gd name="T33" fmla="*/ 1 h 3"/>
                                  <a:gd name="T34" fmla="*/ 6 w 13"/>
                                  <a:gd name="T35" fmla="*/ 1 h 3"/>
                                  <a:gd name="T36" fmla="*/ 5 w 13"/>
                                  <a:gd name="T37" fmla="*/ 1 h 3"/>
                                  <a:gd name="T38" fmla="*/ 5 w 13"/>
                                  <a:gd name="T39" fmla="*/ 1 h 3"/>
                                  <a:gd name="T40" fmla="*/ 4 w 13"/>
                                  <a:gd name="T41" fmla="*/ 0 h 3"/>
                                  <a:gd name="T42" fmla="*/ 3 w 13"/>
                                  <a:gd name="T43" fmla="*/ 0 h 3"/>
                                  <a:gd name="T44" fmla="*/ 3 w 13"/>
                                  <a:gd name="T45" fmla="*/ 0 h 3"/>
                                  <a:gd name="T46" fmla="*/ 2 w 13"/>
                                  <a:gd name="T47" fmla="*/ 0 h 3"/>
                                  <a:gd name="T48" fmla="*/ 1 w 13"/>
                                  <a:gd name="T49" fmla="*/ 0 h 3"/>
                                  <a:gd name="T50" fmla="*/ 1 w 13"/>
                                  <a:gd name="T51" fmla="*/ 0 h 3"/>
                                  <a:gd name="T52" fmla="*/ 0 w 13"/>
                                  <a:gd name="T53" fmla="*/ 1 h 3"/>
                                  <a:gd name="T54" fmla="*/ 0 w 13"/>
                                  <a:gd name="T55" fmla="*/ 1 h 3"/>
                                  <a:gd name="T56" fmla="*/ 0 w 13"/>
                                  <a:gd name="T57" fmla="*/ 1 h 3"/>
                                  <a:gd name="T58" fmla="*/ 0 w 13"/>
                                  <a:gd name="T59" fmla="*/ 1 h 3"/>
                                  <a:gd name="T60" fmla="*/ 0 w 13"/>
                                  <a:gd name="T61" fmla="*/ 2 h 3"/>
                                  <a:gd name="T62" fmla="*/ 0 w 13"/>
                                  <a:gd name="T63" fmla="*/ 2 h 3"/>
                                  <a:gd name="T64" fmla="*/ 1 w 13"/>
                                  <a:gd name="T65" fmla="*/ 2 h 3"/>
                                  <a:gd name="T66" fmla="*/ 1 w 13"/>
                                  <a:gd name="T67" fmla="*/ 2 h 3"/>
                                  <a:gd name="T68" fmla="*/ 2 w 13"/>
                                  <a:gd name="T69" fmla="*/ 2 h 3"/>
                                  <a:gd name="T70" fmla="*/ 3 w 13"/>
                                  <a:gd name="T71" fmla="*/ 2 h 3"/>
                                  <a:gd name="T72" fmla="*/ 4 w 13"/>
                                  <a:gd name="T73" fmla="*/ 2 h 3"/>
                                  <a:gd name="T74" fmla="*/ 4 w 13"/>
                                  <a:gd name="T75" fmla="*/ 2 h 3"/>
                                  <a:gd name="T76" fmla="*/ 5 w 13"/>
                                  <a:gd name="T77" fmla="*/ 2 h 3"/>
                                  <a:gd name="T78" fmla="*/ 6 w 13"/>
                                  <a:gd name="T79" fmla="*/ 2 h 3"/>
                                  <a:gd name="T80" fmla="*/ 6 w 13"/>
                                  <a:gd name="T81" fmla="*/ 3 h 3"/>
                                  <a:gd name="T82" fmla="*/ 7 w 13"/>
                                  <a:gd name="T83" fmla="*/ 3 h 3"/>
                                  <a:gd name="T84" fmla="*/ 8 w 13"/>
                                  <a:gd name="T85" fmla="*/ 2 h 3"/>
                                  <a:gd name="T86" fmla="*/ 8 w 13"/>
                                  <a:gd name="T87" fmla="*/ 2 h 3"/>
                                  <a:gd name="T88" fmla="*/ 9 w 13"/>
                                  <a:gd name="T89" fmla="*/ 2 h 3"/>
                                  <a:gd name="T90" fmla="*/ 10 w 13"/>
                                  <a:gd name="T91" fmla="*/ 2 h 3"/>
                                  <a:gd name="T92" fmla="*/ 10 w 13"/>
                                  <a:gd name="T93" fmla="*/ 2 h 3"/>
                                  <a:gd name="T94" fmla="*/ 11 w 13"/>
                                  <a:gd name="T95" fmla="*/ 2 h 3"/>
                                  <a:gd name="T96" fmla="*/ 12 w 13"/>
                                  <a:gd name="T97" fmla="*/ 2 h 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 h="3">
                                    <a:moveTo>
                                      <a:pt x="12" y="2"/>
                                    </a:moveTo>
                                    <a:lnTo>
                                      <a:pt x="12" y="2"/>
                                    </a:lnTo>
                                    <a:lnTo>
                                      <a:pt x="12" y="2"/>
                                    </a:lnTo>
                                    <a:lnTo>
                                      <a:pt x="13" y="2"/>
                                    </a:lnTo>
                                    <a:lnTo>
                                      <a:pt x="13" y="2"/>
                                    </a:lnTo>
                                    <a:lnTo>
                                      <a:pt x="13" y="2"/>
                                    </a:lnTo>
                                    <a:lnTo>
                                      <a:pt x="13" y="2"/>
                                    </a:lnTo>
                                    <a:lnTo>
                                      <a:pt x="13" y="1"/>
                                    </a:lnTo>
                                    <a:lnTo>
                                      <a:pt x="13" y="1"/>
                                    </a:lnTo>
                                    <a:lnTo>
                                      <a:pt x="13" y="1"/>
                                    </a:lnTo>
                                    <a:lnTo>
                                      <a:pt x="13" y="1"/>
                                    </a:lnTo>
                                    <a:lnTo>
                                      <a:pt x="13" y="1"/>
                                    </a:lnTo>
                                    <a:lnTo>
                                      <a:pt x="13" y="1"/>
                                    </a:lnTo>
                                    <a:lnTo>
                                      <a:pt x="13" y="1"/>
                                    </a:lnTo>
                                    <a:lnTo>
                                      <a:pt x="13" y="0"/>
                                    </a:lnTo>
                                    <a:lnTo>
                                      <a:pt x="12" y="0"/>
                                    </a:lnTo>
                                    <a:lnTo>
                                      <a:pt x="12" y="0"/>
                                    </a:lnTo>
                                    <a:lnTo>
                                      <a:pt x="12" y="0"/>
                                    </a:lnTo>
                                    <a:lnTo>
                                      <a:pt x="12" y="0"/>
                                    </a:lnTo>
                                    <a:lnTo>
                                      <a:pt x="11" y="0"/>
                                    </a:lnTo>
                                    <a:lnTo>
                                      <a:pt x="11" y="0"/>
                                    </a:lnTo>
                                    <a:lnTo>
                                      <a:pt x="11" y="0"/>
                                    </a:lnTo>
                                    <a:lnTo>
                                      <a:pt x="10" y="0"/>
                                    </a:lnTo>
                                    <a:lnTo>
                                      <a:pt x="10" y="0"/>
                                    </a:lnTo>
                                    <a:lnTo>
                                      <a:pt x="10" y="0"/>
                                    </a:lnTo>
                                    <a:lnTo>
                                      <a:pt x="9" y="0"/>
                                    </a:lnTo>
                                    <a:lnTo>
                                      <a:pt x="9" y="0"/>
                                    </a:lnTo>
                                    <a:lnTo>
                                      <a:pt x="9" y="1"/>
                                    </a:lnTo>
                                    <a:lnTo>
                                      <a:pt x="8" y="1"/>
                                    </a:lnTo>
                                    <a:lnTo>
                                      <a:pt x="8" y="1"/>
                                    </a:lnTo>
                                    <a:lnTo>
                                      <a:pt x="8" y="1"/>
                                    </a:lnTo>
                                    <a:lnTo>
                                      <a:pt x="7" y="1"/>
                                    </a:lnTo>
                                    <a:lnTo>
                                      <a:pt x="7" y="1"/>
                                    </a:lnTo>
                                    <a:lnTo>
                                      <a:pt x="7" y="1"/>
                                    </a:lnTo>
                                    <a:lnTo>
                                      <a:pt x="6" y="1"/>
                                    </a:lnTo>
                                    <a:lnTo>
                                      <a:pt x="6" y="1"/>
                                    </a:lnTo>
                                    <a:lnTo>
                                      <a:pt x="6" y="1"/>
                                    </a:lnTo>
                                    <a:lnTo>
                                      <a:pt x="5" y="1"/>
                                    </a:lnTo>
                                    <a:lnTo>
                                      <a:pt x="5" y="1"/>
                                    </a:lnTo>
                                    <a:lnTo>
                                      <a:pt x="5" y="1"/>
                                    </a:lnTo>
                                    <a:lnTo>
                                      <a:pt x="4" y="0"/>
                                    </a:lnTo>
                                    <a:lnTo>
                                      <a:pt x="4" y="0"/>
                                    </a:lnTo>
                                    <a:lnTo>
                                      <a:pt x="4" y="0"/>
                                    </a:lnTo>
                                    <a:lnTo>
                                      <a:pt x="3" y="0"/>
                                    </a:lnTo>
                                    <a:lnTo>
                                      <a:pt x="3" y="0"/>
                                    </a:lnTo>
                                    <a:lnTo>
                                      <a:pt x="3" y="0"/>
                                    </a:lnTo>
                                    <a:lnTo>
                                      <a:pt x="2" y="0"/>
                                    </a:lnTo>
                                    <a:lnTo>
                                      <a:pt x="2" y="0"/>
                                    </a:lnTo>
                                    <a:lnTo>
                                      <a:pt x="2" y="0"/>
                                    </a:lnTo>
                                    <a:lnTo>
                                      <a:pt x="1" y="0"/>
                                    </a:lnTo>
                                    <a:lnTo>
                                      <a:pt x="1" y="0"/>
                                    </a:lnTo>
                                    <a:lnTo>
                                      <a:pt x="1" y="0"/>
                                    </a:lnTo>
                                    <a:lnTo>
                                      <a:pt x="0" y="0"/>
                                    </a:lnTo>
                                    <a:lnTo>
                                      <a:pt x="0" y="1"/>
                                    </a:lnTo>
                                    <a:lnTo>
                                      <a:pt x="0" y="1"/>
                                    </a:lnTo>
                                    <a:lnTo>
                                      <a:pt x="0" y="1"/>
                                    </a:lnTo>
                                    <a:lnTo>
                                      <a:pt x="0" y="1"/>
                                    </a:lnTo>
                                    <a:lnTo>
                                      <a:pt x="0" y="1"/>
                                    </a:lnTo>
                                    <a:lnTo>
                                      <a:pt x="0" y="1"/>
                                    </a:lnTo>
                                    <a:lnTo>
                                      <a:pt x="0" y="1"/>
                                    </a:lnTo>
                                    <a:lnTo>
                                      <a:pt x="0" y="2"/>
                                    </a:lnTo>
                                    <a:lnTo>
                                      <a:pt x="0" y="2"/>
                                    </a:lnTo>
                                    <a:lnTo>
                                      <a:pt x="0" y="2"/>
                                    </a:lnTo>
                                    <a:lnTo>
                                      <a:pt x="0" y="2"/>
                                    </a:lnTo>
                                    <a:lnTo>
                                      <a:pt x="1" y="2"/>
                                    </a:lnTo>
                                    <a:lnTo>
                                      <a:pt x="1" y="2"/>
                                    </a:lnTo>
                                    <a:lnTo>
                                      <a:pt x="1" y="2"/>
                                    </a:lnTo>
                                    <a:lnTo>
                                      <a:pt x="1" y="2"/>
                                    </a:lnTo>
                                    <a:lnTo>
                                      <a:pt x="2" y="2"/>
                                    </a:lnTo>
                                    <a:lnTo>
                                      <a:pt x="2" y="2"/>
                                    </a:lnTo>
                                    <a:lnTo>
                                      <a:pt x="3" y="2"/>
                                    </a:lnTo>
                                    <a:lnTo>
                                      <a:pt x="3" y="2"/>
                                    </a:lnTo>
                                    <a:lnTo>
                                      <a:pt x="3" y="2"/>
                                    </a:lnTo>
                                    <a:lnTo>
                                      <a:pt x="4" y="2"/>
                                    </a:lnTo>
                                    <a:lnTo>
                                      <a:pt x="4" y="2"/>
                                    </a:lnTo>
                                    <a:lnTo>
                                      <a:pt x="4" y="2"/>
                                    </a:lnTo>
                                    <a:lnTo>
                                      <a:pt x="5" y="2"/>
                                    </a:lnTo>
                                    <a:lnTo>
                                      <a:pt x="5" y="2"/>
                                    </a:lnTo>
                                    <a:lnTo>
                                      <a:pt x="5" y="2"/>
                                    </a:lnTo>
                                    <a:lnTo>
                                      <a:pt x="6" y="2"/>
                                    </a:lnTo>
                                    <a:lnTo>
                                      <a:pt x="6" y="2"/>
                                    </a:lnTo>
                                    <a:lnTo>
                                      <a:pt x="6" y="3"/>
                                    </a:lnTo>
                                    <a:lnTo>
                                      <a:pt x="7" y="3"/>
                                    </a:lnTo>
                                    <a:lnTo>
                                      <a:pt x="7" y="3"/>
                                    </a:lnTo>
                                    <a:lnTo>
                                      <a:pt x="7" y="2"/>
                                    </a:lnTo>
                                    <a:lnTo>
                                      <a:pt x="8" y="2"/>
                                    </a:lnTo>
                                    <a:lnTo>
                                      <a:pt x="8" y="2"/>
                                    </a:lnTo>
                                    <a:lnTo>
                                      <a:pt x="8" y="2"/>
                                    </a:lnTo>
                                    <a:lnTo>
                                      <a:pt x="9" y="2"/>
                                    </a:lnTo>
                                    <a:lnTo>
                                      <a:pt x="9" y="2"/>
                                    </a:lnTo>
                                    <a:lnTo>
                                      <a:pt x="9" y="2"/>
                                    </a:lnTo>
                                    <a:lnTo>
                                      <a:pt x="10" y="2"/>
                                    </a:lnTo>
                                    <a:lnTo>
                                      <a:pt x="10" y="2"/>
                                    </a:lnTo>
                                    <a:lnTo>
                                      <a:pt x="10" y="2"/>
                                    </a:lnTo>
                                    <a:lnTo>
                                      <a:pt x="11" y="2"/>
                                    </a:lnTo>
                                    <a:lnTo>
                                      <a:pt x="11" y="2"/>
                                    </a:lnTo>
                                    <a:lnTo>
                                      <a:pt x="11" y="2"/>
                                    </a:lnTo>
                                    <a:lnTo>
                                      <a:pt x="12" y="2"/>
                                    </a:lnTo>
                                    <a:lnTo>
                                      <a:pt x="12" y="2"/>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5119" name="Oval 5119"/>
                          <wps:cNvSpPr>
                            <a:spLocks noChangeArrowheads="1"/>
                          </wps:cNvSpPr>
                          <wps:spPr bwMode="auto">
                            <a:xfrm>
                              <a:off x="784" y="66"/>
                              <a:ext cx="43" cy="43"/>
                            </a:xfrm>
                            <a:prstGeom prst="ellipse">
                              <a:avLst/>
                            </a:prstGeom>
                            <a:solidFill>
                              <a:srgbClr val="F2F2F2"/>
                            </a:solidFill>
                            <a:ln w="0">
                              <a:solidFill>
                                <a:srgbClr val="000000"/>
                              </a:solidFill>
                              <a:prstDash val="solid"/>
                              <a:round/>
                              <a:headEnd/>
                              <a:tailEnd/>
                            </a:ln>
                          </wps:spPr>
                          <wps:bodyPr/>
                        </wps:wsp>
                        <wps:wsp>
                          <wps:cNvPr id="5120" name="Oval 5120"/>
                          <wps:cNvSpPr>
                            <a:spLocks noChangeArrowheads="1"/>
                          </wps:cNvSpPr>
                          <wps:spPr bwMode="auto">
                            <a:xfrm>
                              <a:off x="784" y="66"/>
                              <a:ext cx="43" cy="43"/>
                            </a:xfrm>
                            <a:prstGeom prst="ellips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121" name="Group 5121"/>
                        <wpg:cNvGrpSpPr>
                          <a:grpSpLocks/>
                        </wpg:cNvGrpSpPr>
                        <wpg:grpSpPr bwMode="auto">
                          <a:xfrm>
                            <a:off x="181" y="685"/>
                            <a:ext cx="119" cy="35"/>
                            <a:chOff x="181" y="685"/>
                            <a:chExt cx="119" cy="35"/>
                          </a:xfrm>
                        </wpg:grpSpPr>
                        <wps:wsp>
                          <wps:cNvPr id="5122" name="Freeform 5122"/>
                          <wps:cNvSpPr>
                            <a:spLocks/>
                          </wps:cNvSpPr>
                          <wps:spPr bwMode="auto">
                            <a:xfrm>
                              <a:off x="279"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23" name="Freeform 5123"/>
                          <wps:cNvSpPr>
                            <a:spLocks/>
                          </wps:cNvSpPr>
                          <wps:spPr bwMode="auto">
                            <a:xfrm>
                              <a:off x="279"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24" name="Rectangle 5124"/>
                          <wps:cNvSpPr>
                            <a:spLocks noChangeArrowheads="1"/>
                          </wps:cNvSpPr>
                          <wps:spPr bwMode="auto">
                            <a:xfrm>
                              <a:off x="276"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25" name="Rectangle 5125"/>
                          <wps:cNvSpPr>
                            <a:spLocks noChangeArrowheads="1"/>
                          </wps:cNvSpPr>
                          <wps:spPr bwMode="auto">
                            <a:xfrm>
                              <a:off x="276"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26" name="Rectangle 5126"/>
                          <wps:cNvSpPr>
                            <a:spLocks noChangeArrowheads="1"/>
                          </wps:cNvSpPr>
                          <wps:spPr bwMode="auto">
                            <a:xfrm>
                              <a:off x="278" y="690"/>
                              <a:ext cx="19"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27" name="Rectangle 5127"/>
                          <wps:cNvSpPr>
                            <a:spLocks noChangeArrowheads="1"/>
                          </wps:cNvSpPr>
                          <wps:spPr bwMode="auto">
                            <a:xfrm>
                              <a:off x="278" y="690"/>
                              <a:ext cx="19"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28" name="Freeform 5128"/>
                          <wps:cNvSpPr>
                            <a:spLocks/>
                          </wps:cNvSpPr>
                          <wps:spPr bwMode="auto">
                            <a:xfrm>
                              <a:off x="256"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29" name="Freeform 5129"/>
                          <wps:cNvSpPr>
                            <a:spLocks/>
                          </wps:cNvSpPr>
                          <wps:spPr bwMode="auto">
                            <a:xfrm>
                              <a:off x="256"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30" name="Rectangle 5130"/>
                          <wps:cNvSpPr>
                            <a:spLocks noChangeArrowheads="1"/>
                          </wps:cNvSpPr>
                          <wps:spPr bwMode="auto">
                            <a:xfrm>
                              <a:off x="252"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31" name="Rectangle 5131"/>
                          <wps:cNvSpPr>
                            <a:spLocks noChangeArrowheads="1"/>
                          </wps:cNvSpPr>
                          <wps:spPr bwMode="auto">
                            <a:xfrm>
                              <a:off x="252"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32" name="Rectangle 5132"/>
                          <wps:cNvSpPr>
                            <a:spLocks noChangeArrowheads="1"/>
                          </wps:cNvSpPr>
                          <wps:spPr bwMode="auto">
                            <a:xfrm>
                              <a:off x="254"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33" name="Rectangle 5133"/>
                          <wps:cNvSpPr>
                            <a:spLocks noChangeArrowheads="1"/>
                          </wps:cNvSpPr>
                          <wps:spPr bwMode="auto">
                            <a:xfrm>
                              <a:off x="254"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34" name="Freeform 5134"/>
                          <wps:cNvSpPr>
                            <a:spLocks/>
                          </wps:cNvSpPr>
                          <wps:spPr bwMode="auto">
                            <a:xfrm>
                              <a:off x="232" y="685"/>
                              <a:ext cx="18" cy="4"/>
                            </a:xfrm>
                            <a:custGeom>
                              <a:avLst/>
                              <a:gdLst>
                                <a:gd name="T0" fmla="*/ 7 w 18"/>
                                <a:gd name="T1" fmla="*/ 0 h 4"/>
                                <a:gd name="T2" fmla="*/ 10 w 18"/>
                                <a:gd name="T3" fmla="*/ 0 h 4"/>
                                <a:gd name="T4" fmla="*/ 18 w 18"/>
                                <a:gd name="T5" fmla="*/ 4 h 4"/>
                                <a:gd name="T6" fmla="*/ 0 w 18"/>
                                <a:gd name="T7" fmla="*/ 4 h 4"/>
                                <a:gd name="T8" fmla="*/ 7 w 18"/>
                                <a:gd name="T9" fmla="*/ 0 h 4"/>
                              </a:gdLst>
                              <a:ahLst/>
                              <a:cxnLst>
                                <a:cxn ang="0">
                                  <a:pos x="T0" y="T1"/>
                                </a:cxn>
                                <a:cxn ang="0">
                                  <a:pos x="T2" y="T3"/>
                                </a:cxn>
                                <a:cxn ang="0">
                                  <a:pos x="T4" y="T5"/>
                                </a:cxn>
                                <a:cxn ang="0">
                                  <a:pos x="T6" y="T7"/>
                                </a:cxn>
                                <a:cxn ang="0">
                                  <a:pos x="T8" y="T9"/>
                                </a:cxn>
                              </a:cxnLst>
                              <a:rect l="0" t="0" r="r" b="b"/>
                              <a:pathLst>
                                <a:path w="18" h="4">
                                  <a:moveTo>
                                    <a:pt x="7" y="0"/>
                                  </a:moveTo>
                                  <a:lnTo>
                                    <a:pt x="10" y="0"/>
                                  </a:lnTo>
                                  <a:lnTo>
                                    <a:pt x="18" y="4"/>
                                  </a:lnTo>
                                  <a:lnTo>
                                    <a:pt x="0" y="4"/>
                                  </a:lnTo>
                                  <a:lnTo>
                                    <a:pt x="7"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35" name="Freeform 5135"/>
                          <wps:cNvSpPr>
                            <a:spLocks/>
                          </wps:cNvSpPr>
                          <wps:spPr bwMode="auto">
                            <a:xfrm>
                              <a:off x="232" y="685"/>
                              <a:ext cx="18" cy="4"/>
                            </a:xfrm>
                            <a:custGeom>
                              <a:avLst/>
                              <a:gdLst>
                                <a:gd name="T0" fmla="*/ 7 w 18"/>
                                <a:gd name="T1" fmla="*/ 0 h 4"/>
                                <a:gd name="T2" fmla="*/ 10 w 18"/>
                                <a:gd name="T3" fmla="*/ 0 h 4"/>
                                <a:gd name="T4" fmla="*/ 18 w 18"/>
                                <a:gd name="T5" fmla="*/ 4 h 4"/>
                                <a:gd name="T6" fmla="*/ 0 w 18"/>
                                <a:gd name="T7" fmla="*/ 4 h 4"/>
                                <a:gd name="T8" fmla="*/ 7 w 18"/>
                                <a:gd name="T9" fmla="*/ 0 h 4"/>
                              </a:gdLst>
                              <a:ahLst/>
                              <a:cxnLst>
                                <a:cxn ang="0">
                                  <a:pos x="T0" y="T1"/>
                                </a:cxn>
                                <a:cxn ang="0">
                                  <a:pos x="T2" y="T3"/>
                                </a:cxn>
                                <a:cxn ang="0">
                                  <a:pos x="T4" y="T5"/>
                                </a:cxn>
                                <a:cxn ang="0">
                                  <a:pos x="T6" y="T7"/>
                                </a:cxn>
                                <a:cxn ang="0">
                                  <a:pos x="T8" y="T9"/>
                                </a:cxn>
                              </a:cxnLst>
                              <a:rect l="0" t="0" r="r" b="b"/>
                              <a:pathLst>
                                <a:path w="18" h="4">
                                  <a:moveTo>
                                    <a:pt x="7" y="0"/>
                                  </a:moveTo>
                                  <a:lnTo>
                                    <a:pt x="10" y="0"/>
                                  </a:lnTo>
                                  <a:lnTo>
                                    <a:pt x="18" y="4"/>
                                  </a:lnTo>
                                  <a:lnTo>
                                    <a:pt x="0" y="4"/>
                                  </a:lnTo>
                                  <a:lnTo>
                                    <a:pt x="7"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36" name="Rectangle 5136"/>
                          <wps:cNvSpPr>
                            <a:spLocks noChangeArrowheads="1"/>
                          </wps:cNvSpPr>
                          <wps:spPr bwMode="auto">
                            <a:xfrm>
                              <a:off x="228" y="687"/>
                              <a:ext cx="25"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37" name="Rectangle 5137"/>
                          <wps:cNvSpPr>
                            <a:spLocks noChangeArrowheads="1"/>
                          </wps:cNvSpPr>
                          <wps:spPr bwMode="auto">
                            <a:xfrm>
                              <a:off x="228" y="687"/>
                              <a:ext cx="25"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38" name="Rectangle 5138"/>
                          <wps:cNvSpPr>
                            <a:spLocks noChangeArrowheads="1"/>
                          </wps:cNvSpPr>
                          <wps:spPr bwMode="auto">
                            <a:xfrm>
                              <a:off x="230"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39" name="Rectangle 5139"/>
                          <wps:cNvSpPr>
                            <a:spLocks noChangeArrowheads="1"/>
                          </wps:cNvSpPr>
                          <wps:spPr bwMode="auto">
                            <a:xfrm>
                              <a:off x="230"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40" name="Freeform 5140"/>
                          <wps:cNvSpPr>
                            <a:spLocks/>
                          </wps:cNvSpPr>
                          <wps:spPr bwMode="auto">
                            <a:xfrm>
                              <a:off x="208"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41" name="Freeform 5141"/>
                          <wps:cNvSpPr>
                            <a:spLocks/>
                          </wps:cNvSpPr>
                          <wps:spPr bwMode="auto">
                            <a:xfrm>
                              <a:off x="208"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42" name="Rectangle 5142"/>
                          <wps:cNvSpPr>
                            <a:spLocks noChangeArrowheads="1"/>
                          </wps:cNvSpPr>
                          <wps:spPr bwMode="auto">
                            <a:xfrm>
                              <a:off x="205"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43" name="Rectangle 5143"/>
                          <wps:cNvSpPr>
                            <a:spLocks noChangeArrowheads="1"/>
                          </wps:cNvSpPr>
                          <wps:spPr bwMode="auto">
                            <a:xfrm>
                              <a:off x="205"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44" name="Rectangle 5144"/>
                          <wps:cNvSpPr>
                            <a:spLocks noChangeArrowheads="1"/>
                          </wps:cNvSpPr>
                          <wps:spPr bwMode="auto">
                            <a:xfrm>
                              <a:off x="206"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45" name="Rectangle 5145"/>
                          <wps:cNvSpPr>
                            <a:spLocks noChangeArrowheads="1"/>
                          </wps:cNvSpPr>
                          <wps:spPr bwMode="auto">
                            <a:xfrm>
                              <a:off x="206"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46" name="Freeform 5146"/>
                          <wps:cNvSpPr>
                            <a:spLocks/>
                          </wps:cNvSpPr>
                          <wps:spPr bwMode="auto">
                            <a:xfrm>
                              <a:off x="185"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47" name="Freeform 5147"/>
                          <wps:cNvSpPr>
                            <a:spLocks/>
                          </wps:cNvSpPr>
                          <wps:spPr bwMode="auto">
                            <a:xfrm>
                              <a:off x="185"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48" name="Rectangle 5148"/>
                          <wps:cNvSpPr>
                            <a:spLocks noChangeArrowheads="1"/>
                          </wps:cNvSpPr>
                          <wps:spPr bwMode="auto">
                            <a:xfrm>
                              <a:off x="181"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49" name="Rectangle 5149"/>
                          <wps:cNvSpPr>
                            <a:spLocks noChangeArrowheads="1"/>
                          </wps:cNvSpPr>
                          <wps:spPr bwMode="auto">
                            <a:xfrm>
                              <a:off x="181"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50" name="Rectangle 5150"/>
                          <wps:cNvSpPr>
                            <a:spLocks noChangeArrowheads="1"/>
                          </wps:cNvSpPr>
                          <wps:spPr bwMode="auto">
                            <a:xfrm>
                              <a:off x="183" y="690"/>
                              <a:ext cx="19"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51" name="Rectangle 5151"/>
                          <wps:cNvSpPr>
                            <a:spLocks noChangeArrowheads="1"/>
                          </wps:cNvSpPr>
                          <wps:spPr bwMode="auto">
                            <a:xfrm>
                              <a:off x="183" y="690"/>
                              <a:ext cx="19"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grpSp>
                        <wpg:cNvPr id="5152" name="Group 5152"/>
                        <wpg:cNvGrpSpPr>
                          <a:grpSpLocks/>
                        </wpg:cNvGrpSpPr>
                        <wpg:grpSpPr bwMode="auto">
                          <a:xfrm>
                            <a:off x="37" y="685"/>
                            <a:ext cx="119" cy="35"/>
                            <a:chOff x="37" y="685"/>
                            <a:chExt cx="119" cy="35"/>
                          </a:xfrm>
                        </wpg:grpSpPr>
                        <wps:wsp>
                          <wps:cNvPr id="5153" name="Freeform 5153"/>
                          <wps:cNvSpPr>
                            <a:spLocks/>
                          </wps:cNvSpPr>
                          <wps:spPr bwMode="auto">
                            <a:xfrm>
                              <a:off x="135"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54" name="Freeform 5154"/>
                          <wps:cNvSpPr>
                            <a:spLocks/>
                          </wps:cNvSpPr>
                          <wps:spPr bwMode="auto">
                            <a:xfrm>
                              <a:off x="135"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55" name="Rectangle 5155"/>
                          <wps:cNvSpPr>
                            <a:spLocks noChangeArrowheads="1"/>
                          </wps:cNvSpPr>
                          <wps:spPr bwMode="auto">
                            <a:xfrm>
                              <a:off x="132"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56" name="Rectangle 5156"/>
                          <wps:cNvSpPr>
                            <a:spLocks noChangeArrowheads="1"/>
                          </wps:cNvSpPr>
                          <wps:spPr bwMode="auto">
                            <a:xfrm>
                              <a:off x="132"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57" name="Rectangle 5157"/>
                          <wps:cNvSpPr>
                            <a:spLocks noChangeArrowheads="1"/>
                          </wps:cNvSpPr>
                          <wps:spPr bwMode="auto">
                            <a:xfrm>
                              <a:off x="134" y="690"/>
                              <a:ext cx="19"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58" name="Rectangle 5158"/>
                          <wps:cNvSpPr>
                            <a:spLocks noChangeArrowheads="1"/>
                          </wps:cNvSpPr>
                          <wps:spPr bwMode="auto">
                            <a:xfrm>
                              <a:off x="134" y="690"/>
                              <a:ext cx="19"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59" name="Freeform 5159"/>
                          <wps:cNvSpPr>
                            <a:spLocks/>
                          </wps:cNvSpPr>
                          <wps:spPr bwMode="auto">
                            <a:xfrm>
                              <a:off x="112"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60" name="Freeform 5160"/>
                          <wps:cNvSpPr>
                            <a:spLocks/>
                          </wps:cNvSpPr>
                          <wps:spPr bwMode="auto">
                            <a:xfrm>
                              <a:off x="112" y="685"/>
                              <a:ext cx="17" cy="4"/>
                            </a:xfrm>
                            <a:custGeom>
                              <a:avLst/>
                              <a:gdLst>
                                <a:gd name="T0" fmla="*/ 7 w 17"/>
                                <a:gd name="T1" fmla="*/ 0 h 4"/>
                                <a:gd name="T2" fmla="*/ 10 w 17"/>
                                <a:gd name="T3" fmla="*/ 0 h 4"/>
                                <a:gd name="T4" fmla="*/ 17 w 17"/>
                                <a:gd name="T5" fmla="*/ 4 h 4"/>
                                <a:gd name="T6" fmla="*/ 0 w 17"/>
                                <a:gd name="T7" fmla="*/ 4 h 4"/>
                                <a:gd name="T8" fmla="*/ 7 w 17"/>
                                <a:gd name="T9" fmla="*/ 0 h 4"/>
                              </a:gdLst>
                              <a:ahLst/>
                              <a:cxnLst>
                                <a:cxn ang="0">
                                  <a:pos x="T0" y="T1"/>
                                </a:cxn>
                                <a:cxn ang="0">
                                  <a:pos x="T2" y="T3"/>
                                </a:cxn>
                                <a:cxn ang="0">
                                  <a:pos x="T4" y="T5"/>
                                </a:cxn>
                                <a:cxn ang="0">
                                  <a:pos x="T6" y="T7"/>
                                </a:cxn>
                                <a:cxn ang="0">
                                  <a:pos x="T8" y="T9"/>
                                </a:cxn>
                              </a:cxnLst>
                              <a:rect l="0" t="0" r="r" b="b"/>
                              <a:pathLst>
                                <a:path w="17" h="4">
                                  <a:moveTo>
                                    <a:pt x="7" y="0"/>
                                  </a:moveTo>
                                  <a:lnTo>
                                    <a:pt x="10" y="0"/>
                                  </a:lnTo>
                                  <a:lnTo>
                                    <a:pt x="17" y="4"/>
                                  </a:lnTo>
                                  <a:lnTo>
                                    <a:pt x="0" y="4"/>
                                  </a:lnTo>
                                  <a:lnTo>
                                    <a:pt x="7"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61" name="Rectangle 5161"/>
                          <wps:cNvSpPr>
                            <a:spLocks noChangeArrowheads="1"/>
                          </wps:cNvSpPr>
                          <wps:spPr bwMode="auto">
                            <a:xfrm>
                              <a:off x="108"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62" name="Rectangle 5162"/>
                          <wps:cNvSpPr>
                            <a:spLocks noChangeArrowheads="1"/>
                          </wps:cNvSpPr>
                          <wps:spPr bwMode="auto">
                            <a:xfrm>
                              <a:off x="108"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63" name="Rectangle 5163"/>
                          <wps:cNvSpPr>
                            <a:spLocks noChangeArrowheads="1"/>
                          </wps:cNvSpPr>
                          <wps:spPr bwMode="auto">
                            <a:xfrm>
                              <a:off x="110"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64" name="Rectangle 5164"/>
                          <wps:cNvSpPr>
                            <a:spLocks noChangeArrowheads="1"/>
                          </wps:cNvSpPr>
                          <wps:spPr bwMode="auto">
                            <a:xfrm>
                              <a:off x="110"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65" name="Freeform 5165"/>
                          <wps:cNvSpPr>
                            <a:spLocks/>
                          </wps:cNvSpPr>
                          <wps:spPr bwMode="auto">
                            <a:xfrm>
                              <a:off x="88" y="685"/>
                              <a:ext cx="18" cy="4"/>
                            </a:xfrm>
                            <a:custGeom>
                              <a:avLst/>
                              <a:gdLst>
                                <a:gd name="T0" fmla="*/ 7 w 18"/>
                                <a:gd name="T1" fmla="*/ 0 h 4"/>
                                <a:gd name="T2" fmla="*/ 10 w 18"/>
                                <a:gd name="T3" fmla="*/ 0 h 4"/>
                                <a:gd name="T4" fmla="*/ 18 w 18"/>
                                <a:gd name="T5" fmla="*/ 4 h 4"/>
                                <a:gd name="T6" fmla="*/ 0 w 18"/>
                                <a:gd name="T7" fmla="*/ 4 h 4"/>
                                <a:gd name="T8" fmla="*/ 7 w 18"/>
                                <a:gd name="T9" fmla="*/ 0 h 4"/>
                              </a:gdLst>
                              <a:ahLst/>
                              <a:cxnLst>
                                <a:cxn ang="0">
                                  <a:pos x="T0" y="T1"/>
                                </a:cxn>
                                <a:cxn ang="0">
                                  <a:pos x="T2" y="T3"/>
                                </a:cxn>
                                <a:cxn ang="0">
                                  <a:pos x="T4" y="T5"/>
                                </a:cxn>
                                <a:cxn ang="0">
                                  <a:pos x="T6" y="T7"/>
                                </a:cxn>
                                <a:cxn ang="0">
                                  <a:pos x="T8" y="T9"/>
                                </a:cxn>
                              </a:cxnLst>
                              <a:rect l="0" t="0" r="r" b="b"/>
                              <a:pathLst>
                                <a:path w="18" h="4">
                                  <a:moveTo>
                                    <a:pt x="7" y="0"/>
                                  </a:moveTo>
                                  <a:lnTo>
                                    <a:pt x="10" y="0"/>
                                  </a:lnTo>
                                  <a:lnTo>
                                    <a:pt x="18" y="4"/>
                                  </a:lnTo>
                                  <a:lnTo>
                                    <a:pt x="0" y="4"/>
                                  </a:lnTo>
                                  <a:lnTo>
                                    <a:pt x="7"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66" name="Freeform 5166"/>
                          <wps:cNvSpPr>
                            <a:spLocks/>
                          </wps:cNvSpPr>
                          <wps:spPr bwMode="auto">
                            <a:xfrm>
                              <a:off x="88" y="685"/>
                              <a:ext cx="18" cy="4"/>
                            </a:xfrm>
                            <a:custGeom>
                              <a:avLst/>
                              <a:gdLst>
                                <a:gd name="T0" fmla="*/ 7 w 18"/>
                                <a:gd name="T1" fmla="*/ 0 h 4"/>
                                <a:gd name="T2" fmla="*/ 10 w 18"/>
                                <a:gd name="T3" fmla="*/ 0 h 4"/>
                                <a:gd name="T4" fmla="*/ 18 w 18"/>
                                <a:gd name="T5" fmla="*/ 4 h 4"/>
                                <a:gd name="T6" fmla="*/ 0 w 18"/>
                                <a:gd name="T7" fmla="*/ 4 h 4"/>
                                <a:gd name="T8" fmla="*/ 7 w 18"/>
                                <a:gd name="T9" fmla="*/ 0 h 4"/>
                              </a:gdLst>
                              <a:ahLst/>
                              <a:cxnLst>
                                <a:cxn ang="0">
                                  <a:pos x="T0" y="T1"/>
                                </a:cxn>
                                <a:cxn ang="0">
                                  <a:pos x="T2" y="T3"/>
                                </a:cxn>
                                <a:cxn ang="0">
                                  <a:pos x="T4" y="T5"/>
                                </a:cxn>
                                <a:cxn ang="0">
                                  <a:pos x="T6" y="T7"/>
                                </a:cxn>
                                <a:cxn ang="0">
                                  <a:pos x="T8" y="T9"/>
                                </a:cxn>
                              </a:cxnLst>
                              <a:rect l="0" t="0" r="r" b="b"/>
                              <a:pathLst>
                                <a:path w="18" h="4">
                                  <a:moveTo>
                                    <a:pt x="7" y="0"/>
                                  </a:moveTo>
                                  <a:lnTo>
                                    <a:pt x="10" y="0"/>
                                  </a:lnTo>
                                  <a:lnTo>
                                    <a:pt x="18" y="4"/>
                                  </a:lnTo>
                                  <a:lnTo>
                                    <a:pt x="0" y="4"/>
                                  </a:lnTo>
                                  <a:lnTo>
                                    <a:pt x="7"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67" name="Rectangle 5167"/>
                          <wps:cNvSpPr>
                            <a:spLocks noChangeArrowheads="1"/>
                          </wps:cNvSpPr>
                          <wps:spPr bwMode="auto">
                            <a:xfrm>
                              <a:off x="84" y="687"/>
                              <a:ext cx="25"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68" name="Rectangle 5168"/>
                          <wps:cNvSpPr>
                            <a:spLocks noChangeArrowheads="1"/>
                          </wps:cNvSpPr>
                          <wps:spPr bwMode="auto">
                            <a:xfrm>
                              <a:off x="84" y="687"/>
                              <a:ext cx="25"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69" name="Rectangle 5169"/>
                          <wps:cNvSpPr>
                            <a:spLocks noChangeArrowheads="1"/>
                          </wps:cNvSpPr>
                          <wps:spPr bwMode="auto">
                            <a:xfrm>
                              <a:off x="86"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70" name="Rectangle 5170"/>
                          <wps:cNvSpPr>
                            <a:spLocks noChangeArrowheads="1"/>
                          </wps:cNvSpPr>
                          <wps:spPr bwMode="auto">
                            <a:xfrm>
                              <a:off x="86"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71" name="Freeform 5171"/>
                          <wps:cNvSpPr>
                            <a:spLocks/>
                          </wps:cNvSpPr>
                          <wps:spPr bwMode="auto">
                            <a:xfrm>
                              <a:off x="64" y="685"/>
                              <a:ext cx="18" cy="4"/>
                            </a:xfrm>
                            <a:custGeom>
                              <a:avLst/>
                              <a:gdLst>
                                <a:gd name="T0" fmla="*/ 8 w 18"/>
                                <a:gd name="T1" fmla="*/ 0 h 4"/>
                                <a:gd name="T2" fmla="*/ 10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0" y="0"/>
                                  </a:lnTo>
                                  <a:lnTo>
                                    <a:pt x="18" y="4"/>
                                  </a:lnTo>
                                  <a:lnTo>
                                    <a:pt x="0" y="4"/>
                                  </a:lnTo>
                                  <a:lnTo>
                                    <a:pt x="8"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72" name="Freeform 5172"/>
                          <wps:cNvSpPr>
                            <a:spLocks/>
                          </wps:cNvSpPr>
                          <wps:spPr bwMode="auto">
                            <a:xfrm>
                              <a:off x="64" y="685"/>
                              <a:ext cx="18" cy="4"/>
                            </a:xfrm>
                            <a:custGeom>
                              <a:avLst/>
                              <a:gdLst>
                                <a:gd name="T0" fmla="*/ 8 w 18"/>
                                <a:gd name="T1" fmla="*/ 0 h 4"/>
                                <a:gd name="T2" fmla="*/ 10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0" y="0"/>
                                  </a:lnTo>
                                  <a:lnTo>
                                    <a:pt x="18" y="4"/>
                                  </a:lnTo>
                                  <a:lnTo>
                                    <a:pt x="0" y="4"/>
                                  </a:lnTo>
                                  <a:lnTo>
                                    <a:pt x="8"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73" name="Rectangle 5173"/>
                          <wps:cNvSpPr>
                            <a:spLocks noChangeArrowheads="1"/>
                          </wps:cNvSpPr>
                          <wps:spPr bwMode="auto">
                            <a:xfrm>
                              <a:off x="61"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74" name="Rectangle 5174"/>
                          <wps:cNvSpPr>
                            <a:spLocks noChangeArrowheads="1"/>
                          </wps:cNvSpPr>
                          <wps:spPr bwMode="auto">
                            <a:xfrm>
                              <a:off x="61"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75" name="Rectangle 5175"/>
                          <wps:cNvSpPr>
                            <a:spLocks noChangeArrowheads="1"/>
                          </wps:cNvSpPr>
                          <wps:spPr bwMode="auto">
                            <a:xfrm>
                              <a:off x="62" y="690"/>
                              <a:ext cx="20"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76" name="Rectangle 5176"/>
                          <wps:cNvSpPr>
                            <a:spLocks noChangeArrowheads="1"/>
                          </wps:cNvSpPr>
                          <wps:spPr bwMode="auto">
                            <a:xfrm>
                              <a:off x="62" y="690"/>
                              <a:ext cx="20"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77" name="Freeform 5177"/>
                          <wps:cNvSpPr>
                            <a:spLocks/>
                          </wps:cNvSpPr>
                          <wps:spPr bwMode="auto">
                            <a:xfrm>
                              <a:off x="40"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78" name="Freeform 5178"/>
                          <wps:cNvSpPr>
                            <a:spLocks/>
                          </wps:cNvSpPr>
                          <wps:spPr bwMode="auto">
                            <a:xfrm>
                              <a:off x="40" y="685"/>
                              <a:ext cx="18" cy="4"/>
                            </a:xfrm>
                            <a:custGeom>
                              <a:avLst/>
                              <a:gdLst>
                                <a:gd name="T0" fmla="*/ 8 w 18"/>
                                <a:gd name="T1" fmla="*/ 0 h 4"/>
                                <a:gd name="T2" fmla="*/ 11 w 18"/>
                                <a:gd name="T3" fmla="*/ 0 h 4"/>
                                <a:gd name="T4" fmla="*/ 18 w 18"/>
                                <a:gd name="T5" fmla="*/ 4 h 4"/>
                                <a:gd name="T6" fmla="*/ 0 w 18"/>
                                <a:gd name="T7" fmla="*/ 4 h 4"/>
                                <a:gd name="T8" fmla="*/ 8 w 18"/>
                                <a:gd name="T9" fmla="*/ 0 h 4"/>
                              </a:gdLst>
                              <a:ahLst/>
                              <a:cxnLst>
                                <a:cxn ang="0">
                                  <a:pos x="T0" y="T1"/>
                                </a:cxn>
                                <a:cxn ang="0">
                                  <a:pos x="T2" y="T3"/>
                                </a:cxn>
                                <a:cxn ang="0">
                                  <a:pos x="T4" y="T5"/>
                                </a:cxn>
                                <a:cxn ang="0">
                                  <a:pos x="T6" y="T7"/>
                                </a:cxn>
                                <a:cxn ang="0">
                                  <a:pos x="T8" y="T9"/>
                                </a:cxn>
                              </a:cxnLst>
                              <a:rect l="0" t="0" r="r" b="b"/>
                              <a:pathLst>
                                <a:path w="18" h="4">
                                  <a:moveTo>
                                    <a:pt x="8" y="0"/>
                                  </a:moveTo>
                                  <a:lnTo>
                                    <a:pt x="11" y="0"/>
                                  </a:lnTo>
                                  <a:lnTo>
                                    <a:pt x="18" y="4"/>
                                  </a:lnTo>
                                  <a:lnTo>
                                    <a:pt x="0" y="4"/>
                                  </a:lnTo>
                                  <a:lnTo>
                                    <a:pt x="8" y="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79" name="Rectangle 5179"/>
                          <wps:cNvSpPr>
                            <a:spLocks noChangeArrowheads="1"/>
                          </wps:cNvSpPr>
                          <wps:spPr bwMode="auto">
                            <a:xfrm>
                              <a:off x="37" y="687"/>
                              <a:ext cx="24" cy="33"/>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80" name="Rectangle 5180"/>
                          <wps:cNvSpPr>
                            <a:spLocks noChangeArrowheads="1"/>
                          </wps:cNvSpPr>
                          <wps:spPr bwMode="auto">
                            <a:xfrm>
                              <a:off x="37" y="687"/>
                              <a:ext cx="24" cy="33"/>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81" name="Rectangle 5181"/>
                          <wps:cNvSpPr>
                            <a:spLocks noChangeArrowheads="1"/>
                          </wps:cNvSpPr>
                          <wps:spPr bwMode="auto">
                            <a:xfrm>
                              <a:off x="39" y="690"/>
                              <a:ext cx="19" cy="28"/>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82" name="Rectangle 5182"/>
                          <wps:cNvSpPr>
                            <a:spLocks noChangeArrowheads="1"/>
                          </wps:cNvSpPr>
                          <wps:spPr bwMode="auto">
                            <a:xfrm>
                              <a:off x="39" y="690"/>
                              <a:ext cx="19" cy="28"/>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5183" name="Freeform 5183"/>
                        <wps:cNvSpPr>
                          <a:spLocks/>
                        </wps:cNvSpPr>
                        <wps:spPr bwMode="auto">
                          <a:xfrm>
                            <a:off x="265" y="521"/>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84" name="Freeform 5184"/>
                        <wps:cNvSpPr>
                          <a:spLocks/>
                        </wps:cNvSpPr>
                        <wps:spPr bwMode="auto">
                          <a:xfrm>
                            <a:off x="265" y="521"/>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85" name="Rectangle 5185"/>
                        <wps:cNvSpPr>
                          <a:spLocks noChangeArrowheads="1"/>
                        </wps:cNvSpPr>
                        <wps:spPr bwMode="auto">
                          <a:xfrm>
                            <a:off x="267" y="518"/>
                            <a:ext cx="33" cy="24"/>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86" name="Rectangle 5186"/>
                        <wps:cNvSpPr>
                          <a:spLocks noChangeArrowheads="1"/>
                        </wps:cNvSpPr>
                        <wps:spPr bwMode="auto">
                          <a:xfrm>
                            <a:off x="267" y="518"/>
                            <a:ext cx="33" cy="2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87" name="Rectangle 5187"/>
                        <wps:cNvSpPr>
                          <a:spLocks noChangeArrowheads="1"/>
                        </wps:cNvSpPr>
                        <wps:spPr bwMode="auto">
                          <a:xfrm>
                            <a:off x="270" y="521"/>
                            <a:ext cx="27" cy="19"/>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88" name="Rectangle 5188"/>
                        <wps:cNvSpPr>
                          <a:spLocks noChangeArrowheads="1"/>
                        </wps:cNvSpPr>
                        <wps:spPr bwMode="auto">
                          <a:xfrm>
                            <a:off x="270" y="521"/>
                            <a:ext cx="27" cy="1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89" name="Freeform 5189"/>
                        <wps:cNvSpPr>
                          <a:spLocks/>
                        </wps:cNvSpPr>
                        <wps:spPr bwMode="auto">
                          <a:xfrm>
                            <a:off x="265" y="545"/>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90" name="Freeform 5190"/>
                        <wps:cNvSpPr>
                          <a:spLocks/>
                        </wps:cNvSpPr>
                        <wps:spPr bwMode="auto">
                          <a:xfrm>
                            <a:off x="265" y="545"/>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91" name="Rectangle 5191"/>
                        <wps:cNvSpPr>
                          <a:spLocks noChangeArrowheads="1"/>
                        </wps:cNvSpPr>
                        <wps:spPr bwMode="auto">
                          <a:xfrm>
                            <a:off x="267" y="541"/>
                            <a:ext cx="33" cy="25"/>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92" name="Rectangle 5192"/>
                        <wps:cNvSpPr>
                          <a:spLocks noChangeArrowheads="1"/>
                        </wps:cNvSpPr>
                        <wps:spPr bwMode="auto">
                          <a:xfrm>
                            <a:off x="267" y="541"/>
                            <a:ext cx="33" cy="2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93" name="Rectangle 5193"/>
                        <wps:cNvSpPr>
                          <a:spLocks noChangeArrowheads="1"/>
                        </wps:cNvSpPr>
                        <wps:spPr bwMode="auto">
                          <a:xfrm>
                            <a:off x="270" y="544"/>
                            <a:ext cx="27" cy="20"/>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94" name="Rectangle 5194"/>
                        <wps:cNvSpPr>
                          <a:spLocks noChangeArrowheads="1"/>
                        </wps:cNvSpPr>
                        <wps:spPr bwMode="auto">
                          <a:xfrm>
                            <a:off x="270" y="544"/>
                            <a:ext cx="27" cy="2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95" name="Freeform 5195"/>
                        <wps:cNvSpPr>
                          <a:spLocks/>
                        </wps:cNvSpPr>
                        <wps:spPr bwMode="auto">
                          <a:xfrm>
                            <a:off x="265" y="568"/>
                            <a:ext cx="4" cy="18"/>
                          </a:xfrm>
                          <a:custGeom>
                            <a:avLst/>
                            <a:gdLst>
                              <a:gd name="T0" fmla="*/ 0 w 4"/>
                              <a:gd name="T1" fmla="*/ 10 h 18"/>
                              <a:gd name="T2" fmla="*/ 0 w 4"/>
                              <a:gd name="T3" fmla="*/ 7 h 18"/>
                              <a:gd name="T4" fmla="*/ 4 w 4"/>
                              <a:gd name="T5" fmla="*/ 0 h 18"/>
                              <a:gd name="T6" fmla="*/ 4 w 4"/>
                              <a:gd name="T7" fmla="*/ 18 h 18"/>
                              <a:gd name="T8" fmla="*/ 0 w 4"/>
                              <a:gd name="T9" fmla="*/ 10 h 18"/>
                            </a:gdLst>
                            <a:ahLst/>
                            <a:cxnLst>
                              <a:cxn ang="0">
                                <a:pos x="T0" y="T1"/>
                              </a:cxn>
                              <a:cxn ang="0">
                                <a:pos x="T2" y="T3"/>
                              </a:cxn>
                              <a:cxn ang="0">
                                <a:pos x="T4" y="T5"/>
                              </a:cxn>
                              <a:cxn ang="0">
                                <a:pos x="T6" y="T7"/>
                              </a:cxn>
                              <a:cxn ang="0">
                                <a:pos x="T8" y="T9"/>
                              </a:cxn>
                            </a:cxnLst>
                            <a:rect l="0" t="0" r="r" b="b"/>
                            <a:pathLst>
                              <a:path w="4" h="18">
                                <a:moveTo>
                                  <a:pt x="0" y="10"/>
                                </a:moveTo>
                                <a:lnTo>
                                  <a:pt x="0" y="7"/>
                                </a:lnTo>
                                <a:lnTo>
                                  <a:pt x="4" y="0"/>
                                </a:lnTo>
                                <a:lnTo>
                                  <a:pt x="4" y="18"/>
                                </a:lnTo>
                                <a:lnTo>
                                  <a:pt x="0" y="1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196" name="Freeform 5196"/>
                        <wps:cNvSpPr>
                          <a:spLocks/>
                        </wps:cNvSpPr>
                        <wps:spPr bwMode="auto">
                          <a:xfrm>
                            <a:off x="265" y="568"/>
                            <a:ext cx="4" cy="18"/>
                          </a:xfrm>
                          <a:custGeom>
                            <a:avLst/>
                            <a:gdLst>
                              <a:gd name="T0" fmla="*/ 0 w 4"/>
                              <a:gd name="T1" fmla="*/ 10 h 18"/>
                              <a:gd name="T2" fmla="*/ 0 w 4"/>
                              <a:gd name="T3" fmla="*/ 7 h 18"/>
                              <a:gd name="T4" fmla="*/ 4 w 4"/>
                              <a:gd name="T5" fmla="*/ 0 h 18"/>
                              <a:gd name="T6" fmla="*/ 4 w 4"/>
                              <a:gd name="T7" fmla="*/ 18 h 18"/>
                              <a:gd name="T8" fmla="*/ 0 w 4"/>
                              <a:gd name="T9" fmla="*/ 10 h 18"/>
                            </a:gdLst>
                            <a:ahLst/>
                            <a:cxnLst>
                              <a:cxn ang="0">
                                <a:pos x="T0" y="T1"/>
                              </a:cxn>
                              <a:cxn ang="0">
                                <a:pos x="T2" y="T3"/>
                              </a:cxn>
                              <a:cxn ang="0">
                                <a:pos x="T4" y="T5"/>
                              </a:cxn>
                              <a:cxn ang="0">
                                <a:pos x="T6" y="T7"/>
                              </a:cxn>
                              <a:cxn ang="0">
                                <a:pos x="T8" y="T9"/>
                              </a:cxn>
                            </a:cxnLst>
                            <a:rect l="0" t="0" r="r" b="b"/>
                            <a:pathLst>
                              <a:path w="4" h="18">
                                <a:moveTo>
                                  <a:pt x="0" y="10"/>
                                </a:moveTo>
                                <a:lnTo>
                                  <a:pt x="0" y="7"/>
                                </a:lnTo>
                                <a:lnTo>
                                  <a:pt x="4" y="0"/>
                                </a:lnTo>
                                <a:lnTo>
                                  <a:pt x="4" y="18"/>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97" name="Rectangle 5197"/>
                        <wps:cNvSpPr>
                          <a:spLocks noChangeArrowheads="1"/>
                        </wps:cNvSpPr>
                        <wps:spPr bwMode="auto">
                          <a:xfrm>
                            <a:off x="267" y="565"/>
                            <a:ext cx="33" cy="25"/>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198" name="Rectangle 5198"/>
                        <wps:cNvSpPr>
                          <a:spLocks noChangeArrowheads="1"/>
                        </wps:cNvSpPr>
                        <wps:spPr bwMode="auto">
                          <a:xfrm>
                            <a:off x="267" y="565"/>
                            <a:ext cx="33" cy="2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199" name="Rectangle 5199"/>
                        <wps:cNvSpPr>
                          <a:spLocks noChangeArrowheads="1"/>
                        </wps:cNvSpPr>
                        <wps:spPr bwMode="auto">
                          <a:xfrm>
                            <a:off x="270" y="568"/>
                            <a:ext cx="27" cy="20"/>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00" name="Rectangle 5200"/>
                        <wps:cNvSpPr>
                          <a:spLocks noChangeArrowheads="1"/>
                        </wps:cNvSpPr>
                        <wps:spPr bwMode="auto">
                          <a:xfrm>
                            <a:off x="270" y="568"/>
                            <a:ext cx="27" cy="2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01" name="Freeform 5201"/>
                        <wps:cNvSpPr>
                          <a:spLocks/>
                        </wps:cNvSpPr>
                        <wps:spPr bwMode="auto">
                          <a:xfrm>
                            <a:off x="265" y="592"/>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02" name="Freeform 5202"/>
                        <wps:cNvSpPr>
                          <a:spLocks/>
                        </wps:cNvSpPr>
                        <wps:spPr bwMode="auto">
                          <a:xfrm>
                            <a:off x="265" y="592"/>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03" name="Rectangle 5203"/>
                        <wps:cNvSpPr>
                          <a:spLocks noChangeArrowheads="1"/>
                        </wps:cNvSpPr>
                        <wps:spPr bwMode="auto">
                          <a:xfrm>
                            <a:off x="267" y="589"/>
                            <a:ext cx="33" cy="24"/>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04" name="Rectangle 5204"/>
                        <wps:cNvSpPr>
                          <a:spLocks noChangeArrowheads="1"/>
                        </wps:cNvSpPr>
                        <wps:spPr bwMode="auto">
                          <a:xfrm>
                            <a:off x="267" y="589"/>
                            <a:ext cx="33" cy="2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05" name="Rectangle 5205"/>
                        <wps:cNvSpPr>
                          <a:spLocks noChangeArrowheads="1"/>
                        </wps:cNvSpPr>
                        <wps:spPr bwMode="auto">
                          <a:xfrm>
                            <a:off x="270" y="592"/>
                            <a:ext cx="27" cy="19"/>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06" name="Rectangle 5206"/>
                        <wps:cNvSpPr>
                          <a:spLocks noChangeArrowheads="1"/>
                        </wps:cNvSpPr>
                        <wps:spPr bwMode="auto">
                          <a:xfrm>
                            <a:off x="270" y="592"/>
                            <a:ext cx="27" cy="1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07" name="Freeform 5207"/>
                        <wps:cNvSpPr>
                          <a:spLocks/>
                        </wps:cNvSpPr>
                        <wps:spPr bwMode="auto">
                          <a:xfrm>
                            <a:off x="265" y="616"/>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08" name="Freeform 5208"/>
                        <wps:cNvSpPr>
                          <a:spLocks/>
                        </wps:cNvSpPr>
                        <wps:spPr bwMode="auto">
                          <a:xfrm>
                            <a:off x="265" y="616"/>
                            <a:ext cx="4" cy="17"/>
                          </a:xfrm>
                          <a:custGeom>
                            <a:avLst/>
                            <a:gdLst>
                              <a:gd name="T0" fmla="*/ 0 w 4"/>
                              <a:gd name="T1" fmla="*/ 10 h 17"/>
                              <a:gd name="T2" fmla="*/ 0 w 4"/>
                              <a:gd name="T3" fmla="*/ 7 h 17"/>
                              <a:gd name="T4" fmla="*/ 4 w 4"/>
                              <a:gd name="T5" fmla="*/ 0 h 17"/>
                              <a:gd name="T6" fmla="*/ 4 w 4"/>
                              <a:gd name="T7" fmla="*/ 17 h 17"/>
                              <a:gd name="T8" fmla="*/ 0 w 4"/>
                              <a:gd name="T9" fmla="*/ 10 h 17"/>
                            </a:gdLst>
                            <a:ahLst/>
                            <a:cxnLst>
                              <a:cxn ang="0">
                                <a:pos x="T0" y="T1"/>
                              </a:cxn>
                              <a:cxn ang="0">
                                <a:pos x="T2" y="T3"/>
                              </a:cxn>
                              <a:cxn ang="0">
                                <a:pos x="T4" y="T5"/>
                              </a:cxn>
                              <a:cxn ang="0">
                                <a:pos x="T6" y="T7"/>
                              </a:cxn>
                              <a:cxn ang="0">
                                <a:pos x="T8" y="T9"/>
                              </a:cxn>
                            </a:cxnLst>
                            <a:rect l="0" t="0" r="r" b="b"/>
                            <a:pathLst>
                              <a:path w="4" h="17">
                                <a:moveTo>
                                  <a:pt x="0" y="10"/>
                                </a:moveTo>
                                <a:lnTo>
                                  <a:pt x="0" y="7"/>
                                </a:lnTo>
                                <a:lnTo>
                                  <a:pt x="4" y="0"/>
                                </a:lnTo>
                                <a:lnTo>
                                  <a:pt x="4" y="17"/>
                                </a:lnTo>
                                <a:lnTo>
                                  <a:pt x="0" y="10"/>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09" name="Rectangle 5209"/>
                        <wps:cNvSpPr>
                          <a:spLocks noChangeArrowheads="1"/>
                        </wps:cNvSpPr>
                        <wps:spPr bwMode="auto">
                          <a:xfrm>
                            <a:off x="267" y="613"/>
                            <a:ext cx="33" cy="24"/>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10" name="Rectangle 5210"/>
                        <wps:cNvSpPr>
                          <a:spLocks noChangeArrowheads="1"/>
                        </wps:cNvSpPr>
                        <wps:spPr bwMode="auto">
                          <a:xfrm>
                            <a:off x="267" y="613"/>
                            <a:ext cx="33" cy="24"/>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11" name="Rectangle 5211"/>
                        <wps:cNvSpPr>
                          <a:spLocks noChangeArrowheads="1"/>
                        </wps:cNvSpPr>
                        <wps:spPr bwMode="auto">
                          <a:xfrm>
                            <a:off x="270" y="616"/>
                            <a:ext cx="27" cy="19"/>
                          </a:xfrm>
                          <a:prstGeom prst="rect">
                            <a:avLst/>
                          </a:prstGeom>
                          <a:solidFill>
                            <a:srgbClr val="E0E0E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12" name="Rectangle 5212"/>
                        <wps:cNvSpPr>
                          <a:spLocks noChangeArrowheads="1"/>
                        </wps:cNvSpPr>
                        <wps:spPr bwMode="auto">
                          <a:xfrm>
                            <a:off x="270" y="616"/>
                            <a:ext cx="27" cy="19"/>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13" name="Freeform 5213"/>
                        <wps:cNvSpPr>
                          <a:spLocks/>
                        </wps:cNvSpPr>
                        <wps:spPr bwMode="auto">
                          <a:xfrm>
                            <a:off x="5" y="393"/>
                            <a:ext cx="124" cy="120"/>
                          </a:xfrm>
                          <a:custGeom>
                            <a:avLst/>
                            <a:gdLst>
                              <a:gd name="T0" fmla="*/ 0 w 124"/>
                              <a:gd name="T1" fmla="*/ 0 h 120"/>
                              <a:gd name="T2" fmla="*/ 124 w 124"/>
                              <a:gd name="T3" fmla="*/ 0 h 120"/>
                              <a:gd name="T4" fmla="*/ 124 w 124"/>
                              <a:gd name="T5" fmla="*/ 120 h 120"/>
                              <a:gd name="T6" fmla="*/ 0 w 124"/>
                              <a:gd name="T7" fmla="*/ 120 h 120"/>
                              <a:gd name="T8" fmla="*/ 0 w 124"/>
                              <a:gd name="T9" fmla="*/ 112 h 120"/>
                              <a:gd name="T10" fmla="*/ 116 w 124"/>
                              <a:gd name="T11" fmla="*/ 112 h 120"/>
                              <a:gd name="T12" fmla="*/ 116 w 124"/>
                              <a:gd name="T13" fmla="*/ 8 h 120"/>
                              <a:gd name="T14" fmla="*/ 0 w 124"/>
                              <a:gd name="T15" fmla="*/ 8 h 120"/>
                              <a:gd name="T16" fmla="*/ 0 w 124"/>
                              <a:gd name="T17" fmla="*/ 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4" h="120">
                                <a:moveTo>
                                  <a:pt x="0" y="0"/>
                                </a:moveTo>
                                <a:lnTo>
                                  <a:pt x="124" y="0"/>
                                </a:lnTo>
                                <a:lnTo>
                                  <a:pt x="124" y="120"/>
                                </a:lnTo>
                                <a:lnTo>
                                  <a:pt x="0" y="120"/>
                                </a:lnTo>
                                <a:lnTo>
                                  <a:pt x="0" y="112"/>
                                </a:lnTo>
                                <a:lnTo>
                                  <a:pt x="116" y="112"/>
                                </a:lnTo>
                                <a:lnTo>
                                  <a:pt x="116" y="8"/>
                                </a:lnTo>
                                <a:lnTo>
                                  <a:pt x="0" y="8"/>
                                </a:lnTo>
                                <a:lnTo>
                                  <a:pt x="0" y="0"/>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14" name="Rectangle 5214"/>
                        <wps:cNvSpPr>
                          <a:spLocks noChangeArrowheads="1"/>
                        </wps:cNvSpPr>
                        <wps:spPr bwMode="auto">
                          <a:xfrm>
                            <a:off x="119" y="412"/>
                            <a:ext cx="12" cy="81"/>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15" name="Freeform 5215"/>
                        <wps:cNvSpPr>
                          <a:spLocks/>
                        </wps:cNvSpPr>
                        <wps:spPr bwMode="auto">
                          <a:xfrm>
                            <a:off x="119" y="493"/>
                            <a:ext cx="12" cy="6"/>
                          </a:xfrm>
                          <a:custGeom>
                            <a:avLst/>
                            <a:gdLst>
                              <a:gd name="T0" fmla="*/ 0 w 12"/>
                              <a:gd name="T1" fmla="*/ 6 h 6"/>
                              <a:gd name="T2" fmla="*/ 0 w 12"/>
                              <a:gd name="T3" fmla="*/ 0 h 6"/>
                              <a:gd name="T4" fmla="*/ 12 w 12"/>
                              <a:gd name="T5" fmla="*/ 0 h 6"/>
                              <a:gd name="T6" fmla="*/ 12 w 12"/>
                              <a:gd name="T7" fmla="*/ 6 h 6"/>
                            </a:gdLst>
                            <a:ahLst/>
                            <a:cxnLst>
                              <a:cxn ang="0">
                                <a:pos x="T0" y="T1"/>
                              </a:cxn>
                              <a:cxn ang="0">
                                <a:pos x="T2" y="T3"/>
                              </a:cxn>
                              <a:cxn ang="0">
                                <a:pos x="T4" y="T5"/>
                              </a:cxn>
                              <a:cxn ang="0">
                                <a:pos x="T6" y="T7"/>
                              </a:cxn>
                            </a:cxnLst>
                            <a:rect l="0" t="0" r="r" b="b"/>
                            <a:pathLst>
                              <a:path w="12" h="6">
                                <a:moveTo>
                                  <a:pt x="0" y="6"/>
                                </a:moveTo>
                                <a:lnTo>
                                  <a:pt x="0" y="0"/>
                                </a:lnTo>
                                <a:lnTo>
                                  <a:pt x="12" y="0"/>
                                </a:lnTo>
                                <a:lnTo>
                                  <a:pt x="12" y="6"/>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16" name="Freeform 5216"/>
                        <wps:cNvSpPr>
                          <a:spLocks/>
                        </wps:cNvSpPr>
                        <wps:spPr bwMode="auto">
                          <a:xfrm>
                            <a:off x="119" y="405"/>
                            <a:ext cx="12" cy="7"/>
                          </a:xfrm>
                          <a:custGeom>
                            <a:avLst/>
                            <a:gdLst>
                              <a:gd name="T0" fmla="*/ 0 w 12"/>
                              <a:gd name="T1" fmla="*/ 0 h 7"/>
                              <a:gd name="T2" fmla="*/ 0 w 12"/>
                              <a:gd name="T3" fmla="*/ 7 h 7"/>
                              <a:gd name="T4" fmla="*/ 12 w 12"/>
                              <a:gd name="T5" fmla="*/ 7 h 7"/>
                              <a:gd name="T6" fmla="*/ 12 w 12"/>
                              <a:gd name="T7" fmla="*/ 0 h 7"/>
                            </a:gdLst>
                            <a:ahLst/>
                            <a:cxnLst>
                              <a:cxn ang="0">
                                <a:pos x="T0" y="T1"/>
                              </a:cxn>
                              <a:cxn ang="0">
                                <a:pos x="T2" y="T3"/>
                              </a:cxn>
                              <a:cxn ang="0">
                                <a:pos x="T4" y="T5"/>
                              </a:cxn>
                              <a:cxn ang="0">
                                <a:pos x="T6" y="T7"/>
                              </a:cxn>
                            </a:cxnLst>
                            <a:rect l="0" t="0" r="r" b="b"/>
                            <a:pathLst>
                              <a:path w="12" h="7">
                                <a:moveTo>
                                  <a:pt x="0" y="0"/>
                                </a:moveTo>
                                <a:lnTo>
                                  <a:pt x="0" y="7"/>
                                </a:lnTo>
                                <a:lnTo>
                                  <a:pt x="12" y="7"/>
                                </a:lnTo>
                                <a:lnTo>
                                  <a:pt x="12" y="0"/>
                                </a:lnTo>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5217" name="Group 5217"/>
                        <wpg:cNvGrpSpPr>
                          <a:grpSpLocks/>
                        </wpg:cNvGrpSpPr>
                        <wpg:grpSpPr bwMode="auto">
                          <a:xfrm>
                            <a:off x="21" y="21"/>
                            <a:ext cx="118" cy="93"/>
                            <a:chOff x="21" y="21"/>
                            <a:chExt cx="118" cy="93"/>
                          </a:xfrm>
                        </wpg:grpSpPr>
                        <wps:wsp>
                          <wps:cNvPr id="5218" name="Oval 5218"/>
                          <wps:cNvSpPr>
                            <a:spLocks noChangeArrowheads="1"/>
                          </wps:cNvSpPr>
                          <wps:spPr bwMode="auto">
                            <a:xfrm>
                              <a:off x="21" y="21"/>
                              <a:ext cx="118" cy="93"/>
                            </a:xfrm>
                            <a:prstGeom prst="ellipse">
                              <a:avLst/>
                            </a:prstGeom>
                            <a:solidFill>
                              <a:srgbClr val="FFFFFF"/>
                            </a:solidFill>
                            <a:ln w="0">
                              <a:solidFill>
                                <a:srgbClr val="000000"/>
                              </a:solidFill>
                              <a:prstDash val="solid"/>
                              <a:round/>
                              <a:headEnd/>
                              <a:tailEnd/>
                            </a:ln>
                          </wps:spPr>
                          <wps:bodyPr/>
                        </wps:wsp>
                        <wps:wsp>
                          <wps:cNvPr id="5219" name="Oval 5219"/>
                          <wps:cNvSpPr>
                            <a:spLocks noChangeArrowheads="1"/>
                          </wps:cNvSpPr>
                          <wps:spPr bwMode="auto">
                            <a:xfrm>
                              <a:off x="21" y="21"/>
                              <a:ext cx="118" cy="93"/>
                            </a:xfrm>
                            <a:prstGeom prst="ellipse">
                              <a:avLst/>
                            </a:pr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20" name="Freeform 5220"/>
                          <wps:cNvSpPr>
                            <a:spLocks/>
                          </wps:cNvSpPr>
                          <wps:spPr bwMode="auto">
                            <a:xfrm>
                              <a:off x="42" y="36"/>
                              <a:ext cx="83" cy="63"/>
                            </a:xfrm>
                            <a:custGeom>
                              <a:avLst/>
                              <a:gdLst>
                                <a:gd name="T0" fmla="*/ 0 w 89"/>
                                <a:gd name="T1" fmla="*/ 84 h 89"/>
                                <a:gd name="T2" fmla="*/ 83 w 89"/>
                                <a:gd name="T3" fmla="*/ 0 h 89"/>
                                <a:gd name="T4" fmla="*/ 89 w 89"/>
                                <a:gd name="T5" fmla="*/ 5 h 89"/>
                                <a:gd name="T6" fmla="*/ 5 w 89"/>
                                <a:gd name="T7" fmla="*/ 89 h 89"/>
                                <a:gd name="T8" fmla="*/ 0 w 89"/>
                                <a:gd name="T9" fmla="*/ 84 h 89"/>
                              </a:gdLst>
                              <a:ahLst/>
                              <a:cxnLst>
                                <a:cxn ang="0">
                                  <a:pos x="T0" y="T1"/>
                                </a:cxn>
                                <a:cxn ang="0">
                                  <a:pos x="T2" y="T3"/>
                                </a:cxn>
                                <a:cxn ang="0">
                                  <a:pos x="T4" y="T5"/>
                                </a:cxn>
                                <a:cxn ang="0">
                                  <a:pos x="T6" y="T7"/>
                                </a:cxn>
                                <a:cxn ang="0">
                                  <a:pos x="T8" y="T9"/>
                                </a:cxn>
                              </a:cxnLst>
                              <a:rect l="0" t="0" r="r" b="b"/>
                              <a:pathLst>
                                <a:path w="89" h="89">
                                  <a:moveTo>
                                    <a:pt x="0" y="84"/>
                                  </a:moveTo>
                                  <a:lnTo>
                                    <a:pt x="83" y="0"/>
                                  </a:lnTo>
                                  <a:lnTo>
                                    <a:pt x="89" y="5"/>
                                  </a:lnTo>
                                  <a:lnTo>
                                    <a:pt x="5" y="89"/>
                                  </a:lnTo>
                                  <a:lnTo>
                                    <a:pt x="0" y="84"/>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21" name="Freeform 5221"/>
                          <wps:cNvSpPr>
                            <a:spLocks/>
                          </wps:cNvSpPr>
                          <wps:spPr bwMode="auto">
                            <a:xfrm>
                              <a:off x="36" y="36"/>
                              <a:ext cx="89" cy="64"/>
                            </a:xfrm>
                            <a:custGeom>
                              <a:avLst/>
                              <a:gdLst>
                                <a:gd name="T0" fmla="*/ 0 w 89"/>
                                <a:gd name="T1" fmla="*/ 84 h 89"/>
                                <a:gd name="T2" fmla="*/ 83 w 89"/>
                                <a:gd name="T3" fmla="*/ 0 h 89"/>
                                <a:gd name="T4" fmla="*/ 89 w 89"/>
                                <a:gd name="T5" fmla="*/ 5 h 89"/>
                                <a:gd name="T6" fmla="*/ 5 w 89"/>
                                <a:gd name="T7" fmla="*/ 89 h 89"/>
                                <a:gd name="T8" fmla="*/ 0 w 89"/>
                                <a:gd name="T9" fmla="*/ 84 h 89"/>
                              </a:gdLst>
                              <a:ahLst/>
                              <a:cxnLst>
                                <a:cxn ang="0">
                                  <a:pos x="T0" y="T1"/>
                                </a:cxn>
                                <a:cxn ang="0">
                                  <a:pos x="T2" y="T3"/>
                                </a:cxn>
                                <a:cxn ang="0">
                                  <a:pos x="T4" y="T5"/>
                                </a:cxn>
                                <a:cxn ang="0">
                                  <a:pos x="T6" y="T7"/>
                                </a:cxn>
                                <a:cxn ang="0">
                                  <a:pos x="T8" y="T9"/>
                                </a:cxn>
                              </a:cxnLst>
                              <a:rect l="0" t="0" r="r" b="b"/>
                              <a:pathLst>
                                <a:path w="89" h="89">
                                  <a:moveTo>
                                    <a:pt x="0" y="84"/>
                                  </a:moveTo>
                                  <a:lnTo>
                                    <a:pt x="83" y="0"/>
                                  </a:lnTo>
                                  <a:lnTo>
                                    <a:pt x="89" y="5"/>
                                  </a:lnTo>
                                  <a:lnTo>
                                    <a:pt x="5" y="89"/>
                                  </a:lnTo>
                                  <a:lnTo>
                                    <a:pt x="0" y="84"/>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22" name="Freeform 5222"/>
                          <wps:cNvSpPr>
                            <a:spLocks/>
                          </wps:cNvSpPr>
                          <wps:spPr bwMode="auto">
                            <a:xfrm>
                              <a:off x="36" y="36"/>
                              <a:ext cx="91" cy="63"/>
                            </a:xfrm>
                            <a:custGeom>
                              <a:avLst/>
                              <a:gdLst>
                                <a:gd name="T0" fmla="*/ 5 w 89"/>
                                <a:gd name="T1" fmla="*/ 0 h 89"/>
                                <a:gd name="T2" fmla="*/ 89 w 89"/>
                                <a:gd name="T3" fmla="*/ 84 h 89"/>
                                <a:gd name="T4" fmla="*/ 83 w 89"/>
                                <a:gd name="T5" fmla="*/ 89 h 89"/>
                                <a:gd name="T6" fmla="*/ 0 w 89"/>
                                <a:gd name="T7" fmla="*/ 5 h 89"/>
                                <a:gd name="T8" fmla="*/ 5 w 89"/>
                                <a:gd name="T9" fmla="*/ 0 h 89"/>
                              </a:gdLst>
                              <a:ahLst/>
                              <a:cxnLst>
                                <a:cxn ang="0">
                                  <a:pos x="T0" y="T1"/>
                                </a:cxn>
                                <a:cxn ang="0">
                                  <a:pos x="T2" y="T3"/>
                                </a:cxn>
                                <a:cxn ang="0">
                                  <a:pos x="T4" y="T5"/>
                                </a:cxn>
                                <a:cxn ang="0">
                                  <a:pos x="T6" y="T7"/>
                                </a:cxn>
                                <a:cxn ang="0">
                                  <a:pos x="T8" y="T9"/>
                                </a:cxn>
                              </a:cxnLst>
                              <a:rect l="0" t="0" r="r" b="b"/>
                              <a:pathLst>
                                <a:path w="89" h="89">
                                  <a:moveTo>
                                    <a:pt x="5" y="0"/>
                                  </a:moveTo>
                                  <a:lnTo>
                                    <a:pt x="89" y="84"/>
                                  </a:lnTo>
                                  <a:lnTo>
                                    <a:pt x="83" y="89"/>
                                  </a:lnTo>
                                  <a:lnTo>
                                    <a:pt x="0" y="5"/>
                                  </a:lnTo>
                                  <a:lnTo>
                                    <a:pt x="5" y="0"/>
                                  </a:lnTo>
                                  <a:close/>
                                </a:path>
                              </a:pathLst>
                            </a:cu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23" name="Freeform 5223"/>
                          <wps:cNvSpPr>
                            <a:spLocks/>
                          </wps:cNvSpPr>
                          <wps:spPr bwMode="auto">
                            <a:xfrm>
                              <a:off x="36" y="36"/>
                              <a:ext cx="89" cy="64"/>
                            </a:xfrm>
                            <a:custGeom>
                              <a:avLst/>
                              <a:gdLst>
                                <a:gd name="T0" fmla="*/ 5 w 89"/>
                                <a:gd name="T1" fmla="*/ 0 h 89"/>
                                <a:gd name="T2" fmla="*/ 89 w 89"/>
                                <a:gd name="T3" fmla="*/ 84 h 89"/>
                                <a:gd name="T4" fmla="*/ 83 w 89"/>
                                <a:gd name="T5" fmla="*/ 89 h 89"/>
                                <a:gd name="T6" fmla="*/ 0 w 89"/>
                                <a:gd name="T7" fmla="*/ 5 h 89"/>
                                <a:gd name="T8" fmla="*/ 5 w 89"/>
                                <a:gd name="T9" fmla="*/ 0 h 89"/>
                              </a:gdLst>
                              <a:ahLst/>
                              <a:cxnLst>
                                <a:cxn ang="0">
                                  <a:pos x="T0" y="T1"/>
                                </a:cxn>
                                <a:cxn ang="0">
                                  <a:pos x="T2" y="T3"/>
                                </a:cxn>
                                <a:cxn ang="0">
                                  <a:pos x="T4" y="T5"/>
                                </a:cxn>
                                <a:cxn ang="0">
                                  <a:pos x="T6" y="T7"/>
                                </a:cxn>
                                <a:cxn ang="0">
                                  <a:pos x="T8" y="T9"/>
                                </a:cxn>
                              </a:cxnLst>
                              <a:rect l="0" t="0" r="r" b="b"/>
                              <a:pathLst>
                                <a:path w="89" h="89">
                                  <a:moveTo>
                                    <a:pt x="5" y="0"/>
                                  </a:moveTo>
                                  <a:lnTo>
                                    <a:pt x="89" y="84"/>
                                  </a:lnTo>
                                  <a:lnTo>
                                    <a:pt x="83" y="89"/>
                                  </a:lnTo>
                                  <a:lnTo>
                                    <a:pt x="0" y="5"/>
                                  </a:lnTo>
                                  <a:lnTo>
                                    <a:pt x="5" y="0"/>
                                  </a:lnTo>
                                  <a:close/>
                                </a:path>
                              </a:pathLst>
                            </a:custGeom>
                            <a:noFill/>
                            <a:ln w="9525"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5224" name="Rectangle 5224"/>
                        <wps:cNvSpPr>
                          <a:spLocks noChangeArrowheads="1"/>
                        </wps:cNvSpPr>
                        <wps:spPr bwMode="auto">
                          <a:xfrm>
                            <a:off x="254" y="205"/>
                            <a:ext cx="47" cy="9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25" name="Rectangle 5225"/>
                        <wps:cNvSpPr>
                          <a:spLocks noChangeArrowheads="1"/>
                        </wps:cNvSpPr>
                        <wps:spPr bwMode="auto">
                          <a:xfrm>
                            <a:off x="254" y="205"/>
                            <a:ext cx="47" cy="9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26" name="Freeform 5226"/>
                        <wps:cNvSpPr>
                          <a:spLocks/>
                        </wps:cNvSpPr>
                        <wps:spPr bwMode="auto">
                          <a:xfrm>
                            <a:off x="261" y="258"/>
                            <a:ext cx="33" cy="34"/>
                          </a:xfrm>
                          <a:custGeom>
                            <a:avLst/>
                            <a:gdLst>
                              <a:gd name="T0" fmla="*/ 3263 w 3263"/>
                              <a:gd name="T1" fmla="*/ 325 h 3312"/>
                              <a:gd name="T2" fmla="*/ 3263 w 3263"/>
                              <a:gd name="T3" fmla="*/ 2987 h 3312"/>
                              <a:gd name="T4" fmla="*/ 3263 w 3263"/>
                              <a:gd name="T5" fmla="*/ 2987 h 3312"/>
                              <a:gd name="T6" fmla="*/ 2938 w 3263"/>
                              <a:gd name="T7" fmla="*/ 3312 h 3312"/>
                              <a:gd name="T8" fmla="*/ 2938 w 3263"/>
                              <a:gd name="T9" fmla="*/ 3312 h 3312"/>
                              <a:gd name="T10" fmla="*/ 2938 w 3263"/>
                              <a:gd name="T11" fmla="*/ 3312 h 3312"/>
                              <a:gd name="T12" fmla="*/ 324 w 3263"/>
                              <a:gd name="T13" fmla="*/ 3312 h 3312"/>
                              <a:gd name="T14" fmla="*/ 324 w 3263"/>
                              <a:gd name="T15" fmla="*/ 3312 h 3312"/>
                              <a:gd name="T16" fmla="*/ 0 w 3263"/>
                              <a:gd name="T17" fmla="*/ 2987 h 3312"/>
                              <a:gd name="T18" fmla="*/ 0 w 3263"/>
                              <a:gd name="T19" fmla="*/ 2987 h 3312"/>
                              <a:gd name="T20" fmla="*/ 0 w 3263"/>
                              <a:gd name="T21" fmla="*/ 325 h 3312"/>
                              <a:gd name="T22" fmla="*/ 0 w 3263"/>
                              <a:gd name="T23" fmla="*/ 325 h 3312"/>
                              <a:gd name="T24" fmla="*/ 324 w 3263"/>
                              <a:gd name="T25" fmla="*/ 0 h 3312"/>
                              <a:gd name="T26" fmla="*/ 324 w 3263"/>
                              <a:gd name="T27" fmla="*/ 0 h 3312"/>
                              <a:gd name="T28" fmla="*/ 2938 w 3263"/>
                              <a:gd name="T29" fmla="*/ 0 h 3312"/>
                              <a:gd name="T30" fmla="*/ 2938 w 3263"/>
                              <a:gd name="T31" fmla="*/ 0 h 3312"/>
                              <a:gd name="T32" fmla="*/ 3263 w 3263"/>
                              <a:gd name="T33" fmla="*/ 325 h 3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2">
                                <a:moveTo>
                                  <a:pt x="3263" y="325"/>
                                </a:moveTo>
                                <a:lnTo>
                                  <a:pt x="3263" y="2987"/>
                                </a:lnTo>
                                <a:lnTo>
                                  <a:pt x="3263" y="2987"/>
                                </a:lnTo>
                                <a:cubicBezTo>
                                  <a:pt x="3263" y="3167"/>
                                  <a:pt x="3118" y="3312"/>
                                  <a:pt x="2938" y="3312"/>
                                </a:cubicBezTo>
                                <a:cubicBezTo>
                                  <a:pt x="2938" y="3312"/>
                                  <a:pt x="2938" y="3312"/>
                                  <a:pt x="2938" y="3312"/>
                                </a:cubicBezTo>
                                <a:lnTo>
                                  <a:pt x="2938" y="3312"/>
                                </a:lnTo>
                                <a:lnTo>
                                  <a:pt x="324" y="3312"/>
                                </a:lnTo>
                                <a:lnTo>
                                  <a:pt x="324" y="3312"/>
                                </a:lnTo>
                                <a:cubicBezTo>
                                  <a:pt x="145" y="3312"/>
                                  <a:pt x="0" y="3167"/>
                                  <a:pt x="0" y="2987"/>
                                </a:cubicBezTo>
                                <a:lnTo>
                                  <a:pt x="0" y="2987"/>
                                </a:lnTo>
                                <a:lnTo>
                                  <a:pt x="0" y="325"/>
                                </a:lnTo>
                                <a:lnTo>
                                  <a:pt x="0" y="325"/>
                                </a:lnTo>
                                <a:cubicBezTo>
                                  <a:pt x="0" y="145"/>
                                  <a:pt x="145" y="0"/>
                                  <a:pt x="324" y="0"/>
                                </a:cubicBezTo>
                                <a:lnTo>
                                  <a:pt x="324" y="0"/>
                                </a:lnTo>
                                <a:lnTo>
                                  <a:pt x="2938" y="0"/>
                                </a:lnTo>
                                <a:lnTo>
                                  <a:pt x="2938" y="0"/>
                                </a:lnTo>
                                <a:cubicBezTo>
                                  <a:pt x="3118" y="0"/>
                                  <a:pt x="3263" y="145"/>
                                  <a:pt x="3263" y="325"/>
                                </a:cubicBezTo>
                                <a:close/>
                              </a:path>
                            </a:pathLst>
                          </a:custGeom>
                          <a:solidFill>
                            <a:srgbClr val="7F7F7F"/>
                          </a:solidFill>
                          <a:ln w="0">
                            <a:solidFill>
                              <a:srgbClr val="000000"/>
                            </a:solidFill>
                            <a:prstDash val="solid"/>
                            <a:round/>
                            <a:headEnd/>
                            <a:tailEnd/>
                          </a:ln>
                        </wps:spPr>
                        <wps:bodyPr/>
                      </wps:wsp>
                      <wps:wsp>
                        <wps:cNvPr id="5227" name="Freeform 5227"/>
                        <wps:cNvSpPr>
                          <a:spLocks/>
                        </wps:cNvSpPr>
                        <wps:spPr bwMode="auto">
                          <a:xfrm>
                            <a:off x="261" y="258"/>
                            <a:ext cx="33" cy="34"/>
                          </a:xfrm>
                          <a:custGeom>
                            <a:avLst/>
                            <a:gdLst>
                              <a:gd name="T0" fmla="*/ 3263 w 3263"/>
                              <a:gd name="T1" fmla="*/ 325 h 3312"/>
                              <a:gd name="T2" fmla="*/ 3263 w 3263"/>
                              <a:gd name="T3" fmla="*/ 2987 h 3312"/>
                              <a:gd name="T4" fmla="*/ 3263 w 3263"/>
                              <a:gd name="T5" fmla="*/ 2987 h 3312"/>
                              <a:gd name="T6" fmla="*/ 2938 w 3263"/>
                              <a:gd name="T7" fmla="*/ 3312 h 3312"/>
                              <a:gd name="T8" fmla="*/ 2938 w 3263"/>
                              <a:gd name="T9" fmla="*/ 3312 h 3312"/>
                              <a:gd name="T10" fmla="*/ 2938 w 3263"/>
                              <a:gd name="T11" fmla="*/ 3312 h 3312"/>
                              <a:gd name="T12" fmla="*/ 324 w 3263"/>
                              <a:gd name="T13" fmla="*/ 3312 h 3312"/>
                              <a:gd name="T14" fmla="*/ 324 w 3263"/>
                              <a:gd name="T15" fmla="*/ 3312 h 3312"/>
                              <a:gd name="T16" fmla="*/ 0 w 3263"/>
                              <a:gd name="T17" fmla="*/ 2987 h 3312"/>
                              <a:gd name="T18" fmla="*/ 0 w 3263"/>
                              <a:gd name="T19" fmla="*/ 2987 h 3312"/>
                              <a:gd name="T20" fmla="*/ 0 w 3263"/>
                              <a:gd name="T21" fmla="*/ 325 h 3312"/>
                              <a:gd name="T22" fmla="*/ 0 w 3263"/>
                              <a:gd name="T23" fmla="*/ 325 h 3312"/>
                              <a:gd name="T24" fmla="*/ 324 w 3263"/>
                              <a:gd name="T25" fmla="*/ 0 h 3312"/>
                              <a:gd name="T26" fmla="*/ 324 w 3263"/>
                              <a:gd name="T27" fmla="*/ 0 h 3312"/>
                              <a:gd name="T28" fmla="*/ 2938 w 3263"/>
                              <a:gd name="T29" fmla="*/ 0 h 3312"/>
                              <a:gd name="T30" fmla="*/ 2938 w 3263"/>
                              <a:gd name="T31" fmla="*/ 0 h 3312"/>
                              <a:gd name="T32" fmla="*/ 3263 w 3263"/>
                              <a:gd name="T33" fmla="*/ 325 h 3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2">
                                <a:moveTo>
                                  <a:pt x="3263" y="325"/>
                                </a:moveTo>
                                <a:lnTo>
                                  <a:pt x="3263" y="2987"/>
                                </a:lnTo>
                                <a:lnTo>
                                  <a:pt x="3263" y="2987"/>
                                </a:lnTo>
                                <a:cubicBezTo>
                                  <a:pt x="3263" y="3167"/>
                                  <a:pt x="3118" y="3312"/>
                                  <a:pt x="2938" y="3312"/>
                                </a:cubicBezTo>
                                <a:cubicBezTo>
                                  <a:pt x="2938" y="3312"/>
                                  <a:pt x="2938" y="3312"/>
                                  <a:pt x="2938" y="3312"/>
                                </a:cubicBezTo>
                                <a:lnTo>
                                  <a:pt x="2938" y="3312"/>
                                </a:lnTo>
                                <a:lnTo>
                                  <a:pt x="324" y="3312"/>
                                </a:lnTo>
                                <a:lnTo>
                                  <a:pt x="324" y="3312"/>
                                </a:lnTo>
                                <a:cubicBezTo>
                                  <a:pt x="145" y="3312"/>
                                  <a:pt x="0" y="3167"/>
                                  <a:pt x="0" y="2987"/>
                                </a:cubicBezTo>
                                <a:lnTo>
                                  <a:pt x="0" y="2987"/>
                                </a:lnTo>
                                <a:lnTo>
                                  <a:pt x="0" y="325"/>
                                </a:lnTo>
                                <a:lnTo>
                                  <a:pt x="0" y="325"/>
                                </a:lnTo>
                                <a:cubicBezTo>
                                  <a:pt x="0" y="145"/>
                                  <a:pt x="145" y="0"/>
                                  <a:pt x="324" y="0"/>
                                </a:cubicBezTo>
                                <a:lnTo>
                                  <a:pt x="324" y="0"/>
                                </a:lnTo>
                                <a:lnTo>
                                  <a:pt x="2938" y="0"/>
                                </a:lnTo>
                                <a:lnTo>
                                  <a:pt x="2938" y="0"/>
                                </a:lnTo>
                                <a:cubicBezTo>
                                  <a:pt x="3118" y="0"/>
                                  <a:pt x="3263" y="145"/>
                                  <a:pt x="3263" y="325"/>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28" name="Freeform 5228"/>
                        <wps:cNvSpPr>
                          <a:spLocks/>
                        </wps:cNvSpPr>
                        <wps:spPr bwMode="auto">
                          <a:xfrm>
                            <a:off x="261" y="216"/>
                            <a:ext cx="33" cy="33"/>
                          </a:xfrm>
                          <a:custGeom>
                            <a:avLst/>
                            <a:gdLst>
                              <a:gd name="T0" fmla="*/ 3263 w 3263"/>
                              <a:gd name="T1" fmla="*/ 325 h 3313"/>
                              <a:gd name="T2" fmla="*/ 3263 w 3263"/>
                              <a:gd name="T3" fmla="*/ 2988 h 3313"/>
                              <a:gd name="T4" fmla="*/ 3263 w 3263"/>
                              <a:gd name="T5" fmla="*/ 2988 h 3313"/>
                              <a:gd name="T6" fmla="*/ 2938 w 3263"/>
                              <a:gd name="T7" fmla="*/ 3313 h 3313"/>
                              <a:gd name="T8" fmla="*/ 2938 w 3263"/>
                              <a:gd name="T9" fmla="*/ 3313 h 3313"/>
                              <a:gd name="T10" fmla="*/ 2938 w 3263"/>
                              <a:gd name="T11" fmla="*/ 3313 h 3313"/>
                              <a:gd name="T12" fmla="*/ 324 w 3263"/>
                              <a:gd name="T13" fmla="*/ 3313 h 3313"/>
                              <a:gd name="T14" fmla="*/ 324 w 3263"/>
                              <a:gd name="T15" fmla="*/ 3313 h 3313"/>
                              <a:gd name="T16" fmla="*/ 0 w 3263"/>
                              <a:gd name="T17" fmla="*/ 2988 h 3313"/>
                              <a:gd name="T18" fmla="*/ 0 w 3263"/>
                              <a:gd name="T19" fmla="*/ 2988 h 3313"/>
                              <a:gd name="T20" fmla="*/ 0 w 3263"/>
                              <a:gd name="T21" fmla="*/ 325 h 3313"/>
                              <a:gd name="T22" fmla="*/ 0 w 3263"/>
                              <a:gd name="T23" fmla="*/ 325 h 3313"/>
                              <a:gd name="T24" fmla="*/ 324 w 3263"/>
                              <a:gd name="T25" fmla="*/ 0 h 3313"/>
                              <a:gd name="T26" fmla="*/ 324 w 3263"/>
                              <a:gd name="T27" fmla="*/ 0 h 3313"/>
                              <a:gd name="T28" fmla="*/ 2938 w 3263"/>
                              <a:gd name="T29" fmla="*/ 0 h 3313"/>
                              <a:gd name="T30" fmla="*/ 2938 w 3263"/>
                              <a:gd name="T31" fmla="*/ 0 h 3313"/>
                              <a:gd name="T32" fmla="*/ 3263 w 3263"/>
                              <a:gd name="T33" fmla="*/ 325 h 3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3">
                                <a:moveTo>
                                  <a:pt x="3263" y="325"/>
                                </a:moveTo>
                                <a:lnTo>
                                  <a:pt x="3263" y="2988"/>
                                </a:lnTo>
                                <a:lnTo>
                                  <a:pt x="3263" y="2988"/>
                                </a:lnTo>
                                <a:cubicBezTo>
                                  <a:pt x="3263" y="3167"/>
                                  <a:pt x="3118" y="3313"/>
                                  <a:pt x="2938" y="3313"/>
                                </a:cubicBezTo>
                                <a:cubicBezTo>
                                  <a:pt x="2938" y="3313"/>
                                  <a:pt x="2938" y="3313"/>
                                  <a:pt x="2938" y="3313"/>
                                </a:cubicBezTo>
                                <a:lnTo>
                                  <a:pt x="2938" y="3313"/>
                                </a:lnTo>
                                <a:lnTo>
                                  <a:pt x="324" y="3313"/>
                                </a:lnTo>
                                <a:lnTo>
                                  <a:pt x="324" y="3313"/>
                                </a:lnTo>
                                <a:cubicBezTo>
                                  <a:pt x="145" y="3313"/>
                                  <a:pt x="0" y="3167"/>
                                  <a:pt x="0" y="2988"/>
                                </a:cubicBezTo>
                                <a:lnTo>
                                  <a:pt x="0" y="2988"/>
                                </a:lnTo>
                                <a:lnTo>
                                  <a:pt x="0" y="325"/>
                                </a:lnTo>
                                <a:lnTo>
                                  <a:pt x="0" y="325"/>
                                </a:lnTo>
                                <a:cubicBezTo>
                                  <a:pt x="0" y="146"/>
                                  <a:pt x="145" y="0"/>
                                  <a:pt x="324" y="0"/>
                                </a:cubicBezTo>
                                <a:lnTo>
                                  <a:pt x="324" y="0"/>
                                </a:lnTo>
                                <a:lnTo>
                                  <a:pt x="2938" y="0"/>
                                </a:lnTo>
                                <a:lnTo>
                                  <a:pt x="2938" y="0"/>
                                </a:lnTo>
                                <a:cubicBezTo>
                                  <a:pt x="3118" y="0"/>
                                  <a:pt x="3263" y="146"/>
                                  <a:pt x="3263" y="325"/>
                                </a:cubicBezTo>
                                <a:close/>
                              </a:path>
                            </a:pathLst>
                          </a:custGeom>
                          <a:solidFill>
                            <a:srgbClr val="7F7F7F"/>
                          </a:solidFill>
                          <a:ln w="0">
                            <a:solidFill>
                              <a:srgbClr val="000000"/>
                            </a:solidFill>
                            <a:prstDash val="solid"/>
                            <a:round/>
                            <a:headEnd/>
                            <a:tailEnd/>
                          </a:ln>
                        </wps:spPr>
                        <wps:bodyPr/>
                      </wps:wsp>
                      <wps:wsp>
                        <wps:cNvPr id="5229" name="Freeform 5229"/>
                        <wps:cNvSpPr>
                          <a:spLocks/>
                        </wps:cNvSpPr>
                        <wps:spPr bwMode="auto">
                          <a:xfrm>
                            <a:off x="261" y="216"/>
                            <a:ext cx="33" cy="33"/>
                          </a:xfrm>
                          <a:custGeom>
                            <a:avLst/>
                            <a:gdLst>
                              <a:gd name="T0" fmla="*/ 3263 w 3263"/>
                              <a:gd name="T1" fmla="*/ 325 h 3313"/>
                              <a:gd name="T2" fmla="*/ 3263 w 3263"/>
                              <a:gd name="T3" fmla="*/ 2988 h 3313"/>
                              <a:gd name="T4" fmla="*/ 3263 w 3263"/>
                              <a:gd name="T5" fmla="*/ 2988 h 3313"/>
                              <a:gd name="T6" fmla="*/ 2938 w 3263"/>
                              <a:gd name="T7" fmla="*/ 3313 h 3313"/>
                              <a:gd name="T8" fmla="*/ 2938 w 3263"/>
                              <a:gd name="T9" fmla="*/ 3313 h 3313"/>
                              <a:gd name="T10" fmla="*/ 2938 w 3263"/>
                              <a:gd name="T11" fmla="*/ 3313 h 3313"/>
                              <a:gd name="T12" fmla="*/ 324 w 3263"/>
                              <a:gd name="T13" fmla="*/ 3313 h 3313"/>
                              <a:gd name="T14" fmla="*/ 324 w 3263"/>
                              <a:gd name="T15" fmla="*/ 3313 h 3313"/>
                              <a:gd name="T16" fmla="*/ 0 w 3263"/>
                              <a:gd name="T17" fmla="*/ 2988 h 3313"/>
                              <a:gd name="T18" fmla="*/ 0 w 3263"/>
                              <a:gd name="T19" fmla="*/ 2988 h 3313"/>
                              <a:gd name="T20" fmla="*/ 0 w 3263"/>
                              <a:gd name="T21" fmla="*/ 325 h 3313"/>
                              <a:gd name="T22" fmla="*/ 0 w 3263"/>
                              <a:gd name="T23" fmla="*/ 325 h 3313"/>
                              <a:gd name="T24" fmla="*/ 324 w 3263"/>
                              <a:gd name="T25" fmla="*/ 0 h 3313"/>
                              <a:gd name="T26" fmla="*/ 324 w 3263"/>
                              <a:gd name="T27" fmla="*/ 0 h 3313"/>
                              <a:gd name="T28" fmla="*/ 2938 w 3263"/>
                              <a:gd name="T29" fmla="*/ 0 h 3313"/>
                              <a:gd name="T30" fmla="*/ 2938 w 3263"/>
                              <a:gd name="T31" fmla="*/ 0 h 3313"/>
                              <a:gd name="T32" fmla="*/ 3263 w 3263"/>
                              <a:gd name="T33" fmla="*/ 325 h 3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3">
                                <a:moveTo>
                                  <a:pt x="3263" y="325"/>
                                </a:moveTo>
                                <a:lnTo>
                                  <a:pt x="3263" y="2988"/>
                                </a:lnTo>
                                <a:lnTo>
                                  <a:pt x="3263" y="2988"/>
                                </a:lnTo>
                                <a:cubicBezTo>
                                  <a:pt x="3263" y="3167"/>
                                  <a:pt x="3118" y="3313"/>
                                  <a:pt x="2938" y="3313"/>
                                </a:cubicBezTo>
                                <a:cubicBezTo>
                                  <a:pt x="2938" y="3313"/>
                                  <a:pt x="2938" y="3313"/>
                                  <a:pt x="2938" y="3313"/>
                                </a:cubicBezTo>
                                <a:lnTo>
                                  <a:pt x="2938" y="3313"/>
                                </a:lnTo>
                                <a:lnTo>
                                  <a:pt x="324" y="3313"/>
                                </a:lnTo>
                                <a:lnTo>
                                  <a:pt x="324" y="3313"/>
                                </a:lnTo>
                                <a:cubicBezTo>
                                  <a:pt x="145" y="3313"/>
                                  <a:pt x="0" y="3167"/>
                                  <a:pt x="0" y="2988"/>
                                </a:cubicBezTo>
                                <a:lnTo>
                                  <a:pt x="0" y="2988"/>
                                </a:lnTo>
                                <a:lnTo>
                                  <a:pt x="0" y="325"/>
                                </a:lnTo>
                                <a:lnTo>
                                  <a:pt x="0" y="325"/>
                                </a:lnTo>
                                <a:cubicBezTo>
                                  <a:pt x="0" y="146"/>
                                  <a:pt x="145" y="0"/>
                                  <a:pt x="324" y="0"/>
                                </a:cubicBezTo>
                                <a:lnTo>
                                  <a:pt x="324" y="0"/>
                                </a:lnTo>
                                <a:lnTo>
                                  <a:pt x="2938" y="0"/>
                                </a:lnTo>
                                <a:lnTo>
                                  <a:pt x="2938" y="0"/>
                                </a:lnTo>
                                <a:cubicBezTo>
                                  <a:pt x="3118" y="0"/>
                                  <a:pt x="3263" y="146"/>
                                  <a:pt x="3263" y="325"/>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30" name="Rectangle 5230"/>
                        <wps:cNvSpPr>
                          <a:spLocks noChangeArrowheads="1"/>
                        </wps:cNvSpPr>
                        <wps:spPr bwMode="auto">
                          <a:xfrm>
                            <a:off x="77" y="166"/>
                            <a:ext cx="96" cy="47"/>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31" name="Rectangle 5231"/>
                        <wps:cNvSpPr>
                          <a:spLocks noChangeArrowheads="1"/>
                        </wps:cNvSpPr>
                        <wps:spPr bwMode="auto">
                          <a:xfrm>
                            <a:off x="77" y="166"/>
                            <a:ext cx="96" cy="4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32" name="Rectangle 5232"/>
                        <wps:cNvSpPr>
                          <a:spLocks noChangeArrowheads="1"/>
                        </wps:cNvSpPr>
                        <wps:spPr bwMode="auto">
                          <a:xfrm>
                            <a:off x="77" y="197"/>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33" name="Rectangle 5233"/>
                        <wps:cNvSpPr>
                          <a:spLocks noChangeArrowheads="1"/>
                        </wps:cNvSpPr>
                        <wps:spPr bwMode="auto">
                          <a:xfrm>
                            <a:off x="77" y="197"/>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34" name="Rectangle 5234"/>
                        <wps:cNvSpPr>
                          <a:spLocks noChangeArrowheads="1"/>
                        </wps:cNvSpPr>
                        <wps:spPr bwMode="auto">
                          <a:xfrm>
                            <a:off x="77" y="166"/>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35" name="Rectangle 5235"/>
                        <wps:cNvSpPr>
                          <a:spLocks noChangeArrowheads="1"/>
                        </wps:cNvSpPr>
                        <wps:spPr bwMode="auto">
                          <a:xfrm>
                            <a:off x="77" y="166"/>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36" name="Rectangle 5236"/>
                        <wps:cNvSpPr>
                          <a:spLocks noChangeArrowheads="1"/>
                        </wps:cNvSpPr>
                        <wps:spPr bwMode="auto">
                          <a:xfrm>
                            <a:off x="254" y="93"/>
                            <a:ext cx="47" cy="95"/>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37" name="Rectangle 5237"/>
                        <wps:cNvSpPr>
                          <a:spLocks noChangeArrowheads="1"/>
                        </wps:cNvSpPr>
                        <wps:spPr bwMode="auto">
                          <a:xfrm>
                            <a:off x="254" y="93"/>
                            <a:ext cx="47" cy="95"/>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38" name="Freeform 5238"/>
                        <wps:cNvSpPr>
                          <a:spLocks/>
                        </wps:cNvSpPr>
                        <wps:spPr bwMode="auto">
                          <a:xfrm>
                            <a:off x="261" y="146"/>
                            <a:ext cx="33" cy="33"/>
                          </a:xfrm>
                          <a:custGeom>
                            <a:avLst/>
                            <a:gdLst>
                              <a:gd name="T0" fmla="*/ 3263 w 3263"/>
                              <a:gd name="T1" fmla="*/ 325 h 3312"/>
                              <a:gd name="T2" fmla="*/ 3263 w 3263"/>
                              <a:gd name="T3" fmla="*/ 2987 h 3312"/>
                              <a:gd name="T4" fmla="*/ 3263 w 3263"/>
                              <a:gd name="T5" fmla="*/ 2987 h 3312"/>
                              <a:gd name="T6" fmla="*/ 2938 w 3263"/>
                              <a:gd name="T7" fmla="*/ 3312 h 3312"/>
                              <a:gd name="T8" fmla="*/ 2938 w 3263"/>
                              <a:gd name="T9" fmla="*/ 3312 h 3312"/>
                              <a:gd name="T10" fmla="*/ 2938 w 3263"/>
                              <a:gd name="T11" fmla="*/ 3312 h 3312"/>
                              <a:gd name="T12" fmla="*/ 324 w 3263"/>
                              <a:gd name="T13" fmla="*/ 3312 h 3312"/>
                              <a:gd name="T14" fmla="*/ 324 w 3263"/>
                              <a:gd name="T15" fmla="*/ 3312 h 3312"/>
                              <a:gd name="T16" fmla="*/ 0 w 3263"/>
                              <a:gd name="T17" fmla="*/ 2987 h 3312"/>
                              <a:gd name="T18" fmla="*/ 0 w 3263"/>
                              <a:gd name="T19" fmla="*/ 2987 h 3312"/>
                              <a:gd name="T20" fmla="*/ 0 w 3263"/>
                              <a:gd name="T21" fmla="*/ 325 h 3312"/>
                              <a:gd name="T22" fmla="*/ 0 w 3263"/>
                              <a:gd name="T23" fmla="*/ 325 h 3312"/>
                              <a:gd name="T24" fmla="*/ 324 w 3263"/>
                              <a:gd name="T25" fmla="*/ 0 h 3312"/>
                              <a:gd name="T26" fmla="*/ 324 w 3263"/>
                              <a:gd name="T27" fmla="*/ 0 h 3312"/>
                              <a:gd name="T28" fmla="*/ 2938 w 3263"/>
                              <a:gd name="T29" fmla="*/ 0 h 3312"/>
                              <a:gd name="T30" fmla="*/ 2938 w 3263"/>
                              <a:gd name="T31" fmla="*/ 0 h 3312"/>
                              <a:gd name="T32" fmla="*/ 3263 w 3263"/>
                              <a:gd name="T33" fmla="*/ 325 h 3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2">
                                <a:moveTo>
                                  <a:pt x="3263" y="325"/>
                                </a:moveTo>
                                <a:lnTo>
                                  <a:pt x="3263" y="2987"/>
                                </a:lnTo>
                                <a:lnTo>
                                  <a:pt x="3263" y="2987"/>
                                </a:lnTo>
                                <a:cubicBezTo>
                                  <a:pt x="3263" y="3167"/>
                                  <a:pt x="3118" y="3312"/>
                                  <a:pt x="2938" y="3312"/>
                                </a:cubicBezTo>
                                <a:cubicBezTo>
                                  <a:pt x="2938" y="3312"/>
                                  <a:pt x="2938" y="3312"/>
                                  <a:pt x="2938" y="3312"/>
                                </a:cubicBezTo>
                                <a:lnTo>
                                  <a:pt x="2938" y="3312"/>
                                </a:lnTo>
                                <a:lnTo>
                                  <a:pt x="324" y="3312"/>
                                </a:lnTo>
                                <a:lnTo>
                                  <a:pt x="324" y="3312"/>
                                </a:lnTo>
                                <a:cubicBezTo>
                                  <a:pt x="145" y="3312"/>
                                  <a:pt x="0" y="3167"/>
                                  <a:pt x="0" y="2987"/>
                                </a:cubicBezTo>
                                <a:lnTo>
                                  <a:pt x="0" y="2987"/>
                                </a:lnTo>
                                <a:lnTo>
                                  <a:pt x="0" y="325"/>
                                </a:lnTo>
                                <a:lnTo>
                                  <a:pt x="0" y="325"/>
                                </a:lnTo>
                                <a:cubicBezTo>
                                  <a:pt x="0" y="145"/>
                                  <a:pt x="145" y="0"/>
                                  <a:pt x="324" y="0"/>
                                </a:cubicBezTo>
                                <a:lnTo>
                                  <a:pt x="324" y="0"/>
                                </a:lnTo>
                                <a:lnTo>
                                  <a:pt x="2938" y="0"/>
                                </a:lnTo>
                                <a:lnTo>
                                  <a:pt x="2938" y="0"/>
                                </a:lnTo>
                                <a:cubicBezTo>
                                  <a:pt x="3118" y="0"/>
                                  <a:pt x="3263" y="145"/>
                                  <a:pt x="3263" y="325"/>
                                </a:cubicBezTo>
                                <a:close/>
                              </a:path>
                            </a:pathLst>
                          </a:custGeom>
                          <a:solidFill>
                            <a:srgbClr val="7F7F7F"/>
                          </a:solidFill>
                          <a:ln w="0">
                            <a:solidFill>
                              <a:srgbClr val="000000"/>
                            </a:solidFill>
                            <a:prstDash val="solid"/>
                            <a:round/>
                            <a:headEnd/>
                            <a:tailEnd/>
                          </a:ln>
                        </wps:spPr>
                        <wps:bodyPr/>
                      </wps:wsp>
                      <wps:wsp>
                        <wps:cNvPr id="5239" name="Freeform 5239"/>
                        <wps:cNvSpPr>
                          <a:spLocks/>
                        </wps:cNvSpPr>
                        <wps:spPr bwMode="auto">
                          <a:xfrm>
                            <a:off x="261" y="146"/>
                            <a:ext cx="33" cy="33"/>
                          </a:xfrm>
                          <a:custGeom>
                            <a:avLst/>
                            <a:gdLst>
                              <a:gd name="T0" fmla="*/ 3263 w 3263"/>
                              <a:gd name="T1" fmla="*/ 325 h 3312"/>
                              <a:gd name="T2" fmla="*/ 3263 w 3263"/>
                              <a:gd name="T3" fmla="*/ 2987 h 3312"/>
                              <a:gd name="T4" fmla="*/ 3263 w 3263"/>
                              <a:gd name="T5" fmla="*/ 2987 h 3312"/>
                              <a:gd name="T6" fmla="*/ 2938 w 3263"/>
                              <a:gd name="T7" fmla="*/ 3312 h 3312"/>
                              <a:gd name="T8" fmla="*/ 2938 w 3263"/>
                              <a:gd name="T9" fmla="*/ 3312 h 3312"/>
                              <a:gd name="T10" fmla="*/ 2938 w 3263"/>
                              <a:gd name="T11" fmla="*/ 3312 h 3312"/>
                              <a:gd name="T12" fmla="*/ 324 w 3263"/>
                              <a:gd name="T13" fmla="*/ 3312 h 3312"/>
                              <a:gd name="T14" fmla="*/ 324 w 3263"/>
                              <a:gd name="T15" fmla="*/ 3312 h 3312"/>
                              <a:gd name="T16" fmla="*/ 0 w 3263"/>
                              <a:gd name="T17" fmla="*/ 2987 h 3312"/>
                              <a:gd name="T18" fmla="*/ 0 w 3263"/>
                              <a:gd name="T19" fmla="*/ 2987 h 3312"/>
                              <a:gd name="T20" fmla="*/ 0 w 3263"/>
                              <a:gd name="T21" fmla="*/ 325 h 3312"/>
                              <a:gd name="T22" fmla="*/ 0 w 3263"/>
                              <a:gd name="T23" fmla="*/ 325 h 3312"/>
                              <a:gd name="T24" fmla="*/ 324 w 3263"/>
                              <a:gd name="T25" fmla="*/ 0 h 3312"/>
                              <a:gd name="T26" fmla="*/ 324 w 3263"/>
                              <a:gd name="T27" fmla="*/ 0 h 3312"/>
                              <a:gd name="T28" fmla="*/ 2938 w 3263"/>
                              <a:gd name="T29" fmla="*/ 0 h 3312"/>
                              <a:gd name="T30" fmla="*/ 2938 w 3263"/>
                              <a:gd name="T31" fmla="*/ 0 h 3312"/>
                              <a:gd name="T32" fmla="*/ 3263 w 3263"/>
                              <a:gd name="T33" fmla="*/ 325 h 3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2">
                                <a:moveTo>
                                  <a:pt x="3263" y="325"/>
                                </a:moveTo>
                                <a:lnTo>
                                  <a:pt x="3263" y="2987"/>
                                </a:lnTo>
                                <a:lnTo>
                                  <a:pt x="3263" y="2987"/>
                                </a:lnTo>
                                <a:cubicBezTo>
                                  <a:pt x="3263" y="3167"/>
                                  <a:pt x="3118" y="3312"/>
                                  <a:pt x="2938" y="3312"/>
                                </a:cubicBezTo>
                                <a:cubicBezTo>
                                  <a:pt x="2938" y="3312"/>
                                  <a:pt x="2938" y="3312"/>
                                  <a:pt x="2938" y="3312"/>
                                </a:cubicBezTo>
                                <a:lnTo>
                                  <a:pt x="2938" y="3312"/>
                                </a:lnTo>
                                <a:lnTo>
                                  <a:pt x="324" y="3312"/>
                                </a:lnTo>
                                <a:lnTo>
                                  <a:pt x="324" y="3312"/>
                                </a:lnTo>
                                <a:cubicBezTo>
                                  <a:pt x="145" y="3312"/>
                                  <a:pt x="0" y="3167"/>
                                  <a:pt x="0" y="2987"/>
                                </a:cubicBezTo>
                                <a:lnTo>
                                  <a:pt x="0" y="2987"/>
                                </a:lnTo>
                                <a:lnTo>
                                  <a:pt x="0" y="325"/>
                                </a:lnTo>
                                <a:lnTo>
                                  <a:pt x="0" y="325"/>
                                </a:lnTo>
                                <a:cubicBezTo>
                                  <a:pt x="0" y="145"/>
                                  <a:pt x="145" y="0"/>
                                  <a:pt x="324" y="0"/>
                                </a:cubicBezTo>
                                <a:lnTo>
                                  <a:pt x="324" y="0"/>
                                </a:lnTo>
                                <a:lnTo>
                                  <a:pt x="2938" y="0"/>
                                </a:lnTo>
                                <a:lnTo>
                                  <a:pt x="2938" y="0"/>
                                </a:lnTo>
                                <a:cubicBezTo>
                                  <a:pt x="3118" y="0"/>
                                  <a:pt x="3263" y="145"/>
                                  <a:pt x="3263" y="325"/>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40" name="Freeform 5240"/>
                        <wps:cNvSpPr>
                          <a:spLocks/>
                        </wps:cNvSpPr>
                        <wps:spPr bwMode="auto">
                          <a:xfrm>
                            <a:off x="261" y="104"/>
                            <a:ext cx="33" cy="33"/>
                          </a:xfrm>
                          <a:custGeom>
                            <a:avLst/>
                            <a:gdLst>
                              <a:gd name="T0" fmla="*/ 3263 w 3263"/>
                              <a:gd name="T1" fmla="*/ 325 h 3313"/>
                              <a:gd name="T2" fmla="*/ 3263 w 3263"/>
                              <a:gd name="T3" fmla="*/ 2988 h 3313"/>
                              <a:gd name="T4" fmla="*/ 3263 w 3263"/>
                              <a:gd name="T5" fmla="*/ 2988 h 3313"/>
                              <a:gd name="T6" fmla="*/ 2938 w 3263"/>
                              <a:gd name="T7" fmla="*/ 3313 h 3313"/>
                              <a:gd name="T8" fmla="*/ 2938 w 3263"/>
                              <a:gd name="T9" fmla="*/ 3313 h 3313"/>
                              <a:gd name="T10" fmla="*/ 2938 w 3263"/>
                              <a:gd name="T11" fmla="*/ 3313 h 3313"/>
                              <a:gd name="T12" fmla="*/ 324 w 3263"/>
                              <a:gd name="T13" fmla="*/ 3313 h 3313"/>
                              <a:gd name="T14" fmla="*/ 324 w 3263"/>
                              <a:gd name="T15" fmla="*/ 3313 h 3313"/>
                              <a:gd name="T16" fmla="*/ 0 w 3263"/>
                              <a:gd name="T17" fmla="*/ 2988 h 3313"/>
                              <a:gd name="T18" fmla="*/ 0 w 3263"/>
                              <a:gd name="T19" fmla="*/ 2988 h 3313"/>
                              <a:gd name="T20" fmla="*/ 0 w 3263"/>
                              <a:gd name="T21" fmla="*/ 325 h 3313"/>
                              <a:gd name="T22" fmla="*/ 0 w 3263"/>
                              <a:gd name="T23" fmla="*/ 325 h 3313"/>
                              <a:gd name="T24" fmla="*/ 324 w 3263"/>
                              <a:gd name="T25" fmla="*/ 0 h 3313"/>
                              <a:gd name="T26" fmla="*/ 324 w 3263"/>
                              <a:gd name="T27" fmla="*/ 0 h 3313"/>
                              <a:gd name="T28" fmla="*/ 2938 w 3263"/>
                              <a:gd name="T29" fmla="*/ 0 h 3313"/>
                              <a:gd name="T30" fmla="*/ 2938 w 3263"/>
                              <a:gd name="T31" fmla="*/ 0 h 3313"/>
                              <a:gd name="T32" fmla="*/ 3263 w 3263"/>
                              <a:gd name="T33" fmla="*/ 325 h 3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3">
                                <a:moveTo>
                                  <a:pt x="3263" y="325"/>
                                </a:moveTo>
                                <a:lnTo>
                                  <a:pt x="3263" y="2988"/>
                                </a:lnTo>
                                <a:lnTo>
                                  <a:pt x="3263" y="2988"/>
                                </a:lnTo>
                                <a:cubicBezTo>
                                  <a:pt x="3263" y="3167"/>
                                  <a:pt x="3118" y="3313"/>
                                  <a:pt x="2938" y="3313"/>
                                </a:cubicBezTo>
                                <a:cubicBezTo>
                                  <a:pt x="2938" y="3313"/>
                                  <a:pt x="2938" y="3313"/>
                                  <a:pt x="2938" y="3313"/>
                                </a:cubicBezTo>
                                <a:lnTo>
                                  <a:pt x="2938" y="3313"/>
                                </a:lnTo>
                                <a:lnTo>
                                  <a:pt x="324" y="3313"/>
                                </a:lnTo>
                                <a:lnTo>
                                  <a:pt x="324" y="3313"/>
                                </a:lnTo>
                                <a:cubicBezTo>
                                  <a:pt x="145" y="3313"/>
                                  <a:pt x="0" y="3167"/>
                                  <a:pt x="0" y="2988"/>
                                </a:cubicBezTo>
                                <a:lnTo>
                                  <a:pt x="0" y="2988"/>
                                </a:lnTo>
                                <a:lnTo>
                                  <a:pt x="0" y="325"/>
                                </a:lnTo>
                                <a:lnTo>
                                  <a:pt x="0" y="325"/>
                                </a:lnTo>
                                <a:cubicBezTo>
                                  <a:pt x="0" y="146"/>
                                  <a:pt x="145" y="0"/>
                                  <a:pt x="324" y="0"/>
                                </a:cubicBezTo>
                                <a:lnTo>
                                  <a:pt x="324" y="0"/>
                                </a:lnTo>
                                <a:lnTo>
                                  <a:pt x="2938" y="0"/>
                                </a:lnTo>
                                <a:lnTo>
                                  <a:pt x="2938" y="0"/>
                                </a:lnTo>
                                <a:cubicBezTo>
                                  <a:pt x="3118" y="0"/>
                                  <a:pt x="3263" y="146"/>
                                  <a:pt x="3263" y="325"/>
                                </a:cubicBezTo>
                                <a:close/>
                              </a:path>
                            </a:pathLst>
                          </a:custGeom>
                          <a:solidFill>
                            <a:srgbClr val="7F7F7F"/>
                          </a:solidFill>
                          <a:ln w="0">
                            <a:solidFill>
                              <a:srgbClr val="000000"/>
                            </a:solidFill>
                            <a:prstDash val="solid"/>
                            <a:round/>
                            <a:headEnd/>
                            <a:tailEnd/>
                          </a:ln>
                        </wps:spPr>
                        <wps:bodyPr/>
                      </wps:wsp>
                      <wps:wsp>
                        <wps:cNvPr id="5241" name="Freeform 5241"/>
                        <wps:cNvSpPr>
                          <a:spLocks/>
                        </wps:cNvSpPr>
                        <wps:spPr bwMode="auto">
                          <a:xfrm>
                            <a:off x="261" y="104"/>
                            <a:ext cx="33" cy="33"/>
                          </a:xfrm>
                          <a:custGeom>
                            <a:avLst/>
                            <a:gdLst>
                              <a:gd name="T0" fmla="*/ 3263 w 3263"/>
                              <a:gd name="T1" fmla="*/ 325 h 3313"/>
                              <a:gd name="T2" fmla="*/ 3263 w 3263"/>
                              <a:gd name="T3" fmla="*/ 2988 h 3313"/>
                              <a:gd name="T4" fmla="*/ 3263 w 3263"/>
                              <a:gd name="T5" fmla="*/ 2988 h 3313"/>
                              <a:gd name="T6" fmla="*/ 2938 w 3263"/>
                              <a:gd name="T7" fmla="*/ 3313 h 3313"/>
                              <a:gd name="T8" fmla="*/ 2938 w 3263"/>
                              <a:gd name="T9" fmla="*/ 3313 h 3313"/>
                              <a:gd name="T10" fmla="*/ 2938 w 3263"/>
                              <a:gd name="T11" fmla="*/ 3313 h 3313"/>
                              <a:gd name="T12" fmla="*/ 324 w 3263"/>
                              <a:gd name="T13" fmla="*/ 3313 h 3313"/>
                              <a:gd name="T14" fmla="*/ 324 w 3263"/>
                              <a:gd name="T15" fmla="*/ 3313 h 3313"/>
                              <a:gd name="T16" fmla="*/ 0 w 3263"/>
                              <a:gd name="T17" fmla="*/ 2988 h 3313"/>
                              <a:gd name="T18" fmla="*/ 0 w 3263"/>
                              <a:gd name="T19" fmla="*/ 2988 h 3313"/>
                              <a:gd name="T20" fmla="*/ 0 w 3263"/>
                              <a:gd name="T21" fmla="*/ 325 h 3313"/>
                              <a:gd name="T22" fmla="*/ 0 w 3263"/>
                              <a:gd name="T23" fmla="*/ 325 h 3313"/>
                              <a:gd name="T24" fmla="*/ 324 w 3263"/>
                              <a:gd name="T25" fmla="*/ 0 h 3313"/>
                              <a:gd name="T26" fmla="*/ 324 w 3263"/>
                              <a:gd name="T27" fmla="*/ 0 h 3313"/>
                              <a:gd name="T28" fmla="*/ 2938 w 3263"/>
                              <a:gd name="T29" fmla="*/ 0 h 3313"/>
                              <a:gd name="T30" fmla="*/ 2938 w 3263"/>
                              <a:gd name="T31" fmla="*/ 0 h 3313"/>
                              <a:gd name="T32" fmla="*/ 3263 w 3263"/>
                              <a:gd name="T33" fmla="*/ 325 h 3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63" h="3313">
                                <a:moveTo>
                                  <a:pt x="3263" y="325"/>
                                </a:moveTo>
                                <a:lnTo>
                                  <a:pt x="3263" y="2988"/>
                                </a:lnTo>
                                <a:lnTo>
                                  <a:pt x="3263" y="2988"/>
                                </a:lnTo>
                                <a:cubicBezTo>
                                  <a:pt x="3263" y="3167"/>
                                  <a:pt x="3118" y="3313"/>
                                  <a:pt x="2938" y="3313"/>
                                </a:cubicBezTo>
                                <a:cubicBezTo>
                                  <a:pt x="2938" y="3313"/>
                                  <a:pt x="2938" y="3313"/>
                                  <a:pt x="2938" y="3313"/>
                                </a:cubicBezTo>
                                <a:lnTo>
                                  <a:pt x="2938" y="3313"/>
                                </a:lnTo>
                                <a:lnTo>
                                  <a:pt x="324" y="3313"/>
                                </a:lnTo>
                                <a:lnTo>
                                  <a:pt x="324" y="3313"/>
                                </a:lnTo>
                                <a:cubicBezTo>
                                  <a:pt x="145" y="3313"/>
                                  <a:pt x="0" y="3167"/>
                                  <a:pt x="0" y="2988"/>
                                </a:cubicBezTo>
                                <a:lnTo>
                                  <a:pt x="0" y="2988"/>
                                </a:lnTo>
                                <a:lnTo>
                                  <a:pt x="0" y="325"/>
                                </a:lnTo>
                                <a:lnTo>
                                  <a:pt x="0" y="325"/>
                                </a:lnTo>
                                <a:cubicBezTo>
                                  <a:pt x="0" y="146"/>
                                  <a:pt x="145" y="0"/>
                                  <a:pt x="324" y="0"/>
                                </a:cubicBezTo>
                                <a:lnTo>
                                  <a:pt x="324" y="0"/>
                                </a:lnTo>
                                <a:lnTo>
                                  <a:pt x="2938" y="0"/>
                                </a:lnTo>
                                <a:lnTo>
                                  <a:pt x="2938" y="0"/>
                                </a:lnTo>
                                <a:cubicBezTo>
                                  <a:pt x="3118" y="0"/>
                                  <a:pt x="3263" y="146"/>
                                  <a:pt x="3263" y="325"/>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g:cNvPr id="5242" name="Group 5242"/>
                        <wpg:cNvGrpSpPr>
                          <a:grpSpLocks/>
                        </wpg:cNvGrpSpPr>
                        <wpg:grpSpPr bwMode="auto">
                          <a:xfrm>
                            <a:off x="253" y="29"/>
                            <a:ext cx="47" cy="47"/>
                            <a:chOff x="253" y="29"/>
                            <a:chExt cx="47" cy="47"/>
                          </a:xfrm>
                        </wpg:grpSpPr>
                        <wps:wsp>
                          <wps:cNvPr id="5243" name="Rectangle 5243"/>
                          <wps:cNvSpPr>
                            <a:spLocks noChangeArrowheads="1"/>
                          </wps:cNvSpPr>
                          <wps:spPr bwMode="auto">
                            <a:xfrm>
                              <a:off x="253" y="29"/>
                              <a:ext cx="47" cy="47"/>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44" name="Rectangle 5244"/>
                          <wps:cNvSpPr>
                            <a:spLocks noChangeArrowheads="1"/>
                          </wps:cNvSpPr>
                          <wps:spPr bwMode="auto">
                            <a:xfrm>
                              <a:off x="253" y="29"/>
                              <a:ext cx="47" cy="4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45" name="Freeform 5245"/>
                          <wps:cNvSpPr>
                            <a:spLocks/>
                          </wps:cNvSpPr>
                          <wps:spPr bwMode="auto">
                            <a:xfrm>
                              <a:off x="258" y="35"/>
                              <a:ext cx="37" cy="36"/>
                            </a:xfrm>
                            <a:custGeom>
                              <a:avLst/>
                              <a:gdLst>
                                <a:gd name="T0" fmla="*/ 1200 w 12544"/>
                                <a:gd name="T1" fmla="*/ 0 h 12144"/>
                                <a:gd name="T2" fmla="*/ 11344 w 12544"/>
                                <a:gd name="T3" fmla="*/ 0 h 12144"/>
                                <a:gd name="T4" fmla="*/ 11344 w 12544"/>
                                <a:gd name="T5" fmla="*/ 0 h 12144"/>
                                <a:gd name="T6" fmla="*/ 12544 w 12544"/>
                                <a:gd name="T7" fmla="*/ 1200 h 12144"/>
                                <a:gd name="T8" fmla="*/ 12544 w 12544"/>
                                <a:gd name="T9" fmla="*/ 1200 h 12144"/>
                                <a:gd name="T10" fmla="*/ 12544 w 12544"/>
                                <a:gd name="T11" fmla="*/ 1200 h 12144"/>
                                <a:gd name="T12" fmla="*/ 12544 w 12544"/>
                                <a:gd name="T13" fmla="*/ 10944 h 12144"/>
                                <a:gd name="T14" fmla="*/ 12544 w 12544"/>
                                <a:gd name="T15" fmla="*/ 10944 h 12144"/>
                                <a:gd name="T16" fmla="*/ 11344 w 12544"/>
                                <a:gd name="T17" fmla="*/ 12144 h 12144"/>
                                <a:gd name="T18" fmla="*/ 11344 w 12544"/>
                                <a:gd name="T19" fmla="*/ 12144 h 12144"/>
                                <a:gd name="T20" fmla="*/ 1200 w 12544"/>
                                <a:gd name="T21" fmla="*/ 12144 h 12144"/>
                                <a:gd name="T22" fmla="*/ 1200 w 12544"/>
                                <a:gd name="T23" fmla="*/ 12144 h 12144"/>
                                <a:gd name="T24" fmla="*/ 0 w 12544"/>
                                <a:gd name="T25" fmla="*/ 10944 h 12144"/>
                                <a:gd name="T26" fmla="*/ 0 w 12544"/>
                                <a:gd name="T27" fmla="*/ 10944 h 12144"/>
                                <a:gd name="T28" fmla="*/ 0 w 12544"/>
                                <a:gd name="T29" fmla="*/ 1200 h 12144"/>
                                <a:gd name="T30" fmla="*/ 0 w 12544"/>
                                <a:gd name="T31" fmla="*/ 1200 h 12144"/>
                                <a:gd name="T32" fmla="*/ 1200 w 12544"/>
                                <a:gd name="T33" fmla="*/ 0 h 12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2544" h="12144">
                                  <a:moveTo>
                                    <a:pt x="1200" y="0"/>
                                  </a:moveTo>
                                  <a:lnTo>
                                    <a:pt x="11344" y="0"/>
                                  </a:lnTo>
                                  <a:lnTo>
                                    <a:pt x="11344" y="0"/>
                                  </a:lnTo>
                                  <a:cubicBezTo>
                                    <a:pt x="12007" y="0"/>
                                    <a:pt x="12544" y="538"/>
                                    <a:pt x="12544" y="1200"/>
                                  </a:cubicBezTo>
                                  <a:cubicBezTo>
                                    <a:pt x="12544" y="1200"/>
                                    <a:pt x="12544" y="1200"/>
                                    <a:pt x="12544" y="1200"/>
                                  </a:cubicBezTo>
                                  <a:lnTo>
                                    <a:pt x="12544" y="1200"/>
                                  </a:lnTo>
                                  <a:lnTo>
                                    <a:pt x="12544" y="10944"/>
                                  </a:lnTo>
                                  <a:lnTo>
                                    <a:pt x="12544" y="10944"/>
                                  </a:lnTo>
                                  <a:cubicBezTo>
                                    <a:pt x="12544" y="11607"/>
                                    <a:pt x="12007" y="12144"/>
                                    <a:pt x="11344" y="12144"/>
                                  </a:cubicBezTo>
                                  <a:lnTo>
                                    <a:pt x="11344" y="12144"/>
                                  </a:lnTo>
                                  <a:lnTo>
                                    <a:pt x="1200" y="12144"/>
                                  </a:lnTo>
                                  <a:lnTo>
                                    <a:pt x="1200" y="12144"/>
                                  </a:lnTo>
                                  <a:cubicBezTo>
                                    <a:pt x="538" y="12144"/>
                                    <a:pt x="0" y="11607"/>
                                    <a:pt x="0" y="10944"/>
                                  </a:cubicBezTo>
                                  <a:lnTo>
                                    <a:pt x="0" y="10944"/>
                                  </a:lnTo>
                                  <a:lnTo>
                                    <a:pt x="0" y="1200"/>
                                  </a:lnTo>
                                  <a:lnTo>
                                    <a:pt x="0" y="1200"/>
                                  </a:lnTo>
                                  <a:cubicBezTo>
                                    <a:pt x="0" y="538"/>
                                    <a:pt x="538" y="0"/>
                                    <a:pt x="1200" y="0"/>
                                  </a:cubicBezTo>
                                  <a:close/>
                                </a:path>
                              </a:pathLst>
                            </a:custGeom>
                            <a:solidFill>
                              <a:srgbClr val="7F7F7F"/>
                            </a:solidFill>
                            <a:ln w="0">
                              <a:solidFill>
                                <a:srgbClr val="000000"/>
                              </a:solidFill>
                              <a:prstDash val="solid"/>
                              <a:round/>
                              <a:headEnd/>
                              <a:tailEnd/>
                            </a:ln>
                          </wps:spPr>
                          <wps:bodyPr/>
                        </wps:wsp>
                        <wps:wsp>
                          <wps:cNvPr id="5246" name="Freeform 5246"/>
                          <wps:cNvSpPr>
                            <a:spLocks/>
                          </wps:cNvSpPr>
                          <wps:spPr bwMode="auto">
                            <a:xfrm>
                              <a:off x="258" y="35"/>
                              <a:ext cx="37" cy="36"/>
                            </a:xfrm>
                            <a:custGeom>
                              <a:avLst/>
                              <a:gdLst>
                                <a:gd name="T0" fmla="*/ 1200 w 12544"/>
                                <a:gd name="T1" fmla="*/ 0 h 12144"/>
                                <a:gd name="T2" fmla="*/ 11344 w 12544"/>
                                <a:gd name="T3" fmla="*/ 0 h 12144"/>
                                <a:gd name="T4" fmla="*/ 11344 w 12544"/>
                                <a:gd name="T5" fmla="*/ 0 h 12144"/>
                                <a:gd name="T6" fmla="*/ 12544 w 12544"/>
                                <a:gd name="T7" fmla="*/ 1200 h 12144"/>
                                <a:gd name="T8" fmla="*/ 12544 w 12544"/>
                                <a:gd name="T9" fmla="*/ 1200 h 12144"/>
                                <a:gd name="T10" fmla="*/ 12544 w 12544"/>
                                <a:gd name="T11" fmla="*/ 1200 h 12144"/>
                                <a:gd name="T12" fmla="*/ 12544 w 12544"/>
                                <a:gd name="T13" fmla="*/ 10944 h 12144"/>
                                <a:gd name="T14" fmla="*/ 12544 w 12544"/>
                                <a:gd name="T15" fmla="*/ 10944 h 12144"/>
                                <a:gd name="T16" fmla="*/ 11344 w 12544"/>
                                <a:gd name="T17" fmla="*/ 12144 h 12144"/>
                                <a:gd name="T18" fmla="*/ 11344 w 12544"/>
                                <a:gd name="T19" fmla="*/ 12144 h 12144"/>
                                <a:gd name="T20" fmla="*/ 1200 w 12544"/>
                                <a:gd name="T21" fmla="*/ 12144 h 12144"/>
                                <a:gd name="T22" fmla="*/ 1200 w 12544"/>
                                <a:gd name="T23" fmla="*/ 12144 h 12144"/>
                                <a:gd name="T24" fmla="*/ 0 w 12544"/>
                                <a:gd name="T25" fmla="*/ 10944 h 12144"/>
                                <a:gd name="T26" fmla="*/ 0 w 12544"/>
                                <a:gd name="T27" fmla="*/ 10944 h 12144"/>
                                <a:gd name="T28" fmla="*/ 0 w 12544"/>
                                <a:gd name="T29" fmla="*/ 1200 h 12144"/>
                                <a:gd name="T30" fmla="*/ 0 w 12544"/>
                                <a:gd name="T31" fmla="*/ 1200 h 12144"/>
                                <a:gd name="T32" fmla="*/ 1200 w 12544"/>
                                <a:gd name="T33" fmla="*/ 0 h 12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2544" h="12144">
                                  <a:moveTo>
                                    <a:pt x="1200" y="0"/>
                                  </a:moveTo>
                                  <a:lnTo>
                                    <a:pt x="11344" y="0"/>
                                  </a:lnTo>
                                  <a:lnTo>
                                    <a:pt x="11344" y="0"/>
                                  </a:lnTo>
                                  <a:cubicBezTo>
                                    <a:pt x="12007" y="0"/>
                                    <a:pt x="12544" y="538"/>
                                    <a:pt x="12544" y="1200"/>
                                  </a:cubicBezTo>
                                  <a:cubicBezTo>
                                    <a:pt x="12544" y="1200"/>
                                    <a:pt x="12544" y="1200"/>
                                    <a:pt x="12544" y="1200"/>
                                  </a:cubicBezTo>
                                  <a:lnTo>
                                    <a:pt x="12544" y="1200"/>
                                  </a:lnTo>
                                  <a:lnTo>
                                    <a:pt x="12544" y="10944"/>
                                  </a:lnTo>
                                  <a:lnTo>
                                    <a:pt x="12544" y="10944"/>
                                  </a:lnTo>
                                  <a:cubicBezTo>
                                    <a:pt x="12544" y="11607"/>
                                    <a:pt x="12007" y="12144"/>
                                    <a:pt x="11344" y="12144"/>
                                  </a:cubicBezTo>
                                  <a:lnTo>
                                    <a:pt x="11344" y="12144"/>
                                  </a:lnTo>
                                  <a:lnTo>
                                    <a:pt x="1200" y="12144"/>
                                  </a:lnTo>
                                  <a:lnTo>
                                    <a:pt x="1200" y="12144"/>
                                  </a:lnTo>
                                  <a:cubicBezTo>
                                    <a:pt x="538" y="12144"/>
                                    <a:pt x="0" y="11607"/>
                                    <a:pt x="0" y="10944"/>
                                  </a:cubicBezTo>
                                  <a:lnTo>
                                    <a:pt x="0" y="10944"/>
                                  </a:lnTo>
                                  <a:lnTo>
                                    <a:pt x="0" y="1200"/>
                                  </a:lnTo>
                                  <a:lnTo>
                                    <a:pt x="0" y="1200"/>
                                  </a:lnTo>
                                  <a:cubicBezTo>
                                    <a:pt x="0" y="538"/>
                                    <a:pt x="538" y="0"/>
                                    <a:pt x="1200" y="0"/>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grpSp>
                      <wps:wsp>
                        <wps:cNvPr id="5247" name="Rectangle 5247"/>
                        <wps:cNvSpPr>
                          <a:spLocks noChangeArrowheads="1"/>
                        </wps:cNvSpPr>
                        <wps:spPr bwMode="auto">
                          <a:xfrm>
                            <a:off x="77" y="222"/>
                            <a:ext cx="96" cy="47"/>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48" name="Rectangle 5248"/>
                        <wps:cNvSpPr>
                          <a:spLocks noChangeArrowheads="1"/>
                        </wps:cNvSpPr>
                        <wps:spPr bwMode="auto">
                          <a:xfrm>
                            <a:off x="77" y="222"/>
                            <a:ext cx="96" cy="4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49" name="Rectangle 5249"/>
                        <wps:cNvSpPr>
                          <a:spLocks noChangeArrowheads="1"/>
                        </wps:cNvSpPr>
                        <wps:spPr bwMode="auto">
                          <a:xfrm>
                            <a:off x="77" y="253"/>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50" name="Rectangle 5250"/>
                        <wps:cNvSpPr>
                          <a:spLocks noChangeArrowheads="1"/>
                        </wps:cNvSpPr>
                        <wps:spPr bwMode="auto">
                          <a:xfrm>
                            <a:off x="77" y="253"/>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51" name="Rectangle 5251"/>
                        <wps:cNvSpPr>
                          <a:spLocks noChangeArrowheads="1"/>
                        </wps:cNvSpPr>
                        <wps:spPr bwMode="auto">
                          <a:xfrm>
                            <a:off x="77" y="222"/>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52" name="Rectangle 5252"/>
                        <wps:cNvSpPr>
                          <a:spLocks noChangeArrowheads="1"/>
                        </wps:cNvSpPr>
                        <wps:spPr bwMode="auto">
                          <a:xfrm>
                            <a:off x="77" y="222"/>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53" name="Rectangle 5253"/>
                        <wps:cNvSpPr>
                          <a:spLocks noChangeArrowheads="1"/>
                        </wps:cNvSpPr>
                        <wps:spPr bwMode="auto">
                          <a:xfrm>
                            <a:off x="77" y="278"/>
                            <a:ext cx="96" cy="47"/>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54" name="Rectangle 5254"/>
                        <wps:cNvSpPr>
                          <a:spLocks noChangeArrowheads="1"/>
                        </wps:cNvSpPr>
                        <wps:spPr bwMode="auto">
                          <a:xfrm>
                            <a:off x="77" y="278"/>
                            <a:ext cx="96" cy="47"/>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55" name="Rectangle 5255"/>
                        <wps:cNvSpPr>
                          <a:spLocks noChangeArrowheads="1"/>
                        </wps:cNvSpPr>
                        <wps:spPr bwMode="auto">
                          <a:xfrm>
                            <a:off x="77" y="309"/>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56" name="Rectangle 5256"/>
                        <wps:cNvSpPr>
                          <a:spLocks noChangeArrowheads="1"/>
                        </wps:cNvSpPr>
                        <wps:spPr bwMode="auto">
                          <a:xfrm>
                            <a:off x="77" y="309"/>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57" name="Rectangle 5257"/>
                        <wps:cNvSpPr>
                          <a:spLocks noChangeArrowheads="1"/>
                        </wps:cNvSpPr>
                        <wps:spPr bwMode="auto">
                          <a:xfrm>
                            <a:off x="77" y="278"/>
                            <a:ext cx="96" cy="16"/>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58" name="Rectangle 5258"/>
                        <wps:cNvSpPr>
                          <a:spLocks noChangeArrowheads="1"/>
                        </wps:cNvSpPr>
                        <wps:spPr bwMode="auto">
                          <a:xfrm>
                            <a:off x="77" y="278"/>
                            <a:ext cx="96" cy="1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59" name="Freeform 5259"/>
                        <wps:cNvSpPr>
                          <a:spLocks/>
                        </wps:cNvSpPr>
                        <wps:spPr bwMode="auto">
                          <a:xfrm>
                            <a:off x="550" y="344"/>
                            <a:ext cx="6" cy="9"/>
                          </a:xfrm>
                          <a:custGeom>
                            <a:avLst/>
                            <a:gdLst>
                              <a:gd name="T0" fmla="*/ 6 w 6"/>
                              <a:gd name="T1" fmla="*/ 4 h 9"/>
                              <a:gd name="T2" fmla="*/ 0 w 6"/>
                              <a:gd name="T3" fmla="*/ 0 h 9"/>
                              <a:gd name="T4" fmla="*/ 0 w 6"/>
                              <a:gd name="T5" fmla="*/ 9 h 9"/>
                              <a:gd name="T6" fmla="*/ 6 w 6"/>
                              <a:gd name="T7" fmla="*/ 4 h 9"/>
                            </a:gdLst>
                            <a:ahLst/>
                            <a:cxnLst>
                              <a:cxn ang="0">
                                <a:pos x="T0" y="T1"/>
                              </a:cxn>
                              <a:cxn ang="0">
                                <a:pos x="T2" y="T3"/>
                              </a:cxn>
                              <a:cxn ang="0">
                                <a:pos x="T4" y="T5"/>
                              </a:cxn>
                              <a:cxn ang="0">
                                <a:pos x="T6" y="T7"/>
                              </a:cxn>
                            </a:cxnLst>
                            <a:rect l="0" t="0" r="r" b="b"/>
                            <a:pathLst>
                              <a:path w="6" h="9">
                                <a:moveTo>
                                  <a:pt x="6" y="4"/>
                                </a:moveTo>
                                <a:lnTo>
                                  <a:pt x="0" y="0"/>
                                </a:lnTo>
                                <a:lnTo>
                                  <a:pt x="0" y="9"/>
                                </a:lnTo>
                                <a:lnTo>
                                  <a:pt x="6"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60" name="Freeform 5260"/>
                        <wps:cNvSpPr>
                          <a:spLocks/>
                        </wps:cNvSpPr>
                        <wps:spPr bwMode="auto">
                          <a:xfrm>
                            <a:off x="550" y="344"/>
                            <a:ext cx="6" cy="9"/>
                          </a:xfrm>
                          <a:custGeom>
                            <a:avLst/>
                            <a:gdLst>
                              <a:gd name="T0" fmla="*/ 6 w 6"/>
                              <a:gd name="T1" fmla="*/ 4 h 9"/>
                              <a:gd name="T2" fmla="*/ 0 w 6"/>
                              <a:gd name="T3" fmla="*/ 0 h 9"/>
                              <a:gd name="T4" fmla="*/ 0 w 6"/>
                              <a:gd name="T5" fmla="*/ 9 h 9"/>
                              <a:gd name="T6" fmla="*/ 6 w 6"/>
                              <a:gd name="T7" fmla="*/ 4 h 9"/>
                            </a:gdLst>
                            <a:ahLst/>
                            <a:cxnLst>
                              <a:cxn ang="0">
                                <a:pos x="T0" y="T1"/>
                              </a:cxn>
                              <a:cxn ang="0">
                                <a:pos x="T2" y="T3"/>
                              </a:cxn>
                              <a:cxn ang="0">
                                <a:pos x="T4" y="T5"/>
                              </a:cxn>
                              <a:cxn ang="0">
                                <a:pos x="T6" y="T7"/>
                              </a:cxn>
                            </a:cxnLst>
                            <a:rect l="0" t="0" r="r" b="b"/>
                            <a:pathLst>
                              <a:path w="6" h="9">
                                <a:moveTo>
                                  <a:pt x="6" y="4"/>
                                </a:moveTo>
                                <a:lnTo>
                                  <a:pt x="0" y="0"/>
                                </a:lnTo>
                                <a:lnTo>
                                  <a:pt x="0" y="9"/>
                                </a:lnTo>
                                <a:lnTo>
                                  <a:pt x="6"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61" name="Freeform 5261"/>
                        <wps:cNvSpPr>
                          <a:spLocks/>
                        </wps:cNvSpPr>
                        <wps:spPr bwMode="auto">
                          <a:xfrm>
                            <a:off x="550" y="456"/>
                            <a:ext cx="6" cy="9"/>
                          </a:xfrm>
                          <a:custGeom>
                            <a:avLst/>
                            <a:gdLst>
                              <a:gd name="T0" fmla="*/ 6 w 6"/>
                              <a:gd name="T1" fmla="*/ 4 h 9"/>
                              <a:gd name="T2" fmla="*/ 0 w 6"/>
                              <a:gd name="T3" fmla="*/ 0 h 9"/>
                              <a:gd name="T4" fmla="*/ 0 w 6"/>
                              <a:gd name="T5" fmla="*/ 9 h 9"/>
                              <a:gd name="T6" fmla="*/ 6 w 6"/>
                              <a:gd name="T7" fmla="*/ 4 h 9"/>
                            </a:gdLst>
                            <a:ahLst/>
                            <a:cxnLst>
                              <a:cxn ang="0">
                                <a:pos x="T0" y="T1"/>
                              </a:cxn>
                              <a:cxn ang="0">
                                <a:pos x="T2" y="T3"/>
                              </a:cxn>
                              <a:cxn ang="0">
                                <a:pos x="T4" y="T5"/>
                              </a:cxn>
                              <a:cxn ang="0">
                                <a:pos x="T6" y="T7"/>
                              </a:cxn>
                            </a:cxnLst>
                            <a:rect l="0" t="0" r="r" b="b"/>
                            <a:pathLst>
                              <a:path w="6" h="9">
                                <a:moveTo>
                                  <a:pt x="6" y="4"/>
                                </a:moveTo>
                                <a:lnTo>
                                  <a:pt x="0" y="0"/>
                                </a:lnTo>
                                <a:lnTo>
                                  <a:pt x="0" y="9"/>
                                </a:lnTo>
                                <a:lnTo>
                                  <a:pt x="6" y="4"/>
                                </a:lnTo>
                                <a:close/>
                              </a:path>
                            </a:pathLst>
                          </a:cu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wps:wsp>
                      <wps:wsp>
                        <wps:cNvPr id="5262" name="Freeform 5262"/>
                        <wps:cNvSpPr>
                          <a:spLocks/>
                        </wps:cNvSpPr>
                        <wps:spPr bwMode="auto">
                          <a:xfrm>
                            <a:off x="550" y="456"/>
                            <a:ext cx="6" cy="9"/>
                          </a:xfrm>
                          <a:custGeom>
                            <a:avLst/>
                            <a:gdLst>
                              <a:gd name="T0" fmla="*/ 6 w 6"/>
                              <a:gd name="T1" fmla="*/ 4 h 9"/>
                              <a:gd name="T2" fmla="*/ 0 w 6"/>
                              <a:gd name="T3" fmla="*/ 0 h 9"/>
                              <a:gd name="T4" fmla="*/ 0 w 6"/>
                              <a:gd name="T5" fmla="*/ 9 h 9"/>
                              <a:gd name="T6" fmla="*/ 6 w 6"/>
                              <a:gd name="T7" fmla="*/ 4 h 9"/>
                            </a:gdLst>
                            <a:ahLst/>
                            <a:cxnLst>
                              <a:cxn ang="0">
                                <a:pos x="T0" y="T1"/>
                              </a:cxn>
                              <a:cxn ang="0">
                                <a:pos x="T2" y="T3"/>
                              </a:cxn>
                              <a:cxn ang="0">
                                <a:pos x="T4" y="T5"/>
                              </a:cxn>
                              <a:cxn ang="0">
                                <a:pos x="T6" y="T7"/>
                              </a:cxn>
                            </a:cxnLst>
                            <a:rect l="0" t="0" r="r" b="b"/>
                            <a:pathLst>
                              <a:path w="6" h="9">
                                <a:moveTo>
                                  <a:pt x="6" y="4"/>
                                </a:moveTo>
                                <a:lnTo>
                                  <a:pt x="0" y="0"/>
                                </a:lnTo>
                                <a:lnTo>
                                  <a:pt x="0" y="9"/>
                                </a:lnTo>
                                <a:lnTo>
                                  <a:pt x="6" y="4"/>
                                </a:ln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63" name="Rectangle 5263"/>
                        <wps:cNvSpPr>
                          <a:spLocks noChangeArrowheads="1"/>
                        </wps:cNvSpPr>
                        <wps:spPr bwMode="auto">
                          <a:xfrm>
                            <a:off x="553" y="301"/>
                            <a:ext cx="44" cy="206"/>
                          </a:xfrm>
                          <a:prstGeom prst="rect">
                            <a:avLst/>
                          </a:prstGeom>
                          <a:solidFill>
                            <a:srgbClr val="D8D8D8"/>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64" name="Rectangle 5264"/>
                        <wps:cNvSpPr>
                          <a:spLocks noChangeArrowheads="1"/>
                        </wps:cNvSpPr>
                        <wps:spPr bwMode="auto">
                          <a:xfrm>
                            <a:off x="553" y="301"/>
                            <a:ext cx="44" cy="206"/>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65" name="Freeform 5265"/>
                        <wps:cNvSpPr>
                          <a:spLocks/>
                        </wps:cNvSpPr>
                        <wps:spPr bwMode="auto">
                          <a:xfrm>
                            <a:off x="556" y="303"/>
                            <a:ext cx="39" cy="201"/>
                          </a:xfrm>
                          <a:custGeom>
                            <a:avLst/>
                            <a:gdLst>
                              <a:gd name="T0" fmla="*/ 1935 w 1935"/>
                              <a:gd name="T1" fmla="*/ 841 h 10014"/>
                              <a:gd name="T2" fmla="*/ 1935 w 1935"/>
                              <a:gd name="T3" fmla="*/ 9172 h 10014"/>
                              <a:gd name="T4" fmla="*/ 1935 w 1935"/>
                              <a:gd name="T5" fmla="*/ 9172 h 10014"/>
                              <a:gd name="T6" fmla="*/ 1550 w 1935"/>
                              <a:gd name="T7" fmla="*/ 10014 h 10014"/>
                              <a:gd name="T8" fmla="*/ 1550 w 1935"/>
                              <a:gd name="T9" fmla="*/ 10014 h 10014"/>
                              <a:gd name="T10" fmla="*/ 1550 w 1935"/>
                              <a:gd name="T11" fmla="*/ 10014 h 10014"/>
                              <a:gd name="T12" fmla="*/ 385 w 1935"/>
                              <a:gd name="T13" fmla="*/ 10014 h 10014"/>
                              <a:gd name="T14" fmla="*/ 385 w 1935"/>
                              <a:gd name="T15" fmla="*/ 10014 h 10014"/>
                              <a:gd name="T16" fmla="*/ 0 w 1935"/>
                              <a:gd name="T17" fmla="*/ 9172 h 10014"/>
                              <a:gd name="T18" fmla="*/ 0 w 1935"/>
                              <a:gd name="T19" fmla="*/ 9172 h 10014"/>
                              <a:gd name="T20" fmla="*/ 0 w 1935"/>
                              <a:gd name="T21" fmla="*/ 841 h 10014"/>
                              <a:gd name="T22" fmla="*/ 0 w 1935"/>
                              <a:gd name="T23" fmla="*/ 841 h 10014"/>
                              <a:gd name="T24" fmla="*/ 385 w 1935"/>
                              <a:gd name="T25" fmla="*/ 0 h 10014"/>
                              <a:gd name="T26" fmla="*/ 385 w 1935"/>
                              <a:gd name="T27" fmla="*/ 0 h 10014"/>
                              <a:gd name="T28" fmla="*/ 1550 w 1935"/>
                              <a:gd name="T29" fmla="*/ 0 h 10014"/>
                              <a:gd name="T30" fmla="*/ 1550 w 1935"/>
                              <a:gd name="T31" fmla="*/ 0 h 10014"/>
                              <a:gd name="T32" fmla="*/ 1935 w 1935"/>
                              <a:gd name="T33" fmla="*/ 841 h 100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935" h="10014">
                                <a:moveTo>
                                  <a:pt x="1935" y="841"/>
                                </a:moveTo>
                                <a:lnTo>
                                  <a:pt x="1935" y="9172"/>
                                </a:lnTo>
                                <a:lnTo>
                                  <a:pt x="1935" y="9172"/>
                                </a:lnTo>
                                <a:cubicBezTo>
                                  <a:pt x="1935" y="9637"/>
                                  <a:pt x="1763" y="10014"/>
                                  <a:pt x="1550" y="10014"/>
                                </a:cubicBezTo>
                                <a:cubicBezTo>
                                  <a:pt x="1550" y="10014"/>
                                  <a:pt x="1550" y="10014"/>
                                  <a:pt x="1550" y="10014"/>
                                </a:cubicBezTo>
                                <a:lnTo>
                                  <a:pt x="1550" y="10014"/>
                                </a:lnTo>
                                <a:lnTo>
                                  <a:pt x="385" y="10014"/>
                                </a:lnTo>
                                <a:lnTo>
                                  <a:pt x="385" y="10014"/>
                                </a:lnTo>
                                <a:cubicBezTo>
                                  <a:pt x="172" y="10014"/>
                                  <a:pt x="0" y="9637"/>
                                  <a:pt x="0" y="9172"/>
                                </a:cubicBezTo>
                                <a:lnTo>
                                  <a:pt x="0" y="9172"/>
                                </a:lnTo>
                                <a:lnTo>
                                  <a:pt x="0" y="841"/>
                                </a:lnTo>
                                <a:lnTo>
                                  <a:pt x="0" y="841"/>
                                </a:lnTo>
                                <a:cubicBezTo>
                                  <a:pt x="0" y="377"/>
                                  <a:pt x="172" y="0"/>
                                  <a:pt x="385" y="0"/>
                                </a:cubicBezTo>
                                <a:lnTo>
                                  <a:pt x="385" y="0"/>
                                </a:lnTo>
                                <a:lnTo>
                                  <a:pt x="1550" y="0"/>
                                </a:lnTo>
                                <a:lnTo>
                                  <a:pt x="1550" y="0"/>
                                </a:lnTo>
                                <a:cubicBezTo>
                                  <a:pt x="1763" y="0"/>
                                  <a:pt x="1935" y="377"/>
                                  <a:pt x="1935" y="841"/>
                                </a:cubicBezTo>
                                <a:close/>
                              </a:path>
                            </a:pathLst>
                          </a:custGeom>
                          <a:solidFill>
                            <a:srgbClr val="D8D8D8"/>
                          </a:solidFill>
                          <a:ln w="0">
                            <a:solidFill>
                              <a:srgbClr val="000000"/>
                            </a:solidFill>
                            <a:prstDash val="solid"/>
                            <a:round/>
                            <a:headEnd/>
                            <a:tailEnd/>
                          </a:ln>
                        </wps:spPr>
                        <wps:bodyPr/>
                      </wps:wsp>
                      <wps:wsp>
                        <wps:cNvPr id="5266" name="Freeform 5266"/>
                        <wps:cNvSpPr>
                          <a:spLocks/>
                        </wps:cNvSpPr>
                        <wps:spPr bwMode="auto">
                          <a:xfrm>
                            <a:off x="556" y="303"/>
                            <a:ext cx="39" cy="201"/>
                          </a:xfrm>
                          <a:custGeom>
                            <a:avLst/>
                            <a:gdLst>
                              <a:gd name="T0" fmla="*/ 1935 w 1935"/>
                              <a:gd name="T1" fmla="*/ 841 h 10014"/>
                              <a:gd name="T2" fmla="*/ 1935 w 1935"/>
                              <a:gd name="T3" fmla="*/ 9172 h 10014"/>
                              <a:gd name="T4" fmla="*/ 1935 w 1935"/>
                              <a:gd name="T5" fmla="*/ 9172 h 10014"/>
                              <a:gd name="T6" fmla="*/ 1550 w 1935"/>
                              <a:gd name="T7" fmla="*/ 10014 h 10014"/>
                              <a:gd name="T8" fmla="*/ 1550 w 1935"/>
                              <a:gd name="T9" fmla="*/ 10014 h 10014"/>
                              <a:gd name="T10" fmla="*/ 1550 w 1935"/>
                              <a:gd name="T11" fmla="*/ 10014 h 10014"/>
                              <a:gd name="T12" fmla="*/ 385 w 1935"/>
                              <a:gd name="T13" fmla="*/ 10014 h 10014"/>
                              <a:gd name="T14" fmla="*/ 385 w 1935"/>
                              <a:gd name="T15" fmla="*/ 10014 h 10014"/>
                              <a:gd name="T16" fmla="*/ 0 w 1935"/>
                              <a:gd name="T17" fmla="*/ 9172 h 10014"/>
                              <a:gd name="T18" fmla="*/ 0 w 1935"/>
                              <a:gd name="T19" fmla="*/ 9172 h 10014"/>
                              <a:gd name="T20" fmla="*/ 0 w 1935"/>
                              <a:gd name="T21" fmla="*/ 841 h 10014"/>
                              <a:gd name="T22" fmla="*/ 0 w 1935"/>
                              <a:gd name="T23" fmla="*/ 841 h 10014"/>
                              <a:gd name="T24" fmla="*/ 385 w 1935"/>
                              <a:gd name="T25" fmla="*/ 0 h 10014"/>
                              <a:gd name="T26" fmla="*/ 385 w 1935"/>
                              <a:gd name="T27" fmla="*/ 0 h 10014"/>
                              <a:gd name="T28" fmla="*/ 1550 w 1935"/>
                              <a:gd name="T29" fmla="*/ 0 h 10014"/>
                              <a:gd name="T30" fmla="*/ 1550 w 1935"/>
                              <a:gd name="T31" fmla="*/ 0 h 10014"/>
                              <a:gd name="T32" fmla="*/ 1935 w 1935"/>
                              <a:gd name="T33" fmla="*/ 841 h 100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935" h="10014">
                                <a:moveTo>
                                  <a:pt x="1935" y="841"/>
                                </a:moveTo>
                                <a:lnTo>
                                  <a:pt x="1935" y="9172"/>
                                </a:lnTo>
                                <a:lnTo>
                                  <a:pt x="1935" y="9172"/>
                                </a:lnTo>
                                <a:cubicBezTo>
                                  <a:pt x="1935" y="9637"/>
                                  <a:pt x="1763" y="10014"/>
                                  <a:pt x="1550" y="10014"/>
                                </a:cubicBezTo>
                                <a:cubicBezTo>
                                  <a:pt x="1550" y="10014"/>
                                  <a:pt x="1550" y="10014"/>
                                  <a:pt x="1550" y="10014"/>
                                </a:cubicBezTo>
                                <a:lnTo>
                                  <a:pt x="1550" y="10014"/>
                                </a:lnTo>
                                <a:lnTo>
                                  <a:pt x="385" y="10014"/>
                                </a:lnTo>
                                <a:lnTo>
                                  <a:pt x="385" y="10014"/>
                                </a:lnTo>
                                <a:cubicBezTo>
                                  <a:pt x="172" y="10014"/>
                                  <a:pt x="0" y="9637"/>
                                  <a:pt x="0" y="9172"/>
                                </a:cubicBezTo>
                                <a:lnTo>
                                  <a:pt x="0" y="9172"/>
                                </a:lnTo>
                                <a:lnTo>
                                  <a:pt x="0" y="841"/>
                                </a:lnTo>
                                <a:lnTo>
                                  <a:pt x="0" y="841"/>
                                </a:lnTo>
                                <a:cubicBezTo>
                                  <a:pt x="0" y="377"/>
                                  <a:pt x="172" y="0"/>
                                  <a:pt x="385" y="0"/>
                                </a:cubicBezTo>
                                <a:lnTo>
                                  <a:pt x="385" y="0"/>
                                </a:lnTo>
                                <a:lnTo>
                                  <a:pt x="1550" y="0"/>
                                </a:lnTo>
                                <a:lnTo>
                                  <a:pt x="1550" y="0"/>
                                </a:lnTo>
                                <a:cubicBezTo>
                                  <a:pt x="1763" y="0"/>
                                  <a:pt x="1935" y="377"/>
                                  <a:pt x="1935" y="841"/>
                                </a:cubicBezTo>
                                <a:close/>
                              </a:path>
                            </a:pathLst>
                          </a:cu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s:wsp>
                        <wps:cNvPr id="5267" name="Rectangle 5267"/>
                        <wps:cNvSpPr>
                          <a:spLocks noChangeArrowheads="1"/>
                        </wps:cNvSpPr>
                        <wps:spPr bwMode="auto">
                          <a:xfrm>
                            <a:off x="309" y="449"/>
                            <a:ext cx="192" cy="60"/>
                          </a:xfrm>
                          <a:prstGeom prst="rect">
                            <a:avLst/>
                          </a:prstGeom>
                          <a:solidFill>
                            <a:srgbClr val="BFBFB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bodyPr/>
                      </wps:wsp>
                      <wps:wsp>
                        <wps:cNvPr id="5268" name="Rectangle 5268"/>
                        <wps:cNvSpPr>
                          <a:spLocks noChangeArrowheads="1"/>
                        </wps:cNvSpPr>
                        <wps:spPr bwMode="auto">
                          <a:xfrm>
                            <a:off x="309" y="449"/>
                            <a:ext cx="192" cy="60"/>
                          </a:xfrm>
                          <a:prstGeom prst="rect">
                            <a:avLst/>
                          </a:prstGeom>
                          <a:noFill/>
                          <a:ln w="0" cap="flat">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752E4DE1" id="Group 958" o:spid="_x0000_s1026" style="position:absolute;margin-left:10.2pt;margin-top:0;width:409.5pt;height:6in;z-index:251683840;mso-position-vertical:center;mso-position-vertical-relative:margin;mso-width-relative:margin;mso-height-relative:margin" coordsize="1004,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">
                <v:rect id="AutoShape 957" o:spid="_x0000_s1027" style="position:absolute;width:1004;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VIe8cA&#10;AADdAAAADwAAAGRycy9kb3ducmV2LnhtbESP3WrCQBSE7wu+w3IEb4puaqtIdBURSkMpiPHn+pA9&#10;JsHs2ZjdJunbdwtCL4eZ+YZZbXpTiZYaV1pW8DKJQBBnVpecKzgd38cLEM4ja6wsk4IfcrBZD55W&#10;GGvb8YHa1OciQNjFqKDwvo6ldFlBBt3E1sTBu9rGoA+yyaVusAtwU8lpFM2lwZLDQoE17QrKbum3&#10;UdBl+/Zy/PqQ++dLYvme3Hfp+VOp0bDfLkF46v1/+NFOtIK3xesM/t6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21SHvHAAAA3QAAAA8AAAAAAAAAAAAAAAAAmAIAAGRy&#10;cy9kb3ducmV2LnhtbFBLBQYAAAAABAAEAPUAAACMAwAAAAA=&#10;" filled="f" stroked="f">
                  <o:lock v:ext="edit" aspectratio="t" text="t"/>
                </v:rect>
                <v:shape id="Freeform 4836" o:spid="_x0000_s1028" style="position:absolute;left:301;top:5;width:629;height:512;visibility:visible;mso-wrap-style:square;v-text-anchor:top" coordsize="629,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6besYA&#10;AADdAAAADwAAAGRycy9kb3ducmV2LnhtbESPT2sCMRTE7wW/Q3hCbzXbf4uuRimVQtuDVOvF22Pz&#10;uruY97IkUbffvikUehxm5jfMYjWwU2cKsfNi4HZSgCKpve2kMbD/fLmZgooJxaLzQga+KcJqObpa&#10;YGX9RbZ03qVGZYjECg20KfWV1rFuiTFOfE+SvS8fGFOWodE24CXD2em7oig1Yyd5ocWenluqj7sT&#10;G3BuwxyO74/rD9rMTrY88Hb9Zsz1eHiag0o0pP/wX/vVGniY3pfw+yY/Ab3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6besYAAADdAAAADwAAAAAAAAAAAAAAAACYAgAAZHJz&#10;L2Rvd25yZXYueG1sUEsFBgAAAAAEAAQA9QAAAIsDAAAAAA==&#10;" path="m436,512l,512,,,629,r,312l436,312r,200xm428,504r,-200l621,304,621,8,8,8r,496l428,504xe" fillcolor="black" stroked="f">
                  <v:path arrowok="t" o:connecttype="custom" o:connectlocs="436,512;0,512;0,0;629,0;629,312;436,312;436,512;428,504;428,304;621,304;621,8;8,8;8,504;428,504" o:connectangles="0,0,0,0,0,0,0,0,0,0,0,0,0,0"/>
                  <o:lock v:ext="edit" verticies="t"/>
                </v:shape>
                <v:rect id="Rectangle 4837" o:spid="_x0000_s1029" style="position:absolute;left:725;top:345;width:14;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2LgsYA&#10;AADdAAAADwAAAGRycy9kb3ducmV2LnhtbESPT2vCQBTE74LfYXmCt7rrn6Y2dRURBMF6aCz0+sg+&#10;k2D2bcyumn77rlDwOMzMb5jFqrO1uFHrK8caxiMFgjh3puJCw/dx+zIH4QOywdoxafglD6tlv7fA&#10;1Lg7f9EtC4WIEPYpaihDaFIpfV6SRT9yDXH0Tq61GKJsC2lavEe4reVEqURarDgulNjQpqT8nF2t&#10;Bkxm5nI4TT+P+2uC70Wntq8/SuvhoFt/gAjUhWf4v70zGmbz6Rs83s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2LgsYAAADdAAAADwAAAAAAAAAAAAAAAACYAgAAZHJz&#10;L2Rvd25yZXYueG1sUEsFBgAAAAAEAAQA9QAAAIsDAAAAAA==&#10;" stroked="f"/>
                <v:shape id="Freeform 4838" o:spid="_x0000_s1030" style="position:absolute;left:740;top:345;width:52;height:59;visibility:visible;mso-wrap-style:square;v-text-anchor:top" coordsize="5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i8MA&#10;AADdAAAADwAAAGRycy9kb3ducmV2LnhtbERPW2vCMBR+F/wP4Qh707Q6ilSjiDjYhjC84POhObbR&#10;5qQ0mXb+evMw8PHju8+Xna3FjVpvHCtIRwkI4sJpw6WC4+FjOAXhA7LG2jEp+CMPy0W/N8dcuzvv&#10;6LYPpYgh7HNUUIXQ5FL6oiKLfuQa4sidXWsxRNiWUrd4j+G2luMkyaRFw7GhwobWFRXX/a9V8LN5&#10;0OOLd5lJT9/jbbY+mHRyUept0K1mIAJ14SX+d39qBe/TSZwb38Qn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Ti8MAAADdAAAADwAAAAAAAAAAAAAAAACYAgAAZHJzL2Rv&#10;d25yZXYueG1sUEsFBgAAAAAEAAQA9QAAAIgDAAAAAA==&#10;" path="m,l52,r,1l52,2r,1l52,4r,1l51,6r,l51,7r,1l51,9r-1,1l50,11r,1l50,13r,1l49,14r,1l49,16r,1l48,18r,l48,19r-1,1l47,21r,1l46,22r,1l46,24r-1,1l45,25r,1l44,27r,l43,28r,1l43,30r-1,l42,31r-1,1l41,32r-1,1l40,34r-1,l39,35r-1,l38,36r-1,1l37,37r-1,1l36,39r-1,l35,40r-1,l34,41r-1,l33,42r-1,1l31,43r,1l30,44r,1l29,45r-1,1l28,46r-1,1l27,47r-1,1l25,48r-1,1l24,49r-1,l23,50r-1,l21,51r-1,l20,52r-1,l18,52r-1,1l17,53r-1,1l15,54r-1,l14,55r-1,l12,55r-1,1l10,56r-1,l8,56r,1l7,57r-1,l5,58r-1,l3,58r-1,l1,58,,59e" filled="f">
                  <v:stroke joinstyle="miter"/>
                  <v:path arrowok="t" o:connecttype="custom" o:connectlocs="52,0;52,2;52,4;51,6;51,7;51,9;50,11;50,13;49,14;49,16;48,18;48,19;47,21;46,22;46,24;45,25;44,27;43,28;43,30;42,31;41,32;40,34;39,35;38,36;37,37;36,39;35,40;34,41;33,42;31,43;30,44;29,45;28,46;27,47;25,48;24,49;23,50;21,51;20,52;18,52;17,53;15,54;14,55;12,55;10,56;8,56;7,57;5,58;3,58;1,58" o:connectangles="0,0,0,0,0,0,0,0,0,0,0,0,0,0,0,0,0,0,0,0,0,0,0,0,0,0,0,0,0,0,0,0,0,0,0,0,0,0,0,0,0,0,0,0,0,0,0,0,0,0"/>
                </v:shape>
                <v:shape id="Freeform 4839" o:spid="_x0000_s1031" style="position:absolute;left:740;top:404;width:52;height:59;visibility:visible;mso-wrap-style:square;v-text-anchor:top" coordsize="5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V2EMYA&#10;AADdAAAADwAAAGRycy9kb3ducmV2LnhtbESPQWvCQBSE74X+h+UVvNVNVEKauoqIQpWCqKXnR/Y1&#10;2Tb7NmS3Gv31rlDocZiZb5jpvLeNOFHnjWMF6TABQVw6bbhS8HFcP+cgfEDW2DgmBRfyMJ89Pkyx&#10;0O7MezodQiUihH2BCuoQ2kJKX9Zk0Q9dSxy9L9dZDFF2ldQdniPcNnKUJJm0aDgu1NjSsqby5/Br&#10;FexWV7pueJ+Z9HM7es+WR5OOv5UaPPWLVxCB+vAf/mu/aQWTfPwC9zfxCc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V2EMYAAADdAAAADwAAAAAAAAAAAAAAAACYAgAAZHJz&#10;L2Rvd25yZXYueG1sUEsFBgAAAAAEAAQA9QAAAIsDAAAAAA==&#10;" path="m,59r52,l52,58r,-1l52,56r,-1l52,54,51,53r,-1l51,51r,-1l51,49r,-1l50,47r,l50,46r,-1l49,44r,-1l49,42r,-1l49,41,48,40r,-1l48,38,47,37r,l47,36,46,35r,-1l46,34,45,33r,-1l44,31r,l44,30,43,29r,l42,28r,-1l42,26r-1,l41,25r-1,l40,24,39,23r,l38,22r,-1l37,21r,-1l36,20r,-1l35,18r,l34,17r-1,l33,16r-1,l32,15r-1,l31,14,30,13r-1,l29,13,28,12,27,11r,l26,10r,l25,10,24,9r-1,l23,8r-1,l21,7r,l20,7,19,6r-1,l18,5r-1,l16,5,15,4r-1,l14,4,13,3r-1,l11,3,10,2,9,2r,l8,1,7,1,6,1,5,1,4,,3,,2,,1,,,e" filled="f">
                  <v:stroke joinstyle="miter"/>
                  <v:path arrowok="t" o:connecttype="custom" o:connectlocs="52,59;52,57;52,55;51,53;51,51;51,49;50,47;50,46;49,44;49,42;49,41;48,39;47,37;47,36;46,34;45,33;44,31;44,30;43,29;42,27;41,26;40,25;39,23;38,22;37,21;36,20;35,18;34,17;33,16;32,15;31,14;29,13;28,12;27,11;26,10;24,9;23,8;21,7;20,7;18,6;17,5;15,4;14,4;12,3;10,2;9,2;7,1;5,1;3,0;1,0" o:connectangles="0,0,0,0,0,0,0,0,0,0,0,0,0,0,0,0,0,0,0,0,0,0,0,0,0,0,0,0,0,0,0,0,0,0,0,0,0,0,0,0,0,0,0,0,0,0,0,0,0,0"/>
                </v:shape>
                <v:rect id="Rectangle 4840" o:spid="_x0000_s1032" style="position:absolute;left:917;top:99;width:14;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Jgi8MA&#10;AADdAAAADwAAAGRycy9kb3ducmV2LnhtbERPz2vCMBS+D/wfwhN2m4mzK1pNyxCEwbbDdOD10Tzb&#10;YvNSm9h2//1yGOz48f3eFZNtxUC9bxxrWC4UCOLSmYYrDd+nw9MahA/IBlvHpOGHPBT57GGHmXEj&#10;f9FwDJWIIewz1FCH0GVS+rImi37hOuLIXVxvMUTYV9L0OMZw28pnpVJpseHYUGNH+5rK6/FuNWCa&#10;mNvnZfVxer+nuKkmdXg5K60f59PrFkSgKfyL/9xvRkOyTuL++CY+AZ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Jgi8MAAADdAAAADwAAAAAAAAAAAAAAAACYAgAAZHJzL2Rv&#10;d25yZXYueG1sUEsFBgAAAAAEAAQA9QAAAIgDAAAAAA==&#10;" stroked="f"/>
                <v:shape id="Freeform 4841" o:spid="_x0000_s1033" style="position:absolute;left:932;top:99;width:52;height:59;visibility:visible;mso-wrap-style:square;v-text-anchor:top" coordsize="5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Ja8UA&#10;AADdAAAADwAAAGRycy9kb3ducmV2LnhtbESPQWvCQBSE74L/YXmCN93ESpDoKiIWqghFLT0/ss9k&#10;2+zbkN1q9Ne7hUKPw8x8wyxWna3FlVpvHCtIxwkI4sJpw6WCj/PraAbCB2SNtWNScCcPq2W/t8Bc&#10;uxsf6XoKpYgQ9jkqqEJocil9UZFFP3YNcfQurrUYomxLqVu8Rbit5SRJMmnRcFyosKFNRcX36ccq&#10;eN8+6LHjY2bSz/3kkG3OJn35Umo46NZzEIG68B/+a79pBdPZNIXfN/EJyO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RQlrxQAAAN0AAAAPAAAAAAAAAAAAAAAAAJgCAABkcnMv&#10;ZG93bnJldi54bWxQSwUGAAAAAAQABAD1AAAAigMAAAAA&#10;" path="m,l52,r,1l52,2r,1l52,4r,1l52,6,51,7r,l51,8r,1l51,10r,1l50,12r,1l50,14r,l49,15r,1l49,17r-1,1l48,19r,l48,20r-1,1l47,22r,l46,23r,1l46,25r-1,l45,26r-1,1l44,27r,1l43,29r,1l42,30r,1l41,32r,l41,33r-1,1l40,34r-1,1l39,36r-1,l38,37r-1,l37,38r-1,1l36,39r-1,1l35,40r-1,1l33,41r,1l32,43r,l31,44r,l30,45r-1,l29,46r-1,l27,47r,l26,48r-1,l25,49r-1,l23,49r,1l22,50r-1,1l21,51r-1,1l19,52r-1,l18,53r-1,l16,54r-1,l15,54r-1,1l13,55r-1,l11,56r-1,l10,56r-1,l8,57r-1,l6,57,5,58r-1,l3,58r-1,l1,58,,59e" filled="f">
                  <v:stroke joinstyle="miter"/>
                  <v:path arrowok="t" o:connecttype="custom" o:connectlocs="52,0;52,2;52,4;52,6;51,7;51,9;51,11;50,13;50,14;49,16;48,18;48,19;47,21;47,22;46,24;45,25;44,27;44,28;43,30;42,31;41,32;40,34;39,35;38,36;37,37;36,39;35,40;34,41;33,42;32,43;31,44;29,45;28,46;27,47;25,48;24,49;23,50;21,51;20,52;18,52;17,53;15,54;14,55;12,55;10,56;9,56;7,57;5,58;3,58;1,58" o:connectangles="0,0,0,0,0,0,0,0,0,0,0,0,0,0,0,0,0,0,0,0,0,0,0,0,0,0,0,0,0,0,0,0,0,0,0,0,0,0,0,0,0,0,0,0,0,0,0,0,0,0"/>
                </v:shape>
                <v:shape id="Freeform 4842" o:spid="_x0000_s1034" style="position:absolute;left:932;top:158;width:52;height:59;visibility:visible;mso-wrap-style:square;v-text-anchor:top" coordsize="5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eXHMYA&#10;AADdAAAADwAAAGRycy9kb3ducmV2LnhtbESPQWvCQBSE7wX/w/IK3uomUYKkrlLEgpaCGEvPj+xr&#10;sm32bchuNfXXdwXB4zAz3zCL1WBbcaLeG8cK0kkCgrhy2nCt4OP4+jQH4QOyxtYxKfgjD6vl6GGB&#10;hXZnPtCpDLWIEPYFKmhC6AopfdWQRT9xHXH0vlxvMUTZ11L3eI5w28osSXJp0XBcaLCjdUPVT/lr&#10;Few3F7rs+JCb9PMte8/XR5NOv5UaPw4vzyACDeEevrW3WsFsPsvg+iY+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eXHMYAAADdAAAADwAAAAAAAAAAAAAAAACYAgAAZHJz&#10;L2Rvd25yZXYueG1sUEsFBgAAAAAEAAQA9QAAAIsDAAAAAA==&#10;" path="m,59r52,l52,58r,-1l52,56r,-1l52,54r,-1l51,52r,-1l51,50r,-1l51,48r,-1l51,47,50,46r,-1l50,44r,-1l49,42r,-1l49,41,48,40r,-1l48,38r,-1l47,37r,-1l47,35,46,34r,l45,33r,-1l45,31r-1,l44,30r,-1l43,29r,-1l42,27r,-1l41,26r,-1l40,25r,-1l39,23r,l38,22r,-1l38,21,37,20r-1,l36,19,35,18r,l34,17r,l33,16r,l32,15r-1,l31,14r-1,l30,13r-1,l28,12r,-1l27,11,26,10r,l25,10,24,9r,l23,8r-1,l22,7r-1,l20,7,19,6r,l18,5r-1,l16,5,15,4r,l14,4,13,3r-1,l11,3r,-1l10,2,9,2,8,2,7,1,6,1,5,1,4,1,3,,2,,1,,,e" filled="f">
                  <v:stroke joinstyle="miter"/>
                  <v:path arrowok="t" o:connecttype="custom" o:connectlocs="52,59;52,57;52,55;52,53;51,51;51,49;51,47;50,46;50,44;49,42;49,41;48,39;48,37;47,36;46,34;45,33;45,31;44,30;43,29;42,27;41,26;40,25;39,23;38,22;38,21;36,20;35,18;34,17;33,16;32,15;31,14;30,13;28,12;27,11;26,10;24,9;23,8;22,7;20,7;19,6;17,5;15,4;14,4;12,3;11,2;9,2;7,1;5,1;3,0;1,0" o:connectangles="0,0,0,0,0,0,0,0,0,0,0,0,0,0,0,0,0,0,0,0,0,0,0,0,0,0,0,0,0,0,0,0,0,0,0,0,0,0,0,0,0,0,0,0,0,0,0,0,0,0"/>
                </v:shape>
                <v:rect id="Rectangle 4843" o:spid="_x0000_s1035" style="position:absolute;left:749;top:21;width:120;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KEXscA&#10;AADdAAAADwAAAGRycy9kb3ducmV2LnhtbESPQWvCQBSE70L/w/KE3nSjTSVGV6mFQi9CtT3o7Zl9&#10;JsHs23R3q6m/visUPA4z8w0zX3amEWdyvrasYDRMQBAXVtdcKvj6fBtkIHxA1thYJgW/5GG5eOjN&#10;Mdf2whs6b0MpIoR9jgqqENpcSl9UZNAPbUscvaN1BkOUrpTa4SXCTSPHSTKRBmuOCxW29FpRcdr+&#10;GAWrabb6/kh5fd0c9rTfHU7PY5co9djvXmYgAnXhHv5vv2sFaZY+we1Nf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ChF7HAAAA3QAAAA8AAAAAAAAAAAAAAAAAmAIAAGRy&#10;cy9kb3ducmV2LnhtbFBLBQYAAAAABAAEAPUAAACMAwAAAAA=&#10;" fillcolor="black" stroked="f"/>
                <v:rect id="Rectangle 4844" o:spid="_x0000_s1036" style="position:absolute;left:749;top:21;width:120;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QocUA&#10;AADdAAAADwAAAGRycy9kb3ducmV2LnhtbESPQWsCMRSE7wX/Q3iCt5pV1iJbo6xSwZNQFWxvj81r&#10;srh5WTapu/33jVDocZiZb5jVZnCNuFMXas8KZtMMBHHldc1GweW8f16CCBFZY+OZFPxQgM169LTC&#10;Qvue3+l+ikYkCIcCFdgY20LKUFlyGKa+JU7el+8cxiQ7I3WHfYK7Rs6z7EU6rDktWGxpZ6m6nb6d&#10;grf281guTJDlNdqPm9/2e3s0Sk3GQ/kKItIQ/8N/7YNWkC/zHB5v0hO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XBChxQAAAN0AAAAPAAAAAAAAAAAAAAAAAJgCAABkcnMv&#10;ZG93bnJldi54bWxQSwUGAAAAAAQABAD1AAAAigMAAAAA&#10;" filled="f"/>
                <v:shape id="Freeform 4845" o:spid="_x0000_s1037" style="position:absolute;left:597;top:12;width:9;height:497;visibility:visible;mso-wrap-style:square;v-text-anchor:top" coordsize="9,4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pTCsUA&#10;AADdAAAADwAAAGRycy9kb3ducmV2LnhtbESPQWvCQBSE7wX/w/IEL6FuKlYldQ1SCQg9Ne3F2yP7&#10;moRm38bsJib/3hUKPQ4z8w2zT0fTiIE6V1tW8LKMQRAXVtdcKvj+yp53IJxH1thYJgUTOUgPs6c9&#10;Jtre+JOG3JciQNglqKDyvk2kdEVFBt3StsTB+7GdQR9kV0rd4S3ATSNXcbyRBmsOCxW29F5R8Zv3&#10;RgFPfb+9epnJ6GNzivji+jxySi3m4/ENhKfR/4f/2metYL1bv8LjTXgC8nA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ulMKxQAAAN0AAAAPAAAAAAAAAAAAAAAAAJgCAABkcnMv&#10;ZG93bnJldi54bWxQSwUGAAAAAAQABAD1AAAAigMAAAAA&#10;" path="m8,l9,497r-8,l,,8,xe" fillcolor="black" stroked="f">
                  <v:path arrowok="t" o:connecttype="custom" o:connectlocs="8,0;9,497;1,497;0,0;8,0" o:connectangles="0,0,0,0,0"/>
                </v:shape>
                <v:shape id="Freeform 4846" o:spid="_x0000_s1038" style="position:absolute;left:594;top:196;width:15;height:96;visibility:visible;mso-wrap-style:square;v-text-anchor:top" coordsize="1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dqesYA&#10;AADdAAAADwAAAGRycy9kb3ducmV2LnhtbESPQWsCMRSE70L/Q3gFL1KztVZka5QqWPSotT0/Nq+b&#10;pZuXNUl313/fCILHYWa+YRar3taiJR8qxwqexxkI4sLpiksFp8/t0xxEiMgaa8ek4EIBVsuHwQJz&#10;7To+UHuMpUgQDjkqMDE2uZShMGQxjF1DnLwf5y3GJH0ptccuwW0tJ1k2kxYrTgsGG9oYKn6Pf1bB&#10;18vI+O2+adeX13N12nxPusP6Q6nhY//+BiJSH+/hW3unFUzn0xlc36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2dqesYAAADdAAAADwAAAAAAAAAAAAAAAACYAgAAZHJz&#10;L2Rvd25yZXYueG1sUEsFBgAAAAAEAAQA9QAAAIsDAAAAAA==&#10;" path="m14,r1,96l1,96,,,14,xe" stroked="f">
                  <v:path arrowok="t" o:connecttype="custom" o:connectlocs="14,0;15,96;1,96;0,0;14,0" o:connectangles="0,0,0,0,0"/>
                </v:shape>
                <v:rect id="Rectangle 4847" o:spid="_x0000_s1039" style="position:absolute;left:298;top:306;width:14;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v4/8YA&#10;AADdAAAADwAAAGRycy9kb3ducmV2LnhtbESPQWvCQBSE74X+h+UJ3uquNU1t6iYUQRCsB7XQ6yP7&#10;TEKzb9PsqvHfu0Khx2FmvmEWxWBbcabeN441TCcKBHHpTMOVhq/D6mkOwgdkg61j0nAlD0X++LDA&#10;zLgL7+i8D5WIEPYZaqhD6DIpfVmTRT9xHXH0jq63GKLsK2l6vES4beWzUqm02HBcqLGjZU3lz/5k&#10;NWCamN/tcfZ52JxSfKsGtXr5VlqPR8PHO4hAQ/gP/7XXRkMyT17h/iY+AZ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v4/8YAAADdAAAADwAAAAAAAAAAAAAAAACYAgAAZHJz&#10;L2Rvd25yZXYueG1sUEsFBgAAAAAEAAQA9QAAAIsDAAAAAA==&#10;" stroked="f"/>
                <v:rect id="Rectangle 4848" o:spid="_x0000_s1040" style="position:absolute;left:301;top:517;width:8;height: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YWL8QA&#10;AADdAAAADwAAAGRycy9kb3ducmV2LnhtbERPy2rCQBTdF/yH4Qrd1YmSlhgdRQuFbgq+Frq7Zq5J&#10;MHMnnZlq9OudRcHl4byn88404kLO15YVDAcJCOLC6ppLBbvt11sGwgdkjY1lUnAjD/NZ72WKubZX&#10;XtNlE0oRQ9jnqKAKoc2l9EVFBv3AtsSRO1lnMEToSqkdXmO4aeQoST6kwZpjQ4UtfVZUnDd/RsFy&#10;nC1/Vyn/3NfHAx32x/P7yCVKvfa7xQREoC48xf/ub60gzdI4N76JT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mFi/EAAAA3QAAAA8AAAAAAAAAAAAAAAAAmAIAAGRycy9k&#10;b3ducmV2LnhtbFBLBQYAAAAABAAEAPUAAACJAwAAAAA=&#10;" fillcolor="black" stroked="f"/>
                <v:shape id="Freeform 4849" o:spid="_x0000_s1041" style="position:absolute;left:1;top:1;width:308;height:728;visibility:visible;mso-wrap-style:square;v-text-anchor:top" coordsize="308,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aPosYA&#10;AADdAAAADwAAAGRycy9kb3ducmV2LnhtbESP0WrCQBRE3wv9h+UWfCm6qYSiqZsgQkHEUKt+wCV7&#10;mwSzd+PuqvHv3UKhj8PMnGEWxWA6cSXnW8sK3iYJCOLK6pZrBcfD53gGwgdkjZ1lUnAnD0X+/LTA&#10;TNsbf9N1H2oRIewzVNCE0GdS+qohg35ie+Lo/VhnMETpaqkd3iLcdHKaJO/SYMtxocGeVg1Vp/3F&#10;KPgq1+XOmcPmbHavp+0Gazl3S6VGL8PyA0SgIfyH/9prrSCdpXP4fROfgMw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aPosYAAADdAAAADwAAAAAAAAAAAAAAAACYAgAAZHJz&#10;L2Rvd25yZXYueG1sUEsFBgAAAAAEAAQA9QAAAIsDAAAAAA==&#10;" path="m305,728l,728,,,308,4r,8l8,8r,712l305,720r,8xe" fillcolor="black" stroked="f">
                  <v:path arrowok="t" o:connecttype="custom" o:connectlocs="305,728;0,728;0,0;308,4;308,12;8,8;8,720;305,720;305,728" o:connectangles="0,0,0,0,0,0,0,0,0"/>
                </v:shape>
                <v:rect id="Rectangle 4850" o:spid="_x0000_s1042" style="position:absolute;left:494;top:61;width:37;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H3sIA&#10;AADdAAAADwAAAGRycy9kb3ducmV2LnhtbERPy4rCMBTdC/5DuII7TRUt0jGKiKILH+gIMrtLc23L&#10;NDeliVr/3iwEl4fzns4bU4oH1a6wrGDQj0AQp1YXnCm4/K57ExDOI2ssLZOCFzmYz9qtKSbaPvlE&#10;j7PPRAhhl6CC3PsqkdKlORl0fVsRB+5ma4M+wDqTusZnCDelHEZRLA0WHBpyrGiZU/p/vhsFrrml&#10;1yPus13sNlVxXa4Of/FFqW6nWfyA8NT4r/jj3moFo8k47A9vwhOQ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V4fewgAAAN0AAAAPAAAAAAAAAAAAAAAAAJgCAABkcnMvZG93&#10;bnJldi54bWxQSwUGAAAAAAQABAD1AAAAhwMAAAAA&#10;" fillcolor="#d8d8d8" stroked="f"/>
                <v:rect id="Rectangle 4851" o:spid="_x0000_s1043" style="position:absolute;left:494;top:61;width:37;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L+FcYA&#10;AADdAAAADwAAAGRycy9kb3ducmV2LnhtbESPT2vCQBTE7wW/w/IEb3UTrRpSV5FCwZPWP5QeX7PP&#10;JGT3bciumn57t1DocZiZ3zDLdW+NuFHna8cK0nECgrhwuuZSwfn0/pyB8AFZo3FMCn7Iw3o1eFpi&#10;rt2dD3Q7hlJECPscFVQhtLmUvqjIoh+7ljh6F9dZDFF2pdQd3iPcGjlJkrm0WHNcqLClt4qK5ni1&#10;CrLZt2nOi+nXbrFPPxsyG/K7D6VGw37zCiJQH/7Df+2tVvCSzVL4fROf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L+FcYAAADdAAAADwAAAAAAAAAAAAAAAACYAgAAZHJz&#10;L2Rvd25yZXYueG1sUEsFBgAAAAAEAAQA9QAAAIsDAAAAAA==&#10;" filled="f" strokeweight="0"/>
                <v:rect id="Rectangle 4852" o:spid="_x0000_s1044" style="position:absolute;left:531;top:61;width:2;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m8MsYA&#10;AADdAAAADwAAAGRycy9kb3ducmV2LnhtbESPT4vCMBTE7wt+h/CEvWmqaCnVKCKKe1hX/APi7dE8&#10;22LzUpqs1m9vFoQ9DjPzG2Y6b00l7tS40rKCQT8CQZxZXXKu4HRc9xIQziNrrCyTgic5mM86H1NM&#10;tX3wnu4Hn4sAYZeigsL7OpXSZQUZdH1bEwfvahuDPsgml7rBR4CbSg6jKJYGSw4LBda0LCi7HX6N&#10;Atdes/MOt/l37DZ1eV6ufi7xSanPbruYgPDU+v/wu/2lFYyS8RD+3oQnIG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m8MsYAAADdAAAADwAAAAAAAAAAAAAAAACYAgAAZHJz&#10;L2Rvd25yZXYueG1sUEsFBgAAAAAEAAQA9QAAAIsDAAAAAA==&#10;" fillcolor="#d8d8d8" stroked="f"/>
                <v:rect id="Rectangle 4853" o:spid="_x0000_s1045" style="position:absolute;left:531;top:61;width:2;height: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zF+cUA&#10;AADdAAAADwAAAGRycy9kb3ducmV2LnhtbESPQWvCQBSE7wX/w/KE3nSj1hqiq4hQ6ElbFfH4zD6T&#10;kN23IbvV9N+7BaHHYWa+YRarzhpxo9ZXjhWMhgkI4tzpigsFx8PHIAXhA7JG45gU/JKH1bL3ssBM&#10;uzt/020fChEh7DNUUIbQZFL6vCSLfuga4uhdXWsxRNkWUrd4j3Br5DhJ3qXFiuNCiQ1tSsrr/Y9V&#10;kE4vpj7OJuftbDc61WTW5LdfSr32u/UcRKAu/Ief7U+t4C2dTuD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MX5xQAAAN0AAAAPAAAAAAAAAAAAAAAAAJgCAABkcnMv&#10;ZG93bnJldi54bWxQSwUGAAAAAAQABAD1AAAAigMAAAAA&#10;" filled="f" strokeweight="0"/>
                <v:shape id="Freeform 4854" o:spid="_x0000_s1046" style="position:absolute;left:530;top:115;width:2;height:11;visibility:visible;mso-wrap-style:square;v-text-anchor:top" coordsize="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gKB8UA&#10;AADdAAAADwAAAGRycy9kb3ducmV2LnhtbESPT4vCMBTE78J+h/AEb5oq7eJWoyzCwgp68M+Kx2fz&#10;bIvNS2mi1m9vhAWPw8z8hpnOW1OJGzWutKxgOIhAEGdWl5wr2O9++mMQziNrrCyTggc5mM8+OlNM&#10;tb3zhm5bn4sAYZeigsL7OpXSZQUZdANbEwfvbBuDPsgml7rBe4CbSo6i6FMaLDksFFjToqDssr0a&#10;BZtVnvB6fVruv+gg/xJvY/M4KtXrtt8TEJ5a/w7/t3+1gnicxPB6E5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SAoHxQAAAN0AAAAPAAAAAAAAAAAAAAAAAJgCAABkcnMv&#10;ZG93bnJldi54bWxQSwUGAAAAAAQABAD1AAAAigMAAAAA&#10;" path="m2,r,11l2,11r,l1,11r,l1,11r,l1,10r,l1,10r,l1,10r,l1,10,1,9r,l1,9r,l,9r,l,8r,l,8r,l,8r,l,8r,l,7r,l,7r,l,7r,l,6r,l,6r,l,6r,l,6r,l,5r,l,5r,l,5r,l,4r,l,4r,l,4r,l,4,,3r,l,3r,l,3r,l,3,,2r,l1,2r,l1,2r,l1,2,1,1r,l1,1r,l1,1r,l1,1,1,r,l1,,2,r,l2,r,xe" fillcolor="#d8d8d8" stroked="f">
                  <v:path arrowok="t" o:connecttype="custom" o:connectlocs="2,11;2,11;1,11;1,11;1,10;1,10;1,10;1,9;1,9;0,9;0,8;0,8;0,8;0,8;0,7;0,7;0,7;0,6;0,6;0,6;0,6;0,5;0,5;0,5;0,4;0,4;0,4;0,4;0,3;0,3;0,3;0,2;1,2;1,2;1,2;1,1;1,1;1,1;1,0;1,0;2,0;2,0" o:connectangles="0,0,0,0,0,0,0,0,0,0,0,0,0,0,0,0,0,0,0,0,0,0,0,0,0,0,0,0,0,0,0,0,0,0,0,0,0,0,0,0,0,0"/>
                </v:shape>
                <v:shape id="Freeform 4855" o:spid="_x0000_s1047" style="position:absolute;left:530;top:115;width:2;height:11;visibility:visible;mso-wrap-style:square;v-text-anchor:top" coordsize="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swwMYA&#10;AADdAAAADwAAAGRycy9kb3ducmV2LnhtbESP0WrCQBRE34X+w3ILfaubSCMhukoqCC2KpeoHXLLX&#10;JJi9G7JbE/16Vyj4OMzMGWa+HEwjLtS52rKCeByBIC6srrlUcDys31MQziNrbCyTgis5WC5eRnPM&#10;tO35ly57X4oAYZehgsr7NpPSFRUZdGPbEgfvZDuDPsiulLrDPsBNIydRNJUGaw4LFba0qqg47/+M&#10;AiuLZndbDZvJz+c2Pu6+03y6TpV6ex3yGQhPg3+G/9tfWsFHmiTweBOegF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4swwMYAAADdAAAADwAAAAAAAAAAAAAAAACYAgAAZHJz&#10;L2Rvd25yZXYueG1sUEsFBgAAAAAEAAQA9QAAAIsDAAAAAA==&#10;" path="m2,r,11l2,11r,l1,11r,l1,11r,l1,10r,l1,10r,l1,10r,l1,10,1,9r,l1,9r,l,9r,l,8r,l,8r,l,8r,l,8r,l,7r,l,7r,l,7r,l,6r,l,6r,l,6r,l,6r,l,5r,l,5r,l,5r,l,4r,l,4r,l,4r,l,4,,3r,l,3r,l,3r,l,3,,2r,l1,2r,l1,2r,l1,2,1,1r,l1,1r,l1,1r,l1,1,1,r,l1,,2,r,l2,r,xe" filled="f" strokeweight="0">
                  <v:stroke joinstyle="miter"/>
                  <v:path arrowok="t" o:connecttype="custom" o:connectlocs="2,11;2,11;1,11;1,11;1,10;1,10;1,10;1,9;1,9;0,9;0,8;0,8;0,8;0,8;0,7;0,7;0,7;0,6;0,6;0,6;0,6;0,5;0,5;0,5;0,4;0,4;0,4;0,4;0,3;0,3;0,3;0,2;1,2;1,2;1,2;1,1;1,1;1,1;1,0;1,0;2,0;2,0" o:connectangles="0,0,0,0,0,0,0,0,0,0,0,0,0,0,0,0,0,0,0,0,0,0,0,0,0,0,0,0,0,0,0,0,0,0,0,0,0,0,0,0,0,0"/>
                </v:shape>
                <v:rect id="Rectangle 4856" o:spid="_x0000_s1048" style="position:absolute;left:496;top:189;width:10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yxG8cA&#10;AADdAAAADwAAAGRycy9kb3ducmV2LnhtbESPT2sCMRTE7wW/Q3iCt5pVVLZbo2hB6EXw36HenpvX&#10;3cXNyzZJdfXTG6HQ4zAzv2Gm89bU4kLOV5YVDPoJCOLc6ooLBYf96jUF4QOyxtoyKbiRh/ms8zLF&#10;TNsrb+myC4WIEPYZKihDaDIpfV6SQd+3DXH0vq0zGKJ0hdQOrxFuajlMkok0WHFcKLGhj5Ly8+7X&#10;KFi+pcufzYjX9+3pSMev03k8dIlSvW67eAcRqA3/4b/2p1YwSscTeL6JT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ssRvHAAAA3QAAAA8AAAAAAAAAAAAAAAAAmAIAAGRy&#10;cy9kb3ducmV2LnhtbFBLBQYAAAAABAAEAPUAAACMAwAAAAA=&#10;" fillcolor="black" stroked="f"/>
                <v:rect id="Rectangle 4857" o:spid="_x0000_s1049" style="position:absolute;left:310;top:14;width:38;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4fqsYA&#10;AADdAAAADwAAAGRycy9kb3ducmV2LnhtbESPT4vCMBTE74LfITzBm6YuWqUaRWRl9+Du4h8Qb4/m&#10;2Rabl9JErd/eLAgeh5n5DTNbNKYUN6pdYVnBoB+BIE6tLjhTcNivexMQziNrLC2Tggc5WMzbrRkm&#10;2t55S7edz0SAsEtQQe59lUjp0pwMur6tiIN3trVBH2SdSV3jPcBNKT+iKJYGCw4LOVa0yim97K5G&#10;gWvO6fEPf7JN7L6q4rj6/D3FB6W6nWY5BeGp8e/wq/2tFQwnozH8vwlPQM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4fqsYAAADdAAAADwAAAAAAAAAAAAAAAACYAgAAZHJz&#10;L2Rvd25yZXYueG1sUEsFBgAAAAAEAAQA9QAAAIsDAAAAAA==&#10;" fillcolor="#d8d8d8" stroked="f"/>
                <v:rect id="Rectangle 4858" o:spid="_x0000_s1050" style="position:absolute;left:310;top:14;width:38;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MecIA&#10;AADdAAAADwAAAGRycy9kb3ducmV2LnhtbERPy4rCMBTdC/MP4Q7MTlNFB6lG6QwKsxJ8wIy7S3NN&#10;is1NaaKtf28WwiwP571c964Wd2pD5VnBeJSBIC69rtgoOB23wzmIEJE11p5JwYMCrFdvgyXm2ne8&#10;p/shGpFCOOSowMbY5FKG0pLDMPINceIuvnUYE2yN1C12KdzVcpJln9JhxanBYkPflsrr4eYUbJrz&#10;rpiZIIvfaP+u/qvb2p1R6uO9LxYgIvXxX/xy/2gF0/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yIx5wgAAAN0AAAAPAAAAAAAAAAAAAAAAAJgCAABkcnMvZG93&#10;bnJldi54bWxQSwUGAAAAAAQABAD1AAAAhwMAAAAA&#10;" filled="f"/>
                <v:rect id="Rectangle 4859" o:spid="_x0000_s1051" style="position:absolute;left:347;top:14;width:2;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uQ8YA&#10;AADdAAAADwAAAGRycy9kb3ducmV2LnhtbESPT4vCMBTE74LfITzBm6YuWrQaZZFd1oOu+AfE26N5&#10;tsXmpTRZrd/eCMIeh5n5DTNbNKYUN6pdYVnBoB+BIE6tLjhTcDx898YgnEfWWFomBQ9ysJi3WzNM&#10;tL3zjm57n4kAYZeggtz7KpHSpTkZdH1bEQfvYmuDPsg6k7rGe4CbUn5EUSwNFhwWcqxomVN63f8Z&#10;Ba65pKctbrJ17H6q4rT8+j3HR6W6neZzCsJT4//D7/ZKKxiORxN4vQlPQM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0uQ8YAAADdAAAADwAAAAAAAAAAAAAAAACYAgAAZHJz&#10;L2Rvd25yZXYueG1sUEsFBgAAAAAEAAQA9QAAAIsDAAAAAA==&#10;" fillcolor="#d8d8d8" stroked="f"/>
                <v:rect id="Rectangle 4860" o:spid="_x0000_s1052" style="position:absolute;left:347;top:14;width:2;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KwsIA&#10;AADdAAAADwAAAGRycy9kb3ducmV2LnhtbERPz2vCMBS+D/Y/hDfYbaaK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0krCwgAAAN0AAAAPAAAAAAAAAAAAAAAAAJgCAABkcnMvZG93&#10;bnJldi54bWxQSwUGAAAAAAQABAD1AAAAhwMAAAAA&#10;" filled="f"/>
                <v:shape id="Freeform 4861" o:spid="_x0000_s1053" style="position:absolute;left:347;top:143;width:2;height:27;visibility:visible;mso-wrap-style:square;v-text-anchor:top" coordsize="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qxQMQA&#10;AADdAAAADwAAAGRycy9kb3ducmV2LnhtbESPQWsCMRSE70L/Q3iFXqRmLSK6NYoIggc9rHrw+Ehe&#10;d0M3L0sS3e2/b4RCj8PMfMOsNoNrxYNCtJ4VTCcFCGLtjeVawfWyf1+AiAnZYOuZFPxQhM36ZbTC&#10;0vieK3qcUy0yhGOJCpqUulLKqBtyGCe+I87elw8OU5ahliZgn+GulR9FMZcOLeeFBjvaNaS/z3en&#10;YIun4+5+C0Ul7VKPbWV7HaxSb6/D9hNEoiH9h//aB6NgtphP4fkmPw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qsUDEAAAA3QAAAA8AAAAAAAAAAAAAAAAAmAIAAGRycy9k&#10;b3ducmV2LnhtbFBLBQYAAAAABAAEAPUAAACJAwAAAAA=&#10;" path="m2,r,27l2,27r-1,l1,27r,-1l1,26r,l1,25r,l,25,,24r,l,24,,23r,l,22r,l,22,,21r,l,21,,20r,l,20,,19r,l,19,,18r,l,18,,17r,l,17,,16r,l,16,,15r,l,15,,14r,l,14,,13r,l,12r,l,12,,11r,l,11,,10r,l,10,,9r,l,9,,8r,l,8,,7r,l,7,,6r,l,6,,5r,l,5,,4r,l,3r,l,3,1,2r,l1,2r,l1,1r,l1,,2,r,l2,xe" fillcolor="#d8d8d8" stroked="f">
                  <v:path arrowok="t" o:connecttype="custom" o:connectlocs="2,27;1,27;1,26;1,26;1,25;0,24;0,24;0,23;0,22;0,21;0,21;0,20;0,19;0,19;0,18;0,17;0,17;0,16;0,15;0,15;0,14;0,13;0,12;0,12;0,11;0,10;0,10;0,9;0,8;0,8;0,7;0,6;0,6;0,5;0,4;0,3;0,3;1,2;1,2;1,1;2,0;2,0" o:connectangles="0,0,0,0,0,0,0,0,0,0,0,0,0,0,0,0,0,0,0,0,0,0,0,0,0,0,0,0,0,0,0,0,0,0,0,0,0,0,0,0,0,0"/>
                </v:shape>
                <v:shape id="Freeform 4862" o:spid="_x0000_s1054" style="position:absolute;left:347;top:143;width:2;height:27;visibility:visible;mso-wrap-style:square;v-text-anchor:top" coordsize="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ky18MA&#10;AADdAAAADwAAAGRycy9kb3ducmV2LnhtbESP0WoCMRRE3wX/IVzBN80qIsvWKFIQRLCwth9wSW43&#10;225uliTq+veNIPRxmJkzzGY3uE7cKMTWs4LFvABBrL1puVHw9XmYlSBiQjbYeSYFD4qw245HG6yM&#10;v3NNt0tqRIZwrFCBTamvpIzaksM49z1x9r59cJiyDI00Ae8Z7jq5LIq1dNhyXrDY07sl/Xu5OgUf&#10;i4P+qaNNHM7ypMv9UDanWqnpZNi/gUg0pP/wq300ClblegnPN/kJ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ky18MAAADdAAAADwAAAAAAAAAAAAAAAACYAgAAZHJzL2Rv&#10;d25yZXYueG1sUEsFBgAAAAAEAAQA9QAAAIgDAAAAAA==&#10;" path="m2,r,27l2,27r-1,l1,27r,-1l1,26r,l1,25r,l,25,,24r,l,24,,23r,l,22r,l,22,,21r,l,21,,20r,l,20,,19r,l,19,,18r,l,18,,17r,l,17,,16r,l,16,,15r,l,15,,14r,l,14,,13r,l,12r,l,12,,11r,l,11,,10r,l,10,,9r,l,9,,8r,l,8,,7r,l,7,,6r,l,6,,5r,l,5,,4r,l,3r,l,3,1,2r,l1,2r,l1,1r,l1,,2,r,l2,xe" filled="f" strokeweight="0">
                  <v:stroke joinstyle="miter"/>
                  <v:path arrowok="t" o:connecttype="custom" o:connectlocs="2,27;1,27;1,26;1,26;1,25;0,24;0,24;0,23;0,22;0,21;0,21;0,20;0,19;0,19;0,18;0,17;0,17;0,16;0,15;0,15;0,14;0,13;0,12;0,12;0,11;0,10;0,10;0,9;0,8;0,8;0,7;0,6;0,6;0,5;0,4;0,3;0,3;1,2;1,2;1,1;2,0;2,0" o:connectangles="0,0,0,0,0,0,0,0,0,0,0,0,0,0,0,0,0,0,0,0,0,0,0,0,0,0,0,0,0,0,0,0,0,0,0,0,0,0,0,0,0,0"/>
                </v:shape>
                <v:group id="Group 4863" o:spid="_x0000_s1055" style="position:absolute;left:751;top:133;width:56;height:55" coordorigin="751,133" coordsize="5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MtMYAAADdAAAADwAAAGRycy9kb3ducmV2LnhtbESPT4vCMBTE7wt+h/AE&#10;b2ta3RWpRhFZxYMs+AfE26N5tsXmpTTZtn77jSB4HGbmN8x82ZlSNFS7wrKCeBiBIE6tLjhTcD5t&#10;PqcgnEfWWFomBQ9ysFz0PuaYaNvygZqjz0SAsEtQQe59lUjp0pwMuqGtiIN3s7VBH2SdSV1jG+Cm&#10;lKMomkiDBYeFHCta55Tej39GwbbFdjWOf5r9/bZ+XE/fv5d9TEoN+t1qBsJT59/hV3unFXxNJ2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8y0xgAAAN0A&#10;AAAPAAAAAAAAAAAAAAAAAKoCAABkcnMvZG93bnJldi54bWxQSwUGAAAAAAQABAD6AAAAnQMAAAAA&#10;">
                  <v:group id="Group 4864" o:spid="_x0000_s1056" style="position:absolute;left:793;top:153;width:14;height:14" coordorigin="793,153"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3lTAxgAAAN0A&#10;AAAPAAAAAAAAAAAAAAAAAKoCAABkcnMvZG93bnJldi54bWxQSwUGAAAAAAQABAD6AAAAnQMAAAAA&#10;">
                    <v:shape id="Freeform 4865" o:spid="_x0000_s1057" style="position:absolute;left:803;top:153;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1MYA&#10;AADdAAAADwAAAGRycy9kb3ducmV2LnhtbESPQUvDQBSE74L/YXmCt3aj2BDSboJUCuJBMK14fWRf&#10;s9HdtzG7NtFf7woFj8PMfMNs6tlZcaIx9J4V3CwzEMSt1z13Cg773aIAESKyRuuZFHxTgLq6vNhg&#10;qf3EL3RqYicShEOJCkyMQyllaA05DEs/ECfv6EeHMcmxk3rEKcGdlbdZlkuHPacFgwNtDbUfzZdT&#10;sGvMz/vr8Oafi/nhc/JPdpVvrVLXV/P9GkSkOf6Hz+1HreCuyFfw9yY9AVn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a1MYAAADdAAAADwAAAAAAAAAAAAAAAACYAgAAZHJz&#10;L2Rvd25yZXYueG1sUEsFBgAAAAAEAAQA9QAAAIsDAAAAAA==&#10;" path="m4,2l4,1,3,1r,l3,1,3,r,l2,r,l2,,1,r,l1,r,1l1,1r,l,1,,2r,l,2,,3r,l1,3r,1l1,4r,l1,5r,l1,5r,1l1,6r,l1,7r,l1,8r,l1,8r,1l1,9r,l1,10r,l1,10r,1l1,11,,11r,1l,12r,l,13r,l1,13r,1l1,14r,l1,14r,l2,14r,l2,14r1,l3,14r,l3,14r,-1l4,13r,l4,12r,l4,12r,-1l4,11r,l4,10r,l4,10,4,9r,l4,9,4,8r,l4,7r,l4,7,4,6r,l4,6,4,5r,l4,5,4,4r,l4,4,4,3r,l4,3,4,2r,l4,2xe" fillcolor="#d8d8d8" stroked="f">
                      <v:path arrowok="t" o:connecttype="custom" o:connectlocs="4,1;3,1;3,0;2,0;2,0;1,0;1,1;1,1;0,2;0,2;0,3;1,4;1,4;1,5;1,6;1,6;1,7;1,8;1,9;1,9;1,10;1,11;0,11;0,12;0,13;1,13;1,14;1,14;2,14;2,14;3,14;3,14;4,13;4,12;4,12;4,11;4,10;4,10;4,9;4,8;4,7;4,7;4,6;4,5;4,5;4,4;4,3;4,3;4,2" o:connectangles="0,0,0,0,0,0,0,0,0,0,0,0,0,0,0,0,0,0,0,0,0,0,0,0,0,0,0,0,0,0,0,0,0,0,0,0,0,0,0,0,0,0,0,0,0,0,0,0,0"/>
                    </v:shape>
                    <v:shape id="Freeform 4866" o:spid="_x0000_s1058" style="position:absolute;left:803;top:153;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7r8cA&#10;AADdAAAADwAAAGRycy9kb3ducmV2LnhtbESPzWrDMBCE74W8g9hAb7Wcn5rgWg5OQtoSyCFuL70t&#10;1sY2sVbGUhP37atCIcdhZr5hsvVoOnGlwbWWFcyiGARxZXXLtYLPj/3TCoTzyBo7y6Tghxys88lD&#10;hqm2Nz7RtfS1CBB2KSpovO9TKV3VkEEX2Z44eGc7GPRBDrXUA94C3HRyHseJNNhyWGiwp21D1aX8&#10;Ngq6Q/H6/OWKzfFtwbzbW3us9FKpx+lYvIDwNPp7+L/9rhUsV0kCf2/CE5D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de6/HAAAA3QAAAA8AAAAAAAAAAAAAAAAAmAIAAGRy&#10;cy9kb3ducmV2LnhtbFBLBQYAAAAABAAEAPUAAACMAwAAAAA=&#10;" path="m4,2l4,1,3,1r,l3,1,3,r,l2,r,l2,,1,r,l1,r,1l1,1r,l,1,,2r,l,2,,3r,l1,3r,1l1,4r,l1,5r,l1,5r,1l1,6r,l1,7r,l1,8r,l1,8r,1l1,9r,l1,10r,l1,10r,1l1,11,,11r,1l,12r,l,13r,l1,13r,1l1,14r,l1,14r,l2,14r,l2,14r1,l3,14r,l3,14r,-1l4,13r,l4,12r,l4,12r,-1l4,11r,l4,10r,l4,10,4,9r,l4,9,4,8r,l4,7r,l4,7,4,6r,l4,6,4,5r,l4,5,4,4r,l4,4,4,3r,l4,3,4,2r,l4,2xe" filled="f" strokeweight="0">
                      <v:stroke joinstyle="miter"/>
                      <v:path arrowok="t" o:connecttype="custom" o:connectlocs="4,1;3,1;3,0;2,0;2,0;1,0;1,1;1,1;0,2;0,2;0,3;1,4;1,4;1,5;1,6;1,6;1,7;1,8;1,9;1,9;1,10;1,11;0,11;0,12;0,13;1,13;1,14;1,14;2,14;2,14;3,14;3,14;4,13;4,12;4,12;4,11;4,10;4,10;4,9;4,8;4,7;4,7;4,6;4,5;4,5;4,4;4,3;4,3;4,2" o:connectangles="0,0,0,0,0,0,0,0,0,0,0,0,0,0,0,0,0,0,0,0,0,0,0,0,0,0,0,0,0,0,0,0,0,0,0,0,0,0,0,0,0,0,0,0,0,0,0,0,0"/>
                    </v:shape>
                    <v:shape id="Freeform 4867" o:spid="_x0000_s1059" style="position:absolute;left:793;top:154;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fq8cA&#10;AADdAAAADwAAAGRycy9kb3ducmV2LnhtbESPX2vCMBTF3wf7DuEOfBkzdY4qnVFkIBZhzDoVHy/N&#10;tS1rbkoTbf32ZjDY4+H8+XFmi97U4kqtqywrGA0jEMS51RUXCvbfq5cpCOeRNdaWScGNHCzmjw8z&#10;TLTtOKPrzhcijLBLUEHpfZNI6fKSDLqhbYiDd7atQR9kW0jdYhfGTS1foyiWBisOhBIb+igp/9ld&#10;TIA8r9eHuEu3580x++xpnK6yr5NSg6d++Q7CU+//w3/tVCt4m8YT+H0TnoC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h36vHAAAA3QAAAA8AAAAAAAAAAAAAAAAAmAIAAGRy&#10;cy9kb3ducmV2LnhtbFBLBQYAAAAABAAEAPUAAACMAwAAAAA=&#10;" path="m10,3r,6l10,9r,l10,9r,l10,10r,l10,10r,l10,10r,l10,10r,l10,10r,l10,10r,l10,10r,l10,10r,l10,10r,l10,10r,1l10,11r,l10,11r,l10,11r,l10,11r,l10,11r-1,l9,11r,l9,11r,l9,11r,l9,11r,l9,11r,l9,11r,l9,11r,l9,11r,l9,11r-1,l8,11r,l8,11r,l8,11,2,13r,l2,13r,l2,13r,l2,12r,l1,12r,l1,12r,l1,12r,l1,12r,l1,12r,l1,12r,l1,12r,l1,12r,l1,12r,l1,12r,l1,12,,12r,l,12r,l,12r,l,12r,l,12r,l,12r,l,11r,l,11r,l,11r,l,11r,l,11r,l,11r,l,11r,l,11r,l,11r,l,11r,l,10r,l,10r,l,10r,l,10r,l,10r,l,10r,l,10r,l,10r,l,3r,l,3,,2r,l,2r,l,2r,l,2r,l,2r,l,2r,l,2r,l,2r,l,2,,1r,l,1r,l,1r,l,1r,l,1r,l,1r,l,1r,l,1r,l,1,,,,,,,,,,,,,,,,,,,,,,,,,,,,,,,,,1,r,l1,r,l1,r,l1,r,l1,r,l1,r,l1,r,l1,r,l2,r,l2,r,l2,,8,1r,l8,1r,l8,1r,l8,1r,l8,1r1,l9,1r,l9,1r,l9,1r,l9,1r,l9,1r,l9,1r,l9,1r,l9,1r1,l10,1r,l10,1r,l10,1r,l10,1r,l10,1r,l10,1r,l10,2r,l10,2r,l10,2r,l10,2r,l10,2r,l10,2r,l10,2r,l10,2r,l10,2r,l10,3r,l10,3r,l10,3r,xe" fillcolor="#d8d8d8" stroked="f">
                      <v:path arrowok="t" o:connecttype="custom" o:connectlocs="10,9;10,10;10,10;10,10;10,10;10,11;10,11;9,11;9,11;9,11;8,11;2,13;2,13;1,12;1,12;1,12;1,12;0,12;0,12;0,12;0,11;0,11;0,11;0,11;0,10;0,10;0,10;0,2;0,2;0,2;0,2;0,1;0,1;0,1;0,0;0,0;0,0;1,0;1,0;1,0;1,0;2,0;8,1;9,1;9,1;9,1;9,1;10,1;10,1;10,2;10,2;10,2;10,2;10,3" o:connectangles="0,0,0,0,0,0,0,0,0,0,0,0,0,0,0,0,0,0,0,0,0,0,0,0,0,0,0,0,0,0,0,0,0,0,0,0,0,0,0,0,0,0,0,0,0,0,0,0,0,0,0,0,0,0"/>
                    </v:shape>
                    <v:shape id="Freeform 4868" o:spid="_x0000_s1060" style="position:absolute;left:793;top:154;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wdy8IA&#10;AADdAAAADwAAAGRycy9kb3ducmV2LnhtbERPy4rCMBTdD/gP4QruxtQHRatRRFRUhsHXB1yaa1ts&#10;bkoTbf17sxiY5eG858vWlOJFtSssKxj0IxDEqdUFZwpu1+33BITzyBpLy6TgTQ6Wi87XHBNtGz7T&#10;6+IzEULYJagg975KpHRpTgZd31bEgbvb2qAPsM6krrEJ4aaUwyiKpcGCQ0OOFa1zSh+Xp1GwOW2P&#10;8W4aje4/j/NBDo/6d91Mlep129UMhKfW/4v/3HutYDyJw9zwJjwBuf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3B3LwgAAAN0AAAAPAAAAAAAAAAAAAAAAAJgCAABkcnMvZG93&#10;bnJldi54bWxQSwUGAAAAAAQABAD1AAAAhwMAAAAA&#10;" path="m10,3r,6l10,9r,l10,9r,l10,10r,l10,10r,l10,10r,l10,10r,l10,10r,l10,10r,l10,10r,l10,10r,l10,10r,l10,10r,1l10,11r,l10,11r,l10,11r,l10,11r,l10,11r-1,l9,11r,l9,11r,l9,11r,l9,11r,l9,11r,l9,11r,l9,11r,l9,11r,l9,11r-1,l8,11r,l8,11r,l8,11,2,13r,l2,13r,l2,13r,l2,12r,l1,12r,l1,12r,l1,12r,l1,12r,l1,12r,l1,12r,l1,12r,l1,12r,l1,12r,l1,12r,l1,12,,12r,l,12r,l,12r,l,12r,l,12r,l,12r,l,11r,l,11r,l,11r,l,11r,l,11r,l,11r,l,11r,l,11r,l,11r,l,11r,l,10r,l,10r,l,10r,l,10r,l,10r,l,10r,l,10r,l,10r,l,3r,l,3,,2r,l,2r,l,2r,l,2r,l,2r,l,2r,l,2r,l,2r,l,2,,1r,l,1r,l,1r,l,1r,l,1r,l,1r,l,1r,l,1r,l,1,,,,,,,,,,,,,,,,,,,,,,,,,,,,,,,,,1,r,l1,r,l1,r,l1,r,l1,r,l1,r,l1,r,l1,r,l2,r,l2,r,l2,,8,1r,l8,1r,l8,1r,l8,1r,l8,1r1,l9,1r,l9,1r,l9,1r,l9,1r,l9,1r,l9,1r,l9,1r,l9,1r1,l10,1r,l10,1r,l10,1r,l10,1r,l10,1r,l10,1r,l10,2r,l10,2r,l10,2r,l10,2r,l10,2r,l10,2r,l10,2r,l10,2r,l10,2r,l10,3r,l10,3r,l10,3r,xe" filled="f" strokeweight="0">
                      <v:stroke joinstyle="miter"/>
                      <v:path arrowok="t" o:connecttype="custom" o:connectlocs="10,9;10,10;10,10;10,10;10,10;10,11;10,11;9,11;9,11;9,11;8,11;2,13;2,13;1,12;1,12;1,12;1,12;0,12;0,12;0,12;0,11;0,11;0,11;0,11;0,10;0,10;0,10;0,2;0,2;0,2;0,2;0,1;0,1;0,1;0,0;0,0;0,0;1,0;1,0;1,0;1,0;2,0;8,1;9,1;9,1;9,1;9,1;10,1;10,1;10,2;10,2;10,2;10,2;10,3" o:connectangles="0,0,0,0,0,0,0,0,0,0,0,0,0,0,0,0,0,0,0,0,0,0,0,0,0,0,0,0,0,0,0,0,0,0,0,0,0,0,0,0,0,0,0,0,0,0,0,0,0,0,0,0,0,0"/>
                    </v:shape>
                    <v:shape id="Freeform 4869" o:spid="_x0000_s1061" style="position:absolute;left:803;top:1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WFQMUA&#10;AADdAAAADwAAAGRycy9kb3ducmV2LnhtbESPzWrDMBCE74W8g9hAb7WcUEzqWAkhtKS09FAnkOti&#10;rX+ItTKS4jhvXxUKPQ4z8w1TbCfTi5Gc7ywrWCQpCOLK6o4bBafj29MKhA/IGnvLpOBOHrab2UOB&#10;ubY3/qaxDI2IEPY5KmhDGHIpfdWSQZ/YgTh6tXUGQ5SukdrhLcJNL5dpmkmDHceFFgfat1RdyquJ&#10;lLJ/vWfnhUW7HD7rj6/xcOFaqcf5tFuDCDSF//Bf+10reF5lL/D7Jj4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YVAxQAAAN0AAAAPAAAAAAAAAAAAAAAAAJgCAABkcnMv&#10;ZG93bnJldi54bWxQSwUGAAAAAAQABAD1AAAAigMAAAAA&#10;" path="m2,1l,,,,,,,,,,,,,,,,,,,,,,,,,,,,,,,,,,,,,,,,,,,,,,,1r,l,1r,l,1r,l,1r,l,1r,l,1r,l,1r,l,1,2,3,2,1xe" fillcolor="#d8d8d8" stroked="f">
                      <v:path arrowok="t" o:connecttype="custom" o:connectlocs="2,1;0,0;0,0;0,0;0,0;0,0;0,0;0,0;0,0;0,0;0,0;0,0;0,0;0,0;0,0;0,0;0,0;0,0;0,0;0,0;0,0;0,0;0,0;0,0;0,1;0,1;0,1;0,1;0,1;0,1;0,1;0,1;0,1;0,1;0,1;0,1;0,1;0,1;0,1;2,3;2,1" o:connectangles="0,0,0,0,0,0,0,0,0,0,0,0,0,0,0,0,0,0,0,0,0,0,0,0,0,0,0,0,0,0,0,0,0,0,0,0,0,0,0,0,0"/>
                    </v:shape>
                    <v:shape id="Freeform 4870" o:spid="_x0000_s1062" style="position:absolute;left:803;top:1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DvHsQA&#10;AADdAAAADwAAAGRycy9kb3ducmV2LnhtbERPTWvCQBC9C/6HZYTedFMpGlJXKYIgWmhNhLa3ITsm&#10;wexszK4x7a/vHgSPj/e9WPWmFh21rrKs4HkSgSDOra64UHDMNuMYhPPIGmvLpOCXHKyWw8ECE21v&#10;fKAu9YUIIewSVFB63yRSurwkg25iG+LAnWxr0AfYFlK3eAvhppbTKJpJgxWHhhIbWpeUn9OrUfCR&#10;bmT+/fPXXeL3z2z2le0uzR6Vehr1b68gPPX+Ib67t1rBSzwP+8Ob8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g7x7EAAAA3QAAAA8AAAAAAAAAAAAAAAAAmAIAAGRycy9k&#10;b3ducmV2LnhtbFBLBQYAAAAABAAEAPUAAACJAwAAAAA=&#10;" path="m2,1l,,,,,,,,,,,,,,,,,,,,,,,,,,,,,,,,,,,,,,,,,,,,,,,1r,l,1r,l,1r,l,1r,l,1r,l,1r,l,1r,l,1,2,3,2,1xe" filled="f" strokeweight="0">
                      <v:stroke joinstyle="miter"/>
                      <v:path arrowok="t" o:connecttype="custom" o:connectlocs="2,1;0,0;0,0;0,0;0,0;0,0;0,0;0,0;0,0;0,0;0,0;0,0;0,0;0,0;0,0;0,0;0,0;0,0;0,0;0,0;0,0;0,0;0,0;0,0;0,1;0,1;0,1;0,1;0,1;0,1;0,1;0,1;0,1;0,1;0,1;0,1;0,1;0,1;0,1;2,3;2,1" o:connectangles="0,0,0,0,0,0,0,0,0,0,0,0,0,0,0,0,0,0,0,0,0,0,0,0,0,0,0,0,0,0,0,0,0,0,0,0,0,0,0,0,0"/>
                    </v:shape>
                    <v:shape id="Freeform 4871" o:spid="_x0000_s1063" style="position:absolute;left:803;top:15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ofm8QA&#10;AADdAAAADwAAAGRycy9kb3ducmV2LnhtbESPT4vCMBTE78J+h/AWvGlaWVSqUWRZWVE8WBf2+mhe&#10;/2DzUppY67c3guBxmJnfMMt1b2rRUesqywricQSCOLO64kLB33k7moNwHlljbZkU3MnBevUxWGKi&#10;7Y1P1KW+EAHCLkEFpfdNIqXLSjLoxrYhDl5uW4M+yLaQusVbgJtaTqJoKg1WHBZKbOi7pOySXk2g&#10;pPXPffofW7ST5pDvj93vhXOlhp/9ZgHCU+/f4Vd7pxV8zWcxPN+EJ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qH5vEAAAA3QAAAA8AAAAAAAAAAAAAAAAAmAIAAGRycy9k&#10;b3ducmV2LnhtbFBLBQYAAAAABAAEAPUAAACJAwAAAAA=&#10;" path="m2,1l,3,,1,2,r,1xe" fillcolor="#d8d8d8" stroked="f">
                      <v:path arrowok="t" o:connecttype="custom" o:connectlocs="2,1;0,3;0,1;2,0;2,1" o:connectangles="0,0,0,0,0"/>
                    </v:shape>
                    <v:shape id="Freeform 4872" o:spid="_x0000_s1064" style="position:absolute;left:803;top:15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7U8scA&#10;AADdAAAADwAAAGRycy9kb3ducmV2LnhtbESPQWvCQBSE7wX/w/IEb3WjiA3RVYoglFpoTQrV2yP7&#10;TEKzb2N2jWl/fbcgeBxm5htmue5NLTpqXWVZwWQcgSDOra64UPCZbR9jEM4ja6wtk4IfcrBeDR6W&#10;mGh75T11qS9EgLBLUEHpfZNI6fKSDLqxbYiDd7KtQR9kW0jd4jXATS2nUTSXBisOCyU2tCkp/04v&#10;RsF7upX54fjbneO3j2z+lb2emx0qNRr2zwsQnnp/D9/aL1rBLH6awv+b8ATk6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1PLHAAAA3QAAAA8AAAAAAAAAAAAAAAAAmAIAAGRy&#10;cy9kb3ducmV2LnhtbFBLBQYAAAAABAAEAPUAAACMAwAAAAA=&#10;" path="m2,1l,3,,1,2,r,1xe" filled="f" strokeweight="0">
                      <v:stroke joinstyle="miter"/>
                      <v:path arrowok="t" o:connecttype="custom" o:connectlocs="2,1;0,3;0,1;2,0;2,1" o:connectangles="0,0,0,0,0"/>
                    </v:shape>
                    <v:rect id="Rectangle 4873" o:spid="_x0000_s1065" style="position:absolute;left:803;top:159;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BFycYA&#10;AADdAAAADwAAAGRycy9kb3ducmV2LnhtbESPT4vCMBTE74LfITzBm6auUqUaRWRl9+Du4h8Qb4/m&#10;2Rabl9JErd/eLAgeh5n5DTNbNKYUN6pdYVnBoB+BIE6tLjhTcNivexMQziNrLC2Tggc5WMzbrRkm&#10;2t55S7edz0SAsEtQQe59lUjp0pwMur6tiIN3trVBH2SdSV3jPcBNKT+iKJYGCw4LOVa0yim97K5G&#10;gWvO6fEPf7JN7L6q4rj6/D3FB6W6nWY5BeGp8e/wq/2tFYwm4yH8vwlPQM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BFycYAAADdAAAADwAAAAAAAAAAAAAAAACYAgAAZHJz&#10;L2Rvd25yZXYueG1sUEsFBgAAAAAEAAQA9QAAAIsDAAAAAA==&#10;" fillcolor="#d8d8d8" stroked="f"/>
                    <v:rect id="Rectangle 4874" o:spid="_x0000_s1066" style="position:absolute;left:803;top:159;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AB7cYA&#10;AADdAAAADwAAAGRycy9kb3ducmV2LnhtbESPT2vCQBTE7wW/w/KE3nSjtSakriKC0JPWP5QeX7PP&#10;JGT3bchuNf32XUHocZiZ3zCLVW+NuFLna8cKJuMEBHHhdM2lgvNpO8pA+ICs0TgmBb/kYbUcPC0w&#10;1+7GB7oeQykihH2OCqoQ2lxKX1Rk0Y9dSxy9i+sshii7UuoObxFujZwmyVxarDkuVNjSpqKiOf5Y&#10;Bdnrt2nO6cvXLt1PPhsya/K7D6Weh/36DUSgPvyHH+13rWCWpTO4v4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AB7cYAAADdAAAADwAAAAAAAAAAAAAAAACYAgAAZHJz&#10;L2Rvd25yZXYueG1sUEsFBgAAAAAEAAQA9QAAAIsDAAAAAA==&#10;" filled="f" strokeweight="0"/>
                    <v:shape id="Freeform 4875" o:spid="_x0000_s1067" style="position:absolute;left:803;top:161;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P6yMQA&#10;AADdAAAADwAAAGRycy9kb3ducmV2LnhtbESPQYvCMBSE7wv+h/AEb2uquGupRhFR18WTVTw/mmdb&#10;bF5KE23990ZY2OMwM98w82VnKvGgxpWWFYyGEQjizOqScwXn0/YzBuE8ssbKMil4koPlovcxx0Tb&#10;lo/0SH0uAoRdggoK7+tESpcVZNANbU0cvKttDPogm1zqBtsAN5UcR9G3NFhyWCiwpnVB2S29GwU/&#10;F6dv+99Remg3eW12a3fuVrFSg363moHw1Pn/8F97rxVM4ukXvN+EJ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j+sjEAAAA3QAAAA8AAAAAAAAAAAAAAAAAmAIAAGRycy9k&#10;b3ducmV2LnhtbFBLBQYAAAAABAAEAPUAAACJAwAAAAA=&#10;" path="m,l1,r,1l,1r,l,1r,l,1,,,,,,,,,,,,,,,,,,,,,,,,,,,,,,,,,,,,,,,,,,,,,,,,,,,,,,,,xe" fillcolor="#d8d8d8" stroked="f">
                      <v:path arrowok="t" o:connecttype="custom" o:connectlocs="0,0;1,0;1,1;0,1;0,1;0,1;0,1;0,1;0,0;0,0;0,0;0,0;0,0;0,0;0,0;0,0;0,0;0,0;0,0;0,0;0,0;0,0;0,0;0,0;0,0;0,0;0,0;0,0;0,0;0,0;0,0;0,0;0,0;0,0;0,0;0,0" o:connectangles="0,0,0,0,0,0,0,0,0,0,0,0,0,0,0,0,0,0,0,0,0,0,0,0,0,0,0,0,0,0,0,0,0,0,0,0"/>
                    </v:shape>
                    <v:shape id="Freeform 4876" o:spid="_x0000_s1068" style="position:absolute;left:803;top:161;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UrwsYA&#10;AADdAAAADwAAAGRycy9kb3ducmV2LnhtbESPQWsCMRSE74X+h/AKXkpNlBJlNUopCF4sdF2Kx0fy&#10;3F26edluom7/fVMo9DjMzDfMejv6TlxpiG1gA7OpAkFsg2u5NlAdd09LEDEhO+wCk4FvirDd3N+t&#10;sXDhxu90LVMtMoRjgQaalPpCymgb8hinoSfO3jkMHlOWQy3dgLcM952cK6Wlx5bzQoM9vTZkP8uL&#10;N9DrD/V2qsZH9DtV2urwZfVJGzN5GF9WIBKN6T/81947A8/LhYbfN/kJ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UrwsYAAADdAAAADwAAAAAAAAAAAAAAAACYAgAAZHJz&#10;L2Rvd25yZXYueG1sUEsFBgAAAAAEAAQA9QAAAIsDAAAAAA==&#10;" path="m,l1,r,1l,1r,l,1r,l,1,,,,,,,,,,,,,,,,,,,,,,,,,,,,,,,,,,,,,,,,,,,,,,,,,,,,,,,,xe" filled="f" strokeweight="0">
                      <v:stroke joinstyle="miter"/>
                      <v:path arrowok="t" o:connecttype="custom" o:connectlocs="0,0;1,0;1,1;0,1;0,1;0,1;0,1;0,1;0,0;0,0;0,0;0,0;0,0;0,0;0,0;0,0;0,0;0,0;0,0;0,0;0,0;0,0;0,0;0,0;0,0;0,0;0,0;0,0;0,0;0,0;0,0;0,0;0,0;0,0;0,0;0,0" o:connectangles="0,0,0,0,0,0,0,0,0,0,0,0,0,0,0,0,0,0,0,0,0,0,0,0,0,0,0,0,0,0,0,0,0,0,0,0"/>
                    </v:shape>
                    <v:shape id="Freeform 4877" o:spid="_x0000_s1069" style="position:absolute;left:803;top:153;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390sYA&#10;AADdAAAADwAAAGRycy9kb3ducmV2LnhtbESPzWrDMBCE74G8g9hCb4nsUJrUjRxMQkoPpZCfg4+L&#10;tLWNrZWx5MR9+6pQ6HGYmW+Y7W6ynbjR4BvHCtJlAoJYO9NwpeB6OS42IHxANtg5JgXf5GGXz2db&#10;zIy784lu51CJCGGfoYI6hD6T0uuaLPql64mj9+UGiyHKoZJmwHuE206ukuRZWmw4LtTY074m3Z5H&#10;q0C3n2+m1O7lMKblKi118TGaQqnHh6l4BRFoCv/hv/a7UfC0Wa/h901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0390sYAAADdAAAADwAAAAAAAAAAAAAAAACYAgAAZHJz&#10;L2Rvd25yZXYueG1sUEsFBgAAAAAEAAQA9QAAAIsDAAAAAA==&#10;" path="m2,2l2,1r,l2,1r,l2,r,l2,,1,r,l1,r,l1,r,1l1,1r,l,1,,2r,l,2,,3r1,l1,3r,1l1,4r,l1,5r,l1,5r,1l1,6r,l1,7r,l1,7r,1l1,8r,l1,9r,l1,10r,l1,10r,1l1,11r,l,12r,l,12r,1l,13r1,l1,13r,1l1,14r,l1,14r,l1,14r1,l2,14r,l2,14r,-1l2,13r,l2,13r,-1l2,12r,l2,11r,l2,11r,-1l3,10r,l3,9r,l3,8r,l3,8,3,7r,l3,7,3,6r,l3,6,3,5r,l3,5,3,4,2,4r,l2,3r,l2,3,2,2r,l2,2xe" fillcolor="#d8d8d8" stroked="f">
                      <v:path arrowok="t" o:connecttype="custom" o:connectlocs="2,1;2,1;2,0;2,0;1,0;1,0;1,1;1,1;0,2;0,2;1,3;1,4;1,4;1,5;1,6;1,6;1,7;1,8;1,8;1,9;1,10;1,11;1,11;0,12;0,13;1,13;1,14;1,14;1,14;2,14;2,14;2,13;2,13;2,12;2,12;2,11;2,10;3,10;3,9;3,8;3,7;3,7;3,6;3,5;3,5;2,4;2,3;2,3;2,2" o:connectangles="0,0,0,0,0,0,0,0,0,0,0,0,0,0,0,0,0,0,0,0,0,0,0,0,0,0,0,0,0,0,0,0,0,0,0,0,0,0,0,0,0,0,0,0,0,0,0,0,0"/>
                    </v:shape>
                    <v:shape id="Freeform 4878" o:spid="_x0000_s1070" style="position:absolute;left:803;top:153;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BQ3cMA&#10;AADdAAAADwAAAGRycy9kb3ducmV2LnhtbERPTWsCMRC9F/wPYQRvNWstardGqUKhgi1WhV6HzbhZ&#10;3ExCEnX9982h0OPjfc+XnW3FlUJsHCsYDQsQxJXTDdcKjof3xxmImJA1to5JwZ0iLBe9hzmW2t34&#10;m677VIscwrFEBSYlX0oZK0MW49B54sydXLCYMgy11AFvOdy28qkoJtJiw7nBoKe1oeq8v1gFbI7+&#10;Pk6rr+BPl596e3jZbTafSg363dsriERd+hf/uT+0gufZNM/Nb/IT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BQ3cMAAADdAAAADwAAAAAAAAAAAAAAAACYAgAAZHJzL2Rv&#10;d25yZXYueG1sUEsFBgAAAAAEAAQA9QAAAIgDAAAAAA==&#10;" path="m2,2l2,1r,l2,1r,l2,r,l2,,1,r,l1,r,l1,r,1l1,1r,l,1,,2r,l,2,,3r1,l1,3r,1l1,4r,l1,5r,l1,5r,1l1,6r,l1,7r,l1,7r,1l1,8r,l1,9r,l1,10r,l1,10r,1l1,11r,l,12r,l,12r,1l,13r1,l1,13r,1l1,14r,l1,14r,l1,14r1,l2,14r,l2,14r,-1l2,13r,l2,13r,-1l2,12r,l2,11r,l2,11r,-1l3,10r,l3,9r,l3,8r,l3,8,3,7r,l3,7,3,6r,l3,6,3,5r,l3,5,3,4,2,4r,l2,3r,l2,3,2,2r,l2,2xe" filled="f" strokeweight="0">
                      <v:stroke joinstyle="miter"/>
                      <v:path arrowok="t" o:connecttype="custom" o:connectlocs="2,1;2,1;2,0;2,0;1,0;1,0;1,1;1,1;0,2;0,2;1,3;1,4;1,4;1,5;1,6;1,6;1,7;1,8;1,8;1,9;1,10;1,11;1,11;0,12;0,13;1,13;1,14;1,14;1,14;2,14;2,14;2,13;2,13;2,12;2,12;2,11;2,10;3,10;3,9;3,8;3,7;3,7;3,6;3,5;3,5;2,4;2,3;2,3;2,2" o:connectangles="0,0,0,0,0,0,0,0,0,0,0,0,0,0,0,0,0,0,0,0,0,0,0,0,0,0,0,0,0,0,0,0,0,0,0,0,0,0,0,0,0,0,0,0,0,0,0,0,0"/>
                    </v:shape>
                  </v:group>
                  <v:group id="Group 4879" o:spid="_x0000_s1071" style="position:absolute;left:771;top:133;width:14;height:15" coordorigin="771,133" coordsize="1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wZtg8cAAADd&#10;AAAADwAAAAAAAAAAAAAAAACqAgAAZHJzL2Rvd25yZXYueG1sUEsFBgAAAAAEAAQA+gAAAJ4DAAAA&#10;AA==&#10;">
                    <v:shape id="Freeform 4880" o:spid="_x0000_s1072" style="position:absolute;left:771;top:133;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DVD8IA&#10;AADdAAAADwAAAGRycy9kb3ducmV2LnhtbERPTWvCQBC9C/6HZYTedKOtEqOrSCBQqCLaeh+z0yQ1&#10;OxuyW43/3j0IHh/ve7nuTC2u1LrKsoLxKAJBnFtdcaHg5zsbxiCcR9ZYWyYFd3KwXvV7S0y0vfGB&#10;rkdfiBDCLkEFpfdNIqXLSzLoRrYhDtyvbQ36ANtC6hZvIdzUchJFM2mw4tBQYkNpSfnl+G8UxH9j&#10;P5l32+n7eXraf6V5hrs0U+pt0G0WIDx1/iV+uj+1go84DvvDm/AE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INUPwgAAAN0AAAAPAAAAAAAAAAAAAAAAAJgCAABkcnMvZG93&#10;bnJldi54bWxQSwUGAAAAAAQABAD1AAAAhwMAAAAA&#10;" path="m2,l1,r,1l1,1r,l1,1,,1,,2r,l,2,,3r,l1,3r,l1,3r,1l1,4r1,l2,4r,l3,4r,l3,4,4,3r,l4,3r1,l5,3r,l6,3r,l6,3r1,l7,3r1,l8,3r,l9,3r,l9,3r1,l10,3r,l11,3r,1l11,4r1,l12,4r,l13,4r,l13,4r,-1l14,3r,l14,3r,l14,2r,l14,2r,-1l14,1r,l14,1r-1,l13,r,l12,r,l12,,11,r,l11,,10,r,l10,,9,r,l9,,8,r,l7,r,l7,,6,r,l6,,5,r,l5,,4,r,l4,,3,r,l3,,2,r,l2,xe" fillcolor="#d8d8d8" stroked="f">
                      <v:path arrowok="t" o:connecttype="custom" o:connectlocs="1,0;1,1;1,1;0,2;0,2;0,3;1,3;1,4;2,4;2,4;3,4;4,3;4,3;5,3;6,3;6,3;7,3;8,3;9,3;9,3;10,3;11,3;11,4;12,4;13,4;13,4;14,3;14,3;14,2;14,2;14,1;14,1;13,0;12,0;12,0;11,0;10,0;10,0;9,0;8,0;7,0;7,0;6,0;5,0;5,0;4,0;3,0;3,0;2,0" o:connectangles="0,0,0,0,0,0,0,0,0,0,0,0,0,0,0,0,0,0,0,0,0,0,0,0,0,0,0,0,0,0,0,0,0,0,0,0,0,0,0,0,0,0,0,0,0,0,0,0,0"/>
                    </v:shape>
                    <v:shape id="Freeform 4881" o:spid="_x0000_s1073" style="position:absolute;left:771;top:133;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MPFsUA&#10;AADdAAAADwAAAGRycy9kb3ducmV2LnhtbESPQYvCMBSE74L/ITzBm6YVkVKNoqKsyF7Uhb0+mmdb&#10;2ryUJmurv94sLOxxmJlvmNWmN7V4UOtKywriaQSCOLO65FzB1+04SUA4j6yxtkwKnuRgsx4OVphq&#10;2/GFHlefiwBhl6KCwvsmldJlBRl0U9sQB+9uW4M+yDaXusUuwE0tZ1G0kAZLDgsFNrQvKKuuP0bB&#10;61Xd4sN81uT37eexO7uPXXX5Vmo86rdLEJ56/x/+a5+0gnmSxPD7JjwBuX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w8WxQAAAN0AAAAPAAAAAAAAAAAAAAAAAJgCAABkcnMv&#10;ZG93bnJldi54bWxQSwUGAAAAAAQABAD1AAAAigMAAAAA&#10;" path="m2,l1,r,1l1,1r,l1,1,,1,,2r,l,2,,3r,l1,3r,l1,3r,1l1,4r1,l2,4r,l3,4r,l3,4,4,3r,l4,3r1,l5,3r,l6,3r,l6,3r1,l7,3r1,l8,3r,l9,3r,l9,3r1,l10,3r,l11,3r,1l11,4r1,l12,4r,l13,4r,l13,4r,-1l14,3r,l14,3r,l14,2r,l14,2r,-1l14,1r,l14,1r-1,l13,r,l12,r,l12,,11,r,l11,,10,r,l10,,9,r,l9,,8,r,l7,r,l7,,6,r,l6,,5,r,l5,,4,r,l4,,3,r,l3,,2,r,l2,xe" filled="f" strokeweight="0">
                      <v:stroke joinstyle="miter"/>
                      <v:path arrowok="t" o:connecttype="custom" o:connectlocs="1,0;1,1;1,1;0,2;0,2;0,3;1,3;1,4;2,4;2,4;3,4;4,3;4,3;5,3;6,3;6,3;7,3;8,3;9,3;9,3;10,3;11,3;11,4;12,4;13,4;13,4;14,3;14,3;14,2;14,2;14,1;14,1;13,0;12,0;12,0;11,0;10,0;10,0;9,0;8,0;7,0;7,0;6,0;5,0;5,0;4,0;3,0;3,0;2,0" o:connectangles="0,0,0,0,0,0,0,0,0,0,0,0,0,0,0,0,0,0,0,0,0,0,0,0,0,0,0,0,0,0,0,0,0,0,0,0,0,0,0,0,0,0,0,0,0,0,0,0,0"/>
                    </v:shape>
                    <v:shape id="Freeform 4882" o:spid="_x0000_s1074" style="position:absolute;left:772;top:137;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LasYA&#10;AADdAAAADwAAAGRycy9kb3ducmV2LnhtbESPT2vCQBTE74V+h+UVvNVNg39CdBUVhB5blVJvj+xr&#10;EpN9G7KriX76riB4HGbmN8x82ZtaXKh1pWUFH8MIBHFmdcm5gsN++56AcB5ZY22ZFFzJwXLx+jLH&#10;VNuOv+my87kIEHYpKii8b1IpXVaQQTe0DXHw/mxr0AfZ5lK32AW4qWUcRRNpsOSwUGBDm4Kyanc2&#10;Cnxsv/a3rpv+nNbX4/g0Oax/q0qpwVu/moHw1Ptn+NH+1ApGSRLD/U14AnL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TLasYAAADdAAAADwAAAAAAAAAAAAAAAACYAgAAZHJz&#10;L2Rvd25yZXYueG1sUEsFBgAAAAAEAAQA9QAAAIsDAAAAAA==&#10;" path="m3,l9,r,l9,r,l9,r,l10,r,l10,r,l10,r,l10,r,l10,r,l10,r,l10,r,l10,r,l10,r,l10,r1,l11,r,l11,r,l11,r,l11,1r,l11,1r,l11,1r,l11,1r,l11,1r,l11,1r,l11,1r,l11,1r,l11,1r,l11,1r,l11,2r,l11,2r,l11,2r,l11,2r,l13,8r-1,l12,8r,l12,9r,l12,9r,l12,9r,l12,9r,l12,9r,l12,9r,l12,9r,l12,9r,l12,9r,l12,9r,l12,9r,1l12,10r,l12,10r,l12,10r,l12,10r,l12,10r,l12,10r,l12,10r-1,l11,10r,l11,10r,l11,10r,l11,10r,l11,10r,l11,10r,l11,11r,l11,11r,l11,11r,l11,11r,l10,11r,l10,11r,l10,11r,l10,11r,l10,11r,l10,11r,l10,11r,l10,11r,l10,11r-1,l3,11r,l3,11r,l3,11r-1,l2,11r,l2,11r,l2,11r,l2,11r,l2,11r,l2,11r,l2,11r,l2,11r,l1,11r,l1,11r,l1,11r,l1,11r,l1,11r,l1,10r,l1,10r,l1,10r,l1,10r,l1,10,,10r,l,10r,l,10r,l,10r,l,10r,l,10r,l,10r,l,10r,l,9r,l,9r,l,9r,l,9r,l,9r,l,9r,l,9r,l,9r,l,8r,l1,2r,l1,2r,l1,2r,l1,2r,l1,2r,l1,2r,l1,2,1,1r,l1,1r,l1,1r,l1,1r,l1,1r,l1,1r,l1,1r,l1,1r,l1,r,l1,r,l1,r,l1,,2,r,l2,r,l2,r,l2,r,l2,r,l2,r,l2,r,l2,r,l2,r,l2,r,l3,r,l3,r,l3,r,l3,r,xe" fillcolor="#d8d8d8" stroked="f">
                      <v:path arrowok="t" o:connecttype="custom" o:connectlocs="9,0;10,0;10,0;10,0;10,0;11,0;11,1;11,1;11,1;11,1;11,2;11,2;12,8;12,9;12,9;12,9;12,9;12,10;12,10;12,10;11,10;11,10;11,11;11,11;10,11;10,11;10,11;3,11;2,11;2,11;2,11;2,11;1,11;1,11;1,10;1,10;0,10;0,10;0,10;0,9;0,9;0,9;1,2;1,2;1,2;1,1;1,1;1,1;1,0;1,0;2,0;2,0;2,0;2,0;3,0" o:connectangles="0,0,0,0,0,0,0,0,0,0,0,0,0,0,0,0,0,0,0,0,0,0,0,0,0,0,0,0,0,0,0,0,0,0,0,0,0,0,0,0,0,0,0,0,0,0,0,0,0,0,0,0,0,0,0"/>
                    </v:shape>
                    <v:shape id="Freeform 4883" o:spid="_x0000_s1075" style="position:absolute;left:772;top:137;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2Q8QA&#10;AADdAAAADwAAAGRycy9kb3ducmV2LnhtbESPQUvDQBSE70L/w/IK3uymKhJit0WKUY+mVbw+ss8k&#10;NPs27L406b93BcHjMDPfMJvd7Hp1phA7zwbWqwwUce1tx42Bj2N5k4OKgmyx90wGLhRht11cbbCw&#10;fuKKzgdpVIJwLNBAKzIUWse6JYdx5Qfi5H374FCSDI22AacEd72+zbIH7bDjtNDiQPuW6tNhdAbe&#10;q3ykSk5WPsPX5WV05evzVBpzvZyfHkEJzfIf/mu/WQP3eX4Hv2/SE9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vdkPEAAAA3QAAAA8AAAAAAAAAAAAAAAAAmAIAAGRycy9k&#10;b3ducmV2LnhtbFBLBQYAAAAABAAEAPUAAACJAwAAAAA=&#10;" path="m3,l9,r,l9,r,l9,r,l10,r,l10,r,l10,r,l10,r,l10,r,l10,r,l10,r,l10,r,l10,r,l10,r1,l11,r,l11,r,l11,r,l11,1r,l11,1r,l11,1r,l11,1r,l11,1r,l11,1r,l11,1r,l11,1r,l11,1r,l11,1r,l11,2r,l11,2r,l11,2r,l11,2r,l13,8r-1,l12,8r,l12,9r,l12,9r,l12,9r,l12,9r,l12,9r,l12,9r,l12,9r,l12,9r,l12,9r,l12,9r,l12,9r,1l12,10r,l12,10r,l12,10r,l12,10r,l12,10r,l12,10r,l12,10r-1,l11,10r,l11,10r,l11,10r,l11,10r,l11,10r,l11,10r,l11,11r,l11,11r,l11,11r,l11,11r,l10,11r,l10,11r,l10,11r,l10,11r,l10,11r,l10,11r,l10,11r,l10,11r,l10,11r-1,l3,11r,l3,11r,l3,11r-1,l2,11r,l2,11r,l2,11r,l2,11r,l2,11r,l2,11r,l2,11r,l2,11r,l1,11r,l1,11r,l1,11r,l1,11r,l1,11r,l1,10r,l1,10r,l1,10r,l1,10r,l1,10,,10r,l,10r,l,10r,l,10r,l,10r,l,10r,l,10r,l,10r,l,9r,l,9r,l,9r,l,9r,l,9r,l,9r,l,9r,l,9r,l,8r,l1,2r,l1,2r,l1,2r,l1,2r,l1,2r,l1,2r,l1,2,1,1r,l1,1r,l1,1r,l1,1r,l1,1r,l1,1r,l1,1r,l1,1r,l1,r,l1,r,l1,r,l1,,2,r,l2,r,l2,r,l2,r,l2,r,l2,r,l2,r,l2,r,l2,r,l2,r,l3,r,l3,r,l3,r,l3,r,xe" filled="f" strokeweight="0">
                      <v:stroke joinstyle="miter"/>
                      <v:path arrowok="t" o:connecttype="custom" o:connectlocs="9,0;10,0;10,0;10,0;10,0;11,0;11,1;11,1;11,1;11,1;11,2;11,2;12,8;12,9;12,9;12,9;12,9;12,10;12,10;12,10;11,10;11,10;11,11;11,11;10,11;10,11;10,11;3,11;2,11;2,11;2,11;2,11;1,11;1,11;1,10;1,10;0,10;0,10;0,10;0,9;0,9;0,9;1,2;1,2;1,2;1,1;1,1;1,1;1,0;1,0;2,0;2,0;2,0;2,0;3,0" o:connectangles="0,0,0,0,0,0,0,0,0,0,0,0,0,0,0,0,0,0,0,0,0,0,0,0,0,0,0,0,0,0,0,0,0,0,0,0,0,0,0,0,0,0,0,0,0,0,0,0,0,0,0,0,0,0,0"/>
                    </v:shape>
                    <v:shape id="Freeform 4884" o:spid="_x0000_s1076" style="position:absolute;left:781;top:135;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4F8ccA&#10;AADdAAAADwAAAGRycy9kb3ducmV2LnhtbESPQWvCQBSE74L/YXlCL1I3WmlD6ioiFnKw0Gop9PbI&#10;PpPQ7Nuwuybpv3cLgsdhZr5hVpvBNKIj52vLCuazBARxYXXNpYKv09tjCsIHZI2NZVLwRx426/Fo&#10;hZm2PX9SdwyliBD2GSqoQmgzKX1RkUE/sy1x9M7WGQxRulJqh32Em0YukuRZGqw5LlTY0q6i4vd4&#10;MQpOej/9Wfjuqffn/JC/XPS3+3hX6mEybF9BBBrCPXxr51rBMk2X8P8mPgG5v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4OBfHHAAAA3QAAAA8AAAAAAAAAAAAAAAAAmAIAAGRy&#10;cy9kb3ducmV2LnhtbFBLBQYAAAAABAAEAPUAAACMAwAAAAA=&#10;" path="m1,l,2r,l,2r,l,2r,l,2r,l,2r,l,2r,l,2r,l,3r,l,3r,l,3r,l,3r,l,3r,l,2r1,l1,2r,l1,2r,l1,2r,l1,2r,l1,2,3,,1,xe" fillcolor="#d8d8d8" stroked="f">
                      <v:path arrowok="t" o:connecttype="custom" o:connectlocs="1,0;0,2;0,2;0,2;0,2;0,2;0,2;0,2;0,2;0,2;0,2;0,2;0,2;0,2;0,2;0,3;0,3;0,3;0,3;0,3;0,3;0,3;0,3;0,3;0,3;0,2;1,2;1,2;1,2;1,2;1,2;1,2;1,2;1,2;1,2;1,2;3,0;1,0" o:connectangles="0,0,0,0,0,0,0,0,0,0,0,0,0,0,0,0,0,0,0,0,0,0,0,0,0,0,0,0,0,0,0,0,0,0,0,0,0,0"/>
                    </v:shape>
                    <v:shape id="Freeform 4885" o:spid="_x0000_s1077" style="position:absolute;left:781;top:135;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DAqscA&#10;AADdAAAADwAAAGRycy9kb3ducmV2LnhtbESPS2vDMBCE74H+B7GF3BI5JTXGjRJKIK9eQh5Qetta&#10;G9vUWrmWYrv/PioEchxm5htmtuhNJVpqXGlZwWQcgSDOrC45V3A+rUYJCOeRNVaWScEfOVjMnwYz&#10;TLXt+EDt0eciQNilqKDwvk6ldFlBBt3Y1sTBu9jGoA+yyaVusAtwU8mXKIqlwZLDQoE1LQvKfo5X&#10;EyjX0/5rtzL7z99vP1nGl4+13sRKDZ/79zcQnnr/CN/bW61gmiSv8P8mPAE5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gwKrHAAAA3QAAAA8AAAAAAAAAAAAAAAAAmAIAAGRy&#10;cy9kb3ducmV2LnhtbFBLBQYAAAAABAAEAPUAAACMAwAAAAA=&#10;" path="m1,l,2r,l,2r,l,2r,l,2r,l,2r,l,2r,l,2r,l,3r,l,3r,l,3r,l,3r,l,3r,l,2r1,l1,2r,l1,2r,l1,2r,l1,2r,l1,2,3,,1,xe" filled="f" strokeweight="0">
                      <v:stroke joinstyle="miter"/>
                      <v:path arrowok="t" o:connecttype="custom" o:connectlocs="1,0;0,2;0,2;0,2;0,2;0,2;0,2;0,2;0,2;0,2;0,2;0,2;0,2;0,2;0,2;0,3;0,3;0,3;0,3;0,3;0,3;0,3;0,3;0,3;0,3;0,2;1,2;1,2;1,2;1,2;1,2;1,2;1,2;1,2;1,2;1,2;3,0;1,0" o:connectangles="0,0,0,0,0,0,0,0,0,0,0,0,0,0,0,0,0,0,0,0,0,0,0,0,0,0,0,0,0,0,0,0,0,0,0,0,0,0"/>
                    </v:shape>
                    <v:shape id="Freeform 4886" o:spid="_x0000_s1078" style="position:absolute;left:773;top:135;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A+HccA&#10;AADdAAAADwAAAGRycy9kb3ducmV2LnhtbESPQWvCQBSE7wX/w/IKvUjdVMWG1FWkVMhBodVS6O2R&#10;fSah2bdhd03iv3cFocdhZr5hluvBNKIj52vLCl4mCQjiwuqaSwXfx+1zCsIHZI2NZVJwIQ/r1ehh&#10;iZm2PX9RdwiliBD2GSqoQmgzKX1RkUE/sS1x9E7WGQxRulJqh32Em0ZOk2QhDdYcFyps6b2i4u9w&#10;NgqO+mP8O/XdrPenfJe/nvWP+9wr9fQ4bN5ABBrCf/jezrWCeZou4PYmPgG5u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QPh3HAAAA3QAAAA8AAAAAAAAAAAAAAAAAmAIAAGRy&#10;cy9kb3ducmV2LnhtbFBLBQYAAAAABAAEAPUAAACMAwAAAAA=&#10;" path="m1,l3,2,1,3,,,1,xe" fillcolor="#d8d8d8" stroked="f">
                      <v:path arrowok="t" o:connecttype="custom" o:connectlocs="1,0;3,2;1,3;0,0;1,0" o:connectangles="0,0,0,0,0"/>
                    </v:shape>
                    <v:shape id="Freeform 4887" o:spid="_x0000_s1079" style="position:absolute;left:773;top:135;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77RsYA&#10;AADdAAAADwAAAGRycy9kb3ducmV2LnhtbESPW2vCQBSE34X+h+UUfNONRWKIrlIEb30RLyC+HbPH&#10;JDR7Ns2umv77bkHwcZiZb5jJrDWVuFPjSssKBv0IBHFmdcm5guNh0UtAOI+ssbJMCn7JwWz61plg&#10;qu2Dd3Tf+1wECLsUFRTe16mULivIoOvbmjh4V9sY9EE2udQNPgLcVPIjimJpsOSwUGBN84Ky7/3N&#10;BMrtsD1vFmZ7+rn4wTy+fi31Klaq+95+jkF4av0r/GyvtYJhkozg/014AnL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777RsYAAADdAAAADwAAAAAAAAAAAAAAAACYAgAAZHJz&#10;L2Rvd25yZXYueG1sUEsFBgAAAAAEAAQA9QAAAIsDAAAAAA==&#10;" path="m1,l3,2,1,3,,,1,xe" filled="f" strokeweight="0">
                      <v:stroke joinstyle="miter"/>
                      <v:path arrowok="t" o:connecttype="custom" o:connectlocs="1,0;3,2;1,3;0,0;1,0" o:connectangles="0,0,0,0,0"/>
                    </v:shape>
                    <v:shape id="Freeform 4888" o:spid="_x0000_s1080" style="position:absolute;left:777;top:136;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KB5cMA&#10;AADdAAAADwAAAGRycy9kb3ducmV2LnhtbERPz2vCMBS+D/wfwhO8raljzlqNIoK4XWRTweuzeabF&#10;5qU0sXb//XIQdvz4fi9Wva1FR62vHCsYJykI4sLpio2C03H7moHwAVlj7ZgU/JKH1XLwssBcuwf/&#10;UHcIRsQQ9jkqKENocil9UZJFn7iGOHJX11oMEbZG6hYfMdzW8i1NP6TFimNDiQ1tSipuh7tVMNvt&#10;zPXb7G/H8/ZL624ynWzSi1KjYb+egwjUh3/x0/2pFbxnWZwb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KB5cMAAADdAAAADwAAAAAAAAAAAAAAAACYAgAAZHJzL2Rv&#10;d25yZXYueG1sUEsFBgAAAAAEAAQA9QAAAIgDAAAAAA==&#10;" path="m1,1l1,,,,,1r,l,1r,l,1r,l,1,,2r,l,2r,l,2r,l1,2r,l1,2r,l1,2r,l1,2,1,1r,l1,1r,l1,1r,l1,1r,l1,1r,xe" fillcolor="#d8d8d8" stroked="f">
                      <v:path arrowok="t" o:connecttype="custom" o:connectlocs="1,1;1,0;0,0;0,1;0,1;0,1;0,1;0,1;0,1;0,1;0,2;0,2;0,2;0,2;0,2;0,2;1,2;1,2;1,2;1,2;1,2;1,2;1,2;1,1;1,1;1,1;1,1;1,1;1,1;1,1;1,1;1,1;1,1" o:connectangles="0,0,0,0,0,0,0,0,0,0,0,0,0,0,0,0,0,0,0,0,0,0,0,0,0,0,0,0,0,0,0,0,0"/>
                    </v:shape>
                    <v:shape id="Freeform 4889" o:spid="_x0000_s1081" style="position:absolute;left:777;top:136;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9dqMYA&#10;AADdAAAADwAAAGRycy9kb3ducmV2LnhtbESPQWvCQBSE74L/YXlCb3WjiKTRVYpo24M9aFPo8ZF9&#10;ZkOzb0N21cRf7xYKHoeZ+YZZrjtbiwu1vnKsYDJOQBAXTldcKsi/ds8pCB+QNdaOSUFPHtar4WCJ&#10;mXZXPtDlGEoRIewzVGBCaDIpfWHIoh+7hjh6J9daDFG2pdQtXiPc1nKaJHNpseK4YLChjaHi93i2&#10;CvQN837iTNi+v/X7z9n39scUuVJPo+51ASJQFx7h//aHVjBL0xf4ex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29dqMYAAADdAAAADwAAAAAAAAAAAAAAAACYAgAAZHJz&#10;L2Rvd25yZXYueG1sUEsFBgAAAAAEAAQA9QAAAIsDAAAAAA==&#10;" path="m1,1l1,,,,,1r,l,1r,l,1r,l,1,,2r,l,2r,l,2r,l1,2r,l1,2r,l1,2r,l1,2,1,1r,l1,1r,l1,1r,l1,1r,l1,1r,xe" filled="f" strokeweight="0">
                      <v:stroke joinstyle="miter"/>
                      <v:path arrowok="t" o:connecttype="custom" o:connectlocs="1,1;1,0;0,0;0,1;0,1;0,1;0,1;0,1;0,1;0,1;0,2;0,2;0,2;0,2;0,2;0,2;1,2;1,2;1,2;1,2;1,2;1,2;1,2;1,1;1,1;1,1;1,1;1,1;1,1;1,1;1,1;1,1;1,1" o:connectangles="0,0,0,0,0,0,0,0,0,0,0,0,0,0,0,0,0,0,0,0,0,0,0,0,0,0,0,0,0,0,0,0,0"/>
                    </v:shape>
                    <v:shape id="Freeform 4890" o:spid="_x0000_s1082" style="position:absolute;left:779;top:136;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0bPsIA&#10;AADdAAAADwAAAGRycy9kb3ducmV2LnhtbERPTYvCMBC9C/sfwizsTdMVdbUaZRFEvYirgtexGdNi&#10;MylNttZ/bw6Cx8f7ni1aW4qGal84VvDdS0AQZ04XbBScjqvuGIQPyBpLx6TgQR4W84/ODFPt7vxH&#10;zSEYEUPYp6ggD6FKpfRZThZ9z1XEkbu62mKIsDZS13iP4baU/SQZSYsFx4YcK1rmlN0O/1bBZL02&#10;173Z3Y7n1VbrZvgzXCYXpb4+298piEBteItf7o1WMBhP4v74Jj4B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DRs+wgAAAN0AAAAPAAAAAAAAAAAAAAAAAJgCAABkcnMvZG93&#10;bnJldi54bWxQSwUGAAAAAAQABAD1AAAAhwMAAAAA&#10;" path="m,1l,,1,r,1l1,1r,l1,1r,l,1r,l,1r,l,1r,l,1,,2r,l,2r,l,2r,l,2r,l,2,,1r,l,1r,l,1r,l,1r,l,1r,l,1r,xe" fillcolor="#d8d8d8" stroked="f">
                      <v:path arrowok="t" o:connecttype="custom" o:connectlocs="0,1;0,0;1,0;1,1;1,1;1,1;1,1;1,1;0,1;0,1;0,1;0,1;0,1;0,1;0,1;0,2;0,2;0,2;0,2;0,2;0,2;0,2;0,2;0,2;0,1;0,1;0,1;0,1;0,1;0,1;0,1;0,1;0,1;0,1;0,1;0,1" o:connectangles="0,0,0,0,0,0,0,0,0,0,0,0,0,0,0,0,0,0,0,0,0,0,0,0,0,0,0,0,0,0,0,0,0,0,0,0"/>
                    </v:shape>
                    <v:shape id="Freeform 4891" o:spid="_x0000_s1083" style="position:absolute;left:779;top:136;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DHc8YA&#10;AADdAAAADwAAAGRycy9kb3ducmV2LnhtbESPQWvCQBSE74L/YXlCb3WTIkWjq5SibQ96UFPo8ZF9&#10;ZkOzb0N21aS/3hUKHoeZ+YZZrDpbiwu1vnKsIB0nIIgLpysuFeTHzfMUhA/IGmvHpKAnD6vlcLDA&#10;TLsr7+lyCKWIEPYZKjAhNJmUvjBk0Y9dQxy9k2sthijbUuoWrxFua/mSJK/SYsVxwWBD74aK38PZ&#10;KtB/mPepM2H9+dFvd5Pv9Y8pcqWeRt3bHESgLjzC/+0vrWAynaVwfx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DHc8YAAADdAAAADwAAAAAAAAAAAAAAAACYAgAAZHJz&#10;L2Rvd25yZXYueG1sUEsFBgAAAAAEAAQA9QAAAIsDAAAAAA==&#10;" path="m,1l,,1,r,1l1,1r,l1,1r,l,1r,l,1r,l,1r,l,1,,2r,l,2r,l,2r,l,2r,l,2,,1r,l,1r,l,1r,l,1r,l,1r,l,1r,xe" filled="f" strokeweight="0">
                      <v:stroke joinstyle="miter"/>
                      <v:path arrowok="t" o:connecttype="custom" o:connectlocs="0,1;0,0;1,0;1,1;1,1;1,1;1,1;1,1;0,1;0,1;0,1;0,1;0,1;0,1;0,1;0,2;0,2;0,2;0,2;0,2;0,2;0,2;0,2;0,2;0,1;0,1;0,1;0,1;0,1;0,1;0,1;0,1;0,1;0,1;0,1;0,1" o:connectangles="0,0,0,0,0,0,0,0,0,0,0,0,0,0,0,0,0,0,0,0,0,0,0,0,0,0,0,0,0,0,0,0,0,0,0,0"/>
                    </v:shape>
                    <v:shape id="Freeform 4892" o:spid="_x0000_s1084" style="position:absolute;left:771;top:134;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aF8cA&#10;AADdAAAADwAAAGRycy9kb3ducmV2LnhtbESPT2vCQBTE74V+h+UJXqRuGkq1qasEQSgKxT+99PbI&#10;viaL2bcxuzXJt+8KQo/DzPyGWax6W4srtd44VvA8TUAQF04bLhV8nTZPcxA+IGusHZOCgTyslo8P&#10;C8y06/hA12MoRYSwz1BBFUKTSemLiiz6qWuIo/fjWoshyraUusUuwm0t0yR5lRYNx4UKG1pXVJyP&#10;v1bByexxGDqjt7s8nXyX+eWTZ1ulxqM+fwcRqA//4Xv7Qyt4mb+lcHsTn4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V2hfHAAAA3QAAAA8AAAAAAAAAAAAAAAAAmAIAAGRy&#10;cy9kb3ducmV2LnhtbFBLBQYAAAAABAAEAPUAAACMAwAAAAA=&#10;" path="m2,1r,l1,1r,l1,1r,l1,1,,1,,2r,l,2r1,l1,2r,l1,3r,l2,3r,l2,3r,l3,3r,l3,3r1,l4,3,4,2r1,l5,2r,l6,2r,l6,2r1,l7,2r1,l8,2r,l9,2r,l9,2r1,l10,2r,1l11,3r,l11,3r1,l12,3r,l13,3r,l13,3r,l14,2r,l14,2r,l14,2r,l14,1r,l14,1r,l13,1r,l13,1r,l12,1r,l12,1r-1,l11,1r,l10,1r,l10,1,9,1,9,r,l8,r,l7,r,l7,,6,r,l6,,5,r,1l5,1,4,1r,l4,1,3,1r,l3,1,2,1r,l2,1xe" fillcolor="#d8d8d8" stroked="f">
                      <v:path arrowok="t" o:connecttype="custom" o:connectlocs="2,1;1,1;1,1;0,1;0,2;1,2;1,2;1,3;2,3;2,3;3,3;4,3;4,2;5,2;6,2;6,2;7,2;8,2;9,2;9,2;10,2;11,3;11,3;12,3;13,3;13,3;14,2;14,2;14,2;14,1;14,1;13,1;13,1;12,1;12,1;11,1;10,1;10,1;9,0;8,0;7,0;7,0;6,0;5,0;5,1;4,1;3,1;3,1;2,1" o:connectangles="0,0,0,0,0,0,0,0,0,0,0,0,0,0,0,0,0,0,0,0,0,0,0,0,0,0,0,0,0,0,0,0,0,0,0,0,0,0,0,0,0,0,0,0,0,0,0,0,0"/>
                    </v:shape>
                    <v:shape id="Freeform 4893" o:spid="_x0000_s1085" style="position:absolute;left:771;top:134;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Oh8scA&#10;AADdAAAADwAAAGRycy9kb3ducmV2LnhtbESPT2vCQBTE7wW/w/KE3pqNNhSNrlJLhZYexH9gbo/s&#10;Mwlm34bsNkm/fbdQ8DjMzG+Y5XowteiodZVlBZMoBkGcW11xoeB03D7NQDiPrLG2TAp+yMF6NXpY&#10;Yqptz3vqDr4QAcIuRQWl900qpctLMugi2xAH72pbgz7ItpC6xT7ATS2ncfwiDVYcFkps6K2k/Hb4&#10;Ngp2hTSb7Dh173TGbfaVJ5+b7qLU43h4XYDwNPh7+L/9oRUks/kz/L0JT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9TofLHAAAA3QAAAA8AAAAAAAAAAAAAAAAAmAIAAGRy&#10;cy9kb3ducmV2LnhtbFBLBQYAAAAABAAEAPUAAACMAwAAAAA=&#10;" path="m2,1r,l1,1r,l1,1r,l1,1,,1,,2r,l,2r1,l1,2r,l1,3r,l2,3r,l2,3r,l3,3r,l3,3r1,l4,3,4,2r1,l5,2r,l6,2r,l6,2r1,l7,2r1,l8,2r,l9,2r,l9,2r1,l10,2r,1l11,3r,l11,3r1,l12,3r,l13,3r,l13,3r,l14,2r,l14,2r,l14,2r,l14,1r,l14,1r,l13,1r,l13,1r,l12,1r,l12,1r-1,l11,1r,l10,1r,l10,1,9,1,9,r,l8,r,l7,r,l7,,6,r,l6,,5,r,1l5,1,4,1r,l4,1,3,1r,l3,1,2,1r,l2,1xe" filled="f" strokeweight="0">
                      <v:stroke joinstyle="miter"/>
                      <v:path arrowok="t" o:connecttype="custom" o:connectlocs="2,1;1,1;1,1;0,1;0,2;1,2;1,2;1,3;2,3;2,3;3,3;4,3;4,2;5,2;6,2;6,2;7,2;8,2;9,2;9,2;10,2;11,3;11,3;12,3;13,3;13,3;14,2;14,2;14,2;14,1;14,1;13,1;13,1;12,1;12,1;11,1;10,1;10,1;9,0;8,0;7,0;7,0;6,0;5,0;5,1;4,1;3,1;3,1;2,1" o:connectangles="0,0,0,0,0,0,0,0,0,0,0,0,0,0,0,0,0,0,0,0,0,0,0,0,0,0,0,0,0,0,0,0,0,0,0,0,0,0,0,0,0,0,0,0,0,0,0,0,0"/>
                    </v:shape>
                  </v:group>
                  <v:group id="Group 4894" o:spid="_x0000_s1086" style="position:absolute;left:751;top:154;width:14;height:14" coordorigin="751,154"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sk58cAAADdAAAADwAAAGRycy9kb3ducmV2LnhtbESPQWvCQBSE7wX/w/IK&#10;vTWbqBVNs4qILT2IoBaKt0f2mYRk34bsNon/vlso9DjMzDdMthlNI3rqXGVZQRLFIIhzqysuFHxe&#10;3p6XIJxH1thYJgV3crBZTx4yTLUd+ET92RciQNilqKD0vk2ldHlJBl1kW+Lg3Wxn0AfZFVJ3OAS4&#10;aeQ0jhfSYMVhocSWdiXl9fnbKHgfcNjOkn1/qG+7+/Xycvw6JKTU0+O4fQXhafT/4b/2h1YwX67m&#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Qsk58cAAADd&#10;AAAADwAAAAAAAAAAAAAAAACqAgAAZHJzL2Rvd25yZXYueG1sUEsFBgAAAAAEAAQA+gAAAJ4DAAAA&#10;AA==&#10;">
                    <v:shape id="Freeform 4895" o:spid="_x0000_s1087" style="position:absolute;left:751;top:154;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8gxMYA&#10;AADdAAAADwAAAGRycy9kb3ducmV2LnhtbESPT2vCQBTE7wW/w/IEb3UTaYtGVwlKpYdS8M8hx8fu&#10;Mwlm34bsRtNv3y0IHoeZ+Q2z2gy2ETfqfO1YQTpNQBBrZ2ouFZxPn69zED4gG2wck4Jf8rBZj15W&#10;mBl35wPdjqEUEcI+QwVVCG0mpdcVWfRT1xJH7+I6iyHKrpSmw3uE20bOkuRDWqw5LlTY0rYifT32&#10;VoG+/uxNod1i16fFLC10/t2bXKnJeMiXIAIN4Rl+tL+Mgrf54h3+38Qn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N8gxMYAAADdAAAADwAAAAAAAAAAAAAAAACYAgAAZHJz&#10;L2Rvd25yZXYueG1sUEsFBgAAAAAEAAQA9QAAAIsDAAAAAA==&#10;" path="m,13r,l,13r,l,14r1,l1,14r,l2,14r,l2,14r,l3,14r,l3,13r,l3,13r,l3,12r,l3,11r,l3,11r,-1l3,10r,l3,9r,l3,9,3,8r,l3,8,3,7r,l3,7,3,6r,l3,6,3,5r,l3,4r,l3,4,3,3r,l3,3,3,2r,l3,2,3,1r,l3,1,3,r,l3,,2,r,l2,r,l1,r,l1,,,,,,,1r,l,1,,2r,l,2,,3r,l,3,,4r,l,4,,5r,l,6r,l,6,,7r,l,7,,8r,l,8,,9r,l,9r,1l,10r,l,11r,l,11r,1l,12r,1xe" fillcolor="#d8d8d8" stroked="f">
                      <v:path arrowok="t" o:connecttype="custom" o:connectlocs="0,13;0,13;1,14;1,14;2,14;2,14;3,14;3,13;3,13;3,12;3,11;3,10;3,10;3,9;3,8;3,8;3,7;3,6;3,6;3,5;3,4;3,3;3,3;3,2;3,1;3,1;3,0;2,0;2,0;1,0;1,0;0,0;0,1;0,2;0,2;0,3;0,4;0,4;0,5;0,6;0,7;0,7;0,8;0,9;0,9;0,10;0,11;0,11;0,12" o:connectangles="0,0,0,0,0,0,0,0,0,0,0,0,0,0,0,0,0,0,0,0,0,0,0,0,0,0,0,0,0,0,0,0,0,0,0,0,0,0,0,0,0,0,0,0,0,0,0,0,0"/>
                    </v:shape>
                    <v:shape id="Freeform 4896" o:spid="_x0000_s1088" style="position:absolute;left:751;top:154;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HzsUA&#10;AADdAAAADwAAAGRycy9kb3ducmV2LnhtbESPQWsCMRSE74X+h/AK3jTbWkRXo7SCUKEVq0Kvj81z&#10;s7h5CUnU9d83BaHHYWa+YWaLzrbiQiE2jhU8DwoQxJXTDdcKDvtVfwwiJmSNrWNScKMIi/njwwxL&#10;7a78TZddqkWGcCxRgUnJl1LGypDFOHCeOHtHFyymLEMtdcBrhttWvhTFSFpsOC8Y9LQ0VJ12Z6uA&#10;zcHfhul9E/zx/FN/7ifb9fpLqd5T9zYFkahL/+F7+0MreB1PRvD3Jj8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z4fOxQAAAN0AAAAPAAAAAAAAAAAAAAAAAJgCAABkcnMv&#10;ZG93bnJldi54bWxQSwUGAAAAAAQABAD1AAAAigMAAAAA&#10;" path="m,13r,l,13r,l,14r1,l1,14r,l2,14r,l2,14r,l3,14r,l3,13r,l3,13r,l3,12r,l3,11r,l3,11r,-1l3,10r,l3,9r,l3,9,3,8r,l3,8,3,7r,l3,7,3,6r,l3,6,3,5r,l3,4r,l3,4,3,3r,l3,3,3,2r,l3,2,3,1r,l3,1,3,r,l3,,2,r,l2,r,l1,r,l1,,,,,,,1r,l,1,,2r,l,2,,3r,l,3,,4r,l,4,,5r,l,6r,l,6,,7r,l,7,,8r,l,8,,9r,l,9r,1l,10r,l,11r,l,11r,1l,12r,1xe" filled="f" strokeweight="0">
                      <v:stroke joinstyle="miter"/>
                      <v:path arrowok="t" o:connecttype="custom" o:connectlocs="0,13;0,13;1,14;1,14;2,14;2,14;3,14;3,13;3,13;3,12;3,11;3,10;3,10;3,9;3,8;3,8;3,7;3,6;3,6;3,5;3,4;3,3;3,3;3,2;3,1;3,1;3,0;2,0;2,0;1,0;1,0;0,0;0,1;0,2;0,2;0,3;0,4;0,4;0,5;0,6;0,7;0,7;0,8;0,9;0,9;0,10;0,11;0,11;0,12" o:connectangles="0,0,0,0,0,0,0,0,0,0,0,0,0,0,0,0,0,0,0,0,0,0,0,0,0,0,0,0,0,0,0,0,0,0,0,0,0,0,0,0,0,0,0,0,0,0,0,0,0"/>
                    </v:shape>
                    <v:shape id="Freeform 4897" o:spid="_x0000_s1089" style="position:absolute;left:754;top:154;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1V78cA&#10;AADdAAAADwAAAGRycy9kb3ducmV2LnhtbESPQWvCQBSE7wX/w/IEb3WTYtVGN0EEQQqlGNvi8ZF9&#10;JsHs2zS7xvTfdwsFj8PMfMOss8E0oqfO1ZYVxNMIBHFhdc2lgo/j7nEJwnlkjY1lUvBDDrJ09LDG&#10;RNsbH6jPfSkChF2CCirv20RKV1Rk0E1tSxy8s+0M+iC7UuoObwFuGvkURXNpsOawUGFL24qKS341&#10;Cr7e89NVx68bivuiOe6+3+afz16pyXjYrEB4Gvw9/N/eawWz5csC/t6EJy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9Ve/HAAAA3QAAAA8AAAAAAAAAAAAAAAAAmAIAAGRy&#10;cy9kb3ducmV2LnhtbFBLBQYAAAAABAAEAPUAAACMAwAAAAA=&#10;" path="m,10l,4r,l,4r,l,4,,3r,l,3r,l,3r,l,3r,l,3r,l,3r,l,3r,l,3r,l,3r1,l1,3r,l1,2r,l1,2r,l1,2r,l1,2r,l1,2r,l1,2r,l1,2r,l1,2r,l2,2r,l2,2r,l2,2r,l2,2r,l2,2r,l2,2r,l2,2r,l2,2r,l2,2,9,r,l9,r,l9,r,l9,r,l9,r,1l9,1r,l9,1r1,l10,1r,l10,1r,l10,1r,l10,1r,l10,1r,l10,1r,l10,1r,l10,1r,l10,1r,l10,1r,l10,1r1,l11,1r,l11,1r,l11,1r,1l11,2r,l11,2r,l11,2r,l11,2r,l11,2r,l11,2r,l11,2r,l11,2r,l11,2r,1l11,3r,l11,3r,l11,3r,l11,3r,l11,3r,l11,3r,l11,3r,l11,3r,l11,10r,l11,10r,1l11,11r,l11,11r,l11,11r,l11,11r,l11,11r,l11,11r,l11,11r,l11,11r,1l11,12r,l11,12r,l11,12r,l11,12r,l11,12r,l11,12r,l11,12r,l11,12r,l11,12r,1l11,13r,l11,13r,l11,13r,l11,13r,l11,13r-1,l10,13r,l10,13r,l10,13r,l10,13r,l10,13r,l10,13r,l10,13r,l10,13r,l9,13r,l9,13r,l9,13r,l9,13r,l9,13r,l3,12r,l2,12r,l2,12r,l2,12r,l2,12r,l2,12r,l2,12r,l2,12r,l2,12r,l2,12r-1,l1,12r,l1,12r,l1,12r,l1,12r,l1,12r,l1,12r,l1,12r,l1,12r,l1,12r,l1,12,,12,,11r,l,11r,l,11r,l,11r,l,11r,l,11r,l,11r,l,11r,l,10r,l,10r,l,10r,xe" fillcolor="#d8d8d8" stroked="f">
                      <v:path arrowok="t" o:connecttype="custom" o:connectlocs="0,4;0,3;0,3;0,3;1,3;1,2;1,2;1,2;2,2;2,2;2,2;9,0;9,0;9,1;10,1;10,1;10,1;10,1;11,1;11,1;11,2;11,2;11,2;11,3;11,3;11,3;11,3;11,11;11,11;11,11;11,12;11,12;11,12;11,12;11,13;11,13;10,13;10,13;10,13;9,13;9,13;3,12;2,12;2,12;2,12;1,12;1,12;1,12;1,12;0,11;0,11;0,11;0,11;0,10" o:connectangles="0,0,0,0,0,0,0,0,0,0,0,0,0,0,0,0,0,0,0,0,0,0,0,0,0,0,0,0,0,0,0,0,0,0,0,0,0,0,0,0,0,0,0,0,0,0,0,0,0,0,0,0,0,0"/>
                    </v:shape>
                    <v:shape id="Freeform 4898" o:spid="_x0000_s1090" style="position:absolute;left:754;top:154;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w7tMQA&#10;AADdAAAADwAAAGRycy9kb3ducmV2LnhtbERPz2vCMBS+C/sfwhN201RxxVWj6NhgehE7Qby9NW9N&#10;WfNSmqj1vzcHwePH93u+7GwtLtT6yrGC0TABQVw4XXGp4PDzNZiC8AFZY+2YFNzIw3Lx0ptjpt2V&#10;93TJQyliCPsMFZgQmkxKXxiy6IeuIY7cn2sthgjbUuoWrzHc1nKcJKm0WHFsMNjQh6HiPz9bBbt6&#10;l9p8cjudtqvP89EcNuvf9E2p1363moEI1IWn+OH+1gom0/c4N76JT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8O7TEAAAA3QAAAA8AAAAAAAAAAAAAAAAAmAIAAGRycy9k&#10;b3ducmV2LnhtbFBLBQYAAAAABAAEAPUAAACJAwAAAAA=&#10;" path="m,10l,4r,l,4r,l,4,,3r,l,3r,l,3r,l,3r,l,3r,l,3r,l,3r,l,3r,l,3r1,l1,3r,l1,2r,l1,2r,l1,2r,l1,2r,l1,2r,l1,2r,l1,2r,l1,2r,l2,2r,l2,2r,l2,2r,l2,2r,l2,2r,l2,2r,l2,2r,l2,2r,l2,2,9,r,l9,r,l9,r,l9,r,l9,r,1l9,1r,l9,1r1,l10,1r,l10,1r,l10,1r,l10,1r,l10,1r,l10,1r,l10,1r,l10,1r,l10,1r,l10,1r,l10,1r1,l11,1r,l11,1r,l11,1r,1l11,2r,l11,2r,l11,2r,l11,2r,l11,2r,l11,2r,l11,2r,l11,2r,l11,2r,1l11,3r,l11,3r,l11,3r,l11,3r,l11,3r,l11,3r,l11,3r,l11,3r,l11,10r,l11,10r,1l11,11r,l11,11r,l11,11r,l11,11r,l11,11r,l11,11r,l11,11r,l11,11r,1l11,12r,l11,12r,l11,12r,l11,12r,l11,12r,l11,12r,l11,12r,l11,12r,l11,12r,1l11,13r,l11,13r,l11,13r,l11,13r,l11,13r-1,l10,13r,l10,13r,l10,13r,l10,13r,l10,13r,l10,13r,l10,13r,l10,13r,l9,13r,l9,13r,l9,13r,l9,13r,l9,13r,l3,12r,l2,12r,l2,12r,l2,12r,l2,12r,l2,12r,l2,12r,l2,12r,l2,12r,l2,12r-1,l1,12r,l1,12r,l1,12r,l1,12r,l1,12r,l1,12r,l1,12r,l1,12r,l1,12r,l1,12,,12,,11r,l,11r,l,11r,l,11r,l,11r,l,11r,l,11r,l,11r,l,10r,l,10r,l,10r,xe" filled="f" strokeweight="0">
                      <v:stroke joinstyle="miter"/>
                      <v:path arrowok="t" o:connecttype="custom" o:connectlocs="0,4;0,3;0,3;0,3;1,3;1,2;1,2;1,2;2,2;2,2;2,2;9,0;9,0;9,1;10,1;10,1;10,1;10,1;11,1;11,1;11,2;11,2;11,2;11,3;11,3;11,3;11,3;11,11;11,11;11,11;11,12;11,12;11,12;11,12;11,13;11,13;10,13;10,13;10,13;9,13;9,13;3,12;2,12;2,12;2,12;1,12;1,12;1,12;1,12;0,11;0,11;0,11;0,11;0,10" o:connectangles="0,0,0,0,0,0,0,0,0,0,0,0,0,0,0,0,0,0,0,0,0,0,0,0,0,0,0,0,0,0,0,0,0,0,0,0,0,0,0,0,0,0,0,0,0,0,0,0,0,0,0,0,0,0"/>
                    </v:shape>
                    <v:shape id="Freeform 4899" o:spid="_x0000_s1091" style="position:absolute;left:753;top:15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1Z8UA&#10;AADdAAAADwAAAGRycy9kb3ducmV2LnhtbESPT2vCQBTE74V+h+UJ3uomIkFT1yBFqVR6MC30+si+&#10;/MHs25DdxuTbuwWhx2FmfsNss9G0YqDeNZYVxIsIBHFhdcOVgu+v48sahPPIGlvLpGAiB9nu+WmL&#10;qbY3vtCQ+0oECLsUFdTed6mUrqjJoFvYjjh4pe0N+iD7SuoebwFuWrmMokQabDgs1NjRW03FNf81&#10;gZK3hyn5iS3aZXcuPz6H9yuXSs1n4/4VhKfR/4cf7ZNWsFpvNvD3JjwBu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UPVnxQAAAN0AAAAPAAAAAAAAAAAAAAAAAJgCAABkcnMv&#10;ZG93bnJldi54bWxQSwUGAAAAAAQABAD1AAAAigMAAAAA&#10;" path="m,2l1,3r,l1,3r,l1,3r1,l2,3r,l2,3r,l2,3r,l2,3r,l2,3r,l2,3r,l2,3r,l2,3r,l2,3r,l2,3r,l2,2r,l2,2r,l2,2r,l2,2r,l2,2r,l2,2r,l,,,2xe" fillcolor="#d8d8d8" stroked="f">
                      <v:path arrowok="t" o:connecttype="custom" o:connectlocs="0,2;1,3;1,3;1,3;1,3;1,3;2,3;2,3;2,3;2,3;2,3;2,3;2,3;2,3;2,3;2,3;2,3;2,3;2,3;2,3;2,3;2,3;2,3;2,3;2,3;2,3;2,3;2,2;2,2;2,2;2,2;2,2;2,2;2,2;2,2;2,2;2,2;2,2;2,2;0,0;0,2" o:connectangles="0,0,0,0,0,0,0,0,0,0,0,0,0,0,0,0,0,0,0,0,0,0,0,0,0,0,0,0,0,0,0,0,0,0,0,0,0,0,0,0,0"/>
                    </v:shape>
                    <v:shape id="Freeform 4900" o:spid="_x0000_s1092" style="position:absolute;left:753;top:15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eT/sUA&#10;AADdAAAADwAAAGRycy9kb3ducmV2LnhtbERPTWvCQBC9C/6HZYTedGMpotFNKIJQ2kI1KVRvQ3ZM&#10;QrOzMbuNaX999yB4fLzvTTqYRvTUudqygvksAkFcWF1zqeAz302XIJxH1thYJgW/5CBNxqMNxtpe&#10;+UB95ksRQtjFqKDyvo2ldEVFBt3MtsSBO9vOoA+wK6Xu8BrCTSMfo2ghDdYcGipsaVtR8Z39GAUf&#10;2U4Wx9Nff1m+7/PFV/56ad9QqYfJ8LwG4Wnwd/HN/aIVPK2isD+8CU9AJ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5P+xQAAAN0AAAAPAAAAAAAAAAAAAAAAAJgCAABkcnMv&#10;ZG93bnJldi54bWxQSwUGAAAAAAQABAD1AAAAigMAAAAA&#10;" path="m,2l1,3r,l1,3r,l1,3r1,l2,3r,l2,3r,l2,3r,l2,3r,l2,3r,l2,3r,l2,3r,l2,3r,l2,3r,l2,3r,l2,2r,l2,2r,l2,2r,l2,2r,l2,2r,l2,2r,l,,,2xe" filled="f" strokeweight="0">
                      <v:stroke joinstyle="miter"/>
                      <v:path arrowok="t" o:connecttype="custom" o:connectlocs="0,2;1,3;1,3;1,3;1,3;1,3;2,3;2,3;2,3;2,3;2,3;2,3;2,3;2,3;2,3;2,3;2,3;2,3;2,3;2,3;2,3;2,3;2,3;2,3;2,3;2,3;2,3;2,2;2,2;2,2;2,2;2,2;2,2;2,2;2,2;2,2;2,2;2,2;2,2;0,0;0,2" o:connectangles="0,0,0,0,0,0,0,0,0,0,0,0,0,0,0,0,0,0,0,0,0,0,0,0,0,0,0,0,0,0,0,0,0,0,0,0,0,0,0,0,0"/>
                    </v:shape>
                    <v:shape id="Freeform 4901" o:spid="_x0000_s1093" style="position:absolute;left:753;top:1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1je8QA&#10;AADdAAAADwAAAGRycy9kb3ducmV2LnhtbESPT4vCMBTE7wt+h/CEva1pRWStRhFRXFb2YBW8PprX&#10;P9i8lCbW+u03guBxmJnfMItVb2rRUesqywriUQSCOLO64kLB+bT7+gbhPLLG2jIpeJCD1XLwscBE&#10;2zsfqUt9IQKEXYIKSu+bREqXlWTQjWxDHLzctgZ9kG0hdYv3ADe1HEfRVBqsOCyU2NCmpOya3kyg&#10;pPX2Mb3EFu24OeS/f93+yrlSn8N+PQfhqffv8Kv9oxVMZlEMzzfhCc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NY3vEAAAA3QAAAA8AAAAAAAAAAAAAAAAAmAIAAGRycy9k&#10;b3ducmV2LnhtbFBLBQYAAAAABAAEAPUAAACJAwAAAAA=&#10;" path="m,2l1,,2,2,,3,,2xe" fillcolor="#d8d8d8" stroked="f">
                      <v:path arrowok="t" o:connecttype="custom" o:connectlocs="0,2;1,0;2,2;0,3;0,2" o:connectangles="0,0,0,0,0"/>
                    </v:shape>
                    <v:shape id="Freeform 4902" o:spid="_x0000_s1094" style="position:absolute;left:753;top:1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oEscA&#10;AADdAAAADwAAAGRycy9kb3ducmV2LnhtbESPQWvCQBSE7wX/w/IEb3WjiGjqKiIIYgvWpNB6e2Sf&#10;STD7Nma3MfXXdwsFj8PMfMMsVp2pREuNKy0rGA0jEMSZ1SXnCj7S7fMMhPPIGivLpOCHHKyWvacF&#10;xtre+Eht4nMRIOxiVFB4X8dSuqwgg25oa+LgnW1j0AfZ5FI3eAtwU8lxFE2lwZLDQoE1bQrKLsm3&#10;UXBItjL7Ot3b6+ztPZ1+pvtr/YpKDfrd+gWEp84/wv/tnVYwmUdj+HsTnoB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3ZqBLHAAAA3QAAAA8AAAAAAAAAAAAAAAAAmAIAAGRy&#10;cy9kb3ducmV2LnhtbFBLBQYAAAAABAAEAPUAAACMAwAAAAA=&#10;" path="m,2l1,,2,2,,3,,2xe" filled="f" strokeweight="0">
                      <v:stroke joinstyle="miter"/>
                      <v:path arrowok="t" o:connecttype="custom" o:connectlocs="0,2;1,0;2,2;0,3;0,2" o:connectangles="0,0,0,0,0"/>
                    </v:shape>
                    <v:shape id="Freeform 4903" o:spid="_x0000_s1095" style="position:absolute;left:753;top:161;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jzX8gA&#10;AADdAAAADwAAAGRycy9kb3ducmV2LnhtbESP3WoCMRSE7wt9h3AKvSmatS1Ft0bxB0FQitUVvDxs&#10;TncXNydrEnX79kYo9HKYmW+Y4bg1tbiQ85VlBb1uAoI4t7riQkG2W3T6IHxA1lhbJgW/5GE8enwY&#10;Yqrtlb/psg2FiBD2KSooQ2hSKX1ekkHftQ1x9H6sMxiidIXUDq8Rbmr5miQf0mDFcaHEhmYl5cft&#10;2ShYrjabde1estNaZmeznx++pq1V6vmpnXyCCNSG//Bfe6kVvA+SN7i/iU9Ajm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SPNfyAAAAN0AAAAPAAAAAAAAAAAAAAAAAJgCAABk&#10;cnMvZG93bnJldi54bWxQSwUGAAAAAAQABAD1AAAAjQMAAAAA&#10;" path="m2,l,,,2,2,1,2,xe" fillcolor="#d8d8d8" stroked="f">
                      <v:path arrowok="t" o:connecttype="custom" o:connectlocs="2,0;0,0;0,2;2,1;2,0" o:connectangles="0,0,0,0,0"/>
                    </v:shape>
                    <v:shape id="Freeform 4904" o:spid="_x0000_s1096" style="position:absolute;left:753;top:161;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mMUA&#10;AADdAAAADwAAAGRycy9kb3ducmV2LnhtbESPQWsCMRSE74L/IbxCL1KziojdGkXEQg/24GrB42Pz&#10;uruYvCxJVtd/3wgFj8PMfMMs17014ko+NI4VTMYZCOLS6YYrBafj59sCRIjIGo1jUnCnAOvVcLDE&#10;XLsbH+haxEokCIccFdQxtrmUoazJYhi7ljh5v85bjEn6SmqPtwS3Rk6zbC4tNpwWamxpW1N5KTqr&#10;oDN7d+bLfbdpDqPvaedNPBc/Sr2+9JsPEJH6+Az/t7+0gtl7NoPHm/Q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hWYxQAAAN0AAAAPAAAAAAAAAAAAAAAAAJgCAABkcnMv&#10;ZG93bnJldi54bWxQSwUGAAAAAAQABAD1AAAAigMAAAAA&#10;" path="m2,l,,,2,2,1,2,xe" filled="f" strokeweight="0">
                      <v:stroke joinstyle="miter"/>
                      <v:path arrowok="t" o:connecttype="custom" o:connectlocs="2,0;0,0;0,2;2,1;2,0" o:connectangles="0,0,0,0,0"/>
                    </v:shape>
                    <v:shape id="Freeform 4905" o:spid="_x0000_s1097" style="position:absolute;left:753;top:159;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McsYA&#10;AADdAAAADwAAAGRycy9kb3ducmV2LnhtbESPT2vCQBTE7wW/w/KE3uqu1n9Ns4oIhZ4KGu35Nfua&#10;pMm+Ddmtpn76riB4HGbmN0y67m0jTtT5yrGG8UiBIM6dqbjQcMjenpYgfEA22DgmDX/kYb0aPKSY&#10;GHfmHZ32oRARwj5BDWUIbSKlz0uy6EeuJY7et+sshii7QpoOzxFuGzlRai4tVhwXSmxpW1Je73+t&#10;hnrxtbv8HCUvpgdpnj9V9rGcZVo/DvvNK4hAfbiHb+13o2H6omZwfROf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MMcsYAAADdAAAADwAAAAAAAAAAAAAAAACYAgAAZHJz&#10;L2Rvd25yZXYueG1sUEsFBgAAAAAEAAQA9QAAAIsDAAAAAA==&#10;" path="m2,1l,1,,,2,1r,l2,1r,l2,1r,l2,1r,l2,1r,l2,1r,l2,1r,l2,1r,l2,1r,l2,1r,l2,1r,l2,1r,l2,1r,l2,1r,l2,1r,l2,1r,l2,1xe" fillcolor="#d8d8d8" stroked="f">
                      <v:path arrowok="t" o:connecttype="custom" o:connectlocs="2,1;0,1;0,0;2,1;2,1;2,1;2,1;2,1;2,1;2,1;2,1;2,1;2,1;2,1;2,1;2,1;2,1;2,1;2,1;2,1;2,1;2,1;2,1;2,1;2,1;2,1;2,1;2,1;2,1;2,1;2,1;2,1;2,1;2,1;2,1;2,1" o:connectangles="0,0,0,0,0,0,0,0,0,0,0,0,0,0,0,0,0,0,0,0,0,0,0,0,0,0,0,0,0,0,0,0,0,0,0,0"/>
                    </v:shape>
                    <v:shape id="Freeform 4906" o:spid="_x0000_s1098" style="position:absolute;left:753;top:159;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vyxMUA&#10;AADdAAAADwAAAGRycy9kb3ducmV2LnhtbESPQWvCQBSE7wX/w/KEXqTuWqy00TVIQBA81QRKb4/s&#10;azaafRuyq6b/vlso9DjMzDfMJh9dJ240hNazhsVcgSCuvWm50VCV+6dXECEiG+w8k4ZvCpBvJw8b&#10;zIy/8zvdTrERCcIhQw02xj6TMtSWHIa574mT9+UHhzHJoZFmwHuCu04+K7WSDltOCxZ7KizVl9PV&#10;adiXfPg8FjNsq1ll3UtJH2dFWj9Ox90aRKQx/of/2gejYfmmVvD7Jj0B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y/LExQAAAN0AAAAPAAAAAAAAAAAAAAAAAJgCAABkcnMv&#10;ZG93bnJldi54bWxQSwUGAAAAAAQABAD1AAAAigMAAAAA&#10;" path="m2,1l,1,,,2,1r,l2,1r,l2,1r,l2,1r,l2,1r,l2,1r,l2,1r,l2,1r,l2,1r,l2,1r,l2,1r,l2,1r,l2,1r,l2,1r,l2,1r,l2,1r,l2,1xe" filled="f" strokeweight="0">
                      <v:stroke joinstyle="miter"/>
                      <v:path arrowok="t" o:connecttype="custom" o:connectlocs="2,1;0,1;0,0;2,1;2,1;2,1;2,1;2,1;2,1;2,1;2,1;2,1;2,1;2,1;2,1;2,1;2,1;2,1;2,1;2,1;2,1;2,1;2,1;2,1;2,1;2,1;2,1;2,1;2,1;2,1;2,1;2,1;2,1;2,1;2,1;2,1" o:connectangles="0,0,0,0,0,0,0,0,0,0,0,0,0,0,0,0,0,0,0,0,0,0,0,0,0,0,0,0,0,0,0,0,0,0,0,0"/>
                    </v:shape>
                    <v:shape id="Freeform 4907" o:spid="_x0000_s1099" style="position:absolute;left:752;top:154;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8QA&#10;AADdAAAADwAAAGRycy9kb3ducmV2LnhtbESP3YrCMBSE7xd8h3CEvVtTf1bdahRZEHrhzVof4NCc&#10;TYvNSWmirT69EQQvh5n5hllve1uLK7W+cqxgPEpAEBdOV2wUnPL91xKED8gaa8ek4EYetpvBxxpT&#10;7Tr+o+sxGBEh7FNUUIbQpFL6oiSLfuQa4uj9u9ZiiLI1UrfYRbit5SRJ5tJixXGhxIZ+SyrOx4tV&#10;cMgu086gPmffZm+6E+X3KedKfQ773QpEoD68w692phXMfpIFPN/EJy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Xf/EAAAA3QAAAA8AAAAAAAAAAAAAAAAAmAIAAGRycy9k&#10;b3ducmV2LnhtbFBLBQYAAAAABAAEAPUAAACJAwAAAAA=&#10;" path="m,12r,1l,13r,l1,13r,1l1,14r,l1,14r,l2,14r,l2,14r,-1l2,13r,l2,13r,-1l2,12r,l2,11r,l2,11r,-1l2,10r,l2,9r,l2,9,2,8r,l2,8,2,7r,l2,6r,l2,6r,l2,5r,l2,4r,l2,4,2,3r,l2,3,2,2r,l2,2,2,1r,l2,1r,l2,r,l2,r,l1,r,l1,r,l1,r,l,1r,l,1r,l,2r,l,2,,3r,l,3,,4r,l,4,,5r,l,6r,l,6,,7r,l,7,,8r,l,8,,9r,l,9r,1l,10r,l,11r,l,11r,1l,12r,xe" fillcolor="#d8d8d8" stroked="f">
                      <v:path arrowok="t" o:connecttype="custom" o:connectlocs="0,13;0,13;1,14;1,14;1,14;2,14;2,13;2,13;2,12;2,12;2,11;2,10;2,10;2,9;2,8;2,8;2,7;2,6;2,6;2,5;2,4;2,3;2,3;2,2;2,1;2,1;2,0;2,0;1,0;1,0;1,0;0,1;0,1;0,2;0,2;0,3;0,4;0,4;0,5;0,6;0,7;0,7;0,8;0,9;0,9;0,10;0,11;0,11;0,12" o:connectangles="0,0,0,0,0,0,0,0,0,0,0,0,0,0,0,0,0,0,0,0,0,0,0,0,0,0,0,0,0,0,0,0,0,0,0,0,0,0,0,0,0,0,0,0,0,0,0,0,0"/>
                    </v:shape>
                    <v:shape id="Freeform 4908" o:spid="_x0000_s1100" style="position:absolute;left:752;top:154;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MNE8QA&#10;AADdAAAADwAAAGRycy9kb3ducmV2LnhtbERPy2rCQBTdF/yH4Qrd1YlFRVNHkWAgFLqoddHurpnb&#10;JJq5k2YmD/++syh0eTjv7X40teipdZVlBfNZBII4t7riQsH5I31ag3AeWWNtmRTcycF+N3nYYqzt&#10;wO/Un3whQgi7GBWU3jexlC4vyaCb2YY4cN+2NegDbAupWxxCuKnlcxStpMGKQ0OJDSUl5bdTZxS8&#10;DZuvy9Lpo8w+u4Sv6Wt6Wf0o9TgdDy8gPI3+X/znzrSCxSYKc8Ob8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DDRPEAAAA3QAAAA8AAAAAAAAAAAAAAAAAmAIAAGRycy9k&#10;b3ducmV2LnhtbFBLBQYAAAAABAAEAPUAAACJAwAAAAA=&#10;" path="m,12r,1l,13r,l1,13r,1l1,14r,l1,14r,l2,14r,l2,14r,-1l2,13r,l2,13r,-1l2,12r,l2,11r,l2,11r,-1l2,10r,l2,9r,l2,9,2,8r,l2,8,2,7r,l2,6r,l2,6r,l2,5r,l2,4r,l2,4,2,3r,l2,3,2,2r,l2,2,2,1r,l2,1r,l2,r,l2,r,l1,r,l1,r,l1,r,l,1r,l,1r,l,2r,l,2,,3r,l,3,,4r,l,4,,5r,l,6r,l,6,,7r,l,7,,8r,l,8,,9r,l,9r,1l,10r,l,11r,l,11r,1l,12r,xe" filled="f" strokeweight="0">
                      <v:stroke joinstyle="miter"/>
                      <v:path arrowok="t" o:connecttype="custom" o:connectlocs="0,13;0,13;1,14;1,14;1,14;2,14;2,13;2,13;2,12;2,12;2,11;2,10;2,10;2,9;2,8;2,8;2,7;2,6;2,6;2,5;2,4;2,3;2,3;2,2;2,1;2,1;2,0;2,0;1,0;1,0;1,0;0,1;0,1;0,2;0,2;0,3;0,4;0,4;0,5;0,6;0,7;0,7;0,8;0,9;0,9;0,10;0,11;0,11;0,12" o:connectangles="0,0,0,0,0,0,0,0,0,0,0,0,0,0,0,0,0,0,0,0,0,0,0,0,0,0,0,0,0,0,0,0,0,0,0,0,0,0,0,0,0,0,0,0,0,0,0,0,0"/>
                    </v:shape>
                  </v:group>
                  <v:group id="Group 4909" o:spid="_x0000_s1101" style="position:absolute;left:772;top:173;width:14;height:15" coordorigin="772,173" coordsize="1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ERY8cAAADdAAAADwAAAGRycy9kb3ducmV2LnhtbESPT2vCQBTE74LfYXlC&#10;b3UTa8WkriKi0oMUqoXS2yP78gezb0N2TeK37xYKHoeZ+Q2z2gymFh21rrKsIJ5GIIgzqysuFHxd&#10;Ds9LEM4ja6wtk4I7Odisx6MVptr2/End2RciQNilqKD0vkmldFlJBt3UNsTBy21r0AfZFlK32Ae4&#10;qeUsihbSYMVhocSGdiVl1/PNKDj22G9f4n13uua7+8/l9eP7FJNST5Nh+wbC0+Af4f/2u1YwT6IE&#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eERY8cAAADd&#10;AAAADwAAAAAAAAAAAAAAAACqAgAAZHJzL2Rvd25yZXYueG1sUEsFBgAAAAAEAAQA+gAAAJ4DAAAA&#10;AA==&#10;">
                    <v:shape id="Freeform 4910" o:spid="_x0000_s1102" style="position:absolute;left:772;top:184;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PFcMA&#10;AADdAAAADwAAAGRycy9kb3ducmV2LnhtbERPTWvCQBC9C/0PyxR6002sFo2uUgKBghYx1fuYHZPY&#10;7GzIbjX+++5B8Ph438t1bxpxpc7VlhXEowgEcWF1zaWCw082nIFwHlljY5kU3MnBevUyWGKi7Y33&#10;dM19KUIIuwQVVN63iZSuqMigG9mWOHBn2xn0AXal1B3eQrhp5DiKPqTBmkNDhS2lFRW/+Z9RMLvE&#10;fjzvt9P30/S426RFht9pptTba/+5AOGp90/xw/2lFUzmcdgf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PFcMAAADdAAAADwAAAAAAAAAAAAAAAACYAgAAZHJzL2Rv&#10;d25yZXYueG1sUEsFBgAAAAAEAAQA9QAAAIgDAAAAAA==&#10;" path="m12,4r1,l13,4r,-1l13,3r,l14,3r,-1l14,2r,l14,2r,-1l13,1r,l13,1r,l13,,12,r,l12,,11,r,1l11,1r-1,l10,1r,l9,1r,l9,1,8,1r,l8,1,7,1r,l6,1r,l6,1,5,1r,l5,1,4,1r,l4,1,3,1r,l3,1,2,r,l2,,1,r,l1,1r,l,1r,l,1,,2r,l,2r,l,3r,l,3r,l1,4r,l1,4r1,l2,4r,l3,4r,l3,4r1,l4,4r,l5,4r,l5,4r1,l6,4r1,l7,4r,l8,4r,l8,4r1,l9,4r,l10,4r,l10,4r1,l11,4r,l12,4r,l12,4xe" fillcolor="#d8d8d8" stroked="f">
                      <v:path arrowok="t" o:connecttype="custom" o:connectlocs="13,4;13,3;13,3;14,2;14,2;14,1;13,1;13,1;12,0;12,0;11,1;10,1;10,1;9,1;8,1;8,1;7,1;6,1;5,1;5,1;4,1;3,1;3,1;2,0;1,0;1,1;0,1;0,1;0,2;0,2;0,3;0,3;1,4;2,4;2,4;3,4;4,4;4,4;5,4;6,4;7,4;7,4;8,4;9,4;9,4;10,4;11,4;11,4;12,4" o:connectangles="0,0,0,0,0,0,0,0,0,0,0,0,0,0,0,0,0,0,0,0,0,0,0,0,0,0,0,0,0,0,0,0,0,0,0,0,0,0,0,0,0,0,0,0,0,0,0,0,0"/>
                    </v:shape>
                    <v:shape id="Freeform 4911" o:spid="_x0000_s1103" style="position:absolute;left:772;top:184;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iVDMUA&#10;AADdAAAADwAAAGRycy9kb3ducmV2LnhtbESPQYvCMBSE78L+h/CEvWlaEdFqFFcUZfGiLuz10Tzb&#10;0ualNFlb/fUbQfA4zMw3zGLVmUrcqHGFZQXxMAJBnFpdcKbg57IbTEE4j6yxskwK7uRgtfzoLTDR&#10;tuUT3c4+EwHCLkEFufd1IqVLczLohrYmDt7VNgZ9kE0mdYNtgJtKjqJoIg0WHBZyrGmTU1qe/4yC&#10;x6O8xNvxqM6u6+Ou/Xb7r/L0q9Rnv1vPQXjq/Dv8ah+0gvEsjuH5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SJUMxQAAAN0AAAAPAAAAAAAAAAAAAAAAAJgCAABkcnMv&#10;ZG93bnJldi54bWxQSwUGAAAAAAQABAD1AAAAigMAAAAA&#10;" path="m12,4r1,l13,4r,-1l13,3r,l14,3r,-1l14,2r,l14,2r,-1l13,1r,l13,1r,l13,,12,r,l12,,11,r,1l11,1r-1,l10,1r,l9,1r,l9,1,8,1r,l8,1,7,1r,l6,1r,l6,1,5,1r,l5,1,4,1r,l4,1,3,1r,l3,1,2,r,l2,,1,r,l1,1r,l,1r,l,1,,2r,l,2r,l,3r,l,3r,l1,4r,l1,4r1,l2,4r,l3,4r,l3,4r1,l4,4r,l5,4r,l5,4r1,l6,4r1,l7,4r,l8,4r,l8,4r1,l9,4r,l10,4r,l10,4r1,l11,4r,l12,4r,l12,4xe" filled="f" strokeweight="0">
                      <v:stroke joinstyle="miter"/>
                      <v:path arrowok="t" o:connecttype="custom" o:connectlocs="13,4;13,3;13,3;14,2;14,2;14,1;13,1;13,1;12,0;12,0;11,1;10,1;10,1;9,1;8,1;8,1;7,1;6,1;5,1;5,1;4,1;3,1;3,1;2,0;1,0;1,1;0,1;0,1;0,2;0,2;0,3;0,3;1,4;2,4;2,4;3,4;4,4;4,4;5,4;6,4;7,4;7,4;8,4;9,4;9,4;10,4;11,4;11,4;12,4" o:connectangles="0,0,0,0,0,0,0,0,0,0,0,0,0,0,0,0,0,0,0,0,0,0,0,0,0,0,0,0,0,0,0,0,0,0,0,0,0,0,0,0,0,0,0,0,0,0,0,0,0"/>
                    </v:shape>
                    <v:shape id="Freeform 4912" o:spid="_x0000_s1104" style="position:absolute;left:772;top:173;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9RcMcA&#10;AADdAAAADwAAAGRycy9kb3ducmV2LnhtbESPT2vCQBTE7wW/w/IKvdWNof5p6ipaEDxaFdHbI/ua&#10;xGTfhuzWRD99VxA8DjPzG2Y670wlLtS4wrKCQT8CQZxaXXCmYL9bvU9AOI+ssbJMCq7kYD7rvUwx&#10;0bblH7psfSYChF2CCnLv60RKl+Zk0PVtTRy8X9sY9EE2mdQNtgFuKhlH0UgaLDgs5FjTd05puf0z&#10;CnxsN7tb244P5+X1NDyP9stjWSr19totvkB46vwz/GivtYKPz0EM9zfhCcj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fUXDHAAAA3QAAAA8AAAAAAAAAAAAAAAAAmAIAAGRy&#10;cy9kb3ducmV2LnhtbFBLBQYAAAAABAAEAPUAAACMAwAAAAA=&#10;" path="m10,11r-6,l4,11r,l4,11r,l3,11r,l3,11r,l3,11r,l3,11r,l3,11r,l3,11r,l3,11r,l3,11r,l3,11r,l3,11r,l2,11r,l2,11r,l2,11r,l2,11r,l2,11r,-1l2,10r,l2,10r,l2,10r,l2,10r,l2,10r,l2,10r,l2,10r,l2,10r,l2,10r,l2,9r,l2,9r,l2,9r,l2,9r,l,3r,l,3r,l,2r,l1,2r,l1,2r,l1,2r,l1,2r,l1,2r,l1,2r,l1,2r,l1,2r,l1,2r,l1,2r,l1,1r,l1,1r,l1,1r,l1,1r,l1,1r,l1,1r,l1,1r,l1,1r1,l2,1r,l2,1r,l2,1r,l2,1r,l2,1r,l2,r,l2,r,l2,r,l2,r,l3,r,l3,r,l3,r,l3,r,l3,r,l3,r,l3,r,l3,r,l3,r7,l10,r,l10,r,l11,r,l11,r,l11,r,l11,r,l11,r,l11,r,l11,r,l11,r,l11,r1,l12,r,l12,r,l12,r,l12,r,l12,r,1l12,1r,l12,1r,l12,1r,l12,1r,l13,1r,l13,1r,l13,1r,l13,1r,l13,1r,l13,1r,l13,1r,l13,1r,l13,2r,l13,2r,l13,2r,l13,2r,l13,2r,l13,2r,l13,2r,l13,2r,l13,3r,l12,9r,l12,9r,l12,9r,l12,9r,l12,9r,l12,9r,1l12,10r,l12,10r,l12,10r,l12,10r,l12,10r,l12,10r,l12,10r,l12,10r,1l12,11r,l12,11r,l12,11r,l12,11r-1,l11,11r,l11,11r,l11,11r,l11,11r,l11,11r,l11,11r,l11,11r,l11,11r,l11,11r,l11,11r-1,l10,11r,l10,11r,l10,11r,l10,11xe" fillcolor="#d8d8d8" stroked="f">
                      <v:path arrowok="t" o:connecttype="custom" o:connectlocs="4,11;3,11;3,11;3,11;3,11;2,11;2,11;2,10;2,10;2,10;2,9;2,9;0,3;1,2;1,2;1,2;1,2;1,1;1,1;1,1;2,1;2,1;2,0;2,0;3,0;3,0;3,0;10,0;11,0;11,0;11,0;11,0;12,0;12,0;12,1;12,1;13,1;13,1;13,1;13,2;13,2;13,2;12,9;12,9;12,9;12,10;12,10;12,10;12,11;11,11;11,11;11,11;11,11;10,11;10,11" o:connectangles="0,0,0,0,0,0,0,0,0,0,0,0,0,0,0,0,0,0,0,0,0,0,0,0,0,0,0,0,0,0,0,0,0,0,0,0,0,0,0,0,0,0,0,0,0,0,0,0,0,0,0,0,0,0,0"/>
                    </v:shape>
                    <v:shape id="Freeform 4913" o:spid="_x0000_s1105" style="position:absolute;left:772;top:173;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TsWcQA&#10;AADdAAAADwAAAGRycy9kb3ducmV2LnhtbESPQUvDQBSE74L/YXlCb3ZTFamx2yJiqkfTVrw+ss8k&#10;NPs27L406b93BaHHYWa+YVabyXXqRCG2ng0s5hko4srblmsDh31xuwQVBdli55kMnCnCZn19tcLc&#10;+pFLOu2kVgnCMUcDjUifax2rhhzGue+Jk/fjg0NJMtTaBhwT3HX6LssetcOW00KDPb02VB13gzPw&#10;WS4HKuVo5St8n7eDK97fxsKY2c308gxKaJJL+L/9YQ08PC3u4e9NegJ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E7FnEAAAA3QAAAA8AAAAAAAAAAAAAAAAAmAIAAGRycy9k&#10;b3ducmV2LnhtbFBLBQYAAAAABAAEAPUAAACJAwAAAAA=&#10;" path="m10,11r-6,l4,11r,l4,11r,l3,11r,l3,11r,l3,11r,l3,11r,l3,11r,l3,11r,l3,11r,l3,11r,l3,11r,l3,11r,l2,11r,l2,11r,l2,11r,l2,11r,l2,11r,-1l2,10r,l2,10r,l2,10r,l2,10r,l2,10r,l2,10r,l2,10r,l2,10r,l2,10r,l2,9r,l2,9r,l2,9r,l2,9r,l,3r,l,3r,l,2r,l1,2r,l1,2r,l1,2r,l1,2r,l1,2r,l1,2r,l1,2r,l1,2r,l1,2r,l1,2r,l1,1r,l1,1r,l1,1r,l1,1r,l1,1r,l1,1r,l1,1r,l1,1r1,l2,1r,l2,1r,l2,1r,l2,1r,l2,1r,l2,r,l2,r,l2,r,l2,r,l3,r,l3,r,l3,r,l3,r,l3,r,l3,r,l3,r,l3,r,l3,r7,l10,r,l10,r,l11,r,l11,r,l11,r,l11,r,l11,r,l11,r,l11,r,l11,r,l11,r1,l12,r,l12,r,l12,r,l12,r,l12,r,1l12,1r,l12,1r,l12,1r,l12,1r,l13,1r,l13,1r,l13,1r,l13,1r,l13,1r,l13,1r,l13,1r,l13,1r,l13,2r,l13,2r,l13,2r,l13,2r,l13,2r,l13,2r,l13,2r,l13,2r,l13,3r,l12,9r,l12,9r,l12,9r,l12,9r,l12,9r,l12,9r,1l12,10r,l12,10r,l12,10r,l12,10r,l12,10r,l12,10r,l12,10r,l12,10r,1l12,11r,l12,11r,l12,11r,l12,11r-1,l11,11r,l11,11r,l11,11r,l11,11r,l11,11r,l11,11r,l11,11r,l11,11r,l11,11r,l11,11r-1,l10,11r,l10,11r,l10,11r,l10,11xe" filled="f" strokeweight="0">
                      <v:stroke joinstyle="miter"/>
                      <v:path arrowok="t" o:connecttype="custom" o:connectlocs="4,11;3,11;3,11;3,11;3,11;2,11;2,11;2,10;2,10;2,10;2,9;2,9;0,3;1,2;1,2;1,2;1,2;1,1;1,1;1,1;2,1;2,1;2,0;2,0;3,0;3,0;3,0;10,0;11,0;11,0;11,0;11,0;12,0;12,0;12,1;12,1;13,1;13,1;13,1;13,2;13,2;13,2;12,9;12,9;12,9;12,10;12,10;12,10;12,11;11,11;11,11;11,11;11,11;10,11;10,11" o:connectangles="0,0,0,0,0,0,0,0,0,0,0,0,0,0,0,0,0,0,0,0,0,0,0,0,0,0,0,0,0,0,0,0,0,0,0,0,0,0,0,0,0,0,0,0,0,0,0,0,0,0,0,0,0,0,0"/>
                    </v:shape>
                    <v:shape id="Freeform 4914" o:spid="_x0000_s1106" style="position:absolute;left:773;top:184;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mCYscA&#10;AADdAAAADwAAAGRycy9kb3ducmV2LnhtbESPQWvCQBSE74X+h+UVeqsbi5QaXcUWUouXYlTw+Mw+&#10;k2D27ZLdmPTfu4WCx2FmvmHmy8E04kqtry0rGI8SEMSF1TWXCva77OUdhA/IGhvLpOCXPCwXjw9z&#10;TLXteUvXPJQiQtinqKAKwaVS+qIig35kHXH0zrY1GKJsS6lb7CPcNPI1Sd6kwZrjQoWOPisqLnln&#10;FLiPS77uii77mW5OX+u9y46n/qDU89OwmoEINIR7+L/9rRVMpuMJ/L2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pgmLHAAAA3QAAAA8AAAAAAAAAAAAAAAAAmAIAAGRy&#10;cy9kb3ducmV2LnhtbFBLBQYAAAAABAAEAPUAAACMAwAAAAA=&#10;" path="m2,2l3,r,l3,r,l3,r,l3,r,l3,r,l3,r,l3,r,l3,r,l3,r,l3,r,l3,r,l3,r,l3,,2,r,l2,r,l2,r,l2,r,l2,r,l2,,,2r2,xe" fillcolor="#d8d8d8" stroked="f">
                      <v:path arrowok="t" o:connecttype="custom" o:connectlocs="2,2;3,0;3,0;3,0;3,0;3,0;3,0;3,0;3,0;3,0;3,0;3,0;3,0;3,0;3,0;3,0;3,0;3,0;3,0;3,0;3,0;3,0;3,0;3,0;3,0;3,0;2,0;2,0;2,0;2,0;2,0;2,0;2,0;2,0;2,0;2,0;2,0;0,2;2,2" o:connectangles="0,0,0,0,0,0,0,0,0,0,0,0,0,0,0,0,0,0,0,0,0,0,0,0,0,0,0,0,0,0,0,0,0,0,0,0,0,0,0"/>
                    </v:shape>
                    <v:shape id="Freeform 4915" o:spid="_x0000_s1107" style="position:absolute;left:773;top:184;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deVsUA&#10;AADdAAAADwAAAGRycy9kb3ducmV2LnhtbESPQYvCMBSE78L+h/AEb5oqKm41iixUhT1Zhb0+m7dt&#10;1+alNlHrvzcLgsdhZr5hFqvWVOJGjSstKxgOIhDEmdUl5wqOh6Q/A+E8ssbKMil4kIPV8qOzwFjb&#10;O+/plvpcBAi7GBUU3texlC4ryKAb2Jo4eL+2MeiDbHKpG7wHuKnkKIqm0mDJYaHAmr4Kys7p1ShI&#10;yv3PNVmPNpRf/trd9js9HY6pUr1uu56D8NT6d/jV3mkF48/hBP7fh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x15WxQAAAN0AAAAPAAAAAAAAAAAAAAAAAJgCAABkcnMv&#10;ZG93bnJldi54bWxQSwUGAAAAAAQABAD1AAAAigMAAAAA&#10;" path="m2,2l3,r,l3,r,l3,r,l3,r,l3,r,l3,r,l3,r,l3,r,l3,r,l3,r,l3,r,l3,r,l3,,2,r,l2,r,l2,r,l2,r,l2,r,l2,,,2r2,xe" filled="f" strokeweight="0">
                      <v:stroke joinstyle="miter"/>
                      <v:path arrowok="t" o:connecttype="custom" o:connectlocs="2,2;3,0;3,0;3,0;3,0;3,0;3,0;3,0;3,0;3,0;3,0;3,0;3,0;3,0;3,0;3,0;3,0;3,0;3,0;3,0;3,0;3,0;3,0;3,0;3,0;3,0;2,0;2,0;2,0;2,0;2,0;2,0;2,0;2,0;2,0;2,0;2,0;0,2;2,2" o:connectangles="0,0,0,0,0,0,0,0,0,0,0,0,0,0,0,0,0,0,0,0,0,0,0,0,0,0,0,0,0,0,0,0,0,0,0,0,0,0,0"/>
                    </v:shape>
                    <v:shape id="Freeform 4916" o:spid="_x0000_s1108" style="position:absolute;left:781;top:184;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e5jscA&#10;AADdAAAADwAAAGRycy9kb3ducmV2LnhtbESPQWvCQBSE70L/w/IKvenGUqRGV7GF1NJLMSp4fGaf&#10;STD7dsluTPrvu4WCx2FmvmGW68E04katry0rmE4SEMSF1TWXCg77bPwKwgdkjY1lUvBDHtarh9ES&#10;U2173tEtD6WIEPYpKqhCcKmUvqjIoJ9YRxy9i20NhijbUuoW+wg3jXxOkpk0WHNcqNDRe0XFNe+M&#10;Avd2zbdd0WXf86/zx/bgstO5Pyr19DhsFiACDeEe/m9/agUv8+kM/t7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3uY7HAAAA3QAAAA8AAAAAAAAAAAAAAAAAmAIAAGRy&#10;cy9kb3ducmV2LnhtbFBLBQYAAAAABAAEAPUAAACMAwAAAAA=&#10;" path="m2,2l,,2,,3,2,2,2xe" fillcolor="#d8d8d8" stroked="f">
                      <v:path arrowok="t" o:connecttype="custom" o:connectlocs="2,2;0,0;2,0;3,2;2,2" o:connectangles="0,0,0,0,0"/>
                    </v:shape>
                    <v:shape id="Freeform 4917" o:spid="_x0000_s1109" style="position:absolute;left:781;top:184;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llusUA&#10;AADdAAAADwAAAGRycy9kb3ducmV2LnhtbESPQYvCMBSE78L+h/AEb5oqom41iixUhT1Zhb0+m7dt&#10;1+alNlHrvzcLgsdhZr5hFqvWVOJGjSstKxgOIhDEmdUl5wqOh6Q/A+E8ssbKMil4kIPV8qOzwFjb&#10;O+/plvpcBAi7GBUU3texlC4ryKAb2Jo4eL+2MeiDbHKpG7wHuKnkKIom0mDJYaHAmr4Kys7p1ShI&#10;yv3PNVmPNpRf/trd9js9HY6pUr1uu56D8NT6d/jV3mkF48/hFP7fh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WWW6xQAAAN0AAAAPAAAAAAAAAAAAAAAAAJgCAABkcnMv&#10;ZG93bnJldi54bWxQSwUGAAAAAAQABAD1AAAAigMAAAAA&#10;" path="m2,2l,,2,,3,2,2,2xe" filled="f" strokeweight="0">
                      <v:stroke joinstyle="miter"/>
                      <v:path arrowok="t" o:connecttype="custom" o:connectlocs="2,2;0,0;2,0;3,2;2,2" o:connectangles="0,0,0,0,0"/>
                    </v:shape>
                    <v:rect id="Rectangle 4918" o:spid="_x0000_s1110" style="position:absolute;left:779;top:184;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o9hcQA&#10;AADdAAAADwAAAGRycy9kb3ducmV2LnhtbERPy2rCQBTdF/oPwy24qxOLhDZmFJGKXbSKVhB3l8zN&#10;AzN3hsw0Sf++sxC6PJx3vhpNK3rqfGNZwWyagCAurG64UnD+3j6/gvABWWNrmRT8kofV8vEhx0zb&#10;gY/Un0IlYgj7DBXUIbhMSl/UZNBPrSOOXGk7gyHCrpK6wyGGm1a+JEkqDTYcG2p0tKmpuJ1+jAI/&#10;lsXlgF/VZ+p3rrls3vfX9KzU5GlcL0AEGsO/+O7+0Armb7M4N76JT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qPYXEAAAA3QAAAA8AAAAAAAAAAAAAAAAAmAIAAGRycy9k&#10;b3ducmV2LnhtbFBLBQYAAAAABAAEAPUAAACJAwAAAAA=&#10;" fillcolor="#d8d8d8" stroked="f"/>
                    <v:rect id="Rectangle 4919" o:spid="_x0000_s1111" style="position:absolute;left:779;top:184;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9ETsYA&#10;AADdAAAADwAAAGRycy9kb3ducmV2LnhtbESPT2vCQBTE74LfYXmF3uom/qkaXUWEQk9WrZQen9nX&#10;JGT3bchuNX77rlDwOMzMb5jlurNGXKj1lWMF6SABQZw7XXGh4PT59jID4QOyRuOYFNzIw3rV7y0x&#10;0+7KB7ocQyEihH2GCsoQmkxKn5dk0Q9cQxy9H9daDFG2hdQtXiPcGjlMkldpseK4UGJD25Ly+vhr&#10;FcwmZ1OfpqPv3fQj/arJbMjv9ko9P3WbBYhAXXiE/9vvWsF4ns7h/i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9ETsYAAADdAAAADwAAAAAAAAAAAAAAAACYAgAAZHJz&#10;L2Rvd25yZXYueG1sUEsFBgAAAAAEAAQA9QAAAIsDAAAAAA==&#10;" filled="f" strokeweight="0"/>
                    <v:shape id="Freeform 4920" o:spid="_x0000_s1112" style="position:absolute;left:777;top:183;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PdRMIA&#10;AADdAAAADwAAAGRycy9kb3ducmV2LnhtbERPTYvCMBC9C/sfwix403RldbVrlEUQ9SKuCl7HZkyL&#10;zaQ0sdZ/bw6Cx8f7ns5bW4qGal84VvDVT0AQZ04XbBQcD8veGIQPyBpLx6TgQR7ms4/OFFPt7vxP&#10;zT4YEUPYp6ggD6FKpfRZThZ931XEkbu42mKIsDZS13iP4baUgyQZSYsFx4YcK1rklF33N6tgslqZ&#10;y85sr4fTcqN1M/wZLpKzUt3P9u8XRKA2vMUv91or+J4M4v74Jj4B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U91EwgAAAN0AAAAPAAAAAAAAAAAAAAAAAJgCAABkcnMvZG93&#10;bnJldi54bWxQSwUGAAAAAAQABAD1AAAAhwMAAAAA&#10;" path="m1,1r,1l,2,,1r,l1,1r,l1,1r,l1,1r,l1,1r,l1,1r,l1,r,l1,r,l1,r,l1,r,l1,r,1l1,1r,l1,1r,l1,1r,l1,1r,l1,1r,l1,1xe" fillcolor="#d8d8d8" stroked="f">
                      <v:path arrowok="t" o:connecttype="custom" o:connectlocs="1,1;1,2;0,2;0,1;0,1;1,1;1,1;1,1;1,1;1,1;1,1;1,1;1,1;1,1;1,1;1,0;1,0;1,0;1,0;1,0;1,0;1,0;1,0;1,0;1,1;1,1;1,1;1,1;1,1;1,1;1,1;1,1;1,1;1,1;1,1;1,1" o:connectangles="0,0,0,0,0,0,0,0,0,0,0,0,0,0,0,0,0,0,0,0,0,0,0,0,0,0,0,0,0,0,0,0,0,0,0,0"/>
                    </v:shape>
                    <v:shape id="Freeform 4921" o:spid="_x0000_s1113" style="position:absolute;left:777;top:183;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4BCcYA&#10;AADdAAAADwAAAGRycy9kb3ducmV2LnhtbESPQWvCQBSE7wX/w/IEb3UTEanRVaTY6qE9qBE8PrLP&#10;bDD7NmS3mvTXdwuFHoeZ+YZZrjtbizu1vnKsIB0nIIgLpysuFeSnt+cXED4ga6wdk4KePKxXg6cl&#10;Zto9+ED3YyhFhLDPUIEJocmk9IUhi37sGuLoXV1rMUTZllK3+IhwW8tJksykxYrjgsGGXg0Vt+OX&#10;VaC/Me9TZ8J2995/fE7P24spcqVGw26zABGoC//hv/ZeK5jOJyn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4BCcYAAADdAAAADwAAAAAAAAAAAAAAAACYAgAAZHJz&#10;L2Rvd25yZXYueG1sUEsFBgAAAAAEAAQA9QAAAIsDAAAAAA==&#10;" path="m1,1r,1l,2,,1r,l1,1r,l1,1r,l1,1r,l1,1r,l1,1r,l1,r,l1,r,l1,r,l1,r,l1,r,1l1,1r,l1,1r,l1,1r,l1,1r,l1,1r,l1,1xe" filled="f" strokeweight="0">
                      <v:stroke joinstyle="miter"/>
                      <v:path arrowok="t" o:connecttype="custom" o:connectlocs="1,1;1,2;0,2;0,1;0,1;1,1;1,1;1,1;1,1;1,1;1,1;1,1;1,1;1,1;1,1;1,0;1,0;1,0;1,0;1,0;1,0;1,0;1,0;1,0;1,1;1,1;1,1;1,1;1,1;1,1;1,1;1,1;1,1;1,1;1,1;1,1" o:connectangles="0,0,0,0,0,0,0,0,0,0,0,0,0,0,0,0,0,0,0,0,0,0,0,0,0,0,0,0,0,0,0,0,0,0,0,0"/>
                    </v:shape>
                    <v:shape id="Freeform 4922" o:spid="_x0000_s1114" style="position:absolute;left:772;top:184;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cbcYA&#10;AADdAAAADwAAAGRycy9kb3ducmV2LnhtbESPQWvCQBSE7wX/w/IEL6VuDKVq6iqhIIhCabUXb4/s&#10;a7KYfZtmV5P8+65Q6HGYmW+Y1aa3tbhR641jBbNpAoK4cNpwqeDrtH1agPABWWPtmBQM5GGzHj2s&#10;MNOu40+6HUMpIoR9hgqqEJpMSl9UZNFPXUMcvW/XWgxRtqXULXYRbmuZJsmLtGg4LlTY0FtFxeV4&#10;tQpO5gOHoTN6f8jTx3OZ/7zzfK/UZNznryAC9eE//NfeaQXPyzSF+5v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scbcYAAADdAAAADwAAAAAAAAAAAAAAAACYAgAAZHJz&#10;L2Rvd25yZXYueG1sUEsFBgAAAAAEAAQA9QAAAIsDAAAAAA==&#10;" path="m12,2r,l13,2r,l13,2r,l13,2r1,l14,1r,l14,1r-1,l13,1r,l13,r,l12,r,l12,r,l11,r,l11,,10,r,l10,1,9,1r,l9,1,8,1r,l8,1,7,1r,l6,1r,l6,1r,l5,1r,l4,1r,l4,,3,r,l3,,2,r,l2,,1,r,l1,r,l,1r,l,1r,l,1r,l,2r,l,2r,l1,2r,l1,2r,l2,2r,l2,2r1,l3,2r,l4,2r,l4,2r1,l5,3r1,l6,3r,l7,3r,l7,3r1,l8,3r,l9,3,9,2r,l10,2r,l10,2r1,l11,2r,l12,2r,l12,2xe" fillcolor="#d8d8d8" stroked="f">
                      <v:path arrowok="t" o:connecttype="custom" o:connectlocs="12,2;13,2;13,2;14,2;14,1;13,1;13,1;13,0;12,0;12,0;11,0;10,0;10,1;9,1;8,1;8,1;7,1;6,1;6,1;5,1;4,1;3,0;3,0;2,0;1,0;1,0;0,1;0,1;0,1;0,2;0,2;1,2;1,2;2,2;2,2;3,2;4,2;4,2;5,3;6,3;7,3;7,3;8,3;9,3;9,2;10,2;11,2;11,2;12,2" o:connectangles="0,0,0,0,0,0,0,0,0,0,0,0,0,0,0,0,0,0,0,0,0,0,0,0,0,0,0,0,0,0,0,0,0,0,0,0,0,0,0,0,0,0,0,0,0,0,0,0,0"/>
                    </v:shape>
                    <v:shape id="Freeform 4923" o:spid="_x0000_s1115" style="position:absolute;left:772;top:184;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1niMcA&#10;AADdAAAADwAAAGRycy9kb3ducmV2LnhtbESPQWvCQBSE74L/YXlCb3XTVKSNWUVLhZYexKhgbo/s&#10;axLMvg3ZbUz/fVcoeBxm5hsmXQ2mET11rras4GkagSAurK65VHA8bB9fQDiPrLGxTAp+ycFqOR6l&#10;mGh75T31mS9FgLBLUEHlfZtI6YqKDLqpbYmD9207gz7IrpS6w2uAm0bGUTSXBmsOCxW29FZRccl+&#10;jIJdKc0mP8TunU64zb+K2eemPyv1MBnWCxCeBn8P/7c/tILZa/wMtzfhCc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NZ4jHAAAA3QAAAA8AAAAAAAAAAAAAAAAAmAIAAGRy&#10;cy9kb3ducmV2LnhtbFBLBQYAAAAABAAEAPUAAACMAwAAAAA=&#10;" path="m12,2r,l13,2r,l13,2r,l13,2r1,l14,1r,l14,1r-1,l13,1r,l13,r,l12,r,l12,r,l11,r,l11,,10,r,l10,1,9,1r,l9,1,8,1r,l8,1,7,1r,l6,1r,l6,1r,l5,1r,l4,1r,l4,,3,r,l3,,2,r,l2,,1,r,l1,r,l,1r,l,1r,l,1r,l,2r,l,2r,l1,2r,l1,2r,l2,2r,l2,2r1,l3,2r,l4,2r,l4,2r1,l5,3r1,l6,3r,l7,3r,l7,3r1,l8,3r,l9,3,9,2r,l10,2r,l10,2r1,l11,2r,l12,2r,l12,2xe" filled="f" strokeweight="0">
                      <v:stroke joinstyle="miter"/>
                      <v:path arrowok="t" o:connecttype="custom" o:connectlocs="12,2;13,2;13,2;14,2;14,1;13,1;13,1;13,0;12,0;12,0;11,0;10,0;10,1;9,1;8,1;8,1;7,1;6,1;6,1;5,1;4,1;3,0;3,0;2,0;1,0;1,0;0,1;0,1;0,1;0,2;0,2;1,2;1,2;2,2;2,2;3,2;4,2;4,2;5,3;6,3;7,3;7,3;8,3;9,3;9,2;10,2;11,2;11,2;12,2" o:connectangles="0,0,0,0,0,0,0,0,0,0,0,0,0,0,0,0,0,0,0,0,0,0,0,0,0,0,0,0,0,0,0,0,0,0,0,0,0,0,0,0,0,0,0,0,0,0,0,0,0"/>
                    </v:shape>
                  </v:group>
                  <v:oval id="Oval 4924" o:spid="_x0000_s1116" style="position:absolute;left:757;top:138;width:43;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WlHsQA&#10;AADdAAAADwAAAGRycy9kb3ducmV2LnhtbESPQWsCMRSE70L/Q3gFL6KJqxTdGqUIBREv1R48PjfP&#10;7OLmZdmkuv57Iwg9DjPzDbNYda4WV2pD5VnDeKRAEBfeVGw1/B6+hzMQISIbrD2ThjsFWC3fegvM&#10;jb/xD1330YoE4ZCjhjLGJpcyFCU5DCPfECfv7FuHMcnWStPiLcFdLTOlPqTDitNCiQ2tSyou+z+n&#10;AWliTtlxZ0wd/OBiVWW36q51/737+gQRqYv/4Vd7YzRM59kUnm/SE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1pR7EAAAA3QAAAA8AAAAAAAAAAAAAAAAAmAIAAGRycy9k&#10;b3ducmV2LnhtbFBLBQYAAAAABAAEAPUAAACJAwAAAAA=&#10;" fillcolor="#f2f2f2" strokeweight="0"/>
                  <v:oval id="Oval 4925" o:spid="_x0000_s1117" style="position:absolute;left:757;top:138;width:43;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1K8UA&#10;AADdAAAADwAAAGRycy9kb3ducmV2LnhtbESPT2vCQBTE70K/w/IK3nSjNaKpq0ihIEoP8c/9kX0m&#10;odm3MbtN4rd3hYLHYeY3w6w2valES40rLSuYjCMQxJnVJecKzqfv0QKE88gaK8uk4E4ONuu3wQoT&#10;bTtOqT36XIQSdgkqKLyvEyldVpBBN7Y1cfCutjHog2xyqRvsQrmp5DSK5tJgyWGhwJq+Csp+j39G&#10;wewy6/bXXTuZH04x/txMWscfqVLD9377CcJT71/hf3qnA7ecxvB8E56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gXUrxQAAAN0AAAAPAAAAAAAAAAAAAAAAAJgCAABkcnMv&#10;ZG93bnJldi54bWxQSwUGAAAAAAQABAD1AAAAigMAAAAA&#10;" filled="f" strokeweight="0">
                    <v:stroke joinstyle="miter"/>
                  </v:oval>
                </v:group>
                <v:group id="Group 4926" o:spid="_x0000_s1118" style="position:absolute;left:804;top:109;width:56;height:55" coordorigin="804,109" coordsize="5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vZcc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S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8vZcccAAADd&#10;AAAADwAAAAAAAAAAAAAAAACqAgAAZHJzL2Rvd25yZXYueG1sUEsFBgAAAAAEAAQA+gAAAJ4DAAAA&#10;AA==&#10;">
                  <v:group id="Group 4927" o:spid="_x0000_s1119" style="position:absolute;left:846;top:129;width:14;height:14" coordorigin="846,129"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d86scAAADdAAAADwAAAGRycy9kb3ducmV2LnhtbESPQWvCQBSE7wX/w/IE&#10;b3UTba1GVxFpxYMIVaH09sg+k2D2bchuk/jvXUHocZiZb5jFqjOlaKh2hWUF8TACQZxaXXCm4Hz6&#10;ep2CcB5ZY2mZFNzIwWrZe1lgom3L39QcfSYChF2CCnLvq0RKl+Zk0A1tRRy8i60N+iDrTOoa2wA3&#10;pRxF0UQaLDgs5FjRJqf0evwzCrYttutx/Nnsr5fN7ff0fvjZx6TUoN+t5yA8df4//GzvtIK32egD&#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Id86scAAADd&#10;AAAADwAAAAAAAAAAAAAAAACqAgAAZHJzL2Rvd25yZXYueG1sUEsFBgAAAAAEAAQA+gAAAJ4DAAAA&#10;AA==&#10;">
                    <v:shape id="Freeform 4928" o:spid="_x0000_s1120" style="position:absolute;left:857;top:129;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JIMMA&#10;AADdAAAADwAAAGRycy9kb3ducmV2LnhtbERPz2vCMBS+C/4P4QneNG2RoZ2xlI0ND2Mwt0OPj+St&#10;LW1eSpNq/e+Xw8Djx/f7WMy2F1cafetYQbpNQBBrZ1quFfx8v232IHxANtg7JgV38lCclosj5sbd&#10;+Iuul1CLGMI+RwVNCEMupdcNWfRbNxBH7teNFkOEYy3NiLcYbnuZJcmTtNhybGhwoJeGdHeZrALd&#10;fb6bSrvD65RWWVrp8mMypVLr1Vw+gwg0h4f43302CnaHLM6Nb+ITkK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BJIMMAAADdAAAADwAAAAAAAAAAAAAAAACYAgAAZHJzL2Rv&#10;d25yZXYueG1sUEsFBgAAAAAEAAQA9QAAAIgDAAAAAA==&#10;" path="m3,2l3,1r,l3,1,2,1,2,r,l2,,1,r,l1,r,l,,,1r,l,1r,l,2r,l,2,,3r,l,3,,4r,l,4,,5r,l,5,,6r,l,6,,7r,l,8r,l,8,,9r,l,9r,1l,10r,l,11r,l,11r,1l,12r,l,13r,l,13r,1l,14r,l1,14r,l1,14r,l2,14r,l2,14r,l3,14r,-1l3,13r,l3,12r,l3,12r,-1l3,11r,l3,10r,l3,10,3,9r,l3,9,3,8r,l3,7r,l3,7,3,6r,l3,6,3,5r,l3,5,3,4r,l3,4,3,3r,l3,3,3,2r,l3,2xe" fillcolor="#d8d8d8" stroked="f">
                      <v:path arrowok="t" o:connecttype="custom" o:connectlocs="3,1;3,1;2,0;2,0;1,0;1,0;0,1;0,1;0,2;0,2;0,3;0,4;0,4;0,5;0,6;0,6;0,7;0,8;0,9;0,9;0,10;0,11;0,11;0,12;0,13;0,13;0,14;1,14;1,14;2,14;2,14;3,14;3,13;3,12;3,12;3,11;3,10;3,10;3,9;3,8;3,7;3,7;3,6;3,5;3,5;3,4;3,3;3,3;3,2" o:connectangles="0,0,0,0,0,0,0,0,0,0,0,0,0,0,0,0,0,0,0,0,0,0,0,0,0,0,0,0,0,0,0,0,0,0,0,0,0,0,0,0,0,0,0,0,0,0,0,0,0"/>
                    </v:shape>
                    <v:shape id="Freeform 4929" o:spid="_x0000_s1121" style="position:absolute;left:857;top:129;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7VxsYA&#10;AADdAAAADwAAAGRycy9kb3ducmV2LnhtbESPQUsDMRSE74L/ITzBm81aRdztpkUFwYIW2y70+ti8&#10;bpZuXkKSttt/bwTB4zAz3zD1YrSDOFGIvWMF95MCBHHrdM+dgmb7fvcMIiZkjYNjUnChCIv59VWN&#10;lXZnXtNpkzqRIRwrVGBS8pWUsTVkMU6cJ87e3gWLKcvQSR3wnOF2kNOieJIWe84LBj29GWoPm6NV&#10;wKbxl4f0ugp+f9x1n9vye7n8Uur2ZnyZgUg0pv/wX/tDK3gspyX8vs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7VxsYAAADdAAAADwAAAAAAAAAAAAAAAACYAgAAZHJz&#10;L2Rvd25yZXYueG1sUEsFBgAAAAAEAAQA9QAAAIsDAAAAAA==&#10;" path="m3,2l3,1r,l3,1,2,1,2,r,l2,,1,r,l1,r,l,,,1r,l,1r,l,2r,l,2,,3r,l,3,,4r,l,4,,5r,l,5,,6r,l,6,,7r,l,8r,l,8,,9r,l,9r,1l,10r,l,11r,l,11r,1l,12r,l,13r,l,13r,1l,14r,l1,14r,l1,14r,l2,14r,l2,14r,l3,14r,-1l3,13r,l3,12r,l3,12r,-1l3,11r,l3,10r,l3,10,3,9r,l3,9,3,8r,l3,7r,l3,7,3,6r,l3,6,3,5r,l3,5,3,4r,l3,4,3,3r,l3,3,3,2r,l3,2xe" filled="f" strokeweight="0">
                      <v:stroke joinstyle="miter"/>
                      <v:path arrowok="t" o:connecttype="custom" o:connectlocs="3,1;3,1;2,0;2,0;1,0;1,0;0,1;0,1;0,2;0,2;0,3;0,4;0,4;0,5;0,6;0,6;0,7;0,8;0,9;0,9;0,10;0,11;0,11;0,12;0,13;0,13;0,14;1,14;1,14;2,14;2,14;3,14;3,13;3,12;3,12;3,11;3,10;3,10;3,9;3,8;3,7;3,7;3,6;3,5;3,5;3,4;3,3;3,3;3,2" o:connectangles="0,0,0,0,0,0,0,0,0,0,0,0,0,0,0,0,0,0,0,0,0,0,0,0,0,0,0,0,0,0,0,0,0,0,0,0,0,0,0,0,0,0,0,0,0,0,0,0,0"/>
                    </v:shape>
                    <v:shape id="Freeform 4930" o:spid="_x0000_s1122" style="position:absolute;left:846;top:130;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OdPMMA&#10;AADdAAAADwAAAGRycy9kb3ducmV2LnhtbERPTWvCQBC9F/wPywje6iZapUZXEUGQghSjFY9DdpqE&#10;Zmdjdo3x33cPgsfH+16sOlOJlhpXWlYQDyMQxJnVJecKTsft+ycI55E1VpZJwYMcrJa9twUm2t75&#10;QG3qcxFC2CWooPC+TqR0WUEG3dDWxIH7tY1BH2CTS93gPYSbSo6iaCoNlhwaCqxpU1D2l96MgvN3&#10;ernp+GtNcZtVx+11P/2ZeKUG/W49B+Gp8y/x073TCj5m47A/vAlP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1OdPMMAAADdAAAADwAAAAAAAAAAAAAAAACYAgAAZHJzL2Rv&#10;d25yZXYueG1sUEsFBgAAAAAEAAQA9QAAAIgDAAAAAA==&#10;" path="m11,3r,6l11,9r,l11,9r,l11,10r,l11,10r,l11,10r,l11,10r,l11,10r,l11,10r,l11,10r,l10,10r,l10,10r,l10,10r,1l10,11r,l10,11r,l10,11r,l10,11r,l10,11r,l10,11r,l10,11r,l10,11r-1,l9,11r,l9,11r,l9,11r,l9,11r,l9,11r,l9,11r,l9,11r,l9,11r,l9,11,2,13r,l2,13r,l2,13r,l2,12r,l2,12r,l2,12r,l2,12r,l2,12r-1,l1,12r,l1,12r,l1,12r,l1,12r,l1,12r,l1,12r,l1,12r,l1,12r,l1,12r,l1,12r,l1,12,,12r,l,12r,l,11r,l,11r,l,11r,l,11r,l,11r,l,11r,l,11r,l,11r,l,11r,l,11r,l,10r,l,10r,l,10r,l,10r,l,10r,l,10r,l,10r,l,10r,l,3r,l,3,,2r,l,2r,l,2r,l,2r,l,2r,l,2r,l,2r,l,2r,l,2,,1r,l,1r,l,1r,l,1r,l,1r,l,1r,l,1r,l,1r,l,1,,,,,,,,,,,,,,,,,,,,,1,r,l1,r,l1,r,l1,r,l1,r,l1,r,l1,r,l1,r,l1,,2,r,l2,r,l2,r,l2,r,l2,r,l8,1r,l8,1r1,l9,1r,l9,1r,l9,1r,l9,1r,l9,1r,l9,1r,l9,1r,l9,1r,l10,1r,l10,1r,l10,1r,l10,1r,l10,1r,l10,1r,l10,1r,l10,1r,l10,1r,l10,2r,l10,2r1,l11,2r,l11,2r,l11,2r,l11,2r,l11,2r,l11,2r,l11,2r,l11,3r,l11,3r,l11,3r,xe" fillcolor="#d8d8d8" stroked="f">
                      <v:path arrowok="t" o:connecttype="custom" o:connectlocs="11,9;11,10;11,10;11,10;10,10;10,11;10,11;10,11;9,11;9,11;9,11;2,13;2,13;2,12;1,12;1,12;1,12;1,12;1,12;0,12;0,11;0,11;0,11;0,11;0,10;0,10;0,10;0,2;0,2;0,2;0,2;0,1;0,1;0,1;0,0;0,0;1,0;1,0;1,0;1,0;2,0;2,0;9,1;9,1;9,1;9,1;10,1;10,1;10,1;10,2;11,2;11,2;11,2;11,3" o:connectangles="0,0,0,0,0,0,0,0,0,0,0,0,0,0,0,0,0,0,0,0,0,0,0,0,0,0,0,0,0,0,0,0,0,0,0,0,0,0,0,0,0,0,0,0,0,0,0,0,0,0,0,0,0,0"/>
                    </v:shape>
                    <v:shape id="Freeform 4931" o:spid="_x0000_s1123" style="position:absolute;left:846;top:130;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HCjscA&#10;AADdAAAADwAAAGRycy9kb3ducmV2LnhtbESPQWvCQBSE7wX/w/IKvdWN1gZNXUVLC60XaRTE22v2&#10;NRvMvg3ZVeO/dwWhx2FmvmGm887W4kStrxwrGPQTEMSF0xWXCrabz+cxCB+QNdaOScGFPMxnvYcp&#10;Ztqd+YdOeShFhLDPUIEJocmk9IUhi77vGuLo/bnWYoiyLaVu8RzhtpbDJEmlxYrjgsGG3g0Vh/xo&#10;FazrdWrz0WW/Xy0+jjuz/V7+pq9KPT12izcQgbrwH763v7SC0eRlALc38QnI2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wBwo7HAAAA3QAAAA8AAAAAAAAAAAAAAAAAmAIAAGRy&#10;cy9kb3ducmV2LnhtbFBLBQYAAAAABAAEAPUAAACMAwAAAAA=&#10;" path="m11,3r,6l11,9r,l11,9r,l11,10r,l11,10r,l11,10r,l11,10r,l11,10r,l11,10r,l11,10r,l10,10r,l10,10r,l10,10r,1l10,11r,l10,11r,l10,11r,l10,11r,l10,11r,l10,11r,l10,11r,l10,11r-1,l9,11r,l9,11r,l9,11r,l9,11r,l9,11r,l9,11r,l9,11r,l9,11r,l9,11,2,13r,l2,13r,l2,13r,l2,12r,l2,12r,l2,12r,l2,12r,l2,12r-1,l1,12r,l1,12r,l1,12r,l1,12r,l1,12r,l1,12r,l1,12r,l1,12r,l1,12r,l1,12r,l1,12,,12r,l,12r,l,11r,l,11r,l,11r,l,11r,l,11r,l,11r,l,11r,l,11r,l,11r,l,11r,l,10r,l,10r,l,10r,l,10r,l,10r,l,10r,l,10r,l,10r,l,3r,l,3,,2r,l,2r,l,2r,l,2r,l,2r,l,2r,l,2r,l,2r,l,2,,1r,l,1r,l,1r,l,1r,l,1r,l,1r,l,1r,l,1r,l,1,,,,,,,,,,,,,,,,,,,,,1,r,l1,r,l1,r,l1,r,l1,r,l1,r,l1,r,l1,r,l1,,2,r,l2,r,l2,r,l2,r,l2,r,l8,1r,l8,1r1,l9,1r,l9,1r,l9,1r,l9,1r,l9,1r,l9,1r,l9,1r,l9,1r,l10,1r,l10,1r,l10,1r,l10,1r,l10,1r,l10,1r,l10,1r,l10,1r,l10,1r,l10,2r,l10,2r1,l11,2r,l11,2r,l11,2r,l11,2r,l11,2r,l11,2r,l11,2r,l11,3r,l11,3r,l11,3r,xe" filled="f" strokeweight="0">
                      <v:stroke joinstyle="miter"/>
                      <v:path arrowok="t" o:connecttype="custom" o:connectlocs="11,9;11,10;11,10;11,10;10,10;10,11;10,11;10,11;9,11;9,11;9,11;2,13;2,13;2,12;1,12;1,12;1,12;1,12;1,12;0,12;0,11;0,11;0,11;0,11;0,10;0,10;0,10;0,2;0,2;0,2;0,2;0,1;0,1;0,1;0,0;0,0;1,0;1,0;1,0;1,0;2,0;2,0;9,1;9,1;9,1;9,1;10,1;10,1;10,1;10,2;11,2;11,2;11,2;11,3" o:connectangles="0,0,0,0,0,0,0,0,0,0,0,0,0,0,0,0,0,0,0,0,0,0,0,0,0,0,0,0,0,0,0,0,0,0,0,0,0,0,0,0,0,0,0,0,0,0,0,0,0,0,0,0,0,0"/>
                    </v:shape>
                    <v:shape id="Freeform 4932" o:spid="_x0000_s1124" style="position:absolute;left:856;top:139;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M3scQA&#10;AADdAAAADwAAAGRycy9kb3ducmV2LnhtbESPT2vCQBTE74V+h+UVetONqYhGVynFUlE8GAWvj+zL&#10;H8y+Ddk1xm/vCkKPw8z8hlmselOLjlpXWVYwGkYgiDOrKy4UnI6/gykI55E11pZJwZ0crJbvbwtM&#10;tL3xgbrUFyJA2CWooPS+SaR0WUkG3dA2xMHLbWvQB9kWUrd4C3BTyziKJtJgxWGhxIZ+Ssou6dUE&#10;Slqv75PzyKKNm12+3Xd/F86V+vzov+cgPPX+P/xqb7SC8ewrhueb8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zN7HEAAAA3QAAAA8AAAAAAAAAAAAAAAAAmAIAAGRycy9k&#10;b3ducmV2LnhtbFBLBQYAAAAABAAEAPUAAACJAwAAAAA=&#10;" path="m2,1l1,r,l,,,,,,,,,,,,,,,,,,,,,,,,,,,,,,,,,,,,,,,,,,,1r,l,1r,l,1r,l,1r,l,1r,l,1r,l,1r,l,1,2,3,2,1xe" fillcolor="#d8d8d8" stroked="f">
                      <v:path arrowok="t" o:connecttype="custom" o:connectlocs="2,1;1,0;1,0;0,0;0,0;0,0;0,0;0,0;0,0;0,0;0,0;0,0;0,0;0,0;0,0;0,0;0,0;0,0;0,0;0,0;0,0;0,0;0,0;0,0;0,1;0,1;0,1;0,1;0,1;0,1;0,1;0,1;0,1;0,1;0,1;0,1;0,1;0,1;0,1;2,3;2,1" o:connectangles="0,0,0,0,0,0,0,0,0,0,0,0,0,0,0,0,0,0,0,0,0,0,0,0,0,0,0,0,0,0,0,0,0,0,0,0,0,0,0,0,0"/>
                    </v:shape>
                    <v:shape id="Freeform 4933" o:spid="_x0000_s1125" style="position:absolute;left:856;top:139;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nHNMgA&#10;AADdAAAADwAAAGRycy9kb3ducmV2LnhtbESPQWvCQBSE7wX/w/KE3uqmtYhGV5GCUGpBmwjq7ZF9&#10;TYLZtzG7jam/3i0IPQ4z8w0zW3SmEi01rrSs4HkQgSDOrC45V7BLV09jEM4ja6wsk4JfcrCY9x5m&#10;GGt74S9qE5+LAGEXo4LC+zqW0mUFGXQDWxMH79s2Bn2QTS51g5cAN5V8iaKRNFhyWCiwpreCslPy&#10;YxRskpXMDsdrex5/btPRPv0412tU6rHfLacgPHX+P3xvv2sFr5PhEP7ehCcg5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cc0yAAAAN0AAAAPAAAAAAAAAAAAAAAAAJgCAABk&#10;cnMvZG93bnJldi54bWxQSwUGAAAAAAQABAD1AAAAjQMAAAAA&#10;" path="m2,1l1,r,l,,,,,,,,,,,,,,,,,,,,,,,,,,,,,,,,,,,,,,,,,,,1r,l,1r,l,1r,l,1r,l,1r,l,1r,l,1r,l,1,2,3,2,1xe" filled="f" strokeweight="0">
                      <v:stroke joinstyle="miter"/>
                      <v:path arrowok="t" o:connecttype="custom" o:connectlocs="2,1;1,0;1,0;0,0;0,0;0,0;0,0;0,0;0,0;0,0;0,0;0,0;0,0;0,0;0,0;0,0;0,0;0,0;0,0;0,0;0,0;0,0;0,0;0,0;0,1;0,1;0,1;0,1;0,1;0,1;0,1;0,1;0,1;0,1;0,1;0,1;0,1;0,1;0,1;2,3;2,1" o:connectangles="0,0,0,0,0,0,0,0,0,0,0,0,0,0,0,0,0,0,0,0,0,0,0,0,0,0,0,0,0,0,0,0,0,0,0,0,0,0,0,0,0"/>
                    </v:shape>
                    <v:shape id="Freeform 4934" o:spid="_x0000_s1126" style="position:absolute;left:856;top:13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YKXsQA&#10;AADdAAAADwAAAGRycy9kb3ducmV2LnhtbESPS4vCQBCE7wv7H4YWvOnEB7JGR1nERVE8bBS8NpnO&#10;AzM9ITMb4793BGGPRVV9RS3XnalES40rLSsYDSMQxKnVJecKLuefwRcI55E1VpZJwYMcrFefH0uM&#10;tb3zL7WJz0WAsItRQeF9HUvp0oIMuqGtiYOX2cagD7LJpW7wHuCmkuMomkmDJYeFAmvaFJTekj8T&#10;KEm1fcyuI4t2XB+zw6nd3ThTqt/rvhcgPHX+P/xu77WC6Xwyhdeb8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WCl7EAAAA3QAAAA8AAAAAAAAAAAAAAAAAmAIAAGRycy9k&#10;b3ducmV2LnhtbFBLBQYAAAAABAAEAPUAAACJAwAAAAA=&#10;" path="m2,1l1,3,,1,2,r,1xe" fillcolor="#d8d8d8" stroked="f">
                      <v:path arrowok="t" o:connecttype="custom" o:connectlocs="2,1;1,3;0,1;2,0;2,1" o:connectangles="0,0,0,0,0"/>
                    </v:shape>
                    <v:shape id="Freeform 4935" o:spid="_x0000_s1127" style="position:absolute;left:856;top:13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z628gA&#10;AADdAAAADwAAAGRycy9kb3ducmV2LnhtbESPQUvDQBSE7wX/w/IEb+3GWkON2RYpFKQK1URQb4/s&#10;Mwlm36bZbRL99d2C4HGYmW+YdD2aRvTUudqygutZBIK4sLrmUsFbvp0uQTiPrLGxTAp+yMF6dTFJ&#10;MdF24FfqM1+KAGGXoILK+zaR0hUVGXQz2xIH78t2Bn2QXSl1h0OAm0bOoyiWBmsOCxW2tKmo+M6O&#10;RsE+28ri4/O3PyyfX/L4Pd8d2idU6upyfLgH4Wn0/+G/9qNWsLi7uYXzm/AE5OoE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XPrbyAAAAN0AAAAPAAAAAAAAAAAAAAAAAJgCAABk&#10;cnMvZG93bnJldi54bWxQSwUGAAAAAAQABAD1AAAAjQMAAAAA&#10;" path="m2,1l1,3,,1,2,r,1xe" filled="f" strokeweight="0">
                      <v:stroke joinstyle="miter"/>
                      <v:path arrowok="t" o:connecttype="custom" o:connectlocs="2,1;1,3;0,1;2,0;2,1" o:connectangles="0,0,0,0,0"/>
                    </v:shape>
                    <v:rect id="Rectangle 4936" o:spid="_x0000_s1128" style="position:absolute;left:856;top:135;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xQDMcA&#10;AADdAAAADwAAAGRycy9kb3ducmV2LnhtbESPQWvCQBSE7wX/w/KE3pqNtQSNriKh0h5axSiIt0f2&#10;mQSzb0N2G9N/3y0Uehxm5htmuR5MI3rqXG1ZwSSKQRAXVtdcKjgdt08zEM4ja2wsk4JvcrBejR6W&#10;mGp75wP1uS9FgLBLUUHlfZtK6YqKDLrItsTBu9rOoA+yK6Xu8B7gppHPcZxIgzWHhQpbyioqbvmX&#10;UeCGa3He42f5kbi3tj5nr7tLclLqcTxsFiA8Df4//Nd+1wpe5tMEft+EJ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MUAzHAAAA3QAAAA8AAAAAAAAAAAAAAAAAmAIAAGRy&#10;cy9kb3ducmV2LnhtbFBLBQYAAAAABAAEAPUAAACMAwAAAAA=&#10;" fillcolor="#d8d8d8" stroked="f"/>
                    <v:rect id="Rectangle 4937" o:spid="_x0000_s1129" style="position:absolute;left:856;top:135;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kpx8YA&#10;AADdAAAADwAAAGRycy9kb3ducmV2LnhtbESPW2vCQBSE3wX/w3KEvtWN9RJNXUUKhT5Zb5Q+HrOn&#10;Scju2ZDdavz3XaHg4zAz3zDLdWeNuFDrK8cKRsMEBHHudMWFgtPx/XkOwgdkjcYxKbiRh/Wq31ti&#10;pt2V93Q5hEJECPsMFZQhNJmUPi/Joh+6hjh6P661GKJsC6lbvEa4NfIlSWbSYsVxocSG3krK68Ov&#10;VTCfnk19Ssff2/Rz9FWT2ZDf7pR6GnSbVxCBuvAI/7c/tILJYpzC/U18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ukpx8YAAADdAAAADwAAAAAAAAAAAAAAAACYAgAAZHJz&#10;L2Rvd25yZXYueG1sUEsFBgAAAAAEAAQA9QAAAIsDAAAAAA==&#10;" filled="f" strokeweight="0"/>
                    <v:shape id="Freeform 4938" o:spid="_x0000_s1130" style="position:absolute;left:856;top:137;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5pUcMA&#10;AADdAAAADwAAAGRycy9kb3ducmV2LnhtbERPTWvCQBC9F/wPywi91Y0mVRtdQykUehJMtOdpdppE&#10;s7Mhu9Xor3cPBY+P973OBtOKM/WusaxgOolAEJdWN1wp2BefL0sQziNrbC2Tgis5yDajpzWm2l54&#10;R+fcVyKEsEtRQe19l0rpypoMuontiAP3a3uDPsC+krrHSwg3rZxF0VwabDg01NjRR03lKf8zCk6L&#10;n93teJC8SPZSx99RsV2+Fko9j4f3FQhPg3+I/91fWkHyFoe54U14An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5pUcMAAADdAAAADwAAAAAAAAAAAAAAAACYAgAAZHJzL2Rv&#10;d25yZXYueG1sUEsFBgAAAAAEAAQA9QAAAIgDAAAAAA==&#10;" path="m,l2,r,1l,1r,l,1r,l,1,,,,,,,,,,,,,,,,,,,,,,,,,,,,,,,,,,,,,,,,,,,,,,,,,,,,,,,,xe" fillcolor="#d8d8d8" stroked="f">
                      <v:path arrowok="t" o:connecttype="custom" o:connectlocs="0,0;2,0;2,1;0,1;0,1;0,1;0,1;0,1;0,0;0,0;0,0;0,0;0,0;0,0;0,0;0,0;0,0;0,0;0,0;0,0;0,0;0,0;0,0;0,0;0,0;0,0;0,0;0,0;0,0;0,0;0,0;0,0;0,0;0,0;0,0;0,0" o:connectangles="0,0,0,0,0,0,0,0,0,0,0,0,0,0,0,0,0,0,0,0,0,0,0,0,0,0,0,0,0,0,0,0,0,0,0,0"/>
                    </v:shape>
                    <v:shape id="Freeform 4939" o:spid="_x0000_s1131" style="position:absolute;left:856;top:137;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sC8YA&#10;AADdAAAADwAAAGRycy9kb3ducmV2LnhtbESPQWvCQBSE7wX/w/KEXsRsrK3U1E0QQRB60gRKb4/s&#10;azZt9m3IbjX9925B8DjMzDfMphhtJ840+NaxgkWSgiCunW65UVCV+/krCB+QNXaOScEfeSjyycMG&#10;M+0ufKTzKTQiQthnqMCE0GdS+tqQRZ+4njh6X26wGKIcGqkHvES47eRTmq6kxZbjgsGedobqn9Ov&#10;VbAv+fD5vpthW80qY19K+vhOSanH6bh9AxFoDPfwrX3QCp7XyzX8v4lPQO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isC8YAAADdAAAADwAAAAAAAAAAAAAAAACYAgAAZHJz&#10;L2Rvd25yZXYueG1sUEsFBgAAAAAEAAQA9QAAAIsDAAAAAA==&#10;" path="m,l2,r,1l,1r,l,1r,l,1,,,,,,,,,,,,,,,,,,,,,,,,,,,,,,,,,,,,,,,,,,,,,,,,,,,,,,,,xe" filled="f" strokeweight="0">
                      <v:stroke joinstyle="miter"/>
                      <v:path arrowok="t" o:connecttype="custom" o:connectlocs="0,0;2,0;2,1;0,1;0,1;0,1;0,1;0,1;0,0;0,0;0,0;0,0;0,0;0,0;0,0;0,0;0,0;0,0;0,0;0,0;0,0;0,0;0,0;0,0;0,0;0,0;0,0;0,0;0,0;0,0;0,0;0,0;0,0;0,0;0,0;0,0" o:connectangles="0,0,0,0,0,0,0,0,0,0,0,0,0,0,0,0,0,0,0,0,0,0,0,0,0,0,0,0,0,0,0,0,0,0,0,0"/>
                    </v:shape>
                    <v:shape id="Freeform 4940" o:spid="_x0000_s1132" style="position:absolute;left:857;top:129;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98S8EA&#10;AADdAAAADwAAAGRycy9kb3ducmV2LnhtbERPzWrCQBC+F3yHZQRvzUZNSxtdRQQhh16a5AGG7HQT&#10;zM6G7GqiT989FHr8+P73x9n24k6j7xwrWCcpCOLG6Y6Ngrq6vH6A8AFZY++YFDzIw/GweNljrt3E&#10;33QvgxExhH2OCtoQhlxK37Rk0SduII7cjxsthghHI/WIUwy3vdyk6bu02HFsaHGgc0vNtbxZBV/F&#10;bTsZ1NfizVzMVFP13HKl1Go5n3YgAs3hX/znLrSC7DOL++Ob+AT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vfEvBAAAA3QAAAA8AAAAAAAAAAAAAAAAAmAIAAGRycy9kb3du&#10;cmV2LnhtbFBLBQYAAAAABAAEAPUAAACGAwAAAAA=&#10;" path="m2,2l2,1r,l2,1,1,1,1,r,l1,r,l1,,,,,,,,,1r,l,1r,l,2r,l,2,,3r,l,3,,4r,l,4,,5r,l,5,,6r,l,6,,7r,l,7,,8r,l,8,,9r,l,10r,l,10r,1l,11r,l,12r,l,12r,1l,13r,l,13r,1l,14r,l,14r1,l1,14r,l1,14r,l1,14,2,13r,l2,13r,l2,12r,l2,12r,-1l2,11r,l2,10r,l2,10,2,9r,l2,8r,l2,8,2,7r,l2,7,2,6r,l2,6,2,5r,l2,5,2,4r,l2,4,2,3r,l2,3,2,2r,l2,2xe" fillcolor="#d8d8d8" stroked="f">
                      <v:path arrowok="t" o:connecttype="custom" o:connectlocs="2,1;2,1;1,0;1,0;1,0;0,0;0,1;0,1;0,2;0,2;0,3;0,4;0,4;0,5;0,6;0,6;0,7;0,8;0,8;0,9;0,10;0,11;0,11;0,12;0,13;0,13;0,14;0,14;1,14;1,14;1,14;2,13;2,13;2,12;2,12;2,11;2,10;2,10;2,9;2,8;2,7;2,7;2,6;2,5;2,5;2,4;2,3;2,3;2,2" o:connectangles="0,0,0,0,0,0,0,0,0,0,0,0,0,0,0,0,0,0,0,0,0,0,0,0,0,0,0,0,0,0,0,0,0,0,0,0,0,0,0,0,0,0,0,0,0,0,0,0,0"/>
                    </v:shape>
                    <v:shape id="Freeform 4941" o:spid="_x0000_s1133" style="position:absolute;left:857;top:129;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MdTsYA&#10;AADdAAAADwAAAGRycy9kb3ducmV2LnhtbESPQWvCQBSE7wX/w/KE3urGoqLRVUQaEKGHqge9PbPP&#10;JJp9m2ZXk/57VxB6HGbmG2a2aE0p7lS7wrKCfi8CQZxaXXCmYL9LPsYgnEfWWFomBX/kYDHvvM0w&#10;1rbhH7pvfSYChF2MCnLvq1hKl+Zk0PVsRRy8s60N+iDrTOoamwA3pfyMopE0WHBYyLGiVU7pdXsz&#10;Cr6byfE0dPpLrg+3FV+STXIa/Sr13m2XUxCeWv8ffrXXWsFgMujD8014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MdTsYAAADdAAAADwAAAAAAAAAAAAAAAACYAgAAZHJz&#10;L2Rvd25yZXYueG1sUEsFBgAAAAAEAAQA9QAAAIsDAAAAAA==&#10;" path="m2,2l2,1r,l2,1,1,1,1,r,l1,r,l1,,,,,,,,,1r,l,1r,l,2r,l,2,,3r,l,3,,4r,l,4,,5r,l,5,,6r,l,6,,7r,l,7,,8r,l,8,,9r,l,10r,l,10r,1l,11r,l,12r,l,12r,1l,13r,l,13r,1l,14r,l,14r1,l1,14r,l1,14r,l1,14,2,13r,l2,13r,l2,12r,l2,12r,-1l2,11r,l2,10r,l2,10,2,9r,l2,8r,l2,8,2,7r,l2,7,2,6r,l2,6,2,5r,l2,5,2,4r,l2,4,2,3r,l2,3,2,2r,l2,2xe" filled="f" strokeweight="0">
                      <v:stroke joinstyle="miter"/>
                      <v:path arrowok="t" o:connecttype="custom" o:connectlocs="2,1;2,1;1,0;1,0;1,0;0,0;0,1;0,1;0,2;0,2;0,3;0,4;0,4;0,5;0,6;0,6;0,7;0,8;0,8;0,9;0,10;0,11;0,11;0,12;0,13;0,13;0,14;0,14;1,14;1,14;1,14;2,13;2,13;2,12;2,12;2,11;2,10;2,10;2,9;2,8;2,7;2,7;2,6;2,5;2,5;2,4;2,3;2,3;2,2" o:connectangles="0,0,0,0,0,0,0,0,0,0,0,0,0,0,0,0,0,0,0,0,0,0,0,0,0,0,0,0,0,0,0,0,0,0,0,0,0,0,0,0,0,0,0,0,0,0,0,0,0"/>
                    </v:shape>
                  </v:group>
                  <v:group id="Group 4942" o:spid="_x0000_s1134" style="position:absolute;left:825;top:109;width:13;height:15" coordorigin="825,109" coordsize="1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860scAAADdAAAADwAAAGRycy9kb3ducmV2LnhtbESPT2vCQBTE70K/w/IK&#10;vdVN/FNqdBURWzyI0FgQb4/sMwlm34bsNonf3hUKHoeZ+Q2zWPWmEi01rrSsIB5GIIgzq0vOFfwe&#10;v94/QTiPrLGyTApu5GC1fBksMNG24x9qU5+LAGGXoILC+zqR0mUFGXRDWxMH72Ibgz7IJpe6wS7A&#10;TSVHUfQhDZYcFgqsaVNQdk3/jILvDrv1ON62++tlczsfp4fTPial3l779RyEp94/w//tnVYwmU1G&#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S860scAAADd&#10;AAAADwAAAAAAAAAAAAAAAACqAgAAZHJzL2Rvd25yZXYueG1sUEsFBgAAAAAEAAQA+gAAAJ4DAAAA&#10;AA==&#10;">
                    <v:shape id="Freeform 4943" o:spid="_x0000_s1135" style="position:absolute;left:825;top:109;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pFLMUA&#10;AADdAAAADwAAAGRycy9kb3ducmV2LnhtbESPQWvCQBSE70L/w/IKvemmVopNXUULFm9iDPT6mn3N&#10;BrNvY3ZN4r93hYLHYWa+YRarwdaio9ZXjhW8ThIQxIXTFZcK8uN2PAfhA7LG2jEpuJKH1fJptMBU&#10;u54P1GWhFBHCPkUFJoQmldIXhiz6iWuIo/fnWoshyraUusU+wm0tp0nyLi1WHBcMNvRlqDhlF6vg&#10;vN/midFkv3/rrP/pTpvLLj8o9fI8rD9BBBrCI/zf3mkFs4/ZG9zfx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kUsxQAAAN0AAAAPAAAAAAAAAAAAAAAAAJgCAABkcnMv&#10;ZG93bnJldi54bWxQSwUGAAAAAAQABAD1AAAAigMAAAAA&#10;" path="m1,r,l,1r,l,1r,l,1,,2r,l,2,,3r,l,3r,l,3,,4r1,l1,4r,l2,4r,l2,4r1,l3,3r,l4,3r,l4,3r1,l5,3r,l6,3r,l7,3r,l7,3r1,l8,3r,l9,3r,l9,3r1,l10,3r,1l11,4r,l11,4r1,l12,4r,l13,4r,-1l13,3r,l13,3r,l13,2r,l13,2r,-1l13,1r,l13,1r,l12,r,l12,,11,r,l11,,10,r,l10,,9,r,l9,,8,r,l7,r,l7,,6,r,l6,,5,r,l5,,4,r,l4,,3,r,l3,,2,r,l2,,1,r,xe" fillcolor="#d8d8d8" stroked="f">
                      <v:path arrowok="t" o:connecttype="custom" o:connectlocs="1,0;0,1;0,1;0,2;0,2;0,3;0,3;0,4;1,4;2,4;2,4;3,3;4,3;4,3;5,3;6,3;7,3;7,3;8,3;9,3;9,3;10,3;11,4;11,4;12,4;13,4;13,3;13,3;13,2;13,2;13,1;13,1;12,0;12,0;11,0;10,0;10,0;9,0;8,0;7,0;7,0;6,0;5,0;5,0;4,0;3,0;3,0;2,0;1,0" o:connectangles="0,0,0,0,0,0,0,0,0,0,0,0,0,0,0,0,0,0,0,0,0,0,0,0,0,0,0,0,0,0,0,0,0,0,0,0,0,0,0,0,0,0,0,0,0,0,0,0,0"/>
                    </v:shape>
                    <v:shape id="Freeform 4944" o:spid="_x0000_s1136" style="position:absolute;left:825;top:109;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w6zsUA&#10;AADdAAAADwAAAGRycy9kb3ducmV2LnhtbESPT4vCMBTE74LfITxhb5oqZbdWoxTRZS8e/ANeH82z&#10;rTYvpUm1fnuzsLDHYWZ+wyzXvanFg1pXWVYwnUQgiHOrKy4UnE+7cQLCeWSNtWVS8CIH69VwsMRU&#10;2ycf6HH0hQgQdikqKL1vUildXpJBN7ENcfCutjXog2wLqVt8Brip5SyKPqXBisNCiQ1tSsrvx84o&#10;yBKKs/q72xy+brtTcun2c97ulfoY9dkChKfe/4f/2j9aQTyPY/h9E56AXL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DrOxQAAAN0AAAAPAAAAAAAAAAAAAAAAAJgCAABkcnMv&#10;ZG93bnJldi54bWxQSwUGAAAAAAQABAD1AAAAigMAAAAA&#10;" path="m1,r,l,1r,l,1r,l,1,,2r,l,2,,3r,l,3r,l,3,,4r1,l1,4r,l2,4r,l2,4r1,l3,3r,l4,3r,l4,3r1,l5,3r,l6,3r,l7,3r,l7,3r1,l8,3r,l9,3r,l9,3r1,l10,3r,1l11,4r,l11,4r1,l12,4r,l13,4r,-1l13,3r,l13,3r,l13,2r,l13,2r,-1l13,1r,l13,1r,l12,r,l12,,11,r,l11,,10,r,l10,,9,r,l9,,8,r,l7,r,l7,,6,r,l6,,5,r,l5,,4,r,l4,,3,r,l3,,2,r,l2,,1,r,xe" filled="f" strokeweight="0">
                      <v:stroke joinstyle="miter"/>
                      <v:path arrowok="t" o:connecttype="custom" o:connectlocs="1,0;0,1;0,1;0,2;0,2;0,3;0,3;0,4;1,4;2,4;2,4;3,3;4,3;4,3;5,3;6,3;7,3;7,3;8,3;9,3;9,3;10,3;11,4;11,4;12,4;13,4;13,3;13,3;13,2;13,2;13,1;13,1;12,0;12,0;11,0;10,0;10,0;9,0;8,0;7,0;7,0;6,0;5,0;5,0;4,0;3,0;3,0;2,0;1,0" o:connectangles="0,0,0,0,0,0,0,0,0,0,0,0,0,0,0,0,0,0,0,0,0,0,0,0,0,0,0,0,0,0,0,0,0,0,0,0,0,0,0,0,0,0,0,0,0,0,0,0,0"/>
                    </v:shape>
                    <v:shape id="Freeform 4945" o:spid="_x0000_s1137" style="position:absolute;left:825;top:113;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XmGcYA&#10;AADdAAAADwAAAGRycy9kb3ducmV2LnhtbESPQWvCQBSE74L/YXmCN90oam3qKioIPVqVYm+P7GsS&#10;k30bsquJ/fVdQfA4zMw3zGLVmlLcqHa5ZQWjYQSCOLE651TB6bgbzEE4j6yxtEwK7uRgtex2Fhhr&#10;2/AX3Q4+FQHCLkYFmfdVLKVLMjLohrYiDt6vrQ36IOtU6hqbADelHEfRTBrMOSxkWNE2o6Q4XI0C&#10;P7b741/TvH1fNvef6WV22pyLQql+r11/gPDU+lf42f7UCibvkyk83o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XmGcYAAADdAAAADwAAAAAAAAAAAAAAAACYAgAAZHJz&#10;L2Rvd25yZXYueG1sUEsFBgAAAAAEAAQA9QAAAIsDAAAAAA==&#10;" path="m3,l9,r1,l10,r,l10,r,l10,r,l10,r,l10,r,l10,r,l10,r,l10,r1,l11,r,l11,r,l11,r,l11,r,l11,r,l11,r,l11,r,l11,1r,l11,1r,l11,1r,l11,1r,l11,1r,l11,1r,l11,1r,l11,1r,l12,1r,l12,1r,l12,2r,l12,2r,l12,2r,l12,2r,l13,8r,l13,8r,l13,9r,l13,9r,l13,9r,l13,9r,l13,9r,l13,9r,l13,9r,l13,9r-1,l12,9r,l12,9r,l12,9r,1l12,10r,l12,10r,l12,10r,l12,10r,l12,10r,l12,10r,l12,10r,l12,10r,l12,10r,l12,10r,l11,10r,l11,10r,l11,10r,l11,11r,l11,11r,l11,11r,l11,11r,l11,11r,l11,11r,l11,11r,l10,11r,l10,11r,l10,11r,l10,11r,l10,11r,l10,11r,l3,11r,l3,11r,l3,11r,l3,11r,l3,11r,l3,11r-1,l2,11r,l2,11r,l2,11r,l2,11r,l2,11r,l2,11r,l2,11r,l2,11r-1,l1,11r,l1,11r,l1,10r,l1,10r,l1,10r,l1,10r,l1,10r,l1,10r,l1,10r,l1,10,,10r,l,10r,l,10r,l,10r,l,10r,l,9r,l,9r,l,9r,l,9r,l,9r,l,9r,l,9r,l,9r,l,8r,l1,2r,l1,2r,l1,2r,l1,2r,l1,2r,l1,2r,l1,2,1,1r,l1,1r,l1,1r,l1,1r,l1,1r,l1,1r,l1,1r,l1,1r,l2,r,l2,r,l2,r,l2,r,l2,r,l2,r,l2,r,l2,r,l2,r,l2,r,l2,,3,r,l3,r,l3,r,l3,r,l3,r,l3,r,l3,r,xe" fillcolor="#d8d8d8" stroked="f">
                      <v:path arrowok="t" o:connecttype="custom" o:connectlocs="10,0;10,0;10,0;11,0;11,0;11,0;11,1;11,1;11,1;12,1;12,2;12,2;13,8;13,9;13,9;13,9;12,9;12,10;12,10;12,10;12,10;11,10;11,11;11,11;11,11;10,11;10,11;3,11;3,11;3,11;2,11;2,11;2,11;1,11;1,10;1,10;1,10;0,10;0,10;0,9;0,9;0,9;1,2;1,2;1,2;1,1;1,1;1,1;2,0;2,0;2,0;2,0;3,0;3,0;3,0" o:connectangles="0,0,0,0,0,0,0,0,0,0,0,0,0,0,0,0,0,0,0,0,0,0,0,0,0,0,0,0,0,0,0,0,0,0,0,0,0,0,0,0,0,0,0,0,0,0,0,0,0,0,0,0,0,0,0"/>
                    </v:shape>
                    <v:shape id="Freeform 4946" o:spid="_x0000_s1138" style="position:absolute;left:825;top:113;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Bg3MQA&#10;AADdAAAADwAAAGRycy9kb3ducmV2LnhtbESPQUvDQBSE74L/YXmCN7tRSqmx2yKl0R5Nq3h9ZJ9J&#10;aPZt2H1p0n/fFQSPw8x8w6w2k+vUmUJsPRt4nGWgiCtvW64NfB6LhyWoKMgWO89k4EIRNuvbmxXm&#10;1o9c0vkgtUoQjjkaaET6XOtYNeQwznxPnLwfHxxKkqHWNuCY4K7TT1m20A5bTgsN9rRtqDodBmfg&#10;o1wOVMrJylf4vrwNrnjfjYUx93fT6wsooUn+w3/tvTUwf54v4PdNegJ6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AYNzEAAAA3QAAAA8AAAAAAAAAAAAAAAAAmAIAAGRycy9k&#10;b3ducmV2LnhtbFBLBQYAAAAABAAEAPUAAACJAwAAAAA=&#10;" path="m3,l9,r1,l10,r,l10,r,l10,r,l10,r,l10,r,l10,r,l10,r,l10,r1,l11,r,l11,r,l11,r,l11,r,l11,r,l11,r,l11,r,l11,1r,l11,1r,l11,1r,l11,1r,l11,1r,l11,1r,l11,1r,l11,1r,l12,1r,l12,1r,l12,2r,l12,2r,l12,2r,l12,2r,l13,8r,l13,8r,l13,9r,l13,9r,l13,9r,l13,9r,l13,9r,l13,9r,l13,9r,l13,9r-1,l12,9r,l12,9r,l12,9r,1l12,10r,l12,10r,l12,10r,l12,10r,l12,10r,l12,10r,l12,10r,l12,10r,l12,10r,l12,10r,l11,10r,l11,10r,l11,10r,l11,11r,l11,11r,l11,11r,l11,11r,l11,11r,l11,11r,l11,11r,l10,11r,l10,11r,l10,11r,l10,11r,l10,11r,l10,11r,l3,11r,l3,11r,l3,11r,l3,11r,l3,11r,l3,11r-1,l2,11r,l2,11r,l2,11r,l2,11r,l2,11r,l2,11r,l2,11r,l2,11r-1,l1,11r,l1,11r,l1,10r,l1,10r,l1,10r,l1,10r,l1,10r,l1,10r,l1,10r,l1,10,,10r,l,10r,l,10r,l,10r,l,10r,l,9r,l,9r,l,9r,l,9r,l,9r,l,9r,l,9r,l,9r,l,8r,l1,2r,l1,2r,l1,2r,l1,2r,l1,2r,l1,2r,l1,2,1,1r,l1,1r,l1,1r,l1,1r,l1,1r,l1,1r,l1,1r,l1,1r,l2,r,l2,r,l2,r,l2,r,l2,r,l2,r,l2,r,l2,r,l2,r,l2,r,l2,,3,r,l3,r,l3,r,l3,r,l3,r,l3,r,l3,r,xe" filled="f" strokeweight="0">
                      <v:stroke joinstyle="miter"/>
                      <v:path arrowok="t" o:connecttype="custom" o:connectlocs="10,0;10,0;10,0;11,0;11,0;11,0;11,1;11,1;11,1;12,1;12,2;12,2;13,8;13,9;13,9;13,9;12,9;12,10;12,10;12,10;12,10;11,10;11,11;11,11;11,11;10,11;10,11;3,11;3,11;3,11;2,11;2,11;2,11;1,11;1,10;1,10;1,10;0,10;0,10;0,9;0,9;0,9;1,2;1,2;1,2;1,1;1,1;1,1;2,0;2,0;2,0;2,0;3,0;3,0;3,0" o:connectangles="0,0,0,0,0,0,0,0,0,0,0,0,0,0,0,0,0,0,0,0,0,0,0,0,0,0,0,0,0,0,0,0,0,0,0,0,0,0,0,0,0,0,0,0,0,0,0,0,0,0,0,0,0,0,0"/>
                    </v:shape>
                    <v:shape id="Freeform 4947" o:spid="_x0000_s1139" style="position:absolute;left:834;top:11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QugcgA&#10;AADdAAAADwAAAGRycy9kb3ducmV2LnhtbESPT2vCQBTE7wW/w/KEXoputFJt6iqltJCDQv1DobdH&#10;9pkEs2/D7prEb+8KhR6HmfkNs1z3phYtOV9ZVjAZJyCIc6srLhQcD1+jBQgfkDXWlknBlTysV4OH&#10;Jabadryjdh8KESHsU1RQhtCkUvq8JIN+bBvi6J2sMxiidIXUDrsIN7WcJsmLNFhxXCixoY+S8vP+&#10;YhQc9OfT79S3z50/ZZtsftE/7nur1OOwf38DEagP/+G/dqYVzF5nc7i/iU9Arm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zhC6ByAAAAN0AAAAPAAAAAAAAAAAAAAAAAJgCAABk&#10;cnMvZG93bnJldi54bWxQSwUGAAAAAAQABAD1AAAAjQMAAAAA&#10;" path="m1,l,2r,l,2r,l,2r,l,2r,l,2r,l,2r,l,2r,l,3r,l,3r,l,3r1,l1,3r,l1,3r,l1,2r,l1,2r,l1,2r,l1,2r,l1,2r,l1,2,3,,1,xe" fillcolor="#d8d8d8" stroked="f">
                      <v:path arrowok="t" o:connecttype="custom" o:connectlocs="1,0;0,2;0,2;0,2;0,2;0,2;0,2;0,2;0,2;0,2;0,2;0,2;0,2;0,2;0,2;0,3;0,3;0,3;0,3;0,3;1,3;1,3;1,3;1,3;1,3;1,2;1,2;1,2;1,2;1,2;1,2;1,2;1,2;1,2;1,2;1,2;3,0;1,0" o:connectangles="0,0,0,0,0,0,0,0,0,0,0,0,0,0,0,0,0,0,0,0,0,0,0,0,0,0,0,0,0,0,0,0,0,0,0,0,0,0"/>
                    </v:shape>
                    <v:shape id="Freeform 4948" o:spid="_x0000_s1140" style="position:absolute;left:834;top:11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naM8cA&#10;AADdAAAADwAAAGRycy9kb3ducmV2LnhtbESPTWvCQBCG7wX/wzJCb7pRJNjoKiJoPy5SLRRv0+yY&#10;hGZnY3bV9N87B6HH4Z33mXnmy87V6kptqDwbGA0TUMS5txUXBr4Om8EUVIjIFmvPZOCPAiwXvac5&#10;Ztbf+JOu+1gogXDI0EAZY5NpHfKSHIahb4glO/nWYZSxLbRt8SZwV+txkqTaYcVyocSG1iXlv/uL&#10;E8rlsDu+b9zu+/wTR+v09LG1r6kxz/1uNQMVqYv/y4/2mzUweZnIu2IjJq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52jPHAAAA3QAAAA8AAAAAAAAAAAAAAAAAmAIAAGRy&#10;cy9kb3ducmV2LnhtbFBLBQYAAAAABAAEAPUAAACMAwAAAAA=&#10;" path="m1,l,2r,l,2r,l,2r,l,2r,l,2r,l,2r,l,2r,l,3r,l,3r,l,3r1,l1,3r,l1,3r,l1,2r,l1,2r,l1,2r,l1,2r,l1,2r,l1,2,3,,1,xe" filled="f" strokeweight="0">
                      <v:stroke joinstyle="miter"/>
                      <v:path arrowok="t" o:connecttype="custom" o:connectlocs="1,0;0,2;0,2;0,2;0,2;0,2;0,2;0,2;0,2;0,2;0,2;0,2;0,2;0,2;0,2;0,3;0,3;0,3;0,3;0,3;1,3;1,3;1,3;1,3;1,3;1,2;1,2;1,2;1,2;1,2;1,2;1,2;1,2;1,2;1,2;1,2;3,0;1,0" o:connectangles="0,0,0,0,0,0,0,0,0,0,0,0,0,0,0,0,0,0,0,0,0,0,0,0,0,0,0,0,0,0,0,0,0,0,0,0,0,0"/>
                    </v:shape>
                    <v:shape id="Freeform 4949" o:spid="_x0000_s1141" style="position:absolute;left:826;top:11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cfaMcA&#10;AADdAAAADwAAAGRycy9kb3ducmV2LnhtbESPQWvCQBSE7wX/w/KEXkrdaKXW6CqltJCDQtVS8PbI&#10;PpNg9m3YXZP4712h0OMwM98wy3VvatGS85VlBeNRAoI4t7riQsHP4ev5DYQPyBpry6TgSh7Wq8HD&#10;ElNtO95Ruw+FiBD2KSooQ2hSKX1ekkE/sg1x9E7WGQxRukJqh12Em1pOkuRVGqw4LpTY0EdJ+Xl/&#10;MQoO+vPpOPHtS+dP2SabXfSv+94q9Tjs3xcgAvXhP/zXzrSC6Xw6h/ub+ATk6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1XH2jHAAAA3QAAAA8AAAAAAAAAAAAAAAAAmAIAAGRy&#10;cy9kb3ducmV2LnhtbFBLBQYAAAAABAAEAPUAAACMAwAAAAA=&#10;" path="m2,l3,2,2,3,,,2,xe" fillcolor="#d8d8d8" stroked="f">
                      <v:path arrowok="t" o:connecttype="custom" o:connectlocs="2,0;3,2;2,3;0,0;2,0" o:connectangles="0,0,0,0,0"/>
                    </v:shape>
                    <v:shape id="Freeform 4950" o:spid="_x0000_s1142" style="position:absolute;left:826;top:11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A6MgA&#10;AADdAAAADwAAAGRycy9kb3ducmV2LnhtbESPTWvCQBCG7wX/wzIFb3Vj0dBGVymCbe1F/ADxNs2O&#10;STA7m2ZXTf995yD0OLzzPjPPdN65Wl2pDZVnA8NBAoo497biwsB+t3x6ARUissXaMxn4pQDzWe9h&#10;ipn1N97QdRsLJRAOGRooY2wyrUNeksMw8A2xZCffOowytoW2Ld4E7mr9nCSpdlixXCixoUVJ+Xl7&#10;cUK57NbH1dKtDz/fcbhIT1/v9iM1pv/YvU1AReri//K9/WkNjF7H8r/YiAno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1kDoyAAAAN0AAAAPAAAAAAAAAAAAAAAAAJgCAABk&#10;cnMvZG93bnJldi54bWxQSwUGAAAAAAQABAD1AAAAjQMAAAAA&#10;" path="m2,l3,2,2,3,,,2,xe" filled="f" strokeweight="0">
                      <v:stroke joinstyle="miter"/>
                      <v:path arrowok="t" o:connecttype="custom" o:connectlocs="2,0;3,2;2,3;0,0;2,0" o:connectangles="0,0,0,0,0"/>
                    </v:shape>
                    <v:shape id="Freeform 4951" o:spid="_x0000_s1143" style="position:absolute;left:830;top:112;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XnrsgA&#10;AADdAAAADwAAAGRycy9kb3ducmV2LnhtbESP3WoCMRSE74W+QzhCb0Szlrbo1iitIggV8WeFXh42&#10;x92lm5M1ibp9e1Mo9HKYmW+Yyaw1tbiS85VlBcNBAoI4t7riQkF2WPZHIHxA1lhbJgU/5GE2fehM&#10;MNX2xju67kMhIoR9igrKEJpUSp+XZNAPbEMcvZN1BkOUrpDa4S3CTS2fkuRVGqw4LpTY0Lyk/Ht/&#10;MQpWn9vtuna97LyW2cUcF1+bj9Yq9dht399ABGrDf/ivvdIKnscvQ/h9E5+An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ZeeuyAAAAN0AAAAPAAAAAAAAAAAAAAAAAJgCAABk&#10;cnMvZG93bnJldi54bWxQSwUGAAAAAAQABAD1AAAAjQMAAAAA&#10;" path="m2,1l1,,,,,1r,l,1r,l,1r,l,1,1,2r,l1,2r,l1,2r,l1,2r,l1,2r,l1,2r,l1,2,1,1r,l1,1r,l1,1r,l1,1r,l1,1r1,xe" fillcolor="#d8d8d8" stroked="f">
                      <v:path arrowok="t" o:connecttype="custom" o:connectlocs="2,1;1,0;0,0;0,1;0,1;0,1;0,1;0,1;0,1;0,1;1,2;1,2;1,2;1,2;1,2;1,2;1,2;1,2;1,2;1,2;1,2;1,2;1,2;1,1;1,1;1,1;1,1;1,1;1,1;1,1;1,1;1,1;2,1" o:connectangles="0,0,0,0,0,0,0,0,0,0,0,0,0,0,0,0,0,0,0,0,0,0,0,0,0,0,0,0,0,0,0,0,0"/>
                    </v:shape>
                    <v:shape id="Freeform 4952" o:spid="_x0000_s1144" style="position:absolute;left:830;top:112;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AHasYA&#10;AADdAAAADwAAAGRycy9kb3ducmV2LnhtbESPQWsCMRSE70L/Q3iFXkSzXWppt0aR0kIPenBbweNj&#10;87q7mLwsSVbXf28EweMwM98w8+VgjTiSD61jBc/TDARx5XTLtYK/3+/JG4gQkTUax6TgTAGWi4fR&#10;HAvtTrylYxlrkSAcClTQxNgVUoaqIYth6jri5P07bzEm6WupPZ4S3BqZZ9mrtNhyWmiwo8+GqkPZ&#10;WwW9Wbs9H85fq3Y73uS9N3Ff7pR6ehxWHyAiDfEevrV/tIKX91kO1zfpCcjF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0AHasYAAADdAAAADwAAAAAAAAAAAAAAAACYAgAAZHJz&#10;L2Rvd25yZXYueG1sUEsFBgAAAAAEAAQA9QAAAIsDAAAAAA==&#10;" path="m2,1l1,,,,,1r,l,1r,l,1r,l,1,1,2r,l1,2r,l1,2r,l1,2r,l1,2r,l1,2r,l1,2,1,1r,l1,1r,l1,1r,l1,1r,l1,1r1,xe" filled="f" strokeweight="0">
                      <v:stroke joinstyle="miter"/>
                      <v:path arrowok="t" o:connecttype="custom" o:connectlocs="2,1;1,0;0,0;0,1;0,1;0,1;0,1;0,1;0,1;0,1;1,2;1,2;1,2;1,2;1,2;1,2;1,2;1,2;1,2;1,2;1,2;1,2;1,2;1,1;1,1;1,1;1,1;1,1;1,1;1,1;1,1;1,1;2,1" o:connectangles="0,0,0,0,0,0,0,0,0,0,0,0,0,0,0,0,0,0,0,0,0,0,0,0,0,0,0,0,0,0,0,0,0"/>
                    </v:shape>
                    <v:shape id="Freeform 4953" o:spid="_x0000_s1145" style="position:absolute;left:832;top:112;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cwTsYA&#10;AADdAAAADwAAAGRycy9kb3ducmV2LnhtbESPQWvCQBSE7wX/w/IKvTWbatNqdBURRL2UVgten9nn&#10;Jph9G7LbmP57Vyj0OMzMN8xs0dtadNT6yrGClyQFQVw4XbFR8H1YP49B+ICssXZMCn7Jw2I+eJhh&#10;rt2Vv6jbByMihH2OCsoQmlxKX5Rk0SeuIY7e2bUWQ5StkbrFa4TbWg7T9E1arDgulNjQqqTisv+x&#10;CiabjTl/mo/L4bjead1l79kqPSn19NgvpyAC9eE//NfeagWvk2wE9zfxCc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cwTsYAAADdAAAADwAAAAAAAAAAAAAAAACYAgAAZHJz&#10;L2Rvd25yZXYueG1sUEsFBgAAAAAEAAQA9QAAAIsDAAAAAA==&#10;" path="m,1l,,1,r,1l1,1r,l1,1r,l1,1r,l1,1r,l1,1r,l1,1r,1l1,2,,2r,l,2r,l,2r,l,2,,1r,l,1r,l,1r,l,1r,l,1r,l,1r,xe" fillcolor="#d8d8d8" stroked="f">
                      <v:path arrowok="t" o:connecttype="custom" o:connectlocs="0,1;0,0;1,0;1,1;1,1;1,1;1,1;1,1;1,1;1,1;1,1;1,1;1,1;1,1;1,1;1,2;1,2;0,2;0,2;0,2;0,2;0,2;0,2;0,2;0,1;0,1;0,1;0,1;0,1;0,1;0,1;0,1;0,1;0,1;0,1;0,1" o:connectangles="0,0,0,0,0,0,0,0,0,0,0,0,0,0,0,0,0,0,0,0,0,0,0,0,0,0,0,0,0,0,0,0,0,0,0,0"/>
                    </v:shape>
                    <v:shape id="Freeform 4954" o:spid="_x0000_s1146" style="position:absolute;left:832;top:112;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R7McA&#10;AADdAAAADwAAAGRycy9kb3ducmV2LnhtbESPT2vCQBTE7wW/w/KE3nSjpKVGVxGxfw71UI3g8ZF9&#10;ZoPZtyG71aSfvlsQehxm5jfMYtXZWlyp9ZVjBZNxAoK4cLriUkF+eB29gPABWWPtmBT05GG1HDws&#10;MNPuxl903YdSRAj7DBWYEJpMSl8YsujHriGO3tm1FkOUbSl1i7cIt7WcJsmztFhxXDDY0MZQcdl/&#10;WwX6B/N+4kzYvr/1n7v0uD2ZIlfqcdit5yACdeE/fG9/aAXp7CmFvzfxCc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v0ezHAAAA3QAAAA8AAAAAAAAAAAAAAAAAmAIAAGRy&#10;cy9kb3ducmV2LnhtbFBLBQYAAAAABAAEAPUAAACMAwAAAAA=&#10;" path="m,1l,,1,r,1l1,1r,l1,1r,l1,1r,l1,1r,l1,1r,l1,1r,1l1,2,,2r,l,2r,l,2r,l,2,,1r,l,1r,l,1r,l,1r,l,1r,l,1r,xe" filled="f" strokeweight="0">
                      <v:stroke joinstyle="miter"/>
                      <v:path arrowok="t" o:connecttype="custom" o:connectlocs="0,1;0,0;1,0;1,1;1,1;1,1;1,1;1,1;1,1;1,1;1,1;1,1;1,1;1,1;1,1;1,2;1,2;0,2;0,2;0,2;0,2;0,2;0,2;0,2;0,1;0,1;0,1;0,1;0,1;0,1;0,1;0,1;0,1;0,1;0,1;0,1" o:connectangles="0,0,0,0,0,0,0,0,0,0,0,0,0,0,0,0,0,0,0,0,0,0,0,0,0,0,0,0,0,0,0,0,0,0,0,0"/>
                    </v:shape>
                    <v:shape id="Freeform 4955" o:spid="_x0000_s1147" style="position:absolute;left:825;top:110;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W/OsUA&#10;AADdAAAADwAAAGRycy9kb3ducmV2LnhtbESP0WoCMRRE3wv+Q7gF32q2oqWuRlkERZA+VPsB1+S6&#10;WdzcLJuoq19vCoKPw8ycYWaLztXiQm2oPCv4HGQgiLU3FZcK/varj28QISIbrD2TghsFWMx7bzPM&#10;jb/yL112sRQJwiFHBTbGJpcyaEsOw8A3xMk7+tZhTLItpWnxmuCulsMs+5IOK04LFhtaWtKn3dkp&#10;OO/v5ZGHh9FPXE22N30o7FoXSvXfu2IKIlIXX+Fne2MUjCbjMfy/SU9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b86xQAAAN0AAAAPAAAAAAAAAAAAAAAAAJgCAABkcnMv&#10;ZG93bnJldi54bWxQSwUGAAAAAAQABAD1AAAAigMAAAAA&#10;" path="m1,1r,l1,1,,1r,l,1r,l,1,,2r,l,2r,l,2r,l,3r1,l1,3r,l1,3r1,l2,3r,l3,3r,l3,3,4,2r,l4,2r1,l5,2r,l6,2r,l6,2r1,l7,2r1,l8,2r,l8,2r1,l9,2r1,1l10,3r,l11,3r,l11,3r1,l12,3r,l12,3r1,l13,2r,l13,2r,l13,2r,l13,1r,l13,1r,l13,1r-1,l12,1r,l12,1r-1,l11,1r,l10,1r,l10,1,9,1r,l8,1,8,r,l7,r,l7,,6,r,l6,,5,r,l5,,4,1r,l4,1,3,1r,l3,1,2,1r,l2,1,1,1r,xe" fillcolor="#d8d8d8" stroked="f">
                      <v:path arrowok="t" o:connecttype="custom" o:connectlocs="1,1;0,1;0,1;0,1;0,2;0,2;0,2;1,3;1,3;2,3;2,3;3,3;4,2;4,2;5,2;6,2;6,2;7,2;8,2;8,2;9,2;10,3;11,3;11,3;12,3;12,3;13,2;13,2;13,2;13,1;13,1;13,1;12,1;12,1;11,1;10,1;10,1;9,1;8,0;7,0;7,0;6,0;5,0;5,0;4,1;3,1;3,1;2,1;1,1" o:connectangles="0,0,0,0,0,0,0,0,0,0,0,0,0,0,0,0,0,0,0,0,0,0,0,0,0,0,0,0,0,0,0,0,0,0,0,0,0,0,0,0,0,0,0,0,0,0,0,0,0"/>
                    </v:shape>
                    <v:shape id="Freeform 4956" o:spid="_x0000_s1148" style="position:absolute;left:825;top:110;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sUQcMA&#10;AADdAAAADwAAAGRycy9kb3ducmV2LnhtbESP3YrCMBSE74V9h3AW9k5TRYvbbSoiLoh3/jzAoTm2&#10;ZZuTbhJrfXsjCF4OM/MNk68G04qenG8sK5hOEhDEpdUNVwrOp9/xEoQPyBpby6TgTh5Wxccox0zb&#10;Gx+oP4ZKRAj7DBXUIXSZlL6syaCf2I44ehfrDIYoXSW1w1uEm1bOkiSVBhuOCzV2tKmp/DtejQJ7&#10;cHN3Pfvpsq+2l7T73yfpgEp9fQ7rHxCBhvAOv9o7rWD+vUjh+SY+AV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sUQcMAAADdAAAADwAAAAAAAAAAAAAAAACYAgAAZHJzL2Rv&#10;d25yZXYueG1sUEsFBgAAAAAEAAQA9QAAAIgDAAAAAA==&#10;" path="m1,1r,l1,1,,1r,l,1r,l,1,,2r,l,2r,l,2r,l,3r1,l1,3r,l1,3r1,l2,3r,l3,3r,l3,3,4,2r,l4,2r1,l5,2r,l6,2r,l6,2r1,l7,2r1,l8,2r,l8,2r1,l9,2r1,1l10,3r,l11,3r,l11,3r1,l12,3r,l12,3r1,l13,2r,l13,2r,l13,2r,l13,1r,l13,1r,l13,1r-1,l12,1r,l12,1r-1,l11,1r,l10,1r,l10,1,9,1r,l8,1,8,r,l7,r,l7,,6,r,l6,,5,r,l5,,4,1r,l4,1,3,1r,l3,1,2,1r,l2,1,1,1r,xe" filled="f" strokeweight="0">
                      <v:stroke joinstyle="miter"/>
                      <v:path arrowok="t" o:connecttype="custom" o:connectlocs="1,1;0,1;0,1;0,1;0,2;0,2;0,2;1,3;1,3;2,3;2,3;3,3;4,2;4,2;5,2;6,2;6,2;7,2;8,2;8,2;9,2;10,3;11,3;11,3;12,3;12,3;13,2;13,2;13,2;13,1;13,1;13,1;12,1;12,1;11,1;10,1;10,1;9,1;8,0;7,0;7,0;6,0;5,0;5,0;4,1;3,1;3,1;2,1;1,1" o:connectangles="0,0,0,0,0,0,0,0,0,0,0,0,0,0,0,0,0,0,0,0,0,0,0,0,0,0,0,0,0,0,0,0,0,0,0,0,0,0,0,0,0,0,0,0,0,0,0,0,0"/>
                    </v:shape>
                  </v:group>
                  <v:group id="Group 4957" o:spid="_x0000_s1149" style="position:absolute;left:804;top:130;width:14;height:14" coordorigin="804,130"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IEPl8cAAADdAAAADwAAAGRycy9kb3ducmV2LnhtbESPQWvCQBSE7wX/w/KE&#10;3uomWq1GVxHR0oMIVaH09sg+k2D2bchuk/jvXUHocZiZb5jFqjOlaKh2hWUF8SACQZxaXXCm4Hza&#10;vU1BOI+ssbRMCm7kYLXsvSww0bblb2qOPhMBwi5BBbn3VSKlS3My6Aa2Ig7exdYGfZB1JnWNbYCb&#10;Ug6jaCINFhwWcqxok1N6Pf4ZBZ8ttutRvG3218vm9nsaH372MSn12u/WcxCeOv8ffra/tIL32fgD&#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IEPl8cAAADd&#10;AAAADwAAAAAAAAAAAAAAAACqAgAAZHJzL2Rvd25yZXYueG1sUEsFBgAAAAAEAAQA+gAAAJ4DAAAA&#10;AA==&#10;">
                    <v:shape id="Freeform 4958" o:spid="_x0000_s1150" style="position:absolute;left:804;top:130;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PwasQA&#10;AADdAAAADwAAAGRycy9kb3ducmV2LnhtbERPz2vCMBS+D/wfwhN2m6ljilajiEMYOwjrFK+P5tlU&#10;k5euyWy3v94cBjt+fL+X695ZcaM21J4VjEcZCOLS65orBYfP3dMMRIjIGq1nUvBDAdarwcMSc+07&#10;/qBbESuRQjjkqMDE2ORShtKQwzDyDXHizr51GBNsK6lb7FK4s/I5y6bSYc2pwWBDW0Pltfh2CnaF&#10;+b0cm5Pfz/rXr86/28l0a5V6HPabBYhIffwX/7nftIKX+STNTW/SE5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j8GrEAAAA3QAAAA8AAAAAAAAAAAAAAAAAmAIAAGRycy9k&#10;b3ducmV2LnhtbFBLBQYAAAAABAAEAPUAAACJAwAAAAA=&#10;" path="m,13r,l,13r1,l1,14r,l1,14r,l2,14r,l2,14r1,l3,14r,l3,13r,l3,13r1,l4,12r-1,l3,11r,l3,11r,-1l3,10r,l3,9r,l3,9,3,8r,l3,8,3,7r,l3,7,3,6r,l3,6,3,5r,l3,4r,l3,4,3,3r,l3,3,3,2r,l4,2,4,1,3,1r,l3,r,l3,r,l2,r,l2,,1,r,l1,r,l1,,,1r,l,1,,2r,l,2,,3r,l,3,,4r,l,4,,5r,l,6r,l,6,,7r,l,7,,8r,l,8,,9r,l,9r,1l,10r,l,11r,l,11r,1l,12r,1xe" fillcolor="#d8d8d8" stroked="f">
                      <v:path arrowok="t" o:connecttype="custom" o:connectlocs="0,13;1,13;1,14;1,14;2,14;3,14;3,14;3,13;4,13;3,12;3,11;3,10;3,10;3,9;3,8;3,8;3,7;3,6;3,6;3,5;3,4;3,3;3,3;3,2;4,1;3,1;3,0;3,0;2,0;1,0;1,0;1,0;0,1;0,2;0,2;0,3;0,4;0,4;0,5;0,6;0,7;0,7;0,8;0,9;0,9;0,10;0,11;0,11;0,12" o:connectangles="0,0,0,0,0,0,0,0,0,0,0,0,0,0,0,0,0,0,0,0,0,0,0,0,0,0,0,0,0,0,0,0,0,0,0,0,0,0,0,0,0,0,0,0,0,0,0,0,0"/>
                    </v:shape>
                    <v:shape id="Freeform 4959" o:spid="_x0000_s1151" style="position:absolute;left:804;top:130;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8q/cUA&#10;AADdAAAADwAAAGRycy9kb3ducmV2LnhtbESPS4vCQBCE7wv+h6EFb+vEJxodJbroiuDBx8Vbk2mT&#10;YKYnZEbN/ntnYWGPRVV9Rc2XjSnFk2pXWFbQ60YgiFOrC84UXM6bzwkI55E1lpZJwQ85WC5aH3OM&#10;tX3xkZ4nn4kAYRejgtz7KpbSpTkZdF1bEQfvZmuDPsg6k7rGV4CbUvajaCwNFhwWcqxonVN6Pz2M&#10;gnKfbEdXl6wO3wPmr421h1QPleq0m2QGwlPj/8N/7Z1WMJyOpvD7JjwBuX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zyr9xQAAAN0AAAAPAAAAAAAAAAAAAAAAAJgCAABkcnMv&#10;ZG93bnJldi54bWxQSwUGAAAAAAQABAD1AAAAigMAAAAA&#10;" path="m,13r,l,13r1,l1,14r,l1,14r,l2,14r,l2,14r1,l3,14r,l3,13r,l3,13r1,l4,12r-1,l3,11r,l3,11r,-1l3,10r,l3,9r,l3,9,3,8r,l3,8,3,7r,l3,7,3,6r,l3,6,3,5r,l3,4r,l3,4,3,3r,l3,3,3,2r,l4,2,4,1,3,1r,l3,r,l3,r,l2,r,l2,,1,r,l1,r,l1,,,1r,l,1,,2r,l,2,,3r,l,3,,4r,l,4,,5r,l,6r,l,6,,7r,l,7,,8r,l,8,,9r,l,9r,1l,10r,l,11r,l,11r,1l,12r,1xe" filled="f" strokeweight="0">
                      <v:stroke joinstyle="miter"/>
                      <v:path arrowok="t" o:connecttype="custom" o:connectlocs="0,13;1,13;1,14;1,14;2,14;3,14;3,14;3,13;4,13;3,12;3,11;3,10;3,10;3,9;3,8;3,8;3,7;3,6;3,6;3,5;3,4;3,3;3,3;3,2;4,1;3,1;3,0;3,0;2,0;1,0;1,0;1,0;0,1;0,2;0,2;0,3;0,4;0,4;0,5;0,6;0,7;0,7;0,8;0,9;0,9;0,10;0,11;0,11;0,12" o:connectangles="0,0,0,0,0,0,0,0,0,0,0,0,0,0,0,0,0,0,0,0,0,0,0,0,0,0,0,0,0,0,0,0,0,0,0,0,0,0,0,0,0,0,0,0,0,0,0,0,0"/>
                    </v:shape>
                    <v:shape id="Freeform 4960" o:spid="_x0000_s1152" style="position:absolute;left:808;top:130;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lIQsUA&#10;AADdAAAADwAAAGRycy9kb3ducmV2LnhtbERPTUvDQBC9F/wPywheSrtRS7Cx2yJCaRBE01bxOGSn&#10;STA7G7JrE/+9cyh4fLzv1WZ0rTpTHxrPBm7nCSji0tuGKwPHw3b2ACpEZIutZzLwSwE266vJCjPr&#10;By7ovI+VkhAOGRqoY+wyrUNZk8Mw9x2xcCffO4wC+0rbHgcJd62+S5JUO2xYGmrs6Lmm8nv/46Rk&#10;utt9pEP+fnr5LF5Hus+3xduXMTfX49MjqEhj/Bdf3Lk1sFimsl/eyBP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UhCxQAAAN0AAAAPAAAAAAAAAAAAAAAAAJgCAABkcnMv&#10;ZG93bnJldi54bWxQSwUGAAAAAAQABAD1AAAAigMAAAAA&#10;" path="m,10l,4r,l,4r,l,4,,3r,l,3r,l,3r,l,3r,l,3r,l,3r,l,3r,l,3r,l,3r,l,3r,l,2r,l,2r,l,2r,l,2r,l,2r,l,2r,l1,2r,l1,2r,l1,2r,l1,2r,l1,2r,l1,2r,l1,2r,l1,2r,l1,2r,l2,2r,l2,2,8,r,l8,r,l8,r,l8,r,l9,r,1l9,1r,l9,1r,l9,1r,l9,1r,l9,1r,l9,1r,l9,1r,l9,1r,l9,1r,l10,1r,l10,1r,l10,1r,l10,1r,l10,1r,l10,1r,l10,1r,1l10,2r,l10,2r,l10,2r,l10,2r,l10,2r,l10,2r,l10,2r,l10,2r,l10,2r,1l10,3r,l10,3r,l10,3r,l10,3r,l10,3r,l10,3r,l10,3r,l10,3r,l10,10r,l10,10r,1l10,11r,l10,11r,l10,11r,l10,11r,l10,11r,l10,11r,l10,11r,l10,11r,1l10,12r,l10,12r,l10,12r,l10,12r,l10,12r,l10,12r,l10,12r,l10,12r,l10,12r,1l10,13r,l10,13r,l10,13r,l10,13r,l10,13r,l10,13r,l10,13r,l9,13r,l9,13r,l9,13r,l9,13r,l9,13r,l9,13r,l9,13r,l9,13r,l8,13r,l8,13r,l8,13r,l2,12r,l2,12r,l2,12r,l2,12r-1,l1,12r,l1,12r,l1,12r,l1,12r,l1,12r,l1,12r,l1,12r,l1,12,,12r,l,12r,l,12r,l,12r,l,12r,l,12r,l,12r,l,12r,l,12,,11r,l,11r,l,11r,l,11r,l,11r,l,11r,l,11r,l,11r,l,10r,l,10r,l,10r,xe" fillcolor="#d8d8d8" stroked="f">
                      <v:path arrowok="t" o:connecttype="custom" o:connectlocs="0,4;0,3;0,3;0,3;0,3;0,2;0,2;1,2;1,2;1,2;1,2;8,0;8,0;9,1;9,1;9,1;9,1;10,1;10,1;10,1;10,2;10,2;10,2;10,3;10,3;10,3;10,3;10,11;10,11;10,11;10,12;10,12;10,12;10,12;10,13;10,13;10,13;9,13;9,13;9,13;8,13;2,12;2,12;1,12;1,12;1,12;0,12;0,12;0,12;0,11;0,11;0,11;0,11;0,10" o:connectangles="0,0,0,0,0,0,0,0,0,0,0,0,0,0,0,0,0,0,0,0,0,0,0,0,0,0,0,0,0,0,0,0,0,0,0,0,0,0,0,0,0,0,0,0,0,0,0,0,0,0,0,0,0,0"/>
                    </v:shape>
                    <v:shape id="Freeform 4961" o:spid="_x0000_s1153" style="position:absolute;left:808;top:130;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e7y8YA&#10;AADdAAAADwAAAGRycy9kb3ducmV2LnhtbESP3WrCQBSE7wXfYTlC7+pGW4KJriKi0oqIfw9wyB6T&#10;YPZsyK4mfftuoeDlMDPfMLNFZyrxpMaVlhWMhhEI4szqknMF18vmfQLCeWSNlWVS8EMOFvN+b4ap&#10;ti2f6Hn2uQgQdikqKLyvUyldVpBBN7Q1cfButjHog2xyqRtsA9xUchxFsTRYclgosKZVQdn9/DAK&#10;1sfNLt4m0cdtfz99y/FOH1ZtotTboFtOQXjq/Cv83/7SCj6TeAR/b8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we7y8YAAADdAAAADwAAAAAAAAAAAAAAAACYAgAAZHJz&#10;L2Rvd25yZXYueG1sUEsFBgAAAAAEAAQA9QAAAIsDAAAAAA==&#10;" path="m,10l,4r,l,4r,l,4,,3r,l,3r,l,3r,l,3r,l,3r,l,3r,l,3r,l,3r,l,3r,l,3r,l,2r,l,2r,l,2r,l,2r,l,2r,l,2r,l1,2r,l1,2r,l1,2r,l1,2r,l1,2r,l1,2r,l1,2r,l1,2r,l1,2r,l2,2r,l2,2,8,r,l8,r,l8,r,l8,r,l9,r,1l9,1r,l9,1r,l9,1r,l9,1r,l9,1r,l9,1r,l9,1r,l9,1r,l9,1r,l10,1r,l10,1r,l10,1r,l10,1r,l10,1r,l10,1r,l10,1r,1l10,2r,l10,2r,l10,2r,l10,2r,l10,2r,l10,2r,l10,2r,l10,2r,l10,2r,1l10,3r,l10,3r,l10,3r,l10,3r,l10,3r,l10,3r,l10,3r,l10,3r,l10,10r,l10,10r,1l10,11r,l10,11r,l10,11r,l10,11r,l10,11r,l10,11r,l10,11r,l10,11r,1l10,12r,l10,12r,l10,12r,l10,12r,l10,12r,l10,12r,l10,12r,l10,12r,l10,12r,1l10,13r,l10,13r,l10,13r,l10,13r,l10,13r,l10,13r,l10,13r,l9,13r,l9,13r,l9,13r,l9,13r,l9,13r,l9,13r,l9,13r,l9,13r,l8,13r,l8,13r,l8,13r,l2,12r,l2,12r,l2,12r,l2,12r-1,l1,12r,l1,12r,l1,12r,l1,12r,l1,12r,l1,12r,l1,12r,l1,12,,12r,l,12r,l,12r,l,12r,l,12r,l,12r,l,12r,l,12r,l,12,,11r,l,11r,l,11r,l,11r,l,11r,l,11r,l,11r,l,11r,l,10r,l,10r,l,10r,xe" filled="f" strokeweight="0">
                      <v:stroke joinstyle="miter"/>
                      <v:path arrowok="t" o:connecttype="custom" o:connectlocs="0,4;0,3;0,3;0,3;0,3;0,2;0,2;1,2;1,2;1,2;1,2;8,0;8,0;9,1;9,1;9,1;9,1;10,1;10,1;10,1;10,2;10,2;10,2;10,3;10,3;10,3;10,3;10,11;10,11;10,11;10,12;10,12;10,12;10,12;10,13;10,13;10,13;9,13;9,13;9,13;8,13;2,12;2,12;1,12;1,12;1,12;0,12;0,12;0,12;0,11;0,11;0,11;0,11;0,10" o:connectangles="0,0,0,0,0,0,0,0,0,0,0,0,0,0,0,0,0,0,0,0,0,0,0,0,0,0,0,0,0,0,0,0,0,0,0,0,0,0,0,0,0,0,0,0,0,0,0,0,0,0,0,0,0,0"/>
                    </v:shape>
                    <v:shape id="Freeform 4962" o:spid="_x0000_s1154" style="position:absolute;left:806;top:13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YrMUA&#10;AADdAAAADwAAAGRycy9kb3ducmV2LnhtbESPT2vCQBTE7wW/w/KE3urGIKFG1yBisbT0YBS8PrIv&#10;f0j2bchuY/z23UKhx2FmfsNss8l0YqTBNZYVLBcRCOLC6oYrBdfL28srCOeRNXaWScGDHGS72dMW&#10;U23vfKYx95UIEHYpKqi971MpXVGTQbewPXHwSjsY9EEOldQD3gPcdDKOokQabDgs1NjToaaizb9N&#10;oOTd8ZHclhZt3H+WH1/jqeVSqef5tN+A8DT5//Bf+10rWK2TGH7fhCc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wBisxQAAAN0AAAAPAAAAAAAAAAAAAAAAAJgCAABkcnMv&#10;ZG93bnJldi54bWxQSwUGAAAAAAQABAD1AAAAigMAAAAA&#10;" path="m,2l1,3r1,l2,3r,l2,3r,l2,3r,l2,3r,l2,3r,l2,3r,l2,3r,l2,3r,l2,3r,l2,3r,l2,3r,l2,3r,l2,2r,l2,2r,l2,2r,l2,2r,l2,2r,l2,2r,l,,,2xe" fillcolor="#d8d8d8" stroked="f">
                      <v:path arrowok="t" o:connecttype="custom" o:connectlocs="0,2;1,3;2,3;2,3;2,3;2,3;2,3;2,3;2,3;2,3;2,3;2,3;2,3;2,3;2,3;2,3;2,3;2,3;2,3;2,3;2,3;2,3;2,3;2,3;2,3;2,3;2,3;2,2;2,2;2,2;2,2;2,2;2,2;2,2;2,2;2,2;2,2;2,2;2,2;0,0;0,2" o:connectangles="0,0,0,0,0,0,0,0,0,0,0,0,0,0,0,0,0,0,0,0,0,0,0,0,0,0,0,0,0,0,0,0,0,0,0,0,0,0,0,0,0"/>
                    </v:shape>
                    <v:shape id="Freeform 4963" o:spid="_x0000_s1155" style="position:absolute;left:806;top:13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roKcgA&#10;AADdAAAADwAAAGRycy9kb3ducmV2LnhtbESPQWvCQBSE7wX/w/IK3uqmtQSbukopCMUW1ESwvT2y&#10;r0kw+zZm1xj99V1B6HGYmW+Y6bw3teiodZVlBY+jCARxbnXFhYJttniYgHAeWWNtmRScycF8Nrib&#10;YqLtiTfUpb4QAcIuQQWl900ipctLMuhGtiEO3q9tDfog20LqFk8Bbmr5FEWxNFhxWCixofeS8n16&#10;NApW6ULm3z+X7jD5WmfxLlsemk9Uanjfv72C8NT7//Ct/aEVPL/EY7i+CU9Az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SugpyAAAAN0AAAAPAAAAAAAAAAAAAAAAAJgCAABk&#10;cnMvZG93bnJldi54bWxQSwUGAAAAAAQABAD1AAAAjQMAAAAA&#10;" path="m,2l1,3r1,l2,3r,l2,3r,l2,3r,l2,3r,l2,3r,l2,3r,l2,3r,l2,3r,l2,3r,l2,3r,l2,3r,l2,3r,l2,2r,l2,2r,l2,2r,l2,2r,l2,2r,l2,2r,l,,,2xe" filled="f" strokeweight="0">
                      <v:stroke joinstyle="miter"/>
                      <v:path arrowok="t" o:connecttype="custom" o:connectlocs="0,2;1,3;2,3;2,3;2,3;2,3;2,3;2,3;2,3;2,3;2,3;2,3;2,3;2,3;2,3;2,3;2,3;2,3;2,3;2,3;2,3;2,3;2,3;2,3;2,3;2,3;2,3;2,2;2,2;2,2;2,2;2,2;2,2;2,2;2,2;2,2;2,2;2,2;2,2;0,0;0,2" o:connectangles="0,0,0,0,0,0,0,0,0,0,0,0,0,0,0,0,0,0,0,0,0,0,0,0,0,0,0,0,0,0,0,0,0,0,0,0,0,0,0,0,0"/>
                    </v:shape>
                    <v:shape id="Freeform 4964" o:spid="_x0000_s1156" style="position:absolute;left:806;top:139;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UlQ8UA&#10;AADdAAAADwAAAGRycy9kb3ducmV2LnhtbESPzWrDMBCE74G+g9hCb7GcEEzjWAmltLSk9BC3kOti&#10;rX+ItTKS6jhvHxUCOQ4z8w1T7CbTi5Gc7ywrWCQpCOLK6o4bBb8/7/NnED4ga+wtk4ILedhtH2YF&#10;5tqe+UBjGRoRIexzVNCGMORS+qolgz6xA3H0ausMhihdI7XDc4SbXi7TNJMGO44LLQ702lJ1Kv9M&#10;pJT92yU7Liza5fBV77/HjxPXSj09Ti8bEIGmcA/f2p9awWqdreD/TXwCcn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ZSVDxQAAAN0AAAAPAAAAAAAAAAAAAAAAAJgCAABkcnMv&#10;ZG93bnJldi54bWxQSwUGAAAAAAQABAD1AAAAigMAAAAA&#10;" path="m,2l2,r,2l,3,,2xe" fillcolor="#d8d8d8" stroked="f">
                      <v:path arrowok="t" o:connecttype="custom" o:connectlocs="0,2;2,0;2,2;0,3;0,2" o:connectangles="0,0,0,0,0"/>
                    </v:shape>
                    <v:shape id="Freeform 4965" o:spid="_x0000_s1157" style="position:absolute;left:806;top:139;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xsgA&#10;AADdAAAADwAAAGRycy9kb3ducmV2LnhtbESPQWvCQBSE7wX/w/IK3uqmxQabukopCMUW1ESwvT2y&#10;r0kw+zZm1xj99V1B6HGYmW+Y6bw3teiodZVlBY+jCARxbnXFhYJttniYgHAeWWNtmRScycF8Nrib&#10;YqLtiTfUpb4QAcIuQQWl900ipctLMuhGtiEO3q9tDfog20LqFk8Bbmr5FEWxNFhxWCixofeS8n16&#10;NApW6ULm3z+X7jD5WmfxLlsemk9Uanjfv72C8NT7//Ct/aEVjF/iZ7i+CU9Az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79XGyAAAAN0AAAAPAAAAAAAAAAAAAAAAAJgCAABk&#10;cnMvZG93bnJldi54bWxQSwUGAAAAAAQABAD1AAAAjQMAAAAA&#10;" path="m,2l2,r,2l,3,,2xe" filled="f" strokeweight="0">
                      <v:stroke joinstyle="miter"/>
                      <v:path arrowok="t" o:connecttype="custom" o:connectlocs="0,2;2,0;2,2;0,3;0,2" o:connectangles="0,0,0,0,0"/>
                    </v:shape>
                    <v:shape id="Freeform 4966" o:spid="_x0000_s1158" style="position:absolute;left:807;top:137;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xZa8YA&#10;AADdAAAADwAAAGRycy9kb3ducmV2LnhtbESPT2vCQBTE7wW/w/IKvdVNRaNGVxFB1EvxT6HXZ/a5&#10;CWbfhuw2xm/vFgo9DjPzG2a+7GwlWmp86VjBRz8BQZw7XbJR8HXevE9A+ICssXJMCh7kYbnovcwx&#10;0+7OR2pPwYgIYZ+hgiKEOpPS5wVZ9H1XE0fv6hqLIcrGSN3gPcJtJQdJkkqLJceFAmtaF5TfTj9W&#10;wXS7NdeD+bydvzd7rdvReLROLkq9vXarGYhAXfgP/7V3WsFwmqbw+yY+Abl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5xZa8YAAADdAAAADwAAAAAAAAAAAAAAAACYAgAAZHJz&#10;L2Rvd25yZXYueG1sUEsFBgAAAAAEAAQA9QAAAIsDAAAAAA==&#10;" path="m1,l,,,2,1,1,1,xe" fillcolor="#d8d8d8" stroked="f">
                      <v:path arrowok="t" o:connecttype="custom" o:connectlocs="1,0;0,0;0,2;1,1;1,0" o:connectangles="0,0,0,0,0"/>
                    </v:shape>
                    <v:shape id="Freeform 4967" o:spid="_x0000_s1159" style="position:absolute;left:807;top:137;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GFJscA&#10;AADdAAAADwAAAGRycy9kb3ducmV2LnhtbESPT2vCQBTE7wW/w/IEb3WjiLWpq4j4pwd7qKbQ4yP7&#10;zAazb0N21aSf3i0Uehxm5jfMfNnaStyo8aVjBaNhAoI4d7rkQkF22j7PQPiArLFyTAo68rBc9J7m&#10;mGp350+6HUMhIoR9igpMCHUqpc8NWfRDVxNH7+waiyHKppC6wXuE20qOk2QqLZYcFwzWtDaUX45X&#10;q0D/YNaNnAmb/a47fEy+Nt8mz5Qa9NvVG4hAbfgP/7XftYLJ6/QFft/EJ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RhSbHAAAA3QAAAA8AAAAAAAAAAAAAAAAAmAIAAGRy&#10;cy9kb3ducmV2LnhtbFBLBQYAAAAABAAEAPUAAACMAwAAAAA=&#10;" path="m1,l,,,2,1,1,1,xe" filled="f" strokeweight="0">
                      <v:stroke joinstyle="miter"/>
                      <v:path arrowok="t" o:connecttype="custom" o:connectlocs="1,0;0,0;0,2;1,1;1,0" o:connectangles="0,0,0,0,0"/>
                    </v:shape>
                    <v:shape id="Freeform 4968" o:spid="_x0000_s1160" style="position:absolute;left:807;top:135;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rMFr8A&#10;AADdAAAADwAAAGRycy9kb3ducmV2LnhtbERPy6rCMBDdC/5DGMGdpoqIVqOI+OSurOJ6aMa22ExK&#10;E239e7MQ7vJw3st1a0rxptoVlhWMhhEI4tTqgjMFt+t+MAPhPLLG0jIp+JCD9arbWWKsbcMXeic+&#10;EyGEXYwKcu+rWEqX5mTQDW1FHLiHrQ36AOtM6hqbEG5KOY6iqTRYcGjIsaJtTukzeRkFx7vTz9N5&#10;lPw1u6wyh627tZuZUv1eu1mA8NT6f/HPfdIKJvNpmBvehCcgV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mswWvwAAAN0AAAAPAAAAAAAAAAAAAAAAAJgCAABkcnMvZG93bnJl&#10;di54bWxQSwUGAAAAAAQABAD1AAAAhAMAAAAA&#10;" path="m1,1l,1,,,1,1r,l1,1r,l1,1r,l1,1r,l1,1r,l1,1r,l1,1r,l1,1r,l1,1r,l1,1r,l1,1r,l1,1r,l1,1r,l1,1r,l1,1r,l1,1r,l1,1xe" fillcolor="#d8d8d8" stroked="f">
                      <v:path arrowok="t" o:connecttype="custom" o:connectlocs="1,1;0,1;0,0;1,1;1,1;1,1;1,1;1,1;1,1;1,1;1,1;1,1;1,1;1,1;1,1;1,1;1,1;1,1;1,1;1,1;1,1;1,1;1,1;1,1;1,1;1,1;1,1;1,1;1,1;1,1;1,1;1,1;1,1;1,1;1,1;1,1" o:connectangles="0,0,0,0,0,0,0,0,0,0,0,0,0,0,0,0,0,0,0,0,0,0,0,0,0,0,0,0,0,0,0,0,0,0,0,0"/>
                    </v:shape>
                    <v:shape id="Freeform 4969" o:spid="_x0000_s1161" style="position:absolute;left:807;top:135;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m8MYA&#10;AADdAAAADwAAAGRycy9kb3ducmV2LnhtbESPQWsCMRSE74X+h/AKXkpNlBJ0NUopCF4sdF2Kx0fy&#10;3F26edluom7/fVMo9DjMzDfMejv6TlxpiG1gA7OpAkFsg2u5NlAdd08LEDEhO+wCk4FvirDd3N+t&#10;sXDhxu90LVMtMoRjgQaalPpCymgb8hinoSfO3jkMHlOWQy3dgLcM952cK6Wlx5bzQoM9vTZkP8uL&#10;N9DrD/V2qsZH9DtV2urwZfVJGzN5GF9WIBKN6T/81947A89LvYTfN/kJ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xIm8MYAAADdAAAADwAAAAAAAAAAAAAAAACYAgAAZHJz&#10;L2Rvd25yZXYueG1sUEsFBgAAAAAEAAQA9QAAAIsDAAAAAA==&#10;" path="m1,1l,1,,,1,1r,l1,1r,l1,1r,l1,1r,l1,1r,l1,1r,l1,1r,l1,1r,l1,1r,l1,1r,l1,1r,l1,1r,l1,1r,l1,1r,l1,1r,l1,1r,l1,1xe" filled="f" strokeweight="0">
                      <v:stroke joinstyle="miter"/>
                      <v:path arrowok="t" o:connecttype="custom" o:connectlocs="1,1;0,1;0,0;1,1;1,1;1,1;1,1;1,1;1,1;1,1;1,1;1,1;1,1;1,1;1,1;1,1;1,1;1,1;1,1;1,1;1,1;1,1;1,1;1,1;1,1;1,1;1,1;1,1;1,1;1,1;1,1;1,1;1,1;1,1;1,1;1,1" o:connectangles="0,0,0,0,0,0,0,0,0,0,0,0,0,0,0,0,0,0,0,0,0,0,0,0,0,0,0,0,0,0,0,0,0,0,0,0"/>
                    </v:shape>
                    <v:shape id="Freeform 4970" o:spid="_x0000_s1162" style="position:absolute;left:805;top:130;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O8MA&#10;AADdAAAADwAAAGRycy9kb3ducmV2LnhtbERPy4rCMBTdD/gP4QruxrQijlajFIeRWQwDPhZdXpJr&#10;W2xuSpNq/fvJQpjl4bw3u8E24k6drx0rSKcJCGLtTM2lgsv5630Jwgdkg41jUvAkD7vt6G2DmXEP&#10;PtL9FEoRQ9hnqKAKoc2k9Loii37qWuLIXV1nMUTYldJ0+IjhtpGzJFlIizXHhgpb2lekb6feKtC3&#10;34MptFt99mkxSwud//QmV2oyHvI1iEBD+Be/3N9GwXz1EffHN/EJ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VqO8MAAADdAAAADwAAAAAAAAAAAAAAAACYAgAAZHJzL2Rv&#10;d25yZXYueG1sUEsFBgAAAAAEAAQA9QAAAIgDAAAAAA==&#10;" path="m,12r1,1l1,13r,l1,13r,1l1,14r,l1,14r1,l2,14r,l2,14r,-1l2,13r,l2,13,3,12r,l2,12r,-1l2,11r,l2,10r,l2,10,2,9r,l2,9,2,8r,l2,8,2,7r,l2,6r,l2,6r,l2,5r,l2,4r,l2,4,2,3r,l2,3,2,2r,l3,2,3,1,2,1r,l2,1,2,r,l2,r,l2,,1,r,l1,r,l1,r,1l1,1r,l,1,,2r,l,2,,3r,l,3,,4r,l,4,,5r,l,6r,l,6,,7r,l,7,,8r,l,8,,9r,l,9r,1l,10r,l,11r,l,11r,1l,12r,xe" fillcolor="#d8d8d8" stroked="f">
                      <v:path arrowok="t" o:connecttype="custom" o:connectlocs="1,13;1,13;1,14;1,14;2,14;2,14;2,13;2,13;3,12;2,12;2,11;2,10;2,10;2,9;2,8;2,8;2,7;2,6;2,6;2,5;2,4;2,3;2,3;2,2;3,1;2,1;2,0;2,0;2,0;1,0;1,0;1,1;1,1;0,2;0,2;0,3;0,4;0,4;0,5;0,6;0,7;0,7;0,8;0,9;0,9;0,10;0,11;0,11;0,12" o:connectangles="0,0,0,0,0,0,0,0,0,0,0,0,0,0,0,0,0,0,0,0,0,0,0,0,0,0,0,0,0,0,0,0,0,0,0,0,0,0,0,0,0,0,0,0,0,0,0,0,0"/>
                    </v:shape>
                    <v:shape id="Freeform 4971" o:spid="_x0000_s1163" style="position:absolute;left:805;top:130;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v23cYA&#10;AADdAAAADwAAAGRycy9kb3ducmV2LnhtbESP3WoCMRSE7wu+QziCdzVrW1pdjdIWhApV6g94e9gc&#10;N0s3JyGJur59Uyj0cpiZb5jZorOtuFCIjWMFo2EBgrhyuuFawWG/vB+DiAlZY+uYFNwowmLeu5th&#10;qd2Vt3TZpVpkCMcSFZiUfCllrAxZjEPnibN3csFiyjLUUge8Zrht5UNRPEuLDecFg57eDVXfu7NV&#10;wObgb4/pbRP86XysP/eTr9VqrdSg371OQSTq0n/4r/2hFTxNXkbw+yY/AT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8v23cYAAADdAAAADwAAAAAAAAAAAAAAAACYAgAAZHJz&#10;L2Rvd25yZXYueG1sUEsFBgAAAAAEAAQA9QAAAIsDAAAAAA==&#10;" path="m,12r1,1l1,13r,l1,13r,1l1,14r,l1,14r1,l2,14r,l2,14r,-1l2,13r,l2,13,3,12r,l2,12r,-1l2,11r,l2,10r,l2,10,2,9r,l2,9,2,8r,l2,8,2,7r,l2,6r,l2,6r,l2,5r,l2,4r,l2,4,2,3r,l2,3,2,2r,l3,2,3,1,2,1r,l2,1,2,r,l2,r,l2,,1,r,l1,r,l1,r,1l1,1r,l,1,,2r,l,2,,3r,l,3,,4r,l,4,,5r,l,6r,l,6,,7r,l,7,,8r,l,8,,9r,l,9r,1l,10r,l,11r,l,11r,1l,12r,xe" filled="f" strokeweight="0">
                      <v:stroke joinstyle="miter"/>
                      <v:path arrowok="t" o:connecttype="custom" o:connectlocs="1,13;1,13;1,14;1,14;2,14;2,14;2,13;2,13;3,12;2,12;2,11;2,10;2,10;2,9;2,8;2,8;2,7;2,6;2,6;2,5;2,4;2,3;2,3;2,2;3,1;2,1;2,0;2,0;2,0;1,0;1,0;1,1;1,1;0,2;0,2;0,3;0,4;0,4;0,5;0,6;0,7;0,7;0,8;0,9;0,9;0,10;0,11;0,11;0,12" o:connectangles="0,0,0,0,0,0,0,0,0,0,0,0,0,0,0,0,0,0,0,0,0,0,0,0,0,0,0,0,0,0,0,0,0,0,0,0,0,0,0,0,0,0,0,0,0,0,0,0,0"/>
                    </v:shape>
                  </v:group>
                  <v:group id="Group 4972" o:spid="_x0000_s1164" style="position:absolute;left:825;top:149;width:14;height:15" coordorigin="825,149" coordsize="1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Pwb8cAAADdAAAADwAAAGRycy9kb3ducmV2LnhtbESPQWvCQBSE7wX/w/IE&#10;b3UTba1GVxFpxYMIVaH09sg+k2D2bchuk/jvXUHocZiZb5jFqjOlaKh2hWUF8TACQZxaXXCm4Hz6&#10;ep2CcB5ZY2mZFNzIwWrZe1lgom3L39QcfSYChF2CCnLvq0RKl+Zk0A1tRRy8i60N+iDrTOoa2wA3&#10;pRxF0UQaLDgs5FjRJqf0evwzCrYttutx/Nnsr5fN7ff0fvjZx6TUoN+t5yA8df4//GzvtIK32ccI&#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0Pwb8cAAADd&#10;AAAADwAAAAAAAAAAAAAAAACqAgAAZHJzL2Rvd25yZXYueG1sUEsFBgAAAAAEAAQA+gAAAJ4DAAAA&#10;AA==&#10;">
                    <v:shape id="Freeform 4973" o:spid="_x0000_s1165" style="position:absolute;left:825;top:160;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Y0wsYA&#10;AADdAAAADwAAAGRycy9kb3ducmV2LnhtbESPQWvCQBSE7wX/w/KE3nQTra3GrFICgUKVUlvvz+wz&#10;SZt9G7Jbjf/eFYQeh5n5hknXvWnEiTpXW1YQjyMQxIXVNZcKvr/y0RyE88gaG8uk4EIO1qvBQ4qJ&#10;tmf+pNPOlyJA2CWooPK+TaR0RUUG3di2xME72s6gD7Irpe7wHOCmkZMoepYGaw4LFbaUVVT87v6M&#10;gvlP7CeLfjObHmb7j/esyHGb5Uo9DvvXJQhPvf8P39tvWsHT4mUKtzfhCcjV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MY0wsYAAADdAAAADwAAAAAAAAAAAAAAAACYAgAAZHJz&#10;L2Rvd25yZXYueG1sUEsFBgAAAAAEAAQA9QAAAIsDAAAAAA==&#10;" path="m13,4r,l13,4r,-1l14,3r,l14,3r,-1l14,2r,l14,2r,-1l14,1r,l13,1r,l13,r,l12,r,l12,,11,1r,l11,1r-1,l10,1r,l9,1r,l9,1,8,1r,l8,1,7,1r,l6,1r,l6,1,5,1r,l5,1,4,1r,l4,1,3,1r,l3,,2,r,l2,,1,r,1l1,1r,l,1r,l,2r,l,2r,l,3r,l1,3r,l1,4r,l2,4r,l2,4r1,l3,4r,l4,4r,l4,4r1,l5,4r,l6,4r,l6,4r1,l7,4r1,l8,4r,l9,4r,l9,4r1,l10,4r,l11,4r,l11,4r1,l12,4r,l13,4xe" fillcolor="#d8d8d8" stroked="f">
                      <v:path arrowok="t" o:connecttype="custom" o:connectlocs="13,4;13,3;14,3;14,2;14,2;14,1;14,1;13,1;13,0;12,0;11,1;11,1;10,1;9,1;9,1;8,1;7,1;6,1;6,1;5,1;4,1;4,1;3,1;2,0;2,0;1,1;1,1;0,1;0,2;0,2;0,3;1,3;1,4;2,4;3,4;3,4;4,4;5,4;5,4;6,4;7,4;8,4;8,4;9,4;10,4;10,4;11,4;12,4;12,4" o:connectangles="0,0,0,0,0,0,0,0,0,0,0,0,0,0,0,0,0,0,0,0,0,0,0,0,0,0,0,0,0,0,0,0,0,0,0,0,0,0,0,0,0,0,0,0,0,0,0,0,0"/>
                    </v:shape>
                    <v:shape id="Freeform 4974" o:spid="_x0000_s1166" style="position:absolute;left:825;top:160;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DTNMYA&#10;AADdAAAADwAAAGRycy9kb3ducmV2LnhtbESPQWvCQBSE74X+h+UJvelGCVajq1ipVIqXaKHXR/aZ&#10;hGTfhuxqUn+9Kwg9DjPzDbNc96YWV2pdaVnBeBSBIM6sLjlX8HPaDWcgnEfWWFsmBX/kYL16fVli&#10;om3HKV2PPhcBwi5BBYX3TSKlywoy6Ea2IQ7e2bYGfZBtLnWLXYCbWk6iaCoNlhwWCmxoW1BWHS9G&#10;we1Wncaf8aTJz5vDrvt2Xx9V+qvU26DfLEB46v1/+NneawXx/D2Gx5vw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uDTNMYAAADdAAAADwAAAAAAAAAAAAAAAACYAgAAZHJz&#10;L2Rvd25yZXYueG1sUEsFBgAAAAAEAAQA9QAAAIsDAAAAAA==&#10;" path="m13,4r,l13,4r,-1l14,3r,l14,3r,-1l14,2r,l14,2r,-1l14,1r,l13,1r,l13,r,l12,r,l12,,11,1r,l11,1r-1,l10,1r,l9,1r,l9,1,8,1r,l8,1,7,1r,l6,1r,l6,1,5,1r,l5,1,4,1r,l4,1,3,1r,l3,,2,r,l2,,1,r,1l1,1r,l,1r,l,2r,l,2r,l,3r,l1,3r,l1,4r,l2,4r,l2,4r1,l3,4r,l4,4r,l4,4r1,l5,4r,l6,4r,l6,4r1,l7,4r1,l8,4r,l9,4r,l9,4r1,l10,4r,l11,4r,l11,4r1,l12,4r,l13,4xe" filled="f" strokeweight="0">
                      <v:stroke joinstyle="miter"/>
                      <v:path arrowok="t" o:connecttype="custom" o:connectlocs="13,4;13,3;14,3;14,2;14,2;14,1;14,1;13,1;13,0;12,0;11,1;11,1;10,1;9,1;9,1;8,1;7,1;6,1;6,1;5,1;4,1;4,1;3,1;2,0;2,0;1,1;1,1;0,1;0,2;0,2;0,3;1,3;1,4;2,4;3,4;3,4;4,4;5,4;5,4;6,4;7,4;8,4;8,4;9,4;10,4;10,4;11,4;12,4;12,4" o:connectangles="0,0,0,0,0,0,0,0,0,0,0,0,0,0,0,0,0,0,0,0,0,0,0,0,0,0,0,0,0,0,0,0,0,0,0,0,0,0,0,0,0,0,0,0,0,0,0,0,0"/>
                    </v:shape>
                    <v:shape id="Freeform 4975" o:spid="_x0000_s1167" style="position:absolute;left:826;top:149;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FyXsUA&#10;AADdAAAADwAAAGRycy9kb3ducmV2LnhtbESPQWvCQBSE70L/w/IKvemmUluNrmKFQntMKujxkX1m&#10;Q7Jvl+zWxH/fFQo9DjPzDbPZjbYTV+pD41jB8ywDQVw53XCt4Pj9MV2CCBFZY+eYFNwowG77MNlg&#10;rt3ABV3LWIsE4ZCjAhOjz6UMlSGLYeY8cfIurrcYk+xrqXscEtx2cp5lr9Jiw2nBoKeDoaotf6yC&#10;Umbc+uFwaou6MOfb/Ov9uPdKPT2O+zWISGP8D/+1P7WCl9XbAu5v0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sXJexQAAAN0AAAAPAAAAAAAAAAAAAAAAAJgCAABkcnMv&#10;ZG93bnJldi54bWxQSwUGAAAAAAQABAD1AAAAigMAAAAA&#10;" path="m9,11r-6,l3,11r,l3,11r,l3,11r,l3,11r,l3,11r-1,l2,11r,l2,11r,l2,11r,l2,11r,l2,11r,l2,11r,l2,11r,l2,11r,l2,11r,l2,11r,l1,11r,l1,11r,-1l1,10r,l1,10r,l1,10r,l1,10r,l1,10r,l1,10r,l1,10r,l1,10r,l1,10r,l1,9r,l1,9r,l1,9r,l1,9r,l,3r,l,3r,l,2r,l,2r,l,2r,l,2r,l,2r,l,2r,l,2r,l,2r,l,2r,l,2r,l,2r,l,1r,l,1r,l,1r,l,1r,l1,1r,l1,1r,l1,1r,l1,1r,l1,1r,l1,1r,l1,1r,l1,1r,l1,1r,l1,r,l2,r,l2,r,l2,r,l2,r,l2,r,l2,r,l2,r,l2,r,l2,r,l3,r,l3,r,l3,,9,r1,l10,r,l10,r,l10,r,l10,r,l10,r,l10,r,l10,r,l11,r,l11,r,l11,r,l11,r,l11,r,l11,r,l11,r,l11,r,l11,1r,l12,1r,l12,1r,l12,1r,l12,1r,l12,1r,l12,1r,l12,1r,l12,1r,l12,1r,l12,1r,l12,1r,l12,1r,1l12,2r,l12,2r,l12,2r,l12,2r,l12,2r,l12,2r,l12,2r,l12,2r,1l12,3,11,9r,l11,9r,l11,9r,l11,9r,l11,9r,l11,9r,1l11,10r,l11,10r,l11,10r,l11,10r,l11,10r,l11,10r,l11,10r,l11,10r,1l11,11r,l11,11r,l11,11r,l11,11r,l11,11r,l11,11r,l11,11r,l11,11r,l10,11r,l10,11r,l10,11r,l10,11r,l10,11r,l10,11r,l10,11r,l10,11r,l9,11r,l9,11xe" fillcolor="#d8d8d8" stroked="f">
                      <v:path arrowok="t" o:connecttype="custom" o:connectlocs="3,11;3,11;2,11;2,11;2,11;2,11;1,11;1,10;1,10;1,10;1,9;1,9;0,3;0,2;0,2;0,2;0,2;0,1;0,1;1,1;1,1;1,1;1,0;2,0;2,0;2,0;3,0;9,0;10,0;10,0;10,0;11,0;11,0;11,0;12,1;12,1;12,1;12,1;12,1;12,2;12,2;12,2;11,9;11,9;11,9;11,10;11,10;11,10;11,11;11,11;11,11;10,11;10,11;10,11;9,11" o:connectangles="0,0,0,0,0,0,0,0,0,0,0,0,0,0,0,0,0,0,0,0,0,0,0,0,0,0,0,0,0,0,0,0,0,0,0,0,0,0,0,0,0,0,0,0,0,0,0,0,0,0,0,0,0,0,0"/>
                    </v:shape>
                    <v:shape id="Freeform 4976" o:spid="_x0000_s1168" style="position:absolute;left:826;top:149;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E6HskA&#10;AADdAAAADwAAAGRycy9kb3ducmV2LnhtbESPQWvCQBSE70L/w/IKvUjd1BqrqasUqSIeCrGKHl+z&#10;r0lo9m3Irhr/fVcQPA4z8w0zmbWmEidqXGlZwUsvAkGcWV1yrmD7vXgegXAeWWNlmRRcyMFs+tCZ&#10;YKLtmVM6bXwuAoRdggoK7+tESpcVZND1bE0cvF/bGPRBNrnUDZ4D3FSyH0VDabDksFBgTfOCsr/N&#10;0SgY76LPw6jb7X/t53W8Xqbxz+U1Vurpsf14B+Gp9ffwrb3SCgbjtyFc34QnIK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ZE6HskAAADdAAAADwAAAAAAAAAAAAAAAACYAgAA&#10;ZHJzL2Rvd25yZXYueG1sUEsFBgAAAAAEAAQA9QAAAI4DAAAAAA==&#10;" path="m9,11r-6,l3,11r,l3,11r,l3,11r,l3,11r,l3,11r-1,l2,11r,l2,11r,l2,11r,l2,11r,l2,11r,l2,11r,l2,11r,l2,11r,l2,11r,l2,11r,l1,11r,l1,11r,-1l1,10r,l1,10r,l1,10r,l1,10r,l1,10r,l1,10r,l1,10r,l1,10r,l1,10r,l1,9r,l1,9r,l1,9r,l1,9r,l,3r,l,3r,l,2r,l,2r,l,2r,l,2r,l,2r,l,2r,l,2r,l,2r,l,2r,l,2r,l,2r,l,1r,l,1r,l,1r,l,1r,l1,1r,l1,1r,l1,1r,l1,1r,l1,1r,l1,1r,l1,1r,l1,1r,l1,1r,l1,r,l2,r,l2,r,l2,r,l2,r,l2,r,l2,r,l2,r,l2,r,l2,r,l3,r,l3,r,l3,,9,r1,l10,r,l10,r,l10,r,l10,r,l10,r,l10,r,l10,r,l11,r,l11,r,l11,r,l11,r,l11,r,l11,r,l11,r,l11,r,l11,1r,l12,1r,l12,1r,l12,1r,l12,1r,l12,1r,l12,1r,l12,1r,l12,1r,l12,1r,l12,1r,l12,1r,l12,1r,1l12,2r,l12,2r,l12,2r,l12,2r,l12,2r,l12,2r,l12,2r,l12,2r,1l12,3,11,9r,l11,9r,l11,9r,l11,9r,l11,9r,l11,9r,1l11,10r,l11,10r,l11,10r,l11,10r,l11,10r,l11,10r,l11,10r,l11,10r,1l11,11r,l11,11r,l11,11r,l11,11r,l11,11r,l11,11r,l11,11r,l11,11r,l10,11r,l10,11r,l10,11r,l10,11r,l10,11r,l10,11r,l10,11r,l10,11r,l9,11r,l9,11xe" filled="f" strokeweight="0">
                      <v:stroke joinstyle="miter"/>
                      <v:path arrowok="t" o:connecttype="custom" o:connectlocs="3,11;3,11;2,11;2,11;2,11;2,11;1,11;1,10;1,10;1,10;1,9;1,9;0,3;0,2;0,2;0,2;0,2;0,1;0,1;1,1;1,1;1,1;1,0;2,0;2,0;2,0;3,0;9,0;10,0;10,0;10,0;11,0;11,0;11,0;12,1;12,1;12,1;12,1;12,1;12,2;12,2;12,2;11,9;11,9;11,9;11,10;11,10;11,10;11,11;11,11;11,11;10,11;10,11;10,11;9,11" o:connectangles="0,0,0,0,0,0,0,0,0,0,0,0,0,0,0,0,0,0,0,0,0,0,0,0,0,0,0,0,0,0,0,0,0,0,0,0,0,0,0,0,0,0,0,0,0,0,0,0,0,0,0,0,0,0,0"/>
                    </v:shape>
                    <v:shape id="Freeform 4977" o:spid="_x0000_s1169" style="position:absolute;left:827;top:160;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T5tccA&#10;AADdAAAADwAAAGRycy9kb3ducmV2LnhtbESPQUvDQBSE74L/YXmCt3ajiDVpt0WFWOmlNFbw+Jp9&#10;TUKzb5fspon/3i0UPA4z8w2zWI2mFWfqfGNZwcM0AUFcWt1wpWD/lU9eQPiArLG1TAp+ycNqeXuz&#10;wEzbgXd0LkIlIoR9hgrqEFwmpS9rMuin1hFH72g7gyHKrpK6wyHCTSsfk+RZGmw4LtTo6L2m8lT0&#10;RoF7OxXrvuzzbbo5fKz3Lv85DN9K3d+Nr3MQgcbwH762P7WCp3Q2g8ub+ATk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k+bXHAAAA3QAAAA8AAAAAAAAAAAAAAAAAmAIAAGRy&#10;cy9kb3ducmV2LnhtbFBLBQYAAAAABAAEAPUAAACMAwAAAAA=&#10;" path="m1,2l3,r,l3,r,l3,r,l3,r,l3,,2,r,l2,r,l2,r,l2,r,l2,r,l2,r,l2,r,l2,r,l2,r,l2,r,l2,r,l2,r,l2,,1,r,l,2r1,xe" fillcolor="#d8d8d8" stroked="f">
                      <v:path arrowok="t" o:connecttype="custom" o:connectlocs="1,2;3,0;3,0;3,0;3,0;3,0;3,0;3,0;3,0;3,0;2,0;2,0;2,0;2,0;2,0;2,0;2,0;2,0;2,0;2,0;2,0;2,0;2,0;2,0;2,0;2,0;2,0;2,0;2,0;2,0;2,0;2,0;2,0;2,0;2,0;1,0;1,0;0,2;1,2" o:connectangles="0,0,0,0,0,0,0,0,0,0,0,0,0,0,0,0,0,0,0,0,0,0,0,0,0,0,0,0,0,0,0,0,0,0,0,0,0,0,0"/>
                    </v:shape>
                    <v:shape id="Freeform 4978" o:spid="_x0000_s1170" style="position:absolute;left:827;top:160;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kUaMEA&#10;AADdAAAADwAAAGRycy9kb3ducmV2LnhtbERPTYvCMBC9C/6HMMLeNFXEXatRRKgreLIKXsdmbKvN&#10;pDZR6783h4U9Pt73fNmaSjypcaVlBcNBBII4s7rkXMHxkPR/QDiPrLGyTAre5GC56HbmGGv74j09&#10;U5+LEMIuRgWF93UspcsKMugGtiYO3MU2Bn2ATS51g68Qbio5iqKJNFhyaCiwpnVB2S19GAVJuT89&#10;ktVoQ/n92m5/d+n5cEyV+uq1qxkIT63/F/+5t1rBePod5oY34QnIx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ZFGjBAAAA3QAAAA8AAAAAAAAAAAAAAAAAmAIAAGRycy9kb3du&#10;cmV2LnhtbFBLBQYAAAAABAAEAPUAAACGAwAAAAA=&#10;" path="m1,2l3,r,l3,r,l3,r,l3,r,l3,,2,r,l2,r,l2,r,l2,r,l2,r,l2,r,l2,r,l2,r,l2,r,l2,r,l2,r,l2,r,l2,,1,r,l,2r1,xe" filled="f" strokeweight="0">
                      <v:stroke joinstyle="miter"/>
                      <v:path arrowok="t" o:connecttype="custom" o:connectlocs="1,2;3,0;3,0;3,0;3,0;3,0;3,0;3,0;3,0;3,0;2,0;2,0;2,0;2,0;2,0;2,0;2,0;2,0;2,0;2,0;2,0;2,0;2,0;2,0;2,0;2,0;2,0;2,0;2,0;2,0;2,0;2,0;2,0;2,0;2,0;1,0;1,0;0,2;1,2" o:connectangles="0,0,0,0,0,0,0,0,0,0,0,0,0,0,0,0,0,0,0,0,0,0,0,0,0,0,0,0,0,0,0,0,0,0,0,0,0,0,0"/>
                    </v:shape>
                    <v:shape id="Freeform 4979" o:spid="_x0000_s1171" style="position:absolute;left:835;top:160;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fIXMcA&#10;AADdAAAADwAAAGRycy9kb3ducmV2LnhtbESPQUvDQBSE74L/YXlCb3ZjKWpit0ULsaWXYqzg8TX7&#10;TEKzb5fspkn/fVcQPA4z8w2zWI2mFWfqfGNZwcM0AUFcWt1wpeDwmd8/g/ABWWNrmRRcyMNqeXuz&#10;wEzbgT/oXIRKRAj7DBXUIbhMSl/WZNBPrSOO3o/tDIYou0rqDocIN62cJcmjNNhwXKjR0bqm8lT0&#10;RoF7OxWbvuzzfbo7vm8OLv8+Dl9KTe7G1xcQgcbwH/5rb7WCefqUwu+b+ATk8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3yFzHAAAA3QAAAA8AAAAAAAAAAAAAAAAAmAIAAGRy&#10;cy9kb3ducmV2LnhtbFBLBQYAAAAABAAEAPUAAACMAwAAAAA=&#10;" path="m1,2l,,1,,3,2,1,2xe" fillcolor="#d8d8d8" stroked="f">
                      <v:path arrowok="t" o:connecttype="custom" o:connectlocs="1,2;0,0;1,0;3,2;1,2" o:connectangles="0,0,0,0,0"/>
                    </v:shape>
                    <v:shape id="Freeform 4980" o:spid="_x0000_s1172" style="position:absolute;left:835;top:160;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poScMA&#10;AADdAAAADwAAAGRycy9kb3ducmV2LnhtbERPTWuDQBC9B/oflin0lqwJJaQ2q4SArdBTVOh16k7V&#10;xp017ibaf589FHp8vO99Opte3Gh0nWUF61UEgri2uuNGQVVmyx0I55E19pZJwS85SJOHxR5jbSc+&#10;0a3wjQgh7GJU0Ho/xFK6uiWDbmUH4sB929GgD3BspB5xCuGml5so2kqDHYeGFgc6tlSfi6tRkHWn&#10;z2t22LxRc/mZ8/eP4qusCqWeHufDKwhPs/8X/7lzreD5ZRf2hzfhCcjk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poScMAAADdAAAADwAAAAAAAAAAAAAAAACYAgAAZHJzL2Rv&#10;d25yZXYueG1sUEsFBgAAAAAEAAQA9QAAAIgDAAAAAA==&#10;" path="m1,2l,,1,,3,2,1,2xe" filled="f" strokeweight="0">
                      <v:stroke joinstyle="miter"/>
                      <v:path arrowok="t" o:connecttype="custom" o:connectlocs="1,2;0,0;1,0;3,2;1,2" o:connectangles="0,0,0,0,0"/>
                    </v:shape>
                    <v:shape id="Freeform 4981" o:spid="_x0000_s1173" style="position:absolute;left:832;top:160;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JK8UA&#10;AADdAAAADwAAAGRycy9kb3ducmV2LnhtbESPQWvCQBSE74L/YXmCN93YWo2pq5SC4KmgUc/P7DNJ&#10;zb4N2VWjv75bEDwOM/MNM1+2phJXalxpWcFoGIEgzqwuOVewS1eDGITzyBory6TgTg6Wi25njom2&#10;N97QdetzESDsElRQeF8nUrqsIINuaGvi4J1sY9AH2eRSN3gLcFPJtyiaSIMlh4UCa/ouKDtvL0bB&#10;eXrcPH73kqfjndTvhyj9iT9Spfq99usThKfWv8LP9lorGM/iEfy/C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2wkrxQAAAN0AAAAPAAAAAAAAAAAAAAAAAJgCAABkcnMv&#10;ZG93bnJldi54bWxQSwUGAAAAAAQABAD1AAAAigMAAAAA&#10;" path="m,l,1r2,l1,,,xe" fillcolor="#d8d8d8" stroked="f">
                      <v:path arrowok="t" o:connecttype="custom" o:connectlocs="0,0;0,1;2,1;1,0;0,0" o:connectangles="0,0,0,0,0"/>
                    </v:shape>
                    <v:shape id="Freeform 4982" o:spid="_x0000_s1174" style="position:absolute;left:832;top:160;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3ncYA&#10;AADdAAAADwAAAGRycy9kb3ducmV2LnhtbESPQWvCQBSE7wX/w/KEXsRsKq3E1DWUgCD0VBMQb4/s&#10;azZt9m3IbjX9992C4HGYmW+YbTHZXlxo9J1jBU9JCoK4cbrjVkFd7ZcZCB+QNfaOScEveSh2s4ct&#10;5tpd+YMux9CKCGGfowITwpBL6RtDFn3iBuLofbrRYohybKUe8RrhtperNF1Lix3HBYMDlYaa7+OP&#10;VbCv+HB+LxfY1Yva2JeKTl8pKfU4n95eQQSawj18ax+0gudNtoL/N/EJyN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P3ncYAAADdAAAADwAAAAAAAAAAAAAAAACYAgAAZHJz&#10;L2Rvd25yZXYueG1sUEsFBgAAAAAEAAQA9QAAAIsDAAAAAA==&#10;" path="m,l,1r2,l1,,,xe" filled="f" strokeweight="0">
                      <v:stroke joinstyle="miter"/>
                      <v:path arrowok="t" o:connecttype="custom" o:connectlocs="0,0;0,1;2,1;1,0;0,0" o:connectangles="0,0,0,0,0"/>
                    </v:shape>
                    <v:shape id="Freeform 4983" o:spid="_x0000_s1175" style="position:absolute;left:830;top:159;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vwBcgA&#10;AADdAAAADwAAAGRycy9kb3ducmV2LnhtbESP3WoCMRSE7wt9h3AKvSmabZWiW6O0iiAoxZ8VvDxs&#10;TneXbk7WJOr69o0g9HKYmW+Y0aQ1tTiT85VlBa/dBARxbnXFhYJsN+8MQPiArLG2TAqu5GEyfnwY&#10;YarthTd03oZCRAj7FBWUITSplD4vyaDv2oY4ej/WGQxRukJqh5cIN7V8S5J3abDiuFBiQ9OS8t/t&#10;yShYLNfrVe1esuNKZieznx2+v1qr1PNT+/kBIlAb/sP39kIr6A8HPbi9iU9Aj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m/AFyAAAAN0AAAAPAAAAAAAAAAAAAAAAAJgCAABk&#10;cnMvZG93bnJldi54bWxQSwUGAAAAAAQABAD1AAAAjQMAAAAA&#10;" path="m2,1r,1l,2,1,1r,l1,1r,l1,1r,l1,1r,l1,1r,l1,1r,l1,r,l1,r,l1,r,l1,r,l1,r,1l2,1r,l2,1r,l2,1r,l2,1r,l2,1r,l2,1xe" fillcolor="#d8d8d8" stroked="f">
                      <v:path arrowok="t" o:connecttype="custom" o:connectlocs="2,1;2,2;0,2;1,1;1,1;1,1;1,1;1,1;1,1;1,1;1,1;1,1;1,1;1,1;1,1;1,0;1,0;1,0;1,0;1,0;1,0;1,0;1,0;1,0;1,1;2,1;2,1;2,1;2,1;2,1;2,1;2,1;2,1;2,1;2,1;2,1" o:connectangles="0,0,0,0,0,0,0,0,0,0,0,0,0,0,0,0,0,0,0,0,0,0,0,0,0,0,0,0,0,0,0,0,0,0,0,0"/>
                    </v:shape>
                    <v:shape id="Freeform 4984" o:spid="_x0000_s1176" style="position:absolute;left:830;top:159;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WwsYA&#10;AADdAAAADwAAAGRycy9kb3ducmV2LnhtbESPQWvCQBSE7wX/w/IEL0U3FSk2uhGRCj20B9MWPD6y&#10;zyRk923Y3Wj8991CocdhZr5htrvRGnElH1rHCp4WGQjiyumWawVfn8f5GkSIyBqNY1JwpwC7YvKw&#10;xVy7G5/oWsZaJAiHHBU0Mfa5lKFqyGJYuJ44eRfnLcYkfS21x1uCWyOXWfYsLbacFhrs6dBQ1ZWD&#10;VTCYd3fm7v66b0+PH8vBm3guv5WaTcf9BkSkMf6H/9pvWsHqZb2C3zfpCcj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UWwsYAAADdAAAADwAAAAAAAAAAAAAAAACYAgAAZHJz&#10;L2Rvd25yZXYueG1sUEsFBgAAAAAEAAQA9QAAAIsDAAAAAA==&#10;" path="m2,1r,1l,2,1,1r,l1,1r,l1,1r,l1,1r,l1,1r,l1,1r,l1,r,l1,r,l1,r,l1,r,l1,r,1l2,1r,l2,1r,l2,1r,l2,1r,l2,1r,l2,1xe" filled="f" strokeweight="0">
                      <v:stroke joinstyle="miter"/>
                      <v:path arrowok="t" o:connecttype="custom" o:connectlocs="2,1;2,2;0,2;1,1;1,1;1,1;1,1;1,1;1,1;1,1;1,1;1,1;1,1;1,1;1,1;1,0;1,0;1,0;1,0;1,0;1,0;1,0;1,0;1,0;1,1;2,1;2,1;2,1;2,1;2,1;2,1;2,1;2,1;2,1;2,1;2,1" o:connectangles="0,0,0,0,0,0,0,0,0,0,0,0,0,0,0,0,0,0,0,0,0,0,0,0,0,0,0,0,0,0,0,0,0,0,0,0"/>
                    </v:shape>
                    <v:shape id="Freeform 4985" o:spid="_x0000_s1177" style="position:absolute;left:825;top:160;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bI8cA&#10;AADdAAAADwAAAGRycy9kb3ducmV2LnhtbESPQWvCQBSE7wX/w/IEL6VulNra1FWCIBSF0qoXb4/s&#10;a7I0+zZmV5P8e1co9DjMzDfMYtXZSlyp8caxgsk4AUGcO224UHA8bJ7mIHxA1lg5JgU9eVgtBw8L&#10;TLVr+Zuu+1CICGGfooIyhDqV0uclWfRjVxNH78c1FkOUTSF1g22E20pOk+RFWjQcF0qsaV1S/ru/&#10;WAUH84V93xq93WXTx1ORnT/5davUaNhl7yACdeE//Nf+0Aqe3+YzuL+JT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UE2yPHAAAA3QAAAA8AAAAAAAAAAAAAAAAAmAIAAGRy&#10;cy9kb3ducmV2LnhtbFBLBQYAAAAABAAEAPUAAACMAwAAAAA=&#10;" path="m13,2r,l13,2r,l13,2r1,l14,2r,l14,1r,l14,1r,l14,1r-1,l13,r,l13,r,l12,r,l12,,11,r,l11,,10,r,1l10,1,9,1r,l9,1,8,1r,l8,1,7,1r,l6,1r,l6,1,5,1r,l5,1,4,1,4,r,l3,r,l3,,2,r,l2,,1,r,l1,r,1l1,1,,1r,l,1r,l,2r,l1,2r,l1,2r,l1,2r1,l2,2r,l3,2r,l3,2r1,l4,2r,l5,2r,l6,3r,l6,3r1,l7,3r,l8,3r,l8,3r1,l9,3,9,2r1,l10,2r,l11,2r,l11,2r1,l12,2r,l13,2xe" fillcolor="#d8d8d8" stroked="f">
                      <v:path arrowok="t" o:connecttype="custom" o:connectlocs="13,2;13,2;14,2;14,2;14,1;14,1;13,1;13,0;13,0;12,0;11,0;11,0;10,1;9,1;9,1;8,1;7,1;6,1;6,1;5,1;4,1;4,0;3,0;2,0;2,0;1,0;1,1;0,1;0,1;0,2;1,2;1,2;1,2;2,2;3,2;3,2;4,2;5,2;6,3;6,3;7,3;8,3;8,3;9,3;10,2;10,2;11,2;12,2;12,2" o:connectangles="0,0,0,0,0,0,0,0,0,0,0,0,0,0,0,0,0,0,0,0,0,0,0,0,0,0,0,0,0,0,0,0,0,0,0,0,0,0,0,0,0,0,0,0,0,0,0,0,0"/>
                    </v:shape>
                    <v:shape id="Freeform 4986" o:spid="_x0000_s1178" style="position:absolute;left:825;top:160;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ybKscA&#10;AADdAAAADwAAAGRycy9kb3ducmV2LnhtbESPQWvCQBSE74L/YXmF3ppNJYimrlKlgUoPYmKh3h7Z&#10;1yQ0+zZktzH++65Q8DjMzDfMajOaVgzUu8aygucoBkFcWt1wpeBUZE8LEM4ja2wtk4IrOdisp5MV&#10;ptpe+EhD7isRIOxSVFB736VSurImgy6yHXHwvm1v0AfZV1L3eAlw08pZHM+lwYbDQo0d7Woqf/Jf&#10;o+BQSbM9FzP3Rp+YnT/KZL8dvpR6fBhfX0B4Gv09/N9+1wqS5WIOtzfhCc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cmyrHAAAA3QAAAA8AAAAAAAAAAAAAAAAAmAIAAGRy&#10;cy9kb3ducmV2LnhtbFBLBQYAAAAABAAEAPUAAACMAwAAAAA=&#10;" path="m13,2r,l13,2r,l13,2r1,l14,2r,l14,1r,l14,1r,l14,1r-1,l13,r,l13,r,l12,r,l12,,11,r,l11,,10,r,1l10,1,9,1r,l9,1,8,1r,l8,1,7,1r,l6,1r,l6,1,5,1r,l5,1,4,1,4,r,l3,r,l3,,2,r,l2,,1,r,l1,r,1l1,1,,1r,l,1r,l,2r,l1,2r,l1,2r,l1,2r1,l2,2r,l3,2r,l3,2r1,l4,2r,l5,2r,l6,3r,l6,3r1,l7,3r,l8,3r,l8,3r1,l9,3,9,2r1,l10,2r,l11,2r,l11,2r1,l12,2r,l13,2xe" filled="f" strokeweight="0">
                      <v:stroke joinstyle="miter"/>
                      <v:path arrowok="t" o:connecttype="custom" o:connectlocs="13,2;13,2;14,2;14,2;14,1;14,1;13,1;13,0;13,0;12,0;11,0;11,0;10,1;9,1;9,1;8,1;7,1;6,1;6,1;5,1;4,1;4,0;3,0;2,0;2,0;1,0;1,1;0,1;0,1;0,2;1,2;1,2;1,2;2,2;3,2;3,2;4,2;5,2;6,3;6,3;7,3;8,3;8,3;9,3;10,2;10,2;11,2;12,2;12,2" o:connectangles="0,0,0,0,0,0,0,0,0,0,0,0,0,0,0,0,0,0,0,0,0,0,0,0,0,0,0,0,0,0,0,0,0,0,0,0,0,0,0,0,0,0,0,0,0,0,0,0,0"/>
                    </v:shape>
                  </v:group>
                  <v:oval id="Oval 4987" o:spid="_x0000_s1179" style="position:absolute;left:811;top:114;width:4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FkU8QA&#10;AADdAAAADwAAAGRycy9kb3ducmV2LnhtbESPQWsCMRSE70L/Q3iFXqQmVbF2axQpCCJeXD30+Lp5&#10;zS5uXpZN1PXfG0HwOMzMN8xs0blanKkNlWcNHwMFgrjwpmKr4bBfvU9BhIhssPZMGq4UYDF/6c0w&#10;M/7COzrn0YoE4ZChhjLGJpMyFCU5DAPfECfv37cOY5KtlabFS4K7Wg6VmkiHFaeFEhv6Kak45ien&#10;AWlk/oa/W2Pq4PtHqyq7UVet31675TeISF18hh/ttdEw/pp+wv1Neg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BZFPEAAAA3QAAAA8AAAAAAAAAAAAAAAAAmAIAAGRycy9k&#10;b3ducmV2LnhtbFBLBQYAAAAABAAEAPUAAACJAwAAAAA=&#10;" fillcolor="#f2f2f2" strokeweight="0"/>
                  <v:oval id="Oval 4988" o:spid="_x0000_s1180" style="position:absolute;left:811;top:114;width:4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aFj8IA&#10;AADdAAAADwAAAGRycy9kb3ducmV2LnhtbERPTWvCQBC9C/0PyxR6042tikZXKYWCtHhI1PuQHZPQ&#10;7Gya3Sbpv+8cCh4f73t3GF2jeupC7dnAfJaAIi68rbk0cDm/T9egQkS22HgmA78U4LB/mOwwtX7g&#10;jPo8lkpCOKRooIqxTbUORUUOw8y3xMLdfOcwCuxKbTscJNw1+jlJVtphzdJQYUtvFRVf+Y8zsLgu&#10;ho/bsZ+vPs9LPH27rF2+ZMY8PY6vW1CRxngX/7uPVnybtcyVN/IE9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5oWPwgAAAN0AAAAPAAAAAAAAAAAAAAAAAJgCAABkcnMvZG93&#10;bnJldi54bWxQSwUGAAAAAAQABAD1AAAAhwMAAAAA&#10;" filled="f" strokeweight="0">
                    <v:stroke joinstyle="miter"/>
                  </v:oval>
                </v:group>
                <v:rect id="Rectangle 4989" o:spid="_x0000_s1181" style="position:absolute;left:72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D7WMYA&#10;AADdAAAADwAAAGRycy9kb3ducmV2LnhtbESPQWvCQBSE70L/w/IKXkQ3SimauoqISqGFYlTE2yP7&#10;mg1m34bsGuO/7xYKPQ4z8w0zX3a2Ei01vnSsYDxKQBDnTpdcKDgetsMpCB+QNVaOScGDPCwXT705&#10;ptrdeU9tFgoRIexTVGBCqFMpfW7Ioh+5mjh6366xGKJsCqkbvEe4reQkSV6lxZLjgsGa1obya3az&#10;ClbyfOHP7KM9WfOQZz242q/dRqn+c7d6AxGoC//hv/a7VvAym87g901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DD7WMYAAADdAAAADwAAAAAAAAAAAAAAAACYAgAAZHJz&#10;L2Rvd25yZXYueG1sUEsFBgAAAAAEAAQA9QAAAIsDAAAAAA==&#10;" fillcolor="#f2f2f2" stroked="f"/>
                <v:rect id="Rectangle 4990" o:spid="_x0000_s1182" style="position:absolute;left:72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buicIA&#10;AADdAAAADwAAAGRycy9kb3ducmV2LnhtbERPz2vCMBS+C/sfwht409Q5p3ZGkYGwkzoV8fhs3trS&#10;5KU0Uet/bw6Cx4/v92zRWiOu1PjSsYJBPwFBnDldcq7gsF/1JiB8QNZoHJOCO3lYzN86M0y1u/Ef&#10;XXchFzGEfYoKihDqVEqfFWTR911NHLl/11gMETa51A3eYrg18iNJvqTFkmNDgTX9FJRVu4tVMBmd&#10;TXUYD0/r8WZwrMgsya+3SnXf2+U3iEBteImf7l+t4HM6jfvjm/gE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Zu6JwgAAAN0AAAAPAAAAAAAAAAAAAAAAAJgCAABkcnMvZG93&#10;bnJldi54bWxQSwUGAAAAAAQABAD1AAAAhwMAAAAA&#10;" filled="f" strokeweight="0"/>
                <v:rect id="Rectangle 4991" o:spid="_x0000_s1183" style="position:absolute;left:79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9hg8YA&#10;AADdAAAADwAAAGRycy9kb3ducmV2LnhtbESPQWvCQBSE7wX/w/IEL0U3FpEaXUVKWwoKpaki3h7Z&#10;ZzaYfRuya4z/3hUKPQ4z8w2zWHW2Ei01vnSsYDxKQBDnTpdcKNj9fgxfQfiArLFyTApu5GG17D0t&#10;MNXuyj/UZqEQEcI+RQUmhDqV0ueGLPqRq4mjd3KNxRBlU0jd4DXCbSVfkmQqLZYcFwzW9GYoP2cX&#10;q2AtD0feZpt2b81NHvTz2X5/vis16HfrOYhAXfgP/7W/tILJbDaGx5v4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59hg8YAAADdAAAADwAAAAAAAAAAAAAAAACYAgAAZHJz&#10;L2Rvd25yZXYueG1sUEsFBgAAAAAEAAQA9QAAAIsDAAAAAA==&#10;" fillcolor="#f2f2f2" stroked="f"/>
                <v:rect id="Rectangle 4992" o:spid="_x0000_s1184" style="position:absolute;left:79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jVZcYA&#10;AADdAAAADwAAAGRycy9kb3ducmV2LnhtbESPQWvCQBSE7wX/w/IEb3WjtjVJXUWEQk9qrRSPz+xr&#10;ErL7NmRXTf+9Wyj0OMzMN8xi1VsjrtT52rGCyTgBQVw4XXOp4Pj59piC8AFZo3FMCn7Iw2o5eFhg&#10;rt2NP+h6CKWIEPY5KqhCaHMpfVGRRT92LXH0vl1nMUTZlVJ3eItwa+Q0SV6kxZrjQoUtbSoqmsPF&#10;Kkifz6Y5zmen7Xw3+WrIrMlv90qNhv36FUSgPvyH/9rvWsFTlk3h9018AnJ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jVZcYAAADdAAAADwAAAAAAAAAAAAAAAACYAgAAZHJz&#10;L2Rvd25yZXYueG1sUEsFBgAAAAAEAAQA9QAAAIsDAAAAAA==&#10;" filled="f" strokeweight="0"/>
                <v:rect id="Rectangle 4993" o:spid="_x0000_s1185" style="position:absolute;left:86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Fab8cA&#10;AADdAAAADwAAAGRycy9kb3ducmV2LnhtbESPQWvCQBSE74L/YXlCL6Vu1CI1uoqILUILxbQi3h7Z&#10;ZzaYfRuy2xj/fbdQ8DjMzDfMYtXZSrTU+NKxgtEwAUGcO11yoeD76/XpBYQPyBorx6TgRh5Wy35v&#10;gal2V95Tm4VCRAj7FBWYEOpUSp8bsuiHriaO3tk1FkOUTSF1g9cIt5UcJ8lUWiw5LhisaWMov2Q/&#10;VsFaHk/8kb23B2tu8qgfL/bzbavUw6Bbz0EE6sI9/N/eaQXPs9kE/t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BWm/HAAAA3QAAAA8AAAAAAAAAAAAAAAAAmAIAAGRy&#10;cy9kb3ducmV2LnhtbFBLBQYAAAAABAAEAPUAAACMAwAAAAA=&#10;" fillcolor="#f2f2f2" stroked="f"/>
                <v:rect id="Rectangle 4994" o:spid="_x0000_s1186" style="position:absolute;left:869;top:213;width:3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3oisYA&#10;AADdAAAADwAAAGRycy9kb3ducmV2LnhtbESPQWvCQBSE7wX/w/IEb7pR06qpq4hQ6MlaK8XjM/ua&#10;hOy+DdmtSf99tyD0OMzMN8x621sjbtT6yrGC6SQBQZw7XXGh4PzxMl6C8AFZo3FMCn7Iw3YzeFhj&#10;pl3H73Q7hUJECPsMFZQhNJmUPi/Jop+4hjh6X661GKJsC6lb7CLcGjlLkidpseK4UGJD+5Ly+vRt&#10;FSwfr6Y+L+aXw+Jt+lmT2ZE/HJUaDfvdM4hAffgP39uvWkG6WqXw9yY+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F3oisYAAADdAAAADwAAAAAAAAAAAAAAAACYAgAAZHJz&#10;L2Rvd25yZXYueG1sUEsFBgAAAAAEAAQA9QAAAIsDAAAAAA==&#10;" filled="f" strokeweight="0"/>
                <v:group id="Group 4995" o:spid="_x0000_s1187" style="position:absolute;left:724;top:85;width:56;height:55" coordorigin="724,85" coordsize="5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aO4ccAAADdAAAADwAAAGRycy9kb3ducmV2LnhtbESPT2vCQBTE74LfYXmC&#10;t7qJraLRVUTa0oMI/gHx9sg+k2D2bciuSfz23ULB4zAzv2GW686UoqHaFZYVxKMIBHFqdcGZgvPp&#10;620GwnlkjaVlUvAkB+tVv7fERNuWD9QcfSYChF2CCnLvq0RKl+Zk0I1sRRy8m60N+iDrTOoa2wA3&#10;pRxH0VQaLDgs5FjRNqf0fnwYBd8ttpv3+LPZ3W/b5/U02V92MSk1HHSbBQhPnX+F/9s/WsHHfD6B&#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KaO4ccAAADd&#10;AAAADwAAAAAAAAAAAAAAAACqAgAAZHJzL2Rvd25yZXYueG1sUEsFBgAAAAAEAAQA+gAAAJ4DAAAA&#10;AA==&#10;">
                  <v:group id="Group 4996" o:spid="_x0000_s1188" style="position:absolute;left:766;top:105;width:14;height:14" coordorigin="766,105"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QQls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HQQlscAAADd&#10;AAAADwAAAAAAAAAAAAAAAACqAgAAZHJzL2Rvd25yZXYueG1sUEsFBgAAAAAEAAQA+gAAAJ4DAAAA&#10;AA==&#10;">
                    <v:shape id="Freeform 4997" o:spid="_x0000_s1189" style="position:absolute;left:777;top:105;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AUtcYA&#10;AADdAAAADwAAAGRycy9kb3ducmV2LnhtbESPzWrDMBCE74W+g9hCbo3sENrYiRJMS0IPpZCfg4+L&#10;tLFNrJWx5MR9+6oQyHGYmW+Y1Wa0rbhS7xvHCtJpAoJYO9NwpeB03L4uQPiAbLB1TAp+ycNm/fy0&#10;wty4G+/pegiViBD2OSqoQ+hyKb2uyaKfuo44emfXWwxR9pU0Pd4i3LZyliRv0mLDcaHGjj5q0pfD&#10;YBXoy8/OlNpln0NaztJSF9+DKZSavIzFEkSgMTzC9/aXUTDPsnf4fx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AUtcYAAADdAAAADwAAAAAAAAAAAAAAAACYAgAAZHJz&#10;L2Rvd25yZXYueG1sUEsFBgAAAAAEAAQA9QAAAIsDAAAAAA==&#10;" path="m3,2l3,1r,l3,1,2,1,2,r,l2,,1,r,l1,r,l,,,1r,l,1r,l,2r,l,2,,3r,l,3,,4r,l,4,,5r,l,5,,6r,l,6,,7r,l,8r,l,8,,9r,l,9r,1l,10r,l,11r,l,11r,1l,12r,l,13r,l,13r,1l,14r,l1,14r,l1,14r,l2,14r,l2,14r,l3,14r,-1l3,13r,l3,12r,l3,12r,-1l3,11r,l3,10r,l3,10,3,9r,l3,9,3,8r,l3,7r,l3,7,3,6r,l3,6,3,5r,l3,5,3,4r,l3,4,3,3r,l3,3,3,2r,l3,2xe" fillcolor="#d8d8d8" stroked="f">
                      <v:path arrowok="t" o:connecttype="custom" o:connectlocs="3,1;3,1;2,0;2,0;1,0;1,0;0,1;0,1;0,2;0,2;0,3;0,4;0,4;0,5;0,6;0,6;0,7;0,8;0,9;0,9;0,10;0,11;0,11;0,12;0,13;0,13;0,14;1,14;1,14;2,14;2,14;3,14;3,13;3,12;3,12;3,11;3,10;3,10;3,9;3,8;3,7;3,7;3,6;3,5;3,5;3,4;3,3;3,3;3,2" o:connectangles="0,0,0,0,0,0,0,0,0,0,0,0,0,0,0,0,0,0,0,0,0,0,0,0,0,0,0,0,0,0,0,0,0,0,0,0,0,0,0,0,0,0,0,0,0,0,0,0,0"/>
                    </v:shape>
                    <v:shape id="Freeform 4998" o:spid="_x0000_s1190" style="position:absolute;left:777;top:105;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25usMA&#10;AADdAAAADwAAAGRycy9kb3ducmV2LnhtbERPTWsCMRC9C/0PYQq91WxbKd3VKG2hoKDSqtDrsBk3&#10;i5tJSKKu/94cBI+P9z2Z9bYTJwqxdazgZViAIK6dbrlRsNv+PH+AiAlZY+eYFFwowmz6MJhgpd2Z&#10;/+i0SY3IIRwrVGBS8pWUsTZkMQ6dJ87c3gWLKcPQSB3wnMNtJ1+L4l1abDk3GPT0bag+bI5WAZud&#10;v7ylr3Xw++N/s9yWv4vFSqmnx/5zDCJRn+7im3uuFYzKMs/Nb/ITk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25usMAAADdAAAADwAAAAAAAAAAAAAAAACYAgAAZHJzL2Rv&#10;d25yZXYueG1sUEsFBgAAAAAEAAQA9QAAAIgDAAAAAA==&#10;" path="m3,2l3,1r,l3,1,2,1,2,r,l2,,1,r,l1,r,l,,,1r,l,1r,l,2r,l,2,,3r,l,3,,4r,l,4,,5r,l,5,,6r,l,6,,7r,l,8r,l,8,,9r,l,9r,1l,10r,l,11r,l,11r,1l,12r,l,13r,l,13r,1l,14r,l1,14r,l1,14r,l2,14r,l2,14r,l3,14r,-1l3,13r,l3,12r,l3,12r,-1l3,11r,l3,10r,l3,10,3,9r,l3,9,3,8r,l3,7r,l3,7,3,6r,l3,6,3,5r,l3,5,3,4r,l3,4,3,3r,l3,3,3,2r,l3,2xe" filled="f" strokeweight="0">
                      <v:stroke joinstyle="miter"/>
                      <v:path arrowok="t" o:connecttype="custom" o:connectlocs="3,1;3,1;2,0;2,0;1,0;1,0;0,1;0,1;0,2;0,2;0,3;0,4;0,4;0,5;0,6;0,6;0,7;0,8;0,9;0,9;0,10;0,11;0,11;0,12;0,13;0,13;0,14;1,14;1,14;2,14;2,14;3,14;3,13;3,12;3,12;3,11;3,10;3,10;3,9;3,8;3,7;3,7;3,6;3,5;3,5;3,4;3,3;3,3;3,2" o:connectangles="0,0,0,0,0,0,0,0,0,0,0,0,0,0,0,0,0,0,0,0,0,0,0,0,0,0,0,0,0,0,0,0,0,0,0,0,0,0,0,0,0,0,0,0,0,0,0,0,0"/>
                    </v:shape>
                    <v:shape id="Freeform 4999" o:spid="_x0000_s1191" style="position:absolute;left:766;top:106;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rm8YA&#10;AADdAAAADwAAAGRycy9kb3ducmV2LnhtbESPQWvCQBSE74X+h+UVvNVNpIpJsxEpCEUQaWxLj4/s&#10;axKafRuza4z/3hUKHoeZ+YbJVqNpxUC9aywriKcRCOLS6oYrBZ+HzfMShPPIGlvLpOBCDlb540OG&#10;qbZn/qCh8JUIEHYpKqi971IpXVmTQTe1HXHwfm1v0AfZV1L3eA5w08pZFC2kwYbDQo0dvdVU/hUn&#10;o+B7X/ycdLxdUzyU7WFz3C2+5l6pydO4fgXhafT38H/7XSt4SZIEbm/C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9rm8YAAADdAAAADwAAAAAAAAAAAAAAAACYAgAAZHJz&#10;L2Rvd25yZXYueG1sUEsFBgAAAAAEAAQA9QAAAIsDAAAAAA==&#10;" path="m11,3r,6l11,9r,l11,9r,l11,10r,l11,10r,l11,10r,l11,10r,l11,10r,l11,10r,l11,10r,l10,10r,l10,10r,l10,10r,1l10,11r,l10,11r,l10,11r,l10,11r,l10,11r,l10,11r,l10,11r,l10,11r-1,l9,11r,l9,11r,l9,11r,l9,11r,l9,11r,l9,11r,l9,11r,l9,11r,l9,11,2,13r,l2,13r,l2,13r,l2,12r,l2,12r,l2,12r,l2,12r,l2,12r-1,l1,12r,l1,12r,l1,12r,l1,12r,l1,12r,l1,12r,l1,12r,l1,12r,l1,12r,l1,12r,l1,12,,12r,l,12r,l,11r,l,11r,l,11r,l,11r,l,11r,l,11r,l,11r,l,11r,l,11r,l,11r,l,10r,l,10r,l,10r,l,10r,l,10r,l,10r,l,10r,l,10r,l,3r,l,3,,2r,l,2r,l,2r,l,2r,l,2r,l,2r,l,2r,l,2r,l,2,,1r,l,1r,l,1r,l,1r,l,1r,l,1r,l,1r,l,1r,l,1,,,,,,,,,,,,,,,,,,,,,1,r,l1,r,l1,r,l1,r,l1,r,l1,r,l1,r,l1,r,l1,,2,r,l2,r,l2,r,l2,r,l2,r,l8,1r,l8,1r1,l9,1r,l9,1r,l9,1r,l9,1r,l9,1r,l9,1r,l9,1r,l9,1r,l10,1r,l10,1r,l10,1r,l10,1r,l10,1r,l10,1r,l10,1r,l10,1r,l10,1r,l10,2r,l10,2r1,l11,2r,l11,2r,l11,2r,l11,2r,l11,2r,l11,2r,l11,2r,l11,3r,l11,3r,l11,3r,xe" fillcolor="#d8d8d8" stroked="f">
                      <v:path arrowok="t" o:connecttype="custom" o:connectlocs="11,9;11,10;11,10;11,10;10,10;10,11;10,11;10,11;9,11;9,11;9,11;2,13;2,13;2,12;1,12;1,12;1,12;1,12;1,12;0,12;0,11;0,11;0,11;0,11;0,10;0,10;0,10;0,2;0,2;0,2;0,2;0,1;0,1;0,1;0,0;0,0;1,0;1,0;1,0;1,0;2,0;2,0;9,1;9,1;9,1;9,1;10,1;10,1;10,1;10,2;11,2;11,2;11,2;11,3" o:connectangles="0,0,0,0,0,0,0,0,0,0,0,0,0,0,0,0,0,0,0,0,0,0,0,0,0,0,0,0,0,0,0,0,0,0,0,0,0,0,0,0,0,0,0,0,0,0,0,0,0,0,0,0,0,0"/>
                    </v:shape>
                    <v:shape id="Freeform 5000" o:spid="_x0000_s1192" style="position:absolute;left:766;top:106;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UAv8MA&#10;AADdAAAADwAAAGRycy9kb3ducmV2LnhtbERPz2vCMBS+D/Y/hCfsNhPHLFKN4sYGmxexCuLt2Tyb&#10;YvNSmqj1vzeHwY4f3+/ZoneNuFIXas8aRkMFgrj0puZKw277/ToBESKywcYzabhTgMX8+WmGufE3&#10;3tC1iJVIIRxy1GBjbHMpQ2nJYRj6ljhxJ985jAl2lTQd3lK4a+SbUpl0WHNqsNjSp6XyXFychnWz&#10;zlzxfj8cVsuvy97ufj+O2Vjrl0G/nIKI1Md/8Z/7x2gYK5X2pzfp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UAv8MAAADdAAAADwAAAAAAAAAAAAAAAACYAgAAZHJzL2Rv&#10;d25yZXYueG1sUEsFBgAAAAAEAAQA9QAAAIgDAAAAAA==&#10;" path="m11,3r,6l11,9r,l11,9r,l11,10r,l11,10r,l11,10r,l11,10r,l11,10r,l11,10r,l11,10r,l10,10r,l10,10r,l10,10r,1l10,11r,l10,11r,l10,11r,l10,11r,l10,11r,l10,11r,l10,11r,l10,11r-1,l9,11r,l9,11r,l9,11r,l9,11r,l9,11r,l9,11r,l9,11r,l9,11r,l9,11,2,13r,l2,13r,l2,13r,l2,12r,l2,12r,l2,12r,l2,12r,l2,12r-1,l1,12r,l1,12r,l1,12r,l1,12r,l1,12r,l1,12r,l1,12r,l1,12r,l1,12r,l1,12r,l1,12,,12r,l,12r,l,11r,l,11r,l,11r,l,11r,l,11r,l,11r,l,11r,l,11r,l,11r,l,11r,l,10r,l,10r,l,10r,l,10r,l,10r,l,10r,l,10r,l,10r,l,3r,l,3,,2r,l,2r,l,2r,l,2r,l,2r,l,2r,l,2r,l,2r,l,2,,1r,l,1r,l,1r,l,1r,l,1r,l,1r,l,1r,l,1r,l,1,,,,,,,,,,,,,,,,,,,,,1,r,l1,r,l1,r,l1,r,l1,r,l1,r,l1,r,l1,r,l1,,2,r,l2,r,l2,r,l2,r,l2,r,l8,1r,l8,1r1,l9,1r,l9,1r,l9,1r,l9,1r,l9,1r,l9,1r,l9,1r,l9,1r,l10,1r,l10,1r,l10,1r,l10,1r,l10,1r,l10,1r,l10,1r,l10,1r,l10,1r,l10,2r,l10,2r1,l11,2r,l11,2r,l11,2r,l11,2r,l11,2r,l11,2r,l11,2r,l11,3r,l11,3r,l11,3r,xe" filled="f" strokeweight="0">
                      <v:stroke joinstyle="miter"/>
                      <v:path arrowok="t" o:connecttype="custom" o:connectlocs="11,9;11,10;11,10;11,10;10,10;10,11;10,11;10,11;9,11;9,11;9,11;2,13;2,13;2,12;1,12;1,12;1,12;1,12;1,12;0,12;0,11;0,11;0,11;0,11;0,10;0,10;0,10;0,2;0,2;0,2;0,2;0,1;0,1;0,1;0,0;0,0;1,0;1,0;1,0;1,0;2,0;2,0;9,1;9,1;9,1;9,1;10,1;10,1;10,1;10,2;11,2;11,2;11,2;11,3" o:connectangles="0,0,0,0,0,0,0,0,0,0,0,0,0,0,0,0,0,0,0,0,0,0,0,0,0,0,0,0,0,0,0,0,0,0,0,0,0,0,0,0,0,0,0,0,0,0,0,0,0,0,0,0,0,0"/>
                    </v:shape>
                    <v:shape id="Freeform 5001" o:spid="_x0000_s1193" style="position:absolute;left:776;top:11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nObMQA&#10;AADdAAAADwAAAGRycy9kb3ducmV2LnhtbESPT2vCQBTE74LfYXmCN92NoEjqGkpRKpYeTAu9PrIv&#10;f0j2bchuY/z23UKhx2FmfsMcssl2YqTBN441JGsFgrhwpuFKw+fHebUH4QOywc4xaXiQh+w4nx0w&#10;Ne7ONxrzUIkIYZ+ihjqEPpXSFzVZ9GvXE0evdIPFEOVQSTPgPcJtJzdK7aTFhuNCjT291FS0+beN&#10;lLw7PXZfiUO36d/K6/v42nKp9XIxPT+BCDSF//Bf+2I0bJVK4PdNfAL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pzmzEAAAA3QAAAA8AAAAAAAAAAAAAAAAAmAIAAGRycy9k&#10;b3ducmV2LnhtbFBLBQYAAAAABAAEAPUAAACJAwAAAAA=&#10;" path="m2,1l1,r,l,,,,,,,,,,,,,,,,,,,,,,,,,,,,,,,,,,,,,,,,,,,1r,l,1r,l,1r,l,1r,l,1r,l,1r,l,1r,l,1,2,3,2,1xe" fillcolor="#d8d8d8" stroked="f">
                      <v:path arrowok="t" o:connecttype="custom" o:connectlocs="2,1;1,0;1,0;0,0;0,0;0,0;0,0;0,0;0,0;0,0;0,0;0,0;0,0;0,0;0,0;0,0;0,0;0,0;0,0;0,0;0,0;0,0;0,0;0,0;0,1;0,1;0,1;0,1;0,1;0,1;0,1;0,1;0,1;0,1;0,1;0,1;0,1;0,1;0,1;2,3;2,1" o:connectangles="0,0,0,0,0,0,0,0,0,0,0,0,0,0,0,0,0,0,0,0,0,0,0,0,0,0,0,0,0,0,0,0,0,0,0,0,0,0,0,0,0"/>
                    </v:shape>
                    <v:shape id="Freeform 5002" o:spid="_x0000_s1194" style="position:absolute;left:776;top:11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0FBccA&#10;AADdAAAADwAAAGRycy9kb3ducmV2LnhtbESPQWvCQBSE74X+h+UVequ7CopEVxFBKLVQmwjq7ZF9&#10;JsHs25jdxrS/visUehxm5htmvuxtLTpqfeVYw3CgQBDnzlRcaNhnm5cpCB+QDdaOScM3eVguHh/m&#10;mBh340/q0lCICGGfoIYyhCaR0uclWfQD1xBH7+xaiyHKtpCmxVuE21qOlJpIixXHhRIbWpeUX9Iv&#10;q+Ej3cj8ePrprtP3XTY5ZG/XZotaPz/1qxmIQH34D/+1X42GsVIjuL+JT0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X9BQXHAAAA3QAAAA8AAAAAAAAAAAAAAAAAmAIAAGRy&#10;cy9kb3ducmV2LnhtbFBLBQYAAAAABAAEAPUAAACMAwAAAAA=&#10;" path="m2,1l1,r,l,,,,,,,,,,,,,,,,,,,,,,,,,,,,,,,,,,,,,,,,,,,1r,l,1r,l,1r,l,1r,l,1r,l,1r,l,1r,l,1,2,3,2,1xe" filled="f" strokeweight="0">
                      <v:stroke joinstyle="miter"/>
                      <v:path arrowok="t" o:connecttype="custom" o:connectlocs="2,1;1,0;1,0;0,0;0,0;0,0;0,0;0,0;0,0;0,0;0,0;0,0;0,0;0,0;0,0;0,0;0,0;0,0;0,0;0,0;0,0;0,0;0,0;0,0;0,1;0,1;0,1;0,1;0,1;0,1;0,1;0,1;0,1;0,1;0,1;0,1;0,1;0,1;0,1;2,3;2,1" o:connectangles="0,0,0,0,0,0,0,0,0,0,0,0,0,0,0,0,0,0,0,0,0,0,0,0,0,0,0,0,0,0,0,0,0,0,0,0,0,0,0,0,0"/>
                    </v:shape>
                    <v:shape id="Freeform 5003" o:spid="_x0000_s1195" style="position:absolute;left:776;top:107;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f1gMUA&#10;AADdAAAADwAAAGRycy9kb3ducmV2LnhtbESPzWrDMBCE74W+g9hCbrWUlIbiRDGhNDS05BA3kOti&#10;rX+wtTKW4jhvXxUKOQ4z8w2zzibbiZEG3zjWME8UCOLCmYYrDaef3fMbCB+QDXaOScONPGSbx4c1&#10;psZd+UhjHioRIexT1FCH0KdS+qImiz5xPXH0SjdYDFEOlTQDXiPcdnKh1FJabDgu1NjTe01Fm19s&#10;pOTdx215njt0i/67/DqMny2XWs+epu0KRKAp3MP/7b3R8KrUC/y9iU9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WAxQAAAN0AAAAPAAAAAAAAAAAAAAAAAJgCAABkcnMv&#10;ZG93bnJldi54bWxQSwUGAAAAAAQABAD1AAAAigMAAAAA&#10;" path="m2,1l1,3,,1,2,r,1xe" fillcolor="#d8d8d8" stroked="f">
                      <v:path arrowok="t" o:connecttype="custom" o:connectlocs="2,1;1,3;0,1;2,0;2,1" o:connectangles="0,0,0,0,0"/>
                    </v:shape>
                    <v:shape id="Freeform 5004" o:spid="_x0000_s1196" style="position:absolute;left:776;top:107;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g46scA&#10;AADdAAAADwAAAGRycy9kb3ducmV2LnhtbESPQWvCQBSE7wX/w/KE3upupRWJrlIEodSCbVJQb4/s&#10;axKafRuza4z++q5Q6HGYmW+Y+bK3teio9ZVjDY8jBYI4d6biQsNXtn6YgvAB2WDtmDRcyMNyMbib&#10;Y2LcmT+pS0MhIoR9ghrKEJpESp+XZNGPXEMcvW/XWgxRtoU0LZ4j3NZyrNREWqw4LpTY0Kqk/Cc9&#10;WQ3bdC3z/eHaHafvH9lkl70dmw1qfT/sX2YgAvXhP/zXfjUanpV6gtub+ATk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YOOrHAAAA3QAAAA8AAAAAAAAAAAAAAAAAmAIAAGRy&#10;cy9kb3ducmV2LnhtbFBLBQYAAAAABAAEAPUAAACMAwAAAAA=&#10;" path="m2,1l1,3,,1,2,r,1xe" filled="f" strokeweight="0">
                      <v:stroke joinstyle="miter"/>
                      <v:path arrowok="t" o:connecttype="custom" o:connectlocs="2,1;1,3;0,1;2,0;2,1" o:connectangles="0,0,0,0,0"/>
                    </v:shape>
                    <v:rect id="Rectangle 5005" o:spid="_x0000_s1197" style="position:absolute;left:776;top:111;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ap0cQA&#10;AADdAAAADwAAAGRycy9kb3ducmV2LnhtbESPQYvCMBSE7wv+h/AEb2vigkWqUUSU9aArq4J4ezTP&#10;tti8lCZq/fcbQdjjMDPfMJNZaytxp8aXjjUM+goEceZMybmG42H1OQLhA7LByjFpeJKH2bTzMcHU&#10;uAf/0n0fchEh7FPUUIRQp1L6rCCLvu9q4uhdXGMxRNnk0jT4iHBbyS+lEmmx5LhQYE2LgrLr/mY1&#10;+PaSnXa4zTeJ/67L02L5c06OWve67XwMIlAb/sPv9tpoGCo1hNeb+AT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WqdHEAAAA3QAAAA8AAAAAAAAAAAAAAAAAmAIAAGRycy9k&#10;b3ducmV2LnhtbFBLBQYAAAAABAAEAPUAAACJAwAAAAA=&#10;" fillcolor="#d8d8d8" stroked="f"/>
                    <v:rect id="Rectangle 5006" o:spid="_x0000_s1198" style="position:absolute;left:776;top:111;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r9sUA&#10;AADdAAAADwAAAGRycy9kb3ducmV2LnhtbESPQWvCQBSE7wX/w/IKvdWNllSJriKC4Cm2qZQen9nX&#10;JGT3bciuMf77bqHQ4zAz3zDr7WiNGKj3jWMFs2kCgrh0uuFKwfnj8LwE4QOyRuOYFNzJw3YzeVhj&#10;pt2N32koQiUihH2GCuoQukxKX9Zk0U9dRxy9b9dbDFH2ldQ93iLcGjlPkldpseG4UGNH+5rKtrha&#10;Bcv0Ytrz4uUrX5xmny2ZHfn8Tamnx3G3AhFoDP/hv/ZRK0gjEX7fx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ev2xQAAAN0AAAAPAAAAAAAAAAAAAAAAAJgCAABkcnMv&#10;ZG93bnJldi54bWxQSwUGAAAAAAQABAD1AAAAigMAAAAA&#10;" filled="f" strokeweight="0"/>
                    <v:shape id="Freeform 5007" o:spid="_x0000_s1199" style="position:absolute;left:776;top:113;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maicYA&#10;AADdAAAADwAAAGRycy9kb3ducmV2LnhtbESPzWrDMBCE74G+g9hCbonU/Dm4kUMJFHIKJE573lpb&#10;27W1MpaaOH36qlDIcZiZb5jNdrCtuFDva8canqYKBHHhTM2lhnP+OlmD8AHZYOuYNNzIwzZ7GG0w&#10;Ne7KR7qcQikihH2KGqoQulRKX1Rk0U9dRxy9T9dbDFH2pTQ9XiPctnKm1EparDkuVNjRrqKiOX1b&#10;DU3ycfz5epOcLM7SzN9Vflgvc63Hj8PLM4hAQ7iH/9t7o2GpVAJ/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maicYAAADdAAAADwAAAAAAAAAAAAAAAACYAgAAZHJz&#10;L2Rvd25yZXYueG1sUEsFBgAAAAAEAAQA9QAAAIsDAAAAAA==&#10;" path="m,l2,r,1l,1r,l,1r,l,1,,,,,,,,,,,,,,,,,,,,,,,,,,,,,,,,,,,,,,,,,,,,,,,,,,,,,,,,xe" fillcolor="#d8d8d8" stroked="f">
                      <v:path arrowok="t" o:connecttype="custom" o:connectlocs="0,0;2,0;2,1;0,1;0,1;0,1;0,1;0,1;0,0;0,0;0,0;0,0;0,0;0,0;0,0;0,0;0,0;0,0;0,0;0,0;0,0;0,0;0,0;0,0;0,0;0,0;0,0;0,0;0,0;0,0;0,0;0,0;0,0;0,0;0,0;0,0" o:connectangles="0,0,0,0,0,0,0,0,0,0,0,0,0,0,0,0,0,0,0,0,0,0,0,0,0,0,0,0,0,0,0,0,0,0,0,0"/>
                    </v:shape>
                    <v:shape id="Freeform 5008" o:spid="_x0000_s1200" style="position:absolute;left:776;top:113;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xuOsAA&#10;AADdAAAADwAAAGRycy9kb3ducmV2LnhtbERPTYvCMBC9C/6HMIIX0cQFRapRRBCEPWkL4m1oZpuu&#10;zaQ0Ueu/N4eFPT7e92bXu0Y8qQu1Zw3zmQJBXHpTc6WhyI/TFYgQkQ02nknDmwLstsPBBjPjX3ym&#10;5yVWIoVwyFCDjbHNpAylJYdh5lvixP34zmFMsKuk6fCVwl0jv5RaSoc1pwaLLR0slffLw2k45ny6&#10;fR8mWBeTwrpFTtdfRVqPR/1+DSJSH//Ff+6T0bBQKs1Nb9ITkN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zxuOsAAAADdAAAADwAAAAAAAAAAAAAAAACYAgAAZHJzL2Rvd25y&#10;ZXYueG1sUEsFBgAAAAAEAAQA9QAAAIUDAAAAAA==&#10;" path="m,l2,r,1l,1r,l,1r,l,1,,,,,,,,,,,,,,,,,,,,,,,,,,,,,,,,,,,,,,,,,,,,,,,,,,,,,,,,xe" filled="f" strokeweight="0">
                      <v:stroke joinstyle="miter"/>
                      <v:path arrowok="t" o:connecttype="custom" o:connectlocs="0,0;2,0;2,1;0,1;0,1;0,1;0,1;0,1;0,0;0,0;0,0;0,0;0,0;0,0;0,0;0,0;0,0;0,0;0,0;0,0;0,0;0,0;0,0;0,0;0,0;0,0;0,0;0,0;0,0;0,0;0,0;0,0;0,0;0,0;0,0;0,0" o:connectangles="0,0,0,0,0,0,0,0,0,0,0,0,0,0,0,0,0,0,0,0,0,0,0,0,0,0,0,0,0,0,0,0,0,0,0,0"/>
                    </v:shape>
                    <v:shape id="Freeform 5009" o:spid="_x0000_s1201" style="position:absolute;left:777;top:105;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vBAcIA&#10;AADdAAAADwAAAGRycy9kb3ducmV2LnhtbESPQYvCMBSE74L/ITxhb5qouGjXKCIIPexF6w94NG/T&#10;YvNSmmirv36zIOxxmJlvmO1+cI14UBdqzxrmMwWCuPSmZqvhWpymaxAhIhtsPJOGJwXY78ajLWbG&#10;93ymxyVakSAcMtRQxdhmUoayIodh5lvi5P34zmFMsrPSdNgnuGvkQqlP6bDmtFBhS8eKytvl7jR8&#10;5/dlb9Hc8pU92f5KxWvJhdYfk+HwBSLSEP/D73ZuNKyU2sDfm/QE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G8EBwgAAAN0AAAAPAAAAAAAAAAAAAAAAAJgCAABkcnMvZG93&#10;bnJldi54bWxQSwUGAAAAAAQABAD1AAAAhwMAAAAA&#10;" path="m2,2l2,1r,l2,1,1,1,1,r,l1,r,l1,,,,,,,,,1r,l,1r,l,2r,l,2,,3r,l,3,,4r,l,4,,5r,l,5,,6r,l,6,,7r,l,7,,8r,l,8,,9r,l,10r,l,10r,1l,11r,l,12r,l,12r,1l,13r,l,13r,1l,14r,l,14r1,l1,14r,l1,14r,l1,14,2,13r,l2,13r,l2,12r,l2,12r,-1l2,11r,l2,10r,l2,10,2,9r,l2,8r,l2,8,2,7r,l2,7,2,6r,l2,6,2,5r,l2,5,2,4r,l2,4,2,3r,l2,3,2,2r,l2,2xe" fillcolor="#d8d8d8" stroked="f">
                      <v:path arrowok="t" o:connecttype="custom" o:connectlocs="2,1;2,1;1,0;1,0;1,0;0,0;0,1;0,1;0,2;0,2;0,3;0,4;0,4;0,5;0,6;0,6;0,7;0,8;0,8;0,9;0,10;0,11;0,11;0,12;0,13;0,13;0,14;0,14;1,14;1,14;1,14;2,13;2,13;2,12;2,12;2,11;2,10;2,10;2,9;2,8;2,7;2,7;2,6;2,5;2,5;2,4;2,3;2,3;2,2" o:connectangles="0,0,0,0,0,0,0,0,0,0,0,0,0,0,0,0,0,0,0,0,0,0,0,0,0,0,0,0,0,0,0,0,0,0,0,0,0,0,0,0,0,0,0,0,0,0,0,0,0"/>
                    </v:shape>
                    <v:shape id="Freeform 5010" o:spid="_x0000_s1202" style="position:absolute;left:777;top:105;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g638QA&#10;AADdAAAADwAAAGRycy9kb3ducmV2LnhtbERPy2rCQBTdF/oPwy1010wUlDZmFBEDUuiitou6u8lc&#10;k2jmTpqZPPx7Z1Ho8nDe6WYyjRioc7VlBbMoBkFcWF1zqeD7K3t5BeE8ssbGMim4kYPN+vEhxUTb&#10;kT9pOPpShBB2CSqovG8TKV1RkUEX2ZY4cGfbGfQBdqXUHY4h3DRyHsdLabDm0FBhS7uKiuuxNwo+&#10;xrdTvnB6Lw8//Y4v2XuWL3+Ven6atisQnib/L/5zH7SCRTwL+8Ob8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IOt/EAAAA3QAAAA8AAAAAAAAAAAAAAAAAmAIAAGRycy9k&#10;b3ducmV2LnhtbFBLBQYAAAAABAAEAPUAAACJAwAAAAA=&#10;" path="m2,2l2,1r,l2,1,1,1,1,r,l1,r,l1,,,,,,,,,1r,l,1r,l,2r,l,2,,3r,l,3,,4r,l,4,,5r,l,5,,6r,l,6,,7r,l,7,,8r,l,8,,9r,l,10r,l,10r,1l,11r,l,12r,l,12r,1l,13r,l,13r,1l,14r,l,14r1,l1,14r,l1,14r,l1,14,2,13r,l2,13r,l2,12r,l2,12r,-1l2,11r,l2,10r,l2,10,2,9r,l2,8r,l2,8,2,7r,l2,7,2,6r,l2,6,2,5r,l2,5,2,4r,l2,4,2,3r,l2,3,2,2r,l2,2xe" filled="f" strokeweight="0">
                      <v:stroke joinstyle="miter"/>
                      <v:path arrowok="t" o:connecttype="custom" o:connectlocs="2,1;2,1;1,0;1,0;1,0;0,0;0,1;0,1;0,2;0,2;0,3;0,4;0,4;0,5;0,6;0,6;0,7;0,8;0,8;0,9;0,10;0,11;0,11;0,12;0,13;0,13;0,14;0,14;1,14;1,14;1,14;2,13;2,13;2,12;2,12;2,11;2,10;2,10;2,9;2,8;2,7;2,7;2,6;2,5;2,5;2,4;2,3;2,3;2,2" o:connectangles="0,0,0,0,0,0,0,0,0,0,0,0,0,0,0,0,0,0,0,0,0,0,0,0,0,0,0,0,0,0,0,0,0,0,0,0,0,0,0,0,0,0,0,0,0,0,0,0,0"/>
                    </v:shape>
                  </v:group>
                  <v:group id="Group 5011" o:spid="_x0000_s1203" style="position:absolute;left:745;top:85;width:13;height:15" coordorigin="745,85" coordsize="1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qJq/FAAAA3QAA&#10;AA8AAAAAAAAAAAAAAAAAqgIAAGRycy9kb3ducmV2LnhtbFBLBQYAAAAABAAEAPoAAACcAwAAAAA=&#10;">
                    <v:shape id="Freeform 5012" o:spid="_x0000_s1204" style="position:absolute;left:745;top:85;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FivcQA&#10;AADdAAAADwAAAGRycy9kb3ducmV2LnhtbESPQWvCQBSE74X+h+UVvNVdBUtJXUULirdiGvD6zL5m&#10;g9m3aXZN4r/vFgSPw8x8wyzXo2tET12oPWuYTRUI4tKbmisNxffu9R1EiMgGG8+k4UYB1qvnpyVm&#10;xg98pD6PlUgQDhlqsDG2mZShtOQwTH1LnLwf3zmMSXaVNB0OCe4aOVfqTTqsOS1YbOnTUnnJr07D&#10;79euUNaQ25+bfDj1l+31UBy1nryMmw8Qkcb4CN/bB6NhoWZz+H+Tn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xYr3EAAAA3QAAAA8AAAAAAAAAAAAAAAAAmAIAAGRycy9k&#10;b3ducmV2LnhtbFBLBQYAAAAABAAEAPUAAACJAwAAAAA=&#10;" path="m1,r,l,1r,l,1r,l,1,,2r,l,2,,3r,l,3r,l,3,,4r1,l1,4r,l2,4r,l2,4r1,l3,3r,l4,3r,l4,3r1,l5,3r,l6,3r,l7,3r,l7,3r1,l8,3r,l9,3r,l9,3r1,l10,3r,1l11,4r,l11,4r1,l12,4r,l13,4r,-1l13,3r,l13,3r,l13,2r,l13,2r,-1l13,1r,l13,1r,l12,r,l12,,11,r,l11,,10,r,l10,,9,r,l9,,8,r,l7,r,l7,,6,r,l6,,5,r,l5,,4,r,l4,,3,r,l3,,2,r,l2,,1,r,xe" fillcolor="#d8d8d8" stroked="f">
                      <v:path arrowok="t" o:connecttype="custom" o:connectlocs="1,0;0,1;0,1;0,2;0,2;0,3;0,3;0,4;1,4;2,4;2,4;3,3;4,3;4,3;5,3;6,3;7,3;7,3;8,3;9,3;9,3;10,3;11,4;11,4;12,4;13,4;13,3;13,3;13,2;13,2;13,1;13,1;12,0;12,0;11,0;10,0;10,0;9,0;8,0;7,0;7,0;6,0;5,0;5,0;4,0;3,0;3,0;2,0;1,0" o:connectangles="0,0,0,0,0,0,0,0,0,0,0,0,0,0,0,0,0,0,0,0,0,0,0,0,0,0,0,0,0,0,0,0,0,0,0,0,0,0,0,0,0,0,0,0,0,0,0,0,0"/>
                    </v:shape>
                    <v:shape id="Freeform 5013" o:spid="_x0000_s1205" style="position:absolute;left:745;top:85;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gsMUA&#10;AADdAAAADwAAAGRycy9kb3ducmV2LnhtbESPQWvCQBSE74L/YXmCN92orU2jqwRR6cWDWuj1kX0m&#10;0ezbkN1o+u/dQsHjMDPfMMt1Zypxp8aVlhVMxhEI4szqknMF3+fdKAbhPLLGyjIp+CUH61W/t8RE&#10;2wcf6X7yuQgQdgkqKLyvEyldVpBBN7Y1cfAutjHog2xyqRt8BLip5DSK5tJgyWGhwJo2BWW3U2sU&#10;pDG9pdW+3Rw/rrtz/NMePnl7UGo46NIFCE+df4X/219awXs0mcHfm/AE5Oo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MiCwxQAAAN0AAAAPAAAAAAAAAAAAAAAAAJgCAABkcnMv&#10;ZG93bnJldi54bWxQSwUGAAAAAAQABAD1AAAAigMAAAAA&#10;" path="m1,r,l,1r,l,1r,l,1,,2r,l,2,,3r,l,3r,l,3,,4r1,l1,4r,l2,4r,l2,4r1,l3,3r,l4,3r,l4,3r1,l5,3r,l6,3r,l7,3r,l7,3r1,l8,3r,l9,3r,l9,3r1,l10,3r,1l11,4r,l11,4r1,l12,4r,l13,4r,-1l13,3r,l13,3r,l13,2r,l13,2r,-1l13,1r,l13,1r,l12,r,l12,,11,r,l11,,10,r,l10,,9,r,l9,,8,r,l7,r,l7,,6,r,l6,,5,r,l5,,4,r,l4,,3,r,l3,,2,r,l2,,1,r,xe" filled="f" strokeweight="0">
                      <v:stroke joinstyle="miter"/>
                      <v:path arrowok="t" o:connecttype="custom" o:connectlocs="1,0;0,1;0,1;0,2;0,2;0,3;0,3;0,4;1,4;2,4;2,4;3,3;4,3;4,3;5,3;6,3;7,3;7,3;8,3;9,3;9,3;10,3;11,4;11,4;12,4;13,4;13,3;13,3;13,2;13,2;13,1;13,1;12,0;12,0;11,0;10,0;10,0;9,0;8,0;7,0;7,0;6,0;5,0;5,0;4,0;3,0;3,0;2,0;1,0" o:connectangles="0,0,0,0,0,0,0,0,0,0,0,0,0,0,0,0,0,0,0,0,0,0,0,0,0,0,0,0,0,0,0,0,0,0,0,0,0,0,0,0,0,0,0,0,0,0,0,0,0"/>
                    </v:shape>
                    <v:shape id="Freeform 5014" o:spid="_x0000_s1206" style="position:absolute;left:745;top:89;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7BiMYA&#10;AADdAAAADwAAAGRycy9kb3ducmV2LnhtbESPS4vCQBCE74L/YeiFvelE8UXWUVQQ9rg+EPfWZHqT&#10;mExPyIwm7q93BMFjUVVfUfNla0pxo9rllhUM+hEI4sTqnFMFx8O2NwPhPLLG0jIpuJOD5aLbmWOs&#10;bcM7uu19KgKEXYwKMu+rWEqXZGTQ9W1FHLw/Wxv0Qdap1DU2AW5KOYyiiTSYc1jIsKJNRkmxvxoF&#10;fmh/Dv9NMz1d1vff8WVyXJ+LQqnPj3b1BcJT69/hV/tbKxhHgx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7BiMYAAADdAAAADwAAAAAAAAAAAAAAAACYAgAAZHJz&#10;L2Rvd25yZXYueG1sUEsFBgAAAAAEAAQA9QAAAIsDAAAAAA==&#10;" path="m3,l9,r1,l10,r,l10,r,l10,r,l10,r,l10,r,l10,r,l10,r,l10,r1,l11,r,l11,r,l11,r,l11,r,l11,r,l11,r,l11,r,l11,1r,l11,1r,l11,1r,l11,1r,l11,1r,l11,1r,l11,1r,l11,1r,l12,1r,l12,1r,l12,2r,l12,2r,l12,2r,l12,2r,l13,8r,l13,8r,l13,9r,l13,9r,l13,9r,l13,9r,l13,9r,l13,9r,l13,9r,l13,9r-1,l12,9r,l12,9r,l12,9r,1l12,10r,l12,10r,l12,10r,l12,10r,l12,10r,l12,10r,l12,10r,l12,10r,l12,10r,l12,10r,l11,10r,l11,10r,l11,10r,l11,11r,l11,11r,l11,11r,l11,11r,l11,11r,l11,11r,l11,11r,l10,11r,l10,11r,l10,11r,l10,11r,l10,11r,l10,11r,l3,11r,l3,11r,l3,11r,l3,11r,l3,11r,l3,11r-1,l2,11r,l2,11r,l2,11r,l2,11r,l2,11r,l2,11r,l2,11r,l2,11r-1,l1,11r,l1,11r,l1,10r,l1,10r,l1,10r,l1,10r,l1,10r,l1,10r,l1,10r,l1,10,,10r,l,10r,l,10r,l,10r,l,10r,l,9r,l,9r,l,9r,l,9r,l,9r,l,9r,l,9r,l,9r,l,8r,l1,2r,l1,2r,l1,2r,l1,2r,l1,2r,l1,2r,l1,2,1,1r,l1,1r,l1,1r,l1,1r,l1,1r,l1,1r,l1,1r,l1,1r,l2,r,l2,r,l2,r,l2,r,l2,r,l2,r,l2,r,l2,r,l2,r,l2,r,l2,,3,r,l3,r,l3,r,l3,r,l3,r,l3,r,l3,r,xe" fillcolor="#d8d8d8" stroked="f">
                      <v:path arrowok="t" o:connecttype="custom" o:connectlocs="10,0;10,0;10,0;11,0;11,0;11,0;11,1;11,1;11,1;12,1;12,2;12,2;13,8;13,9;13,9;13,9;12,9;12,10;12,10;12,10;12,10;11,10;11,11;11,11;11,11;10,11;10,11;3,11;3,11;3,11;2,11;2,11;2,11;1,11;1,10;1,10;1,10;0,10;0,10;0,9;0,9;0,9;1,2;1,2;1,2;1,1;1,1;1,1;2,0;2,0;2,0;2,0;3,0;3,0;3,0" o:connectangles="0,0,0,0,0,0,0,0,0,0,0,0,0,0,0,0,0,0,0,0,0,0,0,0,0,0,0,0,0,0,0,0,0,0,0,0,0,0,0,0,0,0,0,0,0,0,0,0,0,0,0,0,0,0,0"/>
                    </v:shape>
                    <v:shape id="Freeform 5015" o:spid="_x0000_s1207" style="position:absolute;left:745;top:89;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8ocQA&#10;AADdAAAADwAAAGRycy9kb3ducmV2LnhtbESPQUvDQBSE70L/w/IK3uymhUpJuy0ijXo0VfH6yL4m&#10;odm3YfelSf+9Kwgeh5n5htkdJtepK4XYejawXGSgiCtvW64NfH4UDxtQUZAtdp7JwI0iHPazux3m&#10;1o9c0vUktUoQjjkaaET6XOtYNeQwLnxPnLyzDw4lyVBrG3BMcNfpVZY9aoctp4UGe3puqLqcBmfg&#10;vdwMVMrFylf4vr0Mrng9joUx9/PpaQtKaJL/8F/7zRpYZ8s1/L5JT0D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FfKHEAAAA3QAAAA8AAAAAAAAAAAAAAAAAmAIAAGRycy9k&#10;b3ducmV2LnhtbFBLBQYAAAAABAAEAPUAAACJAwAAAAA=&#10;" path="m3,l9,r1,l10,r,l10,r,l10,r,l10,r,l10,r,l10,r,l10,r,l10,r1,l11,r,l11,r,l11,r,l11,r,l11,r,l11,r,l11,r,l11,1r,l11,1r,l11,1r,l11,1r,l11,1r,l11,1r,l11,1r,l11,1r,l12,1r,l12,1r,l12,2r,l12,2r,l12,2r,l12,2r,l13,8r,l13,8r,l13,9r,l13,9r,l13,9r,l13,9r,l13,9r,l13,9r,l13,9r,l13,9r-1,l12,9r,l12,9r,l12,9r,1l12,10r,l12,10r,l12,10r,l12,10r,l12,10r,l12,10r,l12,10r,l12,10r,l12,10r,l12,10r,l11,10r,l11,10r,l11,10r,l11,11r,l11,11r,l11,11r,l11,11r,l11,11r,l11,11r,l11,11r,l10,11r,l10,11r,l10,11r,l10,11r,l10,11r,l10,11r,l3,11r,l3,11r,l3,11r,l3,11r,l3,11r,l3,11r-1,l2,11r,l2,11r,l2,11r,l2,11r,l2,11r,l2,11r,l2,11r,l2,11r-1,l1,11r,l1,11r,l1,10r,l1,10r,l1,10r,l1,10r,l1,10r,l1,10r,l1,10r,l1,10,,10r,l,10r,l,10r,l,10r,l,10r,l,9r,l,9r,l,9r,l,9r,l,9r,l,9r,l,9r,l,9r,l,8r,l1,2r,l1,2r,l1,2r,l1,2r,l1,2r,l1,2r,l1,2,1,1r,l1,1r,l1,1r,l1,1r,l1,1r,l1,1r,l1,1r,l1,1r,l2,r,l2,r,l2,r,l2,r,l2,r,l2,r,l2,r,l2,r,l2,r,l2,r,l2,,3,r,l3,r,l3,r,l3,r,l3,r,l3,r,l3,r,xe" filled="f" strokeweight="0">
                      <v:stroke joinstyle="miter"/>
                      <v:path arrowok="t" o:connecttype="custom" o:connectlocs="10,0;10,0;10,0;11,0;11,0;11,0;11,1;11,1;11,1;12,1;12,2;12,2;13,8;13,9;13,9;13,9;12,9;12,10;12,10;12,10;12,10;11,10;11,11;11,11;11,11;10,11;10,11;3,11;3,11;3,11;2,11;2,11;2,11;1,11;1,10;1,10;1,10;0,10;0,10;0,9;0,9;0,9;1,2;1,2;1,2;1,1;1,1;1,1;2,0;2,0;2,0;2,0;3,0;3,0;3,0" o:connectangles="0,0,0,0,0,0,0,0,0,0,0,0,0,0,0,0,0,0,0,0,0,0,0,0,0,0,0,0,0,0,0,0,0,0,0,0,0,0,0,0,0,0,0,0,0,0,0,0,0,0,0,0,0,0,0"/>
                    </v:shape>
                    <v:shape id="Freeform 5016" o:spid="_x0000_s1208" style="position:absolute;left:754;top:8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8JEMcA&#10;AADdAAAADwAAAGRycy9kb3ducmV2LnhtbESPQWvCQBSE7wX/w/KEXkrdaNFK6ioiLeSg0KoI3h7Z&#10;ZxKafRt21yT+e1co9DjMzDfMYtWbWrTkfGVZwXiUgCDOra64UHA8fL3OQfiArLG2TApu5GG1HDwt&#10;MNW24x9q96EQEcI+RQVlCE0qpc9LMuhHtiGO3sU6gyFKV0jtsItwU8tJksykwYrjQokNbUrKf/dX&#10;o+CgP1/OE9++df6SbbP3qz65751Sz8N+/QEiUB/+w3/tTCuYJuMZPN7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fCRDHAAAA3QAAAA8AAAAAAAAAAAAAAAAAmAIAAGRy&#10;cy9kb3ducmV2LnhtbFBLBQYAAAAABAAEAPUAAACMAwAAAAA=&#10;" path="m1,l,2r,l,2r,l,2r,l,2r,l,2r,l,2r,l,2r,l,3r,l,3r,l,3r1,l1,3r,l1,3r,l1,2r,l1,2r,l1,2r,l1,2r,l1,2r,l1,2,3,,1,xe" fillcolor="#d8d8d8" stroked="f">
                      <v:path arrowok="t" o:connecttype="custom" o:connectlocs="1,0;0,2;0,2;0,2;0,2;0,2;0,2;0,2;0,2;0,2;0,2;0,2;0,2;0,2;0,2;0,3;0,3;0,3;0,3;0,3;1,3;1,3;1,3;1,3;1,3;1,2;1,2;1,2;1,2;1,2;1,2;1,2;1,2;1,2;1,2;1,2;3,0;1,0" o:connectangles="0,0,0,0,0,0,0,0,0,0,0,0,0,0,0,0,0,0,0,0,0,0,0,0,0,0,0,0,0,0,0,0,0,0,0,0,0,0"/>
                    </v:shape>
                    <v:shape id="Freeform 5017" o:spid="_x0000_s1209" style="position:absolute;left:754;top:8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HMS8cA&#10;AADdAAAADwAAAGRycy9kb3ducmV2LnhtbESPT2vCQBTE7wW/w/KE3uomhcYS3UgR1LYXqSmIt2f2&#10;5Q/Nvk2zq6bf3hWEHoeZ+Q0zXwymFWfqXWNZQTyJQBAXVjdcKfjOV0+vIJxH1thaJgV/5GCRjR7m&#10;mGp74S8673wlAoRdigpq77tUSlfUZNBNbEccvNL2Bn2QfSV1j5cAN618jqJEGmw4LNTY0bKm4md3&#10;MoFyyreHj5XZ7n+PPl4m5edabxKlHsfD2wyEp8H/h+/td63gJYqncHsTnoDM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xzEvHAAAA3QAAAA8AAAAAAAAAAAAAAAAAmAIAAGRy&#10;cy9kb3ducmV2LnhtbFBLBQYAAAAABAAEAPUAAACMAwAAAAA=&#10;" path="m1,l,2r,l,2r,l,2r,l,2r,l,2r,l,2r,l,2r,l,3r,l,3r,l,3r1,l1,3r,l1,3r,l1,2r,l1,2r,l1,2r,l1,2r,l1,2r,l1,2,3,,1,xe" filled="f" strokeweight="0">
                      <v:stroke joinstyle="miter"/>
                      <v:path arrowok="t" o:connecttype="custom" o:connectlocs="1,0;0,2;0,2;0,2;0,2;0,2;0,2;0,2;0,2;0,2;0,2;0,2;0,2;0,2;0,2;0,3;0,3;0,3;0,3;0,3;1,3;1,3;1,3;1,3;1,3;1,2;1,2;1,2;1,2;1,2;1,2;1,2;1,2;1,2;1,2;1,2;3,0;1,0" o:connectangles="0,0,0,0,0,0,0,0,0,0,0,0,0,0,0,0,0,0,0,0,0,0,0,0,0,0,0,0,0,0,0,0,0,0,0,0,0,0"/>
                    </v:shape>
                    <v:shape id="Freeform 5018" o:spid="_x0000_s1210" style="position:absolute;left:746;top:8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w4+cQA&#10;AADdAAAADwAAAGRycy9kb3ducmV2LnhtbERPy2rCQBTdF/yH4RbclDpRqZbUUUQUslDwUQrdXTLX&#10;JDRzJ8yMSfx7ZyF0eTjvxao3tWjJ+cqygvEoAUGcW11xoeD7snv/BOEDssbaMim4k4fVcvCywFTb&#10;jk/UnkMhYgj7FBWUITSplD4vyaAf2YY4clfrDIYIXSG1wy6Gm1pOkmQmDVYcG0psaFNS/ne+GQUX&#10;vX37nfh22vlrts/mN/3jjgelhq/9+gtEoD78i5/uTCv4SMZxbnwTn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MOPnEAAAA3QAAAA8AAAAAAAAAAAAAAAAAmAIAAGRycy9k&#10;b3ducmV2LnhtbFBLBQYAAAAABAAEAPUAAACJAwAAAAA=&#10;" path="m2,l3,2,2,3,,,2,xe" fillcolor="#d8d8d8" stroked="f">
                      <v:path arrowok="t" o:connecttype="custom" o:connectlocs="2,0;3,2;2,3;0,0;2,0" o:connectangles="0,0,0,0,0"/>
                    </v:shape>
                    <v:shape id="Freeform 5019" o:spid="_x0000_s1211" style="position:absolute;left:746;top:8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L9oscA&#10;AADdAAAADwAAAGRycy9kb3ducmV2LnhtbESPT2vCQBTE7wW/w/KE3uomhQYb3UgR1LYXqSmIt2f2&#10;5Q/Nvk2zq6bf3hWEHoeZ+Q0zXwymFWfqXWNZQTyJQBAXVjdcKfjOV09TEM4ja2wtk4I/crDIRg9z&#10;TLW98Bedd74SAcIuRQW1910qpStqMugmtiMOXml7gz7IvpK6x0uAm1Y+R1EiDTYcFmrsaFlT8bM7&#10;mUA55dvDx8ps979HHy+T8nOtN4lSj+PhbQbC0+D/w/f2u1bwEsWvcHsTnoDM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i/aLHAAAA3QAAAA8AAAAAAAAAAAAAAAAAmAIAAGRy&#10;cy9kb3ducmV2LnhtbFBLBQYAAAAABAAEAPUAAACMAwAAAAA=&#10;" path="m2,l3,2,2,3,,,2,xe" filled="f" strokeweight="0">
                      <v:stroke joinstyle="miter"/>
                      <v:path arrowok="t" o:connecttype="custom" o:connectlocs="2,0;3,2;2,3;0,0;2,0" o:connectangles="0,0,0,0,0"/>
                    </v:shape>
                    <v:shape id="Freeform 5020" o:spid="_x0000_s1212" style="position:absolute;left:750;top:88;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ucX8MA&#10;AADdAAAADwAAAGRycy9kb3ducmV2LnhtbERPW2vCMBR+F/wP4Qh7kZlOUKQaxQuCMBnqKuzx0Jy1&#10;xeakS6LWf788CD5+fPfZojW1uJHzlWUFH4MEBHFudcWFgux7+z4B4QOyxtoyKXiQh8W825lhqu2d&#10;j3Q7hULEEPYpKihDaFIpfV6SQT+wDXHkfq0zGCJ0hdQO7zHc1HKYJGNpsOLYUGJD65Lyy+lqFOw+&#10;D4d97frZ315mV3Pe/HytWqvUW69dTkEEasNL/HTvtIJRMoz745v4BOT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ucX8MAAADdAAAADwAAAAAAAAAAAAAAAACYAgAAZHJzL2Rv&#10;d25yZXYueG1sUEsFBgAAAAAEAAQA9QAAAIgDAAAAAA==&#10;" path="m2,1l1,,,,,1r,l,1r,l,1r,l,1,1,2r,l1,2r,l1,2r,l1,2r,l1,2r,l1,2r,l1,2,1,1r,l1,1r,l1,1r,l1,1r,l1,1r1,xe" fillcolor="#d8d8d8" stroked="f">
                      <v:path arrowok="t" o:connecttype="custom" o:connectlocs="2,1;1,0;0,0;0,1;0,1;0,1;0,1;0,1;0,1;0,1;1,2;1,2;1,2;1,2;1,2;1,2;1,2;1,2;1,2;1,2;1,2;1,2;1,2;1,1;1,1;1,1;1,1;1,1;1,1;1,1;1,1;1,1;2,1" o:connectangles="0,0,0,0,0,0,0,0,0,0,0,0,0,0,0,0,0,0,0,0,0,0,0,0,0,0,0,0,0,0,0,0,0"/>
                    </v:shape>
                    <v:shape id="Freeform 5021" o:spid="_x0000_s1213" style="position:absolute;left:750;top:88;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BHd8UA&#10;AADdAAAADwAAAGRycy9kb3ducmV2LnhtbESPQWsCMRSE7wX/Q3iCl6JZF1pkNYpICx7swW0Fj4/N&#10;c3cxeVmSrK7/3hQKPQ4z8w2z2gzWiBv50DpWMJ9lIIgrp1uuFfx8f04XIEJE1mgck4IHBdisRy8r&#10;LLS785FuZaxFgnAoUEETY1dIGaqGLIaZ64iTd3HeYkzS11J7vCe4NTLPsndpseW00GBHu4aqa9lb&#10;Bb05uDNfHx/b9vj6lffexHN5UmoyHrZLEJGG+B/+a++1grcsn8Pvm/QE5Po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sEd3xQAAAN0AAAAPAAAAAAAAAAAAAAAAAJgCAABkcnMv&#10;ZG93bnJldi54bWxQSwUGAAAAAAQABAD1AAAAigMAAAAA&#10;" path="m2,1l1,,,,,1r,l,1r,l,1r,l,1,1,2r,l1,2r,l1,2r,l1,2r,l1,2r,l1,2r,l1,2,1,1r,l1,1r,l1,1r,l1,1r,l1,1r1,xe" filled="f" strokeweight="0">
                      <v:stroke joinstyle="miter"/>
                      <v:path arrowok="t" o:connecttype="custom" o:connectlocs="2,1;1,0;0,0;0,1;0,1;0,1;0,1;0,1;0,1;0,1;1,2;1,2;1,2;1,2;1,2;1,2;1,2;1,2;1,2;1,2;1,2;1,2;1,2;1,1;1,1;1,1;1,1;1,1;1,1;1,1;1,1;1,1;2,1" o:connectangles="0,0,0,0,0,0,0,0,0,0,0,0,0,0,0,0,0,0,0,0,0,0,0,0,0,0,0,0,0,0,0,0,0"/>
                    </v:shape>
                    <v:shape id="Freeform 5022" o:spid="_x0000_s1214" style="position:absolute;left:752;top:88;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lLv8YA&#10;AADdAAAADwAAAGRycy9kb3ducmV2LnhtbESPQWsCMRSE74X+h/AK3mrShbV2a5QiiHopVQten5tn&#10;dnHzsmzSdf33plDocZiZb5jZYnCN6KkLtWcNL2MFgrj0pmar4fuwep6CCBHZYOOZNNwowGL++DDD&#10;wvgr76jfRysShEOBGqoY20LKUFbkMIx9S5y8s+8cxiQ7K02H1wR3jcyUmkiHNaeFCltaVlRe9j9O&#10;w9t6bc9f9vNyOK62xvT5a75UJ61HT8PHO4hIQ/wP/7U3RkOusgx+36Qn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lLv8YAAADdAAAADwAAAAAAAAAAAAAAAACYAgAAZHJz&#10;L2Rvd25yZXYueG1sUEsFBgAAAAAEAAQA9QAAAIsDAAAAAA==&#10;" path="m,1l,,1,r,1l1,1r,l1,1r,l1,1r,l1,1r,l1,1r,l1,1r,1l1,2,,2r,l,2r,l,2r,l,2,,1r,l,1r,l,1r,l,1r,l,1r,l,1r,xe" fillcolor="#d8d8d8" stroked="f">
                      <v:path arrowok="t" o:connecttype="custom" o:connectlocs="0,1;0,0;1,0;1,1;1,1;1,1;1,1;1,1;1,1;1,1;1,1;1,1;1,1;1,1;1,1;1,2;1,2;0,2;0,2;0,2;0,2;0,2;0,2;0,2;0,1;0,1;0,1;0,1;0,1;0,1;0,1;0,1;0,1;0,1;0,1;0,1" o:connectangles="0,0,0,0,0,0,0,0,0,0,0,0,0,0,0,0,0,0,0,0,0,0,0,0,0,0,0,0,0,0,0,0,0,0,0,0"/>
                    </v:shape>
                    <v:shape id="Freeform 5023" o:spid="_x0000_s1215" style="position:absolute;left:752;top:88;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SX8sYA&#10;AADdAAAADwAAAGRycy9kb3ducmV2LnhtbESPQWvCQBSE70L/w/IKvdWNthZJXaWI2h700BjB4yP7&#10;mg3Nvg3ZVZP+elcoeBxm5htmtuhsLc7U+sqxgtEwAUFcOF1xqSDfr5+nIHxA1lg7JgU9eVjMHwYz&#10;TLW78Deds1CKCGGfogITQpNK6QtDFv3QNcTR+3GtxRBlW0rd4iXCbS3HSfImLVYcFww2tDRU/GYn&#10;q0D/Yd6PnAmrz02/3b0eVkdT5Eo9PXYf7yACdeEe/m9/aQWTZPwCtzfxCc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SX8sYAAADdAAAADwAAAAAAAAAAAAAAAACYAgAAZHJz&#10;L2Rvd25yZXYueG1sUEsFBgAAAAAEAAQA9QAAAIsDAAAAAA==&#10;" path="m,1l,,1,r,1l1,1r,l1,1r,l1,1r,l1,1r,l1,1r,l1,1r,1l1,2,,2r,l,2r,l,2r,l,2,,1r,l,1r,l,1r,l,1r,l,1r,l,1r,xe" filled="f" strokeweight="0">
                      <v:stroke joinstyle="miter"/>
                      <v:path arrowok="t" o:connecttype="custom" o:connectlocs="0,1;0,0;1,0;1,1;1,1;1,1;1,1;1,1;1,1;1,1;1,1;1,1;1,1;1,1;1,1;1,2;1,2;0,2;0,2;0,2;0,2;0,2;0,2;0,2;0,1;0,1;0,1;0,1;0,1;0,1;0,1;0,1;0,1;0,1;0,1;0,1" o:connectangles="0,0,0,0,0,0,0,0,0,0,0,0,0,0,0,0,0,0,0,0,0,0,0,0,0,0,0,0,0,0,0,0,0,0,0,0"/>
                    </v:shape>
                    <v:shape id="Freeform 5024" o:spid="_x0000_s1216" style="position:absolute;left:745;top:86;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vEy8UA&#10;AADdAAAADwAAAGRycy9kb3ducmV2LnhtbESP0WoCMRRE3wv9h3ALfavZLlp0NcoiKAXxoeoHXJPr&#10;ZunmZtlEXfv1jSD4OMzMGWa26F0jLtSF2rOCz0EGglh7U3Ol4LBffYxBhIhssPFMCm4UYDF/fZlh&#10;YfyVf+iyi5VIEA4FKrAxtoWUQVtyGAa+JU7eyXcOY5JdJU2H1wR3jcyz7Es6rDktWGxpaUn/7s5O&#10;wXn/V504Pw63cTXZ3PSxtGtdKvX+1pdTEJH6+Aw/2t9GwSjLh3B/k56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e8TLxQAAAN0AAAAPAAAAAAAAAAAAAAAAAJgCAABkcnMv&#10;ZG93bnJldi54bWxQSwUGAAAAAAQABAD1AAAAigMAAAAA&#10;" path="m1,1r,l1,1,,1r,l,1r,l,1,,2r,l,2r,l,2r,l,3r1,l1,3r,l1,3r1,l2,3r,l3,3r,l3,3,4,2r,l4,2r1,l5,2r,l6,2r,l6,2r1,l7,2r1,l8,2r,l8,2r1,l9,2r1,1l10,3r,l11,3r,l11,3r1,l12,3r,l12,3r1,l13,2r,l13,2r,l13,2r,l13,1r,l13,1r,l13,1r-1,l12,1r,l12,1r-1,l11,1r,l10,1r,l10,1,9,1r,l8,1,8,r,l7,r,l7,,6,r,l6,,5,r,l5,,4,1r,l4,1,3,1r,l3,1,2,1r,l2,1,1,1r,xe" fillcolor="#d8d8d8" stroked="f">
                      <v:path arrowok="t" o:connecttype="custom" o:connectlocs="1,1;0,1;0,1;0,1;0,2;0,2;0,2;1,3;1,3;2,3;2,3;3,3;4,2;4,2;5,2;6,2;6,2;7,2;8,2;8,2;9,2;10,3;11,3;11,3;12,3;12,3;13,2;13,2;13,2;13,1;13,1;13,1;12,1;12,1;11,1;10,1;10,1;9,1;8,0;7,0;7,0;6,0;5,0;5,0;4,1;3,1;3,1;2,1;1,1" o:connectangles="0,0,0,0,0,0,0,0,0,0,0,0,0,0,0,0,0,0,0,0,0,0,0,0,0,0,0,0,0,0,0,0,0,0,0,0,0,0,0,0,0,0,0,0,0,0,0,0,0"/>
                    </v:shape>
                    <v:shape id="Freeform 5025" o:spid="_x0000_s1217" style="position:absolute;left:745;top:86;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tUXMIA&#10;AADdAAAADwAAAGRycy9kb3ducmV2LnhtbESP0YrCMBRE3xf8h3AX9m1NlLVINcoiCrJvaj/g0lzb&#10;YnNTk1jr328EwcdhZs4wy/VgW9GTD41jDZOxAkFcOtNwpaE47b7nIEJENtg6Jg0PCrBejT6WmBt3&#10;5wP1x1iJBOGQo4Y6xi6XMpQ1WQxj1xEn7+y8xZikr6TxeE9w28qpUpm02HBaqLGjTU3l5XizGtzB&#10;//hbESbzvtqes+76p7IBtf76HH4XICIN8R1+tfdGw0xNZ/B8k5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1RcwgAAAN0AAAAPAAAAAAAAAAAAAAAAAJgCAABkcnMvZG93&#10;bnJldi54bWxQSwUGAAAAAAQABAD1AAAAhwMAAAAA&#10;" path="m1,1r,l1,1,,1r,l,1r,l,1,,2r,l,2r,l,2r,l,3r1,l1,3r,l1,3r1,l2,3r,l3,3r,l3,3,4,2r,l4,2r1,l5,2r,l6,2r,l6,2r1,l7,2r1,l8,2r,l8,2r1,l9,2r1,1l10,3r,l11,3r,l11,3r1,l12,3r,l12,3r1,l13,2r,l13,2r,l13,2r,l13,1r,l13,1r,l13,1r-1,l12,1r,l12,1r-1,l11,1r,l10,1r,l10,1,9,1r,l8,1,8,r,l7,r,l7,,6,r,l6,,5,r,l5,,4,1r,l4,1,3,1r,l3,1,2,1r,l2,1,1,1r,xe" filled="f" strokeweight="0">
                      <v:stroke joinstyle="miter"/>
                      <v:path arrowok="t" o:connecttype="custom" o:connectlocs="1,1;0,1;0,1;0,1;0,2;0,2;0,2;1,3;1,3;2,3;2,3;3,3;4,2;4,2;5,2;6,2;6,2;7,2;8,2;8,2;9,2;10,3;11,3;11,3;12,3;12,3;13,2;13,2;13,2;13,1;13,1;13,1;12,1;12,1;11,1;10,1;10,1;9,1;8,0;7,0;7,0;6,0;5,0;5,0;4,1;3,1;3,1;2,1;1,1" o:connectangles="0,0,0,0,0,0,0,0,0,0,0,0,0,0,0,0,0,0,0,0,0,0,0,0,0,0,0,0,0,0,0,0,0,0,0,0,0,0,0,0,0,0,0,0,0,0,0,0,0"/>
                    </v:shape>
                  </v:group>
                  <v:group id="Group 5026" o:spid="_x0000_s1218" style="position:absolute;left:724;top:106;width:14;height:14" coordorigin="724,106" coordsize="1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0ZscAAADdAAAADwAAAGRycy9kb3ducmV2LnhtbESPzWrDMBCE74W+g9hC&#10;bo3sFJviRgkhtCUHU4hTKL0t1sY2sVbGUv3z9lGgkOMwM98w6+1kWjFQ7xrLCuJlBIK4tLrhSsH3&#10;6eP5FYTzyBpby6RgJgfbzePDGjNtRz7SUPhKBAi7DBXU3neZlK6syaBb2o44eGfbG/RB9pXUPY4B&#10;blq5iqJUGmw4LNTY0b6m8lL8GQWfI467l/h9yC/n/fx7Sr5+8piUWjxNuzcQniZ/D/+3D1pBEq1S&#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90ZscAAADd&#10;AAAADwAAAAAAAAAAAAAAAACqAgAAZHJzL2Rvd25yZXYueG1sUEsFBgAAAAAEAAQA+gAAAJ4DAAAA&#10;AA==&#10;">
                    <v:shape id="Freeform 5027" o:spid="_x0000_s1219" style="position:absolute;left:724;top:106;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66csYA&#10;AADdAAAADwAAAGRycy9kb3ducmV2LnhtbESPQWsCMRSE74X+h/AEb5pV0MrWKGIRxEOhq9LrY/O6&#10;2Zq8bDepu/bXNwWhx2FmvmGW695ZcaU21J4VTMYZCOLS65orBafjbrQAESKyRuuZFNwowHr1+LDE&#10;XPuO3+haxEokCIccFZgYm1zKUBpyGMa+IU7eh28dxiTbSuoWuwR3Vk6zbC4d1pwWDDa0NVReim+n&#10;YFeYn89z8+5fF/3LV+cPdjbfWqWGg37zDCJSH//D9/ZeK5hl0yf4e5Oe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66csYAAADdAAAADwAAAAAAAAAAAAAAAACYAgAAZHJz&#10;L2Rvd25yZXYueG1sUEsFBgAAAAAEAAQA9QAAAIsDAAAAAA==&#10;" path="m,13r,l,13r1,l1,14r,l1,14r,l2,14r,l2,14r1,l3,14r,l3,13r,l3,13r1,l4,12r-1,l3,11r,l3,11r,-1l3,10r,l3,9r,l3,9,3,8r,l3,8,3,7r,l3,7,3,6r,l3,6,3,5r,l3,4r,l3,4,3,3r,l3,3,3,2r,l4,2,4,1,3,1r,l3,r,l3,r,l2,r,l2,,1,r,l1,r,l1,,,1r,l,1,,2r,l,2,,3r,l,3,,4r,l,4,,5r,l,6r,l,6,,7r,l,7,,8r,l,8,,9r,l,9r,1l,10r,l,11r,l,11r,1l,12r,1xe" fillcolor="#d8d8d8" stroked="f">
                      <v:path arrowok="t" o:connecttype="custom" o:connectlocs="0,13;1,13;1,14;1,14;2,14;3,14;3,14;3,13;4,13;3,12;3,11;3,10;3,10;3,9;3,8;3,8;3,7;3,6;3,6;3,5;3,4;3,3;3,3;3,2;4,1;3,1;3,0;3,0;2,0;1,0;1,0;1,0;0,1;0,2;0,2;0,3;0,4;0,4;0,5;0,6;0,7;0,7;0,8;0,9;0,9;0,10;0,11;0,11;0,12" o:connectangles="0,0,0,0,0,0,0,0,0,0,0,0,0,0,0,0,0,0,0,0,0,0,0,0,0,0,0,0,0,0,0,0,0,0,0,0,0,0,0,0,0,0,0,0,0,0,0,0,0"/>
                    </v:shape>
                    <v:shape id="Freeform 5028" o:spid="_x0000_s1220" style="position:absolute;left:724;top:106;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FRDMIA&#10;AADdAAAADwAAAGRycy9kb3ducmV2LnhtbERPTYvCMBC9C/6HMMLeNFVXWappqYqrCB5097K3oRnb&#10;YjMpTVbrvzcHwePjfS/TztTiRq2rLCsYjyIQxLnVFRcKfn+2wy8QziNrrC2Tggc5SJN+b4mxtnc+&#10;0e3sCxFC2MWooPS+iaV0eUkG3cg2xIG72NagD7AtpG7xHsJNLSdRNJcGKw4NJTa0Lim/nv+NgvqQ&#10;fc/+XLY67qbMm621x1x/KvUx6LIFCE+df4tf7r1WMIsmYW54E5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VEMwgAAAN0AAAAPAAAAAAAAAAAAAAAAAJgCAABkcnMvZG93&#10;bnJldi54bWxQSwUGAAAAAAQABAD1AAAAhwMAAAAA&#10;" path="m,13r,l,13r1,l1,14r,l1,14r,l2,14r,l2,14r1,l3,14r,l3,13r,l3,13r1,l4,12r-1,l3,11r,l3,11r,-1l3,10r,l3,9r,l3,9,3,8r,l3,8,3,7r,l3,7,3,6r,l3,6,3,5r,l3,4r,l3,4,3,3r,l3,3,3,2r,l4,2,4,1,3,1r,l3,r,l3,r,l2,r,l2,,1,r,l1,r,l1,,,1r,l,1,,2r,l,2,,3r,l,3,,4r,l,4,,5r,l,6r,l,6,,7r,l,7,,8r,l,8,,9r,l,9r,1l,10r,l,11r,l,11r,1l,12r,1xe" filled="f" strokeweight="0">
                      <v:stroke joinstyle="miter"/>
                      <v:path arrowok="t" o:connecttype="custom" o:connectlocs="0,13;1,13;1,14;1,14;2,14;3,14;3,14;3,13;4,13;3,12;3,11;3,10;3,10;3,9;3,8;3,8;3,7;3,6;3,6;3,5;3,4;3,3;3,3;3,2;4,1;3,1;3,0;3,0;2,0;1,0;1,0;1,0;0,1;0,2;0,2;0,3;0,4;0,4;0,5;0,6;0,7;0,7;0,8;0,9;0,9;0,10;0,11;0,11;0,12" o:connectangles="0,0,0,0,0,0,0,0,0,0,0,0,0,0,0,0,0,0,0,0,0,0,0,0,0,0,0,0,0,0,0,0,0,0,0,0,0,0,0,0,0,0,0,0,0,0,0,0,0"/>
                    </v:shape>
                    <v:shape id="Freeform 5029" o:spid="_x0000_s1221" style="position:absolute;left:728;top:106;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31CMcA&#10;AADdAAAADwAAAGRycy9kb3ducmV2LnhtbESPX2vCMBTF3wf7DuEO9jJmqjLZqlGGIBZBXLspPl6a&#10;a1vW3JQms/XbG2Hg4+H8+XFmi97U4kytqywrGA4iEMS51RUXCn6+V6/vIJxH1lhbJgUXcrCYPz7M&#10;MNa245TOmS9EGGEXo4LS+yaW0uUlGXQD2xAH72Rbgz7ItpC6xS6Mm1qOomgiDVYcCCU2tCwp/83+&#10;TIC8rNf7SZd8nTaHdNvTOFmlu6NSz0/95xSEp97fw//tRCt4i0YfcHsTno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Zd9QjHAAAA3QAAAA8AAAAAAAAAAAAAAAAAmAIAAGRy&#10;cy9kb3ducmV2LnhtbFBLBQYAAAAABAAEAPUAAACMAwAAAAA=&#10;" path="m,10l,4r,l,4r,l,4,,3r,l,3r,l,3r,l,3r,l,3r,l,3r,l,3r,l,3r,l,3r,l,3r,l,2r,l,2r,l,2r,l,2r,l,2r,l,2r,l1,2r,l1,2r,l1,2r,l1,2r,l1,2r,l1,2r,l1,2r,l1,2r,l1,2r,l2,2r,l2,2,8,r,l8,r,l8,r,l8,r,l9,r,1l9,1r,l9,1r,l9,1r,l9,1r,l9,1r,l9,1r,l9,1r,l9,1r,l9,1r,l10,1r,l10,1r,l10,1r,l10,1r,l10,1r,l10,1r,l10,1r,1l10,2r,l10,2r,l10,2r,l10,2r,l10,2r,l10,2r,l10,2r,l10,2r,l10,2r,1l10,3r,l10,3r,l10,3r,l10,3r,l10,3r,l10,3r,l10,3r,l10,3r,l10,10r,l10,10r,1l10,11r,l10,11r,l10,11r,l10,11r,l10,11r,l10,11r,l10,11r,l10,11r,1l10,12r,l10,12r,l10,12r,l10,12r,l10,12r,l10,12r,l10,12r,l10,12r,l10,12r,1l10,13r,l10,13r,l10,13r,l10,13r,l10,13r,l10,13r,l10,13r,l9,13r,l9,13r,l9,13r,l9,13r,l9,13r,l9,13r,l9,13r,l9,13r,l8,13r,l8,13r,l8,13r,l2,12r,l2,12r,l2,12r,l2,12r-1,l1,12r,l1,12r,l1,12r,l1,12r,l1,12r,l1,12r,l1,12r,l1,12,,12r,l,12r,l,12r,l,12r,l,12r,l,12r,l,12r,l,12r,l,12,,11r,l,11r,l,11r,l,11r,l,11r,l,11r,l,11r,l,11r,l,10r,l,10r,l,10r,xe" fillcolor="#d8d8d8" stroked="f">
                      <v:path arrowok="t" o:connecttype="custom" o:connectlocs="0,4;0,3;0,3;0,3;0,3;0,2;0,2;1,2;1,2;1,2;1,2;8,0;8,0;9,1;9,1;9,1;9,1;10,1;10,1;10,1;10,2;10,2;10,2;10,3;10,3;10,3;10,3;10,11;10,11;10,11;10,12;10,12;10,12;10,12;10,13;10,13;10,13;9,13;9,13;9,13;8,13;2,12;2,12;1,12;1,12;1,12;0,12;0,12;0,12;0,11;0,11;0,11;0,11;0,10" o:connectangles="0,0,0,0,0,0,0,0,0,0,0,0,0,0,0,0,0,0,0,0,0,0,0,0,0,0,0,0,0,0,0,0,0,0,0,0,0,0,0,0,0,0,0,0,0,0,0,0,0,0,0,0,0,0"/>
                    </v:shape>
                    <v:shape id="Freeform 5030" o:spid="_x0000_s1222" style="position:absolute;left:728;top:106;width:10;height:13;visibility:visible;mso-wrap-style:square;v-text-anchor:top" coordsize="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ycWsQA&#10;AADdAAAADwAAAGRycy9kb3ducmV2LnhtbERP3WrCMBS+F/YO4Qy802SVyexMy5ApTsaYbg9waI5t&#10;aXNSmmi7t18uBC8/vv91PtpWXKn3tWMNT3MFgrhwpuZSw+/PdvYCwgdkg61j0vBHHvLsYbLG1LiB&#10;j3Q9hVLEEPYpaqhC6FIpfVGRRT93HXHkzq63GCLsS2l6HGK4bWWi1FJarDk2VNjRpqKiOV2shvfv&#10;7WG5W6nF+bM5fsjkYL42w0rr6eP49goi0Bju4pt7bzQ8q0XcH9/EJy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nFrEAAAA3QAAAA8AAAAAAAAAAAAAAAAAmAIAAGRycy9k&#10;b3ducmV2LnhtbFBLBQYAAAAABAAEAPUAAACJAwAAAAA=&#10;" path="m,10l,4r,l,4r,l,4,,3r,l,3r,l,3r,l,3r,l,3r,l,3r,l,3r,l,3r,l,3r,l,3r,l,2r,l,2r,l,2r,l,2r,l,2r,l,2r,l1,2r,l1,2r,l1,2r,l1,2r,l1,2r,l1,2r,l1,2r,l1,2r,l1,2r,l2,2r,l2,2,8,r,l8,r,l8,r,l8,r,l9,r,1l9,1r,l9,1r,l9,1r,l9,1r,l9,1r,l9,1r,l9,1r,l9,1r,l9,1r,l10,1r,l10,1r,l10,1r,l10,1r,l10,1r,l10,1r,l10,1r,1l10,2r,l10,2r,l10,2r,l10,2r,l10,2r,l10,2r,l10,2r,l10,2r,l10,2r,1l10,3r,l10,3r,l10,3r,l10,3r,l10,3r,l10,3r,l10,3r,l10,3r,l10,10r,l10,10r,1l10,11r,l10,11r,l10,11r,l10,11r,l10,11r,l10,11r,l10,11r,l10,11r,1l10,12r,l10,12r,l10,12r,l10,12r,l10,12r,l10,12r,l10,12r,l10,12r,l10,12r,1l10,13r,l10,13r,l10,13r,l10,13r,l10,13r,l10,13r,l10,13r,l9,13r,l9,13r,l9,13r,l9,13r,l9,13r,l9,13r,l9,13r,l9,13r,l8,13r,l8,13r,l8,13r,l2,12r,l2,12r,l2,12r,l2,12r-1,l1,12r,l1,12r,l1,12r,l1,12r,l1,12r,l1,12r,l1,12r,l1,12,,12r,l,12r,l,12r,l,12r,l,12r,l,12r,l,12r,l,12r,l,12,,11r,l,11r,l,11r,l,11r,l,11r,l,11r,l,11r,l,11r,l,10r,l,10r,l,10r,xe" filled="f" strokeweight="0">
                      <v:stroke joinstyle="miter"/>
                      <v:path arrowok="t" o:connecttype="custom" o:connectlocs="0,4;0,3;0,3;0,3;0,3;0,2;0,2;1,2;1,2;1,2;1,2;8,0;8,0;9,1;9,1;9,1;9,1;10,1;10,1;10,1;10,2;10,2;10,2;10,3;10,3;10,3;10,3;10,11;10,11;10,11;10,12;10,12;10,12;10,12;10,13;10,13;10,13;9,13;9,13;9,13;8,13;2,12;2,12;1,12;1,12;1,12;0,12;0,12;0,12;0,11;0,11;0,11;0,11;0,10" o:connectangles="0,0,0,0,0,0,0,0,0,0,0,0,0,0,0,0,0,0,0,0,0,0,0,0,0,0,0,0,0,0,0,0,0,0,0,0,0,0,0,0,0,0,0,0,0,0,0,0,0,0,0,0,0,0"/>
                    </v:shape>
                    <v:shape id="Freeform 5031" o:spid="_x0000_s1223" style="position:absolute;left:726;top:107;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E0cQA&#10;AADdAAAADwAAAGRycy9kb3ducmV2LnhtbESPT4vCMBTE7wt+h/CEva1pFUWqUUQUl5U9WAWvj+b1&#10;DzYvpYm1fvuNIOxxmJnfMMt1b2rRUesqywriUQSCOLO64kLB5bz/moNwHlljbZkUPMnBejX4WGKi&#10;7YNP1KW+EAHCLkEFpfdNIqXLSjLoRrYhDl5uW4M+yLaQusVHgJtajqNoJg1WHBZKbGhbUnZL7yZQ&#10;0nr3nF1ji3bcHPOf3+5w41ypz2G/WYDw1Pv/8Lv9rRVMo0kMrzfhCc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FBNHEAAAA3QAAAA8AAAAAAAAAAAAAAAAAmAIAAGRycy9k&#10;b3ducmV2LnhtbFBLBQYAAAAABAAEAPUAAACJAwAAAAA=&#10;" path="m,2l1,3r1,l2,3r,l2,3r,l2,3r,l2,3r,l2,3r,l2,3r,l2,3r,l2,3r,l2,3r,l2,3r,l2,3r,l2,3r,l2,2r,l2,2r,l2,2r,l2,2r,l2,2r,l2,2r,l,,,2xe" fillcolor="#d8d8d8" stroked="f">
                      <v:path arrowok="t" o:connecttype="custom" o:connectlocs="0,2;1,3;2,3;2,3;2,3;2,3;2,3;2,3;2,3;2,3;2,3;2,3;2,3;2,3;2,3;2,3;2,3;2,3;2,3;2,3;2,3;2,3;2,3;2,3;2,3;2,3;2,3;2,2;2,2;2,2;2,2;2,2;2,2;2,2;2,2;2,2;2,2;2,2;2,2;0,0;0,2" o:connectangles="0,0,0,0,0,0,0,0,0,0,0,0,0,0,0,0,0,0,0,0,0,0,0,0,0,0,0,0,0,0,0,0,0,0,0,0,0,0,0,0,0"/>
                    </v:shape>
                    <v:shape id="Freeform 5032" o:spid="_x0000_s1224" style="position:absolute;left:726;top:107;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HPuMcA&#10;AADdAAAADwAAAGRycy9kb3ducmV2LnhtbESPQWvCQBSE7wX/w/IEb3WjUpHUVUQQSluwJoXW2yP7&#10;TILZtzG7jdFf3xUEj8PMfMPMl52pREuNKy0rGA0jEMSZ1SXnCr7TzfMMhPPIGivLpOBCDpaL3tMc&#10;Y23PvKM28bkIEHYxKii8r2MpXVaQQTe0NXHwDrYx6INscqkbPAe4qeQ4iqbSYMlhocCa1gVlx+TP&#10;KNgmG5n97q/tafb5lU5/0vdT/YFKDfrd6hWEp84/wvf2m1bwEk3GcHsTno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uRz7jHAAAA3QAAAA8AAAAAAAAAAAAAAAAAmAIAAGRy&#10;cy9kb3ducmV2LnhtbFBLBQYAAAAABAAEAPUAAACMAwAAAAA=&#10;" path="m,2l1,3r1,l2,3r,l2,3r,l2,3r,l2,3r,l2,3r,l2,3r,l2,3r,l2,3r,l2,3r,l2,3r,l2,3r,l2,3r,l2,2r,l2,2r,l2,2r,l2,2r,l2,2r,l2,2r,l,,,2xe" filled="f" strokeweight="0">
                      <v:stroke joinstyle="miter"/>
                      <v:path arrowok="t" o:connecttype="custom" o:connectlocs="0,2;1,3;2,3;2,3;2,3;2,3;2,3;2,3;2,3;2,3;2,3;2,3;2,3;2,3;2,3;2,3;2,3;2,3;2,3;2,3;2,3;2,3;2,3;2,3;2,3;2,3;2,3;2,2;2,2;2,2;2,2;2,2;2,2;2,2;2,2;2,2;2,2;2,2;2,2;0,0;0,2" o:connectangles="0,0,0,0,0,0,0,0,0,0,0,0,0,0,0,0,0,0,0,0,0,0,0,0,0,0,0,0,0,0,0,0,0,0,0,0,0,0,0,0,0"/>
                    </v:shape>
                    <v:shape id="Freeform 5033" o:spid="_x0000_s1225" style="position:absolute;left:726;top:11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PcQA&#10;AADdAAAADwAAAGRycy9kb3ducmV2LnhtbESPT4vCMBTE78J+h/CEvdlURZFqFFkUlxUPdhe8PprX&#10;P9i8lCbW+u03guBxmJnfMKtNb2rRUesqywrGUQyCOLO64kLB3+9+tADhPLLG2jIpeJCDzfpjsMJE&#10;2zufqUt9IQKEXYIKSu+bREqXlWTQRbYhDl5uW4M+yLaQusV7gJtaTuJ4Lg1WHBZKbOirpOya3kyg&#10;pPXuMb+MLdpJc8x/Tt3hyrlSn8N+uwThqffv8Kv9rRXM4ukUnm/CE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bPz3EAAAA3QAAAA8AAAAAAAAAAAAAAAAAmAIAAGRycy9k&#10;b3ducmV2LnhtbFBLBQYAAAAABAAEAPUAAACJAwAAAAA=&#10;" path="m,2l2,r,2l,3,,2xe" fillcolor="#d8d8d8" stroked="f">
                      <v:path arrowok="t" o:connecttype="custom" o:connectlocs="0,2;2,0;2,2;0,3;0,2" o:connectangles="0,0,0,0,0"/>
                    </v:shape>
                    <v:shape id="Freeform 5034" o:spid="_x0000_s1226" style="position:absolute;left:726;top:11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TyV8gA&#10;AADdAAAADwAAAGRycy9kb3ducmV2LnhtbESPQWvCQBSE7wX/w/KE3urG1opEV5GCUNpCbSKot0f2&#10;mQSzb2N2G1N/vSsUPA4z8w0zW3SmEi01rrSsYDiIQBBnVpecK9ikq6cJCOeRNVaWScEfOVjMew8z&#10;jLU98w+1ic9FgLCLUUHhfR1L6bKCDLqBrYmDd7CNQR9kk0vd4DnATSWfo2gsDZYcFgqs6a2g7Jj8&#10;GgXfyUpmu/2lPU2+1ul4m36c6k9U6rHfLacgPHX+Hv5vv2sFr9HLCG5vwhOQ8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NPJXyAAAAN0AAAAPAAAAAAAAAAAAAAAAAJgCAABk&#10;cnMvZG93bnJldi54bWxQSwUGAAAAAAQABAD1AAAAjQMAAAAA&#10;" path="m,2l2,r,2l,3,,2xe" filled="f" strokeweight="0">
                      <v:stroke joinstyle="miter"/>
                      <v:path arrowok="t" o:connecttype="custom" o:connectlocs="0,2;2,0;2,2;0,3;0,2" o:connectangles="0,0,0,0,0"/>
                    </v:shape>
                    <v:shape id="Freeform 5035" o:spid="_x0000_s1227" style="position:absolute;left:727;top:113;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lFFsYA&#10;AADdAAAADwAAAGRycy9kb3ducmV2LnhtbESPQWsCMRSE7wX/Q3hCbzXRstWuRhFB1EtptdDr6+aZ&#10;Xdy8LJu4bv99IxR6HGbmG2ax6l0tOmpD5VnDeKRAEBfeVGw1fJ62TzMQISIbrD2Thh8KsFoOHhaY&#10;G3/jD+qO0YoE4ZCjhjLGJpcyFCU5DCPfECfv7FuHMcnWStPiLcFdLSdKvUiHFaeFEhvalFRcjlen&#10;4XW3s+d3+3Y5fW0PxnTZNNuob60fh/16DiJSH//Df+290ZCp5wzub9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NlFFsYAAADdAAAADwAAAAAAAAAAAAAAAACYAgAAZHJz&#10;L2Rvd25yZXYueG1sUEsFBgAAAAAEAAQA9QAAAIsDAAAAAA==&#10;" path="m1,l,,,2,1,1,1,xe" fillcolor="#d8d8d8" stroked="f">
                      <v:path arrowok="t" o:connecttype="custom" o:connectlocs="1,0;0,0;0,2;1,1;1,0" o:connectangles="0,0,0,0,0"/>
                    </v:shape>
                    <v:shape id="Freeform 5036" o:spid="_x0000_s1228" style="position:absolute;left:727;top:113;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qit8YA&#10;AADdAAAADwAAAGRycy9kb3ducmV2LnhtbESPT2vCQBTE7wW/w/IEb3VjbaVEV5Hiv0M9aFPo8ZF9&#10;ZoPZtyG7atJP7xYKHoeZ+Q0zW7S2EldqfOlYwWiYgCDOnS65UJB9rZ/fQfiArLFyTAo68rCY955m&#10;mGp34wNdj6EQEcI+RQUmhDqV0ueGLPqhq4mjd3KNxRBlU0jd4C3CbSVfkmQiLZYcFwzW9GEoPx8v&#10;VoH+xawbORNW2033uX/9Xv2YPFNq0G+XUxCB2vAI/7d3WsFbMp7A35v4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4qit8YAAADdAAAADwAAAAAAAAAAAAAAAACYAgAAZHJz&#10;L2Rvd25yZXYueG1sUEsFBgAAAAAEAAQA9QAAAIsDAAAAAA==&#10;" path="m1,l,,,2,1,1,1,xe" filled="f" strokeweight="0">
                      <v:stroke joinstyle="miter"/>
                      <v:path arrowok="t" o:connecttype="custom" o:connectlocs="1,0;0,0;0,2;1,1;1,0" o:connectangles="0,0,0,0,0"/>
                    </v:shape>
                    <v:shape id="Freeform 5037" o:spid="_x0000_s1229" style="position:absolute;left:727;top:111;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LabsQA&#10;AADdAAAADwAAAGRycy9kb3ducmV2LnhtbESPQYvCMBSE74L/ITxhb5rqopauUUR0VTzZlT0/mrdt&#10;sXkpTbTdf28EweMwM98wi1VnKnGnxpWWFYxHEQjizOqScwWXn90wBuE8ssbKMin4JwerZb+3wETb&#10;ls90T30uAoRdggoK7+tESpcVZNCNbE0cvD/bGPRBNrnUDbYBbio5iaKZNFhyWCiwpk1B2TW9GQX7&#10;X6evh+M4PbXbvDbfG3fp1rFSH4Nu/QXCU+ff4Vf7oBVMo885PN+E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S2m7EAAAA3QAAAA8AAAAAAAAAAAAAAAAAmAIAAGRycy9k&#10;b3ducmV2LnhtbFBLBQYAAAAABAAEAPUAAACJAwAAAAA=&#10;" path="m1,1l,1,,,1,1r,l1,1r,l1,1r,l1,1r,l1,1r,l1,1r,l1,1r,l1,1r,l1,1r,l1,1r,l1,1r,l1,1r,l1,1r,l1,1r,l1,1r,l1,1r,l1,1xe" fillcolor="#d8d8d8" stroked="f">
                      <v:path arrowok="t" o:connecttype="custom" o:connectlocs="1,1;0,1;0,0;1,1;1,1;1,1;1,1;1,1;1,1;1,1;1,1;1,1;1,1;1,1;1,1;1,1;1,1;1,1;1,1;1,1;1,1;1,1;1,1;1,1;1,1;1,1;1,1;1,1;1,1;1,1;1,1;1,1;1,1;1,1;1,1;1,1" o:connectangles="0,0,0,0,0,0,0,0,0,0,0,0,0,0,0,0,0,0,0,0,0,0,0,0,0,0,0,0,0,0,0,0,0,0,0,0"/>
                    </v:shape>
                    <v:shape id="Freeform 5038" o:spid="_x0000_s1230" style="position:absolute;left:727;top:111;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kBYcMA&#10;AADdAAAADwAAAGRycy9kb3ducmV2LnhtbERPz2vCMBS+C/sfwhvsIjNxsjK6pjIEYZcJdmV4fCRv&#10;bVnzUpuo9b83B2HHj+93sZ5cL840hs6zhuVCgSA23nbcaKi/t89vIEJEtth7Jg1XCrAuH2YF5tZf&#10;eE/nKjYihXDIUUMb45BLGUxLDsPCD8SJ+/Wjw5jg2Eg74iWFu16+KJVJhx2nhhYH2rRk/qqT0zBk&#10;P2p3qKc5uq2qTP11NNkh0/rpcfp4BxFpiv/iu/vTanhVqzQ3vUlPQJ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kBYcMAAADdAAAADwAAAAAAAAAAAAAAAACYAgAAZHJzL2Rv&#10;d25yZXYueG1sUEsFBgAAAAAEAAQA9QAAAIgDAAAAAA==&#10;" path="m1,1l,1,,,1,1r,l1,1r,l1,1r,l1,1r,l1,1r,l1,1r,l1,1r,l1,1r,l1,1r,l1,1r,l1,1r,l1,1r,l1,1r,l1,1r,l1,1r,l1,1r,l1,1xe" filled="f" strokeweight="0">
                      <v:stroke joinstyle="miter"/>
                      <v:path arrowok="t" o:connecttype="custom" o:connectlocs="1,1;0,1;0,0;1,1;1,1;1,1;1,1;1,1;1,1;1,1;1,1;1,1;1,1;1,1;1,1;1,1;1,1;1,1;1,1;1,1;1,1;1,1;1,1;1,1;1,1;1,1;1,1;1,1;1,1;1,1;1,1;1,1;1,1;1,1;1,1;1,1" o:connectangles="0,0,0,0,0,0,0,0,0,0,0,0,0,0,0,0,0,0,0,0,0,0,0,0,0,0,0,0,0,0,0,0,0,0,0,0"/>
                    </v:shape>
                    <v:shape id="Freeform 5039" o:spid="_x0000_s1231" style="position:absolute;left:725;top:106;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HXccUA&#10;AADdAAAADwAAAGRycy9kb3ducmV2LnhtbESPQWvCQBSE7wX/w/KE3uomiqVGVwmKxUMpVD3k+Nh9&#10;JsHs25DdaPrvuwXB4zAz3zCrzWAbcaPO144VpJMEBLF2puZSwfm0f/sA4QOywcYxKfglD5v16GWF&#10;mXF3/qHbMZQiQthnqKAKoc2k9Loii37iWuLoXVxnMUTZldJ0eI9w28hpkrxLizXHhQpb2lakr8fe&#10;KtDX709TaLfY9WkxTQudf/UmV+p1PORLEIGG8Aw/2gejYJ7MFvD/Jj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MddxxQAAAN0AAAAPAAAAAAAAAAAAAAAAAJgCAABkcnMv&#10;ZG93bnJldi54bWxQSwUGAAAAAAQABAD1AAAAigMAAAAA&#10;" path="m,12r1,1l1,13r,l1,13r,1l1,14r,l1,14r1,l2,14r,l2,14r,-1l2,13r,l2,13,3,12r,l2,12r,-1l2,11r,l2,10r,l2,10,2,9r,l2,9,2,8r,l2,8,2,7r,l2,6r,l2,6r,l2,5r,l2,4r,l2,4,2,3r,l2,3,2,2r,l3,2,3,1,2,1r,l2,1,2,r,l2,r,l2,,1,r,l1,r,l1,r,1l1,1r,l,1,,2r,l,2,,3r,l,3,,4r,l,4,,5r,l,6r,l,6,,7r,l,7,,8r,l,8,,9r,l,9r,1l,10r,l,11r,l,11r,1l,12r,xe" fillcolor="#d8d8d8" stroked="f">
                      <v:path arrowok="t" o:connecttype="custom" o:connectlocs="1,13;1,13;1,14;1,14;2,14;2,14;2,13;2,13;3,12;2,12;2,11;2,10;2,10;2,9;2,8;2,8;2,7;2,6;2,6;2,5;2,4;2,3;2,3;2,2;3,1;2,1;2,0;2,0;2,0;1,0;1,0;1,1;1,1;0,2;0,2;0,3;0,4;0,4;0,5;0,6;0,7;0,7;0,8;0,9;0,9;0,10;0,11;0,11;0,12" o:connectangles="0,0,0,0,0,0,0,0,0,0,0,0,0,0,0,0,0,0,0,0,0,0,0,0,0,0,0,0,0,0,0,0,0,0,0,0,0,0,0,0,0,0,0,0,0,0,0,0,0"/>
                    </v:shape>
                    <v:shape id="Freeform 5040" o:spid="_x0000_s1232" style="position:absolute;left:725;top:106;width:3;height:14;visibility:visible;mso-wrap-style:square;v-text-anchor:top" coordsize="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807MMA&#10;AADdAAAADwAAAGRycy9kb3ducmV2LnhtbERPTWsCMRC9C/6HMIXeNFurpd0axRYKFbS0KvQ6bMbN&#10;4mYSkqjrvzcHwePjfU/nnW3FiUJsHCt4GhYgiCunG64V7LZfg1cQMSFrbB2TggtFmM/6vSmW2p35&#10;j06bVIscwrFEBSYlX0oZK0MW49B54sztXbCYMgy11AHPOdy2clQUL9Jiw7nBoKdPQ9Vhc7QK2Oz8&#10;5Tl9/AS/P/7Xq+3b73K5VurxoVu8g0jUpbv45v7WCibFOO/Pb/ITk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807MMAAADdAAAADwAAAAAAAAAAAAAAAACYAgAAZHJzL2Rv&#10;d25yZXYueG1sUEsFBgAAAAAEAAQA9QAAAIgDAAAAAA==&#10;" path="m,12r1,1l1,13r,l1,13r,1l1,14r,l1,14r1,l2,14r,l2,14r,-1l2,13r,l2,13,3,12r,l2,12r,-1l2,11r,l2,10r,l2,10,2,9r,l2,9,2,8r,l2,8,2,7r,l2,6r,l2,6r,l2,5r,l2,4r,l2,4,2,3r,l2,3,2,2r,l3,2,3,1,2,1r,l2,1,2,r,l2,r,l2,,1,r,l1,r,l1,r,1l1,1r,l,1,,2r,l,2,,3r,l,3,,4r,l,4,,5r,l,6r,l,6,,7r,l,7,,8r,l,8,,9r,l,9r,1l,10r,l,11r,l,11r,1l,12r,xe" filled="f" strokeweight="0">
                      <v:stroke joinstyle="miter"/>
                      <v:path arrowok="t" o:connecttype="custom" o:connectlocs="1,13;1,13;1,14;1,14;2,14;2,14;2,13;2,13;3,12;2,12;2,11;2,10;2,10;2,9;2,8;2,8;2,7;2,6;2,6;2,5;2,4;2,3;2,3;2,2;3,1;2,1;2,0;2,0;2,0;1,0;1,0;1,1;1,1;0,2;0,2;0,3;0,4;0,4;0,5;0,6;0,7;0,7;0,8;0,9;0,9;0,10;0,11;0,11;0,12" o:connectangles="0,0,0,0,0,0,0,0,0,0,0,0,0,0,0,0,0,0,0,0,0,0,0,0,0,0,0,0,0,0,0,0,0,0,0,0,0,0,0,0,0,0,0,0,0,0,0,0,0"/>
                    </v:shape>
                  </v:group>
                  <v:group id="Group 5041" o:spid="_x0000_s1233" style="position:absolute;left:745;top:125;width:14;height:15" coordorigin="745,125" coordsize="1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kJssYAAADdAAAADwAAAGRycy9kb3ducmV2LnhtbESPT4vCMBTE74LfITzB&#10;25pWV1m6RhFR8SAL/oFlb4/m2Rabl9LEtn77jSB4HGbmN8x82ZlSNFS7wrKCeBSBIE6tLjhTcDlv&#10;P75AOI+ssbRMCh7kYLno9+aYaNvykZqTz0SAsEtQQe59lUjp0pwMupGtiIN3tbVBH2SdSV1jG+Cm&#10;lOMomkmDBYeFHCta55TeTnejYNdiu5rEm+Zwu64ff+fpz+8hJqWGg271DcJT59/hV3uvFUyjzx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2QmyxgAAAN0A&#10;AAAPAAAAAAAAAAAAAAAAAKoCAABkcnMvZG93bnJldi54bWxQSwUGAAAAAAQABAD6AAAAnQMAAAAA&#10;">
                    <v:shape id="Freeform 5042" o:spid="_x0000_s1234" style="position:absolute;left:745;top:136;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L288YA&#10;AADdAAAADwAAAGRycy9kb3ducmV2LnhtbESP3WrCQBSE7wu+w3IKvdONqRGNrlICgUIrpf7cH7PH&#10;JDV7NmS3Gt++Kwi9HGbmG2a57k0jLtS52rKC8SgCQVxYXXOpYL/LhzMQziNrbCyTghs5WK8GT0tM&#10;tb3yN122vhQBwi5FBZX3bSqlKyoy6Ea2JQ7eyXYGfZBdKXWH1wA3jYyjaCoN1hwWKmwpq6g4b3+N&#10;gtnP2Mfz/jN5PSaHr4+syHGT5Uq9PPdvCxCeev8ffrTftYIkmsRwfx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cL288YAAADdAAAADwAAAAAAAAAAAAAAAACYAgAAZHJz&#10;L2Rvd25yZXYueG1sUEsFBgAAAAAEAAQA9QAAAIsDAAAAAA==&#10;" path="m13,4r,l13,4r,-1l14,3r,l14,3r,-1l14,2r,l14,2r,-1l14,1r,l13,1r,l13,r,l12,r,l12,,11,r,1l11,1r-1,l10,1r,l9,1r,l9,1,8,1r,l8,1,7,1r,l6,1r,l6,1,5,1r,l5,1,4,1r,l4,1,3,1,3,r,l2,r,l2,,1,r,1l1,1r,l,1r,l,2r,l,2r,l,3r,l1,3r,l1,4r,l2,4r,l2,4r1,l3,4r,l4,4r,l4,4r1,l5,4r,l6,4r,l6,4r1,l7,4r1,l8,4r,l9,4r,l9,4r1,l10,4r,l11,4r,l11,4r1,l12,4r,l13,4xe" fillcolor="#d8d8d8" stroked="f">
                      <v:path arrowok="t" o:connecttype="custom" o:connectlocs="13,4;13,3;14,3;14,2;14,2;14,1;14,1;13,1;13,0;12,0;11,0;11,1;10,1;9,1;9,1;8,1;7,1;6,1;6,1;5,1;4,1;4,1;3,0;2,0;2,0;1,1;1,1;0,1;0,2;0,2;0,3;1,3;1,4;2,4;3,4;3,4;4,4;5,4;5,4;6,4;7,4;8,4;8,4;9,4;10,4;10,4;11,4;12,4;12,4" o:connectangles="0,0,0,0,0,0,0,0,0,0,0,0,0,0,0,0,0,0,0,0,0,0,0,0,0,0,0,0,0,0,0,0,0,0,0,0,0,0,0,0,0,0,0,0,0,0,0,0,0"/>
                    </v:shape>
                    <v:shape id="Freeform 5043" o:spid="_x0000_s1235" style="position:absolute;left:745;top:136;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Es6sYA&#10;AADdAAAADwAAAGRycy9kb3ducmV2LnhtbESPS4vCQBCE78L+h6EFbzrxsSLRUdxFcVm8+ACvTaZN&#10;QjI9ITNror/eWRA8FlX1FbVYtaYUN6pdblnBcBCBIE6szjlVcD5t+zMQziNrLC2Tgjs5WC0/OguM&#10;tW34QLejT0WAsItRQeZ9FUvpkowMuoGtiIN3tbVBH2SdSl1jE+CmlKMomkqDOYeFDCv6zigpjn9G&#10;weNRnIabyahKr+v9tvl1u6/icFGq123XcxCeWv8Ov9o/WsFnNBnD/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0Es6sYAAADdAAAADwAAAAAAAAAAAAAAAACYAgAAZHJz&#10;L2Rvd25yZXYueG1sUEsFBgAAAAAEAAQA9QAAAIsDAAAAAA==&#10;" path="m13,4r,l13,4r,-1l14,3r,l14,3r,-1l14,2r,l14,2r,-1l14,1r,l13,1r,l13,r,l12,r,l12,,11,r,1l11,1r-1,l10,1r,l9,1r,l9,1,8,1r,l8,1,7,1r,l6,1r,l6,1,5,1r,l5,1,4,1r,l4,1,3,1,3,r,l2,r,l2,,1,r,1l1,1r,l,1r,l,2r,l,2r,l,3r,l1,3r,l1,4r,l2,4r,l2,4r1,l3,4r,l4,4r,l4,4r1,l5,4r,l6,4r,l6,4r1,l7,4r1,l8,4r,l9,4r,l9,4r1,l10,4r,l11,4r,l11,4r1,l12,4r,l13,4xe" filled="f" strokeweight="0">
                      <v:stroke joinstyle="miter"/>
                      <v:path arrowok="t" o:connecttype="custom" o:connectlocs="13,4;13,3;14,3;14,2;14,2;14,1;14,1;13,1;13,0;12,0;11,0;11,1;10,1;9,1;9,1;8,1;7,1;6,1;6,1;5,1;4,1;4,1;3,0;2,0;2,0;1,1;1,1;0,1;0,2;0,2;0,3;1,3;1,4;2,4;3,4;3,4;4,4;5,4;5,4;6,4;7,4;8,4;8,4;9,4;10,4;10,4;11,4;12,4;12,4" o:connectangles="0,0,0,0,0,0,0,0,0,0,0,0,0,0,0,0,0,0,0,0,0,0,0,0,0,0,0,0,0,0,0,0,0,0,0,0,0,0,0,0,0,0,0,0,0,0,0,0,0"/>
                    </v:shape>
                    <v:shape id="Freeform 5044" o:spid="_x0000_s1236" style="position:absolute;left:746;top:125;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wb8QA&#10;AADdAAAADwAAAGRycy9kb3ducmV2LnhtbESPwWrDMBBE74X+g9hAbo2UkJbgRglpoJAe7QaS42Jt&#10;LWNrJSw1dv6+KhR6HGbmDbPdT64XNxpi61nDcqFAENfetNxoOH++P21AxIRssPdMGu4UYb97fNhi&#10;YfzIJd2q1IgM4VigBptSKKSMtSWHceEDcfa+/OAwZTk00gw4Zrjr5UqpF+mw5bxgMdDRUt1V305D&#10;JRV3YTxeurIp7fW++ng7H4LW89l0eAWRaEr/4b/2yWh4Vus1/L7JT0D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1sG/EAAAA3QAAAA8AAAAAAAAAAAAAAAAAmAIAAGRycy9k&#10;b3ducmV2LnhtbFBLBQYAAAAABAAEAPUAAACJAwAAAAA=&#10;" path="m9,11r-6,l3,11r,l3,11r,l3,11r,l3,11r,l3,11r-1,l2,11r,l2,11r,l2,11r,l2,11r,l2,11r,l2,11r,l2,11r,l2,11r,l2,11r,l2,11r,l1,11r,-1l1,10r,l1,10r,l1,10r,l1,10r,l1,10r,l1,10r,l1,10r,l1,10r,l1,10r,l1,10,1,9r,l1,9r,l1,9r,l1,9r,l1,9,,3r,l,3,,2r,l,2r,l,2r,l,2r,l,2r,l,2r,l,2r,l,2r,l,2r,l,2r,l,2,,1r,l,1r,l,1r,l,1r,l,1r,l1,1r,l1,1r,l1,1r,l1,1r,l1,1r,l1,1r,l1,1r,l1,1,1,r,l1,r,l1,,2,r,l2,r,l2,r,l2,r,l2,r,l2,r,l2,r,l2,r,l2,r,l3,r,l3,r,l3,,9,r1,l10,r,l10,r,l10,r,l10,r,l10,r,l10,r,l10,r,l11,r,l11,r,l11,r,l11,r,l11,r,l11,r,l11,r,l11,r,l11,r,l12,r,1l12,1r,l12,1r,l12,1r,l12,1r,l12,1r,l12,1r,l12,1r,l12,1r,l12,1r,l12,1r,l12,1r,l12,2r,l12,2r,l12,2r,l12,2r,l12,2r,l12,2r,l12,2r,l12,2r,l12,3,11,9r,l11,9r,l11,9r,l11,9r,l11,9r,l11,9r,l11,10r,l11,10r,l11,10r,l11,10r,l11,10r,l11,10r,l11,10r,l11,10r,l11,11r,l11,11r,l11,11r,l11,11r,l11,11r,l11,11r,l11,11r,l11,11r,l10,11r,l10,11r,l10,11r,l10,11r,l10,11r,l10,11r,l10,11r,l10,11r,l9,11r,l9,11xe" fillcolor="#d8d8d8" stroked="f">
                      <v:path arrowok="t" o:connecttype="custom" o:connectlocs="3,11;3,11;2,11;2,11;2,11;2,11;1,10;1,10;1,10;1,10;1,9;1,9;0,3;0,2;0,2;0,2;0,2;0,1;0,1;1,1;1,1;1,1;1,0;2,0;2,0;2,0;3,0;9,0;10,0;10,0;10,0;11,0;11,0;11,0;12,1;12,1;12,1;12,1;12,1;12,2;12,2;12,2;11,9;11,9;11,9;11,10;11,10;11,10;11,11;11,11;11,11;10,11;10,11;10,11;9,11" o:connectangles="0,0,0,0,0,0,0,0,0,0,0,0,0,0,0,0,0,0,0,0,0,0,0,0,0,0,0,0,0,0,0,0,0,0,0,0,0,0,0,0,0,0,0,0,0,0,0,0,0,0,0,0,0,0,0"/>
                    </v:shape>
                    <v:shape id="Freeform 5045" o:spid="_x0000_s1237" style="position:absolute;left:746;top:125;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vDw8kA&#10;AADdAAAADwAAAGRycy9kb3ducmV2LnhtbESPT0sDMRTE74LfITzBS2kTqyl1bVqk2FJ6EPoPPT43&#10;z93FzcuySdvttzeC0OMwM79hJrPO1eJEbag8G3gYKBDEubcVFwb2u0V/DCJEZIu1ZzJwoQCz6e3N&#10;BDPrz7yh0zYWIkE4ZGigjLHJpAx5SQ7DwDfEyfv2rcOYZFtI2+I5wV0th0qNpMOK00KJDc1Lyn+2&#10;R2fg+aDePse93vD9Y97o9XKjvy6P2pj7u+71BUSkLl7D/+2VNaDVk4a/N+kJyOk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wvDw8kAAADdAAAADwAAAAAAAAAAAAAAAACYAgAA&#10;ZHJzL2Rvd25yZXYueG1sUEsFBgAAAAAEAAQA9QAAAI4DAAAAAA==&#10;" path="m9,11r-6,l3,11r,l3,11r,l3,11r,l3,11r,l3,11r-1,l2,11r,l2,11r,l2,11r,l2,11r,l2,11r,l2,11r,l2,11r,l2,11r,l2,11r,l2,11r,l1,11r,-1l1,10r,l1,10r,l1,10r,l1,10r,l1,10r,l1,10r,l1,10r,l1,10r,l1,10r,l1,10,1,9r,l1,9r,l1,9r,l1,9r,l1,9,,3r,l,3,,2r,l,2r,l,2r,l,2r,l,2r,l,2r,l,2r,l,2r,l,2r,l,2r,l,2,,1r,l,1r,l,1r,l,1r,l,1r,l1,1r,l1,1r,l1,1r,l1,1r,l1,1r,l1,1r,l1,1r,l1,1,1,r,l1,r,l1,,2,r,l2,r,l2,r,l2,r,l2,r,l2,r,l2,r,l2,r,l2,r,l3,r,l3,r,l3,,9,r1,l10,r,l10,r,l10,r,l10,r,l10,r,l10,r,l10,r,l11,r,l11,r,l11,r,l11,r,l11,r,l11,r,l11,r,l11,r,l11,r,l12,r,1l12,1r,l12,1r,l12,1r,l12,1r,l12,1r,l12,1r,l12,1r,l12,1r,l12,1r,l12,1r,l12,1r,l12,2r,l12,2r,l12,2r,l12,2r,l12,2r,l12,2r,l12,2r,l12,2r,l12,3,11,9r,l11,9r,l11,9r,l11,9r,l11,9r,l11,9r,l11,10r,l11,10r,l11,10r,l11,10r,l11,10r,l11,10r,l11,10r,l11,10r,l11,11r,l11,11r,l11,11r,l11,11r,l11,11r,l11,11r,l11,11r,l11,11r,l10,11r,l10,11r,l10,11r,l10,11r,l10,11r,l10,11r,l10,11r,l10,11r,l9,11r,l9,11xe" filled="f" strokeweight="0">
                      <v:stroke joinstyle="miter"/>
                      <v:path arrowok="t" o:connecttype="custom" o:connectlocs="3,11;3,11;2,11;2,11;2,11;2,11;1,10;1,10;1,10;1,10;1,9;1,9;0,3;0,2;0,2;0,2;0,2;0,1;0,1;1,1;1,1;1,1;1,0;2,0;2,0;2,0;3,0;9,0;10,0;10,0;10,0;11,0;11,0;11,0;12,1;12,1;12,1;12,1;12,1;12,2;12,2;12,2;11,9;11,9;11,9;11,10;11,10;11,10;11,11;11,11;11,11;10,11;10,11;10,11;9,11" o:connectangles="0,0,0,0,0,0,0,0,0,0,0,0,0,0,0,0,0,0,0,0,0,0,0,0,0,0,0,0,0,0,0,0,0,0,0,0,0,0,0,0,0,0,0,0,0,0,0,0,0,0,0,0,0,0,0"/>
                    </v:shape>
                    <v:shape id="Freeform 5046" o:spid="_x0000_s1238" style="position:absolute;left:747;top:136;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A7hMcA&#10;AADdAAAADwAAAGRycy9kb3ducmV2LnhtbESPQUvDQBSE74L/YXmCN7NRtGjMpqgQK70UYws9vmaf&#10;SWj27ZLdNPHfuwXB4zAz3zD5cja9ONHgO8sKbpMUBHFtdceNgu1XefMIwgdkjb1lUvBDHpbF5UWO&#10;mbYTf9KpCo2IEPYZKmhDcJmUvm7JoE+sI47etx0MhiiHRuoBpwg3vbxL04U02HFcaNHRW0v1sRqN&#10;Avd6rFZjPZabp/XhfbV15f4w7ZS6vppfnkEEmsN/+K/9oRU8pPcLOL+JT0AW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O4THAAAA3QAAAA8AAAAAAAAAAAAAAAAAmAIAAGRy&#10;cy9kb3ducmV2LnhtbFBLBQYAAAAABAAEAPUAAACMAwAAAAA=&#10;" path="m1,2l3,r,l3,r,l3,r,l3,r,l3,,2,r,l2,r,l2,r,l2,r,l2,r,l2,r,l2,r,l2,r,l2,r,l2,r,l2,r,l2,r,l2,,1,r,l,2r1,xe" fillcolor="#d8d8d8" stroked="f">
                      <v:path arrowok="t" o:connecttype="custom" o:connectlocs="1,2;3,0;3,0;3,0;3,0;3,0;3,0;3,0;3,0;3,0;2,0;2,0;2,0;2,0;2,0;2,0;2,0;2,0;2,0;2,0;2,0;2,0;2,0;2,0;2,0;2,0;2,0;2,0;2,0;2,0;2,0;2,0;2,0;2,0;2,0;1,0;1,0;0,2;1,2" o:connectangles="0,0,0,0,0,0,0,0,0,0,0,0,0,0,0,0,0,0,0,0,0,0,0,0,0,0,0,0,0,0,0,0,0,0,0,0,0,0,0"/>
                    </v:shape>
                    <v:shape id="Freeform 5047" o:spid="_x0000_s1239" style="position:absolute;left:747;top:136;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7nsMYA&#10;AADdAAAADwAAAGRycy9kb3ducmV2LnhtbESPQWvCQBSE7wX/w/KE3pqN0tYSs4oIaQOejILX1+wz&#10;SZt9m2ZXk/77rlDwOMzMN0y6Hk0rrtS7xrKCWRSDIC6tbrhScDxkT28gnEfW2FomBb/kYL2aPKSY&#10;aDvwnq6Fr0SAsEtQQe19l0jpypoMush2xME7296gD7KvpO5xCHDTynkcv0qDDYeFGjva1lR+Fxej&#10;IGv2p0u2mb9T9fM15h+74vNwLJR6nI6bJQhPo7+H/9u5VvASPy/g9iY8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7nsMYAAADdAAAADwAAAAAAAAAAAAAAAACYAgAAZHJz&#10;L2Rvd25yZXYueG1sUEsFBgAAAAAEAAQA9QAAAIsDAAAAAA==&#10;" path="m1,2l3,r,l3,r,l3,r,l3,r,l3,,2,r,l2,r,l2,r,l2,r,l2,r,l2,r,l2,r,l2,r,l2,r,l2,r,l2,r,l2,r,l2,,1,r,l,2r1,xe" filled="f" strokeweight="0">
                      <v:stroke joinstyle="miter"/>
                      <v:path arrowok="t" o:connecttype="custom" o:connectlocs="1,2;3,0;3,0;3,0;3,0;3,0;3,0;3,0;3,0;3,0;2,0;2,0;2,0;2,0;2,0;2,0;2,0;2,0;2,0;2,0;2,0;2,0;2,0;2,0;2,0;2,0;2,0;2,0;2,0;2,0;2,0;2,0;2,0;2,0;2,0;1,0;1,0;0,2;1,2" o:connectangles="0,0,0,0,0,0,0,0,0,0,0,0,0,0,0,0,0,0,0,0,0,0,0,0,0,0,0,0,0,0,0,0,0,0,0,0,0,0,0"/>
                    </v:shape>
                    <v:shape id="Freeform 5048" o:spid="_x0000_s1240" style="position:absolute;left:755;top:136;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KbcQA&#10;AADdAAAADwAAAGRycy9kb3ducmV2LnhtbERPz2vCMBS+D/wfwhvspulkDtcZRQedsovYOdjx2by1&#10;xeYlNKmt/705CDt+fL8Xq8E04kKtry0reJ4kIIgLq2suFRy/s/EchA/IGhvLpOBKHlbL0cMCU217&#10;PtAlD6WIIexTVFCF4FIpfVGRQT+xjjhyf7Y1GCJsS6lb7GO4aeQ0SV6lwZpjQ4WOPioqznlnFLjN&#10;Od92RZft375On9ujy35P/Y9ST4/D+h1EoCH8i+/unVYwS17i3PgmPg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zCm3EAAAA3QAAAA8AAAAAAAAAAAAAAAAAmAIAAGRycy9k&#10;b3ducmV2LnhtbFBLBQYAAAAABAAEAPUAAACJAwAAAAA=&#10;" path="m1,2l,,1,,3,2,1,2xe" fillcolor="#d8d8d8" stroked="f">
                      <v:path arrowok="t" o:connecttype="custom" o:connectlocs="1,2;0,0;1,0;3,2;1,2" o:connectangles="0,0,0,0,0"/>
                    </v:shape>
                    <v:shape id="Freeform 5049" o:spid="_x0000_s1241" style="position:absolute;left:755;top:136;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3WWcYA&#10;AADdAAAADwAAAGRycy9kb3ducmV2LnhtbESPQWvCQBSE7wX/w/KE3pqN0hYbs4oIaQOejILX1+wz&#10;SZt9m2ZXk/77rlDwOMzMN0y6Hk0rrtS7xrKCWRSDIC6tbrhScDxkTwsQziNrbC2Tgl9ysF5NHlJM&#10;tB14T9fCVyJA2CWooPa+S6R0ZU0GXWQ74uCdbW/QB9lXUvc4BLhp5TyOX6XBhsNCjR1tayq/i4tR&#10;kDX70yXbzN+p+vka849d8Xk4Fko9TsfNEoSn0d/D/+1cK3iJn9/g9iY8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3WWcYAAADdAAAADwAAAAAAAAAAAAAAAACYAgAAZHJz&#10;L2Rvd25yZXYueG1sUEsFBgAAAAAEAAQA9QAAAIsDAAAAAA==&#10;" path="m1,2l,,1,,3,2,1,2xe" filled="f" strokeweight="0">
                      <v:stroke joinstyle="miter"/>
                      <v:path arrowok="t" o:connecttype="custom" o:connectlocs="1,2;0,0;1,0;3,2;1,2" o:connectangles="0,0,0,0,0"/>
                    </v:shape>
                    <v:shape id="Freeform 5050" o:spid="_x0000_s1242" style="position:absolute;left:752;top:136;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t4MMA&#10;AADdAAAADwAAAGRycy9kb3ducmV2LnhtbERPy2rCQBTdC/2H4Rbc6UwfqRKdSBEKrgqa1PU1c03S&#10;ZO6EzKhpv76zKLg8nPd6M9pOXGnwjWMNT3MFgrh0puFKQ5F/zJYgfEA22DkmDT/kYZM9TNaYGnfj&#10;PV0PoRIxhH2KGuoQ+lRKX9Zk0c9dTxy5sxsshgiHSpoBbzHcdvJZqTdpseHYUGNP25rK9nCxGtrF&#10;af/7/SV58VpI83JU+ecyybWePo7vKxCBxnAX/7t3RkOikrg/volP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Mt4MMAAADdAAAADwAAAAAAAAAAAAAAAACYAgAAZHJzL2Rv&#10;d25yZXYueG1sUEsFBgAAAAAEAAQA9QAAAIgDAAAAAA==&#10;" path="m,l,1r2,l1,,,xe" fillcolor="#d8d8d8" stroked="f">
                      <v:path arrowok="t" o:connecttype="custom" o:connectlocs="0,0;0,1;2,1;1,0;0,0" o:connectangles="0,0,0,0,0"/>
                    </v:shape>
                    <v:shape id="Freeform 5051" o:spid="_x0000_s1243" style="position:absolute;left:752;top:136;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ousQA&#10;AADdAAAADwAAAGRycy9kb3ducmV2LnhtbESPQWvCQBSE70L/w/IKvUjdtRCRNKsUQRA8aQLi7ZF9&#10;zabNvg3ZVdN/3xUEj8PMfMMU69F14kpDaD1rmM8UCOLam5YbDVW5fV+CCBHZYOeZNPxRgPXqZVJg&#10;bvyND3Q9xkYkCIccNdgY+1zKUFtyGGa+J07etx8cxiSHRpoBbwnuOvmh1EI6bDktWOxpY6n+PV6c&#10;hm3Ju/N+M8W2mlbWZSWdfhRp/fY6fn2CiDTGZ/jR3hkNmcrmcH+Tno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16LrEAAAA3QAAAA8AAAAAAAAAAAAAAAAAmAIAAGRycy9k&#10;b3ducmV2LnhtbFBLBQYAAAAABAAEAPUAAACJAwAAAAA=&#10;" path="m,l,1r2,l1,,,xe" filled="f" strokeweight="0">
                      <v:stroke joinstyle="miter"/>
                      <v:path arrowok="t" o:connecttype="custom" o:connectlocs="0,0;0,1;2,1;1,0;0,0" o:connectangles="0,0,0,0,0"/>
                    </v:shape>
                    <v:shape id="Freeform 5052" o:spid="_x0000_s1244" style="position:absolute;left:750;top:135;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UzscA&#10;AADdAAAADwAAAGRycy9kb3ducmV2LnhtbESP3WoCMRSE7wXfIRzBm6LZChbZGsW2FARF/NlCLw+b&#10;093Fzck2ibq+vREEL4eZ+YaZzltTizM5X1lW8DpMQBDnVldcKMgO34MJCB+QNdaWScGVPMxn3c4U&#10;U20vvKPzPhQiQtinqKAMoUml9HlJBv3QNsTR+7POYIjSFVI7vES4qeUoSd6kwYrjQokNfZaUH/cn&#10;o2C52m7XtXvJ/tcyO5mfr9/NR2uV6vfaxTuIQG14hh/tpVYwTsYjuL+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T1M7HAAAA3QAAAA8AAAAAAAAAAAAAAAAAmAIAAGRy&#10;cy9kb3ducmV2LnhtbFBLBQYAAAAABAAEAPUAAACMAwAAAAA=&#10;" path="m2,1r,1l,2,1,1r,l1,1r,l1,1r,l1,1r,l1,1r,l1,r,l1,r,l1,r,l1,r,l1,r,l1,r,l2,r,1l2,1r,l2,1r,l2,1r,l2,1r,l2,1xe" fillcolor="#d8d8d8" stroked="f">
                      <v:path arrowok="t" o:connecttype="custom" o:connectlocs="2,1;2,2;0,2;1,1;1,1;1,1;1,1;1,1;1,1;1,1;1,1;1,1;1,1;1,0;1,0;1,0;1,0;1,0;1,0;1,0;1,0;1,0;1,0;1,0;1,0;2,0;2,1;2,1;2,1;2,1;2,1;2,1;2,1;2,1;2,1;2,1" o:connectangles="0,0,0,0,0,0,0,0,0,0,0,0,0,0,0,0,0,0,0,0,0,0,0,0,0,0,0,0,0,0,0,0,0,0,0,0"/>
                    </v:shape>
                    <v:shape id="Freeform 5053" o:spid="_x0000_s1245" style="position:absolute;left:750;top:135;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gP5sUA&#10;AADdAAAADwAAAGRycy9kb3ducmV2LnhtbESPQWsCMRSE74L/IbxCL1KzKkrZGkXEQg/24GrB42Pz&#10;uruYvCxJVtd/3xQEj8PMfMMs17014ko+NI4VTMYZCOLS6YYrBafj59s7iBCRNRrHpOBOAdar4WCJ&#10;uXY3PtC1iJVIEA45KqhjbHMpQ1mTxTB2LXHyfp23GJP0ldQebwlujZxm2UJabDgt1NjStqbyUnRW&#10;QWf27syX+27THEbf086beC5+lHp96TcfICL18Rl+tL+0gnk2n8H/m/Q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KA/mxQAAAN0AAAAPAAAAAAAAAAAAAAAAAJgCAABkcnMv&#10;ZG93bnJldi54bWxQSwUGAAAAAAQABAD1AAAAigMAAAAA&#10;" path="m2,1r,1l,2,1,1r,l1,1r,l1,1r,l1,1r,l1,1r,l1,r,l1,r,l1,r,l1,r,l1,r,l1,r,l2,r,1l2,1r,l2,1r,l2,1r,l2,1r,l2,1xe" filled="f" strokeweight="0">
                      <v:stroke joinstyle="miter"/>
                      <v:path arrowok="t" o:connecttype="custom" o:connectlocs="2,1;2,2;0,2;1,1;1,1;1,1;1,1;1,1;1,1;1,1;1,1;1,1;1,1;1,0;1,0;1,0;1,0;1,0;1,0;1,0;1,0;1,0;1,0;1,0;1,0;2,0;2,1;2,1;2,1;2,1;2,1;2,1;2,1;2,1;2,1;2,1" o:connectangles="0,0,0,0,0,0,0,0,0,0,0,0,0,0,0,0,0,0,0,0,0,0,0,0,0,0,0,0,0,0,0,0,0,0,0,0"/>
                    </v:shape>
                    <v:shape id="Freeform 5054" o:spid="_x0000_s1246" style="position:absolute;left:745;top:136;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z/6McA&#10;AADdAAAADwAAAGRycy9kb3ducmV2LnhtbESPQWvCQBSE74L/YXlCL1I3ldqW1FVCoVAUio1evD2y&#10;z2Qx+zbNbk3y792C4HGYmW+Y5bq3tbhQ641jBU+zBARx4bThUsFh//n4BsIHZI21Y1IwkIf1ajxa&#10;Yqpdxz90yUMpIoR9igqqEJpUSl9UZNHPXEMcvZNrLYYo21LqFrsIt7WcJ8mLtGg4LlTY0EdFxTn/&#10;swr2ZofD0Bm92Wbz6bHMfr/5daPUw6TP3kEE6sM9fGt/aQWLZPEM/2/iE5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M/+jHAAAA3QAAAA8AAAAAAAAAAAAAAAAAmAIAAGRy&#10;cy9kb3ducmV2LnhtbFBLBQYAAAAABAAEAPUAAACMAwAAAAA=&#10;" path="m13,2r,l13,2r,l13,2r1,l14,2r,-1l14,1r,l14,1r,l14,1r-1,l13,r,l13,r,l12,r,l12,,11,r,l11,,10,r,l10,,9,1r,l9,1,8,1r,l8,1,7,1r,l6,1r,l6,1,5,1r,l5,,4,r,l4,,3,r,l3,,2,r,l2,,1,r,l1,r,1l1,1,,1r,l,1r,l,1,,2r1,l1,2r,l1,2r,l2,2r,l2,2r1,l3,2r,l4,2r,l4,2r1,l5,2r1,l6,2r,l7,2r,1l7,3r1,l8,2r,l9,2r,l9,2r1,l10,2r,l11,2r,l11,2r1,l12,2r,l13,2xe" fillcolor="#d8d8d8" stroked="f">
                      <v:path arrowok="t" o:connecttype="custom" o:connectlocs="13,2;13,2;14,2;14,1;14,1;14,1;13,1;13,0;13,0;12,0;11,0;11,0;10,0;9,1;9,1;8,1;7,1;6,1;6,1;5,1;4,0;4,0;3,0;2,0;2,0;1,0;1,1;0,1;0,1;0,1;1,2;1,2;1,2;2,2;3,2;3,2;4,2;5,2;6,2;6,2;7,3;8,3;8,2;9,2;10,2;10,2;11,2;12,2;12,2" o:connectangles="0,0,0,0,0,0,0,0,0,0,0,0,0,0,0,0,0,0,0,0,0,0,0,0,0,0,0,0,0,0,0,0,0,0,0,0,0,0,0,0,0,0,0,0,0,0,0,0,0"/>
                    </v:shape>
                    <v:shape id="Freeform 5055" o:spid="_x0000_s1247" style="position:absolute;left:745;top:136;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qEDcUA&#10;AADdAAAADwAAAGRycy9kb3ducmV2LnhtbESPT4vCMBTE78J+h/AW9qbpihWpRlkXBcWD+A/09mie&#10;bdnmpTTZWr+9EQSPw8z8hpnMWlOKhmpXWFbw3YtAEKdWF5wpOB6W3REI55E1lpZJwZ0czKYfnQkm&#10;2t54R83eZyJA2CWoIPe+SqR0aU4GXc9WxMG72tqgD7LOpK7xFuCmlP0oGkqDBYeFHCv6zSn92/8b&#10;BdtMmvnl0HcLOuHyskkH63lzVurrs/0Zg/DU+nf41V5pBXEUx/B8E56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ioQNxQAAAN0AAAAPAAAAAAAAAAAAAAAAAJgCAABkcnMv&#10;ZG93bnJldi54bWxQSwUGAAAAAAQABAD1AAAAigMAAAAA&#10;" path="m13,2r,l13,2r,l13,2r1,l14,2r,-1l14,1r,l14,1r,l14,1r-1,l13,r,l13,r,l12,r,l12,,11,r,l11,,10,r,l10,,9,1r,l9,1,8,1r,l8,1,7,1r,l6,1r,l6,1,5,1r,l5,,4,r,l4,,3,r,l3,,2,r,l2,,1,r,l1,r,1l1,1,,1r,l,1r,l,1,,2r1,l1,2r,l1,2r,l2,2r,l2,2r1,l3,2r,l4,2r,l4,2r1,l5,2r1,l6,2r,l7,2r,1l7,3r1,l8,2r,l9,2r,l9,2r1,l10,2r,l11,2r,l11,2r1,l12,2r,l13,2xe" filled="f" strokeweight="0">
                      <v:stroke joinstyle="miter"/>
                      <v:path arrowok="t" o:connecttype="custom" o:connectlocs="13,2;13,2;14,2;14,1;14,1;14,1;13,1;13,0;13,0;12,0;11,0;11,0;10,0;9,1;9,1;8,1;7,1;6,1;6,1;5,1;4,0;4,0;3,0;2,0;2,0;1,0;1,1;0,1;0,1;0,1;1,2;1,2;1,2;2,2;3,2;3,2;4,2;5,2;6,2;6,2;7,3;8,3;8,2;9,2;10,2;10,2;11,2;12,2;12,2" o:connectangles="0,0,0,0,0,0,0,0,0,0,0,0,0,0,0,0,0,0,0,0,0,0,0,0,0,0,0,0,0,0,0,0,0,0,0,0,0,0,0,0,0,0,0,0,0,0,0,0,0"/>
                    </v:shape>
                  </v:group>
                  <v:oval id="Oval 5056" o:spid="_x0000_s1248" style="position:absolute;left:731;top:90;width:4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lAmMQA&#10;AADdAAAADwAAAGRycy9kb3ducmV2LnhtbESPQWvCQBSE7wX/w/IEL6Xu1qKU1DVIQZDSi9GDx9fs&#10;cxPMvg3ZNSb/vlsoeBxm5htmnQ+uET11ofas4XWuQBCX3tRsNZyOu5d3ECEiG2w8k4aRAuSbydMa&#10;M+PvfKC+iFYkCIcMNVQxtpmUoazIYZj7ljh5F985jEl2VpoO7wnuGrlQaiUd1pwWKmzps6LyWtyc&#10;BqQ387M4fxvTBP98taq2X2rUejYdth8gIg3xEf5v742GpVqu4O9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JQJjEAAAA3QAAAA8AAAAAAAAAAAAAAAAAmAIAAGRycy9k&#10;b3ducmV2LnhtbFBLBQYAAAAABAAEAPUAAACJAwAAAAA=&#10;" fillcolor="#f2f2f2" strokeweight="0"/>
                  <v:oval id="Oval 5057" o:spid="_x0000_s1249" style="position:absolute;left:731;top:90;width:4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2QrcYA&#10;AADdAAAADwAAAGRycy9kb3ducmV2LnhtbESPT2vCQBTE74V+h+UVvNWN1kSJriKFgig9xD/3R/aZ&#10;hGbfptltEr+9KxQ8DjPzG2a1GUwtOmpdZVnBZByBIM6trrhQcD59vS9AOI+ssbZMCm7kYLN+fVlh&#10;qm3PGXVHX4gAYZeigtL7JpXS5SUZdGPbEAfvaluDPsi2kLrFPsBNLadRlEiDFYeFEhv6LCn/Of4Z&#10;BbPLrN9fd90kOZxi/P41WRN/ZEqN3obtEoSnwT/D/+2dVhBH8Rweb8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j2QrcYAAADdAAAADwAAAAAAAAAAAAAAAACYAgAAZHJz&#10;L2Rvd25yZXYueG1sUEsFBgAAAAAEAAQA9QAAAIsDAAAAAA==&#10;" filled="f" strokeweight="0">
                    <v:stroke joinstyle="miter"/>
                  </v:oval>
                </v:group>
                <v:group id="Group 5058" o:spid="_x0000_s1250" style="position:absolute;left:777;top:61;width:57;height:55" coordorigin="777,61" coordsize="5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To28sIAAADdAAAADwAAAGRycy9kb3ducmV2LnhtbERPTYvCMBC9C/sfwix4&#10;07RKF+kaRUTFgwirguxtaMa22ExKE9v6781B8Ph43/NlbyrRUuNKywricQSCOLO65FzB5bwdzUA4&#10;j6yxskwKnuRgufgazDHVtuM/ak8+FyGEXYoKCu/rVEqXFWTQjW1NHLibbQz6AJtc6ga7EG4qOYmi&#10;H2mw5NBQYE3rgrL76WEU7DrsVtN40x7ut/Xz/5wcr4eYlBp+96tfEJ56/xG/3XutIImSMDe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E6NvLCAAAA3QAAAA8A&#10;AAAAAAAAAAAAAAAAqgIAAGRycy9kb3ducmV2LnhtbFBLBQYAAAAABAAEAPoAAACZAwAAAAA=&#10;">
                  <v:group id="Group 5059" o:spid="_x0000_s1251" style="position:absolute;left:819;top:81;width:15;height:14" coordorigin="819,81" coordsize="1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aTacYAAADdAAAADwAAAGRycy9kb3ducmV2LnhtbESPT2vCQBTE7wW/w/KE&#10;3uomlhSNriKi4kEK/gHx9sg+k2D2bciuSfz23UKhx2FmfsPMl72pREuNKy0riEcRCOLM6pJzBZfz&#10;9mMCwnlkjZVlUvAiB8vF4G2OqbYdH6k9+VwECLsUFRTe16mULivIoBvZmjh4d9sY9EE2udQNdgFu&#10;KjmOoi9psOSwUGBN64Kyx+lpFOw67Faf8aY9PO7r1+2cfF8PMSn1PuxXMxCeev8f/mvvtYIkSq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dpNpxgAAAN0A&#10;AAAPAAAAAAAAAAAAAAAAAKoCAABkcnMvZG93bnJldi54bWxQSwUGAAAAAAQABAD6AAAAnQMAAAAA&#10;">
                    <v:shape id="Freeform 5060" o:spid="_x0000_s1252" style="position:absolute;left:830;top:81;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2bxsMA&#10;AADdAAAADwAAAGRycy9kb3ducmV2LnhtbERPz2vCMBS+D/wfwhO8zdSBRapRRBHEw2DdhtdH82yq&#10;yUvXRNvtr18Ogx0/vt+rzeCseFAXGs8KZtMMBHHldcO1go/3w/MCRIjIGq1nUvBNATbr0dMKC+17&#10;fqNHGWuRQjgUqMDE2BZShsqQwzD1LXHiLr5zGBPsaqk77FO4s/Ily3LpsOHUYLClnaHqVt6dgkNp&#10;fq6f7dm/Lob9V+9Pdp7vrFKT8bBdgog0xH/xn/uoFcyzPO1Pb9IT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2bxsMAAADdAAAADwAAAAAAAAAAAAAAAACYAgAAZHJzL2Rv&#10;d25yZXYueG1sUEsFBgAAAAAEAAQA9QAAAIgDAAAAAA==&#10;" path="m3,2l3,1r,l3,1r,l3,,2,r,l2,r,l1,r,l1,r,1l,1r,l,1,,2r,l,2,,3r,l,3,,4r,l,4,,5r1,l1,5r,1l1,6r,l1,7r,l1,8r,l1,8r,1l1,9r,l,10r,l,10r,1l,11r,l,12r,l,12r,1l,13r,l,14r1,l1,14r,l1,14r1,l2,14r,l2,14r1,l3,14r,l3,13r,l3,13r,-1l3,12r,l3,11r,l3,11r,-1l4,10r,l4,9r,l4,9,4,8r,l4,7r,l4,7,4,6r,l4,6,4,5r,l4,5,4,4,3,4r,l3,3r,l3,3,3,2r,l3,2xe" fillcolor="#d8d8d8" stroked="f">
                      <v:path arrowok="t" o:connecttype="custom" o:connectlocs="3,1;3,1;3,0;2,0;2,0;1,0;1,1;0,1;0,2;0,2;0,3;0,4;0,4;1,5;1,6;1,6;1,7;1,8;1,9;1,9;0,10;0,11;0,11;0,12;0,13;0,13;1,14;1,14;2,14;2,14;3,14;3,14;3,13;3,12;3,12;3,11;3,10;4,10;4,9;4,8;4,7;4,7;4,6;4,5;4,5;3,4;3,3;3,3;3,2" o:connectangles="0,0,0,0,0,0,0,0,0,0,0,0,0,0,0,0,0,0,0,0,0,0,0,0,0,0,0,0,0,0,0,0,0,0,0,0,0,0,0,0,0,0,0,0,0,0,0,0,0"/>
                    </v:shape>
                    <v:shape id="Freeform 5061" o:spid="_x0000_s1253" style="position:absolute;left:830;top:81;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FBUcYA&#10;AADdAAAADwAAAGRycy9kb3ducmV2LnhtbESPQWvCQBSE74X+h+UVems20SoldQ2pYitCDqZevD2y&#10;r0lo9m3IbjX+e7cgeBxm5htmkY2mEycaXGtZQRLFIIgrq1uuFRy+Ny9vIJxH1thZJgUXcpAtHx8W&#10;mGp75j2dSl+LAGGXooLG+z6V0lUNGXSR7YmD92MHgz7IoZZ6wHOAm05O4nguDbYcFhrsadVQ9Vv+&#10;GQXdLv+cHV3+UXxNmdcba4tKvyr1/DTm7yA8jf4evrW3WsEsnifw/yY8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FBUcYAAADdAAAADwAAAAAAAAAAAAAAAACYAgAAZHJz&#10;L2Rvd25yZXYueG1sUEsFBgAAAAAEAAQA9QAAAIsDAAAAAA==&#10;" path="m3,2l3,1r,l3,1r,l3,,2,r,l2,r,l1,r,l1,r,1l,1r,l,1,,2r,l,2,,3r,l,3,,4r,l,4,,5r1,l1,5r,1l1,6r,l1,7r,l1,8r,l1,8r,1l1,9r,l,10r,l,10r,1l,11r,l,12r,l,12r,1l,13r,l,14r1,l1,14r,l1,14r1,l2,14r,l2,14r1,l3,14r,l3,13r,l3,13r,-1l3,12r,l3,11r,l3,11r,-1l4,10r,l4,9r,l4,9,4,8r,l4,7r,l4,7,4,6r,l4,6,4,5r,l4,5,4,4,3,4r,l3,3r,l3,3,3,2r,l3,2xe" filled="f" strokeweight="0">
                      <v:stroke joinstyle="miter"/>
                      <v:path arrowok="t" o:connecttype="custom" o:connectlocs="3,1;3,1;3,0;2,0;2,0;1,0;1,1;0,1;0,2;0,2;0,3;0,4;0,4;1,5;1,6;1,6;1,7;1,8;1,9;1,9;0,10;0,11;0,11;0,12;0,13;0,13;1,14;1,14;2,14;2,14;3,14;3,14;3,13;3,12;3,12;3,11;3,10;4,10;4,9;4,8;4,7;4,7;4,6;4,5;4,5;3,4;3,3;3,3;3,2" o:connectangles="0,0,0,0,0,0,0,0,0,0,0,0,0,0,0,0,0,0,0,0,0,0,0,0,0,0,0,0,0,0,0,0,0,0,0,0,0,0,0,0,0,0,0,0,0,0,0,0,0"/>
                    </v:shape>
                    <v:shape id="Freeform 5062" o:spid="_x0000_s1254" style="position:absolute;left:819;top:82;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ok2sUA&#10;AADdAAAADwAAAGRycy9kb3ducmV2LnhtbESP3YrCMBSE7xd8h3AE79a0gkW6RhFBEEFk6w97eWjO&#10;tmWbk9rEWt9+IwheDjPzDTNf9qYWHbWusqwgHkcgiHOrKy4UnI6bzxkI55E11pZJwYMcLBeDjzmm&#10;2t75m7rMFyJA2KWooPS+SaV0eUkG3dg2xMH7ta1BH2RbSN3iPcBNLSdRlEiDFYeFEhtal5T/ZTej&#10;4HLIfm463q0o7vL6uLnuk/PUKzUa9qsvEJ56/w6/2lutYBolE3i+CU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iTaxQAAAN0AAAAPAAAAAAAAAAAAAAAAAJgCAABkcnMv&#10;ZG93bnJldi54bWxQSwUGAAAAAAQABAD1AAAAigMAAAAA&#10;" path="m11,3r,6l11,9r,l11,9r,l11,10r,l11,10r,l11,10r,l11,10r,l11,10r,l11,10r,l11,10r,l11,10r,l11,10r,l11,10r,1l11,11r,l11,11r,l10,11r,l10,11r,l10,11r,l10,11r,l10,11r,l10,11r,l10,11r,l10,11r,l10,11r,l10,11r-1,l9,11r,l9,11r,l9,11r,l9,11r,l9,11,3,13r,l3,13r-1,l2,13r,l2,12r,l2,12r,l2,12r,l2,12r,l2,12r,l2,12r,l2,12r,l2,12r,l2,12r,l1,12r,l1,12r,l1,12r,l1,12r,l1,12r,l1,12r,l1,12r,l1,12r,l1,12r,-1l1,11r,l1,11r,l1,11r,l1,11,,11r,l,11r,l,11r,l,11r,l,11r,l,11r,l,10r,l,10r,l,10r,l,10r,l,10r,l,10r,l,10r,l,10r,l,3r,l,3,,2r,l,2r,l,2r,l,2r,l,2r,l,2r,l,2r,l,2r,l,2,,1r,l,1r,l,1r,l,1r,l,1r,l,1r,l,1r,l1,1r,l1,1,1,r,l1,r,l1,r,l1,r,l1,r,l1,r,l1,r,l1,r,l1,r,l1,r,l2,r,l2,r,l2,r,l2,r,l2,r,l2,r,l2,r,l2,r,l3,,9,1r,l9,1r,l9,1r,l9,1r,l9,1r,l9,1r,l9,1r1,l10,1r,l10,1r,l10,1r,l10,1r,l10,1r,l10,1r,l10,1r,l10,1r1,l11,1r,l11,1r,l11,1r,l11,1r,l11,2r,l11,2r,l11,2r,l11,2r,l11,2r,l11,2r,l11,2r,l11,2r,l11,2r,l11,3r,l11,3r,l11,3r,xe" fillcolor="#d8d8d8" stroked="f">
                      <v:path arrowok="t" o:connecttype="custom" o:connectlocs="11,9;11,10;11,10;11,10;11,10;11,11;10,11;10,11;10,11;9,11;9,11;3,13;2,13;2,12;2,12;2,12;1,12;1,12;1,12;1,12;1,11;0,11;0,11;0,11;0,10;0,10;0,10;0,2;0,2;0,2;0,2;0,1;0,1;0,1;1,0;1,0;1,0;1,0;2,0;2,0;2,0;3,0;9,1;9,1;10,1;10,1;10,1;11,1;11,1;11,2;11,2;11,2;11,2;11,3" o:connectangles="0,0,0,0,0,0,0,0,0,0,0,0,0,0,0,0,0,0,0,0,0,0,0,0,0,0,0,0,0,0,0,0,0,0,0,0,0,0,0,0,0,0,0,0,0,0,0,0,0,0,0,0,0,0"/>
                    </v:shape>
                    <v:shape id="Freeform 5063" o:spid="_x0000_s1255" style="position:absolute;left:819;top:82;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h7aMcA&#10;AADdAAAADwAAAGRycy9kb3ducmV2LnhtbESPQWvCQBSE74L/YXlCb7pRayjRVaxYaHuRpkLx9sw+&#10;s6HZtyG7avz33YLgcZiZb5jFqrO1uFDrK8cKxqMEBHHhdMWlgv332/AFhA/IGmvHpOBGHlbLfm+B&#10;mXZX/qJLHkoRIewzVGBCaDIpfWHIoh+5hjh6J9daDFG2pdQtXiPc1nKSJKm0WHFcMNjQxlDxm5+t&#10;gl29S23+fDscPtfb84/Zf7we05lST4NuPQcRqAuP8L39rhXMknQK/2/iE5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Ie2jHAAAA3QAAAA8AAAAAAAAAAAAAAAAAmAIAAGRy&#10;cy9kb3ducmV2LnhtbFBLBQYAAAAABAAEAPUAAACMAwAAAAA=&#10;" path="m11,3r,6l11,9r,l11,9r,l11,10r,l11,10r,l11,10r,l11,10r,l11,10r,l11,10r,l11,10r,l11,10r,l11,10r,l11,10r,1l11,11r,l11,11r,l10,11r,l10,11r,l10,11r,l10,11r,l10,11r,l10,11r,l10,11r,l10,11r,l10,11r,l10,11r-1,l9,11r,l9,11r,l9,11r,l9,11r,l9,11,3,13r,l3,13r-1,l2,13r,l2,12r,l2,12r,l2,12r,l2,12r,l2,12r,l2,12r,l2,12r,l2,12r,l2,12r,l1,12r,l1,12r,l1,12r,l1,12r,l1,12r,l1,12r,l1,12r,l1,12r,l1,12r,-1l1,11r,l1,11r,l1,11r,l1,11,,11r,l,11r,l,11r,l,11r,l,11r,l,11r,l,10r,l,10r,l,10r,l,10r,l,10r,l,10r,l,10r,l,10r,l,3r,l,3,,2r,l,2r,l,2r,l,2r,l,2r,l,2r,l,2r,l,2r,l,2,,1r,l,1r,l,1r,l,1r,l,1r,l,1r,l,1r,l1,1r,l1,1,1,r,l1,r,l1,r,l1,r,l1,r,l1,r,l1,r,l1,r,l1,r,l1,r,l2,r,l2,r,l2,r,l2,r,l2,r,l2,r,l2,r,l2,r,l3,,9,1r,l9,1r,l9,1r,l9,1r,l9,1r,l9,1r,l9,1r1,l10,1r,l10,1r,l10,1r,l10,1r,l10,1r,l10,1r,l10,1r,l10,1r1,l11,1r,l11,1r,l11,1r,l11,1r,l11,2r,l11,2r,l11,2r,l11,2r,l11,2r,l11,2r,l11,2r,l11,2r,l11,2r,l11,3r,l11,3r,l11,3r,xe" filled="f" strokeweight="0">
                      <v:stroke joinstyle="miter"/>
                      <v:path arrowok="t" o:connecttype="custom" o:connectlocs="11,9;11,10;11,10;11,10;11,10;11,11;10,11;10,11;10,11;9,11;9,11;3,13;2,13;2,12;2,12;2,12;1,12;1,12;1,12;1,12;1,11;0,11;0,11;0,11;0,10;0,10;0,10;0,2;0,2;0,2;0,2;0,1;0,1;0,1;1,0;1,0;1,0;1,0;2,0;2,0;2,0;3,0;9,1;9,1;10,1;10,1;10,1;11,1;11,1;11,2;11,2;11,2;11,2;11,3" o:connectangles="0,0,0,0,0,0,0,0,0,0,0,0,0,0,0,0,0,0,0,0,0,0,0,0,0,0,0,0,0,0,0,0,0,0,0,0,0,0,0,0,0,0,0,0,0,0,0,0,0,0,0,0,0,0"/>
                    </v:shape>
                    <v:shape id="Freeform 5064" o:spid="_x0000_s1256" style="position:absolute;left:829;top:9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dBgccA&#10;AADdAAAADwAAAGRycy9kb3ducmV2LnhtbESPzWrDMBCE74W+g9hCL6WR8x/cKCGUFnxIoUlKILfF&#10;2tim1spIiu28fRQo9DjMzDfMct2bWrTkfGVZwXCQgCDOra64UPBz+HxdgPABWWNtmRRcycN69fiw&#10;xFTbjnfU7kMhIoR9igrKEJpUSp+XZNAPbEMcvbN1BkOUrpDaYRfhppajJJlJgxXHhRIbei8p/91f&#10;jIKD/ng5jXw77vw522bziz667y+lnp/6zRuIQH34D/+1M61gmswmcH8Tn4B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HQYHHAAAA3QAAAA8AAAAAAAAAAAAAAAAAmAIAAGRy&#10;cy9kb3ducmV2LnhtbFBLBQYAAAAABAAEAPUAAACMAwAAAAA=&#10;" path="m3,1l1,r,l1,r,l1,r,l1,r,l1,r,l1,r,l,,,,,,,,,,,,,,,,,,,,,,,1r,l,1r,l,1r,l,1r,l,1r1,l1,1r,l1,1r,l1,1,2,3,3,1xe" fillcolor="#d8d8d8" stroked="f">
                      <v:path arrowok="t" o:connecttype="custom" o:connectlocs="3,1;1,0;1,0;1,0;1,0;1,0;1,0;1,0;1,0;1,0;1,0;1,0;1,0;0,0;0,0;0,0;0,0;0,0;0,0;0,0;0,0;0,0;0,0;0,0;0,1;0,1;0,1;0,1;0,1;0,1;0,1;0,1;0,1;1,1;1,1;1,1;1,1;1,1;1,1;2,3;3,1" o:connectangles="0,0,0,0,0,0,0,0,0,0,0,0,0,0,0,0,0,0,0,0,0,0,0,0,0,0,0,0,0,0,0,0,0,0,0,0,0,0,0,0,0"/>
                    </v:shape>
                    <v:shape id="Freeform 5065" o:spid="_x0000_s1257" style="position:absolute;left:829;top:91;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E2sUA&#10;AADdAAAADwAAAGRycy9kb3ducmV2LnhtbESPS4vCQBCE74L/YWjBm05cMEjWURbB50V8gOytN9Mm&#10;wUxPNjNq/PeOIHgsquorajxtTCluVLvCsoJBPwJBnFpdcKbgeJj3RiCcR9ZYWiYFD3IwnbRbY0y0&#10;vfOObnufiQBhl6CC3PsqkdKlORl0fVsRB+9sa4M+yDqTusZ7gJtSfkVRLA0WHBZyrGiWU3rZX02g&#10;XA/b3/XcbE//f34wi8+bhV7GSnU7zc83CE+N/4Tf7ZVWMIziIbzehCcgJ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YTaxQAAAN0AAAAPAAAAAAAAAAAAAAAAAJgCAABkcnMv&#10;ZG93bnJldi54bWxQSwUGAAAAAAQABAD1AAAAigMAAAAA&#10;" path="m3,1l1,r,l1,r,l1,r,l1,r,l1,r,l1,r,l,,,,,,,,,,,,,,,,,,,,,,,1r,l,1r,l,1r,l,1r,l,1r1,l1,1r,l1,1r,l1,1,2,3,3,1xe" filled="f" strokeweight="0">
                      <v:stroke joinstyle="miter"/>
                      <v:path arrowok="t" o:connecttype="custom" o:connectlocs="3,1;1,0;1,0;1,0;1,0;1,0;1,0;1,0;1,0;1,0;1,0;1,0;1,0;0,0;0,0;0,0;0,0;0,0;0,0;0,0;0,0;0,0;0,0;0,0;0,1;0,1;0,1;0,1;0,1;0,1;0,1;0,1;0,1;1,1;1,1;1,1;1,1;1,1;1,1;2,3;3,1" o:connectangles="0,0,0,0,0,0,0,0,0,0,0,0,0,0,0,0,0,0,0,0,0,0,0,0,0,0,0,0,0,0,0,0,0,0,0,0,0,0,0,0,0"/>
                    </v:shape>
                    <v:shape id="Freeform 5066" o:spid="_x0000_s1258" style="position:absolute;left:830;top:8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zuMQA&#10;AADdAAAADwAAAGRycy9kb3ducmV2LnhtbESPS2vDMBCE74X+B7GF3Bo5gZjgWg6ltDQk5BAn0Oti&#10;rR/EWhlL9ePfR4VCjsPMfMOku8m0YqDeNZYVrJYRCOLC6oYrBdfL1+sWhPPIGlvLpGAmB7vs+SnF&#10;RNuRzzTkvhIBwi5BBbX3XSKlK2oy6Ja2Iw5eaXuDPsi+krrHMcBNK9dRFEuDDYeFGjv6qKm45b8m&#10;UPL2c45/VhbtujuWh9PwfeNSqcXL9P4GwtPkH+H/9l4r2ERxDH9vwhOQ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fs7jEAAAA3QAAAA8AAAAAAAAAAAAAAAAAmAIAAGRycy9k&#10;b3ducmV2LnhtbFBLBQYAAAAABAAEAPUAAACJAwAAAAA=&#10;" path="m2,1l,3,,1,1,,2,1xe" fillcolor="#d8d8d8" stroked="f">
                      <v:path arrowok="t" o:connecttype="custom" o:connectlocs="2,1;0,3;0,1;1,0;2,1" o:connectangles="0,0,0,0,0"/>
                    </v:shape>
                    <v:shape id="Freeform 5067" o:spid="_x0000_s1259" style="position:absolute;left:830;top:8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DPccA&#10;AADdAAAADwAAAGRycy9kb3ducmV2LnhtbESPQWvCQBSE70L/w/IK3nSjYJTUVUQQxBa0SaHt7ZF9&#10;TUKzb2N2G1N/vSsUehxm5htmue5NLTpqXWVZwWQcgSDOra64UPCW7UYLEM4ja6wtk4JfcrBePQyW&#10;mGh74VfqUl+IAGGXoILS+yaR0uUlGXRj2xAH78u2Bn2QbSF1i5cAN7WcRlEsDVYcFkpsaFtS/p3+&#10;GAXHdCfzj89rd168nLL4PTucm2dUavjYb55AeOr9f/ivvdcKZlE8h/ub8ATk6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VQz3HAAAA3QAAAA8AAAAAAAAAAAAAAAAAmAIAAGRy&#10;cy9kb3ducmV2LnhtbFBLBQYAAAAABAAEAPUAAACMAwAAAAA=&#10;" path="m2,1l,3,,1,1,,2,1xe" filled="f" strokeweight="0">
                      <v:stroke joinstyle="miter"/>
                      <v:path arrowok="t" o:connecttype="custom" o:connectlocs="2,1;0,3;0,1;1,0;2,1" o:connectangles="0,0,0,0,0"/>
                    </v:shape>
                    <v:rect id="Rectangle 5068" o:spid="_x0000_s1260" style="position:absolute;left:830;top:87;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jj78IA&#10;AADdAAAADwAAAGRycy9kb3ducmV2LnhtbERPy4rCMBTdC/MP4Q6403SEKdJpFJERZ+EDq1Bmd2mu&#10;bbG5KU3U+vdmIbg8nHc6700jbtS52rKCr3EEgriwuuZSwem4Gk1BOI+ssbFMCh7kYD77GKSYaHvn&#10;A90yX4oQwi5BBZX3bSKlKyoy6Ma2JQ7c2XYGfYBdKXWH9xBuGjmJolgarDk0VNjSsqLikl2NAtef&#10;i3yP23ITu3Vb58vf3X98Umr42S9+QHjq/Vv8cv9pBd9RHOaGN+EJ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iOPvwgAAAN0AAAAPAAAAAAAAAAAAAAAAAJgCAABkcnMvZG93&#10;bnJldi54bWxQSwUGAAAAAAQABAD1AAAAhwMAAAAA&#10;" fillcolor="#d8d8d8" stroked="f"/>
                    <v:rect id="Rectangle 5069" o:spid="_x0000_s1261" style="position:absolute;left:830;top:87;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2aJMUA&#10;AADdAAAADwAAAGRycy9kb3ducmV2LnhtbESPT4vCMBTE74LfIbwFb5qq+GerUWRhwZO6KrLHZ/O2&#10;LU1eShO1++03grDHYWZ+wyzXrTXiTo0vHSsYDhIQxJnTJecKzqfP/hyED8gajWNS8Ese1qtuZ4mp&#10;dg/+ovsx5CJC2KeooAihTqX0WUEW/cDVxNH7cY3FEGWTS93gI8KtkaMkmUqLJceFAmv6KCirjjer&#10;YD65muo8G3/vZvvhpSKzIb87KNV7azcLEIHa8B9+tbdawSSZvsPz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ZokxQAAAN0AAAAPAAAAAAAAAAAAAAAAAJgCAABkcnMv&#10;ZG93bnJldi54bWxQSwUGAAAAAAQABAD1AAAAigMAAAAA&#10;" filled="f" strokeweight="0"/>
                    <v:shape id="Freeform 5070" o:spid="_x0000_s1262" style="position:absolute;left:829;top:89;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ZxgMMA&#10;AADdAAAADwAAAGRycy9kb3ducmV2LnhtbERPy2rCQBTdF/oPwy24qzPWRyR1EooguCpotOvbzG0S&#10;zdwJmVFTv76zKLg8nPcqH2wrrtT7xrGGyViBIC6dabjScCg2r0sQPiAbbB2Thl/ykGfPTytMjbvx&#10;jq77UIkYwj5FDXUIXSqlL2uy6MeuI47cj+sthgj7SpoebzHctvJNqYW02HBsqLGjdU3leX+xGs7J&#10;9+5+OkpOZgdppl+q+FzOC61HL8PHO4hAQ3iI/91bo2Gukrg/volP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ZxgMMAAADdAAAADwAAAAAAAAAAAAAAAACYAgAAZHJzL2Rv&#10;d25yZXYueG1sUEsFBgAAAAAEAAQA9QAAAIgDAAAAAA==&#10;" path="m1,l2,r,1l1,1r,l1,1r,l1,1,1,r,l1,,,,,,,,,,,,,,,,,,,,,,,,,,,,,,,,,,,,1,r,l1,r,l1,r,l1,r,xe" fillcolor="#d8d8d8" stroked="f">
                      <v:path arrowok="t" o:connecttype="custom" o:connectlocs="1,0;2,0;2,1;1,1;1,1;1,1;1,1;1,1;1,0;1,0;1,0;0,0;0,0;0,0;0,0;0,0;0,0;0,0;0,0;0,0;0,0;0,0;0,0;0,0;0,0;0,0;0,0;0,0;1,0;1,0;1,0;1,0;1,0;1,0;1,0;1,0" o:connectangles="0,0,0,0,0,0,0,0,0,0,0,0,0,0,0,0,0,0,0,0,0,0,0,0,0,0,0,0,0,0,0,0,0,0,0,0"/>
                    </v:shape>
                    <v:shape id="Freeform 5071" o:spid="_x0000_s1263" style="position:absolute;left:829;top:89;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02sQA&#10;AADdAAAADwAAAGRycy9kb3ducmV2LnhtbESPQWsCMRSE7wX/Q3gFL9JNFGzL1igiCIIn3YXS22Pz&#10;utl287Jsoq7/3giCx2FmvmEWq8G14kx9aDxrmGYKBHHlTcO1hrLYvn2CCBHZYOuZNFwpwGo5ellg&#10;bvyFD3Q+xlokCIccNdgYu1zKUFlyGDLfESfv1/cOY5J9LU2PlwR3rZwp9S4dNpwWLHa0sVT9H09O&#10;w7bg3c9+M8GmnJTWzQv6/lOk9fh1WH+BiDTEZ/jR3hkNc/Uxhfub9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AtNrEAAAA3QAAAA8AAAAAAAAAAAAAAAAAmAIAAGRycy9k&#10;b3ducmV2LnhtbFBLBQYAAAAABAAEAPUAAACJAwAAAAA=&#10;" path="m1,l2,r,1l1,1r,l1,1r,l1,1,1,r,l1,,,,,,,,,,,,,,,,,,,,,,,,,,,,,,,,,,,,1,r,l1,r,l1,r,l1,r,xe" filled="f" strokeweight="0">
                      <v:stroke joinstyle="miter"/>
                      <v:path arrowok="t" o:connecttype="custom" o:connectlocs="1,0;2,0;2,1;1,1;1,1;1,1;1,1;1,1;1,0;1,0;1,0;0,0;0,0;0,0;0,0;0,0;0,0;0,0;0,0;0,0;0,0;0,0;0,0;0,0;0,0;0,0;0,0;0,0;1,0;1,0;1,0;1,0;1,0;1,0;1,0;1,0" o:connectangles="0,0,0,0,0,0,0,0,0,0,0,0,0,0,0,0,0,0,0,0,0,0,0,0,0,0,0,0,0,0,0,0,0,0,0,0"/>
                    </v:shape>
                    <v:shape id="Freeform 5072" o:spid="_x0000_s1264" style="position:absolute;left:830;top:81;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kgDcMA&#10;AADdAAAADwAAAGRycy9kb3ducmV2LnhtbESPQYvCMBSE74L/ITxhb5paUZdqlGVB6MGL1h/waN6m&#10;xealNLHt7q/fCILHYWa+YfbH0Taip87XjhUsFwkI4tLpmo2CW3Gaf4LwAVlj45gU/JKH42E62WOm&#10;3cAX6q/BiAhhn6GCKoQ2k9KXFVn0C9cSR+/HdRZDlJ2RusMhwm0j0yTZSIs1x4UKW/quqLxfH1bB&#10;OX+sBoP6nq/NyQw3Kv5WXCj1MRu/diACjeEdfrVzrWCdbFN4volPQB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kgDcMAAADdAAAADwAAAAAAAAAAAAAAAACYAgAAZHJzL2Rv&#10;d25yZXYueG1sUEsFBgAAAAAEAAQA9QAAAIgDAAAAAA==&#10;" path="m2,2l2,1r,l2,1r,l2,r,l1,r,l1,r,l1,r,l,1r,l,1r,l,2r,l,2,,3r,l,3,,4r,l,4,,5r,l,5,,6r1,l1,6r,1l1,7r,l1,8r,l,8,,9r,l,10r,l,10r,1l,11r,l,12r,l,12r,1l,13r,l,13r,1l1,14r,l1,14r,l1,14r,l2,14r,l2,14r,-1l2,13r,l2,13r,-1l2,12r,l2,11r,l2,11r,-1l2,10r,l2,9r,l2,8r,l2,8,2,7r,l2,7,2,6r,l2,6,2,5r,l2,5,2,4r,l2,4,2,3r,l2,3,2,2r,l2,2xe" fillcolor="#d8d8d8" stroked="f">
                      <v:path arrowok="t" o:connecttype="custom" o:connectlocs="2,1;2,1;2,0;1,0;1,0;1,0;0,1;0,1;0,2;0,2;0,3;0,4;0,4;0,5;0,6;1,6;1,7;1,8;0,8;0,9;0,10;0,11;0,11;0,12;0,13;0,13;0,14;1,14;1,14;1,14;2,14;2,13;2,13;2,12;2,12;2,11;2,10;2,10;2,9;2,8;2,7;2,7;2,6;2,5;2,5;2,4;2,3;2,3;2,2" o:connectangles="0,0,0,0,0,0,0,0,0,0,0,0,0,0,0,0,0,0,0,0,0,0,0,0,0,0,0,0,0,0,0,0,0,0,0,0,0,0,0,0,0,0,0,0,0,0,0,0,0"/>
                    </v:shape>
                    <v:shape id="Freeform 5073" o:spid="_x0000_s1265" style="position:absolute;left:830;top:81;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VBCMcA&#10;AADdAAAADwAAAGRycy9kb3ducmV2LnhtbESPT2vCQBTE7wW/w/IEb3VjxX/RVYoYkEIPVQ96e2af&#10;STT7NmZXk377bqHQ4zAzv2EWq9aU4km1KywrGPQjEMSp1QVnCg775HUKwnlkjaVlUvBNDlbLzssC&#10;Y20b/qLnzmciQNjFqCD3voqldGlOBl3fVsTBu9jaoA+yzqSusQlwU8q3KBpLgwWHhRwrWueU3nYP&#10;o+CzmZ3OI6c3cnt8rPmafCTn8V2pXrd9n4Pw1Pr/8F97qxWMoskQ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FQQjHAAAA3QAAAA8AAAAAAAAAAAAAAAAAmAIAAGRy&#10;cy9kb3ducmV2LnhtbFBLBQYAAAAABAAEAPUAAACMAwAAAAA=&#10;" path="m2,2l2,1r,l2,1r,l2,r,l1,r,l1,r,l1,r,l,1r,l,1r,l,2r,l,2,,3r,l,3,,4r,l,4,,5r,l,5,,6r1,l1,6r,1l1,7r,l1,8r,l,8,,9r,l,10r,l,10r,1l,11r,l,12r,l,12r,1l,13r,l,13r,1l1,14r,l1,14r,l1,14r,l2,14r,l2,14r,-1l2,13r,l2,13r,-1l2,12r,l2,11r,l2,11r,-1l2,10r,l2,9r,l2,8r,l2,8,2,7r,l2,7,2,6r,l2,6,2,5r,l2,5,2,4r,l2,4,2,3r,l2,3,2,2r,l2,2xe" filled="f" strokeweight="0">
                      <v:stroke joinstyle="miter"/>
                      <v:path arrowok="t" o:connecttype="custom" o:connectlocs="2,1;2,1;2,0;1,0;1,0;1,0;0,1;0,1;0,2;0,2;0,3;0,4;0,4;0,5;0,6;1,6;1,7;1,8;0,8;0,9;0,10;0,11;0,11;0,12;0,13;0,13;0,14;1,14;1,14;1,14;2,14;2,13;2,13;2,12;2,12;2,11;2,10;2,10;2,9;2,8;2,7;2,7;2,6;2,5;2,5;2,4;2,3;2,3;2,2" o:connectangles="0,0,0,0,0,0,0,0,0,0,0,0,0,0,0,0,0,0,0,0,0,0,0,0,0,0,0,0,0,0,0,0,0,0,0,0,0,0,0,0,0,0,0,0,0,0,0,0,0"/>
                    </v:shape>
                  </v:group>
                  <v:group id="Group 5074" o:spid="_x0000_s1266" style="position:absolute;left:798;top:61;width:14;height:15" coordorigin="798,61" coordsize="1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8Jgl8YAAADdAAAADwAAAGRycy9kb3ducmV2LnhtbESPQWvCQBSE70L/w/IK&#10;vekmbW0ldRWRKh5EMAri7ZF9JsHs25DdJvHfdwXB4zAz3zDTeW8q0VLjSssK4lEEgjizuuRcwfGw&#10;Gk5AOI+ssbJMCm7kYD57GUwx0bbjPbWpz0WAsEtQQeF9nUjpsoIMupGtiYN3sY1BH2STS91gF+Cm&#10;ku9R9CUNlhwWCqxpWVB2Tf+MgnWH3eIj/m2318vydj6Md6dtTEq9vfaLHxCeev8MP9obrWAcfX/C&#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wmCXxgAAAN0A&#10;AAAPAAAAAAAAAAAAAAAAAKoCAABkcnMvZG93bnJldi54bWxQSwUGAAAAAAQABAD6AAAAnQMAAAAA&#10;">
                    <v:shape id="Freeform 5075" o:spid="_x0000_s1267" style="position:absolute;left:798;top:61;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ekOscA&#10;AADdAAAADwAAAGRycy9kb3ducmV2LnhtbESPS2vDMBCE74X8B7GF3hrZCc7DiRyCwVBoS2ke9421&#10;sd1YK2Opifvvq0Chx2FmvmHWm8G04kq9aywriMcRCOLS6oYrBYd98bwA4TyyxtYyKfghB5ts9LDG&#10;VNsbf9J15ysRIOxSVFB736VSurImg25sO+LgnW1v0AfZV1L3eAtw08pJFM2kwYbDQo0d5TWVl923&#10;UbD4iv1kObwl01Ny/HjNywLf80Kpp8dhuwLhafD/4b/2i1aQRPME7m/CE5D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HpDrHAAAA3QAAAA8AAAAAAAAAAAAAAAAAmAIAAGRy&#10;cy9kb3ducmV2LnhtbFBLBQYAAAAABAAEAPUAAACMAwAAAAA=&#10;" path="m1,r,l1,1r,l,1r,l,1,,2r,l,2,,3r,l,3r,l1,3r,1l1,4r,l2,4r,l3,4r,l3,4,3,3r1,l4,3r1,l5,3r,l6,3r,l6,3r1,l7,3r,l8,3r,l8,3r1,l9,3r,l10,3r,l10,3r1,1l11,4r,l12,4r,l12,4r1,l13,4r,-1l13,3r1,l14,3r,l14,2r,l14,2r,-1l14,1r-1,l13,1r,l13,r,l12,r,l12,,11,r,l10,r,l10,,9,r,l9,,8,r,l8,,7,r,l7,,6,r,l6,,5,r,l5,,4,r,l3,r,l3,r,l2,r,l1,xe" fillcolor="#d8d8d8" stroked="f">
                      <v:path arrowok="t" o:connecttype="custom" o:connectlocs="1,0;1,1;0,1;0,2;0,2;0,3;0,3;1,4;1,4;2,4;3,4;3,3;4,3;5,3;6,3;6,3;7,3;8,3;8,3;9,3;10,3;10,3;11,4;12,4;12,4;13,4;13,3;14,3;14,2;14,2;14,1;13,1;13,0;12,0;12,0;11,0;10,0;9,0;9,0;8,0;7,0;7,0;6,0;5,0;5,0;4,0;3,0;3,0;2,0" o:connectangles="0,0,0,0,0,0,0,0,0,0,0,0,0,0,0,0,0,0,0,0,0,0,0,0,0,0,0,0,0,0,0,0,0,0,0,0,0,0,0,0,0,0,0,0,0,0,0,0,0"/>
                    </v:shape>
                    <v:shape id="Freeform 5076" o:spid="_x0000_s1268" style="position:absolute;left:798;top:61;width:14;height:4;visibility:visible;mso-wrap-style:square;v-text-anchor:top" coordsize="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pFz8YA&#10;AADdAAAADwAAAGRycy9kb3ducmV2LnhtbESPS4vCQBCE78L+h6EFb+tE8UV0FFcUl8WLD/DaZNok&#10;JNMTMqOJ/vqdhQWPRVV9RS1WrSnFg2qXW1Yw6EcgiBOrc04VXM67zxkI55E1lpZJwZMcrJYfnQXG&#10;2jZ8pMfJpyJA2MWoIPO+iqV0SUYGXd9WxMG72dqgD7JOpa6xCXBTymEUTaTBnMNChhVtMkqK090o&#10;eL2K82A7GlbpbX3YNT9u/1Ucr0r1uu16DsJT69/h//a3VjCOphP4ex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VpFz8YAAADdAAAADwAAAAAAAAAAAAAAAACYAgAAZHJz&#10;L2Rvd25yZXYueG1sUEsFBgAAAAAEAAQA9QAAAIsDAAAAAA==&#10;" path="m1,r,l1,1r,l,1r,l,1,,2r,l,2,,3r,l,3r,l1,3r,1l1,4r,l2,4r,l3,4r,l3,4,3,3r1,l4,3r1,l5,3r,l6,3r,l6,3r1,l7,3r,l8,3r,l8,3r1,l9,3r,l10,3r,l10,3r1,1l11,4r,l12,4r,l12,4r1,l13,4r,-1l13,3r1,l14,3r,l14,2r,l14,2r,-1l14,1r-1,l13,1r,l13,r,l12,r,l12,,11,r,l10,r,l10,,9,r,l9,,8,r,l8,,7,r,l7,,6,r,l6,,5,r,l5,,4,r,l3,r,l3,r,l2,r,l1,xe" filled="f" strokeweight="0">
                      <v:stroke joinstyle="miter"/>
                      <v:path arrowok="t" o:connecttype="custom" o:connectlocs="1,0;1,1;0,1;0,2;0,2;0,3;0,3;1,4;1,4;2,4;3,4;3,3;4,3;5,3;6,3;6,3;7,3;8,3;8,3;9,3;10,3;10,3;11,4;12,4;12,4;13,4;13,3;14,3;14,2;14,2;14,1;13,1;13,0;12,0;12,0;11,0;10,0;9,0;9,0;8,0;7,0;7,0;6,0;5,0;5,0;4,0;3,0;3,0;2,0" o:connectangles="0,0,0,0,0,0,0,0,0,0,0,0,0,0,0,0,0,0,0,0,0,0,0,0,0,0,0,0,0,0,0,0,0,0,0,0,0,0,0,0,0,0,0,0,0,0,0,0,0"/>
                    </v:shape>
                    <v:shape id="Freeform 5077" o:spid="_x0000_s1269" style="position:absolute;left:799;top:65;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vkpcQA&#10;AADdAAAADwAAAGRycy9kb3ducmV2LnhtbESPwWrDMBBE74X8g9hCb43UQJvgRglJoNAe7QSS42Jt&#10;LWNrJSw1dv6+KhRyHGbmDbPeTq4XVxpi61nDy1yBIK69abnRcDp+PK9AxIRssPdMGm4UYbuZPayx&#10;MH7kkq5VakSGcCxQg00pFFLG2pLDOPeBOHvffnCYshwaaQYcM9z1cqHUm3TYcl6wGOhgqe6qH6eh&#10;koq7MB7OXdmU9nJbfO1Pu6D10+O0eweRaEr38H/702h4Vcsl/L3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L5KXEAAAA3QAAAA8AAAAAAAAAAAAAAAAAmAIAAGRycy9k&#10;b3ducmV2LnhtbFBLBQYAAAAABAAEAPUAAACJAwAAAAA=&#10;" path="m3,l9,r,l9,r,l9,r,l9,r,l9,r,l10,r,l10,r,l10,r,l10,r,l10,r,l10,r,l10,r,l10,r,l10,r,l10,r1,l11,r,l11,1r,l11,1r,l11,1r,l11,1r,l11,1r,l11,1r,l11,1r,l11,1r,l11,1r,l11,1r,l11,2r,l11,2r,l11,2r,l11,2r,l12,8r,l12,8r,l12,9r,l12,9r,l12,9r,l12,9r,l12,9r,l12,9r,l12,9r,l12,9r,l12,9r,l12,9r,l12,9r,1l12,10r,l12,10r,l12,10r,l11,10r,l11,10r,l11,10r,l11,10r,l11,10r,l11,10r,l11,10r,l11,10r,l11,10r,l11,10r,l11,11r,l11,11r,l10,11r,l10,11r,l10,11r,l10,11r,l10,11r,l10,11r,l10,11r,l10,11r,l10,11r-1,l9,11r,l9,11r,l3,11r-1,l2,11r,l2,11r,l2,11r,l2,11r,l2,11r,l2,11r,l2,11r,l2,11r,l1,11r,l1,11r,l1,11r,l1,11r,l1,11r,l1,11r,l1,11r,l1,10r,l1,10r,l,10r,l,10r,l,10r,l,10r,l,10r,l,10r,l,10r,l,10r,l,10r,l,10r,l,10,,9r,l,9r,l,9r,l,9r,l,9r,l,9r,l,9r,l,9r,l,8r,l1,2r,l1,2r,l1,2r,l1,2r,l1,2r,l1,2r,l1,2,1,1r,l1,1r,l1,1r,l1,1r,l1,1r,l1,1r,l1,1r,l1,1r,l1,r,l1,r,l1,r,l1,r,l1,r,l1,r,l1,,2,r,l2,r,l2,r,l2,r,l2,r,l2,r,l2,r,l2,r,l2,r,l3,r,l3,r,xe" fillcolor="#d8d8d8" stroked="f">
                      <v:path arrowok="t" o:connecttype="custom" o:connectlocs="9,0;9,0;10,0;10,0;10,0;10,0;11,1;11,1;11,1;11,1;11,2;11,2;12,8;12,9;12,9;12,9;12,9;12,10;11,10;11,10;11,10;11,10;11,11;10,11;10,11;10,11;9,11;3,11;2,11;2,11;2,11;1,11;1,11;1,11;1,10;0,10;0,10;0,10;0,10;0,9;0,9;0,9;1,2;1,2;1,2;1,1;1,1;1,1;1,0;1,0;1,0;2,0;2,0;2,0;3,0" o:connectangles="0,0,0,0,0,0,0,0,0,0,0,0,0,0,0,0,0,0,0,0,0,0,0,0,0,0,0,0,0,0,0,0,0,0,0,0,0,0,0,0,0,0,0,0,0,0,0,0,0,0,0,0,0,0,0"/>
                    </v:shape>
                    <v:shape id="Freeform 5078" o:spid="_x0000_s1270" style="position:absolute;left:799;top:65;width:12;height:11;visibility:visible;mso-wrap-style:square;v-text-anchor:top" coordsize="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am4MUA&#10;AADdAAAADwAAAGRycy9kb3ducmV2LnhtbERPy2oCMRTdC/5DuEI3oomWaXU0SpFaShcFX9jl7eQ6&#10;Mzi5GSapjn9vFgWXh/OeL1tbiQs1vnSsYTRUIIgzZ0rONex368EEhA/IBivHpOFGHpaLbmeOqXFX&#10;3tBlG3IRQ9inqKEIoU6l9FlBFv3Q1cSRO7nGYoiwyaVp8BrDbSXHSr1IiyXHhgJrWhWUnbd/VsP0&#10;oN5/Jv3++Pu4qpOvj03ye3tOtH7qtW8zEIHa8BD/uz+NhkS9xrnxTX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ZqbgxQAAAN0AAAAPAAAAAAAAAAAAAAAAAJgCAABkcnMv&#10;ZG93bnJldi54bWxQSwUGAAAAAAQABAD1AAAAigMAAAAA&#10;" path="m3,l9,r,l9,r,l9,r,l9,r,l9,r,l10,r,l10,r,l10,r,l10,r,l10,r,l10,r,l10,r,l10,r,l10,r,l10,r1,l11,r,l11,1r,l11,1r,l11,1r,l11,1r,l11,1r,l11,1r,l11,1r,l11,1r,l11,1r,l11,1r,l11,2r,l11,2r,l11,2r,l11,2r,l12,8r,l12,8r,l12,9r,l12,9r,l12,9r,l12,9r,l12,9r,l12,9r,l12,9r,l12,9r,l12,9r,l12,9r,l12,9r,1l12,10r,l12,10r,l12,10r,l11,10r,l11,10r,l11,10r,l11,10r,l11,10r,l11,10r,l11,10r,l11,10r,l11,10r,l11,10r,l11,11r,l11,11r,l10,11r,l10,11r,l10,11r,l10,11r,l10,11r,l10,11r,l10,11r,l10,11r,l10,11r-1,l9,11r,l9,11r,l3,11r-1,l2,11r,l2,11r,l2,11r,l2,11r,l2,11r,l2,11r,l2,11r,l2,11r,l1,11r,l1,11r,l1,11r,l1,11r,l1,11r,l1,11r,l1,11r,l1,10r,l1,10r,l,10r,l,10r,l,10r,l,10r,l,10r,l,10r,l,10r,l,10r,l,10r,l,10r,l,10,,9r,l,9r,l,9r,l,9r,l,9r,l,9r,l,9r,l,9r,l,8r,l1,2r,l1,2r,l1,2r,l1,2r,l1,2r,l1,2r,l1,2,1,1r,l1,1r,l1,1r,l1,1r,l1,1r,l1,1r,l1,1r,l1,1r,l1,r,l1,r,l1,r,l1,r,l1,r,l1,r,l1,,2,r,l2,r,l2,r,l2,r,l2,r,l2,r,l2,r,l2,r,l2,r,l3,r,l3,r,xe" filled="f" strokeweight="0">
                      <v:stroke joinstyle="miter"/>
                      <v:path arrowok="t" o:connecttype="custom" o:connectlocs="9,0;9,0;10,0;10,0;10,0;10,0;11,1;11,1;11,1;11,1;11,2;11,2;12,8;12,9;12,9;12,9;12,9;12,10;11,10;11,10;11,10;11,10;11,11;10,11;10,11;10,11;9,11;3,11;2,11;2,11;2,11;1,11;1,11;1,11;1,10;0,10;0,10;0,10;0,10;0,9;0,9;0,9;1,2;1,2;1,2;1,1;1,1;1,1;1,0;1,0;1,0;2,0;2,0;2,0;3,0" o:connectangles="0,0,0,0,0,0,0,0,0,0,0,0,0,0,0,0,0,0,0,0,0,0,0,0,0,0,0,0,0,0,0,0,0,0,0,0,0,0,0,0,0,0,0,0,0,0,0,0,0,0,0,0,0,0,0"/>
                    </v:shape>
                    <v:shape id="Freeform 5079" o:spid="_x0000_s1271" style="position:absolute;left:807;top:63;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94wscA&#10;AADdAAAADwAAAGRycy9kb3ducmV2LnhtbESPT2vCQBTE74V+h+UVeil1o+K/1FWktJCDhapF8PbI&#10;PpPQ7Nuwuybx27tCocdhZn7DLNe9qUVLzleWFQwHCQji3OqKCwU/h8/XOQgfkDXWlknBlTysV48P&#10;S0y17XhH7T4UIkLYp6igDKFJpfR5SQb9wDbE0TtbZzBE6QqpHXYRbmo5SpKpNFhxXCixofeS8t/9&#10;xSg46I+X08i3486fs202u+ij+/5S6vmp37yBCNSH//BfO9MKJslsAfc38QnI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feMLHAAAA3QAAAA8AAAAAAAAAAAAAAAAAmAIAAGRy&#10;cy9kb3ducmV2LnhtbFBLBQYAAAAABAAEAPUAAACMAwAAAAA=&#10;" path="m2,l,2r,l,2r,l,2r,l,2r,l,2r1,l1,2r,l1,2r,l1,3r,l1,3r,l1,3r,l1,3r,l1,3r,l1,2r,l1,2r,l1,2r,l1,2r,l1,2r1,l2,2,3,,2,xe" fillcolor="#d8d8d8" stroked="f">
                      <v:path arrowok="t" o:connecttype="custom" o:connectlocs="2,0;0,2;0,2;0,2;0,2;0,2;0,2;0,2;0,2;0,2;1,2;1,2;1,2;1,2;1,2;1,3;1,3;1,3;1,3;1,3;1,3;1,3;1,3;1,3;1,3;1,2;1,2;1,2;1,2;1,2;1,2;1,2;1,2;1,2;2,2;2,2;3,0;2,0" o:connectangles="0,0,0,0,0,0,0,0,0,0,0,0,0,0,0,0,0,0,0,0,0,0,0,0,0,0,0,0,0,0,0,0,0,0,0,0,0,0"/>
                    </v:shape>
                    <v:shape id="Freeform 5080" o:spid="_x0000_s1272" style="position:absolute;left:807;top:63;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BuMYA&#10;AADdAAAADwAAAGRycy9kb3ducmV2LnhtbESPTYvCQAyG74L/YciCN50qWKTrKIug+3GRVUH2lu3E&#10;tmwnUzuj1n9vDgsew5v3SZ75snO1ulIbKs8GxqMEFHHubcWFgcN+PZyBChHZYu2ZDNwpwHLR780x&#10;s/7G33TdxUIJhEOGBsoYm0zrkJfkMIx8QyzZybcOo4xtoW2LN4G7Wk+SJNUOK5YLJTa0Kin/212c&#10;UC777c/n2m2P5984XqWnr419T40ZvHRvr6AidfG5/N/+sAamyUz+FxsxAb1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LBuMYAAADdAAAADwAAAAAAAAAAAAAAAACYAgAAZHJz&#10;L2Rvd25yZXYueG1sUEsFBgAAAAAEAAQA9QAAAIsDAAAAAA==&#10;" path="m2,l,2r,l,2r,l,2r,l,2r,l,2r1,l1,2r,l1,2r,l1,3r,l1,3r,l1,3r,l1,3r,l1,3r,l1,2r,l1,2r,l1,2r,l1,2r,l1,2r1,l2,2,3,,2,xe" filled="f" strokeweight="0">
                      <v:stroke joinstyle="miter"/>
                      <v:path arrowok="t" o:connecttype="custom" o:connectlocs="2,0;0,2;0,2;0,2;0,2;0,2;0,2;0,2;0,2;0,2;1,2;1,2;1,2;1,2;1,2;1,3;1,3;1,3;1,3;1,3;1,3;1,3;1,3;1,3;1,3;1,2;1,2;1,2;1,2;1,2;1,2;1,2;1,2;1,2;2,2;2,2;3,0;2,0" o:connectangles="0,0,0,0,0,0,0,0,0,0,0,0,0,0,0,0,0,0,0,0,0,0,0,0,0,0,0,0,0,0,0,0,0,0,0,0,0,0"/>
                    </v:shape>
                    <v:shape id="Freeform 5081" o:spid="_x0000_s1273" style="position:absolute;left:800;top: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rNNsUA&#10;AADdAAAADwAAAGRycy9kb3ducmV2LnhtbESPzWrDMBCE74W8g9hAb43sQE1wLIcQUlpSeqgTyHWx&#10;1j/EWhlLdey3jwqFHoeZ+YbJdpPpxEiDay0riFcRCOLS6pZrBZfz28sGhPPIGjvLpGAmB7t88ZRh&#10;qu2dv2ksfC0ChF2KChrv+1RKVzZk0K1sTxy8yg4GfZBDLfWA9wA3nVxHUSINthwWGuzp0FB5K35M&#10;oBTdcU6usUW77j+r09f4fuNKqefltN+C8DT5//Bf+0MreI02Mfy+CU9A5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Os02xQAAAN0AAAAPAAAAAAAAAAAAAAAAAJgCAABkcnMv&#10;ZG93bnJldi54bWxQSwUGAAAAAAQABAD1AAAAigMAAAAA&#10;" path="m1,l2,2,1,3,,,1,xe" fillcolor="#d8d8d8" stroked="f">
                      <v:path arrowok="t" o:connecttype="custom" o:connectlocs="1,0;2,2;1,3;0,0;1,0" o:connectangles="0,0,0,0,0"/>
                    </v:shape>
                    <v:shape id="Freeform 5082" o:spid="_x0000_s1274" style="position:absolute;left:800;top:63;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4GX8cA&#10;AADdAAAADwAAAGRycy9kb3ducmV2LnhtbESPQWvCQBSE7wX/w/IEb3WjUAmpq4ggiC3UJoLt7ZF9&#10;TYLZtzG7xuiv7wqFHoeZ+YaZL3tTi45aV1lWMBlHIIhzqysuFByyzXMMwnlkjbVlUnAjB8vF4GmO&#10;ibZX/qQu9YUIEHYJKii9bxIpXV6SQTe2DXHwfmxr0AfZFlK3eA1wU8tpFM2kwYrDQokNrUvKT+nF&#10;KPhINzL/+r535/h9n82O2e7cvKFSo2G/egXhqff/4b/2Vit4ieIpPN6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uBl/HAAAA3QAAAA8AAAAAAAAAAAAAAAAAmAIAAGRy&#10;cy9kb3ducmV2LnhtbFBLBQYAAAAABAAEAPUAAACMAwAAAAA=&#10;" path="m1,l2,2,1,3,,,1,xe" filled="f" strokeweight="0">
                      <v:stroke joinstyle="miter"/>
                      <v:path arrowok="t" o:connecttype="custom" o:connectlocs="1,0;2,2;1,3;0,0;1,0" o:connectangles="0,0,0,0,0"/>
                    </v:shape>
                    <v:shape id="Freeform 5083" o:spid="_x0000_s1275" style="position:absolute;left:803;top:6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9dEsgA&#10;AADdAAAADwAAAGRycy9kb3ducmV2LnhtbESP3WrCQBSE7wt9h+UUelN0Y4slRFdplYKgiD8RvDxk&#10;T5PQ7Nm4u2p8+25B6OUwM98w42lnGnEh52vLCgb9BARxYXXNpYJ8/9VLQfiArLGxTApu5GE6eXwY&#10;Y6btlbd02YVSRAj7DBVUIbSZlL6oyKDv25Y4et/WGQxRulJqh9cIN418TZJ3abDmuFBhS7OKip/d&#10;2ShYLDebVeNe8tNK5mdzmB/Xn51V6vmp+xiBCNSF//C9vdAKhkn6Bn9v4hOQk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v10SyAAAAN0AAAAPAAAAAAAAAAAAAAAAAJgCAABk&#10;cnMvZG93bnJldi54bWxQSwUGAAAAAAQABAD1AAAAjQMAAAAA&#10;" path="m2,1l2,,,,1,1r,l1,1r,l1,1r,l1,1r,1l1,2r,l1,2r,l1,2r,l1,2r,l1,2r1,l2,2r,l2,1r,l2,1r,l2,1r,l2,1r,l2,1r,xe" fillcolor="#d8d8d8" stroked="f">
                      <v:path arrowok="t" o:connecttype="custom" o:connectlocs="2,1;2,0;0,0;1,1;1,1;1,1;1,1;1,1;1,1;1,1;1,2;1,2;1,2;1,2;1,2;1,2;1,2;1,2;1,2;1,2;2,2;2,2;2,2;2,1;2,1;2,1;2,1;2,1;2,1;2,1;2,1;2,1;2,1" o:connectangles="0,0,0,0,0,0,0,0,0,0,0,0,0,0,0,0,0,0,0,0,0,0,0,0,0,0,0,0,0,0,0,0,0"/>
                    </v:shape>
                    <v:shape id="Freeform 5084" o:spid="_x0000_s1276" style="position:absolute;left:803;top:6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G71cUA&#10;AADdAAAADwAAAGRycy9kb3ducmV2LnhtbESPQWsCMRSE74L/ITyhF6nZShVZjSKlhR7qwdWCx8fm&#10;ubuYvCxJVtd/3xQEj8PMfMOsNr014ko+NI4VvE0yEMSl0w1XCo6Hr9cFiBCRNRrHpOBOATbr4WCF&#10;uXY33tO1iJVIEA45KqhjbHMpQ1mTxTBxLXHyzs5bjEn6SmqPtwS3Rk6zbC4tNpwWamzpo6byUnRW&#10;QWd+3Ikv989tsx/vpp038VT8KvUy6rdLEJH6+Aw/2t9awSxbvMP/m/Q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bvVxQAAAN0AAAAPAAAAAAAAAAAAAAAAAJgCAABkcnMv&#10;ZG93bnJldi54bWxQSwUGAAAAAAQABAD1AAAAigMAAAAA&#10;" path="m2,1l2,,,,1,1r,l1,1r,l1,1r,l1,1r,1l1,2r,l1,2r,l1,2r,l1,2r,l1,2r1,l2,2r,l2,1r,l2,1r,l2,1r,l2,1r,l2,1r,xe" filled="f" strokeweight="0">
                      <v:stroke joinstyle="miter"/>
                      <v:path arrowok="t" o:connecttype="custom" o:connectlocs="2,1;2,0;0,0;1,1;1,1;1,1;1,1;1,1;1,1;1,1;1,2;1,2;1,2;1,2;1,2;1,2;1,2;1,2;1,2;1,2;2,2;2,2;2,2;2,1;2,1;2,1;2,1;2,1;2,1;2,1;2,1;2,1;2,1" o:connectangles="0,0,0,0,0,0,0,0,0,0,0,0,0,0,0,0,0,0,0,0,0,0,0,0,0,0,0,0,0,0,0,0,0"/>
                    </v:shape>
                    <v:shape id="Freeform 5085" o:spid="_x0000_s1277" style="position:absolute;left:805;top:6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pg/cYA&#10;AADdAAAADwAAAGRycy9kb3ducmV2LnhtbESPQWsCMRSE70L/Q3gFL1KzCopsjVIVQVDE2i30+Ni8&#10;7i7dvKxJ1PXfG0HocZiZb5jpvDW1uJDzlWUFg34Cgji3uuJCQfa1fpuA8AFZY22ZFNzIw3z20pli&#10;qu2VP+lyDIWIEPYpKihDaFIpfV6SQd+3DXH0fq0zGKJ0hdQOrxFuajlMkrE0WHFcKLGhZUn53/Fs&#10;FGy2h8Oudr3stJPZ2XyvfvaL1irVfW0/3kEEasN/+NneaAWjZDKCx5v4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pg/cYAAADdAAAADwAAAAAAAAAAAAAAAACYAgAAZHJz&#10;L2Rvd25yZXYueG1sUEsFBgAAAAAEAAQA9QAAAIsDAAAAAA==&#10;" path="m,1l,,2,,1,1r,l1,1r,l1,1r,l1,1r,l1,1r,l1,1r,l1,2r,l1,2r,l1,2r,l1,2r,l1,2,1,1r,l1,1r,l1,1,,1r,l,1r,l,1r,l,1xe" fillcolor="#d8d8d8" stroked="f">
                      <v:path arrowok="t" o:connecttype="custom" o:connectlocs="0,1;0,0;2,0;1,1;1,1;1,1;1,1;1,1;1,1;1,1;1,1;1,1;1,1;1,1;1,1;1,2;1,2;1,2;1,2;1,2;1,2;1,2;1,2;1,2;1,1;1,1;1,1;1,1;1,1;0,1;0,1;0,1;0,1;0,1;0,1;0,1" o:connectangles="0,0,0,0,0,0,0,0,0,0,0,0,0,0,0,0,0,0,0,0,0,0,0,0,0,0,0,0,0,0,0,0,0,0,0,0"/>
                    </v:shape>
                    <v:shape id="Freeform 5086" o:spid="_x0000_s1278" style="position:absolute;left:805;top:6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AOcUA&#10;AADdAAAADwAAAGRycy9kb3ducmV2LnhtbESPQWsCMRSE7wX/Q3gFL6VmKyiyNYpIBQ96cFXw+Ni8&#10;7i4mL0uS1fXfG6HQ4zAz3zDzZW+NuJEPjWMFX6MMBHHpdMOVgtNx8zkDESKyRuOYFDwowHIxeJtj&#10;rt2dD3QrYiUShEOOCuoY21zKUNZkMYxcS5y8X+ctxiR9JbXHe4JbI8dZNpUWG04LNba0rqm8Fp1V&#10;0Jmdu/D18bNqDh/7cedNvBRnpYbv/eobRKQ+/of/2lutYJLNpvB6k56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4A5xQAAAN0AAAAPAAAAAAAAAAAAAAAAAJgCAABkcnMv&#10;ZG93bnJldi54bWxQSwUGAAAAAAQABAD1AAAAigMAAAAA&#10;" path="m,1l,,2,,1,1r,l1,1r,l1,1r,l1,1r,l1,1r,l1,1r,l1,2r,l1,2r,l1,2r,l1,2r,l1,2,1,1r,l1,1r,l1,1,,1r,l,1r,l,1r,l,1xe" filled="f" strokeweight="0">
                      <v:stroke joinstyle="miter"/>
                      <v:path arrowok="t" o:connecttype="custom" o:connectlocs="0,1;0,0;2,0;1,1;1,1;1,1;1,1;1,1;1,1;1,1;1,1;1,1;1,1;1,1;1,1;1,2;1,2;1,2;1,2;1,2;1,2;1,2;1,2;1,2;1,1;1,1;1,1;1,1;1,1;0,1;0,1;0,1;0,1;0,1;0,1;0,1" o:connectangles="0,0,0,0,0,0,0,0,0,0,0,0,0,0,0,0,0,0,0,0,0,0,0,0,0,0,0,0,0,0,0,0,0,0,0,0"/>
                    </v:shape>
                    <v:shape id="Freeform 5087" o:spid="_x0000_s1279" style="position:absolute;left:798;top:62;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5N2MYA&#10;AADdAAAADwAAAGRycy9kb3ducmV2LnhtbESPT2vCQBTE7wW/w/IEL0U3FVolukooCGKh1D8Xb4/s&#10;M1nMvo3Z1STfvlsoeBxm5jfMct3ZSjyo8caxgrdJAoI4d9pwoeB03IznIHxA1lg5JgU9eVivBi9L&#10;TLVreU+PQyhEhLBPUUEZQp1K6fOSLPqJq4mjd3GNxRBlU0jdYBvhtpLTJPmQFg3HhRJr+iwpvx7u&#10;VsHR/GDft0bvvrLp67nIbt882yk1GnbZAkSgLjzD/+2tVvCezGfw9yY+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r5N2MYAAADdAAAADwAAAAAAAAAAAAAAAACYAgAAZHJz&#10;L2Rvd25yZXYueG1sUEsFBgAAAAAEAAQA9QAAAIsDAAAAAA==&#10;" path="m2,1l1,1r,l1,1r,l,1r,l,1,,2r,l,2r,l,2r1,l1,3r,l1,3r1,l2,3r,l3,3r,l3,3r1,l4,3,4,2r1,l5,2r,l6,2r,l6,2r1,l7,2r,l8,2r,l8,2r1,l9,2r,l10,2r,1l10,3r1,l11,3r,l12,3r,l12,3r1,l13,3r,l13,2r,l14,2r,l14,2r,l14,1r,l13,1r,l13,1r,l13,1r-1,l12,1r,l11,1r,l11,1r-1,l10,1r,l9,1r,l9,,8,r,l8,,7,r,l6,r,l6,r,l5,r,1l5,1,4,1r,l3,1r,l3,1r,l2,1r,l2,1xe" fillcolor="#d8d8d8" stroked="f">
                      <v:path arrowok="t" o:connecttype="custom" o:connectlocs="1,1;1,1;0,1;0,1;0,2;0,2;1,2;1,3;2,3;2,3;3,3;4,3;4,2;5,2;6,2;6,2;7,2;8,2;8,2;9,2;10,2;10,3;11,3;12,3;12,3;13,3;13,2;14,2;14,2;14,1;13,1;13,1;13,1;12,1;11,1;11,1;10,1;9,1;9,0;8,0;7,0;6,0;6,0;5,0;5,1;4,1;3,1;3,1;2,1" o:connectangles="0,0,0,0,0,0,0,0,0,0,0,0,0,0,0,0,0,0,0,0,0,0,0,0,0,0,0,0,0,0,0,0,0,0,0,0,0,0,0,0,0,0,0,0,0,0,0,0,0"/>
                    </v:shape>
                    <v:shape id="Freeform 5088" o:spid="_x0000_s1280" style="position:absolute;left:798;top:62;width:14;height:3;visibility:visible;mso-wrap-style:square;v-text-anchor:top" coordsize="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H1MIA&#10;AADdAAAADwAAAGRycy9kb3ducmV2LnhtbERPTYvCMBC9L+x/CLPgbU0VFalNRZcVFA+i7oLehmZs&#10;i82kNLHWf28OgsfH+07mnalES40rLSsY9CMQxJnVJecK/o6r7ykI55E1VpZJwYMczNPPjwRjbe+8&#10;p/bgcxFC2MWooPC+jqV0WUEGXd/WxIG72MagD7DJpW7wHsJNJYdRNJEGSw4NBdb0U1B2PdyMgl0u&#10;zfJ8HLpf+sfVeZuNNsv2pFTvq1vMQHjq/Fv8cq+1gnE0DXPDm/AE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6wfUwgAAAN0AAAAPAAAAAAAAAAAAAAAAAJgCAABkcnMvZG93&#10;bnJldi54bWxQSwUGAAAAAAQABAD1AAAAhwMAAAAA&#10;" path="m2,1l1,1r,l1,1r,l,1r,l,1,,2r,l,2r,l,2r1,l1,3r,l1,3r1,l2,3r,l3,3r,l3,3r1,l4,3,4,2r1,l5,2r,l6,2r,l6,2r1,l7,2r,l8,2r,l8,2r1,l9,2r,l10,2r,1l10,3r1,l11,3r,l12,3r,l12,3r1,l13,3r,l13,2r,l14,2r,l14,2r,l14,1r,l13,1r,l13,1r,l13,1r-1,l12,1r,l11,1r,l11,1r-1,l10,1r,l9,1r,l9,,8,r,l8,,7,r,l6,r,l6,r,l5,r,1l5,1,4,1r,l3,1r,l3,1r,l2,1r,l2,1xe" filled="f" strokeweight="0">
                      <v:stroke joinstyle="miter"/>
                      <v:path arrowok="t" o:connecttype="custom" o:connectlocs="1,1;1,1;0,1;0,1;0,2;0,2;1,2;1,3;2,3;2,3;3,3;4,3;4,2;5,2;6,2;6,2;7,2;8,2;8,2;9,2;10,2;10,3;11,3;12,3;12,3;13,3;13,2;14,2;14,2;14,1;13,1;13,1;13,1;12,1;11,1;11,1;10,1;9,1;9,0;8,0;7,0;6,0;6,0;5,0;5,1;4,1;3,1;3,1;2,1" o:connectangles="0,0,0,0,0,0,0,0,0,0,0,0,0,0,0,0,0,0,0,0,0,0,0,0,0,0,0,0,0,0,0,0,0,0,0,0,0,0,0,0,0,0,0,0,0,0,0,0,0"/>
                    </v:shape>
                  </v:group>
                  <v:group id="Group 5089" o:spid="_x0000_s1281" style="position:absolute;left:777;top:82;width:15;height:14" coordorigin="777,82" coordsize="1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a/LscAAADdAAAADwAAAGRycy9kb3ducmV2LnhtbESPT2vCQBTE7wW/w/IK&#10;3uomSoqmriJSpQcpNBFKb4/sMwlm34bsNn++fbdQ6HGYmd8w2/1oGtFT52rLCuJFBIK4sLrmUsE1&#10;Pz2tQTiPrLGxTAomcrDfzR62mGo78Af1mS9FgLBLUUHlfZtK6YqKDLqFbYmDd7OdQR9kV0rd4RDg&#10;ppHLKHqWBmsOCxW2dKyouGffRsF5wOGwil/7y/12nL7y5P3zEpNS88fx8ALC0+j/w3/tN60gidYb&#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Ba/LscAAADd&#10;AAAADwAAAAAAAAAAAAAAAACqAgAAZHJzL2Rvd25yZXYueG1sUEsFBgAAAAAEAAQA+gAAAJ4DAAAA&#10;AA==&#10;">
                    <v:shape id="Freeform 5090" o:spid="_x0000_s1282" style="position:absolute;left:777;top:82;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jr4cMA&#10;AADdAAAADwAAAGRycy9kb3ducmV2LnhtbERPz2vCMBS+C/sfwhvsZlMHilajiEMYOwirjl0fzbPp&#10;lrx0TWY7//rlIHj8+H6vNoOz4kJdaDwrmGQ5COLK64ZrBafjfjwHESKyRuuZFPxRgM36YbTCQvue&#10;3+lSxlqkEA4FKjAxtoWUoTLkMGS+JU7c2XcOY4JdLXWHfQp3Vj7n+Uw6bDg1GGxpZ6j6Ln+dgn1p&#10;rl8f7ac/zIeXn96/2elsZ5V6ehy2SxCRhngX39yvWsE0X6T96U16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jr4cMAAADdAAAADwAAAAAAAAAAAAAAAACYAgAAZHJzL2Rv&#10;d25yZXYueG1sUEsFBgAAAAAEAAQA9QAAAIgDAAAAAA==&#10;" path="m1,13r,l1,13r,l1,14r,l2,14r,l2,14r,l3,14r,l3,14r,l4,13r,l4,13r,l4,12r,l4,11r,l4,11r,-1l4,10r,l4,9r,l3,9,3,8r,l3,8,3,7r,l3,7,3,6r,l3,6,3,5r1,l4,4r,l4,4,4,3r,l4,3,4,2r,l4,2,4,1r,l4,1,4,,3,r,l3,r,l2,r,l2,r,l1,r,l1,r,1l1,1r,l1,2r,l1,2r,1l1,3r,l1,4,,4r,l,5r,l,6r,l,6,,7r,l,7,,8r,l,8,,9r,l,9r,1l1,10r,l1,11r,l1,11r,1l1,12r,1xe" fillcolor="#d8d8d8" stroked="f">
                      <v:path arrowok="t" o:connecttype="custom" o:connectlocs="1,13;1,13;1,14;2,14;2,14;3,14;3,14;4,13;4,13;4,12;4,11;4,10;4,10;4,9;3,8;3,8;3,7;3,6;3,6;4,5;4,4;4,3;4,3;4,2;4,1;4,1;3,0;3,0;2,0;2,0;1,0;1,0;1,1;1,2;1,2;1,3;1,4;0,4;0,5;0,6;0,7;0,7;0,8;0,9;0,9;1,10;1,11;1,11;1,12" o:connectangles="0,0,0,0,0,0,0,0,0,0,0,0,0,0,0,0,0,0,0,0,0,0,0,0,0,0,0,0,0,0,0,0,0,0,0,0,0,0,0,0,0,0,0,0,0,0,0,0,0"/>
                    </v:shape>
                    <v:shape id="Freeform 5091" o:spid="_x0000_s1283" style="position:absolute;left:777;top:82;width:4;height:14;visibility:visible;mso-wrap-style:square;v-text-anchor:top" coordsize="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QxdsUA&#10;AADdAAAADwAAAGRycy9kb3ducmV2LnhtbESPT4vCMBTE7wt+h/AEb5qqq2g1SnXRFcGDfy7eHs2z&#10;LTYvpclq99ubBWGPw8z8hpkvG1OKB9WusKyg34tAEKdWF5wpuJw33QkI55E1lpZJwS85WC5aH3OM&#10;tX3ykR4nn4kAYRejgtz7KpbSpTkZdD1bEQfvZmuDPsg6k7rGZ4CbUg6iaCwNFhwWcqxonVN6P/0Y&#10;BeU+2Y6uLlkdvofMXxtrD6n+VKrTbpIZCE+N/w+/2zutYBRN+/D3JjwBuX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DF2xQAAAN0AAAAPAAAAAAAAAAAAAAAAAJgCAABkcnMv&#10;ZG93bnJldi54bWxQSwUGAAAAAAQABAD1AAAAigMAAAAA&#10;" path="m1,13r,l1,13r,l1,14r,l2,14r,l2,14r,l3,14r,l3,14r,l4,13r,l4,13r,l4,12r,l4,11r,l4,11r,-1l4,10r,l4,9r,l3,9,3,8r,l3,8,3,7r,l3,7,3,6r,l3,6,3,5r1,l4,4r,l4,4,4,3r,l4,3,4,2r,l4,2,4,1r,l4,1,4,,3,r,l3,r,l2,r,l2,r,l1,r,l1,r,1l1,1r,l1,2r,l1,2r,1l1,3r,l1,4,,4r,l,5r,l,6r,l,6,,7r,l,7,,8r,l,8,,9r,l,9r,1l1,10r,l1,11r,l1,11r,1l1,12r,1xe" filled="f" strokeweight="0">
                      <v:stroke joinstyle="miter"/>
                      <v:path arrowok="t" o:connecttype="custom" o:connectlocs="1,13;1,13;1,14;2,14;2,14;3,14;3,14;4,13;4,13;4,12;4,11;4,10;4,10;4,9;3,8;3,8;3,7;3,6;3,6;4,5;4,4;4,3;4,3;4,2;4,1;4,1;3,0;3,0;2,0;2,0;1,0;1,0;1,1;1,2;1,2;1,3;1,4;0,4;0,5;0,6;0,7;0,7;0,8;0,9;0,9;1,10;1,11;1,11;1,12" o:connectangles="0,0,0,0,0,0,0,0,0,0,0,0,0,0,0,0,0,0,0,0,0,0,0,0,0,0,0,0,0,0,0,0,0,0,0,0,0,0,0,0,0,0,0,0,0,0,0,0,0"/>
                    </v:shape>
                    <v:shape id="Freeform 5092" o:spid="_x0000_s1284" style="position:absolute;left:781;top:82;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9U/cYA&#10;AADdAAAADwAAAGRycy9kb3ducmV2LnhtbESPQWvCQBSE70L/w/IKvekmAcVGVwmFgBRKabSlx0f2&#10;mYRm38bsJqb/vlsQPA4z8w2z3U+mFSP1rrGsIF5EIIhLqxuuFJyO+XwNwnlkja1lUvBLDva7h9kW&#10;U22v/EFj4SsRIOxSVFB736VSurImg25hO+LgnW1v0AfZV1L3eA1w08okilbSYMNhocaOXmoqf4rB&#10;KPh6L74HHb9mFI9le8wvb6vPpVfq6XHKNiA8Tf4evrUPWsEyek7g/014AnL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o9U/cYAAADdAAAADwAAAAAAAAAAAAAAAACYAgAAZHJz&#10;L2Rvd25yZXYueG1sUEsFBgAAAAAEAAQA9QAAAIsDAAAAAA==&#10;" path="m,10l,4r,l,4r,l,4,,3r,l,3r,l,3r,l,3r,l,3r,l,3r,l,3r,l,3r,l,3r,l,3r,l,2r,l,2r1,l1,2r,l1,2r,l1,2r,l1,2r,l1,2r,l1,2r,l1,2r,l1,2r,l1,2r,l2,2r,l2,2r,l2,2r,l2,2r,l2,2r,l2,2,9,r,l9,r,l9,r,l9,r,l9,r,1l9,1r,l9,1r,l9,1r,l9,1r,l10,1r,l10,1r,l10,1r,l10,1r,l10,1r,l10,1r,l10,1r,l10,1r,l10,1r,l10,1r,l10,1r,l10,1r,1l10,2r,l11,2r,l11,2r,l11,2r,l11,2r,l11,2r,l11,2r,l11,2r,l11,2r,1l11,3r,l11,3r,l11,3r,l11,3r,l11,3r,l11,3r,l11,3r,l11,3r,l11,10r,l11,10r,1l11,11r,l11,11r,l11,11r,l11,11r,l11,11r,l11,11r,l11,11r,l11,11r,1l11,12r,l11,12r,l11,12r,l11,12r,l11,12r,l11,12r,l11,12r,l11,12r,l11,12r,1l10,13r,l10,13r,l10,13r,l10,13r,l10,13r,l10,13r,l10,13r,l10,13r,l10,13r,l10,13r,l10,13r-1,l9,13r,l9,13r,l9,13r,l9,13r,l9,13r,l9,13r,l9,13r,l2,12r,l2,12r,l2,12r,l2,12r,l2,12r,l2,12r,l2,12r,l1,12r,l1,12r,l1,12r,l1,12r,l1,12r,l1,12r,l1,12r,l1,12r,l1,12,,12r,l,12r,l,12r,l,12r,l,12,,11r,l,11r,l,11r,l,11r,l,11r,l,11r,l,11r,l,11r,l,10r,l,10r,l,10r,xe" fillcolor="#d8d8d8" stroked="f">
                      <v:path arrowok="t" o:connecttype="custom" o:connectlocs="0,4;0,3;0,3;0,3;0,3;1,2;1,2;1,2;1,2;2,2;2,2;9,0;9,0;9,1;9,1;10,1;10,1;10,1;10,1;10,1;11,2;11,2;11,2;11,3;11,3;11,3;11,3;11,11;11,11;11,11;11,12;11,12;11,12;11,12;10,13;10,13;10,13;10,13;9,13;9,13;9,13;2,12;2,12;2,12;1,12;1,12;1,12;1,12;0,12;0,11;0,11;0,11;0,11;0,10" o:connectangles="0,0,0,0,0,0,0,0,0,0,0,0,0,0,0,0,0,0,0,0,0,0,0,0,0,0,0,0,0,0,0,0,0,0,0,0,0,0,0,0,0,0,0,0,0,0,0,0,0,0,0,0,0,0"/>
                    </v:shape>
                    <v:shape id="Freeform 5093" o:spid="_x0000_s1285" style="position:absolute;left:781;top:82;width:11;height: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0LT8cA&#10;AADdAAAADwAAAGRycy9kb3ducmV2LnhtbESPQWvCQBSE74L/YXlCb7rR1tCmrqKlhepFmgrF22v2&#10;NRvMvg3ZVeO/dwuCx2FmvmFmi87W4kStrxwrGI8SEMSF0xWXCnbfH8NnED4ga6wdk4ILeVjM+70Z&#10;Ztqd+YtOeShFhLDPUIEJocmk9IUhi37kGuLo/bnWYoiyLaVu8RzhtpaTJEmlxYrjgsGG3gwVh/xo&#10;FWzrbWrzp8t+v1m+H3/Mbr36TadKPQy65SuIQF24h2/tT61gmrw8wv+b+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dC0/HAAAA3QAAAA8AAAAAAAAAAAAAAAAAmAIAAGRy&#10;cy9kb3ducmV2LnhtbFBLBQYAAAAABAAEAPUAAACMAwAAAAA=&#10;" path="m,10l,4r,l,4r,l,4,,3r,l,3r,l,3r,l,3r,l,3r,l,3r,l,3r,l,3r,l,3r,l,3r,l,2r,l,2r1,l1,2r,l1,2r,l1,2r,l1,2r,l1,2r,l1,2r,l1,2r,l1,2r,l1,2r,l2,2r,l2,2r,l2,2r,l2,2r,l2,2r,l2,2,9,r,l9,r,l9,r,l9,r,l9,r,1l9,1r,l9,1r,l9,1r,l9,1r,l10,1r,l10,1r,l10,1r,l10,1r,l10,1r,l10,1r,l10,1r,l10,1r,l10,1r,l10,1r,l10,1r,l10,1r,1l10,2r,l11,2r,l11,2r,l11,2r,l11,2r,l11,2r,l11,2r,l11,2r,l11,2r,1l11,3r,l11,3r,l11,3r,l11,3r,l11,3r,l11,3r,l11,3r,l11,3r,l11,10r,l11,10r,1l11,11r,l11,11r,l11,11r,l11,11r,l11,11r,l11,11r,l11,11r,l11,11r,1l11,12r,l11,12r,l11,12r,l11,12r,l11,12r,l11,12r,l11,12r,l11,12r,l11,12r,1l10,13r,l10,13r,l10,13r,l10,13r,l10,13r,l10,13r,l10,13r,l10,13r,l10,13r,l10,13r,l10,13r-1,l9,13r,l9,13r,l9,13r,l9,13r,l9,13r,l9,13r,l9,13r,l2,12r,l2,12r,l2,12r,l2,12r,l2,12r,l2,12r,l2,12r,l1,12r,l1,12r,l1,12r,l1,12r,l1,12r,l1,12r,l1,12r,l1,12r,l1,12,,12r,l,12r,l,12r,l,12r,l,12,,11r,l,11r,l,11r,l,11r,l,11r,l,11r,l,11r,l,11r,l,10r,l,10r,l,10r,xe" filled="f" strokeweight="0">
                      <v:stroke joinstyle="miter"/>
                      <v:path arrowok="t" o:connecttype="custom" o:connectlocs="0,4;0,3;0,3;0,3;0,3;1,2;1,2;1,2;1,2;2,2;2,2;9,0;9,0;9,1;9,1;10,1;10,1;10,1;10,1;10,1;11,2;11,2;11,2;11,3;11,3;11,3;11,3;11,11;11,11;11,11;11,12;11,12;11,12;11,12;10,13;10,13;10,13;10,13;9,13;9,13;9,13;2,12;2,12;2,12;1,12;1,12;1,12;1,12;0,12;0,11;0,11;0,11;0,11;0,10" o:connectangles="0,0,0,0,0,0,0,0,0,0,0,0,0,0,0,0,0,0,0,0,0,0,0,0,0,0,0,0,0,0,0,0,0,0,0,0,0,0,0,0,0,0,0,0,0,0,0,0,0,0,0,0,0,0"/>
                    </v:shape>
                    <v:shape id="Freeform 5094" o:spid="_x0000_s1286" style="position:absolute;left:779;top:83;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IxpsgA&#10;AADdAAAADwAAAGRycy9kb3ducmV2LnhtbESPT2vCQBTE7wW/w/KEXopuqq3a1FVKqZBDC/UPgrdH&#10;9pmEZt+G3TWJ394tFHocZuY3zHLdm1q05HxlWcHjOAFBnFtdcaHgsN+MFiB8QNZYWyYFV/KwXg3u&#10;lphq2/GW2l0oRISwT1FBGUKTSunzkgz6sW2Io3e2zmCI0hVSO+wi3NRykiQzabDiuFBiQ+8l5T+7&#10;i1Gw1x8Pp4lvp50/Z5/Z/KKP7vtLqfth//YKIlAf/sN/7UwreE5enuD3TXwCcnU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EjGmyAAAAN0AAAAPAAAAAAAAAAAAAAAAAJgCAABk&#10;cnMvZG93bnJldi54bWxQSwUGAAAAAAQABAD1AAAAjQMAAAAA&#10;" path="m,2l2,3r,l2,3r,l2,3r,l2,3r,l2,3r,l2,3r,l2,3r,l3,3r,l3,3r,l3,3r,l3,3r,l3,3r,l3,3r,l3,2r,l3,2r,l2,2r,l2,2r,l2,2r,l2,2r,l,,,2xe" fillcolor="#d8d8d8" stroked="f">
                      <v:path arrowok="t" o:connecttype="custom" o:connectlocs="0,2;2,3;2,3;2,3;2,3;2,3;2,3;2,3;2,3;2,3;2,3;2,3;2,3;2,3;2,3;3,3;3,3;3,3;3,3;3,3;3,3;3,3;3,3;3,3;3,3;3,3;3,3;3,2;3,2;3,2;3,2;2,2;2,2;2,2;2,2;2,2;2,2;2,2;2,2;0,0;0,2" o:connectangles="0,0,0,0,0,0,0,0,0,0,0,0,0,0,0,0,0,0,0,0,0,0,0,0,0,0,0,0,0,0,0,0,0,0,0,0,0,0,0,0,0"/>
                    </v:shape>
                    <v:shape id="Freeform 5095" o:spid="_x0000_s1287" style="position:absolute;left:779;top:83;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z0/cYA&#10;AADdAAAADwAAAGRycy9kb3ducmV2LnhtbESPT2vCQBTE7wW/w/IKvTUbBUONrlIE++8imkLx9sw+&#10;k2D2bbq7avrtXaHgcZiZ3zCzRW9acSbnG8sKhkkKgri0uuFKwXexen4B4QOyxtYyKfgjD4v54GGG&#10;ubYX3tB5GyoRIexzVFCH0OVS+rImgz6xHXH0DtYZDFG6SmqHlwg3rRylaSYNNhwXauxoWVN53J5M&#10;pJyK9e5zZdY/v/swXGaHrzf9nin19Ni/TkEE6sM9/N/+0ArG6WQMtzfxCc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z0/cYAAADdAAAADwAAAAAAAAAAAAAAAACYAgAAZHJz&#10;L2Rvd25yZXYueG1sUEsFBgAAAAAEAAQA9QAAAIsDAAAAAA==&#10;" path="m,2l2,3r,l2,3r,l2,3r,l2,3r,l2,3r,l2,3r,l2,3r,l3,3r,l3,3r,l3,3r,l3,3r,l3,3r,l3,3r,l3,2r,l3,2r,l2,2r,l2,2r,l2,2r,l2,2r,l,,,2xe" filled="f" strokeweight="0">
                      <v:stroke joinstyle="miter"/>
                      <v:path arrowok="t" o:connecttype="custom" o:connectlocs="0,2;2,3;2,3;2,3;2,3;2,3;2,3;2,3;2,3;2,3;2,3;2,3;2,3;2,3;2,3;3,3;3,3;3,3;3,3;3,3;3,3;3,3;3,3;3,3;3,3;3,3;3,3;3,2;3,2;3,2;3,2;2,2;2,2;2,2;2,2;2,2;2,2;2,2;2,2;0,0;0,2" o:connectangles="0,0,0,0,0,0,0,0,0,0,0,0,0,0,0,0,0,0,0,0,0,0,0,0,0,0,0,0,0,0,0,0,0,0,0,0,0,0,0,0,0"/>
                    </v:shape>
                    <v:shape id="Freeform 5096" o:spid="_x0000_s1288" style="position:absolute;left:779;top:9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rDn8UA&#10;AADdAAAADwAAAGRycy9kb3ducmV2LnhtbESPzWrDMBCE74G+g9hCbrHsQE3qWDGhtDSk5BC30Oti&#10;rX+ItTKW6jhvHxUKPQ4z8w2TF7PpxUSj6ywrSKIYBHFldceNgq/Pt9UGhPPIGnvLpOBGDordwyLH&#10;TNsrn2kqfSMChF2GClrvh0xKV7Vk0EV2IA5ebUeDPsixkXrEa4CbXq7jOJUGOw4LLQ700lJ1KX9M&#10;oJT96y39Tiza9fBRH0/T+4VrpZaP834LwtPs/8N/7YNW8BQ/p/D7JjwBu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sOfxQAAAN0AAAAPAAAAAAAAAAAAAAAAAJgCAABkcnMv&#10;ZG93bnJldi54bWxQSwUGAAAAAAQABAD1AAAAigMAAAAA&#10;" path="m,2l2,r,2l,3,,2xe" fillcolor="#d8d8d8" stroked="f">
                      <v:path arrowok="t" o:connecttype="custom" o:connectlocs="0,2;2,0;2,2;0,3;0,2" o:connectangles="0,0,0,0,0"/>
                    </v:shape>
                    <v:shape id="Freeform 5097" o:spid="_x0000_s1289" style="position:absolute;left:779;top:9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zGsgA&#10;AADdAAAADwAAAGRycy9kb3ducmV2LnhtbESPQWvCQBSE70L/w/IKvemmhapNXUUEoaigTQT19si+&#10;JqHZtzG7xthf7xYKPQ4z8w0zmXWmEi01rrSs4HkQgSDOrC45V7BPl/0xCOeRNVaWScGNHMymD70J&#10;xtpe+ZPaxOciQNjFqKDwvo6ldFlBBt3A1sTB+7KNQR9kk0vd4DXATSVfomgoDZYcFgqsaVFQ9p1c&#10;jIJtspTZ8fTTnsebXTo8pKtzvUalnh67+TsIT53/D/+1P7SC1+htBL9vwhOQ0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9gDMayAAAAN0AAAAPAAAAAAAAAAAAAAAAAJgCAABk&#10;cnMvZG93bnJldi54bWxQSwUGAAAAAAQABAD1AAAAjQMAAAAA&#10;" path="m,2l2,r,2l,3,,2xe" filled="f" strokeweight="0">
                      <v:stroke joinstyle="miter"/>
                      <v:path arrowok="t" o:connecttype="custom" o:connectlocs="0,2;2,0;2,2;0,3;0,2" o:connectangles="0,0,0,0,0"/>
                    </v:shape>
                    <v:shape id="Freeform 5098" o:spid="_x0000_s1290" style="position:absolute;left:780;top:89;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61ssMA&#10;AADdAAAADwAAAGRycy9kb3ducmV2LnhtbERPy2oCMRTdC/2HcAvdaVJhtE6NIoKom+Kj0O3t5JoZ&#10;nNwMk3Qc/75ZCC4P5z1f9q4WHbWh8qzhfaRAEBfeVGw1fJ83ww8QISIbrD2ThjsFWC5eBnPMjb/x&#10;kbpTtCKFcMhRQxljk0sZipIchpFviBN38a3DmGBrpWnxlsJdLcdKTaTDilNDiQ2tSyqupz+nYbbd&#10;2svBfl3PP5u9MV02zdbqV+u31371CSJSH5/ih3tnNGRqluamN+kJ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61ssMAAADdAAAADwAAAAAAAAAAAAAAAACYAgAAZHJzL2Rv&#10;d25yZXYueG1sUEsFBgAAAAAEAAQA9QAAAIgDAAAAAA==&#10;" path="m1,l,,,2,1,1,1,xe" fillcolor="#d8d8d8" stroked="f">
                      <v:path arrowok="t" o:connecttype="custom" o:connectlocs="1,0;0,0;0,2;1,1;1,0" o:connectangles="0,0,0,0,0"/>
                    </v:shape>
                    <v:shape id="Freeform 5099" o:spid="_x0000_s1291" style="position:absolute;left:780;top:89;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p/8YA&#10;AADdAAAADwAAAGRycy9kb3ducmV2LnhtbESPQWvCQBSE70L/w/IKvdWN0kqNrlKKWg/10BjB4yP7&#10;mg3Nvg3ZVRN/fVcoeBxm5htmvuxsLc7U+sqxgtEwAUFcOF1xqSDfr5/fQPiArLF2TAp68rBcPAzm&#10;mGp34W86Z6EUEcI+RQUmhCaV0heGLPqha4ij9+NaiyHKtpS6xUuE21qOk2QiLVYcFww29GGo+M1O&#10;VoG+Yt6PnAmrz03/tXs5rI6myJV6euzeZyACdeEe/m9vtYLXZDqF25v4BO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Np/8YAAADdAAAADwAAAAAAAAAAAAAAAACYAgAAZHJz&#10;L2Rvd25yZXYueG1sUEsFBgAAAAAEAAQA9QAAAIsDAAAAAA==&#10;" path="m1,l,,,2,1,1,1,xe" filled="f" strokeweight="0">
                      <v:stroke joinstyle="miter"/>
                      <v:path arrowok="t" o:connecttype="custom" o:connectlocs="1,0;0,0;0,2;1,1;1,0" o:connectangles="0,0,0,0,0"/>
                    </v:shape>
                    <v:shape id="Freeform 5100" o:spid="_x0000_s1292" style="position:absolute;left:780;top:87;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ENYMMA&#10;AADdAAAADwAAAGRycy9kb3ducmV2LnhtbERPz2vCMBS+D/Y/hDfwNhO3VaUzyhAGngZt3c7P5tl2&#10;Ni+libbbX28OgseP7/dqM9pWXKj3jWMNs6kCQVw603ClYV98Pi9B+IBssHVMGv7Iw2b9+LDC1LiB&#10;M7rkoRIxhH2KGuoQulRKX9Zk0U9dRxy5o+sthgj7SpoehxhuW/mi1FxabDg21NjRtqbylJ+thtPi&#10;kP3/fktevO2lef1RxdcyKbSePI0f7yACjeEuvrl3RkMyU3F/fBOfgF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ENYMMAAADdAAAADwAAAAAAAAAAAAAAAACYAgAAZHJzL2Rv&#10;d25yZXYueG1sUEsFBgAAAAAEAAQA9QAAAIgDAAAAAA==&#10;" path="m1,1l,1,,,1,1r,l1,1r,l1,1r,l2,1r,l2,1r,l2,1r,l2,1r,l2,1r,l2,1r,l2,1r,l2,1r,l2,1r,l2,1r,l2,1,1,1r,l1,1r,l1,1r,xe" fillcolor="#d8d8d8" stroked="f">
                      <v:path arrowok="t" o:connecttype="custom" o:connectlocs="1,1;0,1;0,0;1,1;1,1;1,1;1,1;1,1;1,1;2,1;2,1;2,1;2,1;2,1;2,1;2,1;2,1;2,1;2,1;2,1;2,1;2,1;2,1;2,1;2,1;2,1;2,1;2,1;2,1;2,1;1,1;1,1;1,1;1,1;1,1;1,1" o:connectangles="0,0,0,0,0,0,0,0,0,0,0,0,0,0,0,0,0,0,0,0,0,0,0,0,0,0,0,0,0,0,0,0,0,0,0,0"/>
                    </v:shape>
                    <v:shape id="Freeform 5101" o:spid="_x0000_s1293" style="position:absolute;left:780;top:87;width:2;height:1;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fIOsQA&#10;AADdAAAADwAAAGRycy9kb3ducmV2LnhtbESPQWvCQBSE74X+h+UVepG6m4JFUtdQAoLgqSYg3h7Z&#10;ZzY2+zZkV43/3i0Uehxm5htmVUyuF1caQ+dZQzZXIIgbbzpuNdTV5m0JIkRkg71n0nCnAMX6+WmF&#10;ufE3/qbrPrYiQTjkqMHGOORShsaSwzD3A3HyTn50GJMcW2lGvCW46+W7Uh/SYcdpweJApaXmZ39x&#10;GjYVb4+7coZdPautW1R0OCvS+vVl+voEEWmK/+G/9tZoWGQqg9836Qn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nyDrEAAAA3QAAAA8AAAAAAAAAAAAAAAAAmAIAAGRycy9k&#10;b3ducmV2LnhtbFBLBQYAAAAABAAEAPUAAACJAwAAAAA=&#10;" path="m1,1l,1,,,1,1r,l1,1r,l1,1r,l2,1r,l2,1r,l2,1r,l2,1r,l2,1r,l2,1r,l2,1r,l2,1r,l2,1r,l2,1r,l2,1,1,1r,l1,1r,l1,1r,xe" filled="f" strokeweight="0">
                      <v:stroke joinstyle="miter"/>
                      <v:path arrowok="t" o:connecttype="custom" o:connectlocs="1,1;0,1;0,0;1,1;1,1;1,1;1,1;1,1;1,1;2,1;2,1;2,1;2,1;2,1;2,1;2,1;2,1;2,1;2,1;2,1;2,1;2,1;2,1;2,1;2,1;2,1;2,1;2,1;2,1;2,1;1,1;1,1;1,1;1,1;1,1;1,1" o:connectangles="0,0,0,0,0,0,0,0,0,0,0,0,0,0,0,0,0,0,0,0,0,0,0,0,0,0,0,0,0,0,0,0,0,0,0,0"/>
                    </v:shape>
                    <v:shape id="Freeform 5102" o:spid="_x0000_s1294" style="position:absolute;left:779;top:82;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5c7cQA&#10;AADdAAAADwAAAGRycy9kb3ducmV2LnhtbESPwWrDMBBE74X+g9hCb42chJTgWjalEPChl9j5gMXa&#10;ysbWylhy7OTrq0Kgx2Fm3jBZsdpBXGnynWMF200CgrhxumOj4FKf3o4gfEDWODgmBTfyUOTPTxmm&#10;2i18pmsVjIgQ9ikqaEMYUyl905JFv3EjcfR+3GQxRDkZqSdcItwOcpck79Jix3GhxZG+Wmr6arYK&#10;vst5vxjUfXkwJ7NcqL7vuVbq9WX9/AARaA3/4Ue71AoO22QHf2/iE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eXO3EAAAA3QAAAA8AAAAAAAAAAAAAAAAAmAIAAGRycy9k&#10;b3ducmV2LnhtbFBLBQYAAAAABAAEAPUAAACJAwAAAAA=&#10;" path="m,12r,1l,13r,l,13r,1l1,14r,l1,14r,l1,14r,l1,14,2,13r,l2,13r,l2,12r,l2,12r,-1l2,11r,l2,10r,l2,10,2,9r,l2,9,2,8r,l2,8,2,7r,l2,6r,l2,6r,l2,5r,l2,4r,l2,4,2,3r,l2,3,2,2r,l2,2,2,1r,l2,1r,l2,,1,r,l1,r,l1,r,l1,,,,,,,1r,l,1r,l,2r,l,2,,3r,l,3,,4r,l,4,,5r,l,6r,l,6,,7r,l,7,,8r,l,8,,9r,l,9r,1l,10r,l,11r,l,11r,1l,12r,xe" fillcolor="#d8d8d8" stroked="f">
                      <v:path arrowok="t" o:connecttype="custom" o:connectlocs="0,13;0,13;0,14;1,14;1,14;1,14;2,13;2,13;2,12;2,12;2,11;2,10;2,10;2,9;2,8;2,8;2,7;2,6;2,6;2,5;2,4;2,3;2,3;2,2;2,1;2,1;2,0;1,0;1,0;1,0;0,0;0,1;0,1;0,2;0,2;0,3;0,4;0,4;0,5;0,6;0,7;0,7;0,8;0,9;0,9;0,10;0,11;0,11;0,12" o:connectangles="0,0,0,0,0,0,0,0,0,0,0,0,0,0,0,0,0,0,0,0,0,0,0,0,0,0,0,0,0,0,0,0,0,0,0,0,0,0,0,0,0,0,0,0,0,0,0,0,0"/>
                    </v:shape>
                    <v:shape id="Freeform 5103" o:spid="_x0000_s1295" style="position:absolute;left:779;top:82;width:2;height:14;visibility:visible;mso-wrap-style:square;v-text-anchor:top" coordsize="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I96McA&#10;AADdAAAADwAAAGRycy9kb3ducmV2LnhtbESPQWvCQBSE7wX/w/KE3pqNFsXGbESkASn0UOuh3p7Z&#10;1yQ1+zZmV5P+e1co9DjMzDdMuhpMI67UudqygkkUgyAurK65VLD/zJ8WIJxH1thYJgW/5GCVjR5S&#10;TLTt+YOuO1+KAGGXoILK+zaR0hUVGXSRbYmD9207gz7IrpS6wz7ATSOncTyXBmsOCxW2tKmoOO0u&#10;RsF7/3I4zpx+lduvy4Z/8rf8OD8r9Tge1ksQngb/H/5rb7WC2SR+hvub8ARk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7iPejHAAAA3QAAAA8AAAAAAAAAAAAAAAAAmAIAAGRy&#10;cy9kb3ducmV2LnhtbFBLBQYAAAAABAAEAPUAAACMAwAAAAA=&#10;" path="m,12r,1l,13r,l,13r,1l1,14r,l1,14r,l1,14r,l1,14,2,13r,l2,13r,l2,12r,l2,12r,-1l2,11r,l2,10r,l2,10,2,9r,l2,9,2,8r,l2,8,2,7r,l2,6r,l2,6r,l2,5r,l2,4r,l2,4,2,3r,l2,3,2,2r,l2,2,2,1r,l2,1r,l2,,1,r,l1,r,l1,r,l1,,,,,,,1r,l,1r,l,2r,l,2,,3r,l,3,,4r,l,4,,5r,l,6r,l,6,,7r,l,7,,8r,l,8,,9r,l,9r,1l,10r,l,11r,l,11r,1l,12r,xe" filled="f" strokeweight="0">
                      <v:stroke joinstyle="miter"/>
                      <v:path arrowok="t" o:connecttype="custom" o:connectlocs="0,13;0,13;0,14;1,14;1,14;1,14;2,13;2,13;2,12;2,12;2,11;2,10;2,10;2,9;2,8;2,8;2,7;2,6;2,6;2,5;2,4;2,3;2,3;2,2;2,1;2,1;2,0;1,0;1,0;1,0;0,0;0,1;0,1;0,2;0,2;0,3;0,4;0,4;0,5;0,6;0,7;0,7;0,8;0,9;0,9;0,10;0,11;0,11;0,12" o:connectangles="0,0,0,0,0,0,0,0,0,0,0,0,0,0,0,0,0,0,0,0,0,0,0,0,0,0,0,0,0,0,0,0,0,0,0,0,0,0,0,0,0,0,0,0,0,0,0,0,0"/>
                    </v:shape>
                  </v:group>
                  <v:group id="Group 5104" o:spid="_x0000_s1296" style="position:absolute;left:799;top:101;width:13;height:15" coordorigin="799,101" coordsize="1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Ucd8YAAADdAAAADwAAAGRycy9kb3ducmV2LnhtbESPT4vCMBTE74LfITzB&#10;25pWV1m6RhFR8SAL/oFlb4/m2Rabl9LEtn77jSB4HGbmN8x82ZlSNFS7wrKCeBSBIE6tLjhTcDlv&#10;P75AOI+ssbRMCh7kYLno9+aYaNvykZqTz0SAsEtQQe59lUjp0pwMupGtiIN3tbVBH2SdSV1jG+Cm&#10;lOMomkmDBYeFHCta55TeTnejYNdiu5rEm+Zwu64ff+fpz+8hJqWGg271DcJT59/hV3uvFUzj6BO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JRx3xgAAAN0A&#10;AAAPAAAAAAAAAAAAAAAAAKoCAABkcnMvZG93bnJldi54bWxQSwUGAAAAAAQABAD6AAAAnQMAAAAA&#10;">
                    <v:shape id="Freeform 5105" o:spid="_x0000_s1297" style="position:absolute;left:799;top:112;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jicQA&#10;AADdAAAADwAAAGRycy9kb3ducmV2LnhtbESPQWvCQBSE74X+h+UVvNVdC5aSuooWLN7ENOD1mX3N&#10;BrNv0+yaxH/vFgSPw8x8wyxWo2tET12oPWuYTRUI4tKbmisNxc/29QNEiMgGG8+k4UoBVsvnpwVm&#10;xg98oD6PlUgQDhlqsDG2mZShtOQwTH1LnLxf3zmMSXaVNB0OCe4a+abUu3RYc1qw2NKXpfKcX5yG&#10;v/22UNaQ+z41+XDsz5vLrjhoPXkZ158gIo3xEb63d0bDfKbm8P8mPQ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gY4nEAAAA3QAAAA8AAAAAAAAAAAAAAAAAmAIAAGRycy9k&#10;b3ducmV2LnhtbFBLBQYAAAAABAAEAPUAAACJAwAAAAA=&#10;" path="m12,4r,l13,4r,-1l13,3r,l13,3r,-1l13,2r,l13,2r,-1l13,1r,l13,1r,l12,r,l12,,11,r,l11,,10,1r,l10,1,9,1r,l9,1,8,1r,l8,1,7,1r,l7,1,6,1r,l5,1r,l5,1r,l4,1r,l3,1r,l3,1,2,r,l2,,1,r,l1,,,1r,l,1r,l,1,,2r,l,2r,l,3r,l,3r,l,4r1,l1,4r,l2,4r,l2,4r1,l3,4r,l4,4r,l5,4r,l5,4r1,l6,4r,l7,4r,l7,4r1,l8,4r,l9,4r,l9,4r1,l10,4r,l11,4r,l11,4r1,l12,4xe" fillcolor="#d8d8d8" stroked="f">
                      <v:path arrowok="t" o:connecttype="custom" o:connectlocs="12,4;13,3;13,3;13,2;13,2;13,1;13,1;13,1;12,0;11,0;11,0;10,1;9,1;9,1;8,1;7,1;7,1;6,1;5,1;5,1;4,1;3,1;2,0;2,0;1,0;0,1;0,1;0,1;0,2;0,2;0,3;0,3;1,4;1,4;2,4;3,4;3,4;4,4;5,4;6,4;6,4;7,4;8,4;8,4;9,4;10,4;10,4;11,4;12,4" o:connectangles="0,0,0,0,0,0,0,0,0,0,0,0,0,0,0,0,0,0,0,0,0,0,0,0,0,0,0,0,0,0,0,0,0,0,0,0,0,0,0,0,0,0,0,0,0,0,0,0,0"/>
                    </v:shape>
                    <v:shape id="Freeform 5106" o:spid="_x0000_s1298" style="position:absolute;left:799;top:112;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0aaMYA&#10;AADdAAAADwAAAGRycy9kb3ducmV2LnhtbESPQWvCQBSE7wX/w/KE3upGaW0aXUOQpnjxEC30+si+&#10;JtHs25DdxPTfu4VCj8PMfMNs08m0YqTeNZYVLBcRCOLS6oYrBZ/n/CkG4TyyxtYyKfghB+lu9rDF&#10;RNsbFzSefCUChF2CCmrvu0RKV9Zk0C1sRxy8b9sb9EH2ldQ93gLctHIVRWtpsOGwUGNH+5rK62kw&#10;CrKYnrP2Y9gXr5f8HH8Nxzd+Pyr1OJ+yDQhPk/8P/7UPWsHLMlrD75vwBOTu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0aaMYAAADdAAAADwAAAAAAAAAAAAAAAACYAgAAZHJz&#10;L2Rvd25yZXYueG1sUEsFBgAAAAAEAAQA9QAAAIsDAAAAAA==&#10;" path="m12,4r,l13,4r,-1l13,3r,l13,3r,-1l13,2r,l13,2r,-1l13,1r,l13,1r,l12,r,l12,,11,r,l11,,10,1r,l10,1,9,1r,l9,1,8,1r,l8,1,7,1r,l7,1,6,1r,l5,1r,l5,1r,l4,1r,l3,1r,l3,1,2,r,l2,,1,r,l1,,,1r,l,1r,l,1,,2r,l,2r,l,3r,l,3r,l,4r1,l1,4r,l2,4r,l2,4r1,l3,4r,l4,4r,l5,4r,l5,4r1,l6,4r,l7,4r,l7,4r1,l8,4r,l9,4r,l9,4r1,l10,4r,l11,4r,l11,4r1,l12,4xe" filled="f" strokeweight="0">
                      <v:stroke joinstyle="miter"/>
                      <v:path arrowok="t" o:connecttype="custom" o:connectlocs="12,4;13,3;13,3;13,2;13,2;13,1;13,1;13,1;12,0;11,0;11,0;10,1;9,1;9,1;8,1;7,1;7,1;6,1;5,1;5,1;4,1;3,1;2,0;2,0;1,0;0,1;0,1;0,1;0,2;0,2;0,3;0,3;1,4;1,4;2,4;3,4;3,4;4,4;5,4;6,4;6,4;7,4;8,4;8,4;9,4;10,4;10,4;11,4;12,4" o:connectangles="0,0,0,0,0,0,0,0,0,0,0,0,0,0,0,0,0,0,0,0,0,0,0,0,0,0,0,0,0,0,0,0,0,0,0,0,0,0,0,0,0,0,0,0,0,0,0,0,0"/>
                    </v:shape>
                    <v:shape id="Freeform 5107" o:spid="_x0000_s1299" style="position:absolute;left:799;top:101;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Gv8UA&#10;AADdAAAADwAAAGRycy9kb3ducmV2LnhtbESPT4vCMBTE74LfIbwFb5oq+IeuUVZB8OiqiN4ezdu2&#10;tnkpTbTVT78RBI/DzPyGmS9bU4o71S63rGA4iEAQJ1bnnCo4Hjb9GQjnkTWWlknBgxwsF93OHGNt&#10;G/6l+96nIkDYxagg876KpXRJRgbdwFbEwfuztUEfZJ1KXWMT4KaUoyiaSIM5h4UMK1pnlBT7m1Hg&#10;R3Z3eDbN9HRdPS7j6+S4OheFUr2v9ucbhKfWf8Lv9lYrGA+jKbzeh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Ma/xQAAAN0AAAAPAAAAAAAAAAAAAAAAAJgCAABkcnMv&#10;ZG93bnJldi54bWxQSwUGAAAAAAQABAD1AAAAigMAAAAA&#10;" path="m10,11r-6,l3,11r,l3,11r,l3,11r,l3,11r,l3,11r,l3,11r,l3,11r,l3,11r,l3,11r-1,l2,11r,l2,11r,l2,11r,l2,11r,l2,11r,l2,11r,l2,11r,-1l2,10r,l2,10r,l2,10r,l2,10r,l2,10r,l2,10r,l2,10r,l2,10r-1,l1,10r,l1,10,1,9r,l1,9r,l1,9r,l1,9r,l1,9,,3r,l,3,,2r,l,2r,l,2r,l,2r,l,2r,l,2r,l,2r,l,2r,l,2r1,l1,2r,l1,2,1,1r,l1,1r,l1,1r,l1,1r,l1,1r,l1,1r,l1,1r,l1,1r,l1,1r,l1,1r,l1,1r,l2,1r,l2,1,2,r,l2,r,l2,r,l2,r,l2,r,l2,r,l2,r,l2,,3,r,l3,r,l3,r,l3,r,l3,r,l3,r,l3,r7,l10,r,l10,r,l10,r,l10,r,l11,r,l11,r,l11,r,l11,r,l11,r,l11,r,l11,r,l11,r,l11,r,l12,r,l12,r,l12,r,l12,r,l12,1r,l12,1r,l12,1r,l12,1r,l12,1r,l12,1r1,l13,1r,l13,1r,l13,1r,l13,1r,l13,1r,l13,1r,1l13,2r,l13,2r,l13,2r,l13,2r,l13,2r,l13,2r,l13,2r,l13,2r,1l12,9r,l12,9r,l12,9r,l12,9r,l12,9r,l12,9r,l12,10r,l12,10r,l12,10r,l12,10r,l12,10r,l12,10r,l12,10r,l12,10r,l12,11r,l11,11r,l11,11r,l11,11r,l11,11r,l11,11r,l11,11r,l11,11r,l11,11r,l11,11r,l11,11r,l11,11r-1,l10,11r,l10,11r,l10,11r,l10,11r,l10,11r,l10,11xe" fillcolor="#d8d8d8" stroked="f">
                      <v:path arrowok="t" o:connecttype="custom" o:connectlocs="3,11;3,11;3,11;2,11;2,11;2,11;2,10;2,10;2,10;1,10;1,9;1,9;0,3;0,2;0,2;0,2;1,2;1,1;1,1;1,1;1,1;2,1;2,0;2,0;2,0;3,0;3,0;10,0;10,0;11,0;11,0;11,0;11,0;12,0;12,1;12,1;12,1;13,1;13,1;13,2;13,2;13,2;12,9;12,9;12,9;12,10;12,10;12,10;11,11;11,11;11,11;11,11;11,11;10,11;10,11" o:connectangles="0,0,0,0,0,0,0,0,0,0,0,0,0,0,0,0,0,0,0,0,0,0,0,0,0,0,0,0,0,0,0,0,0,0,0,0,0,0,0,0,0,0,0,0,0,0,0,0,0,0,0,0,0,0,0"/>
                    </v:shape>
                    <v:shape id="Freeform 5108" o:spid="_x0000_s1300" style="position:absolute;left:799;top:101;width:13;height:11;visibility:visible;mso-wrap-style:square;v-text-anchor:top" coordsize="1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xKf8EA&#10;AADdAAAADwAAAGRycy9kb3ducmV2LnhtbERPTWvCQBC9F/oflin0VjcWKpK6SimNejRq6XXITpNg&#10;djbsTkz89+6h0OPjfa82k+vUlUJsPRuYzzJQxJW3LdcGzqfiZQkqCrLFzjMZuFGEzfrxYYW59SOX&#10;dD1KrVIIxxwNNCJ9rnWsGnIYZ74nTtyvDw4lwVBrG3BM4a7Tr1m20A5bTg0N9vTZUHU5Ds7AoVwO&#10;VMrFynf4uW0HV+y+xsKY56fp4x2U0CT/4j/33hp4m2dpbnqTnoBe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8Sn/BAAAA3QAAAA8AAAAAAAAAAAAAAAAAmAIAAGRycy9kb3du&#10;cmV2LnhtbFBLBQYAAAAABAAEAPUAAACGAwAAAAA=&#10;" path="m10,11r-6,l3,11r,l3,11r,l3,11r,l3,11r,l3,11r,l3,11r,l3,11r,l3,11r,l3,11r-1,l2,11r,l2,11r,l2,11r,l2,11r,l2,11r,l2,11r,l2,11r,-1l2,10r,l2,10r,l2,10r,l2,10r,l2,10r,l2,10r,l2,10r,l2,10r-1,l1,10r,l1,10,1,9r,l1,9r,l1,9r,l1,9r,l1,9,,3r,l,3,,2r,l,2r,l,2r,l,2r,l,2r,l,2r,l,2r,l,2r,l,2r1,l1,2r,l1,2,1,1r,l1,1r,l1,1r,l1,1r,l1,1r,l1,1r,l1,1r,l1,1r,l1,1r,l1,1r,l1,1r,l2,1r,l2,1,2,r,l2,r,l2,r,l2,r,l2,r,l2,r,l2,r,l2,,3,r,l3,r,l3,r,l3,r,l3,r,l3,r,l3,r7,l10,r,l10,r,l10,r,l10,r,l11,r,l11,r,l11,r,l11,r,l11,r,l11,r,l11,r,l11,r,l11,r,l12,r,l12,r,l12,r,l12,r,l12,1r,l12,1r,l12,1r,l12,1r,l12,1r,l12,1r1,l13,1r,l13,1r,l13,1r,l13,1r,l13,1r,l13,1r,1l13,2r,l13,2r,l13,2r,l13,2r,l13,2r,l13,2r,l13,2r,l13,2r,1l12,9r,l12,9r,l12,9r,l12,9r,l12,9r,l12,9r,l12,10r,l12,10r,l12,10r,l12,10r,l12,10r,l12,10r,l12,10r,l12,10r,l12,11r,l11,11r,l11,11r,l11,11r,l11,11r,l11,11r,l11,11r,l11,11r,l11,11r,l11,11r,l11,11r,l11,11r-1,l10,11r,l10,11r,l10,11r,l10,11r,l10,11r,l10,11xe" filled="f" strokeweight="0">
                      <v:stroke joinstyle="miter"/>
                      <v:path arrowok="t" o:connecttype="custom" o:connectlocs="3,11;3,11;3,11;2,11;2,11;2,11;2,10;2,10;2,10;1,10;1,9;1,9;0,3;0,2;0,2;0,2;1,2;1,1;1,1;1,1;1,1;2,1;2,0;2,0;2,0;3,0;3,0;10,0;10,0;11,0;11,0;11,0;11,0;12,0;12,1;12,1;12,1;13,1;13,1;13,2;13,2;13,2;12,9;12,9;12,9;12,10;12,10;12,10;11,11;11,11;11,11;11,11;11,11;10,11;10,11" o:connectangles="0,0,0,0,0,0,0,0,0,0,0,0,0,0,0,0,0,0,0,0,0,0,0,0,0,0,0,0,0,0,0,0,0,0,0,0,0,0,0,0,0,0,0,0,0,0,0,0,0,0,0,0,0,0,0"/>
                    </v:shape>
                    <v:shape id="Freeform 5109" o:spid="_x0000_s1301" style="position:absolute;left:800;top:112;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QZq8cA&#10;AADdAAAADwAAAGRycy9kb3ducmV2LnhtbESPQWvCQBSE74X+h+UVvNWNQotGV2mFVPFSmlro8Zl9&#10;JsHs2yW7Mem/dwuCx2FmvmGW68E04kKtry0rmIwTEMSF1TWXCg7f2fMMhA/IGhvLpOCPPKxXjw9L&#10;TLXt+YsueShFhLBPUUEVgkul9EVFBv3YOuLonWxrMETZllK32Ee4aeQ0SV6lwZrjQoWONhUV57wz&#10;Ctz7Od92RZd9zvfHj+3BZb/H/kep0dPwtgARaAj38K290wpeJskc/t/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60GavHAAAA3QAAAA8AAAAAAAAAAAAAAAAAmAIAAGRy&#10;cy9kb3ducmV2LnhtbFBLBQYAAAAABAAEAPUAAACMAwAAAAA=&#10;" path="m2,2l3,r,l3,r,l3,r,l3,r,l3,r,l3,r,l3,r,l3,r,l3,r,l3,r,l2,r,l2,r,l2,r,l2,r,l2,r,l2,r,l2,r,l2,r,l,2r2,xe" fillcolor="#d8d8d8" stroked="f">
                      <v:path arrowok="t" o:connecttype="custom" o:connectlocs="2,2;3,0;3,0;3,0;3,0;3,0;3,0;3,0;3,0;3,0;3,0;3,0;3,0;3,0;3,0;3,0;3,0;3,0;3,0;3,0;3,0;2,0;2,0;2,0;2,0;2,0;2,0;2,0;2,0;2,0;2,0;2,0;2,0;2,0;2,0;2,0;2,0;0,2;2,2" o:connectangles="0,0,0,0,0,0,0,0,0,0,0,0,0,0,0,0,0,0,0,0,0,0,0,0,0,0,0,0,0,0,0,0,0,0,0,0,0,0,0"/>
                    </v:shape>
                    <v:shape id="Freeform 5110" o:spid="_x0000_s1302" style="position:absolute;left:800;top:112;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VfRMMA&#10;AADdAAAADwAAAGRycy9kb3ducmV2LnhtbERPTWuDQBC9B/oflin0lqwGWoLNRiRgK/SkCeQ6dadq&#10;485ad6P233cPhRwf73ufLqYXE42us6wg3kQgiGurO24UnE/5egfCeWSNvWVS8EsO0sPDao+JtjOX&#10;NFW+ESGEXYIKWu+HREpXt2TQbexAHLgvOxr0AY6N1CPOIdz0chtFL9Jgx6GhxYGOLdXX6mYU5F15&#10;ueXZ9o2an++leP+oPk/nSqmnxyV7BeFp8Xfxv7vQCp7jOOwPb8ITkI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3VfRMMAAADdAAAADwAAAAAAAAAAAAAAAACYAgAAZHJzL2Rv&#10;d25yZXYueG1sUEsFBgAAAAAEAAQA9QAAAIgDAAAAAA==&#10;" path="m2,2l3,r,l3,r,l3,r,l3,r,l3,r,l3,r,l3,r,l3,r,l3,r,l3,r,l2,r,l2,r,l2,r,l2,r,l2,r,l2,r,l2,r,l2,r,l,2r2,xe" filled="f" strokeweight="0">
                      <v:stroke joinstyle="miter"/>
                      <v:path arrowok="t" o:connecttype="custom" o:connectlocs="2,2;3,0;3,0;3,0;3,0;3,0;3,0;3,0;3,0;3,0;3,0;3,0;3,0;3,0;3,0;3,0;3,0;3,0;3,0;3,0;3,0;2,0;2,0;2,0;2,0;2,0;2,0;2,0;2,0;2,0;2,0;2,0;2,0;2,0;2,0;2,0;2,0;0,2;2,2" o:connectangles="0,0,0,0,0,0,0,0,0,0,0,0,0,0,0,0,0,0,0,0,0,0,0,0,0,0,0,0,0,0,0,0,0,0,0,0,0,0,0"/>
                    </v:shape>
                    <v:shape id="Freeform 5111" o:spid="_x0000_s1303" style="position:absolute;left:808;top:112;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uDcMcA&#10;AADdAAAADwAAAGRycy9kb3ducmV2LnhtbESPQWvCQBSE7wX/w/IEb3WTgtJGV6lCqvRSmlrw+My+&#10;JsHs2yW7Mem/7xYKPQ4z8w2z3o6mFTfqfGNZQTpPQBCXVjdcKTh95PePIHxA1thaJgXf5GG7mdyt&#10;MdN24He6FaESEcI+QwV1CC6T0pc1GfRz64ij92U7gyHKrpK6wyHCTSsfkmQpDTYcF2p0tK+pvBa9&#10;UeB21+LQl33+9vR6eTmcXH6+DJ9Kzabj8wpEoDH8h//aR61gkaYp/L6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Ubg3DHAAAA3QAAAA8AAAAAAAAAAAAAAAAAmAIAAGRy&#10;cy9kb3ducmV2LnhtbFBLBQYAAAAABAAEAPUAAACMAwAAAAA=&#10;" path="m2,2l,,2,,3,2,2,2xe" fillcolor="#d8d8d8" stroked="f">
                      <v:path arrowok="t" o:connecttype="custom" o:connectlocs="2,2;0,0;2,0;3,2;2,2" o:connectangles="0,0,0,0,0"/>
                    </v:shape>
                    <v:shape id="Freeform 5112" o:spid="_x0000_s1304" style="position:absolute;left:808;top:112;width:3;height:2;visibility:visible;mso-wrap-style:square;v-text-anchor:top" coordsize="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tkqMQA&#10;AADdAAAADwAAAGRycy9kb3ducmV2LnhtbESPQYvCMBSE7wv+h/AEb2vagot0jSJCVfBkFbw+m7dt&#10;d5uX2kSt/34jCB6HmfmGmS1604gbda62rCAeRyCIC6trLhUcD9nnFITzyBoby6TgQQ4W88HHDFNt&#10;77ynW+5LESDsUlRQed+mUrqiIoNubFvi4P3YzqAPsiul7vAe4KaRSRR9SYM1h4UKW1pVVPzlV6Mg&#10;q/ena7ZM1lRefvvtZpefD8dcqdGwX36D8NT7d/jV3moFkzhO4PkmP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rZKjEAAAA3QAAAA8AAAAAAAAAAAAAAAAAmAIAAGRycy9k&#10;b3ducmV2LnhtbFBLBQYAAAAABAAEAPUAAACJAwAAAAA=&#10;" path="m2,2l,,2,,3,2,2,2xe" filled="f" strokeweight="0">
                      <v:stroke joinstyle="miter"/>
                      <v:path arrowok="t" o:connecttype="custom" o:connectlocs="2,2;0,0;2,0;3,2;2,2" o:connectangles="0,0,0,0,0"/>
                    </v:shape>
                    <v:rect id="Rectangle 5113" o:spid="_x0000_s1305" style="position:absolute;left:806;top:112;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NfsYA&#10;AADdAAAADwAAAGRycy9kb3ducmV2LnhtbESPT4vCMBTE7wv7HcITvGlaxSLVKCIrenBX/APi7dE8&#10;22LzUpqo9dtvFoQ9DjPzG2Y6b00lHtS40rKCuB+BIM6sLjlXcDquemMQziNrrCyTghc5mM8+P6aY&#10;avvkPT0OPhcBwi5FBYX3dSqlywoy6Pq2Jg7e1TYGfZBNLnWDzwA3lRxEUSINlhwWCqxpWVB2O9yN&#10;Atdes/MOv/Nt4tZ1eV5+/VySk1LdTruYgPDU+v/wu73RCkZxPIS/N+EJ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sNfsYAAADdAAAADwAAAAAAAAAAAAAAAACYAgAAZHJz&#10;L2Rvd25yZXYueG1sUEsFBgAAAAAEAAQA9QAAAIsDAAAAAA==&#10;" fillcolor="#d8d8d8" stroked="f"/>
                    <v:rect id="Rectangle 5114" o:spid="_x0000_s1306" style="position:absolute;left:806;top:112;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tJWsYA&#10;AADdAAAADwAAAGRycy9kb3ducmV2LnhtbESPW2vCQBSE3wv+h+UIvtVNtF6IriKFQp+0XhAfj9lj&#10;ErJ7NmS3mv57t1Do4zAz3zDLdWeNuFPrK8cK0mECgjh3uuJCwen48ToH4QOyRuOYFPyQh/Wq97LE&#10;TLsH7+l+CIWIEPYZKihDaDIpfV6SRT90DXH0bq61GKJsC6lbfES4NXKUJFNpseK4UGJD7yXl9eHb&#10;KphPrqY+zcaX7WyXnmsyG/LbL6UG/W6zABGoC//hv/anVjBJ0zf4fROf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tJWsYAAADdAAAADwAAAAAAAAAAAAAAAACYAgAAZHJz&#10;L2Rvd25yZXYueG1sUEsFBgAAAAAEAAQA9QAAAIsDAAAAAA==&#10;" filled="f" strokeweight="0"/>
                    <v:shape id="Freeform 5115" o:spid="_x0000_s1307" style="position:absolute;left:804;top:111;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0W68UA&#10;AADdAAAADwAAAGRycy9kb3ducmV2LnhtbESPQWvCQBSE74L/YXkFb7qJkNqmriKCaC/FasHrM/vc&#10;BLNvQ3aN6b/vFgSPw8x8w8yXva1FR62vHCtIJwkI4sLpio2Cn+Nm/AbCB2SNtWNS8EselovhYI65&#10;dnf+pu4QjIgQ9jkqKENocil9UZJFP3ENcfQurrUYomyN1C3eI9zWcpokr9JixXGhxIbWJRXXw80q&#10;eN9uzWVvvq7H0+ZT6y6bZevkrNTopV99gAjUh2f40d5pBVmaZvD/Jj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RbrxQAAAN0AAAAPAAAAAAAAAAAAAAAAAJgCAABkcnMv&#10;ZG93bnJldi54bWxQSwUGAAAAAAQABAD1AAAAigMAAAAA&#10;" path="m1,1r,1l,2,,1r,l,1r,l,1r,l,1r,l,1r,l,,1,r,l1,r,l1,r,l1,r,l1,r,l1,r,l1,1r,l1,1r,l1,1r,l1,1r,l1,1r,xe" fillcolor="#d8d8d8" stroked="f">
                      <v:path arrowok="t" o:connecttype="custom" o:connectlocs="1,1;1,2;0,2;0,1;0,1;0,1;0,1;0,1;0,1;0,1;0,1;0,1;0,1;0,0;1,0;1,0;1,0;1,0;1,0;1,0;1,0;1,0;1,0;1,0;1,0;1,0;1,1;1,1;1,1;1,1;1,1;1,1;1,1;1,1;1,1;1,1" o:connectangles="0,0,0,0,0,0,0,0,0,0,0,0,0,0,0,0,0,0,0,0,0,0,0,0,0,0,0,0,0,0,0,0,0,0,0,0"/>
                    </v:shape>
                    <v:shape id="Freeform 5116" o:spid="_x0000_s1308" style="position:absolute;left:804;top:111;width:1;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7xSsYA&#10;AADdAAAADwAAAGRycy9kb3ducmV2LnhtbESPQWvCQBSE70L/w/IK3uomxUqJrlKKVQ96qE3B4yP7&#10;zAazb0N21aS/3hUKHoeZ+YaZLTpbiwu1vnKsIB0lIIgLpysuFeQ/Xy/vIHxA1lg7JgU9eVjMnwYz&#10;zLS78jdd9qEUEcI+QwUmhCaT0heGLPqRa4ijd3StxRBlW0rd4jXCbS1fk2QiLVYcFww29GmoOO3P&#10;VoH+w7xPnQnL9arf7sa/y4MpcqWGz93HFESgLjzC/+2NVvCWphO4v4lP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7xSsYAAADdAAAADwAAAAAAAAAAAAAAAACYAgAAZHJz&#10;L2Rvd25yZXYueG1sUEsFBgAAAAAEAAQA9QAAAIsDAAAAAA==&#10;" path="m1,1r,1l,2,,1r,l,1r,l,1r,l,1r,l,1r,l,,1,r,l1,r,l1,r,l1,r,l1,r,l1,r,l1,1r,l1,1r,l1,1r,l1,1r,l1,1r,xe" filled="f" strokeweight="0">
                      <v:stroke joinstyle="miter"/>
                      <v:path arrowok="t" o:connecttype="custom" o:connectlocs="1,1;1,2;0,2;0,1;0,1;0,1;0,1;0,1;0,1;0,1;0,1;0,1;0,1;0,0;1,0;1,0;1,0;1,0;1,0;1,0;1,0;1,0;1,0;1,0;1,0;1,0;1,1;1,1;1,1;1,1;1,1;1,1;1,1;1,1;1,1;1,1" o:connectangles="0,0,0,0,0,0,0,0,0,0,0,0,0,0,0,0,0,0,0,0,0,0,0,0,0,0,0,0,0,0,0,0,0,0,0,0"/>
                    </v:shape>
                    <v:shape id="Freeform 5117" o:spid="_x0000_s1309" style="position:absolute;left:799;top:112;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SfnMYA&#10;AADdAAAADwAAAGRycy9kb3ducmV2LnhtbESPUWvCMBSF34X9h3AHe9O0srmtGqUMHIPhg3U/4Jpc&#10;m2JzU5qodb9+GQg+Hs453+EsVoNrxZn60HhWkE8yEMTam4ZrBT+79fgNRIjIBlvPpOBKAVbLh9EC&#10;C+MvvKVzFWuRIBwKVGBj7Aopg7bkMEx8R5y8g+8dxiT7WpoeLwnuWjnNspl02HBasNjRhyV9rE5O&#10;wWn3Wx94un/exPX791XvS/upS6WeHodyDiLSEO/hW/vLKHjJ81f4f5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SfnMYAAADdAAAADwAAAAAAAAAAAAAAAACYAgAAZHJz&#10;L2Rvd25yZXYueG1sUEsFBgAAAAAEAAQA9QAAAIsDAAAAAA==&#10;" path="m12,2r,l12,2r1,l13,2r,l13,2r,-1l13,1r,l13,1r,l13,1r,l13,,12,r,l12,r,l11,r,l11,,10,r,l10,,9,r,l9,1,8,1r,l8,1,7,1r,l7,1,6,1r,l6,1,5,1r,l5,1,4,r,l4,,3,r,l3,,2,r,l2,,1,r,l1,,,,,1r,l,1r,l,1r,l,1,,2r,l,2r,l1,2r,l1,2r,l2,2r,l3,2r,l3,2r1,l4,2r,l5,2r,l5,2r1,l6,2r,1l7,3r,l7,2r1,l8,2r,l9,2r,l9,2r1,l10,2r,l11,2r,l11,2r1,l12,2xe" fillcolor="#d8d8d8" stroked="f">
                      <v:path arrowok="t" o:connecttype="custom" o:connectlocs="12,2;13,2;13,2;13,1;13,1;13,1;13,1;12,0;12,0;11,0;11,0;10,0;9,0;9,1;8,1;7,1;7,1;6,1;5,1;5,1;4,0;3,0;3,0;2,0;1,0;1,0;0,1;0,1;0,1;0,1;0,2;0,2;1,2;1,2;2,2;3,2;4,2;4,2;5,2;6,2;6,3;7,3;8,2;8,2;9,2;10,2;10,2;11,2;12,2" o:connectangles="0,0,0,0,0,0,0,0,0,0,0,0,0,0,0,0,0,0,0,0,0,0,0,0,0,0,0,0,0,0,0,0,0,0,0,0,0,0,0,0,0,0,0,0,0,0,0,0,0"/>
                    </v:shape>
                    <v:shape id="Freeform 5118" o:spid="_x0000_s1310" style="position:absolute;left:799;top:112;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c+4r4A&#10;AADdAAAADwAAAGRycy9kb3ducmV2LnhtbERPzYrCMBC+C/sOYRa8aVrRItUoiyiIN7UPMDRjW2wm&#10;3STW+vbmIHj8+P7X28G0oifnG8sK0mkCgri0uuFKQXE9TJYgfEDW2FomBS/ysN38jNaYa/vkM/WX&#10;UIkYwj5HBXUIXS6lL2sy6Ke2I47czTqDIUJXSe3wGcNNK2dJkkmDDceGGjva1VTeLw+jwJ7d3D0K&#10;ny77an/Luv9Tkg2o1Ph3+FuBCDSEr/jjPmoFizSNc+Ob+AT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d3PuK+AAAA3QAAAA8AAAAAAAAAAAAAAAAAmAIAAGRycy9kb3ducmV2&#10;LnhtbFBLBQYAAAAABAAEAPUAAACDAwAAAAA=&#10;" path="m12,2r,l12,2r1,l13,2r,l13,2r,-1l13,1r,l13,1r,l13,1r,l13,,12,r,l12,r,l11,r,l11,,10,r,l10,,9,r,l9,1,8,1r,l8,1,7,1r,l7,1,6,1r,l6,1,5,1r,l5,1,4,r,l4,,3,r,l3,,2,r,l2,,1,r,l1,,,,,1r,l,1r,l,1r,l,1,,2r,l,2r,l1,2r,l1,2r,l2,2r,l3,2r,l3,2r1,l4,2r,l5,2r,l5,2r1,l6,2r,1l7,3r,l7,2r1,l8,2r,l9,2r,l9,2r1,l10,2r,l11,2r,l11,2r1,l12,2xe" filled="f" strokeweight="0">
                      <v:stroke joinstyle="miter"/>
                      <v:path arrowok="t" o:connecttype="custom" o:connectlocs="12,2;13,2;13,2;13,1;13,1;13,1;13,1;12,0;12,0;11,0;11,0;10,0;9,0;9,1;8,1;7,1;7,1;6,1;5,1;5,1;4,0;3,0;3,0;2,0;1,0;1,0;0,1;0,1;0,1;0,1;0,2;0,2;1,2;1,2;2,2;3,2;4,2;4,2;5,2;6,2;6,3;7,3;8,2;8,2;9,2;10,2;10,2;11,2;12,2" o:connectangles="0,0,0,0,0,0,0,0,0,0,0,0,0,0,0,0,0,0,0,0,0,0,0,0,0,0,0,0,0,0,0,0,0,0,0,0,0,0,0,0,0,0,0,0,0,0,0,0,0"/>
                    </v:shape>
                  </v:group>
                  <v:oval id="Oval 5119" o:spid="_x0000_s1311" style="position:absolute;left:784;top:66;width:43;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1it8QA&#10;AADdAAAADwAAAGRycy9kb3ducmV2LnhtbESPQWsCMRSE70L/Q3iFXkSTVVp0a5RSKIh46dqDx+fm&#10;mV3cvCybVNd/bwTB4zAz3zCLVe8acaYu1J41ZGMFgrj0pmar4W/3M5qBCBHZYOOZNFwpwGr5Mlhg&#10;bvyFf+lcRCsShEOOGqoY21zKUFbkMIx9S5y8o+8cxiQ7K02HlwR3jZwo9SEd1pwWKmzpu6LyVPw7&#10;DUhTc5jst8Y0wQ9PVtV2o65av732X58gIvXxGX6010bDe5bN4f4mPQ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dYrfEAAAA3QAAAA8AAAAAAAAAAAAAAAAAmAIAAGRycy9k&#10;b3ducmV2LnhtbFBLBQYAAAAABAAEAPUAAACJAwAAAAA=&#10;" fillcolor="#f2f2f2" strokeweight="0"/>
                  <v:oval id="Oval 5120" o:spid="_x0000_s1312" style="position:absolute;left:784;top:66;width:43;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kx9MAA&#10;AADdAAAADwAAAGRycy9kb3ducmV2LnhtbERPy4rCMBTdC/5DuII7TRVnlGoUHwiuhFbB7aW5NsXm&#10;pjRR69+bxcAsD+e92nS2Fi9qfeVYwWScgCAunK64VHC9HEcLED4ga6wdk4IPedis+70Vptq9OaNX&#10;HkoRQ9inqMCE0KRS+sKQRT92DXHk7q61GCJsS6lbfMdwW8tpkvxKixXHBoMN7Q0Vj/xpFcjdeZuZ&#10;mcy6w9kaWz3nt91nrtRw0G2XIAJ14V/85z5pBT+Tadwf38QnINd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Ykx9MAAAADdAAAADwAAAAAAAAAAAAAAAACYAgAAZHJzL2Rvd25y&#10;ZXYueG1sUEsFBgAAAAAEAAQA9QAAAIUDAAAAAA==&#10;" filled="f">
                    <v:stroke joinstyle="miter"/>
                  </v:oval>
                </v:group>
                <v:group id="Group 5121" o:spid="_x0000_s1313" style="position:absolute;left:181;top:685;width:119;height:35" coordorigin="181,685" coordsize="11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fjj8YAAADdAAAADwAAAGRycy9kb3ducmV2LnhtbESPT4vCMBTE7wv7HcJb&#10;8LamURTpGkVEFw+y4B+QvT2aZ1tsXkqTbeu3NwuCx2FmfsPMl72tREuNLx1rUMMEBHHmTMm5hvNp&#10;+zkD4QOywcoxabiTh+Xi/W2OqXEdH6g9hlxECPsUNRQh1KmUPivIoh+6mjh6V9dYDFE2uTQNdhFu&#10;KzlKkqm0WHJcKLCmdUHZ7fhnNXx32K3GatPub9f1/fc0+bnsFWk9+OhXXyAC9eEVfrZ3RsNEjRT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OPxgAAAN0A&#10;AAAPAAAAAAAAAAAAAAAAAKoCAABkcnMvZG93bnJldi54bWxQSwUGAAAAAAQABAD6AAAAnQMAAAAA&#10;">
                  <v:shape id="Freeform 5122" o:spid="_x0000_s1314" style="position:absolute;left:279;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dtcQA&#10;AADdAAAADwAAAGRycy9kb3ducmV2LnhtbESPQWsCMRSE74X+h/AK3mrWBcVujWJbBC8eqqXnx+a5&#10;CW5ewiZdV3+9EYQeh5n5hlmsBteKnrpoPSuYjAsQxLXXlhsFP4fN6xxETMgaW8+k4EIRVsvnpwVW&#10;2p/5m/p9akSGcKxQgUkpVFLG2pDDOPaBOHtH3zlMWXaN1B2eM9y1siyKmXRoOS8YDPRpqD7t/5yC&#10;fn71+nJ9M1u7/pjtgi2/wu5XqdHLsH4HkWhI/+FHe6sVTCdlCfc3+Qn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aXbXEAAAA3QAAAA8AAAAAAAAAAAAAAAAAmAIAAGRycy9k&#10;b3ducmV2LnhtbFBLBQYAAAAABAAEAPUAAACJAwAAAAA=&#10;" path="m8,r3,l18,4,,4,8,xe" fillcolor="#e0e0e0" stroked="f">
                    <v:path arrowok="t" o:connecttype="custom" o:connectlocs="8,0;11,0;18,4;0,4;8,0" o:connectangles="0,0,0,0,0"/>
                  </v:shape>
                  <v:shape id="Freeform 5123" o:spid="_x0000_s1315" style="position:absolute;left:279;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0o3cYA&#10;AADdAAAADwAAAGRycy9kb3ducmV2LnhtbESPQUvDQBSE74L/YXmCN7tpi1Jit0VaAtWDtql4fmRf&#10;k2D2bdh9bdJ/7wqCx2FmvmGW69F16kIhtp4NTCcZKOLK25ZrA5/H4mEBKgqyxc4zGbhShPXq9maJ&#10;ufUDH+hSSq0ShGOOBhqRPtc6Vg05jBPfEyfv5INDSTLU2gYcEtx1epZlT9phy2mhwZ42DVXf5dkZ&#10;2L7u3/fSlsXbdfgKm0PxIYvjyZj7u/HlGZTQKP/hv/bOGniczubw+yY9Ab3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0o3cYAAADdAAAADwAAAAAAAAAAAAAAAACYAgAAZHJz&#10;L2Rvd25yZXYueG1sUEsFBgAAAAAEAAQA9QAAAIsDAAAAAA==&#10;" path="m8,r3,l18,4,,4,8,xe" filled="f" strokeweight="0">
                    <v:stroke joinstyle="miter"/>
                    <v:path arrowok="t" o:connecttype="custom" o:connectlocs="8,0;11,0;18,4;0,4;8,0" o:connectangles="0,0,0,0,0"/>
                  </v:shape>
                  <v:rect id="Rectangle 5124" o:spid="_x0000_s1316" style="position:absolute;left:276;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DsbcYA&#10;AADdAAAADwAAAGRycy9kb3ducmV2LnhtbESPQUvDQBSE74L/YXmCF2k3LSoSuy1iFUTpwRro9ZF9&#10;3Y3Jvg3ZZxr/vSsIHoeZ+YZZbabQqZGG1EQ2sJgXoIjraBt2BqqP59kdqCTIFrvIZOCbEmzW52cr&#10;LG088TuNe3EqQziVaMCL9KXWqfYUMM1jT5y9YxwCSpaD03bAU4aHTi+L4lYHbDgveOzp0VPd7r+C&#10;gc/DuHtzvq3EkTxtt9Qer14rYy4vpod7UEKT/If/2i/WwM1ieQ2/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DsbcYAAADdAAAADwAAAAAAAAAAAAAAAACYAgAAZHJz&#10;L2Rvd25yZXYueG1sUEsFBgAAAAAEAAQA9QAAAIsDAAAAAA==&#10;" fillcolor="#e0e0e0" stroked="f"/>
                  <v:rect id="Rectangle 5125" o:spid="_x0000_s1317" style="position:absolute;left:276;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smfMUA&#10;AADdAAAADwAAAGRycy9kb3ducmV2LnhtbESPQWvCQBSE7wX/w/KE3uomllSJriKC4Mm2KuLxmX0m&#10;IbtvQ3bV9N93CwWPw8x8w8yXvTXiTp2vHStIRwkI4sLpmksFx8PmbQrCB2SNxjEp+CEPy8XgZY65&#10;dg/+pvs+lCJC2OeooAqhzaX0RUUW/ci1xNG7us5iiLIrpe7wEeHWyHGSfEiLNceFCltaV1Q0+5tV&#10;MM0upjlO3s+7yWd6asisyO++lHod9qsZiEB9eIb/21utIEvHGfy9i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ayZ8xQAAAN0AAAAPAAAAAAAAAAAAAAAAAJgCAABkcnMv&#10;ZG93bnJldi54bWxQSwUGAAAAAAQABAD1AAAAigMAAAAA&#10;" filled="f" strokeweight="0"/>
                  <v:rect id="Rectangle 5126" o:spid="_x0000_s1318" style="position:absolute;left:278;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7XgcYA&#10;AADdAAAADwAAAGRycy9kb3ducmV2LnhtbESPQUvDQBSE74L/YXmCF7GbFiySdlvEKojioTXg9ZF9&#10;3U2TfRuyzzT+e1cQPA4z8w2z3k6hUyMNqYlsYD4rQBHX0TbsDFQfz7f3oJIgW+wik4FvSrDdXF6s&#10;sbTxzHsaD+JUhnAq0YAX6UutU+0pYJrFnjh7xzgElCwHp+2A5wwPnV4UxVIHbDgveOzp0VPdHr6C&#10;gdPn+P7mfFuJI3na7ag93rxWxlxfTQ8rUEKT/If/2i/WwN18sYTfN/kJ6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7XgcYAAADdAAAADwAAAAAAAAAAAAAAAACYAgAAZHJz&#10;L2Rvd25yZXYueG1sUEsFBgAAAAAEAAQA9QAAAIsDAAAAAA==&#10;" fillcolor="#e0e0e0" stroked="f"/>
                  <v:rect id="Rectangle 5127" o:spid="_x0000_s1319" style="position:absolute;left:278;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UdkMUA&#10;AADdAAAADwAAAGRycy9kb3ducmV2LnhtbESPT2vCQBTE7wW/w/KE3uomFo2kriKC4MnWP0iPr9nX&#10;JGT3bciumn77riB4HGbmN8x82VsjrtT52rGCdJSAIC6crrlUcDpu3mYgfEDWaByTgj/ysFwMXuaY&#10;a3fjPV0PoRQRwj5HBVUIbS6lLyqy6EeuJY7er+sshii7UuoObxFujRwnyVRarDkuVNjSuqKiOVys&#10;gtnkxzSn7P17l32m54bMivzuS6nXYb/6ABGoD8/wo73VCibpOIP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9R2QxQAAAN0AAAAPAAAAAAAAAAAAAAAAAJgCAABkcnMv&#10;ZG93bnJldi54bWxQSwUGAAAAAAQABAD1AAAAigMAAAAA&#10;" filled="f" strokeweight="0"/>
                  <v:shape id="Freeform 5128" o:spid="_x0000_s1320" style="position:absolute;left:256;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2Dz74A&#10;AADdAAAADwAAAGRycy9kb3ducmV2LnhtbERPSwrCMBDdC94hjOBOUwV/1SgiCF2JWg8wNGNbbSal&#10;idre3iwEl4/33+xaU4k3Na60rGAyjkAQZ1aXnCu4pcfREoTzyBory6SgIwe7bb+3wVjbD1/offW5&#10;CCHsYlRQeF/HUrqsIINubGviwN1tY9AH2ORSN/gJ4aaS0yiaS4Mlh4YCazoUlD2vL6OgfL5Oh4Wv&#10;bLK6n5Pjo1t1WaqVGg7a/RqEp9b/xT93ohXMJtMwN7wJT0Bu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Ntg8++AAAA3QAAAA8AAAAAAAAAAAAAAAAAmAIAAGRycy9kb3ducmV2&#10;LnhtbFBLBQYAAAAABAAEAPUAAACDAwAAAAA=&#10;" path="m7,r3,l17,4,,4,7,xe" fillcolor="#e0e0e0" stroked="f">
                    <v:path arrowok="t" o:connecttype="custom" o:connectlocs="7,0;10,0;17,4;0,4;7,0" o:connectangles="0,0,0,0,0"/>
                  </v:shape>
                  <v:shape id="Freeform 5129" o:spid="_x0000_s1321" style="position:absolute;left:256;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xEccA&#10;AADdAAAADwAAAGRycy9kb3ducmV2LnhtbESPT2vCQBTE74V+h+UJXkQ3CpaauooKasRD8Q94fWRf&#10;k2D2bZrdaPz2bkHocZiZ3zDTeWtKcaPaFZYVDAcRCOLU6oIzBefTuv8JwnlkjaVlUvAgB/PZ+9sU&#10;Y23vfKDb0WciQNjFqCD3voqldGlOBt3AVsTB+7G1QR9knUld4z3ATSlHUfQhDRYcFnKsaJVTej02&#10;RsHCL39Xm/F3s30se5c17ZNNs0uU6nbaxRcIT63/D7/aiVYwHo4m8PcmPAE5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AMRHHAAAA3QAAAA8AAAAAAAAAAAAAAAAAmAIAAGRy&#10;cy9kb3ducmV2LnhtbFBLBQYAAAAABAAEAPUAAACMAwAAAAA=&#10;" path="m7,r3,l17,4,,4,7,xe" filled="f" strokeweight="0">
                    <v:stroke joinstyle="miter"/>
                    <v:path arrowok="t" o:connecttype="custom" o:connectlocs="7,0;10,0;17,4;0,4;7,0" o:connectangles="0,0,0,0,0"/>
                  </v:shape>
                  <v:rect id="Rectangle 5130" o:spid="_x0000_s1322" style="position:absolute;left:252;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J8s8MA&#10;AADdAAAADwAAAGRycy9kb3ducmV2LnhtbERPTUvDQBC9C/6HZQQvYjdVLBK7LaVVEKWH1oDXITvd&#10;jcnOhuyYxn/vHgSPj/e9XE+hUyMNqYlsYD4rQBHX0TbsDFQfL7ePoJIgW+wik4EfSrBeXV4ssbTx&#10;zAcaj+JUDuFUogEv0pdap9pTwDSLPXHmTnEIKBkOTtsBzzk8dPquKBY6YMO5wWNPW091e/wOBr4+&#10;x/27820ljuR5t6P2dPNWGXN9NW2eQAlN8i/+c79aAw/z+7w/v8lP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J8s8MAAADdAAAADwAAAAAAAAAAAAAAAACYAgAAZHJzL2Rv&#10;d25yZXYueG1sUEsFBgAAAAAEAAQA9QAAAIgDAAAAAA==&#10;" fillcolor="#e0e0e0" stroked="f"/>
                  <v:rect id="Rectangle 5131" o:spid="_x0000_s1323" style="position:absolute;left:252;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m2osUA&#10;AADdAAAADwAAAGRycy9kb3ducmV2LnhtbESPQWvCQBSE7wX/w/IEb3UTxSrRVUQoeNJWRTw+s88k&#10;ZPdtyG41/vtuoeBxmJlvmMWqs0bcqfWVYwXpMAFBnDtdcaHgdPx8n4HwAVmjcUwKnuRhtey9LTDT&#10;7sHfdD+EQkQI+wwVlCE0mZQ+L8miH7qGOHo311oMUbaF1C0+ItwaOUqSD2mx4rhQYkObkvL68GMV&#10;zCZXU5+m48tuuk/PNZk1+d2XUoN+t56DCNSFV/i/vdUKJuk4hb838Qn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ibaixQAAAN0AAAAPAAAAAAAAAAAAAAAAAJgCAABkcnMv&#10;ZG93bnJldi54bWxQSwUGAAAAAAQABAD1AAAAigMAAAAA&#10;" filled="f" strokeweight="0"/>
                  <v:rect id="Rectangle 5132" o:spid="_x0000_s1324" style="position:absolute;left:254;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HX8YA&#10;AADdAAAADwAAAGRycy9kb3ducmV2LnhtbESPQUvDQBSE74L/YXmCF2k3rSgSuy1iFUTpwRro9ZF9&#10;3Y3Jvg3ZZxr/vSsIHoeZ+YZZbabQqZGG1EQ2sJgXoIjraBt2BqqP59kdqCTIFrvIZOCbEmzW52cr&#10;LG088TuNe3EqQziVaMCL9KXWqfYUMM1jT5y9YxwCSpaD03bAU4aHTi+L4lYHbDgveOzp0VPd7r+C&#10;gc/DuHtzvq3EkTxtt9Qer14rYy4vpod7UEKT/If/2i/WwM3iegm/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NxHX8YAAADdAAAADwAAAAAAAAAAAAAAAACYAgAAZHJz&#10;L2Rvd25yZXYueG1sUEsFBgAAAAAEAAQA9QAAAIsDAAAAAA==&#10;" fillcolor="#e0e0e0" stroked="f"/>
                  <v:rect id="Rectangle 5133" o:spid="_x0000_s1325" style="position:absolute;left:254;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eNTsUA&#10;AADdAAAADwAAAGRycy9kb3ducmV2LnhtbESPQWvCQBSE74X+h+UVvNVNGqwSXUUKgidtVcTjM/tM&#10;Qnbfhuyq8d93CwWPw8x8w8wWvTXiRp2vHStIhwkI4sLpmksFh/3qfQLCB2SNxjEpeJCHxfz1ZYa5&#10;dnf+odsulCJC2OeooAqhzaX0RUUW/dC1xNG7uM5iiLIrpe7wHuHWyI8k+ZQWa44LFbb0VVHR7K5W&#10;wWR0Ns1hnJ024216bMgsyW++lRq89cspiEB9eIb/22utYJRmGfy9iU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F41OxQAAAN0AAAAPAAAAAAAAAAAAAAAAAJgCAABkcnMv&#10;ZG93bnJldi54bWxQSwUGAAAAAAQABAD1AAAAigMAAAAA&#10;" filled="f" strokeweight="0"/>
                  <v:shape id="Freeform 5134" o:spid="_x0000_s1326" style="position:absolute;left:232;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2h8YA&#10;AADdAAAADwAAAGRycy9kb3ducmV2LnhtbESPT2sCMRTE74V+h/AKvdWs2opdjWItBS8e/IPnx+Z1&#10;E9y8hE26rn76plDwOMzMb5j5sneN6KiN1rOC4aAAQVx5bblWcDx8vUxBxISssfFMCq4UYbl4fJhj&#10;qf2Fd9TtUy0yhGOJCkxKoZQyVoYcxoEPxNn79q3DlGVbS93iJcNdI0dFMZEOLecFg4HWhqrz/scp&#10;6KY3r6+3d7Oxq4/JNtjRZ9ielHp+6lczEIn6dA//tzdawdtw/Ap/b/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b2h8YAAADdAAAADwAAAAAAAAAAAAAAAACYAgAAZHJz&#10;L2Rvd25yZXYueG1sUEsFBgAAAAAEAAQA9QAAAIsDAAAAAA==&#10;" path="m7,r3,l18,4,,4,7,xe" fillcolor="#e0e0e0" stroked="f">
                    <v:path arrowok="t" o:connecttype="custom" o:connectlocs="7,0;10,0;18,4;0,4;7,0" o:connectangles="0,0,0,0,0"/>
                  </v:shape>
                  <v:shape id="Freeform 5135" o:spid="_x0000_s1327" style="position:absolute;left:232;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D78YA&#10;AADdAAAADwAAAGRycy9kb3ducmV2LnhtbESPQUvDQBSE70L/w/IK3uymlUqJ3RZpCagHbVPx/Mi+&#10;JsHs27D7bNJ/7wqCx2FmvmHW29F16kIhtp4NzGcZKOLK25ZrAx+n4m4FKgqyxc4zGbhShO1mcrPG&#10;3PqBj3QppVYJwjFHA41In2sdq4YcxpnviZN39sGhJBlqbQMOCe46vciyB+2w5bTQYE+7hqqv8tsZ&#10;2L8c3g7SlsXrdfgMu2PxLqvT2Zjb6fj0CEpolP/wX/vZGljO75fw+yY9Ab3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zGD78YAAADdAAAADwAAAAAAAAAAAAAAAACYAgAAZHJz&#10;L2Rvd25yZXYueG1sUEsFBgAAAAAEAAQA9QAAAIsDAAAAAA==&#10;" path="m7,r3,l18,4,,4,7,xe" filled="f" strokeweight="0">
                    <v:stroke joinstyle="miter"/>
                    <v:path arrowok="t" o:connecttype="custom" o:connectlocs="7,0;10,0;18,4;0,4;7,0" o:connectangles="0,0,0,0,0"/>
                  </v:shape>
                  <v:rect id="Rectangle 5136" o:spid="_x0000_s1328" style="position:absolute;left:228;top:687;width:25;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BXMYA&#10;AADdAAAADwAAAGRycy9kb3ducmV2LnhtbESPQUvDQBSE74L/YXmCF7GbKhZJuy1iFUTpwRro9ZF9&#10;3Y3Jvg3ZZxr/vSsIHoeZ+YZZbabQqZGG1EQ2MJ8VoIjraBt2BqqP5+t7UEmQLXaRycA3Jdisz89W&#10;WNp44nca9+JUhnAq0YAX6UutU+0pYJrFnjh7xzgElCwHp+2ApwwPnb4pioUO2HBe8NjTo6e63X8F&#10;A5+HcffmfFuJI3nabqk9Xr1WxlxeTA9LUEKT/If/2i/WwN38dgG/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BXMYAAADdAAAADwAAAAAAAAAAAAAAAACYAgAAZHJz&#10;L2Rvd25yZXYueG1sUEsFBgAAAAAEAAQA9QAAAIsDAAAAAA==&#10;" fillcolor="#e0e0e0" stroked="f"/>
                  <v:rect id="Rectangle 5137" o:spid="_x0000_s1329" style="position:absolute;left:228;top:687;width:25;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yLTcUA&#10;AADdAAAADwAAAGRycy9kb3ducmV2LnhtbESPQWvCQBSE74X+h+UVvNVNKjYSXUUKgidtVcTjM/tM&#10;Qnbfhuyq8d93CwWPw8x8w8wWvTXiRp2vHStIhwkI4sLpmksFh/3qfQLCB2SNxjEpeJCHxfz1ZYa5&#10;dnf+odsulCJC2OeooAqhzaX0RUUW/dC1xNG7uM5iiLIrpe7wHuHWyI8k+ZQWa44LFbb0VVHR7K5W&#10;wWR8Ns0hG5022TY9NmSW5DffSg3e+uUURKA+PMP/7bVWME5HGfy9iU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ItNxQAAAN0AAAAPAAAAAAAAAAAAAAAAAJgCAABkcnMv&#10;ZG93bnJldi54bWxQSwUGAAAAAAQABAD1AAAAigMAAAAA&#10;" filled="f" strokeweight="0"/>
                  <v:rect id="Rectangle 5138" o:spid="_x0000_s1330" style="position:absolute;left:230;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RwtcMA&#10;AADdAAAADwAAAGRycy9kb3ducmV2LnhtbERPTUvDQBC9C/6HZQQvYjdVLBK7LaVVEKWH1oDXITvd&#10;jcnOhuyYxn/vHgSPj/e9XE+hUyMNqYlsYD4rQBHX0TbsDFQfL7ePoJIgW+wik4EfSrBeXV4ssbTx&#10;zAcaj+JUDuFUogEv0pdap9pTwDSLPXHmTnEIKBkOTtsBzzk8dPquKBY6YMO5wWNPW091e/wOBr4+&#10;x/27820ljuR5t6P2dPNWGXN9NW2eQAlN8i/+c79aAw/z+zw3v8lP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RwtcMAAADdAAAADwAAAAAAAAAAAAAAAACYAgAAZHJzL2Rv&#10;d25yZXYueG1sUEsFBgAAAAAEAAQA9QAAAIgDAAAAAA==&#10;" fillcolor="#e0e0e0" stroked="f"/>
                  <v:rect id="Rectangle 5139" o:spid="_x0000_s1331" style="position:absolute;left:230;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6pMYA&#10;AADdAAAADwAAAGRycy9kb3ducmV2LnhtbESPW2vCQBSE3wv9D8sp9K1uUvGWuooIgk9aL4iPp9nT&#10;JGT3bMhuNf57tyD4OMzMN8x03lkjLtT6yrGCtJeAIM6drrhQcDysPsYgfEDWaByTght5mM9eX6aY&#10;aXflHV32oRARwj5DBWUITSalz0uy6HuuIY7er2sthijbQuoWrxFujfxMkqG0WHFcKLGhZUl5vf+z&#10;CsaDH1MfR/3zZrRNTzWZBfnNt1Lvb93iC0SgLjzDj/ZaKxik/Qn8v4lPQM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v+6pMYAAADdAAAADwAAAAAAAAAAAAAAAACYAgAAZHJz&#10;L2Rvd25yZXYueG1sUEsFBgAAAAAEAAQA9QAAAIsDAAAAAA==&#10;" filled="f" strokeweight="0"/>
                  <v:shape id="Freeform 5140" o:spid="_x0000_s1332" style="position:absolute;left:208;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uD+cIA&#10;AADdAAAADwAAAGRycy9kb3ducmV2LnhtbERPTWsCMRC9F/ofwhS81axixW6NYhXBiwe19Dxsxk1w&#10;MwmbdF399eZQ8Ph43/Nl7xrRURutZwWjYQGCuPLacq3g57R9n4GICVlj45kU3CjCcvH6MsdS+ysf&#10;qDumWuQQjiUqMCmFUspYGXIYhz4QZ+7sW4cpw7aWusVrDneNHBfFVDq0nBsMBlobqi7HP6egm929&#10;vt0/zc6uvqf7YMebsP9VavDWr75AJOrTU/zv3mkFH6NJ3p/f5Cc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m4P5wgAAAN0AAAAPAAAAAAAAAAAAAAAAAJgCAABkcnMvZG93&#10;bnJldi54bWxQSwUGAAAAAAQABAD1AAAAhwMAAAAA&#10;" path="m8,r3,l18,4,,4,8,xe" fillcolor="#e0e0e0" stroked="f">
                    <v:path arrowok="t" o:connecttype="custom" o:connectlocs="8,0;11,0;18,4;0,4;8,0" o:connectangles="0,0,0,0,0"/>
                  </v:shape>
                  <v:shape id="Freeform 5141" o:spid="_x0000_s1333" style="position:absolute;left:208;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z2kcYA&#10;AADdAAAADwAAAGRycy9kb3ducmV2LnhtbESPQUvDQBSE74L/YXmCN7uJqJS02yKVgHrQNhXPj+xr&#10;Epp9G3afTfrvXUHocZiZb5jlenK9OlGInWcD+SwDRVx723Fj4Gtf3s1BRUG22HsmA2eKsF5dXy2x&#10;sH7kHZ0qaVSCcCzQQCsyFFrHuiWHceYH4uQdfHAoSYZG24Bjgrte32fZk3bYcVpocaBNS/Wx+nEG&#10;Xt62H1vpqvL9PH6Hza78lPn+YMztzfS8ACU0ySX83361Bh7zhxz+3qQn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z2kcYAAADdAAAADwAAAAAAAAAAAAAAAACYAgAAZHJz&#10;L2Rvd25yZXYueG1sUEsFBgAAAAAEAAQA9QAAAIsDAAAAAA==&#10;" path="m8,r3,l18,4,,4,8,xe" filled="f" strokeweight="0">
                    <v:stroke joinstyle="miter"/>
                    <v:path arrowok="t" o:connecttype="custom" o:connectlocs="8,0;11,0;18,4;0,4;8,0" o:connectangles="0,0,0,0,0"/>
                  </v:shape>
                  <v:rect id="Rectangle 5142" o:spid="_x0000_s1334" style="position:absolute;left:205;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o0IsYA&#10;AADdAAAADwAAAGRycy9kb3ducmV2LnhtbESPQUvDQBSE74L/YXmCF2k3LSoSuy1iFUTpwRro9ZF9&#10;3Y3Jvg3ZZxr/vSsIHoeZ+YZZbabQqZGG1EQ2sJgXoIjraBt2BqqP59kdqCTIFrvIZOCbEmzW52cr&#10;LG088TuNe3EqQziVaMCL9KXWqfYUMM1jT5y9YxwCSpaD03bAU4aHTi+L4lYHbDgveOzp0VPd7r+C&#10;gc/DuHtzvq3EkTxtt9Qer14rYy4vpod7UEKT/If/2i/WwM3iegm/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No0IsYAAADdAAAADwAAAAAAAAAAAAAAAACYAgAAZHJz&#10;L2Rvd25yZXYueG1sUEsFBgAAAAAEAAQA9QAAAIsDAAAAAA==&#10;" fillcolor="#e0e0e0" stroked="f"/>
                  <v:rect id="Rectangle 5143" o:spid="_x0000_s1335" style="position:absolute;left:205;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H+M8UA&#10;AADdAAAADwAAAGRycy9kb3ducmV2LnhtbESPQWvCQBSE7wX/w/KE3nQTrVWiq4hQ6ElbFfH4zD6T&#10;kN23IbvV9N+7BaHHYWa+YRarzhpxo9ZXjhWkwwQEce50xYWC4+FjMAPhA7JG45gU/JKH1bL3ssBM&#10;uzt/020fChEh7DNUUIbQZFL6vCSLfuga4uhdXWsxRNkWUrd4j3Br5ChJ3qXFiuNCiQ1tSsrr/Y9V&#10;MJtcTH2cjs/b6S491WTW5LdfSr32u/UcRKAu/Ief7U+tYJK+jeHvTX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Ef4zxQAAAN0AAAAPAAAAAAAAAAAAAAAAAJgCAABkcnMv&#10;ZG93bnJldi54bWxQSwUGAAAAAAQABAD1AAAAigMAAAAA&#10;" filled="f" strokeweight="0"/>
                  <v:rect id="Rectangle 5144" o:spid="_x0000_s1336" style="position:absolute;left:206;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8JzcYA&#10;AADdAAAADwAAAGRycy9kb3ducmV2LnhtbESPQUvDQBSE74L/YXmCF2k3lSoSuy1iFUTpwRro9ZF9&#10;3Y3Jvg3ZZxr/vSsIHoeZ+YZZbabQqZGG1EQ2sJgXoIjraBt2BqqP59kdqCTIFrvIZOCbEmzW52cr&#10;LG088TuNe3EqQziVaMCL9KXWqfYUMM1jT5y9YxwCSpaD03bAU4aHTl8Xxa0O2HBe8NjTo6e63X8F&#10;A5+HcffmfFuJI3nabqk9Xr1WxlxeTA/3oIQm+Q//tV+sgZvFcgm/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8JzcYAAADdAAAADwAAAAAAAAAAAAAAAACYAgAAZHJz&#10;L2Rvd25yZXYueG1sUEsFBgAAAAAEAAQA9QAAAIsDAAAAAA==&#10;" fillcolor="#e0e0e0" stroked="f"/>
                  <v:rect id="Rectangle 5145" o:spid="_x0000_s1337" style="position:absolute;left:206;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TD3MYA&#10;AADdAAAADwAAAGRycy9kb3ducmV2LnhtbESPT2vCQBTE7wW/w/IEb3UTbVRSV5FCwZPWP5QeX7PP&#10;JGT3bciumn57t1DocZiZ3zDLdW+NuFHna8cK0nECgrhwuuZSwfn0/rwA4QOyRuOYFPyQh/Vq8LTE&#10;XLs7H+h2DKWIEPY5KqhCaHMpfVGRRT92LXH0Lq6zGKLsSqk7vEe4NXKSJDNpsea4UGFLbxUVzfFq&#10;FSyyb9Oc59Ov3XyffjZkNuR3H0qNhv3mFUSgPvyH/9pbrSBLXzL4fROf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7TD3MYAAADdAAAADwAAAAAAAAAAAAAAAACYAgAAZHJz&#10;L2Rvd25yZXYueG1sUEsFBgAAAAAEAAQA9QAAAIsDAAAAAA==&#10;" filled="f" strokeweight="0"/>
                  <v:shape id="Freeform 5146" o:spid="_x0000_s1338" style="position:absolute;left:185;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FXhsIA&#10;AADdAAAADwAAAGRycy9kb3ducmV2LnhtbESP3arCMBCE7wXfIazgnaaKx59qFBGEXol/D7A0a1tt&#10;NqWJ2r69OSB4OczMN8xq05hSvKh2hWUFo2EEgji1uuBMwfWyH8xBOI+ssbRMClpysFl3OyuMtX3z&#10;iV5nn4kAYRejgtz7KpbSpTkZdENbEQfvZmuDPsg6k7rGd4CbUo6jaCoNFhwWcqxol1P6OD+NguLx&#10;POxmvrTJ4nZM9vd20aYXrVS/12yXIDw1/hf+thOt4G80mcL/m/AE5P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VeGwgAAAN0AAAAPAAAAAAAAAAAAAAAAAJgCAABkcnMvZG93&#10;bnJldi54bWxQSwUGAAAAAAQABAD1AAAAhwMAAAAA&#10;" path="m7,r3,l17,4,,4,7,xe" fillcolor="#e0e0e0" stroked="f">
                    <v:path arrowok="t" o:connecttype="custom" o:connectlocs="7,0;10,0;17,4;0,4;7,0" o:connectangles="0,0,0,0,0"/>
                  </v:shape>
                  <v:shape id="Freeform 5147" o:spid="_x0000_s1339" style="position:absolute;left:185;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zlWMcA&#10;AADdAAAADwAAAGRycy9kb3ducmV2LnhtbESPT2vCQBTE74V+h+UVvIhuFP+RuooKasRDqQpeH9nX&#10;JDT7Ns1uNH77bkHocZiZ3zDzZWtKcaPaFZYVDPoRCOLU6oIzBZfztjcD4TyyxtIyKXiQg+Xi9WWO&#10;sbZ3/qTbyWciQNjFqCD3voqldGlOBl3fVsTB+7K1QR9knUld4z3ATSmHUTSRBgsOCzlWtMkp/T41&#10;RsHKr382u/FHs3+su9ctHZNdc0iU6ry1q3cQnlr/H362E61gPBhN4e9Ne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rM5VjHAAAA3QAAAA8AAAAAAAAAAAAAAAAAmAIAAGRy&#10;cy9kb3ducmV2LnhtbFBLBQYAAAAABAAEAPUAAACMAwAAAAA=&#10;" path="m7,r3,l17,4,,4,7,xe" filled="f" strokeweight="0">
                    <v:stroke joinstyle="miter"/>
                    <v:path arrowok="t" o:connecttype="custom" o:connectlocs="7,0;10,0;17,4;0,4;7,0" o:connectangles="0,0,0,0,0"/>
                  </v:shape>
                  <v:rect id="Rectangle 5148" o:spid="_x0000_s1340" style="position:absolute;left:181;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DyMMA&#10;AADdAAAADwAAAGRycy9kb3ducmV2LnhtbERPTUvDQBC9C/6HZQQvYjcVLRK7LaVVEKWH1oDXITvd&#10;jcnOhuyYxn/vHgSPj/e9XE+hUyMNqYlsYD4rQBHX0TbsDFQfL7ePoJIgW+wik4EfSrBeXV4ssbTx&#10;zAcaj+JUDuFUogEv0pdap9pTwDSLPXHmTnEIKBkOTtsBzzk8dPquKBY6YMO5wWNPW091e/wOBr4+&#10;x/27820ljuR5t6P2dPNWGXN9NW2eQAlN8i/+c79aAw/z+zw3v8lP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DyMMAAADdAAAADwAAAAAAAAAAAAAAAACYAgAAZHJzL2Rv&#10;d25yZXYueG1sUEsFBgAAAAAEAAQA9QAAAIgDAAAAAA==&#10;" fillcolor="#e0e0e0" stroked="f"/>
                  <v:rect id="Rectangle 5149" o:spid="_x0000_s1341" style="position:absolute;left:181;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nJ2cYA&#10;AADdAAAADwAAAGRycy9kb3ducmV2LnhtbESPS2vDMBCE74H8B7GB3BrZTfNyo4RQKPSU5kXpcWNt&#10;bWNpZSw1cf59VCjkOMzMN8xy3VkjLtT6yrGCdJSAIM6drrhQcDq+P81B+ICs0TgmBTfysF71e0vM&#10;tLvyni6HUIgIYZ+hgjKEJpPS5yVZ9CPXEEfvx7UWQ5RtIXWL1wi3Rj4nyVRarDgulNjQW0l5ffi1&#10;CuaTs6lPs/H3dvaZftVkNuS3O6WGg27zCiJQFx7h//aHVjBJXxbw9yY+Ab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nJ2cYAAADdAAAADwAAAAAAAAAAAAAAAACYAgAAZHJz&#10;L2Rvd25yZXYueG1sUEsFBgAAAAAEAAQA9QAAAIsDAAAAAA==&#10;" filled="f" strokeweight="0"/>
                  <v:rect id="Rectangle 5150" o:spid="_x0000_s1342" style="position:absolute;left:183;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2ZE8MA&#10;AADdAAAADwAAAGRycy9kb3ducmV2LnhtbERPTUvDQBC9C/0PywhexG5aqEjstkhrQRQPrQGvQ3a6&#10;G5OdDdkxjf/ePQgeH+97vZ1Cp0YaUhPZwGJegCKuo23YGag+DncPoJIgW+wik4EfSrDdzK7WWNp4&#10;4SONJ3Eqh3Aq0YAX6UutU+0pYJrHnjhz5zgElAwHp+2AlxweOr0sinsdsOHc4LGnnae6PX0HA1+f&#10;4/ub820ljuR5v6f2fPtaGXNzPT09ghKa5F/8536xBlaLVd6f3+Qn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2ZE8MAAADdAAAADwAAAAAAAAAAAAAAAACYAgAAZHJzL2Rv&#10;d25yZXYueG1sUEsFBgAAAAAEAAQA9QAAAIgDAAAAAA==&#10;" fillcolor="#e0e0e0" stroked="f"/>
                  <v:rect id="Rectangle 5151" o:spid="_x0000_s1343" style="position:absolute;left:183;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ZTAsUA&#10;AADdAAAADwAAAGRycy9kb3ducmV2LnhtbESPT2vCQBTE7wW/w/IK3uomSlSiq4gg9GTrH0qPz+xr&#10;ErL7NmS3mn77riB4HGbmN8xy3VsjrtT52rGCdJSAIC6crrlUcD7t3uYgfEDWaByTgj/ysF4NXpaY&#10;a3fjA12PoRQRwj5HBVUIbS6lLyqy6EeuJY7ej+sshii7UuoObxFujRwnyVRarDkuVNjStqKiOf5a&#10;BfPsYprzbPK9n32kXw2ZDfn9p1LD136zABGoD8/wo/2uFWRplsL9TX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lMCxQAAAN0AAAAPAAAAAAAAAAAAAAAAAJgCAABkcnMv&#10;ZG93bnJldi54bWxQSwUGAAAAAAQABAD1AAAAigMAAAAA&#10;" filled="f" strokeweight="0"/>
                </v:group>
                <v:group id="Group 5152" o:spid="_x0000_s1344" style="position:absolute;left:37;top:685;width:119;height:35" coordorigin="37,685" coordsize="119,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MOhcUAAADdAAAADwAAAGRycy9kb3ducmV2LnhtbESPQYvCMBSE7wv+h/AE&#10;b2tapYtUo4ioeJCFVUG8PZpnW2xeShPb+u/NwsIeh5n5hlmselOJlhpXWlYQjyMQxJnVJecKLufd&#10;5wyE88gaK8uk4EUOVsvBxwJTbTv+ofbkcxEg7FJUUHhfp1K6rCCDbmxr4uDdbWPQB9nkUjfYBbip&#10;5CSKvqTBksNCgTVtCsoep6dRsO+wW0/jbXt83Dev2zn5vh5jUmo07NdzEJ56/x/+ax+0giRO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zDoXFAAAA3QAA&#10;AA8AAAAAAAAAAAAAAAAAqgIAAGRycy9kb3ducmV2LnhtbFBLBQYAAAAABAAEAPoAAACcAwAAAAA=&#10;">
                  <v:shape id="Freeform 5153" o:spid="_x0000_s1345" style="position:absolute;left:135;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CLU8UA&#10;AADdAAAADwAAAGRycy9kb3ducmV2LnhtbESPQWsCMRSE70L/Q3gFb5pVUezWKLZF8OKhWnp+bJ6b&#10;4OYlbNJ19debQqHHYWa+YVab3jWiozZazwom4wIEceW15VrB12k3WoKICVlj45kU3CjCZv00WGGp&#10;/ZU/qTumWmQIxxIVmJRCKWWsDDmMYx+Is3f2rcOUZVtL3eI1w10jp0WxkA4t5wWDgd4NVZfjj1PQ&#10;Le9e3+4vZm+3b4tDsNOPcPhWavjcb19BJOrTf/ivvdcK5pP5DH7f5Ccg1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kItTxQAAAN0AAAAPAAAAAAAAAAAAAAAAAJgCAABkcnMv&#10;ZG93bnJldi54bWxQSwUGAAAAAAQABAD1AAAAigMAAAAA&#10;" path="m8,r3,l18,4,,4,8,xe" fillcolor="#e0e0e0" stroked="f">
                    <v:path arrowok="t" o:connecttype="custom" o:connectlocs="8,0;11,0;18,4;0,4;8,0" o:connectangles="0,0,0,0,0"/>
                  </v:shape>
                  <v:shape id="Freeform 5154" o:spid="_x0000_s1346" style="position:absolute;left:135;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LD1MYA&#10;AADdAAAADwAAAGRycy9kb3ducmV2LnhtbESPQUvDQBSE70L/w/IK3uymxUqJ3RZpCagHbVPx/Mi+&#10;JsHs27D7bNJ/7wqCx2FmvmHW29F16kIhtp4NzGcZKOLK25ZrAx+n4m4FKgqyxc4zGbhShO1mcrPG&#10;3PqBj3QppVYJwjFHA41In2sdq4YcxpnviZN39sGhJBlqbQMOCe46vciyB+2w5bTQYE+7hqqv8tsZ&#10;2L8c3g7SlsXrdfgMu2PxLqvT2Zjb6fj0CEpolP/wX/vZGljOl/fw+yY9Ab3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LD1MYAAADdAAAADwAAAAAAAAAAAAAAAACYAgAAZHJz&#10;L2Rvd25yZXYueG1sUEsFBgAAAAAEAAQA9QAAAIsDAAAAAA==&#10;" path="m8,r3,l18,4,,4,8,xe" filled="f" strokeweight="0">
                    <v:stroke joinstyle="miter"/>
                    <v:path arrowok="t" o:connecttype="custom" o:connectlocs="8,0;11,0;18,4;0,4;8,0" o:connectangles="0,0,0,0,0"/>
                  </v:shape>
                  <v:rect id="Rectangle 5155" o:spid="_x0000_s1347" style="position:absolute;left:132;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o6i8UA&#10;AADdAAAADwAAAGRycy9kb3ducmV2LnhtbESPQUvDQBSE74L/YXmCF7GbChFJuy1iFUTxYA30+si+&#10;7sZk34bsM43/3hUEj8PMfMOst3Po1URjaiMbWC4KUMRNtC07A/XH0/UdqCTIFvvIZOCbEmw352dr&#10;rGw88TtNe3EqQzhVaMCLDJXWqfEUMC3iQJy9YxwDSpaj03bEU4aHXt8Uxa0O2HJe8DjQg6em238F&#10;A5+H6e3V+a4WR/K421F3vHqpjbm8mO9XoIRm+Q//tZ+tgXJZlv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6jqLxQAAAN0AAAAPAAAAAAAAAAAAAAAAAJgCAABkcnMv&#10;ZG93bnJldi54bWxQSwUGAAAAAAQABAD1AAAAigMAAAAA&#10;" fillcolor="#e0e0e0" stroked="f"/>
                  <v:rect id="Rectangle 5156" o:spid="_x0000_s1348" style="position:absolute;left:132;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dsYA&#10;AADdAAAADwAAAGRycy9kb3ducmV2LnhtbESPQWvCQBSE74X+h+UVvNVNKlFJsxEpCJ5sqyI9vmZf&#10;k5DdtyG7avz33ULB4zAz3zDFarRGXGjwrWMF6TQBQVw53XKt4HjYPC9B+ICs0TgmBTfysCofHwrM&#10;tbvyJ132oRYRwj5HBU0IfS6lrxqy6KeuJ47ejxsshiiHWuoBrxFujXxJkrm02HJcaLCnt4aqbn+2&#10;CpbZt+mOi9nXbvGenjoya/K7D6UmT+P6FUSgMdzD/+2tVpCl2Rz+3sQnI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LdsYAAADdAAAADwAAAAAAAAAAAAAAAACYAgAAZHJz&#10;L2Rvd25yZXYueG1sUEsFBgAAAAAEAAQA9QAAAIsDAAAAAA==&#10;" filled="f" strokeweight="0"/>
                  <v:rect id="Rectangle 5157" o:spid="_x0000_s1349" style="position:absolute;left:134;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QBZ8YA&#10;AADdAAAADwAAAGRycy9kb3ducmV2LnhtbESPQUvDQBSE74L/YXmCF2k3FaoSuy1iFUTpwRro9ZF9&#10;3Y3Jvg3ZZxr/vSsIHoeZ+YZZbabQqZGG1EQ2sJgXoIjraBt2BqqP59kdqCTIFrvIZOCbEmzW52cr&#10;LG088TuNe3EqQziVaMCL9KXWqfYUMM1jT5y9YxwCSpaD03bAU4aHTl8XxY0O2HBe8NjTo6e63X8F&#10;A5+HcffmfFuJI3nabqk9Xr1WxlxeTA/3oIQm+Q//tV+sgeVieQu/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QBZ8YAAADdAAAADwAAAAAAAAAAAAAAAACYAgAAZHJz&#10;L2Rvd25yZXYueG1sUEsFBgAAAAAEAAQA9QAAAIsDAAAAAA==&#10;" fillcolor="#e0e0e0" stroked="f"/>
                  <v:rect id="Rectangle 5158" o:spid="_x0000_s1350" style="position:absolute;left:134;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z6n8IA&#10;AADdAAAADwAAAGRycy9kb3ducmV2LnhtbERPz2vCMBS+D/wfwhO8zbRKp1SjiCB4cpuKeHw2z7Y0&#10;eSlN1O6/Xw6DHT++38t1b414UudrxwrScQKCuHC65lLB+bR7n4PwAVmjcUwKfsjDejV4W2Ku3Yu/&#10;6XkMpYgh7HNUUIXQ5lL6oiKLfuxa4sjdXWcxRNiVUnf4iuHWyEmSfEiLNceGClvaVlQ0x4dVMM9u&#10;pjnPptfD7DO9NGQ25A9fSo2G/WYBIlAf/sV/7r1WkKVZnBvfxCc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PqfwgAAAN0AAAAPAAAAAAAAAAAAAAAAAJgCAABkcnMvZG93&#10;bnJldi54bWxQSwUGAAAAAAQABAD1AAAAhwMAAAAA&#10;" filled="f" strokeweight="0"/>
                  <v:shape id="Freeform 5159" o:spid="_x0000_s1351" style="position:absolute;left:112;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dVKcQA&#10;AADdAAAADwAAAGRycy9kb3ducmV2LnhtbESP0WqDQBRE3wP5h+UG+pasKdhWmzWUgOBTabUfcHFv&#10;1OreFXcT9e+7hUIfh5k5w5zOixnEnSbXWVZwPEQgiGurO24UfFX5/gWE88gaB8ukYCUH52y7OWGq&#10;7cyfdC99IwKEXYoKWu/HVEpXt2TQHexIHLyrnQz6IKdG6gnnADeDfIyiJ2mw47DQ4kiXluq+vBkF&#10;XX97vzz7wRbJ9aPIv9dkrSut1MNueXsF4Wnx/+G/dqEVxMc4gd834Qn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nVSnEAAAA3QAAAA8AAAAAAAAAAAAAAAAAmAIAAGRycy9k&#10;b3ducmV2LnhtbFBLBQYAAAAABAAEAPUAAACJAwAAAAA=&#10;" path="m7,r3,l17,4,,4,7,xe" fillcolor="#e0e0e0" stroked="f">
                    <v:path arrowok="t" o:connecttype="custom" o:connectlocs="7,0;10,0;17,4;0,4;7,0" o:connectangles="0,0,0,0,0"/>
                  </v:shape>
                  <v:shape id="Freeform 5160" o:spid="_x0000_s1352" style="position:absolute;left:112;top:685;width:17;height:4;visibility:visible;mso-wrap-style:square;v-text-anchor:top" coordsize="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AhTMUA&#10;AADdAAAADwAAAGRycy9kb3ducmV2LnhtbERPTWvCQBC9F/wPywi9FLOxEJE0q6hgmtKDqIVeh+w0&#10;CWZnY3aj8d93D4UeH+87W4+mFTfqXWNZwTyKQRCXVjdcKfg672dLEM4ja2wtk4IHOVivJk8Zptre&#10;+Ui3k69ECGGXooLa+y6V0pU1GXSR7YgD92N7gz7AvpK6x3sIN618jeOFNNhwaKixo11N5eU0GAUb&#10;v73u8uQwvD+2L997+izy4aNQ6nk6bt5AeBr9v/jPXWgFyXwR9oc34Qn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kCFMxQAAAN0AAAAPAAAAAAAAAAAAAAAAAJgCAABkcnMv&#10;ZG93bnJldi54bWxQSwUGAAAAAAQABAD1AAAAigMAAAAA&#10;" path="m7,r3,l17,4,,4,7,xe" filled="f" strokeweight="0">
                    <v:stroke joinstyle="miter"/>
                    <v:path arrowok="t" o:connecttype="custom" o:connectlocs="7,0;10,0;17,4;0,4;7,0" o:connectangles="0,0,0,0,0"/>
                  </v:shape>
                  <v:rect id="Rectangle 5161" o:spid="_x0000_s1353" style="position:absolute;left:108;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32NcUA&#10;AADdAAAADwAAAGRycy9kb3ducmV2LnhtbESPQUvDQBSE74L/YXmCF7GbCBZJuy1iFUTxYA30+si+&#10;7sZk34bsM43/3hUEj8PMfMOst3Po1URjaiMbKBcFKOIm2padgfrj6foOVBJki31kMvBNCbab87M1&#10;Vjae+J2mvTiVIZwqNOBFhkrr1HgKmBZxIM7eMY4BJcvRaTviKcNDr2+KYqkDtpwXPA704Knp9l/B&#10;wOdhent1vqvFkTzudtQdr15qYy4v5vsVKKFZ/sN/7Wdr4LZclv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vfY1xQAAAN0AAAAPAAAAAAAAAAAAAAAAAJgCAABkcnMv&#10;ZG93bnJldi54bWxQSwUGAAAAAAQABAD1AAAAigMAAAAA&#10;" fillcolor="#e0e0e0" stroked="f"/>
                  <v:rect id="Rectangle 5162" o:spid="_x0000_s1354" style="position:absolute;left:108;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HyMUA&#10;AADdAAAADwAAAGRycy9kb3ducmV2LnhtbESPT4vCMBTE7wt+h/CEva1pFf9QjSLCgifXVRGPz+bZ&#10;liYvpclq99tvhAWPw8z8hlmsOmvEnVpfOVaQDhIQxLnTFRcKTsfPjxkIH5A1Gsek4Jc8rJa9twVm&#10;2j34m+6HUIgIYZ+hgjKEJpPS5yVZ9APXEEfv5lqLIcq2kLrFR4RbI4dJMpEWK44LJTa0KSmvDz9W&#10;wWx8NfVpOrrspl/puSazJr/bK/Xe79ZzEIG68Ar/t7dawTidDOH5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6AfIxQAAAN0AAAAPAAAAAAAAAAAAAAAAAJgCAABkcnMv&#10;ZG93bnJldi54bWxQSwUGAAAAAAQABAD1AAAAigMAAAAA&#10;" filled="f" strokeweight="0"/>
                  <v:rect id="Rectangle 5163" o:spid="_x0000_s1355" style="position:absolute;left:110;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N2cYA&#10;AADdAAAADwAAAGRycy9kb3ducmV2LnhtbESPQUvDQBSE74L/YXmCF7GbKhZJuy1iFUTpwRro9ZF9&#10;3Y3Jvg3ZZxr/vSsIHoeZ+YZZbabQqZGG1EQ2MJ8VoIjraBt2BqqP5+t7UEmQLXaRycA3Jdisz89W&#10;WNp44nca9+JUhnAq0YAX6UutU+0pYJrFnjh7xzgElCwHp+2ApwwPnb4pioUO2HBe8NjTo6e63X8F&#10;A5+HcffmfFuJI3nabqk9Xr1WxlxeTA9LUEKT/If/2i/WwN18cQu/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PN2cYAAADdAAAADwAAAAAAAAAAAAAAAACYAgAAZHJz&#10;L2Rvd25yZXYueG1sUEsFBgAAAAAEAAQA9QAAAIsDAAAAAA==&#10;" fillcolor="#e0e0e0" stroked="f"/>
                  <v:rect id="Rectangle 5164" o:spid="_x0000_s1356" style="position:absolute;left:110;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06J8YA&#10;AADdAAAADwAAAGRycy9kb3ducmV2LnhtbESPT2vCQBTE7wW/w/KE3uomWv8QXUUEoSdtVcTjM/tM&#10;QnbfhuxW02/fFQo9DjPzG2ax6qwRd2p95VhBOkhAEOdOV1woOB23bzMQPiBrNI5JwQ95WC17LwvM&#10;tHvwF90PoRARwj5DBWUITSalz0uy6AeuIY7ezbUWQ5RtIXWLjwi3Rg6TZCItVhwXSmxoU1JeH76t&#10;gtn4aurTdHTZTffpuSazJr/7VOq1363nIAJ14T/81/7QCsbp5B2e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006J8YAAADdAAAADwAAAAAAAAAAAAAAAACYAgAAZHJz&#10;L2Rvd25yZXYueG1sUEsFBgAAAAAEAAQA9QAAAIsDAAAAAA==&#10;" filled="f" strokeweight="0"/>
                  <v:shape id="Freeform 5165" o:spid="_x0000_s1357" style="position:absolute;left:88;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l8AcUA&#10;AADdAAAADwAAAGRycy9kb3ducmV2LnhtbESPT2sCMRTE70K/Q3iF3jSr4GK3RrEtBS8e/EPPj83r&#10;JnTzEjbpuvrpG0HwOMzMb5jlenCt6KmL1rOC6aQAQVx7bblRcDp+jRcgYkLW2HomBReKsF49jZZY&#10;aX/mPfWH1IgM4VihApNSqKSMtSGHceIDcfZ+fOcwZdk1Und4znDXyllRlNKh5bxgMNCHofr38OcU&#10;9Iur15frq9nazXu5C3b2GXbfSr08D5s3EImG9Ajf21utYD4t53B7k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WXwBxQAAAN0AAAAPAAAAAAAAAAAAAAAAAJgCAABkcnMv&#10;ZG93bnJldi54bWxQSwUGAAAAAAQABAD1AAAAigMAAAAA&#10;" path="m7,r3,l18,4,,4,7,xe" fillcolor="#e0e0e0" stroked="f">
                    <v:path arrowok="t" o:connecttype="custom" o:connectlocs="7,0;10,0;18,4;0,4;7,0" o:connectangles="0,0,0,0,0"/>
                  </v:shape>
                  <v:shape id="Freeform 5166" o:spid="_x0000_s1358" style="position:absolute;left:88;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AyhcYA&#10;AADdAAAADwAAAGRycy9kb3ducmV2LnhtbESPQUvDQBSE74L/YXmCN7upYCix21IqAfWgbVo8P7Kv&#10;SWj2bdh9Num/dwXB4zAz3zDL9eR6daEQO88G5rMMFHHtbceNgeOhfFiAioJssfdMBq4UYb26vVli&#10;Yf3Ie7pU0qgE4ViggVZkKLSOdUsO48wPxMk7+eBQkgyNtgHHBHe9fsyyXDvsOC20ONC2pfpcfTsD&#10;L2+7j510Vfl+Hb/Cdl9+yuJwMub+bto8gxKa5D/81361Bp7meQ6/b9IT0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AyhcYAAADdAAAADwAAAAAAAAAAAAAAAACYAgAAZHJz&#10;L2Rvd25yZXYueG1sUEsFBgAAAAAEAAQA9QAAAIsDAAAAAA==&#10;" path="m7,r3,l18,4,,4,7,xe" filled="f" strokeweight="0">
                    <v:stroke joinstyle="miter"/>
                    <v:path arrowok="t" o:connecttype="custom" o:connectlocs="7,0;10,0;18,4;0,4;7,0" o:connectangles="0,0,0,0,0"/>
                  </v:shape>
                  <v:rect id="Rectangle 5167" o:spid="_x0000_s1359" style="position:absolute;left:84;top:687;width:25;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jL2sYA&#10;AADdAAAADwAAAGRycy9kb3ducmV2LnhtbESPQUvDQBSE74L/YXmCF2k3FawSuy1iFUTpwRro9ZF9&#10;3Y3Jvg3ZZxr/vSsIHoeZ+YZZbabQqZGG1EQ2sJgXoIjraBt2BqqP59kdqCTIFrvIZOCbEmzW52cr&#10;LG088TuNe3EqQziVaMCL9KXWqfYUMM1jT5y9YxwCSpaD03bAU4aHTl8XxVIHbDgveOzp0VPd7r+C&#10;gc/DuHtzvq3EkTxtt9Qer14rYy4vpod7UEKT/If/2i/WwM1ieQu/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jL2sYAAADdAAAADwAAAAAAAAAAAAAAAACYAgAAZHJz&#10;L2Rvd25yZXYueG1sUEsFBgAAAAAEAAQA9QAAAIsDAAAAAA==&#10;" fillcolor="#e0e0e0" stroked="f"/>
                  <v:rect id="Rectangle 5168" o:spid="_x0000_s1360" style="position:absolute;left:84;top:687;width:25;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AwIsIA&#10;AADdAAAADwAAAGRycy9kb3ducmV2LnhtbERPy4rCMBTdC/MP4Q6407QjPqhGkQHBlY6ODC6vzbUt&#10;TW5KE7X+vVkMuDyc92LVWSPu1PrKsYJ0mIAgzp2uuFBw+t0MZiB8QNZoHJOCJ3lYLT96C8y0e/CB&#10;7sdQiBjCPkMFZQhNJqXPS7Loh64hjtzVtRZDhG0hdYuPGG6N/EqSibRYcWwosaHvkvL6eLMKZuOL&#10;qU/T0Xk33ad/NZk1+d2PUv3Pbj0HEagLb/G/e6sVjNNJnBvfxCc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ADAiwgAAAN0AAAAPAAAAAAAAAAAAAAAAAJgCAABkcnMvZG93&#10;bnJldi54bWxQSwUGAAAAAAQABAD1AAAAhwMAAAAA&#10;" filled="f" strokeweight="0"/>
                  <v:rect id="Rectangle 5169" o:spid="_x0000_s1361" style="position:absolute;left:86;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v6M8YA&#10;AADdAAAADwAAAGRycy9kb3ducmV2LnhtbESPQUvDQBSE74L/YXmCF2k3FSwauy1iFUTpwRro9ZF9&#10;3Y3Jvg3ZZxr/vSsIHoeZ+YZZbabQqZGG1EQ2sJgXoIjraBt2BqqP59ktqCTIFrvIZOCbEmzW52cr&#10;LG088TuNe3EqQziVaMCL9KXWqfYUMM1jT5y9YxwCSpaD03bAU4aHTl8XxVIHbDgveOzp0VPd7r+C&#10;gc/DuHtzvq3EkTxtt9Qer14rYy4vpod7UEKT/If/2i/WwM1ieQe/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cv6M8YAAADdAAAADwAAAAAAAAAAAAAAAACYAgAAZHJz&#10;L2Rvd25yZXYueG1sUEsFBgAAAAAEAAQA9QAAAIsDAAAAAA==&#10;" fillcolor="#e0e0e0" stroked="f"/>
                  <v:rect id="Rectangle 5170" o:spid="_x0000_s1362" style="position:absolute;left:86;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q+cMA&#10;AADdAAAADwAAAGRycy9kb3ducmV2LnhtbERPz2vCMBS+D/Y/hDfYbU274Sq1UWQw8KRORTw+m7e2&#10;NHkpTdT635vDYMeP73e5GK0RVxp861hBlqQgiCunW64VHPbfb1MQPiBrNI5JwZ08LObPTyUW2t34&#10;h667UIsYwr5ABU0IfSGlrxqy6BPXE0fu1w0WQ4RDLfWAtxhujXxP009pseXY0GBPXw1V3e5iFUwn&#10;Z9Md8o/TOt9kx47Mkvx6q9Try7icgQg0hn/xn3ulFUyyPO6Pb+IT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q+cMAAADdAAAADwAAAAAAAAAAAAAAAACYAgAAZHJzL2Rv&#10;d25yZXYueG1sUEsFBgAAAAAEAAQA9QAAAIgDAAAAAA==&#10;" filled="f" strokeweight="0"/>
                  <v:shape id="Freeform 5171" o:spid="_x0000_s1363" style="position:absolute;left:64;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vs38UA&#10;AADdAAAADwAAAGRycy9kb3ducmV2LnhtbESPQWsCMRSE74X+h/AKvdXsCrW6GsVaCl48VMXzY/Pc&#10;hG5ewiauq7++KRR6HGbmG2axGlwreuqi9aygHBUgiGuvLTcKjofPlymImJA1tp5JwY0irJaPDwus&#10;tL/yF/X71IgM4VihApNSqKSMtSGHceQDcfbOvnOYsuwaqTu8Zrhr5bgoJtKh5bxgMNDGUP29vzgF&#10;/fTu9e0+M1u7fp/sgh1/hN1JqeenYT0HkWhI/+G/9lYreC3fSvh9k5+A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u+zfxQAAAN0AAAAPAAAAAAAAAAAAAAAAAJgCAABkcnMv&#10;ZG93bnJldi54bWxQSwUGAAAAAAQABAD1AAAAigMAAAAA&#10;" path="m8,r2,l18,4,,4,8,xe" fillcolor="#e0e0e0" stroked="f">
                    <v:path arrowok="t" o:connecttype="custom" o:connectlocs="8,0;10,0;18,4;0,4;8,0" o:connectangles="0,0,0,0,0"/>
                  </v:shape>
                  <v:shape id="Freeform 5172" o:spid="_x0000_s1364" style="position:absolute;left:64;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KiW8YA&#10;AADdAAAADwAAAGRycy9kb3ducmV2LnhtbESPQUvDQBSE74L/YXmCN7tpoVpit0VaAtWDtql4fmRf&#10;k2D2bdh9bdJ/7wqCx2FmvmGW69F16kIhtp4NTCcZKOLK25ZrA5/H4mEBKgqyxc4zGbhShPXq9maJ&#10;ufUDH+hSSq0ShGOOBhqRPtc6Vg05jBPfEyfv5INDSTLU2gYcEtx1epZlj9phy2mhwZ42DVXf5dkZ&#10;2L7u3/fSlsXbdfgKm0PxIYvjyZj7u/HlGZTQKP/hv/bOGphPn2bw+yY9Ab3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KiW8YAAADdAAAADwAAAAAAAAAAAAAAAACYAgAAZHJz&#10;L2Rvd25yZXYueG1sUEsFBgAAAAAEAAQA9QAAAIsDAAAAAA==&#10;" path="m8,r2,l18,4,,4,8,xe" filled="f" strokeweight="0">
                    <v:stroke joinstyle="miter"/>
                    <v:path arrowok="t" o:connecttype="custom" o:connectlocs="8,0;10,0;18,4;0,4;8,0" o:connectangles="0,0,0,0,0"/>
                  </v:shape>
                  <v:rect id="Rectangle 5173" o:spid="_x0000_s1365" style="position:absolute;left:61;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pbBMYA&#10;AADdAAAADwAAAGRycy9kb3ducmV2LnhtbESPX0vDQBDE3wW/w7GCL9JeqviH2GsRqyAWH2wDvi65&#10;7V1Mbi/k1jR+e08QfBxm5jfMcj2FTo00pCaygcW8AEVcR9uwM1Dtn2d3oJIgW+wik4FvSrBenZ4s&#10;sbTxyO807sSpDOFUogEv0pdap9pTwDSPPXH2DnEIKFkOTtsBjxkeOn1ZFDc6YMN5wWNPj57qdvcV&#10;DHx+jG9b59tKHMnTZkPt4eK1Mub8bHq4ByU0yX/4r/1iDVwvbq/g901+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pbBMYAAADdAAAADwAAAAAAAAAAAAAAAACYAgAAZHJz&#10;L2Rvd25yZXYueG1sUEsFBgAAAAAEAAQA9QAAAIsDAAAAAA==&#10;" fillcolor="#e0e0e0" stroked="f"/>
                  <v:rect id="Rectangle 5174" o:spid="_x0000_s1366" style="position:absolute;left:61;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Ss+sYA&#10;AADdAAAADwAAAGRycy9kb3ducmV2LnhtbESPT2vCQBTE74LfYXmF3nQTW42kriKC0JP1H6XH1+xr&#10;ErL7NmS3mn77riB4HGbmN8xi1VsjLtT52rGCdJyAIC6crrlUcD5tR3MQPiBrNI5JwR95WC2HgwXm&#10;2l35QJdjKEWEsM9RQRVCm0vpi4os+rFriaP34zqLIcqulLrDa4RbIydJMpMWa44LFba0qahojr9W&#10;wXz6bZpz9vK1yz7Sz4bMmvxur9TzU79+AxGoD4/wvf2uFUzT7BVub+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Ss+sYAAADdAAAADwAAAAAAAAAAAAAAAACYAgAAZHJz&#10;L2Rvd25yZXYueG1sUEsFBgAAAAAEAAQA9QAAAIsDAAAAAA==&#10;" filled="f" strokeweight="0"/>
                  <v:rect id="Rectangle 5175" o:spid="_x0000_s1367" style="position:absolute;left:62;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9m68YA&#10;AADdAAAADwAAAGRycy9kb3ducmV2LnhtbESPQUvDQBSE74L/YXmCF2k3FaoSuy1iFUTpwRro9ZF9&#10;3Y3Jvg3ZZxr/vSsIHoeZ+YZZbabQqZGG1EQ2sJgXoIjraBt2BqqP59kdqCTIFrvIZOCbEmzW52cr&#10;LG088TuNe3EqQziVaMCL9KXWqfYUMM1jT5y9YxwCSpaD03bAU4aHTl8XxY0O2HBe8NjTo6e63X8F&#10;A5+HcffmfFuJI3nabqk9Xr1WxlxeTA/3oIQm+Q//tV+sgeXidgm/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V9m68YAAADdAAAADwAAAAAAAAAAAAAAAACYAgAAZHJz&#10;L2Rvd25yZXYueG1sUEsFBgAAAAAEAAQA9QAAAIsDAAAAAA==&#10;" fillcolor="#e0e0e0" stroked="f"/>
                  <v:rect id="Rectangle 5176" o:spid="_x0000_s1368" style="position:absolute;left:62;top:690;width:20;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qXFsUA&#10;AADdAAAADwAAAGRycy9kb3ducmV2LnhtbESPT2vCQBTE70K/w/IKvekmFY1EV5FCwZOtfxCPz+wz&#10;Cdl9G7JbTb99tyB4HGbmN8xi1VsjbtT52rGCdJSAIC6crrlUcDx8DmcgfEDWaByTgl/ysFq+DBaY&#10;a3fnHd32oRQRwj5HBVUIbS6lLyqy6EeuJY7e1XUWQ5RdKXWH9wi3Rr4nyVRarDkuVNjSR0VFs/+x&#10;CmaTi2mO2fi8zb7SU0NmTX77rdTba7+egwjUh2f40d5oBZM0m8L/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pcWxQAAAN0AAAAPAAAAAAAAAAAAAAAAAJgCAABkcnMv&#10;ZG93bnJldi54bWxQSwUGAAAAAAQABAD1AAAAigMAAAAA&#10;" filled="f" strokeweight="0"/>
                  <v:shape id="Freeform 5177" o:spid="_x0000_s1369" style="position:absolute;left:40;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RMMUA&#10;AADdAAAADwAAAGRycy9kb3ducmV2LnhtbESPT2sCMRTE70K/Q3gFb5pV8E+3RrEtghcP1dLzY/Pc&#10;BDcvYZOuq5/eFAo9DjPzG2a16V0jOmqj9axgMi5AEFdeW64VfJ12oyWImJA1Np5JwY0ibNZPgxWW&#10;2l/5k7pjqkWGcCxRgUkplFLGypDDOPaBOHtn3zpMWba11C1eM9w1cloUc+nQcl4wGOjdUHU5/jgF&#10;3fLu9e3+YvZ2+zY/BDv9CIdvpYbP/fYVRKI+/Yf/2nutYDZZLOD3TX4Cc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tEwxQAAAN0AAAAPAAAAAAAAAAAAAAAAAJgCAABkcnMv&#10;ZG93bnJldi54bWxQSwUGAAAAAAQABAD1AAAAigMAAAAA&#10;" path="m8,r3,l18,4,,4,8,xe" fillcolor="#e0e0e0" stroked="f">
                    <v:path arrowok="t" o:connecttype="custom" o:connectlocs="8,0;11,0;18,4;0,4;8,0" o:connectangles="0,0,0,0,0"/>
                  </v:shape>
                  <v:shape id="Freeform 5178" o:spid="_x0000_s1370" style="position:absolute;left:40;top:685;width:18;height:4;visibility:visible;mso-wrap-style:square;v-text-anchor:top" coordsize="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qVscMA&#10;AADdAAAADwAAAGRycy9kb3ducmV2LnhtbERPTWvCQBC9F/oflhF6qxsLWkldRSwB66HVWHoesmMS&#10;mp0Nu1MT/333UOjx8b5Xm9F16kohtp4NzKYZKOLK25ZrA5/n4nEJKgqyxc4zGbhRhM36/m6FufUD&#10;n+haSq1SCMccDTQifa51rBpyGKe+J07cxQeHkmCotQ04pHDX6acsW2iHLaeGBnvaNVR9lz/OwOvb&#10;8f0obVkcbsNX2J2KD1meL8Y8TMbtCyihUf7Ff+69NTCfPae56U16An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1qVscMAAADdAAAADwAAAAAAAAAAAAAAAACYAgAAZHJzL2Rv&#10;d25yZXYueG1sUEsFBgAAAAAEAAQA9QAAAIgDAAAAAA==&#10;" path="m8,r3,l18,4,,4,8,xe" filled="f" strokeweight="0">
                    <v:stroke joinstyle="miter"/>
                    <v:path arrowok="t" o:connecttype="custom" o:connectlocs="8,0;11,0;18,4;0,4;8,0" o:connectangles="0,0,0,0,0"/>
                  </v:shape>
                  <v:rect id="Rectangle 5179" o:spid="_x0000_s1371" style="position:absolute;left:37;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Js7sYA&#10;AADdAAAADwAAAGRycy9kb3ducmV2LnhtbESPX0vDQBDE3wW/w7GCL9JeKvgv9lrEKojFB9uAr0tu&#10;exeT2wu5NY3f3hMEH4eZ+Q2zXE+hUyMNqYlsYDEvQBHX0TbsDFT759ktqCTIFrvIZOCbEqxXpydL&#10;LG088juNO3EqQziVaMCL9KXWqfYUMM1jT5y9QxwCSpaD03bAY4aHTl8WxbUO2HBe8NjTo6e63X0F&#10;A58f49vW+bYSR/K02VB7uHitjDk/mx7uQQlN8h/+a79YA1eLmzv4fZOfgF7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Js7sYAAADdAAAADwAAAAAAAAAAAAAAAACYAgAAZHJz&#10;L2Rvd25yZXYueG1sUEsFBgAAAAAEAAQA9QAAAIsDAAAAAA==&#10;" fillcolor="#e0e0e0" stroked="f"/>
                  <v:rect id="Rectangle 5180" o:spid="_x0000_s1372" style="position:absolute;left:37;top:687;width:24;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ra3sIA&#10;AADdAAAADwAAAGRycy9kb3ducmV2LnhtbERPz2vCMBS+D/wfwhO8zbSKs1SjiCB4cpuKeHw2z7Y0&#10;eSlN1O6/Xw6DHT++38t1b414UudrxwrScQKCuHC65lLB+bR7z0D4gKzROCYFP+RhvRq8LTHX7sXf&#10;9DyGUsQQ9jkqqEJocyl9UZFFP3YtceTurrMYIuxKqTt8xXBr5CRJPqTFmmNDhS1tKyqa48MqyGY3&#10;05zn0+th/pleGjIb8ocvpUbDfrMAEagP/+I/914rmKVZ3B/fxCc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etrewgAAAN0AAAAPAAAAAAAAAAAAAAAAAJgCAABkcnMvZG93&#10;bnJldi54bWxQSwUGAAAAAAQABAD1AAAAhwMAAAAA&#10;" filled="f" strokeweight="0"/>
                  <v:rect id="Rectangle 5181" o:spid="_x0000_s1373" style="position:absolute;left:39;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EQz8UA&#10;AADdAAAADwAAAGRycy9kb3ducmV2LnhtbESPQUvDQBSE74L/YXmCF7GbCEpJuy1iFUTxYA30+si+&#10;7sZk34bsM43/3hUEj8PMfMOst3Po1URjaiMbKBcFKOIm2padgfrj6XoJKgmyxT4yGfimBNvN+dka&#10;KxtP/E7TXpzKEE4VGvAiQ6V1ajwFTIs4EGfvGMeAkuXotB3xlOGh1zdFcacDtpwXPA704Knp9l/B&#10;wOdhent1vqvFkTzudtQdr15qYy4v5vsVKKFZ/sN/7Wdr4LZclv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sRDPxQAAAN0AAAAPAAAAAAAAAAAAAAAAAJgCAABkcnMv&#10;ZG93bnJldi54bWxQSwUGAAAAAAQABAD1AAAAigMAAAAA&#10;" fillcolor="#e0e0e0" stroked="f"/>
                  <v:rect id="Rectangle 5182" o:spid="_x0000_s1374" style="position:absolute;left:39;top:690;width:19;height: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hMsUA&#10;AADdAAAADwAAAGRycy9kb3ducmV2LnhtbESPT2vCQBTE7wW/w/KE3uomFjWkriKC4MnWP0iPr9nX&#10;JGT3bciumn77riB4HGbmN8x82VsjrtT52rGCdJSAIC6crrlUcDpu3jIQPiBrNI5JwR95WC4GL3PM&#10;tbvxnq6HUIoIYZ+jgiqENpfSFxVZ9CPXEkfv13UWQ5RdKXWHtwi3Ro6TZCot1hwXKmxpXVHRHC5W&#10;QTb5Mc1p9v69m32m54bMivzuS6nXYb/6ABGoD8/wo73VCiZpNob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5OEyxQAAAN0AAAAPAAAAAAAAAAAAAAAAAJgCAABkcnMv&#10;ZG93bnJldi54bWxQSwUGAAAAAAQABAD1AAAAigMAAAAA&#10;" filled="f" strokeweight="0"/>
                </v:group>
                <v:shape id="Freeform 5183" o:spid="_x0000_s1375" style="position:absolute;left:265;top:521;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IapMUA&#10;AADdAAAADwAAAGRycy9kb3ducmV2LnhtbESPW2sCMRSE3wv+h3AE32rWSousRlGhsCC0dL08HzZn&#10;L7g5WZK4bv99UxB8HGbmG2a1GUwrenK+saxgNk1AEBdWN1wpOB0/XxcgfEDW2FomBb/kYbMevaww&#10;1fbOP9TnoRIRwj5FBXUIXSqlL2oy6Ke2I45eaZ3BEKWrpHZ4j3DTyrck+ZAGG44LNXa0r6m45jej&#10;wHx/ZUXm+0NzlrmTt3l52blSqcl42C5BBBrCM/xoZ1rB+2wxh/838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hqkxQAAAN0AAAAPAAAAAAAAAAAAAAAAAJgCAABkcnMv&#10;ZG93bnJldi54bWxQSwUGAAAAAAQABAD1AAAAigMAAAAA&#10;" path="m,10l,7,4,r,17l,10xe" fillcolor="#e0e0e0" stroked="f">
                  <v:path arrowok="t" o:connecttype="custom" o:connectlocs="0,10;0,7;4,0;4,17;0,10" o:connectangles="0,0,0,0,0"/>
                </v:shape>
                <v:shape id="Freeform 5184" o:spid="_x0000_s1376" style="position:absolute;left:265;top:521;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G6NsUA&#10;AADdAAAADwAAAGRycy9kb3ducmV2LnhtbESPS2uDQBSF94H+h+EWuktGQx5iHCWElpbuYrLI8uLc&#10;qK1zR5yp2n/fKRS6PJzHx8mK2XRipMG1lhXEqwgEcWV1y7WC6+VlmYBwHlljZ5kUfJODIn9YZJhq&#10;O/GZxtLXIoywS1FB432fSumqhgy6le2Jg3e3g0Ef5FBLPeAUxk0n11G0kwZbDoQGezo1VH2WXyZA&#10;tq/76+b9ubzcy+PNRB+uqzlR6ulxPh5AeJr9f/iv/aYVbONkA79vwhO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Ibo2xQAAAN0AAAAPAAAAAAAAAAAAAAAAAJgCAABkcnMv&#10;ZG93bnJldi54bWxQSwUGAAAAAAQABAD1AAAAigMAAAAA&#10;" path="m,10l,7,4,r,17l,10xe" filled="f" strokeweight="0">
                  <v:stroke joinstyle="miter"/>
                  <v:path arrowok="t" o:connecttype="custom" o:connectlocs="0,10;0,7;4,0;4,17;0,10" o:connectangles="0,0,0,0,0"/>
                </v:shape>
                <v:rect id="Rectangle 5185" o:spid="_x0000_s1377" style="position:absolute;left:267;top:518;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oWzMYA&#10;AADdAAAADwAAAGRycy9kb3ducmV2LnhtbESPQUvDQBSE74L/YXmCF7GbCpWSdlvEKojiwRrw+si+&#10;7qbJvg3ZZxr/vSsIPQ4z8w2z3k6hUyMNqYlsYD4rQBHX0TbsDFSfz7dLUEmQLXaRycAPJdhuLi/W&#10;WNp44g8a9+JUhnAq0YAX6UutU+0pYJrFnjh7hzgElCwHp+2ApwwPnb4rinsdsOG84LGnR091u/8O&#10;Bo5f4/ub820ljuRpt6P2cPNaGXN9NT2sQAlNcg7/t1+sgcV8uYC/N/kJ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IoWzMYAAADdAAAADwAAAAAAAAAAAAAAAACYAgAAZHJz&#10;L2Rvd25yZXYueG1sUEsFBgAAAAAEAAQA9QAAAIsDAAAAAA==&#10;" fillcolor="#e0e0e0" stroked="f"/>
                <v:rect id="Rectangle 5186" o:spid="_x0000_s1378" style="position:absolute;left:267;top:518;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nMcUA&#10;AADdAAAADwAAAGRycy9kb3ducmV2LnhtbESPQWvCQBSE7wX/w/KE3uomihpSVxGh4EmtivT4mn1N&#10;QnbfhuxW03/vCgWPw8x8wyxWvTXiSp2vHStIRwkI4sLpmksF59PHWwbCB2SNxjEp+CMPq+XgZYG5&#10;djf+pOsxlCJC2OeooAqhzaX0RUUW/ci1xNH7cZ3FEGVXSt3hLcKtkeMkmUmLNceFClvaVFQ0x1+r&#10;IJt+m+Y8n3zt5vv00pBZk98dlHod9ut3EIH68Az/t7dawTTNZvB4E5+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3+cxxQAAAN0AAAAPAAAAAAAAAAAAAAAAAJgCAABkcnMv&#10;ZG93bnJldi54bWxQSwUGAAAAAAQABAD1AAAAigMAAAAA&#10;" filled="f" strokeweight="0"/>
                <v:rect id="Rectangle 5187" o:spid="_x0000_s1379" style="position:absolute;left:270;top:521;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QtIMYA&#10;AADdAAAADwAAAGRycy9kb3ducmV2LnhtbESPQUvDQBSE74L/YXmCF7GbCmpJuy1iFUTpwRro9ZF9&#10;3Y3Jvg3ZZxr/vSsIHoeZ+YZZbabQqZGG1EQ2MJ8VoIjraBt2BqqP5+sFqCTIFrvIZOCbEmzW52cr&#10;LG088TuNe3EqQziVaMCL9KXWqfYUMM1iT5y9YxwCSpaD03bAU4aHTt8UxZ0O2HBe8NjTo6e63X8F&#10;A5+HcffmfFuJI3nabqk9Xr1WxlxeTA9LUEKT/If/2i/WwO18cQ+/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QtIMYAAADdAAAADwAAAAAAAAAAAAAAAACYAgAAZHJz&#10;L2Rvd25yZXYueG1sUEsFBgAAAAAEAAQA9QAAAIsDAAAAAA==&#10;" fillcolor="#e0e0e0" stroked="f"/>
                <v:rect id="Rectangle 5188" o:spid="_x0000_s1380" style="position:absolute;left:270;top:521;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W2MIA&#10;AADdAAAADwAAAGRycy9kb3ducmV2LnhtbERPz2vCMBS+D/wfwhO8zbSKs1SjiCB4cpuKeHw2z7Y0&#10;eSlN1O6/Xw6DHT++38t1b414UudrxwrScQKCuHC65lLB+bR7z0D4gKzROCYFP+RhvRq8LTHX7sXf&#10;9DyGUsQQ9jkqqEJocyl9UZFFP3YtceTurrMYIuxKqTt8xXBr5CRJPqTFmmNDhS1tKyqa48MqyGY3&#10;05zn0+th/pleGjIb8ocvpUbDfrMAEagP/+I/914rmKVZnBvfxCc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DNbYwgAAAN0AAAAPAAAAAAAAAAAAAAAAAJgCAABkcnMvZG93&#10;bnJldi54bWxQSwUGAAAAAAQABAD1AAAAhwMAAAAA&#10;" filled="f" strokeweight="0"/>
                <v:shape id="Freeform 5189" o:spid="_x0000_s1381" style="position:absolute;left:265;top:545;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otTsUA&#10;AADdAAAADwAAAGRycy9kb3ducmV2LnhtbESP3WoCMRSE7wt9h3AK3tWsisVujaKCsCBYuq1eHzZn&#10;f+jmZEniur69KRS8HGbmG2a5HkwrenK+saxgMk5AEBdWN1wp+Pnevy5A+ICssbVMCm7kYb16flpi&#10;qu2Vv6jPQyUihH2KCuoQulRKX9Rk0I9tRxy90jqDIUpXSe3wGuGmldMkeZMGG44LNXa0q6n4zS9G&#10;gfk8ZkXm+0NzkrmTl1l53rpSqdHLsPkAEWgIj/B/O9MK5pPFO/y9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mi1OxQAAAN0AAAAPAAAAAAAAAAAAAAAAAJgCAABkcnMv&#10;ZG93bnJldi54bWxQSwUGAAAAAAQABAD1AAAAigMAAAAA&#10;" path="m,10l,7,4,r,17l,10xe" fillcolor="#e0e0e0" stroked="f">
                  <v:path arrowok="t" o:connecttype="custom" o:connectlocs="0,10;0,7;4,0;4,17;0,10" o:connectangles="0,0,0,0,0"/>
                </v:shape>
                <v:shape id="Freeform 5190" o:spid="_x0000_s1382" style="position:absolute;left:265;top:545;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Mq6MIA&#10;AADdAAAADwAAAGRycy9kb3ducmV2LnhtbERPS0/CQBC+k/gfNmPijW4x8irdEmI0Gm4UDhwn3aEt&#10;dmeb7gr13zsHE49fvne+HV2nbjSE1rOBWZKCIq68bbk2cDq+T1egQkS22HkmAz8UYFs8THLMrL/z&#10;gW5lrJWEcMjQQBNjn2kdqoYchsT3xMJd/OAwChxqbQe8S7jr9HOaLrTDlqWhwZ5eG6q+ym8nJfOP&#10;5ell/1YeL+Xu7NJr6GpeGfP0OO42oCKN8V/85/60BuazteyXN/IEdP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yrowgAAAN0AAAAPAAAAAAAAAAAAAAAAAJgCAABkcnMvZG93&#10;bnJldi54bWxQSwUGAAAAAAQABAD1AAAAhwMAAAAA&#10;" path="m,10l,7,4,r,17l,10xe" filled="f" strokeweight="0">
                  <v:stroke joinstyle="miter"/>
                  <v:path arrowok="t" o:connecttype="custom" o:connectlocs="0,10;0,7;4,0;4,17;0,10" o:connectangles="0,0,0,0,0"/>
                </v:shape>
                <v:rect id="Rectangle 5191" o:spid="_x0000_s1383" style="position:absolute;left:267;top:541;width:33;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iGEsUA&#10;AADdAAAADwAAAGRycy9kb3ducmV2LnhtbESPQUvEMBSE74L/ITzBi7hpBUW7m13EVRDFg2thr4/m&#10;bVLbvJTm2a3/3giCx2FmvmFWmzn0aqIxtZENlIsCFHETbcvOQP3xdHkLKgmyxT4yGfimBJv16ckK&#10;KxuP/E7TTpzKEE4VGvAiQ6V1ajwFTIs4EGfvEMeAkuXotB3xmOGh11dFcaMDtpwXPA704Knpdl/B&#10;wOd+ent1vqvFkTxut9QdLl5qY87P5vslKKFZ/sN/7Wdr4Lq8K+H3TX4C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aIYSxQAAAN0AAAAPAAAAAAAAAAAAAAAAAJgCAABkcnMv&#10;ZG93bnJldi54bWxQSwUGAAAAAAQABAD1AAAAigMAAAAA&#10;" fillcolor="#e0e0e0" stroked="f"/>
                <v:rect id="Rectangle 5192" o:spid="_x0000_s1384" style="position:absolute;left:267;top:541;width:33;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1378YA&#10;AADdAAAADwAAAGRycy9kb3ducmV2LnhtbESPT2vCQBTE74V+h+UVvNVNFKumriIFwZPWP4jH1+xr&#10;ErL7NmRXjd/eLRQ8DjPzG2a26KwRV2p95VhB2k9AEOdOV1woOB5W7xMQPiBrNI5JwZ08LOavLzPM&#10;tLvxjq77UIgIYZ+hgjKEJpPS5yVZ9H3XEEfv17UWQ5RtIXWLtwi3Rg6S5ENarDgulNjQV0l5vb9Y&#10;BZPRj6mP4+F5M96mp5rMkvzmW6neW7f8BBGoC8/wf3utFYzS6QD+3s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1378YAAADdAAAADwAAAAAAAAAAAAAAAACYAgAAZHJz&#10;L2Rvd25yZXYueG1sUEsFBgAAAAAEAAQA9QAAAIsDAAAAAA==&#10;" filled="f" strokeweight="0"/>
                <v:rect id="Rectangle 5193" o:spid="_x0000_s1385" style="position:absolute;left:270;top:544;width:2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9/sYA&#10;AADdAAAADwAAAGRycy9kb3ducmV2LnhtbESPQUvDQBSE74L/YXmCF2k3VRSN3RaxCmLxYBvw+si+&#10;7sZk34bsM43/3hUEj8PMfMMs11Po1EhDaiIbWMwLUMR1tA07A9X+eXYLKgmyxS4yGfimBOvV6ckS&#10;SxuP/E7jTpzKEE4lGvAifal1qj0FTPPYE2fvEIeAkuXgtB3wmOGh05dFcaMDNpwXPPb06Klud1/B&#10;wOfH+LZ1vq3EkTxtNtQeLl4rY87Ppod7UEKT/If/2i/WwPXi7gp+3+Qno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a9/sYAAADdAAAADwAAAAAAAAAAAAAAAACYAgAAZHJz&#10;L2Rvd25yZXYueG1sUEsFBgAAAAAEAAQA9QAAAIsDAAAAAA==&#10;" fillcolor="#e0e0e0" stroked="f"/>
                <v:rect id="Rectangle 5194" o:spid="_x0000_s1386" style="position:absolute;left:270;top:544;width:2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hKAMYA&#10;AADdAAAADwAAAGRycy9kb3ducmV2LnhtbESPS2vDMBCE74H8B7GB3BrZTfNyo4RQKPSU5kXpcWNt&#10;bWNpZSw1cf59VCjkOMzMN8xy3VkjLtT6yrGCdJSAIM6drrhQcDq+P81B+ICs0TgmBTfysF71e0vM&#10;tLvyni6HUIgIYZ+hgjKEJpPS5yVZ9CPXEEfvx7UWQ5RtIXWL1wi3Rj4nyVRarDgulNjQW0l5ffi1&#10;CuaTs6lPs/H3dvaZftVkNuS3O6WGg27zCiJQFx7h//aHVjBJFy/w9yY+Ab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hKAMYAAADdAAAADwAAAAAAAAAAAAAAAACYAgAAZHJz&#10;L2Rvd25yZXYueG1sUEsFBgAAAAAEAAQA9QAAAIsDAAAAAA==&#10;" filled="f" strokeweight="0"/>
                <v:shape id="Freeform 5195" o:spid="_x0000_s1387" style="position:absolute;left:265;top:568;width:4;height:18;visibility:visible;mso-wrap-style:square;v-text-anchor:top" coordsize="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4PIMYA&#10;AADdAAAADwAAAGRycy9kb3ducmV2LnhtbESPQWvCQBSE7wX/w/KE3uomWlNNs4oGCqEnq63nR/Y1&#10;CWbfhuxG47/vFgo9DjPzDZNtR9OKK/WusawgnkUgiEurG64UfJ7enlYgnEfW2FomBXdysN1MHjJM&#10;tb3xB12PvhIBwi5FBbX3XSqlK2sy6Ga2Iw7et+0N+iD7SuoebwFuWjmPokQabDgs1NhRXlN5OQ5G&#10;weF8lu/xc2HmX4t9XgynvEte7ko9TsfdKwhPo/8P/7ULrWAZr5fw+yY8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4PIMYAAADdAAAADwAAAAAAAAAAAAAAAACYAgAAZHJz&#10;L2Rvd25yZXYueG1sUEsFBgAAAAAEAAQA9QAAAIsDAAAAAA==&#10;" path="m,10l,7,4,r,18l,10xe" fillcolor="#e0e0e0" stroked="f">
                  <v:path arrowok="t" o:connecttype="custom" o:connectlocs="0,10;0,7;4,0;4,18;0,10" o:connectangles="0,0,0,0,0"/>
                </v:shape>
                <v:shape id="Freeform 5196" o:spid="_x0000_s1388" style="position:absolute;left:265;top:568;width:4;height:18;visibility:visible;mso-wrap-style:square;v-text-anchor:top" coordsize="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zXxMMA&#10;AADdAAAADwAAAGRycy9kb3ducmV2LnhtbESPzWrDMBCE74W+g9hCb7XsQEPiRglxodBjnb/z2tpa&#10;ptbKWIrtvn0UKPQ4zMw3zGY3206MNPjWsYIsSUEQ10633Cg4HT9eViB8QNbYOSYFv+Rht3182GCu&#10;3cQljYfQiAhhn6MCE0KfS+lrQxZ94nri6H27wWKIcmikHnCKcNvJRZoupcWW44LBnt4N1T+Hq1VQ&#10;jYWvpEHiy6mcp312/ir4rNTz07x/AxFoDv/hv/anVvCarZdwfxOfgN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zXxMMAAADdAAAADwAAAAAAAAAAAAAAAACYAgAAZHJzL2Rv&#10;d25yZXYueG1sUEsFBgAAAAAEAAQA9QAAAIgDAAAAAA==&#10;" path="m,10l,7,4,r,18l,10xe" filled="f" strokeweight="0">
                  <v:stroke joinstyle="miter"/>
                  <v:path arrowok="t" o:connecttype="custom" o:connectlocs="0,10;0,7;4,0;4,18;0,10" o:connectangles="0,0,0,0,0"/>
                </v:shape>
                <v:rect id="Rectangle 5197" o:spid="_x0000_s1389" style="position:absolute;left:267;top:565;width:33;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27/cYA&#10;AADdAAAADwAAAGRycy9kb3ducmV2LnhtbESPX0vDQBDE3wW/w7GCL9JeKvgv9lrEKojFB9uAr0tu&#10;exeT2wu5NY3f3hMEH4eZ+Q2zXE+hUyMNqYlsYDEvQBHX0TbsDFT759ktqCTIFrvIZOCbEqxXpydL&#10;LG088juNO3EqQziVaMCL9KXWqfYUMM1jT5y9QxwCSpaD03bAY4aHTl8WxbUO2HBe8NjTo6e63X0F&#10;A58f49vW+bYSR/K02VB7uHitjDk/mx7uQQlN8h/+a79YA1eLuxv4fZOfgF7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s27/cYAAADdAAAADwAAAAAAAAAAAAAAAACYAgAAZHJz&#10;L2Rvd25yZXYueG1sUEsFBgAAAAAEAAQA9QAAAIsDAAAAAA==&#10;" fillcolor="#e0e0e0" stroked="f"/>
                <v:rect id="Rectangle 5198" o:spid="_x0000_s1390" style="position:absolute;left:267;top:565;width:33;height: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VABcMA&#10;AADdAAAADwAAAGRycy9kb3ducmV2LnhtbERPy2rCQBTdC/2H4Rbc6SSV+EidiAhCV9aqiMvbzG0S&#10;MnMnZKaa/n1nUejycN7rzWCNuFPvG8cK0mkCgrh0uuFKweW8nyxB+ICs0TgmBT/kYVM8jdaYa/fg&#10;D7qfQiViCPscFdQhdLmUvqzJop+6jjhyX663GCLsK6l7fMRwa+RLksylxYZjQ40d7Woq29O3VbDM&#10;Pk17Wcxuh8V7em3JbMkfjkqNn4ftK4hAQ/gX/7nftIIsXcW58U18Ar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VABcMAAADdAAAADwAAAAAAAAAAAAAAAACYAgAAZHJzL2Rv&#10;d25yZXYueG1sUEsFBgAAAAAEAAQA9QAAAIgDAAAAAA==&#10;" filled="f" strokeweight="0"/>
                <v:rect id="Rectangle 5199" o:spid="_x0000_s1391" style="position:absolute;left:270;top:568;width:2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6KFMYA&#10;AADdAAAADwAAAGRycy9kb3ducmV2LnhtbESPQUvDQBSE74L/YXmCF7GbCopNuy1iFUTpwRro9ZF9&#10;3Y3Jvg3ZZxr/vSsIHoeZ+YZZbabQqZGG1EQ2MJ8VoIjraBt2BqqP5+t7UEmQLXaRycA3Jdisz89W&#10;WNp44nca9+JUhnAq0YAX6UutU+0pYJrFnjh7xzgElCwHp+2ApwwPnb4pijsdsOG84LGnR091u/8K&#10;Bj4P4+7N+bYSR/K03VJ7vHqtjLm8mB6WoIQm+Q//tV+sgdv5YgG/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6KFMYAAADdAAAADwAAAAAAAAAAAAAAAACYAgAAZHJz&#10;L2Rvd25yZXYueG1sUEsFBgAAAAAEAAQA9QAAAIsDAAAAAA==&#10;" fillcolor="#e0e0e0" stroked="f"/>
                <v:rect id="Rectangle 5200" o:spid="_x0000_s1392" style="position:absolute;left:270;top:568;width:27;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y4+MUA&#10;AADdAAAADwAAAGRycy9kb3ducmV2LnhtbESPQWvCQBSE7wX/w/IKvdWNllSJriKC4Cm2qZQen9nX&#10;JGT3bciuMf77bqHQ4zAz3zDr7WiNGKj3jWMFs2kCgrh0uuFKwfnj8LwE4QOyRuOYFNzJw3YzeVhj&#10;pt2N32koQiUihH2GCuoQukxKX9Zk0U9dRxy9b9dbDFH2ldQ93iLcGjlPkldpseG4UGNH+5rKtrha&#10;Bcv0Ytrz4uUrX5xmny2ZHfn8Tamnx3G3AhFoDP/hv/ZRK0gjEn7fx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Lj4xQAAAN0AAAAPAAAAAAAAAAAAAAAAAJgCAABkcnMv&#10;ZG93bnJldi54bWxQSwUGAAAAAAQABAD1AAAAigMAAAAA&#10;" filled="f" strokeweight="0"/>
                <v:shape id="Freeform 5201" o:spid="_x0000_s1393" style="position:absolute;left:265;top:592;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pDbsQA&#10;AADdAAAADwAAAGRycy9kb3ducmV2LnhtbESP3WoCMRSE74W+QziF3mlWRSmrUWxBWCgobluvD5uz&#10;P7g5WZK4rm9vhEIvh5n5hllvB9OKnpxvLCuYThIQxIXVDVcKfr7343cQPiBrbC2Tgjt52G5eRmtM&#10;tb3xifo8VCJC2KeooA6hS6X0RU0G/cR2xNErrTMYonSV1A5vEW5aOUuSpTTYcFyosaPPmopLfjUK&#10;zPGQFZnvv5pfmTt5nZfnD1cq9fY67FYgAg3hP/zXzrSCxSyZwvN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Q27EAAAA3QAAAA8AAAAAAAAAAAAAAAAAmAIAAGRycy9k&#10;b3ducmV2LnhtbFBLBQYAAAAABAAEAPUAAACJAwAAAAA=&#10;" path="m,10l,7,4,r,17l,10xe" fillcolor="#e0e0e0" stroked="f">
                  <v:path arrowok="t" o:connecttype="custom" o:connectlocs="0,10;0,7;4,0;4,17;0,10" o:connectangles="0,0,0,0,0"/>
                </v:shape>
                <v:shape id="Freeform 5202" o:spid="_x0000_s1394" style="position:absolute;left:265;top:592;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Ll/8UA&#10;AADdAAAADwAAAGRycy9kb3ducmV2LnhtbESPzWrCQBSF9wXfYbhCd3XG0LQSnQQRS4u7RhddXjLX&#10;JJq5EzJTk759Ryh0eTg/H2dTTLYTNxp861jDcqFAEFfOtFxrOB3fnlYgfEA22DkmDT/kochnDxvM&#10;jBv5k25lqEUcYZ+hhiaEPpPSVw1Z9AvXE0fv7AaLIcqhlmbAMY7bTiZKvUiLLUdCgz3tGqqu5beN&#10;kPT99fR82JfHc7n9suriu5pXWj/Op+0aRKAp/If/2h9GQ5qoBO5v4hO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uX/xQAAAN0AAAAPAAAAAAAAAAAAAAAAAJgCAABkcnMv&#10;ZG93bnJldi54bWxQSwUGAAAAAAQABAD1AAAAigMAAAAA&#10;" path="m,10l,7,4,r,17l,10xe" filled="f" strokeweight="0">
                  <v:stroke joinstyle="miter"/>
                  <v:path arrowok="t" o:connecttype="custom" o:connectlocs="0,10;0,7;4,0;4,17;0,10" o:connectangles="0,0,0,0,0"/>
                </v:shape>
                <v:rect id="Rectangle 5203" o:spid="_x0000_s1395" style="position:absolute;left:267;top:589;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lJBcYA&#10;AADdAAAADwAAAGRycy9kb3ducmV2LnhtbESPQUvDQBSE70L/w/IEL8VurCgSuy3FKojiwRrw+si+&#10;7sZk34bsM43/3hUKHoeZ+YZZbabQqZGG1EQ2cLUoQBHX0TbsDFQfT5d3oJIgW+wik4EfSrBZz85W&#10;WNp45Hca9+JUhnAq0YAX6UutU+0pYFrEnjh7hzgElCwHp+2AxwwPnV4Wxa0O2HBe8NjTg6e63X8H&#10;A1+f49ur820ljuRxt6P2MH+pjLk4n7b3oIQm+Q+f2s/WwM2yuIa/N/k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lJBcYAAADdAAAADwAAAAAAAAAAAAAAAACYAgAAZHJz&#10;L2Rvd25yZXYueG1sUEsFBgAAAAAEAAQA9QAAAIsDAAAAAA==&#10;" fillcolor="#e0e0e0" stroked="f"/>
                <v:rect id="Rectangle 5204" o:spid="_x0000_s1396" style="position:absolute;left:267;top:589;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e++8UA&#10;AADdAAAADwAAAGRycy9kb3ducmV2LnhtbESPzWrDMBCE74W+g9hCbrGcf+NGCaFQyClt3FB63Fpb&#10;21haGUtJnLevCoEeh5n5hllvB2vEhXrfOFYwSVIQxKXTDVcKTh+v4wyED8gajWNScCMP283jwxpz&#10;7a58pEsRKhEh7HNUUIfQ5VL6siaLPnEdcfR+XG8xRNlXUvd4jXBr5DRNl9Jiw3Ghxo5eairb4mwV&#10;ZItv055Ws6/D6m3y2ZLZkT+8KzV6GnbPIAIN4T98b++1gsU0ncPfm/g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777xQAAAN0AAAAPAAAAAAAAAAAAAAAAAJgCAABkcnMv&#10;ZG93bnJldi54bWxQSwUGAAAAAAQABAD1AAAAigMAAAAA&#10;" filled="f" strokeweight="0"/>
                <v:rect id="Rectangle 5205" o:spid="_x0000_s1397" style="position:absolute;left:270;top:592;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06sUA&#10;AADdAAAADwAAAGRycy9kb3ducmV2LnhtbESPQUvDQBSE70L/w/IKvYjdWKhI7LaItSCKB2vA6yP7&#10;uhuTfRuyzzT+e1cQPA4z8w2z2U2hUyMNqYls4HpZgCKuo23YGajeD1e3oJIgW+wik4FvSrDbzi42&#10;WNp45jcaj+JUhnAq0YAX6UutU+0pYFrGnjh7pzgElCwHp+2A5wwPnV4VxY0O2HBe8NjTg6e6PX4F&#10;A58f4+uL820ljuRxv6f2dPlcGbOYT/d3oIQm+Q//tZ+sgfWqWMPvm/wE9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fHTqxQAAAN0AAAAPAAAAAAAAAAAAAAAAAJgCAABkcnMv&#10;ZG93bnJldi54bWxQSwUGAAAAAAQABAD1AAAAigMAAAAA&#10;" fillcolor="#e0e0e0" stroked="f"/>
                <v:rect id="Rectangle 5206" o:spid="_x0000_s1398" style="position:absolute;left:270;top:592;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mFF8YA&#10;AADdAAAADwAAAGRycy9kb3ducmV2LnhtbESPQWvCQBSE7wX/w/IK3uomSlRS1yBCwVPaWhGPr9nX&#10;JGT3bchuNf77bqHQ4zAz3zCbYrRGXGnwrWMF6SwBQVw53XKt4PTx8rQG4QOyRuOYFNzJQ7GdPGww&#10;1+7G73Q9hlpECPscFTQh9LmUvmrIop+5njh6X26wGKIcaqkHvEW4NXKeJEtpseW40GBP+4aq7vht&#10;FayzT9OdVotLuXpNzx2ZHfnyTanp47h7BhFoDP/hv/ZBK8jmyRJ+38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mFF8YAAADdAAAADwAAAAAAAAAAAAAAAACYAgAAZHJz&#10;L2Rvd25yZXYueG1sUEsFBgAAAAAEAAQA9QAAAIsDAAAAAA==&#10;" filled="f" strokeweight="0"/>
                <v:shape id="Freeform 5207" o:spid="_x0000_s1399" style="position:absolute;left:265;top:616;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9+gcUA&#10;AADdAAAADwAAAGRycy9kb3ducmV2LnhtbESP3WrCQBSE74W+w3IKvTObWmolukorCAGh0rR6fcie&#10;/NDs2bC7xvj23YLg5TAz3zCrzWg6MZDzrWUFz0kKgri0uuVawc/3broA4QOyxs4yKbiSh836YbLC&#10;TNsLf9FQhFpECPsMFTQh9JmUvmzIoE9sTxy9yjqDIUpXS+3wEuGmk7M0nUuDLceFBnvaNlT+Fmej&#10;wBw+8zL3w749ysLJ80t1+nCVUk+P4/sSRKAx3MO3dq4VvM7SN/h/E5+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v36BxQAAAN0AAAAPAAAAAAAAAAAAAAAAAJgCAABkcnMv&#10;ZG93bnJldi54bWxQSwUGAAAAAAQABAD1AAAAigMAAAAA&#10;" path="m,10l,7,4,r,17l,10xe" fillcolor="#e0e0e0" stroked="f">
                  <v:path arrowok="t" o:connecttype="custom" o:connectlocs="0,10;0,7;4,0;4,17;0,10" o:connectangles="0,0,0,0,0"/>
                </v:shape>
                <v:shape id="Freeform 5208" o:spid="_x0000_s1400" style="position:absolute;left:265;top:616;width:4;height:17;visibility:visible;mso-wrap-style:square;v-text-anchor:top" coordsize="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rSFcEA&#10;AADdAAAADwAAAGRycy9kb3ducmV2LnhtbERPTWvCQBC9F/wPywje6q6iVaKriFQsvTV68DhkxySa&#10;nQ3Zrab/vnMo9Ph43+tt7xv1oC7WgS1MxgYUcRFczaWF8+nwugQVE7LDJjBZ+KEI283gZY2ZC0/+&#10;okeeSiUhHDO0UKXUZlrHoiKPcRxaYuGuofOYBHaldh0+Jdw3emrMm/ZYszRU2NK+ouKef3spmR8X&#10;59nne3665ruLN7fYlLy0djTsdytQifr0L/5zfzgL86mRufJGnoD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a0hXBAAAA3QAAAA8AAAAAAAAAAAAAAAAAmAIAAGRycy9kb3du&#10;cmV2LnhtbFBLBQYAAAAABAAEAPUAAACGAwAAAAA=&#10;" path="m,10l,7,4,r,17l,10xe" filled="f" strokeweight="0">
                  <v:stroke joinstyle="miter"/>
                  <v:path arrowok="t" o:connecttype="custom" o:connectlocs="0,10;0,7;4,0;4,17;0,10" o:connectangles="0,0,0,0,0"/>
                </v:shape>
                <v:rect id="Rectangle 5209" o:spid="_x0000_s1401" style="position:absolute;left:267;top:613;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F+78YA&#10;AADdAAAADwAAAGRycy9kb3ducmV2LnhtbESPQUvDQBSE70L/w/IEL8VuLCgauy3FKojiwRrw+si+&#10;7sZk34bsM43/3hUKHoeZ+YZZbabQqZGG1EQ2cLUoQBHX0TbsDFQfT5e3oJIgW+wik4EfSrBZz85W&#10;WNp45Hca9+JUhnAq0YAX6UutU+0pYFrEnjh7hzgElCwHp+2AxwwPnV4WxY0O2HBe8NjTg6e63X8H&#10;A1+f49ur820ljuRxt6P2MH+pjLk4n7b3oIQm+Q+f2s/WwPWyuIO/N/k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zF+78YAAADdAAAADwAAAAAAAAAAAAAAAACYAgAAZHJz&#10;L2Rvd25yZXYueG1sUEsFBgAAAAAEAAQA9QAAAIsDAAAAAA==&#10;" fillcolor="#e0e0e0" stroked="f"/>
                <v:rect id="Rectangle 5210" o:spid="_x0000_s1402" style="position:absolute;left:267;top:613;width:33;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UuJcIA&#10;AADdAAAADwAAAGRycy9kb3ducmV2LnhtbERPy4rCMBTdC/5DuMLsNK2DDzpGEUFw5fhCZnmnudOW&#10;Jjelidr5e7MQXB7Oe7HqrBF3an3lWEE6SkAQ505XXCi4nLfDOQgfkDUax6Tgnzyslv3eAjPtHnyk&#10;+ykUIoawz1BBGUKTSenzkiz6kWuII/fnWoshwraQusVHDLdGjpNkKi1WHBtKbGhTUl6fblbBfPJr&#10;6svs82c/+06vNZk1+f1BqY9Bt/4CEagLb/HLvdMKJuM07o9v4hO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VS4lwgAAAN0AAAAPAAAAAAAAAAAAAAAAAJgCAABkcnMvZG93&#10;bnJldi54bWxQSwUGAAAAAAQABAD1AAAAhwMAAAAA&#10;" filled="f" strokeweight="0"/>
                <v:rect id="Rectangle 5211" o:spid="_x0000_s1403" style="position:absolute;left:270;top:616;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7kNMUA&#10;AADdAAAADwAAAGRycy9kb3ducmV2LnhtbESPQUvDQBSE74L/YXmCF7GbFBRJuy1iFUTxYA30+si+&#10;7sZk34bsM43/3hUEj8PMfMOst3Po1URjaiMbKBcFKOIm2padgfrj6foOVBJki31kMvBNCbab87M1&#10;Vjae+J2mvTiVIZwqNOBFhkrr1HgKmBZxIM7eMY4BJcvRaTviKcNDr5dFcasDtpwXPA704Knp9l/B&#10;wOdhent1vqvFkTzudtQdr15qYy4v5vsVKKFZ/sN/7Wdr4GZZlvD7Jj8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nuQ0xQAAAN0AAAAPAAAAAAAAAAAAAAAAAJgCAABkcnMv&#10;ZG93bnJldi54bWxQSwUGAAAAAAQABAD1AAAAigMAAAAA&#10;" fillcolor="#e0e0e0" stroked="f"/>
                <v:rect id="Rectangle 5212" o:spid="_x0000_s1404" style="position:absolute;left:270;top:616;width:27;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sVycYA&#10;AADdAAAADwAAAGRycy9kb3ducmV2LnhtbESPW2vCQBSE3wv9D8sp+FY3iXghdRUpFHzSekH6eJo9&#10;TUJ2z4bsqvHfdwXBx2FmvmHmy94acaHO144VpMMEBHHhdM2lguPh630GwgdkjcYxKbiRh+Xi9WWO&#10;uXZX3tFlH0oRIexzVFCF0OZS+qIii37oWuLo/bnOYoiyK6Xu8Brh1sgsSSbSYs1xocKWPisqmv3Z&#10;KpiNf01znI5+NtNtemrIrMhvvpUavPWrDxCB+vAMP9prrWCcpRnc38QnI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sVycYAAADdAAAADwAAAAAAAAAAAAAAAACYAgAAZHJz&#10;L2Rvd25yZXYueG1sUEsFBgAAAAAEAAQA9QAAAIsDAAAAAA==&#10;" filled="f" strokeweight="0"/>
                <v:shape id="Freeform 5213" o:spid="_x0000_s1405" style="position:absolute;left:5;top:393;width:124;height:120;visibility:visible;mso-wrap-style:square;v-text-anchor:top" coordsize="12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0OLMUA&#10;AADdAAAADwAAAGRycy9kb3ducmV2LnhtbESPQWsCMRSE70L/Q3iF3jSrxVJWoyyi2NJTtXp+bp6b&#10;4OZl3aTu9t83hYLHYWa+YebL3tXiRm2wnhWMRxkI4tJry5WCr/1m+AoiRGSNtWdS8EMBlouHwRxz&#10;7Tv+pNsuViJBOOSowMTY5FKG0pDDMPINcfLOvnUYk2wrqVvsEtzVcpJlL9Kh5bRgsKGVofKy+3YK&#10;Vqdiay92PXVX83HQ5869F91RqafHvpiBiNTHe/i//aYVTCfjZ/h7k56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fQ4sxQAAAN0AAAAPAAAAAAAAAAAAAAAAAJgCAABkcnMv&#10;ZG93bnJldi54bWxQSwUGAAAAAAQABAD1AAAAigMAAAAA&#10;" path="m,l124,r,120l,120r,-8l116,112,116,8,,8,,xe" fillcolor="black" stroked="f">
                  <v:path arrowok="t" o:connecttype="custom" o:connectlocs="0,0;124,0;124,120;0,120;0,112;116,112;116,8;0,8;0,0" o:connectangles="0,0,0,0,0,0,0,0,0"/>
                </v:shape>
                <v:rect id="Rectangle 5214" o:spid="_x0000_s1406" style="position:absolute;left:119;top:412;width:12;height: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uF/sYA&#10;AADdAAAADwAAAGRycy9kb3ducmV2LnhtbESPzWrDMBCE74W+g9hCbo2UxDGtGyWEgKHQ9JAf6HWx&#10;NraptXItxXbfvgoUchxm5htmtRltI3rqfO1Yw2yqQBAXztRcajif8ucXED4gG2wck4Zf8rBZPz6s&#10;MDNu4AP1x1CKCGGfoYYqhDaT0hcVWfRT1xJH7+I6iyHKrpSmwyHCbSPnSqXSYs1xocKWdhUV38er&#10;1YBpYn4+L4v96eOa4ms5qnz5pbSePI3bNxCBxnAP/7ffjYblfJbA7U18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uF/sYAAADdAAAADwAAAAAAAAAAAAAAAACYAgAAZHJz&#10;L2Rvd25yZXYueG1sUEsFBgAAAAAEAAQA9QAAAIsDAAAAAA==&#10;" stroked="f"/>
                <v:shape id="Freeform 5215" o:spid="_x0000_s1407" style="position:absolute;left:119;top:493;width:12;height:6;visibility:visible;mso-wrap-style:square;v-text-anchor:top" coordsize="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avM8UA&#10;AADdAAAADwAAAGRycy9kb3ducmV2LnhtbESPQWsCMRSE74X+h/AKvdVsBEtdjWIL1R5XWz0/Ns/d&#10;4OZlu0l19dcboeBxmJlvmOm8d404UhesZw1qkIEgLr2xXGn4+f58eQMRIrLBxjNpOFOA+ezxYYq5&#10;8Sde03ETK5EgHHLUUMfY5lKGsiaHYeBb4uTtfecwJtlV0nR4SnDXyGGWvUqHltNCjS191FQeNn9O&#10;w3tf7PZLVa0uhS2W6nc33io71vr5qV9MQETq4z383/4yGkZDNYLbm/QE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lq8zxQAAAN0AAAAPAAAAAAAAAAAAAAAAAJgCAABkcnMv&#10;ZG93bnJldi54bWxQSwUGAAAAAAQABAD1AAAAigMAAAAA&#10;" path="m,6l,,12,r,6e" filled="f">
                  <v:stroke joinstyle="miter"/>
                  <v:path arrowok="t" o:connecttype="custom" o:connectlocs="0,6;0,0;12,0;12,6" o:connectangles="0,0,0,0"/>
                </v:shape>
                <v:shape id="Freeform 5216" o:spid="_x0000_s1408" style="position:absolute;left:119;top:405;width:12;height:7;visibility:visible;mso-wrap-style:square;v-text-anchor:top" coordsize="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Ui18UA&#10;AADdAAAADwAAAGRycy9kb3ducmV2LnhtbESPQWvCQBSE7wX/w/IEb3UTwSDRVURRe9FS9eLtkX0m&#10;0ezbkF1N2l/fFQo9DjPzDTNbdKYST2pcaVlBPIxAEGdWl5wrOJ827xMQziNrrCyTgm9ysJj33maY&#10;atvyFz2PPhcBwi5FBYX3dSqlywoy6Ia2Jg7e1TYGfZBNLnWDbYCbSo6iKJEGSw4LBda0Kii7Hx9G&#10;wX0SH2i9l7fTpfz8SWS73e0To9Sg3y2nIDx1/j/81/7QCsajOIHXm/A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lSLXxQAAAN0AAAAPAAAAAAAAAAAAAAAAAJgCAABkcnMv&#10;ZG93bnJldi54bWxQSwUGAAAAAAQABAD1AAAAigMAAAAA&#10;" path="m,l,7r12,l12,e" filled="f">
                  <v:stroke joinstyle="miter"/>
                  <v:path arrowok="t" o:connecttype="custom" o:connectlocs="0,0;0,7;12,7;12,0" o:connectangles="0,0,0,0"/>
                </v:shape>
                <v:group id="Group 5217" o:spid="_x0000_s1409" style="position:absolute;left:21;top:21;width:118;height:93" coordorigin="21,21" coordsize="11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t1ocUAAADdAAAADwAAAGRycy9kb3ducmV2LnhtbESPQYvCMBSE78L+h/CE&#10;vWlaF3WpRhFZlz2IoC6It0fzbIvNS2liW/+9EQSPw8x8w8yXnSlFQ7UrLCuIhxEI4tTqgjMF/8fN&#10;4BuE88gaS8uk4E4OlouP3hwTbVveU3PwmQgQdgkqyL2vEildmpNBN7QVcfAutjbog6wzqWtsA9yU&#10;chRFE2mw4LCQY0XrnNLr4WYU/LbYrr7in2Z7vazv5+N4d9rGpNRnv1vNQHjq/Dv8av9pBeNR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sLdaHFAAAA3QAA&#10;AA8AAAAAAAAAAAAAAAAAqgIAAGRycy9kb3ducmV2LnhtbFBLBQYAAAAABAAEAPoAAACcAwAAAAA=&#10;">
                  <v:oval id="Oval 5218" o:spid="_x0000_s1410" style="position:absolute;left:21;top:21;width:118;height: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dADMIA&#10;AADdAAAADwAAAGRycy9kb3ducmV2LnhtbERPz2vCMBS+C/sfwht4s6mCY3ZNpRMGu6pDt9tb89YU&#10;m5fSxLburzeHwY4f3+98O9lWDNT7xrGCZZKCIK6cbrhW8HF8WzyD8AFZY+uYFNzIw7Z4mOWYaTfy&#10;noZDqEUMYZ+hAhNCl0npK0MWfeI64sj9uN5iiLCvpe5xjOG2las0fZIWG44NBjvaGaouh6tVMPHr&#10;BXffm5OxXF3r82f5hb+lUvPHqXwBEWgK/+I/97tWsF4t49z4Jj4B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0AMwgAAAN0AAAAPAAAAAAAAAAAAAAAAAJgCAABkcnMvZG93&#10;bnJldi54bWxQSwUGAAAAAAQABAD1AAAAhwMAAAAA&#10;" strokeweight="0"/>
                  <v:oval id="Oval 5219" o:spid="_x0000_s1411" style="position:absolute;left:21;top:21;width:118;height: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zqMQA&#10;AADdAAAADwAAAGRycy9kb3ducmV2LnhtbESPT4vCMBTE78J+h/AWvGmqrP+6RtGVBU9Cq+D10Tyb&#10;ss1LaaLWb78RBI/DzPyGWa47W4sbtb5yrGA0TEAQF05XXCo4HX8HcxA+IGusHZOCB3lYrz56S0y1&#10;u3NGtzyUIkLYp6jAhNCkUvrCkEU/dA1x9C6utRiibEupW7xHuK3lOEmm0mLFccFgQz+Gir/8ahXI&#10;7WGTmS+ZdbuDNba6zs7bx0yp/me3+QYRqAvv8Ku91wom49ECnm/i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6M6jEAAAA3QAAAA8AAAAAAAAAAAAAAAAAmAIAAGRycy9k&#10;b3ducmV2LnhtbFBLBQYAAAAABAAEAPUAAACJAwAAAAA=&#10;" filled="f">
                    <v:stroke joinstyle="miter"/>
                  </v:oval>
                  <v:shape id="Freeform 5220" o:spid="_x0000_s1412" style="position:absolute;left:42;top:36;width:83;height:63;visibility:visible;mso-wrap-style:square;v-text-anchor:top" coordsize="8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nGtMQA&#10;AADdAAAADwAAAGRycy9kb3ducmV2LnhtbERPTWvCQBC9F/oflin0UurGgFpSN0FbIurN2ILHaXZM&#10;gtnZkN2a+O/dQ6HHx/teZqNpxZV611hWMJ1EIIhLqxuuFHwd89c3EM4ja2wtk4IbOcjSx4clJtoO&#10;fKBr4SsRQtglqKD2vkukdGVNBt3EdsSBO9veoA+wr6TucQjhppVxFM2lwYZDQ40dfdRUXopfoyA6&#10;DbvPl/H7vFms9ana33LGn1yp56dx9Q7C0+j/xX/urVYwi+OwP7wJT0C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pxrTEAAAA3QAAAA8AAAAAAAAAAAAAAAAAmAIAAGRycy9k&#10;b3ducmV2LnhtbFBLBQYAAAAABAAEAPUAAACJAwAAAAA=&#10;" path="m,84l83,r6,5l5,89,,84xe" fillcolor="#bfbfbf" stroked="f">
                    <v:path arrowok="t" o:connecttype="custom" o:connectlocs="0,59;77,0;83,4;5,63;0,59" o:connectangles="0,0,0,0,0"/>
                  </v:shape>
                  <v:shape id="Freeform 5221" o:spid="_x0000_s1413" style="position:absolute;left:36;top:36;width:89;height:64;visibility:visible;mso-wrap-style:square;v-text-anchor:top" coordsize="8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Nd8UA&#10;AADdAAAADwAAAGRycy9kb3ducmV2LnhtbESPzWrDMBCE74W+g9hCb40c04bgRgn5IZBeUur0ARZr&#10;a5tYKyOtE+fto0Khx2FmvmEWq9F16kIhtp4NTCcZKOLK25ZrA9+n/cscVBRki51nMnCjCKvl48MC&#10;C+uv/EWXUmqVIBwLNNCI9IXWsWrIYZz4njh5Pz44lCRDrW3Aa4K7TudZNtMOW04LDfa0bag6l4Mz&#10;ED5Pw648hvltJx/VbPs6ZBs5GvP8NK7fQQmN8h/+ax+sgbc8n8Lvm/QE9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D413xQAAAN0AAAAPAAAAAAAAAAAAAAAAAJgCAABkcnMv&#10;ZG93bnJldi54bWxQSwUGAAAAAAQABAD1AAAAigMAAAAA&#10;" path="m,84l83,r6,5l5,89,,84xe" filled="f">
                    <v:stroke joinstyle="miter"/>
                    <v:path arrowok="t" o:connecttype="custom" o:connectlocs="0,60;83,0;89,4;5,64;0,60" o:connectangles="0,0,0,0,0"/>
                  </v:shape>
                  <v:shape id="Freeform 5222" o:spid="_x0000_s1414" style="position:absolute;left:36;top:36;width:91;height:63;visibility:visible;mso-wrap-style:square;v-text-anchor:top" coordsize="8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f9WMUA&#10;AADdAAAADwAAAGRycy9kb3ducmV2LnhtbESPQWvCQBSE74L/YXmCl6KbBtSSuopWUqw3rQWPz+wz&#10;CWbfhuzWxH/fFQoeh5n5hpkvO1OJGzWutKzgdRyBIM6sLjlXcPxOR28gnEfWWFkmBXdysFz0e3NM&#10;tG15T7eDz0WAsEtQQeF9nUjpsoIMurGtiYN3sY1BH2STS91gG+CmknEUTaXBksNCgTV9FJRdD79G&#10;QXRqvzYv3c/lc7bWp3x3TxnPqVLDQbd6B+Gp88/wf3urFUziOIbHm/A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1YxQAAAN0AAAAPAAAAAAAAAAAAAAAAAJgCAABkcnMv&#10;ZG93bnJldi54bWxQSwUGAAAAAAQABAD1AAAAigMAAAAA&#10;" path="m5,l89,84r-6,5l,5,5,xe" fillcolor="#bfbfbf" stroked="f">
                    <v:path arrowok="t" o:connecttype="custom" o:connectlocs="5,0;91,59;85,63;0,4;5,0" o:connectangles="0,0,0,0,0"/>
                  </v:shape>
                  <v:shape id="Freeform 5223" o:spid="_x0000_s1415" style="position:absolute;left:36;top:36;width:89;height:64;visibility:visible;mso-wrap-style:square;v-text-anchor:top" coordsize="8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G2m8UA&#10;AADdAAAADwAAAGRycy9kb3ducmV2LnhtbESPUWvCQBCE3wv+h2MLfauXpq1I6ilWKdQXS2N/wJJb&#10;k2BuL9xtNP77XkHo4zAz3zCL1eg6daYQW88GnqYZKOLK25ZrAz+Hj8c5qCjIFjvPZOBKEVbLyd0C&#10;C+sv/E3nUmqVIBwLNNCI9IXWsWrIYZz6njh5Rx8cSpKh1jbgJcFdp/Msm2mHLaeFBnvaNFSdysEZ&#10;CF+HYVvuw/y6lV0127wM2bvsjXm4H9dvoIRG+Q/f2p/WwGueP8Pfm/QE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babxQAAAN0AAAAPAAAAAAAAAAAAAAAAAJgCAABkcnMv&#10;ZG93bnJldi54bWxQSwUGAAAAAAQABAD1AAAAigMAAAAA&#10;" path="m5,l89,84r-6,5l,5,5,xe" filled="f">
                    <v:stroke joinstyle="miter"/>
                    <v:path arrowok="t" o:connecttype="custom" o:connectlocs="5,0;89,60;83,64;0,4;5,0" o:connectangles="0,0,0,0,0"/>
                  </v:shape>
                </v:group>
                <v:rect id="Rectangle 5224" o:spid="_x0000_s1416" style="position:absolute;left:254;top:205;width:47;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2x8cA&#10;AADdAAAADwAAAGRycy9kb3ducmV2LnhtbESPQWvCQBSE70L/w/IKvQTdNFbR6CptqdRbjYrnR/aZ&#10;hGbfhuzWRH99t1DwOMzMN8xy3ZtaXKh1lWUFz6MYBHFudcWFguNhM5yBcB5ZY22ZFFzJwXr1MFhi&#10;qm3HGV32vhABwi5FBaX3TSqly0sy6Ea2IQ7e2bYGfZBtIXWLXYCbWiZxPJUGKw4LJTb0XlL+vf8x&#10;CqJmfHrrbrtt9LWJrx+fp2xeRL1ST4/96wKEp97fw//trVYwSZIX+Hs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NsfHAAAA3QAAAA8AAAAAAAAAAAAAAAAAmAIAAGRy&#10;cy9kb3ducmV2LnhtbFBLBQYAAAAABAAEAPUAAACMAwAAAAA=&#10;" fillcolor="#bfbfbf" stroked="f"/>
                <v:rect id="Rectangle 5225" o:spid="_x0000_s1417" style="position:absolute;left:254;top:205;width:47;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5HAMUA&#10;AADdAAAADwAAAGRycy9kb3ducmV2LnhtbESPT2vCQBTE74V+h+UVvNWNkaikriKFgietf5AeX7Ov&#10;Scju25BdNX77riB4HGbmN8x82VsjLtT52rGC0TABQVw4XXOp4Hj4ep+B8AFZo3FMCm7kYbl4fZlj&#10;rt2Vd3TZh1JECPscFVQhtLmUvqjIoh+6ljh6f66zGKLsSqk7vEa4NTJNkom0WHNcqLClz4qKZn+2&#10;CmbZr2mO0/HPZrodnRoyK/Kbb6UGb/3qA0SgPjzDj/ZaK8jSNIP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TkcAxQAAAN0AAAAPAAAAAAAAAAAAAAAAAJgCAABkcnMv&#10;ZG93bnJldi54bWxQSwUGAAAAAAQABAD1AAAAigMAAAAA&#10;" filled="f" strokeweight="0"/>
                <v:shape id="Freeform 5226" o:spid="_x0000_s1418" style="position:absolute;left:261;top:258;width:33;height:34;visibility:visible;mso-wrap-style:square;v-text-anchor:top" coordsize="3263,3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ipdsMA&#10;AADdAAAADwAAAGRycy9kb3ducmV2LnhtbESPQYvCMBSE74L/ITxhb5pasSvVKCIoK57WFbw+m2dT&#10;bF5KE7X77zeCsMdhZr5hFqvO1uJBra8cKxiPEhDEhdMVlwpOP9vhDIQPyBprx6Tglzyslv3eAnPt&#10;nvxNj2MoRYSwz1GBCaHJpfSFIYt+5Bri6F1dazFE2ZZSt/iMcFvLNEkyabHiuGCwoY2h4na8WwXp&#10;7tOYy3k2nux9lkjfXG57Pij1MejWcxCBuvAffre/tIJpmmbwehOf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ipdsMAAADdAAAADwAAAAAAAAAAAAAAAACYAgAAZHJzL2Rv&#10;d25yZXYueG1sUEsFBgAAAAAEAAQA9QAAAIgDAAAAAA==&#10;" path="m3263,325r,2662l3263,2987v,180,-145,325,-325,325c2938,3312,2938,3312,2938,3312r,l324,3312r,c145,3312,,3167,,2987r,l,325r,c,145,145,,324,r,l2938,r,c3118,,3263,145,3263,325xe" fillcolor="#7f7f7f" strokeweight="0">
                  <v:path arrowok="t" o:connecttype="custom" o:connectlocs="33,3;33,31;33,31;30,34;30,34;30,34;3,34;3,34;0,31;0,31;0,3;0,3;3,0;3,0;30,0;30,0;33,3" o:connectangles="0,0,0,0,0,0,0,0,0,0,0,0,0,0,0,0,0"/>
                </v:shape>
                <v:shape id="Freeform 5227" o:spid="_x0000_s1419" style="position:absolute;left:261;top:258;width:33;height:34;visibility:visible;mso-wrap-style:square;v-text-anchor:top" coordsize="3263,3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QhbsYA&#10;AADdAAAADwAAAGRycy9kb3ducmV2LnhtbESPS2vDMBCE74X+B7GF3Bq5dvPAiWJMaWhLL83rvlgb&#10;29RaGUuOnX9fFQI5DjPzDbPORtOIC3WutqzgZRqBIC6srrlUcDxsn5cgnEfW2FgmBVdykG0eH9aY&#10;ajvwji57X4oAYZeigsr7NpXSFRUZdFPbEgfvbDuDPsiulLrDIcBNI+MomkuDNYeFClt6q6j43fdG&#10;wffr9bT4+Mrbxs7fzz9Hlwy7PlFq8jTmKxCeRn8P39qfWsEsjhfw/yY8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QhbsYAAADdAAAADwAAAAAAAAAAAAAAAACYAgAAZHJz&#10;L2Rvd25yZXYueG1sUEsFBgAAAAAEAAQA9QAAAIsDAAAAAA==&#10;" path="m3263,325r,2662l3263,2987v,180,-145,325,-325,325c2938,3312,2938,3312,2938,3312r,l324,3312r,c145,3312,,3167,,2987r,l,325r,c,145,145,,324,r,l2938,r,c3118,,3263,145,3263,325xe" filled="f" strokeweight="0">
                  <v:stroke joinstyle="miter"/>
                  <v:path arrowok="t" o:connecttype="custom" o:connectlocs="33,3;33,31;33,31;30,34;30,34;30,34;3,34;3,34;0,31;0,31;0,3;0,3;3,0;3,0;30,0;30,0;33,3" o:connectangles="0,0,0,0,0,0,0,0,0,0,0,0,0,0,0,0,0"/>
                </v:shape>
                <v:shape id="Freeform 5228" o:spid="_x0000_s1420" style="position:absolute;left:261;top:216;width:33;height:33;visibility:visible;mso-wrap-style:square;v-text-anchor:top" coordsize="3263,3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LW8MA&#10;AADdAAAADwAAAGRycy9kb3ducmV2LnhtbERPy2rCQBTdC/7DcIXudNLQSohOQhEEKd1EQx+7a+Y2&#10;Cc3cCTOjpn/fWRRcHs57W05mEFdyvres4HGVgCBurO65VVCf9ssMhA/IGgfLpOCXPJTFfLbFXNsb&#10;V3Q9hlbEEPY5KuhCGHMpfdORQb+yI3Hkvq0zGCJ0rdQObzHcDDJNkrU02HNs6HCkXUfNz/FiFKyr&#10;HX4dqH47P71PdTW8Zu7jM1PqYTG9bEAEmsJd/O8+aAXPaRrnxjfxCcj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LW8MAAADdAAAADwAAAAAAAAAAAAAAAACYAgAAZHJzL2Rv&#10;d25yZXYueG1sUEsFBgAAAAAEAAQA9QAAAIgDAAAAAA==&#10;" path="m3263,325r,2663l3263,2988v,179,-145,325,-325,325c2938,3313,2938,3313,2938,3313r,l324,3313r,c145,3313,,3167,,2988r,l,325r,c,146,145,,324,r,l2938,r,c3118,,3263,146,3263,325xe" fillcolor="#7f7f7f" strokeweight="0">
                  <v:path arrowok="t" o:connecttype="custom" o:connectlocs="33,3;33,30;33,30;30,33;30,33;30,33;3,33;3,33;0,30;0,30;0,3;0,3;3,0;3,0;30,0;30,0;33,3" o:connectangles="0,0,0,0,0,0,0,0,0,0,0,0,0,0,0,0,0"/>
                </v:shape>
                <v:shape id="Freeform 5229" o:spid="_x0000_s1421" style="position:absolute;left:261;top:216;width:33;height:33;visibility:visible;mso-wrap-style:square;v-text-anchor:top" coordsize="3263,3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JNWMYA&#10;AADdAAAADwAAAGRycy9kb3ducmV2LnhtbESP0WoCMRRE3wv+Q7hCX0rNGqq0W6NIRSiF0rr6AZfN&#10;dXdxc7MmUdd+fSMU+jjMzBlmtuhtK87kQ+NYw3iUgSAunWm40rDbrh+fQYSIbLB1TBquFGAxH9zN&#10;MDfuwhs6F7ESCcIhRw11jF0uZShrshhGriNO3t55izFJX0nj8ZLgtpUqy6bSYsNpocaO3moqD8XJ&#10;asiuT278ufIrKr7kx495UEf7rbS+H/bLVxCR+vgf/mu/Gw0TpV7g9iY9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JNWMYAAADdAAAADwAAAAAAAAAAAAAAAACYAgAAZHJz&#10;L2Rvd25yZXYueG1sUEsFBgAAAAAEAAQA9QAAAIsDAAAAAA==&#10;" path="m3263,325r,2663l3263,2988v,179,-145,325,-325,325c2938,3313,2938,3313,2938,3313r,l324,3313r,c145,3313,,3167,,2988r,l,325r,c,146,145,,324,r,l2938,r,c3118,,3263,146,3263,325xe" filled="f" strokeweight="0">
                  <v:stroke joinstyle="miter"/>
                  <v:path arrowok="t" o:connecttype="custom" o:connectlocs="33,3;33,30;33,30;30,33;30,33;30,33;3,33;3,33;0,30;0,30;0,3;0,3;3,0;3,0;30,0;30,0;33,3" o:connectangles="0,0,0,0,0,0,0,0,0,0,0,0,0,0,0,0,0"/>
                </v:shape>
                <v:rect id="Rectangle 5230" o:spid="_x0000_s1422" style="position:absolute;left:77;top:166;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OmGcMA&#10;AADdAAAADwAAAGRycy9kb3ducmV2LnhtbERPy4rCMBTdC/MP4Q7Mpmiqomg1isqI7nzi+tLcacs0&#10;N6XJ2DpfbxaCy8N5z5etKcWdaldYVtDvxSCIU6sLzhRcL9vuBITzyBpLy6TgQQ6Wi4/OHBNtGz7R&#10;/ewzEULYJagg975KpHRpTgZdz1bEgfuxtUEfYJ1JXWMTwk0pB3E8lgYLDg05VrTJKf09/xkFUTW8&#10;rZv/4z46bOPH9+52mmZRq9TXZ7uagfDU+rf45d5rBaPBMOwPb8IT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OmGcMAAADdAAAADwAAAAAAAAAAAAAAAACYAgAAZHJzL2Rv&#10;d25yZXYueG1sUEsFBgAAAAAEAAQA9QAAAIgDAAAAAA==&#10;" fillcolor="#bfbfbf" stroked="f"/>
                <v:rect id="Rectangle 5231" o:spid="_x0000_s1423" style="position:absolute;left:77;top:166;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zX3sYA&#10;AADdAAAADwAAAGRycy9kb3ducmV2LnhtbESPT2vCQBTE74LfYXmF3swmin+IriKC0JOtVkqPz+xr&#10;ErL7NmTXmH77bqHQ4zAzv2E2u8Ea0VPna8cKsiQFQVw4XXOp4Pp+nKxA+ICs0TgmBd/kYbcdjzaY&#10;a/fgM/WXUIoIYZ+jgiqENpfSFxVZ9IlriaP35TqLIcqulLrDR4RbI6dpupAWa44LFbZ0qKhoLner&#10;YDW/mea6nH2elq/ZR0NmT/70ptTz07Bfgwg0hP/wX/tFK5hPZx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zX3sYAAADdAAAADwAAAAAAAAAAAAAAAACYAgAAZHJz&#10;L2Rvd25yZXYueG1sUEsFBgAAAAAEAAQA9QAAAIsDAAAAAA==&#10;" filled="f" strokeweight="0"/>
                <v:rect id="Rectangle 5232" o:spid="_x0000_s1424" style="position:absolute;left:77;top:197;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2d9ccA&#10;AADdAAAADwAAAGRycy9kb3ducmV2LnhtbESPT2vCQBTE74V+h+UVegl1Y0SxaVappaI3/7Tk/Mi+&#10;JqHZtyG7NdFP7wpCj8PM/IbJloNpxIk6V1tWMB7FIIgLq2suFXx/rV/mIJxH1thYJgVncrBcPD5k&#10;mGrb84FOR1+KAGGXooLK+zaV0hUVGXQj2xIH78d2Bn2QXSl1h32Am0YmcTyTBmsOCxW29FFR8Xv8&#10;MwqidpKv+st+G+3W8flzkx9ey2hQ6vlpeH8D4Wnw/+F7e6sVTJNJArc34Qn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NnfXHAAAA3QAAAA8AAAAAAAAAAAAAAAAAmAIAAGRy&#10;cy9kb3ducmV2LnhtbFBLBQYAAAAABAAEAPUAAACMAwAAAAA=&#10;" fillcolor="#bfbfbf" stroked="f"/>
                <v:rect id="Rectangle 5233" o:spid="_x0000_s1425" style="position:absolute;left:77;top:197;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LsMsYA&#10;AADdAAAADwAAAGRycy9kb3ducmV2LnhtbESPT2vCQBTE74LfYXmF3sxGg3+IriKC0JOtVkqPz+xr&#10;ErL7NmTXmH77bqHQ4zAzv2E2u8Ea0VPna8cKpkkKgrhwuuZSwfX9OFmB8AFZo3FMCr7Jw247Hm0w&#10;1+7BZ+ovoRQRwj5HBVUIbS6lLyqy6BPXEkfvy3UWQ5RdKXWHjwi3Rs7SdCEt1hwXKmzpUFHRXO5W&#10;wWp+M811mX2elq/Tj4bMnvzpTannp2G/BhFoCP/hv/aLVjCfZR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LsMsYAAADdAAAADwAAAAAAAAAAAAAAAACYAgAAZHJz&#10;L2Rvd25yZXYueG1sUEsFBgAAAAAEAAQA9QAAAIsDAAAAAA==&#10;" filled="f" strokeweight="0"/>
                <v:rect id="Rectangle 5234" o:spid="_x0000_s1426" style="position:absolute;left:77;top:166;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igGsgA&#10;AADdAAAADwAAAGRycy9kb3ducmV2LnhtbESPT2vCQBTE7wW/w/KEXkKzqX9Kja7SFqXerLbk/Mg+&#10;k2D2bchuTfTTdwWhx2FmfsMsVr2pxZlaV1lW8BwnIIhzqysuFPx8b55eQTiPrLG2TAou5GC1HDws&#10;MNW24z2dD74QAcIuRQWl900qpctLMuhi2xAH72hbgz7ItpC6xS7ATS1HSfIiDVYcFkps6KOk/HT4&#10;NQqiZpy9d9evbbTbJJf1Z7afFVGv1OOwf5uD8NT7//C9vdUKpqPxBG5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KKAayAAAAN0AAAAPAAAAAAAAAAAAAAAAAJgCAABk&#10;cnMvZG93bnJldi54bWxQSwUGAAAAAAQABAD1AAAAjQMAAAAA&#10;" fillcolor="#bfbfbf" stroked="f"/>
                <v:rect id="Rectangle 5235" o:spid="_x0000_s1427" style="position:absolute;left:77;top:166;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fR3cUA&#10;AADdAAAADwAAAGRycy9kb3ducmV2LnhtbESPQWvCQBSE7wX/w/KE3upGJY1EVxGh0JO1KqXHZ/aZ&#10;hOy+Ddmtpv/eFQSPw8x8wyxWvTXiQp2vHSsYjxIQxIXTNZcKjoePtxkIH5A1Gsek4J88rJaDlwXm&#10;2l35my77UIoIYZ+jgiqENpfSFxVZ9CPXEkfv7DqLIcqulLrDa4RbIydJ8i4t1hwXKmxpU1HR7P+s&#10;gll6Ms0xm/5us6/xT0NmTX67U+p12K/nIAL14Rl+tD+1gnQyTe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9HdxQAAAN0AAAAPAAAAAAAAAAAAAAAAAJgCAABkcnMv&#10;ZG93bnJldi54bWxQSwUGAAAAAAQABAD1AAAAigMAAAAA&#10;" filled="f" strokeweight="0"/>
                <v:rect id="Rectangle 5236" o:spid="_x0000_s1428" style="position:absolute;left:254;top:93;width:47;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ab9sgA&#10;AADdAAAADwAAAGRycy9kb3ducmV2LnhtbESPT2vCQBTE70K/w/IKXkKz0aC0qavYotSbf1pyfmRf&#10;k9Ds25BdTfTTdwsFj8PM/IZZrAbTiAt1rrasYBInIIgLq2suFXx9bp+eQTiPrLGxTAqu5GC1fBgt&#10;MNO25yNdTr4UAcIuQwWV920mpSsqMuhi2xIH79t2Bn2QXSl1h32Am0ZOk2QuDdYcFips6b2i4ud0&#10;NgqiNs3f+tthF+23yXXzkR9fymhQavw4rF9BeBr8Pfzf3mkFs2k6h7834QnI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tpv2yAAAAN0AAAAPAAAAAAAAAAAAAAAAAJgCAABk&#10;cnMvZG93bnJldi54bWxQSwUGAAAAAAQABAD1AAAAjQMAAAAA&#10;" fillcolor="#bfbfbf" stroked="f"/>
                <v:rect id="Rectangle 5237" o:spid="_x0000_s1429" style="position:absolute;left:254;top:93;width:47;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nqMcUA&#10;AADdAAAADwAAAGRycy9kb3ducmV2LnhtbESPQWvCQBSE7wX/w/IKvdWNio1EVxFB6MlaDaXHZ/Y1&#10;Cdl9G7Krpv/eFQSPw8x8wyxWvTXiQp2vHSsYDRMQxIXTNZcK8uP2fQbCB2SNxjEp+CcPq+XgZYGZ&#10;dlf+psshlCJC2GeooAqhzaT0RUUW/dC1xNH7c53FEGVXSt3hNcKtkeMk+ZAWa44LFba0qahoDmer&#10;YDY9mSZPJ7+79Gv005BZk9/tlXp77ddzEIH68Aw/2p9awXQ8Se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eoxxQAAAN0AAAAPAAAAAAAAAAAAAAAAAJgCAABkcnMv&#10;ZG93bnJldi54bWxQSwUGAAAAAAQABAD1AAAAigMAAAAA&#10;" filled="f" strokeweight="0"/>
                <v:shape id="Freeform 5238" o:spid="_x0000_s1430" style="position:absolute;left:261;top:146;width:33;height:33;visibility:visible;mso-wrap-style:square;v-text-anchor:top" coordsize="3263,3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IOQsIA&#10;AADdAAAADwAAAGRycy9kb3ducmV2LnhtbERPz2vCMBS+D/wfwhN2W1Mrc1IbRYSNyU7rBK/P5tmU&#10;Ni+lydruv18Ogx0/vt/FYbadGGnwjWMFqyQFQVw53XCt4PL1+rQF4QOyxs4xKfghD4f94qHAXLuJ&#10;P2ksQy1iCPscFZgQ+lxKXxmy6BPXE0fu7gaLIcKhlnrAKYbbTmZpupEWG44NBns6Gara8tsqyN5e&#10;jLldt6v12W9S6ftbe+YPpR6X83EHItAc/sV/7net4Dlbx7nxTX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g5CwgAAAN0AAAAPAAAAAAAAAAAAAAAAAJgCAABkcnMvZG93&#10;bnJldi54bWxQSwUGAAAAAAQABAD1AAAAhwMAAAAA&#10;" path="m3263,325r,2662l3263,2987v,180,-145,325,-325,325c2938,3312,2938,3312,2938,3312r,l324,3312r,c145,3312,,3167,,2987r,l,325r,c,145,145,,324,r,l2938,r,c3118,,3263,145,3263,325xe" fillcolor="#7f7f7f" strokeweight="0">
                  <v:path arrowok="t" o:connecttype="custom" o:connectlocs="33,3;33,30;33,30;30,33;30,33;30,33;3,33;3,33;0,30;0,30;0,3;0,3;3,0;3,0;30,0;30,0;33,3" o:connectangles="0,0,0,0,0,0,0,0,0,0,0,0,0,0,0,0,0"/>
                </v:shape>
                <v:shape id="Freeform 5239" o:spid="_x0000_s1431" style="position:absolute;left:261;top:146;width:33;height:33;visibility:visible;mso-wrap-style:square;v-text-anchor:top" coordsize="3263,3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6GWsYA&#10;AADdAAAADwAAAGRycy9kb3ducmV2LnhtbESPT2vCQBTE7wW/w/KE3upG09oaXUWkpYqXauP9kX35&#10;g9m3Ibua+O27QsHjMDO/YRar3tTiSq2rLCsYjyIQxJnVFRcK0t+vlw8QziNrrC2Tghs5WC0HTwtM&#10;tO34QNejL0SAsEtQQel9k0jpspIMupFtiIOX29agD7ItpG6xC3BTy0kUTaXBisNCiQ1tSsrOx4tR&#10;sH+9nd6/d+umttPP/Cd1cXe4xEo9D/v1HISn3j/C/+2tVvA2iWdwfx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96GWsYAAADdAAAADwAAAAAAAAAAAAAAAACYAgAAZHJz&#10;L2Rvd25yZXYueG1sUEsFBgAAAAAEAAQA9QAAAIsDAAAAAA==&#10;" path="m3263,325r,2662l3263,2987v,180,-145,325,-325,325c2938,3312,2938,3312,2938,3312r,l324,3312r,c145,3312,,3167,,2987r,l,325r,c,145,145,,324,r,l2938,r,c3118,,3263,145,3263,325xe" filled="f" strokeweight="0">
                  <v:stroke joinstyle="miter"/>
                  <v:path arrowok="t" o:connecttype="custom" o:connectlocs="33,3;33,30;33,30;30,33;30,33;30,33;3,33;3,33;0,30;0,30;0,3;0,3;3,0;3,0;30,0;30,0;33,3" o:connectangles="0,0,0,0,0,0,0,0,0,0,0,0,0,0,0,0,0"/>
                </v:shape>
                <v:shape id="Freeform 5240" o:spid="_x0000_s1432" style="position:absolute;left:261;top:104;width:33;height:33;visibility:visible;mso-wrap-style:square;v-text-anchor:top" coordsize="3263,3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ui/cQA&#10;AADdAAAADwAAAGRycy9kb3ducmV2LnhtbERPz2vCMBS+D/Y/hCfstqaKk9IZyygMRHapK+puz+bZ&#10;ljUvJYna/ffLYbDjx/d7XUxmEDdyvresYJ6kIIgbq3tuFdSf788ZCB+QNQ6WScEPeSg2jw9rzLW9&#10;c0W3fWhFDGGfo4IuhDGX0jcdGfSJHYkjd7HOYIjQtVI7vMdwM8hFmq6kwZ5jQ4cjlR013/urUbCq&#10;SvzaUv1xXh6muhp2mTueMqWeZtPbK4hAU/gX/7m3WsHLYhn3xzfxCc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Lov3EAAAA3QAAAA8AAAAAAAAAAAAAAAAAmAIAAGRycy9k&#10;b3ducmV2LnhtbFBLBQYAAAAABAAEAPUAAACJAwAAAAA=&#10;" path="m3263,325r,2663l3263,2988v,179,-145,325,-325,325c2938,3313,2938,3313,2938,3313r,l324,3313r,c145,3313,,3167,,2988r,l,325r,c,146,145,,324,r,l2938,r,c3118,,3263,146,3263,325xe" fillcolor="#7f7f7f" strokeweight="0">
                  <v:path arrowok="t" o:connecttype="custom" o:connectlocs="33,3;33,30;33,30;30,33;30,33;30,33;3,33;3,33;0,30;0,30;0,3;0,3;3,0;3,0;30,0;30,0;33,3" o:connectangles="0,0,0,0,0,0,0,0,0,0,0,0,0,0,0,0,0"/>
                </v:shape>
                <v:shape id="Freeform 5241" o:spid="_x0000_s1433" style="position:absolute;left:261;top:104;width:33;height:33;visibility:visible;mso-wrap-style:square;v-text-anchor:top" coordsize="3263,3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k/sYA&#10;AADdAAAADwAAAGRycy9kb3ducmV2LnhtbESP0WrCQBRE3wX/YblCX6TZJFgpqauUSkEEaRv7AZfs&#10;NQlm76a7W439+q4g+DjMzBlmsRpMJ07kfGtZQZakIIgrq1uuFXzv3x+fQfiArLGzTAou5GG1HI8W&#10;WGh75i86laEWEcK+QAVNCH0hpa8aMugT2xNH72CdwRClq6V2eI5w08k8TefSYMtxocGe3hqqjuWv&#10;UZBeZjbbrd2ayg+5/dPT/Md85ko9TIbXFxCBhnAP39obreApn2VwfROf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uk/sYAAADdAAAADwAAAAAAAAAAAAAAAACYAgAAZHJz&#10;L2Rvd25yZXYueG1sUEsFBgAAAAAEAAQA9QAAAIsDAAAAAA==&#10;" path="m3263,325r,2663l3263,2988v,179,-145,325,-325,325c2938,3313,2938,3313,2938,3313r,l324,3313r,c145,3313,,3167,,2988r,l,325r,c,146,145,,324,r,l2938,r,c3118,,3263,146,3263,325xe" filled="f" strokeweight="0">
                  <v:stroke joinstyle="miter"/>
                  <v:path arrowok="t" o:connecttype="custom" o:connectlocs="33,3;33,30;33,30;30,33;30,33;30,33;3,33;3,33;0,30;0,30;0,3;0,3;3,0;3,0;30,0;30,0;33,3" o:connectangles="0,0,0,0,0,0,0,0,0,0,0,0,0,0,0,0,0"/>
                </v:shape>
                <v:group id="Group 5242" o:spid="_x0000_s1434" style="position:absolute;left:253;top:29;width:47;height:47" coordorigin="253,29" coordsize="4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5JMYAAADdAAAADwAAAGRycy9kb3ducmV2LnhtbESPQWvCQBSE74L/YXmC&#10;t7pJrEWiq4hY8SCFqiDeHtlnEsy+DdltEv99t1DwOMzMN8xy3ZtKtNS40rKCeBKBIM6sLjlXcDl/&#10;vs1BOI+ssbJMCp7kYL0aDpaYatvxN7Unn4sAYZeigsL7OpXSZQUZdBNbEwfvbhuDPsgml7rBLsBN&#10;JZMo+pAGSw4LBda0LSh7nH6Mgn2H3WYa79rj47593s6zr+sxJqXGo36zAOGp96/wf/ugFcyS9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z/kkxgAAAN0A&#10;AAAPAAAAAAAAAAAAAAAAAKoCAABkcnMvZG93bnJldi54bWxQSwUGAAAAAAQABAD6AAAAnQMAAAAA&#10;">
                  <v:rect id="Rectangle 5243" o:spid="_x0000_s1435" style="position:absolute;left:253;top:29;width:47;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LE8gA&#10;AADdAAAADwAAAGRycy9kb3ducmV2LnhtbESPT2vCQBTE7wW/w/KEXkKzqX9Kja7SFqXerLbk/Mg+&#10;k2D2bchuTfTTdwWhx2FmfsMsVr2pxZlaV1lW8BwnIIhzqysuFPx8b55eQTiPrLG2TAou5GC1HDws&#10;MNW24z2dD74QAcIuRQWl900qpctLMuhi2xAH72hbgz7ItpC6xS7ATS1HSfIiDVYcFkps6KOk/HT4&#10;NQqiZpy9d9evbbTbJJf1Z7afFVGv1OOwf5uD8NT7//C9vdUKpqPJGG5vw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9x0sTyAAAAN0AAAAPAAAAAAAAAAAAAAAAAJgCAABk&#10;cnMvZG93bnJldi54bWxQSwUGAAAAAAQABAD1AAAAjQMAAAAA&#10;" fillcolor="#bfbfbf" stroked="f"/>
                  <v:rect id="Rectangle 5244" o:spid="_x0000_s1436" style="position:absolute;left:253;top:29;width:47;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0HO8UA&#10;AADdAAAADwAAAGRycy9kb3ducmV2LnhtbESPW4vCMBSE34X9D+EI+6apd6lGkQVhn9z1gvh4bI5t&#10;aXJSmqx2//1mQfBxmJlvmOW6tUbcqfGlYwWDfgKCOHO65FzB6bjtzUH4gKzROCYFv+RhvXrrLDHV&#10;7sF7uh9CLiKEfYoKihDqVEqfFWTR911NHL2bayyGKJtc6gYfEW6NHCbJVFosOS4UWNNHQVl1+LEK&#10;5pOrqU6z0WU3+xqcKzIb8rtvpd677WYBIlAbXuFn+1MrmAzHY/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3Qc7xQAAAN0AAAAPAAAAAAAAAAAAAAAAAJgCAABkcnMv&#10;ZG93bnJldi54bWxQSwUGAAAAAAQABAD1AAAAigMAAAAA&#10;" filled="f" strokeweight="0"/>
                  <v:shape id="Freeform 5245" o:spid="_x0000_s1437" style="position:absolute;left:258;top:35;width:37;height:36;visibility:visible;mso-wrap-style:square;v-text-anchor:top" coordsize="12544,1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aDwsYA&#10;AADdAAAADwAAAGRycy9kb3ducmV2LnhtbESPQWvCQBSE74L/YXkFb7qp1qrRVUSQlF6kaQWPj+wz&#10;Ce6+DdlV03/fLQgeh5n5hlltOmvEjVpfO1bwOkpAEBdO11wq+PneD+cgfEDWaByTgl/ysFn3eytM&#10;tbvzF93yUIoIYZ+igiqEJpXSFxVZ9CPXEEfv7FqLIcq2lLrFe4RbI8dJ8i4t1hwXKmxoV1Fxya9W&#10;QbabHD9ns/k5KxfO5LVJDqfsotTgpdsuQQTqwjP8aH9oBdPx2xT+38Qn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aDwsYAAADdAAAADwAAAAAAAAAAAAAAAACYAgAAZHJz&#10;L2Rvd25yZXYueG1sUEsFBgAAAAAEAAQA9QAAAIsDAAAAAA==&#10;" path="m1200,l11344,r,c12007,,12544,538,12544,1200v,,,,,l12544,1200r,9744l12544,10944v,663,-537,1200,-1200,1200l11344,12144r-10144,l1200,12144c538,12144,,11607,,10944r,l,1200r,c,538,538,,1200,xe" fillcolor="#7f7f7f" strokeweight="0">
                    <v:path arrowok="t" o:connecttype="custom" o:connectlocs="4,0;33,0;33,0;37,4;37,4;37,4;37,32;37,32;33,36;33,36;4,36;4,36;0,32;0,32;0,4;0,4;4,0" o:connectangles="0,0,0,0,0,0,0,0,0,0,0,0,0,0,0,0,0"/>
                  </v:shape>
                  <v:shape id="Freeform 5246" o:spid="_x0000_s1438" style="position:absolute;left:258;top:35;width:37;height:36;visibility:visible;mso-wrap-style:square;v-text-anchor:top" coordsize="12544,1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kTsQA&#10;AADdAAAADwAAAGRycy9kb3ducmV2LnhtbESPwWrDMBBE74H+g9hCbomc0LrFtRxCoCSXHpq49621&#10;sUytlZEUx/n7qFDocZiZN0y5mWwvRvKhc6xgtcxAEDdOd9wqqE/vi1cQISJr7B2TghsF2FQPsxIL&#10;7a78SeMxtiJBOBSowMQ4FFKGxpDFsHQDcfLOzluMSfpWao/XBLe9XGdZLi12nBYMDrQz1PwcL1bB&#10;tPf5Of+o6cXt6i8zfrNeZXul5o/T9g1EpCn+h//aB63gef2Uw++b9ARk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FJE7EAAAA3QAAAA8AAAAAAAAAAAAAAAAAmAIAAGRycy9k&#10;b3ducmV2LnhtbFBLBQYAAAAABAAEAPUAAACJAwAAAAA=&#10;" path="m1200,l11344,r,c12007,,12544,538,12544,1200v,,,,,l12544,1200r,9744l12544,10944v,663,-537,1200,-1200,1200l11344,12144r-10144,l1200,12144c538,12144,,11607,,10944r,l,1200r,c,538,538,,1200,xe" filled="f" strokeweight="0">
                    <v:stroke joinstyle="miter"/>
                    <v:path arrowok="t" o:connecttype="custom" o:connectlocs="4,0;33,0;33,0;37,4;37,4;37,4;37,32;37,32;33,36;33,36;4,36;4,36;0,32;0,32;0,4;0,4;4,0" o:connectangles="0,0,0,0,0,0,0,0,0,0,0,0,0,0,0,0,0"/>
                  </v:shape>
                </v:group>
                <v:rect id="Rectangle 5247" o:spid="_x0000_s1439" style="position:absolute;left:77;top:222;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xNEMcA&#10;AADdAAAADwAAAGRycy9kb3ducmV2LnhtbESPQWvCQBSE74L/YXmFXkLdaLWtqavYUtFbG1s8P7LP&#10;JJh9G7Krif56tyB4HGbmG2a26EwlTtS40rKC4SAGQZxZXXKu4O939fQGwnlkjZVlUnAmB4t5vzfD&#10;RNuWUzptfS4ChF2CCgrv60RKlxVk0A1sTRy8vW0M+iCbXOoG2wA3lRzF8Ys0WHJYKLCmz4Kyw/Zo&#10;FET18+6jvfxsou9VfP5a79JpHnVKPT50y3cQnjp/D9/aG61gMhq/wv+b8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8TRDHAAAA3QAAAA8AAAAAAAAAAAAAAAAAmAIAAGRy&#10;cy9kb3ducmV2LnhtbFBLBQYAAAAABAAEAPUAAACMAwAAAAA=&#10;" fillcolor="#bfbfbf" stroked="f"/>
                <v:rect id="Rectangle 5248" o:spid="_x0000_s1440" style="position:absolute;left:77;top:222;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ANPsMA&#10;AADdAAAADwAAAGRycy9kb3ducmV2LnhtbERPz2vCMBS+D/Y/hDfwtqY6nVKNIoOBp266Ih6fzVtb&#10;mryUJtruv18Ogx0/vt+b3WiNuFPvG8cKpkkKgrh0uuFKQfH1/rwC4QOyRuOYFPyQh9328WGDmXYD&#10;H+l+CpWIIewzVFCH0GVS+rImiz5xHXHkvl1vMUTYV1L3OMRwa+QsTV+lxYZjQ40dvdVUtqebVbBa&#10;XE1bLF8u+fJjem7J7Mnnn0pNnsb9GkSgMfyL/9wHrWAxm8e58U18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ANPsMAAADdAAAADwAAAAAAAAAAAAAAAACYAgAAZHJzL2Rv&#10;d25yZXYueG1sUEsFBgAAAAAEAAQA9QAAAIgDAAAAAA==&#10;" filled="f" strokeweight="0"/>
                <v:rect id="Rectangle 5249" o:spid="_x0000_s1441" style="position:absolute;left:77;top:253;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98+cgA&#10;AADdAAAADwAAAGRycy9kb3ducmV2LnhtbESPT2vCQBTE74LfYXlCL0E3tVo0dZW2VJqb9Q+eH9nX&#10;JDT7NmS3Jumn7wqCx2FmfsOsNp2pxIUaV1pW8DiJQRBnVpecKzgdt+MFCOeRNVaWSUFPDjbr4WCF&#10;ibYt7+ly8LkIEHYJKii8rxMpXVaQQTexNXHwvm1j0AfZ5FI32Aa4qeQ0jp+lwZLDQoE1vReU/Rx+&#10;jYKofjq/tX9fabTbxv3H53m/zKNOqYdR9/oCwlPn7+FbO9UK5tPZEq5vwhOQ6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L3z5yAAAAN0AAAAPAAAAAAAAAAAAAAAAAJgCAABk&#10;cnMvZG93bnJldi54bWxQSwUGAAAAAAQABAD1AAAAjQMAAAAA&#10;" fillcolor="#bfbfbf" stroked="f"/>
                <v:rect id="Rectangle 5250" o:spid="_x0000_s1442" style="position:absolute;left:77;top:253;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X5cMA&#10;AADdAAAADwAAAGRycy9kb3ducmV2LnhtbERPz2vCMBS+D/wfwhN2m6mOrlKNIoKwU7d1Mjw+m2db&#10;mryUJrPdf78cBjt+fL+3+8kacafBt44VLBcJCOLK6ZZrBefP09MahA/IGo1jUvBDHva72cMWc+1G&#10;/qB7GWoRQ9jnqKAJoc+l9FVDFv3C9cSRu7nBYohwqKUecIzh1shVkrxIiy3HhgZ7OjZUdeW3VbBO&#10;r6Y7Z8+XIntbfnVkDuSLd6Ue59NhAyLQFP7Ff+5XrSBdpXF/fB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X5cMAAADdAAAADwAAAAAAAAAAAAAAAACYAgAAZHJzL2Rv&#10;d25yZXYueG1sUEsFBgAAAAAEAAQA9QAAAIgDAAAAAA==&#10;" filled="f" strokeweight="0"/>
                <v:rect id="Rectangle 5251" o:spid="_x0000_s1443" style="position:absolute;left:77;top:222;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DmIsYA&#10;AADdAAAADwAAAGRycy9kb3ducmV2LnhtbESPQWvCQBSE70L/w/IKvQTdqFg0uoqWSr3ZqHh+ZF+T&#10;0OzbkN2a6K93C4LHYWa+YRarzlTiQo0rLSsYDmIQxJnVJecKTsdtfwrCeWSNlWVScCUHq+VLb4GJ&#10;ti2ndDn4XAQIuwQVFN7XiZQuK8igG9iaOHg/tjHog2xyqRtsA9xUchTH79JgyWGhwJo+Csp+D39G&#10;QVSPz5v29r2L9tv4+vl1Tmd51Cn19tqt5yA8df4ZfrR3WsFkNBnC/5vw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4DmIsYAAADdAAAADwAAAAAAAAAAAAAAAACYAgAAZHJz&#10;L2Rvd25yZXYueG1sUEsFBgAAAAAEAAQA9QAAAIsDAAAAAA==&#10;" fillcolor="#bfbfbf" stroked="f"/>
                <v:rect id="Rectangle 5252" o:spid="_x0000_s1444" style="position:absolute;left:77;top:222;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sCcUA&#10;AADdAAAADwAAAGRycy9kb3ducmV2LnhtbESPT2vCQBTE74V+h+UVvNWNkaikriKFgietf5AeX7Ov&#10;Scju25BdNX77riB4HGbmN8x82VsjLtT52rGC0TABQVw4XXOp4Hj4ep+B8AFZo3FMCm7kYbl4fZlj&#10;rt2Vd3TZh1JECPscFVQhtLmUvqjIoh+6ljh6f66zGKLsSqk7vEa4NTJNkom0WHNcqLClz4qKZn+2&#10;CmbZr2mO0/HPZrodnRoyK/Kbb6UGb/3qA0SgPjzDj/ZaK8jSLIX7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awJxQAAAN0AAAAPAAAAAAAAAAAAAAAAAJgCAABkcnMv&#10;ZG93bnJldi54bWxQSwUGAAAAAAQABAD1AAAAigMAAAAA&#10;" filled="f" strokeweight="0"/>
                <v:rect id="Rectangle 5253" o:spid="_x0000_s1445" style="position:absolute;left:77;top:278;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7dzscA&#10;AADdAAAADwAAAGRycy9kb3ducmV2LnhtbESPT2vCQBTE70K/w/IKXkLdaFDa1FVUFL35p8XzI/ua&#10;hGbfhuxqop++KxQ8DjPzG2Y670wlrtS40rKC4SAGQZxZXXKu4Ptr8/YOwnlkjZVlUnAjB/PZS2+K&#10;qbYtH+l68rkIEHYpKii8r1MpXVaQQTewNXHwfmxj0AfZ5FI32Aa4qeQojifSYMlhocCaVgVlv6eL&#10;URDVyXnZ3g+7aL+Jb+vt+fiRR51S/ddu8QnCU+ef4f/2TisYj8YJPN6EJ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e3c7HAAAA3QAAAA8AAAAAAAAAAAAAAAAAmAIAAGRy&#10;cy9kb3ducmV2LnhtbFBLBQYAAAAABAAEAPUAAACMAwAAAAA=&#10;" fillcolor="#bfbfbf" stroked="f"/>
                <v:rect id="Rectangle 5254" o:spid="_x0000_s1446" style="position:absolute;left:77;top:278;width:96;height: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SR5sYA&#10;AADdAAAADwAAAGRycy9kb3ducmV2LnhtbESPQWvCQBSE70L/w/IKvdWNtqkhZhUpFHqyVkU8PrPP&#10;JGT3bchuNf33XaHgcZiZb5hiOVgjLtT7xrGCyTgBQVw63XClYL/7eM5A+ICs0TgmBb/kYbl4GBWY&#10;a3flb7psQyUihH2OCuoQulxKX9Zk0Y9dRxy9s+sthij7SuoerxFujZwmyZu02HBcqLGj95rKdvtj&#10;FWTpybT72ctxPfuaHFoyK/LrjVJPj8NqDiLQEO7h//anVpBO01e4vY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SR5sYAAADdAAAADwAAAAAAAAAAAAAAAACYAgAAZHJz&#10;L2Rvd25yZXYueG1sUEsFBgAAAAAEAAQA9QAAAIsDAAAAAA==&#10;" filled="f" strokeweight="0"/>
                <v:rect id="Rectangle 5255" o:spid="_x0000_s1447" style="position:absolute;left:77;top:309;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gIccA&#10;AADdAAAADwAAAGRycy9kb3ducmV2LnhtbESPQWvCQBSE70L/w/IKvYS60RKxMRuppaK3Vls8P7LP&#10;JDT7NmS3JvbXu4LgcZiZb5hsOZhGnKhztWUFk3EMgriwuuZSwc/3+nkOwnlkjY1lUnAmB8v8YZRh&#10;qm3POzrtfSkChF2KCirv21RKV1Rk0I1tSxy8o+0M+iC7UuoO+wA3jZzG8UwarDksVNjSe0XF7/7P&#10;KIjal8Oq///aRp/r+PyxOexey2hQ6ulxeFuA8DT4e/jW3moFyTRJ4PomPAG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74CHHAAAA3QAAAA8AAAAAAAAAAAAAAAAAmAIAAGRy&#10;cy9kb3ducmV2LnhtbFBLBQYAAAAABAAEAPUAAACMAwAAAAA=&#10;" fillcolor="#bfbfbf" stroked="f"/>
                <v:rect id="Rectangle 5256" o:spid="_x0000_s1448" style="position:absolute;left:77;top:309;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qqCsQA&#10;AADdAAAADwAAAGRycy9kb3ducmV2LnhtbESPT4vCMBTE74LfIbyFvWmqS1WqUURY2JP/Wfb4bN62&#10;pclLabLa/fZGEDwOM/MbZrHqrBFXan3lWMFomIAgzp2uuFBwPn0OZiB8QNZoHJOCf/KwWvZ7C8y0&#10;u/GBrsdQiAhhn6GCMoQmk9LnJVn0Q9cQR+/XtRZDlG0hdYu3CLdGjpNkIi1WHBdKbGhTUl4f/6yC&#10;WXox9Xn68bOd7kbfNZk1+e1eqfe3bj0HEagLr/Cz/aUVpON0Ao838Qn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aqgrEAAAA3QAAAA8AAAAAAAAAAAAAAAAAmAIAAGRycy9k&#10;b3ducmV2LnhtbFBLBQYAAAAABAAEAPUAAACJAwAAAAA=&#10;" filled="f" strokeweight="0"/>
                <v:rect id="Rectangle 5257" o:spid="_x0000_s1449" style="position:absolute;left:77;top:278;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XbzcYA&#10;AADdAAAADwAAAGRycy9kb3ducmV2LnhtbESPQWvCQBSE70L/w/IKXkLdqFht6ioqit6qVjw/sq9J&#10;aPZtyK4m9td3BcHjMDPfMNN5a0pxpdoVlhX0ezEI4tTqgjMFp+/N2wSE88gaS8uk4EYO5rOXzhQT&#10;bRs+0PXoMxEg7BJUkHtfJVK6NCeDrmcr4uD92NqgD7LOpK6xCXBTykEcv0uDBYeFHCta5ZT+Hi9G&#10;QVQNz8vmb7+Lvjbxbb09Hz6yqFWq+9ouPkF4av0z/GjvtILRYDSG+5vwBOTs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XbzcYAAADdAAAADwAAAAAAAAAAAAAAAACYAgAAZHJz&#10;L2Rvd25yZXYueG1sUEsFBgAAAAAEAAQA9QAAAIsDAAAAAA==&#10;" fillcolor="#bfbfbf" stroked="f"/>
                <v:rect id="Rectangle 5258" o:spid="_x0000_s1450" style="position:absolute;left:77;top:278;width:96;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mb48MA&#10;AADdAAAADwAAAGRycy9kb3ducmV2LnhtbERPz2vCMBS+D/wfwhN2m6mOrlKNIoKwU7d1Mjw+m2db&#10;mryUJrPdf78cBjt+fL+3+8kacafBt44VLBcJCOLK6ZZrBefP09MahA/IGo1jUvBDHva72cMWc+1G&#10;/qB7GWoRQ9jnqKAJoc+l9FVDFv3C9cSRu7nBYohwqKUecIzh1shVkrxIiy3HhgZ7OjZUdeW3VbBO&#10;r6Y7Z8+XIntbfnVkDuSLd6Ue59NhAyLQFP7Ff+5XrSBdpXFufB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mb48MAAADdAAAADwAAAAAAAAAAAAAAAACYAgAAZHJzL2Rv&#10;d25yZXYueG1sUEsFBgAAAAAEAAQA9QAAAIgDAAAAAA==&#10;" filled="f" strokeweight="0"/>
                <v:shape id="Freeform 5259" o:spid="_x0000_s1451" style="position:absolute;left:550;top:344;width:6;height:9;visibility:visible;mso-wrap-style:square;v-text-anchor:top" coordsize="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ncJMcA&#10;AADdAAAADwAAAGRycy9kb3ducmV2LnhtbESPX0vDQBDE3wW/w7GCb/bSYPwTey2lUKggBqs++Lbk&#10;1lxobi/Nbdv47T2h4OMwM79hZovRd+pIQ2wDG5hOMlDEdbAtNwY+3tc3D6CiIFvsApOBH4qwmF9e&#10;zLC04cRvdNxKoxKEY4kGnEhfah1rRx7jJPTEyfsOg0dJcmi0HfCU4L7TeZbdaY8tpwWHPa0c1bvt&#10;wRuoslykeqV94T6r6v7Z9e7l9suY66tx+QRKaJT/8Lm9sQaKvHiEvzfpCe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53CTHAAAA3QAAAA8AAAAAAAAAAAAAAAAAmAIAAGRy&#10;cy9kb3ducmV2LnhtbFBLBQYAAAAABAAEAPUAAACMAwAAAAA=&#10;" path="m6,4l,,,9,6,4xe" fillcolor="#d8d8d8" stroked="f">
                  <v:path arrowok="t" o:connecttype="custom" o:connectlocs="6,4;0,0;0,9;6,4" o:connectangles="0,0,0,0"/>
                </v:shape>
                <v:shape id="Freeform 5260" o:spid="_x0000_s1452" style="position:absolute;left:550;top:344;width:6;height:9;visibility:visible;mso-wrap-style:square;v-text-anchor:top" coordsize="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5RYMMA&#10;AADdAAAADwAAAGRycy9kb3ducmV2LnhtbERPz2uDMBS+F/Y/hDfYrcYVbJ0zLWVQ2KCHTUvPD/Nm&#10;ZOZFTFb1v18Ogx4/vt/lYba9uNHoO8cKnpMUBHHjdMetgkt9WucgfEDW2DsmBQt5OOwfViUW2k38&#10;RbcqtCKGsC9QgQlhKKT0jSGLPnEDceS+3WgxRDi2Uo84xXDby02abqXFjmODwYHeDDU/1a9VsFuq&#10;7KXq69On8dm1Pn+c82PrlXp6nI+vIALN4S7+d79rBdlmG/fHN/EJyP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5RYMMAAADdAAAADwAAAAAAAAAAAAAAAACYAgAAZHJzL2Rv&#10;d25yZXYueG1sUEsFBgAAAAAEAAQA9QAAAIgDAAAAAA==&#10;" path="m6,4l,,,9,6,4xe" filled="f" strokeweight="0">
                  <v:stroke joinstyle="miter"/>
                  <v:path arrowok="t" o:connecttype="custom" o:connectlocs="6,4;0,0;0,9;6,4" o:connectangles="0,0,0,0"/>
                </v:shape>
                <v:shape id="Freeform 5261" o:spid="_x0000_s1453" style="position:absolute;left:550;top:456;width:6;height:9;visibility:visible;mso-wrap-style:square;v-text-anchor:top" coordsize="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Man8YA&#10;AADdAAAADwAAAGRycy9kb3ducmV2LnhtbESPX0vDQBDE34V+h2MLvtlLg60l7bWUgqAgBvvnoW9L&#10;bs0Fc3sxt7bx23uC4OMwM79hVpvBt+pCfWwCG5hOMlDEVbAN1waOh8e7BagoyBbbwGTgmyJs1qOb&#10;FRY2XPmNLnupVYJwLNCAE+kKrWPlyGOchI44ee+h9yhJ9rW2PV4T3Lc6z7K59thwWnDY0c5R9bH/&#10;8gbKLBcpX+lz5k5l+fDsOvdyfzbmdjxsl6CEBvkP/7WfrIFZPp/C75v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Man8YAAADdAAAADwAAAAAAAAAAAAAAAACYAgAAZHJz&#10;L2Rvd25yZXYueG1sUEsFBgAAAAAEAAQA9QAAAIsDAAAAAA==&#10;" path="m6,4l,,,9,6,4xe" fillcolor="#d8d8d8" stroked="f">
                  <v:path arrowok="t" o:connecttype="custom" o:connectlocs="6,4;0,0;0,9;6,4" o:connectangles="0,0,0,0"/>
                </v:shape>
                <v:shape id="Freeform 5262" o:spid="_x0000_s1454" style="position:absolute;left:550;top:456;width:6;height:9;visibility:visible;mso-wrap-style:square;v-text-anchor:top" coordsize="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BqjMUA&#10;AADdAAAADwAAAGRycy9kb3ducmV2LnhtbESPwWrDMBBE74H8g9hAb4lcg1PXjWxCINBCDq0del6s&#10;rWVqrYylJM7fV4VCj8PMvGF21WwHcaXJ944VPG4SEMSt0z13Cs7NcZ2D8AFZ4+CYFNzJQ1UuFzss&#10;tLvxB13r0IkIYV+gAhPCWEjpW0MW/caNxNH7cpPFEOXUST3hLcLtINMk2UqLPccFgyMdDLXf9cUq&#10;eLrX2XM9NMd347PP5vR2yvedV+phNe9fQASaw3/4r/2qFWTpNoXfN/EJy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4GqMxQAAAN0AAAAPAAAAAAAAAAAAAAAAAJgCAABkcnMv&#10;ZG93bnJldi54bWxQSwUGAAAAAAQABAD1AAAAigMAAAAA&#10;" path="m6,4l,,,9,6,4xe" filled="f" strokeweight="0">
                  <v:stroke joinstyle="miter"/>
                  <v:path arrowok="t" o:connecttype="custom" o:connectlocs="6,4;0,0;0,9;6,4" o:connectangles="0,0,0,0"/>
                </v:shape>
                <v:rect id="Rectangle 5263" o:spid="_x0000_s1455" style="position:absolute;left:553;top:301;width:44;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gff8QA&#10;AADdAAAADwAAAGRycy9kb3ducmV2LnhtbESPQYvCMBSE78L+h/AWvGmqYlmqUUQUPejKqiDeHs2z&#10;LTYvpYla/71ZEDwOM/MNM542phR3ql1hWUGvG4EgTq0uOFNwPCw7PyCcR9ZYWiYFT3IwnXy1xpho&#10;++A/uu99JgKEXYIKcu+rREqX5mTQdW1FHLyLrQ36IOtM6hofAW5K2Y+iWBosOCzkWNE8p/S6vxkF&#10;rrmkpx1us03sVlVxmi9+z/FRqfZ3MxuB8NT4T/jdXmsFw348gP834QnI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oH3/EAAAA3QAAAA8AAAAAAAAAAAAAAAAAmAIAAGRycy9k&#10;b3ducmV2LnhtbFBLBQYAAAAABAAEAPUAAACJAwAAAAA=&#10;" fillcolor="#d8d8d8" stroked="f"/>
                <v:rect id="Rectangle 5264" o:spid="_x0000_s1456" style="position:absolute;left:553;top:301;width:44;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hbW8YA&#10;AADdAAAADwAAAGRycy9kb3ducmV2LnhtbESPW4vCMBSE3wX/QzjCvmmq641qFBEWfHLXC+LjsTm2&#10;pclJabLa/febhQUfh5n5hlmuW2vEgxpfOlYwHCQgiDOnS84VnE8f/TkIH5A1Gsek4Ic8rFfdzhJT&#10;7Z58oMcx5CJC2KeooAihTqX0WUEW/cDVxNG7u8ZiiLLJpW7wGeHWyFGSTKXFkuNCgTVtC8qq47dV&#10;MJ/cTHWevV/3s8/hpSKzIb//Uuqt124WIAK14RX+b++0gsloOoa/N/E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hbW8YAAADdAAAADwAAAAAAAAAAAAAAAACYAgAAZHJz&#10;L2Rvd25yZXYueG1sUEsFBgAAAAAEAAQA9QAAAIsDAAAAAA==&#10;" filled="f" strokeweight="0"/>
                <v:shape id="Freeform 5265" o:spid="_x0000_s1457" style="position:absolute;left:556;top:303;width:39;height:201;visibility:visible;mso-wrap-style:square;v-text-anchor:top" coordsize="1935,10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MM1cQA&#10;AADdAAAADwAAAGRycy9kb3ducmV2LnhtbESPT2vCQBTE74V+h+UVeqsbLUaJWUUrLbn65+LtkX0m&#10;Idm3IW+r8dt3C4Ueh5n5DZNvRtepGw3SeDYwnSSgiEtvG64MnE+fb0tQEpAtdp7JwIMENuvnpxwz&#10;6+98oNsxVCpCWDI0UIfQZ1pLWZNDmfieOHpXPzgMUQ6VtgPeI9x1epYkqXbYcFyosaePmsr2+O0M&#10;7C5iz48vluLQYtrJ+36Bxd6Y15dxuwIVaAz/4b92YQ3MZ+kcft/EJ6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zDNXEAAAA3QAAAA8AAAAAAAAAAAAAAAAAmAIAAGRycy9k&#10;b3ducmV2LnhtbFBLBQYAAAAABAAEAPUAAACJAwAAAAA=&#10;" path="m1935,841r,8331l1935,9172v,465,-172,842,-385,842c1550,10014,1550,10014,1550,10014r,l385,10014r,c172,10014,,9637,,9172r,l,841r,c,377,172,,385,r,l1550,r,c1763,,1935,377,1935,841xe" fillcolor="#d8d8d8" strokeweight="0">
                  <v:path arrowok="t" o:connecttype="custom" o:connectlocs="39,17;39,184;39,184;31,201;31,201;31,201;8,201;8,201;0,184;0,184;0,17;0,17;8,0;8,0;31,0;31,0;39,17" o:connectangles="0,0,0,0,0,0,0,0,0,0,0,0,0,0,0,0,0"/>
                </v:shape>
                <v:shape id="Freeform 5266" o:spid="_x0000_s1458" style="position:absolute;left:556;top:303;width:39;height:201;visibility:visible;mso-wrap-style:square;v-text-anchor:top" coordsize="1935,10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oPcUA&#10;AADdAAAADwAAAGRycy9kb3ducmV2LnhtbESPzWrDMBCE74W8g9hCLyWRY4gT3CjBMSTkVMjffZG2&#10;tqm1MpbqOH36qlDocZiZb5j1drStGKj3jWMF81kCglg703Cl4HrZT1cgfEA22DomBQ/ysN1MntaY&#10;G3fnEw3nUIkIYZ+jgjqELpfS65os+pnriKP34XqLIcq+kqbHe4TbVqZJkkmLDceFGjsqa9Kf5y+r&#10;4HtnbpeT9k1avC7fD2UxNyHbK/XyPBZvIAKN4T/81z4aBYs0y+D3TX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Gg9xQAAAN0AAAAPAAAAAAAAAAAAAAAAAJgCAABkcnMv&#10;ZG93bnJldi54bWxQSwUGAAAAAAQABAD1AAAAigMAAAAA&#10;" path="m1935,841r,8331l1935,9172v,465,-172,842,-385,842c1550,10014,1550,10014,1550,10014r,l385,10014r,c172,10014,,9637,,9172r,l,841r,c,377,172,,385,r,l1550,r,c1763,,1935,377,1935,841xe" filled="f" strokeweight="0">
                  <v:stroke joinstyle="miter"/>
                  <v:path arrowok="t" o:connecttype="custom" o:connectlocs="39,17;39,184;39,184;31,201;31,201;31,201;8,201;8,201;0,184;0,184;0,17;0,17;8,0;8,0;31,0;31,0;39,17" o:connectangles="0,0,0,0,0,0,0,0,0,0,0,0,0,0,0,0,0"/>
                </v:shape>
                <v:rect id="Rectangle 5267" o:spid="_x0000_s1459" style="position:absolute;left:309;top:449;width:192;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kRcMcA&#10;AADdAAAADwAAAGRycy9kb3ducmV2LnhtbESPQWvCQBSE7wX/w/KEXkKzqVJbo6u0RdGb1ZacH9ln&#10;Esy+Ddmtif31XUHwOMzMN8x82ZtanKl1lWUFz3ECgji3uuJCwc/3+ukNhPPIGmvLpOBCDpaLwcMc&#10;U2073tP54AsRIOxSVFB636RSurwkgy62DXHwjrY16INsC6lb7ALc1HKUJBNpsOKwUGJDnyXlp8Ov&#10;URA14+yj+/vaRrt1clltsv20iHqlHof9+wyEp97fw7f2Vit4GU1e4fomPA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lJEXDHAAAA3QAAAA8AAAAAAAAAAAAAAAAAmAIAAGRy&#10;cy9kb3ducmV2LnhtbFBLBQYAAAAABAAEAPUAAACMAwAAAAA=&#10;" fillcolor="#bfbfbf" stroked="f"/>
                <v:rect id="Rectangle 5268" o:spid="_x0000_s1460" style="position:absolute;left:309;top:449;width:192;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VRXsIA&#10;AADdAAAADwAAAGRycy9kb3ducmV2LnhtbERPy4rCMBTdC/MP4QruNNXBB9UoMjAwKx9Vhllem2tb&#10;mtyUJqP1781CcHk479Wms0bcqPWVYwXjUQKCOHe64kLB+fQ9XIDwAVmjcUwKHuRhs/7orTDV7s5H&#10;umWhEDGEfYoKyhCaVEqfl2TRj1xDHLmray2GCNtC6hbvMdwaOUmSmbRYcWwosaGvkvI6+7cKFtOL&#10;qc/zz7/dfD/+rclsye8OSg363XYJIlAX3uKX+0crmE5mcW58E5+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JVFewgAAAN0AAAAPAAAAAAAAAAAAAAAAAJgCAABkcnMvZG93&#10;bnJldi54bWxQSwUGAAAAAAQABAD1AAAAhwMAAAAA&#10;" filled="f" strokeweight="0"/>
                <w10:wrap type="square" anchory="margin"/>
              </v:group>
            </w:pict>
          </mc:Fallback>
        </mc:AlternateContent>
      </w:r>
    </w:p>
    <w:p w14:paraId="33753DCC" w14:textId="17599095" w:rsidR="00680DE7" w:rsidRDefault="00747DDF" w:rsidP="00680DE7">
      <w:pPr>
        <w:tabs>
          <w:tab w:val="left" w:pos="930"/>
        </w:tabs>
        <w:rPr>
          <w:noProof/>
        </w:rPr>
      </w:pPr>
      <w:r>
        <w:rPr>
          <w:noProof/>
        </w:rPr>
        <mc:AlternateContent>
          <mc:Choice Requires="wps">
            <w:drawing>
              <wp:anchor distT="0" distB="0" distL="114300" distR="114300" simplePos="0" relativeHeight="251711488" behindDoc="0" locked="0" layoutInCell="1" allowOverlap="1" wp14:anchorId="6F3E1AB4" wp14:editId="5C234469">
                <wp:simplePos x="0" y="0"/>
                <wp:positionH relativeFrom="margin">
                  <wp:align>center</wp:align>
                </wp:positionH>
                <wp:positionV relativeFrom="paragraph">
                  <wp:posOffset>5705813</wp:posOffset>
                </wp:positionV>
                <wp:extent cx="5943600" cy="251460"/>
                <wp:effectExtent l="0" t="0" r="0" b="0"/>
                <wp:wrapThrough wrapText="bothSides">
                  <wp:wrapPolygon edited="0">
                    <wp:start x="0" y="0"/>
                    <wp:lineTo x="0" y="19636"/>
                    <wp:lineTo x="21531" y="19636"/>
                    <wp:lineTo x="21531" y="0"/>
                    <wp:lineTo x="0" y="0"/>
                  </wp:wrapPolygon>
                </wp:wrapThrough>
                <wp:docPr id="9134" name="Text Box 9134"/>
                <wp:cNvGraphicFramePr/>
                <a:graphic xmlns:a="http://schemas.openxmlformats.org/drawingml/2006/main">
                  <a:graphicData uri="http://schemas.microsoft.com/office/word/2010/wordprocessingShape">
                    <wps:wsp>
                      <wps:cNvSpPr txBox="1"/>
                      <wps:spPr>
                        <a:xfrm>
                          <a:off x="0" y="0"/>
                          <a:ext cx="5943600" cy="251460"/>
                        </a:xfrm>
                        <a:prstGeom prst="rect">
                          <a:avLst/>
                        </a:prstGeom>
                        <a:solidFill>
                          <a:prstClr val="white"/>
                        </a:solidFill>
                        <a:ln>
                          <a:noFill/>
                        </a:ln>
                        <a:effectLst/>
                      </wps:spPr>
                      <wps:txbx>
                        <w:txbxContent>
                          <w:p w14:paraId="7AD796EB" w14:textId="0A6796D5" w:rsidR="00FA11DD" w:rsidRPr="00CF11BF" w:rsidRDefault="00FA11DD" w:rsidP="00CC4B63">
                            <w:pPr>
                              <w:pStyle w:val="Caption"/>
                              <w:rPr>
                                <w:noProof/>
                              </w:rPr>
                            </w:pPr>
                            <w:bookmarkStart w:id="303" w:name="_Toc467151229"/>
                            <w:r>
                              <w:t xml:space="preserve">Figure </w:t>
                            </w:r>
                            <w:fldSimple w:instr=" SEQ Figure \* ARABIC ">
                              <w:r w:rsidR="0053144D">
                                <w:rPr>
                                  <w:noProof/>
                                </w:rPr>
                                <w:t>51</w:t>
                              </w:r>
                            </w:fldSimple>
                            <w:r>
                              <w:t xml:space="preserve">. </w:t>
                            </w:r>
                            <w:r w:rsidRPr="00BA3914">
                              <w:t>Kendall Warehouse II</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3E1AB4" id="Text Box 9134" o:spid="_x0000_s2756" type="#_x0000_t202" style="position:absolute;left:0;text-align:left;margin-left:0;margin-top:449.3pt;width:468pt;height:19.8pt;z-index:251711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" stroked="f">
                <v:textbox style="mso-fit-shape-to-text:t" inset="0,0,0,0">
                  <w:txbxContent>
                    <w:p w14:paraId="7AD796EB" w14:textId="0A6796D5" w:rsidR="00FA11DD" w:rsidRPr="00CF11BF" w:rsidRDefault="00FA11DD" w:rsidP="00CC4B63">
                      <w:pPr>
                        <w:pStyle w:val="Caption"/>
                        <w:rPr>
                          <w:noProof/>
                        </w:rPr>
                      </w:pPr>
                      <w:bookmarkStart w:id="304" w:name="_Toc467151229"/>
                      <w:r>
                        <w:t xml:space="preserve">Figure </w:t>
                      </w:r>
                      <w:fldSimple w:instr=" SEQ Figure \* ARABIC ">
                        <w:r w:rsidR="0053144D">
                          <w:rPr>
                            <w:noProof/>
                          </w:rPr>
                          <w:t>51</w:t>
                        </w:r>
                      </w:fldSimple>
                      <w:r>
                        <w:t xml:space="preserve">. </w:t>
                      </w:r>
                      <w:r w:rsidRPr="00BA3914">
                        <w:t>Kendall Warehouse II</w:t>
                      </w:r>
                      <w:bookmarkEnd w:id="304"/>
                    </w:p>
                  </w:txbxContent>
                </v:textbox>
                <w10:wrap type="through" anchorx="margin"/>
              </v:shape>
            </w:pict>
          </mc:Fallback>
        </mc:AlternateContent>
      </w:r>
    </w:p>
    <w:p w14:paraId="43121151" w14:textId="542E82B7" w:rsidR="00CC4B63" w:rsidRDefault="00CC4B63" w:rsidP="00680DE7">
      <w:pPr>
        <w:tabs>
          <w:tab w:val="left" w:pos="930"/>
        </w:tabs>
        <w:rPr>
          <w:noProof/>
        </w:rPr>
      </w:pPr>
    </w:p>
    <w:p w14:paraId="3FD86BAA" w14:textId="6D0966B9" w:rsidR="00CC4B63" w:rsidRDefault="00CC4B63" w:rsidP="00680DE7">
      <w:pPr>
        <w:tabs>
          <w:tab w:val="left" w:pos="930"/>
        </w:tabs>
        <w:rPr>
          <w:noProof/>
        </w:rPr>
      </w:pPr>
    </w:p>
    <w:p w14:paraId="1AD5F2A3" w14:textId="77777777" w:rsidR="00D35AAA" w:rsidRDefault="00D35AAA" w:rsidP="00680DE7">
      <w:pPr>
        <w:tabs>
          <w:tab w:val="left" w:pos="930"/>
        </w:tabs>
        <w:rPr>
          <w:noProof/>
        </w:rPr>
      </w:pPr>
    </w:p>
    <w:p w14:paraId="59F9B573" w14:textId="29D3D391" w:rsidR="00C11EAE" w:rsidRDefault="00C11EAE" w:rsidP="00C11EAE">
      <w:pPr>
        <w:pStyle w:val="Caption"/>
        <w:keepNext/>
      </w:pPr>
      <w:bookmarkStart w:id="305" w:name="_Toc467151334"/>
      <w:r>
        <w:t xml:space="preserve">Table </w:t>
      </w:r>
      <w:fldSimple w:instr=" SEQ Table \* ARABIC ">
        <w:r w:rsidR="0053144D">
          <w:rPr>
            <w:noProof/>
          </w:rPr>
          <w:t>36</w:t>
        </w:r>
      </w:fldSimple>
      <w:r>
        <w:t>. Canine rooster and trial schedule</w:t>
      </w:r>
      <w:bookmarkEnd w:id="305"/>
    </w:p>
    <w:tbl>
      <w:tblPr>
        <w:tblW w:w="5000" w:type="pct"/>
        <w:tblLook w:val="04A0" w:firstRow="1" w:lastRow="0" w:firstColumn="1" w:lastColumn="0" w:noHBand="0" w:noVBand="1"/>
      </w:tblPr>
      <w:tblGrid>
        <w:gridCol w:w="1450"/>
        <w:gridCol w:w="1540"/>
        <w:gridCol w:w="2018"/>
        <w:gridCol w:w="1320"/>
        <w:gridCol w:w="2312"/>
      </w:tblGrid>
      <w:tr w:rsidR="00C11EAE" w:rsidRPr="00C11EAE" w14:paraId="5062810F" w14:textId="77777777" w:rsidTr="00C11EAE">
        <w:trPr>
          <w:trHeight w:val="432"/>
        </w:trPr>
        <w:tc>
          <w:tcPr>
            <w:tcW w:w="839" w:type="pct"/>
            <w:tcBorders>
              <w:top w:val="single" w:sz="4" w:space="0" w:color="auto"/>
              <w:bottom w:val="single" w:sz="4" w:space="0" w:color="auto"/>
            </w:tcBorders>
            <w:shd w:val="clear" w:color="auto" w:fill="auto"/>
            <w:noWrap/>
            <w:vAlign w:val="center"/>
            <w:hideMark/>
          </w:tcPr>
          <w:p w14:paraId="128BEBA7" w14:textId="77777777" w:rsidR="00C11EAE" w:rsidRPr="00C11EAE" w:rsidRDefault="00C11EAE" w:rsidP="00C11EAE">
            <w:pPr>
              <w:spacing w:line="240" w:lineRule="auto"/>
              <w:ind w:firstLine="0"/>
              <w:jc w:val="left"/>
              <w:rPr>
                <w:rFonts w:eastAsia="Times New Roman" w:cs="Times New Roman"/>
                <w:bCs/>
                <w:color w:val="000000"/>
                <w:szCs w:val="24"/>
              </w:rPr>
            </w:pPr>
            <w:r w:rsidRPr="00C11EAE">
              <w:rPr>
                <w:rFonts w:eastAsia="Times New Roman" w:cs="Times New Roman"/>
                <w:bCs/>
                <w:color w:val="000000"/>
                <w:szCs w:val="24"/>
              </w:rPr>
              <w:t>FIU Number</w:t>
            </w:r>
          </w:p>
        </w:tc>
        <w:tc>
          <w:tcPr>
            <w:tcW w:w="891" w:type="pct"/>
            <w:tcBorders>
              <w:top w:val="single" w:sz="4" w:space="0" w:color="auto"/>
              <w:bottom w:val="single" w:sz="4" w:space="0" w:color="auto"/>
            </w:tcBorders>
            <w:shd w:val="clear" w:color="auto" w:fill="auto"/>
            <w:noWrap/>
            <w:vAlign w:val="center"/>
            <w:hideMark/>
          </w:tcPr>
          <w:p w14:paraId="1CDC2D14" w14:textId="77777777" w:rsidR="00C11EAE" w:rsidRPr="00C11EAE" w:rsidRDefault="00C11EAE" w:rsidP="00C11EAE">
            <w:pPr>
              <w:spacing w:line="240" w:lineRule="auto"/>
              <w:ind w:firstLine="0"/>
              <w:jc w:val="left"/>
              <w:rPr>
                <w:rFonts w:eastAsia="Times New Roman" w:cs="Times New Roman"/>
                <w:bCs/>
                <w:color w:val="000000"/>
                <w:szCs w:val="24"/>
              </w:rPr>
            </w:pPr>
            <w:r w:rsidRPr="00C11EAE">
              <w:rPr>
                <w:rFonts w:eastAsia="Times New Roman" w:cs="Times New Roman"/>
                <w:bCs/>
                <w:color w:val="000000"/>
                <w:szCs w:val="24"/>
              </w:rPr>
              <w:t>Canine Name</w:t>
            </w:r>
          </w:p>
        </w:tc>
        <w:tc>
          <w:tcPr>
            <w:tcW w:w="1168" w:type="pct"/>
            <w:tcBorders>
              <w:top w:val="single" w:sz="4" w:space="0" w:color="auto"/>
              <w:bottom w:val="single" w:sz="4" w:space="0" w:color="auto"/>
            </w:tcBorders>
            <w:shd w:val="clear" w:color="auto" w:fill="auto"/>
            <w:noWrap/>
            <w:vAlign w:val="center"/>
            <w:hideMark/>
          </w:tcPr>
          <w:p w14:paraId="45BA0FB6" w14:textId="77777777" w:rsidR="00C11EAE" w:rsidRPr="00C11EAE" w:rsidRDefault="00C11EAE" w:rsidP="00C11EAE">
            <w:pPr>
              <w:spacing w:line="240" w:lineRule="auto"/>
              <w:ind w:firstLine="0"/>
              <w:jc w:val="left"/>
              <w:rPr>
                <w:rFonts w:eastAsia="Times New Roman" w:cs="Times New Roman"/>
                <w:bCs/>
                <w:color w:val="000000"/>
                <w:szCs w:val="24"/>
              </w:rPr>
            </w:pPr>
            <w:r w:rsidRPr="00C11EAE">
              <w:rPr>
                <w:rFonts w:eastAsia="Times New Roman" w:cs="Times New Roman"/>
                <w:bCs/>
                <w:color w:val="000000"/>
                <w:szCs w:val="24"/>
              </w:rPr>
              <w:t>Handler</w:t>
            </w:r>
          </w:p>
        </w:tc>
        <w:tc>
          <w:tcPr>
            <w:tcW w:w="764" w:type="pct"/>
            <w:tcBorders>
              <w:top w:val="single" w:sz="4" w:space="0" w:color="auto"/>
              <w:bottom w:val="single" w:sz="4" w:space="0" w:color="auto"/>
            </w:tcBorders>
            <w:shd w:val="clear" w:color="auto" w:fill="auto"/>
            <w:noWrap/>
            <w:vAlign w:val="center"/>
            <w:hideMark/>
          </w:tcPr>
          <w:p w14:paraId="0DF9A2D8" w14:textId="77777777" w:rsidR="00C11EAE" w:rsidRPr="00C11EAE" w:rsidRDefault="00C11EAE" w:rsidP="00C11EAE">
            <w:pPr>
              <w:spacing w:line="240" w:lineRule="auto"/>
              <w:ind w:firstLine="0"/>
              <w:jc w:val="left"/>
              <w:rPr>
                <w:rFonts w:eastAsia="Times New Roman" w:cs="Times New Roman"/>
                <w:bCs/>
                <w:color w:val="000000"/>
                <w:szCs w:val="24"/>
              </w:rPr>
            </w:pPr>
            <w:r w:rsidRPr="00C11EAE">
              <w:rPr>
                <w:rFonts w:eastAsia="Times New Roman" w:cs="Times New Roman"/>
                <w:bCs/>
                <w:color w:val="000000"/>
                <w:szCs w:val="24"/>
              </w:rPr>
              <w:t>Date</w:t>
            </w:r>
          </w:p>
        </w:tc>
        <w:tc>
          <w:tcPr>
            <w:tcW w:w="1339" w:type="pct"/>
            <w:tcBorders>
              <w:top w:val="single" w:sz="4" w:space="0" w:color="auto"/>
              <w:bottom w:val="single" w:sz="4" w:space="0" w:color="auto"/>
            </w:tcBorders>
            <w:shd w:val="clear" w:color="auto" w:fill="auto"/>
            <w:noWrap/>
            <w:vAlign w:val="center"/>
            <w:hideMark/>
          </w:tcPr>
          <w:p w14:paraId="3CE8F742" w14:textId="77777777" w:rsidR="00C11EAE" w:rsidRPr="00C11EAE" w:rsidRDefault="00C11EAE" w:rsidP="00C11EAE">
            <w:pPr>
              <w:spacing w:line="240" w:lineRule="auto"/>
              <w:ind w:firstLine="0"/>
              <w:jc w:val="left"/>
              <w:rPr>
                <w:rFonts w:eastAsia="Times New Roman" w:cs="Times New Roman"/>
                <w:bCs/>
                <w:color w:val="000000"/>
                <w:szCs w:val="24"/>
              </w:rPr>
            </w:pPr>
            <w:r w:rsidRPr="00C11EAE">
              <w:rPr>
                <w:rFonts w:eastAsia="Times New Roman" w:cs="Times New Roman"/>
                <w:bCs/>
                <w:color w:val="000000"/>
                <w:szCs w:val="24"/>
              </w:rPr>
              <w:t>Location</w:t>
            </w:r>
          </w:p>
        </w:tc>
      </w:tr>
      <w:tr w:rsidR="00C11EAE" w:rsidRPr="00C11EAE" w14:paraId="3E6685D9" w14:textId="77777777" w:rsidTr="00C11EAE">
        <w:trPr>
          <w:trHeight w:val="432"/>
        </w:trPr>
        <w:tc>
          <w:tcPr>
            <w:tcW w:w="839" w:type="pct"/>
            <w:tcBorders>
              <w:top w:val="nil"/>
              <w:bottom w:val="nil"/>
            </w:tcBorders>
            <w:shd w:val="clear" w:color="auto" w:fill="auto"/>
            <w:noWrap/>
            <w:vAlign w:val="center"/>
            <w:hideMark/>
          </w:tcPr>
          <w:p w14:paraId="6DFDED5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1</w:t>
            </w:r>
          </w:p>
        </w:tc>
        <w:tc>
          <w:tcPr>
            <w:tcW w:w="891" w:type="pct"/>
            <w:tcBorders>
              <w:top w:val="nil"/>
              <w:bottom w:val="nil"/>
            </w:tcBorders>
            <w:shd w:val="clear" w:color="auto" w:fill="auto"/>
            <w:noWrap/>
            <w:vAlign w:val="center"/>
            <w:hideMark/>
          </w:tcPr>
          <w:p w14:paraId="418835F2"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Leo</w:t>
            </w:r>
          </w:p>
        </w:tc>
        <w:tc>
          <w:tcPr>
            <w:tcW w:w="1168" w:type="pct"/>
            <w:tcBorders>
              <w:top w:val="nil"/>
              <w:bottom w:val="nil"/>
            </w:tcBorders>
            <w:shd w:val="clear" w:color="auto" w:fill="auto"/>
            <w:noWrap/>
            <w:vAlign w:val="center"/>
            <w:hideMark/>
          </w:tcPr>
          <w:p w14:paraId="218A5610"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Nunn</w:t>
            </w:r>
          </w:p>
        </w:tc>
        <w:tc>
          <w:tcPr>
            <w:tcW w:w="764" w:type="pct"/>
            <w:tcBorders>
              <w:top w:val="nil"/>
              <w:bottom w:val="nil"/>
            </w:tcBorders>
            <w:shd w:val="clear" w:color="auto" w:fill="auto"/>
            <w:noWrap/>
            <w:vAlign w:val="center"/>
            <w:hideMark/>
          </w:tcPr>
          <w:p w14:paraId="531472C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52847417"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19FC2A2D" w14:textId="77777777" w:rsidTr="00C11EAE">
        <w:trPr>
          <w:trHeight w:val="432"/>
        </w:trPr>
        <w:tc>
          <w:tcPr>
            <w:tcW w:w="839" w:type="pct"/>
            <w:tcBorders>
              <w:top w:val="nil"/>
              <w:bottom w:val="nil"/>
            </w:tcBorders>
            <w:shd w:val="clear" w:color="auto" w:fill="auto"/>
            <w:noWrap/>
            <w:vAlign w:val="center"/>
            <w:hideMark/>
          </w:tcPr>
          <w:p w14:paraId="7E29BA75"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2</w:t>
            </w:r>
          </w:p>
        </w:tc>
        <w:tc>
          <w:tcPr>
            <w:tcW w:w="891" w:type="pct"/>
            <w:tcBorders>
              <w:top w:val="nil"/>
              <w:bottom w:val="nil"/>
            </w:tcBorders>
            <w:shd w:val="clear" w:color="auto" w:fill="auto"/>
            <w:noWrap/>
            <w:vAlign w:val="center"/>
            <w:hideMark/>
          </w:tcPr>
          <w:p w14:paraId="21E3188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Denny</w:t>
            </w:r>
          </w:p>
        </w:tc>
        <w:tc>
          <w:tcPr>
            <w:tcW w:w="1168" w:type="pct"/>
            <w:tcBorders>
              <w:top w:val="nil"/>
              <w:bottom w:val="nil"/>
            </w:tcBorders>
            <w:shd w:val="clear" w:color="auto" w:fill="auto"/>
            <w:noWrap/>
            <w:vAlign w:val="center"/>
            <w:hideMark/>
          </w:tcPr>
          <w:p w14:paraId="2031075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Goddard</w:t>
            </w:r>
          </w:p>
        </w:tc>
        <w:tc>
          <w:tcPr>
            <w:tcW w:w="764" w:type="pct"/>
            <w:tcBorders>
              <w:top w:val="nil"/>
              <w:bottom w:val="nil"/>
            </w:tcBorders>
            <w:shd w:val="clear" w:color="auto" w:fill="auto"/>
            <w:noWrap/>
            <w:vAlign w:val="center"/>
            <w:hideMark/>
          </w:tcPr>
          <w:p w14:paraId="13F2E6E7"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6890E70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711A3240" w14:textId="77777777" w:rsidTr="00C11EAE">
        <w:trPr>
          <w:trHeight w:val="432"/>
        </w:trPr>
        <w:tc>
          <w:tcPr>
            <w:tcW w:w="839" w:type="pct"/>
            <w:tcBorders>
              <w:top w:val="nil"/>
              <w:bottom w:val="nil"/>
            </w:tcBorders>
            <w:shd w:val="clear" w:color="auto" w:fill="auto"/>
            <w:noWrap/>
            <w:vAlign w:val="center"/>
            <w:hideMark/>
          </w:tcPr>
          <w:p w14:paraId="79EAB505"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3</w:t>
            </w:r>
          </w:p>
        </w:tc>
        <w:tc>
          <w:tcPr>
            <w:tcW w:w="891" w:type="pct"/>
            <w:tcBorders>
              <w:top w:val="nil"/>
              <w:bottom w:val="nil"/>
            </w:tcBorders>
            <w:shd w:val="clear" w:color="auto" w:fill="auto"/>
            <w:noWrap/>
            <w:vAlign w:val="center"/>
            <w:hideMark/>
          </w:tcPr>
          <w:p w14:paraId="3C2F7541"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Gus</w:t>
            </w:r>
          </w:p>
        </w:tc>
        <w:tc>
          <w:tcPr>
            <w:tcW w:w="1168" w:type="pct"/>
            <w:tcBorders>
              <w:top w:val="nil"/>
              <w:bottom w:val="nil"/>
            </w:tcBorders>
            <w:shd w:val="clear" w:color="auto" w:fill="auto"/>
            <w:noWrap/>
            <w:vAlign w:val="center"/>
            <w:hideMark/>
          </w:tcPr>
          <w:p w14:paraId="03B222F2"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Gardea</w:t>
            </w:r>
          </w:p>
        </w:tc>
        <w:tc>
          <w:tcPr>
            <w:tcW w:w="764" w:type="pct"/>
            <w:tcBorders>
              <w:top w:val="nil"/>
              <w:bottom w:val="nil"/>
            </w:tcBorders>
            <w:shd w:val="clear" w:color="auto" w:fill="auto"/>
            <w:noWrap/>
            <w:vAlign w:val="center"/>
            <w:hideMark/>
          </w:tcPr>
          <w:p w14:paraId="63F359B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09C54CA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1569CF3F" w14:textId="77777777" w:rsidTr="00C11EAE">
        <w:trPr>
          <w:trHeight w:val="432"/>
        </w:trPr>
        <w:tc>
          <w:tcPr>
            <w:tcW w:w="839" w:type="pct"/>
            <w:tcBorders>
              <w:top w:val="nil"/>
              <w:bottom w:val="nil"/>
            </w:tcBorders>
            <w:shd w:val="clear" w:color="auto" w:fill="auto"/>
            <w:noWrap/>
            <w:vAlign w:val="center"/>
            <w:hideMark/>
          </w:tcPr>
          <w:p w14:paraId="1506B910"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4</w:t>
            </w:r>
          </w:p>
        </w:tc>
        <w:tc>
          <w:tcPr>
            <w:tcW w:w="891" w:type="pct"/>
            <w:tcBorders>
              <w:top w:val="nil"/>
              <w:bottom w:val="nil"/>
            </w:tcBorders>
            <w:shd w:val="clear" w:color="auto" w:fill="auto"/>
            <w:noWrap/>
            <w:vAlign w:val="center"/>
            <w:hideMark/>
          </w:tcPr>
          <w:p w14:paraId="3DF65F5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Zidane</w:t>
            </w:r>
          </w:p>
        </w:tc>
        <w:tc>
          <w:tcPr>
            <w:tcW w:w="1168" w:type="pct"/>
            <w:tcBorders>
              <w:top w:val="nil"/>
              <w:bottom w:val="nil"/>
            </w:tcBorders>
            <w:shd w:val="clear" w:color="auto" w:fill="auto"/>
            <w:noWrap/>
            <w:vAlign w:val="center"/>
            <w:hideMark/>
          </w:tcPr>
          <w:p w14:paraId="2FB5A112"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Nunn</w:t>
            </w:r>
          </w:p>
        </w:tc>
        <w:tc>
          <w:tcPr>
            <w:tcW w:w="764" w:type="pct"/>
            <w:tcBorders>
              <w:top w:val="nil"/>
              <w:bottom w:val="nil"/>
            </w:tcBorders>
            <w:shd w:val="clear" w:color="auto" w:fill="auto"/>
            <w:noWrap/>
            <w:vAlign w:val="center"/>
            <w:hideMark/>
          </w:tcPr>
          <w:p w14:paraId="65F0F60B"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681C014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5EA4EA96" w14:textId="77777777" w:rsidTr="00C11EAE">
        <w:trPr>
          <w:trHeight w:val="432"/>
        </w:trPr>
        <w:tc>
          <w:tcPr>
            <w:tcW w:w="839" w:type="pct"/>
            <w:tcBorders>
              <w:top w:val="nil"/>
              <w:bottom w:val="nil"/>
            </w:tcBorders>
            <w:shd w:val="clear" w:color="auto" w:fill="auto"/>
            <w:noWrap/>
            <w:vAlign w:val="center"/>
            <w:hideMark/>
          </w:tcPr>
          <w:p w14:paraId="17405E2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5</w:t>
            </w:r>
          </w:p>
        </w:tc>
        <w:tc>
          <w:tcPr>
            <w:tcW w:w="891" w:type="pct"/>
            <w:tcBorders>
              <w:top w:val="nil"/>
              <w:bottom w:val="nil"/>
            </w:tcBorders>
            <w:shd w:val="clear" w:color="auto" w:fill="auto"/>
            <w:noWrap/>
            <w:vAlign w:val="center"/>
            <w:hideMark/>
          </w:tcPr>
          <w:p w14:paraId="1B69F0B1"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Maika</w:t>
            </w:r>
          </w:p>
        </w:tc>
        <w:tc>
          <w:tcPr>
            <w:tcW w:w="1168" w:type="pct"/>
            <w:tcBorders>
              <w:top w:val="nil"/>
              <w:bottom w:val="nil"/>
            </w:tcBorders>
            <w:shd w:val="clear" w:color="auto" w:fill="auto"/>
            <w:noWrap/>
            <w:vAlign w:val="center"/>
            <w:hideMark/>
          </w:tcPr>
          <w:p w14:paraId="4A4371F2"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Dunaway</w:t>
            </w:r>
          </w:p>
        </w:tc>
        <w:tc>
          <w:tcPr>
            <w:tcW w:w="764" w:type="pct"/>
            <w:tcBorders>
              <w:top w:val="nil"/>
              <w:bottom w:val="nil"/>
            </w:tcBorders>
            <w:shd w:val="clear" w:color="auto" w:fill="auto"/>
            <w:noWrap/>
            <w:vAlign w:val="center"/>
            <w:hideMark/>
          </w:tcPr>
          <w:p w14:paraId="18771AD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2C4E9B3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6F8682F0" w14:textId="77777777" w:rsidTr="00C11EAE">
        <w:trPr>
          <w:trHeight w:val="432"/>
        </w:trPr>
        <w:tc>
          <w:tcPr>
            <w:tcW w:w="839" w:type="pct"/>
            <w:tcBorders>
              <w:top w:val="nil"/>
              <w:bottom w:val="nil"/>
            </w:tcBorders>
            <w:shd w:val="clear" w:color="auto" w:fill="auto"/>
            <w:noWrap/>
            <w:vAlign w:val="center"/>
            <w:hideMark/>
          </w:tcPr>
          <w:p w14:paraId="77C86E61"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6</w:t>
            </w:r>
          </w:p>
        </w:tc>
        <w:tc>
          <w:tcPr>
            <w:tcW w:w="891" w:type="pct"/>
            <w:tcBorders>
              <w:top w:val="nil"/>
              <w:bottom w:val="nil"/>
            </w:tcBorders>
            <w:shd w:val="clear" w:color="auto" w:fill="auto"/>
            <w:noWrap/>
            <w:vAlign w:val="center"/>
            <w:hideMark/>
          </w:tcPr>
          <w:p w14:paraId="5F3F830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Red</w:t>
            </w:r>
          </w:p>
        </w:tc>
        <w:tc>
          <w:tcPr>
            <w:tcW w:w="1168" w:type="pct"/>
            <w:tcBorders>
              <w:top w:val="nil"/>
              <w:bottom w:val="nil"/>
            </w:tcBorders>
            <w:shd w:val="clear" w:color="auto" w:fill="auto"/>
            <w:noWrap/>
            <w:vAlign w:val="center"/>
            <w:hideMark/>
          </w:tcPr>
          <w:p w14:paraId="2292DD98"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risp</w:t>
            </w:r>
          </w:p>
        </w:tc>
        <w:tc>
          <w:tcPr>
            <w:tcW w:w="764" w:type="pct"/>
            <w:tcBorders>
              <w:top w:val="nil"/>
              <w:bottom w:val="nil"/>
            </w:tcBorders>
            <w:shd w:val="clear" w:color="auto" w:fill="auto"/>
            <w:noWrap/>
            <w:vAlign w:val="center"/>
            <w:hideMark/>
          </w:tcPr>
          <w:p w14:paraId="774BC437"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30B3746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1E50101C" w14:textId="77777777" w:rsidTr="00C11EAE">
        <w:trPr>
          <w:trHeight w:val="432"/>
        </w:trPr>
        <w:tc>
          <w:tcPr>
            <w:tcW w:w="839" w:type="pct"/>
            <w:tcBorders>
              <w:top w:val="nil"/>
              <w:bottom w:val="nil"/>
            </w:tcBorders>
            <w:shd w:val="clear" w:color="auto" w:fill="auto"/>
            <w:noWrap/>
            <w:vAlign w:val="center"/>
            <w:hideMark/>
          </w:tcPr>
          <w:p w14:paraId="165A2F5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7</w:t>
            </w:r>
          </w:p>
        </w:tc>
        <w:tc>
          <w:tcPr>
            <w:tcW w:w="891" w:type="pct"/>
            <w:tcBorders>
              <w:top w:val="nil"/>
              <w:bottom w:val="nil"/>
            </w:tcBorders>
            <w:shd w:val="clear" w:color="auto" w:fill="auto"/>
            <w:noWrap/>
            <w:vAlign w:val="center"/>
            <w:hideMark/>
          </w:tcPr>
          <w:p w14:paraId="1CD7FE7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Freddie</w:t>
            </w:r>
          </w:p>
        </w:tc>
        <w:tc>
          <w:tcPr>
            <w:tcW w:w="1168" w:type="pct"/>
            <w:tcBorders>
              <w:top w:val="nil"/>
              <w:bottom w:val="nil"/>
            </w:tcBorders>
            <w:shd w:val="clear" w:color="auto" w:fill="auto"/>
            <w:noWrap/>
            <w:vAlign w:val="center"/>
            <w:hideMark/>
          </w:tcPr>
          <w:p w14:paraId="254AFD58"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Kosiara</w:t>
            </w:r>
          </w:p>
        </w:tc>
        <w:tc>
          <w:tcPr>
            <w:tcW w:w="764" w:type="pct"/>
            <w:tcBorders>
              <w:top w:val="nil"/>
              <w:bottom w:val="nil"/>
            </w:tcBorders>
            <w:shd w:val="clear" w:color="auto" w:fill="auto"/>
            <w:noWrap/>
            <w:vAlign w:val="center"/>
            <w:hideMark/>
          </w:tcPr>
          <w:p w14:paraId="48E5DD1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355F2660"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15571883" w14:textId="77777777" w:rsidTr="00C11EAE">
        <w:trPr>
          <w:trHeight w:val="432"/>
        </w:trPr>
        <w:tc>
          <w:tcPr>
            <w:tcW w:w="839" w:type="pct"/>
            <w:tcBorders>
              <w:top w:val="nil"/>
              <w:bottom w:val="nil"/>
            </w:tcBorders>
            <w:shd w:val="clear" w:color="auto" w:fill="auto"/>
            <w:noWrap/>
            <w:vAlign w:val="center"/>
            <w:hideMark/>
          </w:tcPr>
          <w:p w14:paraId="0086D6D8"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8</w:t>
            </w:r>
          </w:p>
        </w:tc>
        <w:tc>
          <w:tcPr>
            <w:tcW w:w="891" w:type="pct"/>
            <w:tcBorders>
              <w:top w:val="nil"/>
              <w:bottom w:val="nil"/>
            </w:tcBorders>
            <w:shd w:val="clear" w:color="auto" w:fill="auto"/>
            <w:noWrap/>
            <w:vAlign w:val="center"/>
            <w:hideMark/>
          </w:tcPr>
          <w:p w14:paraId="4FECD9A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Lotor</w:t>
            </w:r>
          </w:p>
        </w:tc>
        <w:tc>
          <w:tcPr>
            <w:tcW w:w="1168" w:type="pct"/>
            <w:tcBorders>
              <w:top w:val="nil"/>
              <w:bottom w:val="nil"/>
            </w:tcBorders>
            <w:shd w:val="clear" w:color="auto" w:fill="auto"/>
            <w:noWrap/>
            <w:vAlign w:val="center"/>
            <w:hideMark/>
          </w:tcPr>
          <w:p w14:paraId="4C67F7C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Nunn</w:t>
            </w:r>
          </w:p>
        </w:tc>
        <w:tc>
          <w:tcPr>
            <w:tcW w:w="764" w:type="pct"/>
            <w:tcBorders>
              <w:top w:val="nil"/>
              <w:bottom w:val="nil"/>
            </w:tcBorders>
            <w:shd w:val="clear" w:color="auto" w:fill="auto"/>
            <w:noWrap/>
            <w:vAlign w:val="center"/>
            <w:hideMark/>
          </w:tcPr>
          <w:p w14:paraId="4B994D22"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5330E1E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5B6FD4F6" w14:textId="77777777" w:rsidTr="00C11EAE">
        <w:trPr>
          <w:trHeight w:val="432"/>
        </w:trPr>
        <w:tc>
          <w:tcPr>
            <w:tcW w:w="839" w:type="pct"/>
            <w:tcBorders>
              <w:top w:val="nil"/>
              <w:bottom w:val="nil"/>
            </w:tcBorders>
            <w:shd w:val="clear" w:color="auto" w:fill="auto"/>
            <w:noWrap/>
            <w:vAlign w:val="center"/>
            <w:hideMark/>
          </w:tcPr>
          <w:p w14:paraId="495418E7"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w:t>
            </w:r>
          </w:p>
        </w:tc>
        <w:tc>
          <w:tcPr>
            <w:tcW w:w="891" w:type="pct"/>
            <w:tcBorders>
              <w:top w:val="nil"/>
              <w:bottom w:val="nil"/>
            </w:tcBorders>
            <w:shd w:val="clear" w:color="auto" w:fill="auto"/>
            <w:noWrap/>
            <w:vAlign w:val="center"/>
            <w:hideMark/>
          </w:tcPr>
          <w:p w14:paraId="3A4C426A"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Linda</w:t>
            </w:r>
          </w:p>
        </w:tc>
        <w:tc>
          <w:tcPr>
            <w:tcW w:w="1168" w:type="pct"/>
            <w:tcBorders>
              <w:top w:val="nil"/>
              <w:bottom w:val="nil"/>
            </w:tcBorders>
            <w:shd w:val="clear" w:color="auto" w:fill="auto"/>
            <w:noWrap/>
            <w:vAlign w:val="center"/>
            <w:hideMark/>
          </w:tcPr>
          <w:p w14:paraId="1A9CB6F3"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Gann</w:t>
            </w:r>
          </w:p>
        </w:tc>
        <w:tc>
          <w:tcPr>
            <w:tcW w:w="764" w:type="pct"/>
            <w:tcBorders>
              <w:top w:val="nil"/>
              <w:bottom w:val="nil"/>
            </w:tcBorders>
            <w:shd w:val="clear" w:color="auto" w:fill="auto"/>
            <w:noWrap/>
            <w:vAlign w:val="center"/>
            <w:hideMark/>
          </w:tcPr>
          <w:p w14:paraId="092344F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2919BCE1"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47F23A57" w14:textId="77777777" w:rsidTr="00C11EAE">
        <w:trPr>
          <w:trHeight w:val="432"/>
        </w:trPr>
        <w:tc>
          <w:tcPr>
            <w:tcW w:w="839" w:type="pct"/>
            <w:tcBorders>
              <w:top w:val="nil"/>
              <w:bottom w:val="nil"/>
            </w:tcBorders>
            <w:shd w:val="clear" w:color="auto" w:fill="auto"/>
            <w:noWrap/>
            <w:vAlign w:val="center"/>
            <w:hideMark/>
          </w:tcPr>
          <w:p w14:paraId="6C49B74F"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10</w:t>
            </w:r>
          </w:p>
        </w:tc>
        <w:tc>
          <w:tcPr>
            <w:tcW w:w="891" w:type="pct"/>
            <w:tcBorders>
              <w:top w:val="nil"/>
              <w:bottom w:val="nil"/>
            </w:tcBorders>
            <w:shd w:val="clear" w:color="auto" w:fill="auto"/>
            <w:noWrap/>
            <w:vAlign w:val="center"/>
            <w:hideMark/>
          </w:tcPr>
          <w:p w14:paraId="630A38A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Astor</w:t>
            </w:r>
          </w:p>
        </w:tc>
        <w:tc>
          <w:tcPr>
            <w:tcW w:w="1168" w:type="pct"/>
            <w:tcBorders>
              <w:top w:val="nil"/>
              <w:bottom w:val="nil"/>
            </w:tcBorders>
            <w:shd w:val="clear" w:color="auto" w:fill="auto"/>
            <w:noWrap/>
            <w:vAlign w:val="center"/>
            <w:hideMark/>
          </w:tcPr>
          <w:p w14:paraId="1A2C2853"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Kosiara</w:t>
            </w:r>
          </w:p>
        </w:tc>
        <w:tc>
          <w:tcPr>
            <w:tcW w:w="764" w:type="pct"/>
            <w:tcBorders>
              <w:top w:val="nil"/>
              <w:bottom w:val="nil"/>
            </w:tcBorders>
            <w:shd w:val="clear" w:color="auto" w:fill="auto"/>
            <w:noWrap/>
            <w:vAlign w:val="center"/>
            <w:hideMark/>
          </w:tcPr>
          <w:p w14:paraId="2B13C0D6"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2FD98C90"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36E49577" w14:textId="77777777" w:rsidTr="00C11EAE">
        <w:trPr>
          <w:trHeight w:val="432"/>
        </w:trPr>
        <w:tc>
          <w:tcPr>
            <w:tcW w:w="839" w:type="pct"/>
            <w:tcBorders>
              <w:top w:val="nil"/>
              <w:bottom w:val="nil"/>
            </w:tcBorders>
            <w:shd w:val="clear" w:color="auto" w:fill="auto"/>
            <w:noWrap/>
            <w:vAlign w:val="center"/>
            <w:hideMark/>
          </w:tcPr>
          <w:p w14:paraId="32B50721"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11</w:t>
            </w:r>
          </w:p>
        </w:tc>
        <w:tc>
          <w:tcPr>
            <w:tcW w:w="891" w:type="pct"/>
            <w:tcBorders>
              <w:top w:val="nil"/>
              <w:bottom w:val="nil"/>
            </w:tcBorders>
            <w:shd w:val="clear" w:color="auto" w:fill="auto"/>
            <w:noWrap/>
            <w:vAlign w:val="center"/>
            <w:hideMark/>
          </w:tcPr>
          <w:p w14:paraId="65DF4990"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Vicky</w:t>
            </w:r>
          </w:p>
        </w:tc>
        <w:tc>
          <w:tcPr>
            <w:tcW w:w="1168" w:type="pct"/>
            <w:tcBorders>
              <w:top w:val="nil"/>
              <w:bottom w:val="nil"/>
            </w:tcBorders>
            <w:shd w:val="clear" w:color="auto" w:fill="auto"/>
            <w:noWrap/>
            <w:vAlign w:val="center"/>
            <w:hideMark/>
          </w:tcPr>
          <w:p w14:paraId="42160B9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Shahan</w:t>
            </w:r>
          </w:p>
        </w:tc>
        <w:tc>
          <w:tcPr>
            <w:tcW w:w="764" w:type="pct"/>
            <w:tcBorders>
              <w:top w:val="nil"/>
              <w:bottom w:val="nil"/>
            </w:tcBorders>
            <w:shd w:val="clear" w:color="auto" w:fill="auto"/>
            <w:noWrap/>
            <w:vAlign w:val="center"/>
            <w:hideMark/>
          </w:tcPr>
          <w:p w14:paraId="62C706AE"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085819DB"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r w:rsidR="00C11EAE" w:rsidRPr="00C11EAE" w14:paraId="240899C8" w14:textId="77777777" w:rsidTr="00C11EAE">
        <w:trPr>
          <w:trHeight w:val="432"/>
        </w:trPr>
        <w:tc>
          <w:tcPr>
            <w:tcW w:w="839" w:type="pct"/>
            <w:tcBorders>
              <w:top w:val="nil"/>
              <w:bottom w:val="nil"/>
            </w:tcBorders>
            <w:shd w:val="clear" w:color="auto" w:fill="auto"/>
            <w:noWrap/>
            <w:vAlign w:val="center"/>
            <w:hideMark/>
          </w:tcPr>
          <w:p w14:paraId="7A46C4D4"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12</w:t>
            </w:r>
          </w:p>
        </w:tc>
        <w:tc>
          <w:tcPr>
            <w:tcW w:w="891" w:type="pct"/>
            <w:tcBorders>
              <w:top w:val="nil"/>
              <w:bottom w:val="nil"/>
            </w:tcBorders>
            <w:shd w:val="clear" w:color="auto" w:fill="auto"/>
            <w:noWrap/>
            <w:vAlign w:val="center"/>
            <w:hideMark/>
          </w:tcPr>
          <w:p w14:paraId="07F9E79D"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Largo</w:t>
            </w:r>
          </w:p>
        </w:tc>
        <w:tc>
          <w:tcPr>
            <w:tcW w:w="1168" w:type="pct"/>
            <w:tcBorders>
              <w:top w:val="nil"/>
              <w:bottom w:val="nil"/>
            </w:tcBorders>
            <w:shd w:val="clear" w:color="auto" w:fill="auto"/>
            <w:noWrap/>
            <w:vAlign w:val="center"/>
            <w:hideMark/>
          </w:tcPr>
          <w:p w14:paraId="1937296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Wagman</w:t>
            </w:r>
          </w:p>
        </w:tc>
        <w:tc>
          <w:tcPr>
            <w:tcW w:w="764" w:type="pct"/>
            <w:tcBorders>
              <w:top w:val="nil"/>
              <w:bottom w:val="nil"/>
            </w:tcBorders>
            <w:shd w:val="clear" w:color="auto" w:fill="auto"/>
            <w:noWrap/>
            <w:vAlign w:val="center"/>
            <w:hideMark/>
          </w:tcPr>
          <w:p w14:paraId="743C5D89"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9/15/2014</w:t>
            </w:r>
          </w:p>
        </w:tc>
        <w:tc>
          <w:tcPr>
            <w:tcW w:w="1339" w:type="pct"/>
            <w:tcBorders>
              <w:top w:val="nil"/>
              <w:bottom w:val="nil"/>
            </w:tcBorders>
            <w:shd w:val="clear" w:color="auto" w:fill="auto"/>
            <w:noWrap/>
            <w:vAlign w:val="center"/>
            <w:hideMark/>
          </w:tcPr>
          <w:p w14:paraId="4ADD3A0B" w14:textId="77777777" w:rsidR="00C11EAE" w:rsidRPr="00C11EAE" w:rsidRDefault="00C11EAE" w:rsidP="00C11EAE">
            <w:pPr>
              <w:spacing w:line="240" w:lineRule="auto"/>
              <w:ind w:firstLine="0"/>
              <w:jc w:val="left"/>
              <w:rPr>
                <w:rFonts w:eastAsia="Times New Roman" w:cs="Times New Roman"/>
                <w:color w:val="000000"/>
                <w:szCs w:val="24"/>
              </w:rPr>
            </w:pPr>
            <w:r w:rsidRPr="00C11EAE">
              <w:rPr>
                <w:rFonts w:eastAsia="Times New Roman" w:cs="Times New Roman"/>
                <w:color w:val="000000"/>
                <w:szCs w:val="24"/>
              </w:rPr>
              <w:t>Camp Pendleton, CA</w:t>
            </w:r>
          </w:p>
        </w:tc>
      </w:tr>
    </w:tbl>
    <w:p w14:paraId="7D394494" w14:textId="77777777" w:rsidR="00C11EAE" w:rsidRDefault="00C11EAE" w:rsidP="00C11EAE">
      <w:pPr>
        <w:pStyle w:val="Caption"/>
        <w:keepNext/>
      </w:pPr>
    </w:p>
    <w:p w14:paraId="223F1966" w14:textId="77777777" w:rsidR="00C11EAE" w:rsidRDefault="00C11EAE" w:rsidP="00C11EAE"/>
    <w:p w14:paraId="69BE32DF" w14:textId="77777777" w:rsidR="00C11EAE" w:rsidRDefault="00C11EAE" w:rsidP="00C11EAE"/>
    <w:p w14:paraId="40B28687" w14:textId="77777777" w:rsidR="00C11EAE" w:rsidRDefault="00C11EAE" w:rsidP="00C11EAE"/>
    <w:p w14:paraId="1BDFCA01" w14:textId="77777777" w:rsidR="00C11EAE" w:rsidRDefault="00C11EAE" w:rsidP="00C11EAE"/>
    <w:p w14:paraId="73553D7C" w14:textId="77777777" w:rsidR="00C11EAE" w:rsidRDefault="00C11EAE" w:rsidP="00C11EAE"/>
    <w:p w14:paraId="2824B5EF" w14:textId="77777777" w:rsidR="00C11EAE" w:rsidRDefault="00C11EAE" w:rsidP="00C11EAE"/>
    <w:p w14:paraId="23645D47" w14:textId="77777777" w:rsidR="00C11EAE" w:rsidRDefault="00C11EAE" w:rsidP="00C11EAE"/>
    <w:p w14:paraId="5C5B4342" w14:textId="77777777" w:rsidR="00C11EAE" w:rsidRDefault="00C11EAE" w:rsidP="00C11EAE"/>
    <w:p w14:paraId="1908E258" w14:textId="77777777" w:rsidR="00C11EAE" w:rsidRDefault="00C11EAE" w:rsidP="00C11EAE">
      <w:pPr>
        <w:pStyle w:val="Caption"/>
        <w:keepNext/>
        <w:rPr>
          <w:b w:val="0"/>
          <w:bCs w:val="0"/>
          <w:szCs w:val="22"/>
        </w:rPr>
      </w:pPr>
    </w:p>
    <w:p w14:paraId="3721FEFD" w14:textId="77777777" w:rsidR="00C11EAE" w:rsidRPr="00C11EAE" w:rsidRDefault="00C11EAE" w:rsidP="00C11EAE"/>
    <w:p w14:paraId="128FB94C" w14:textId="3E78575E" w:rsidR="00C11EAE" w:rsidRDefault="00C11EAE" w:rsidP="00C11EAE">
      <w:pPr>
        <w:pStyle w:val="Caption"/>
        <w:keepNext/>
      </w:pPr>
      <w:bookmarkStart w:id="306" w:name="_Toc467151335"/>
      <w:r>
        <w:lastRenderedPageBreak/>
        <w:t xml:space="preserve">Table </w:t>
      </w:r>
      <w:fldSimple w:instr=" SEQ Table \* ARABIC ">
        <w:r w:rsidR="0053144D">
          <w:rPr>
            <w:noProof/>
          </w:rPr>
          <w:t>37</w:t>
        </w:r>
      </w:fldSimple>
      <w:r>
        <w:t xml:space="preserve">. </w:t>
      </w:r>
      <w:r w:rsidRPr="003217B6">
        <w:t xml:space="preserve">Canine ORTs Water Gel </w:t>
      </w:r>
      <w:r>
        <w:t>Aged</w:t>
      </w:r>
      <w:r w:rsidRPr="003217B6">
        <w:t xml:space="preserve"> Dynamic Collected Samples (n=1</w:t>
      </w:r>
      <w:r>
        <w:t>2</w:t>
      </w:r>
      <w:r w:rsidRPr="003217B6">
        <w:t>)</w:t>
      </w:r>
      <w:bookmarkEnd w:id="306"/>
    </w:p>
    <w:tbl>
      <w:tblPr>
        <w:tblW w:w="5000" w:type="pct"/>
        <w:tblLook w:val="04A0" w:firstRow="1" w:lastRow="0" w:firstColumn="1" w:lastColumn="0" w:noHBand="0" w:noVBand="1"/>
      </w:tblPr>
      <w:tblGrid>
        <w:gridCol w:w="2160"/>
        <w:gridCol w:w="2160"/>
        <w:gridCol w:w="2160"/>
        <w:gridCol w:w="2160"/>
      </w:tblGrid>
      <w:tr w:rsidR="00C11EAE" w:rsidRPr="00C11EAE" w14:paraId="043486AF" w14:textId="77777777" w:rsidTr="00C11EAE">
        <w:trPr>
          <w:trHeight w:val="432"/>
        </w:trPr>
        <w:tc>
          <w:tcPr>
            <w:tcW w:w="1250" w:type="pct"/>
            <w:tcBorders>
              <w:top w:val="single" w:sz="4" w:space="0" w:color="auto"/>
              <w:bottom w:val="single" w:sz="4" w:space="0" w:color="auto"/>
            </w:tcBorders>
            <w:shd w:val="clear" w:color="auto" w:fill="auto"/>
            <w:noWrap/>
            <w:vAlign w:val="center"/>
            <w:hideMark/>
          </w:tcPr>
          <w:p w14:paraId="427BC3B6"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Canine</w:t>
            </w:r>
          </w:p>
        </w:tc>
        <w:tc>
          <w:tcPr>
            <w:tcW w:w="1250" w:type="pct"/>
            <w:tcBorders>
              <w:top w:val="single" w:sz="4" w:space="0" w:color="auto"/>
              <w:bottom w:val="single" w:sz="4" w:space="0" w:color="auto"/>
            </w:tcBorders>
            <w:shd w:val="clear" w:color="auto" w:fill="auto"/>
            <w:vAlign w:val="center"/>
            <w:hideMark/>
          </w:tcPr>
          <w:p w14:paraId="210FFCF4"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Control</w:t>
            </w:r>
          </w:p>
        </w:tc>
        <w:tc>
          <w:tcPr>
            <w:tcW w:w="1250" w:type="pct"/>
            <w:tcBorders>
              <w:top w:val="single" w:sz="4" w:space="0" w:color="auto"/>
              <w:bottom w:val="single" w:sz="4" w:space="0" w:color="auto"/>
            </w:tcBorders>
            <w:shd w:val="clear" w:color="auto" w:fill="auto"/>
            <w:vAlign w:val="center"/>
            <w:hideMark/>
          </w:tcPr>
          <w:p w14:paraId="7D67DC54"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WG</w:t>
            </w:r>
          </w:p>
        </w:tc>
        <w:tc>
          <w:tcPr>
            <w:tcW w:w="1250" w:type="pct"/>
            <w:tcBorders>
              <w:top w:val="single" w:sz="4" w:space="0" w:color="auto"/>
              <w:bottom w:val="single" w:sz="4" w:space="0" w:color="auto"/>
            </w:tcBorders>
            <w:shd w:val="clear" w:color="auto" w:fill="auto"/>
            <w:noWrap/>
            <w:vAlign w:val="center"/>
            <w:hideMark/>
          </w:tcPr>
          <w:p w14:paraId="147C6B7E" w14:textId="7A764C19"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Blank</w:t>
            </w:r>
          </w:p>
        </w:tc>
      </w:tr>
      <w:tr w:rsidR="00C11EAE" w:rsidRPr="00C11EAE" w14:paraId="0B554922" w14:textId="77777777" w:rsidTr="00C11EAE">
        <w:trPr>
          <w:trHeight w:val="432"/>
        </w:trPr>
        <w:tc>
          <w:tcPr>
            <w:tcW w:w="1250" w:type="pct"/>
            <w:tcBorders>
              <w:top w:val="nil"/>
              <w:left w:val="nil"/>
              <w:bottom w:val="nil"/>
              <w:right w:val="nil"/>
            </w:tcBorders>
            <w:shd w:val="clear" w:color="auto" w:fill="auto"/>
            <w:noWrap/>
            <w:vAlign w:val="center"/>
            <w:hideMark/>
          </w:tcPr>
          <w:p w14:paraId="6E1FAD1B"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w:t>
            </w:r>
          </w:p>
        </w:tc>
        <w:tc>
          <w:tcPr>
            <w:tcW w:w="1250" w:type="pct"/>
            <w:tcBorders>
              <w:top w:val="nil"/>
              <w:left w:val="nil"/>
              <w:bottom w:val="nil"/>
              <w:right w:val="nil"/>
            </w:tcBorders>
            <w:shd w:val="clear" w:color="auto" w:fill="auto"/>
            <w:noWrap/>
            <w:vAlign w:val="center"/>
            <w:hideMark/>
          </w:tcPr>
          <w:p w14:paraId="5040D43A"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21A92CE"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I</w:t>
            </w:r>
          </w:p>
        </w:tc>
        <w:tc>
          <w:tcPr>
            <w:tcW w:w="1250" w:type="pct"/>
            <w:tcBorders>
              <w:top w:val="nil"/>
              <w:left w:val="nil"/>
              <w:bottom w:val="nil"/>
              <w:right w:val="nil"/>
            </w:tcBorders>
            <w:shd w:val="clear" w:color="auto" w:fill="auto"/>
            <w:noWrap/>
            <w:vAlign w:val="center"/>
            <w:hideMark/>
          </w:tcPr>
          <w:p w14:paraId="307ECB98"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1CE6ED86" w14:textId="77777777" w:rsidTr="00C11EAE">
        <w:trPr>
          <w:trHeight w:val="432"/>
        </w:trPr>
        <w:tc>
          <w:tcPr>
            <w:tcW w:w="1250" w:type="pct"/>
            <w:tcBorders>
              <w:top w:val="nil"/>
              <w:left w:val="nil"/>
              <w:bottom w:val="nil"/>
              <w:right w:val="nil"/>
            </w:tcBorders>
            <w:shd w:val="clear" w:color="auto" w:fill="auto"/>
            <w:noWrap/>
            <w:vAlign w:val="center"/>
            <w:hideMark/>
          </w:tcPr>
          <w:p w14:paraId="61E358B1"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2</w:t>
            </w:r>
          </w:p>
        </w:tc>
        <w:tc>
          <w:tcPr>
            <w:tcW w:w="1250" w:type="pct"/>
            <w:tcBorders>
              <w:top w:val="nil"/>
              <w:left w:val="nil"/>
              <w:bottom w:val="nil"/>
              <w:right w:val="nil"/>
            </w:tcBorders>
            <w:shd w:val="clear" w:color="auto" w:fill="auto"/>
            <w:noWrap/>
            <w:vAlign w:val="center"/>
            <w:hideMark/>
          </w:tcPr>
          <w:p w14:paraId="69CE791B"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3108F5D9"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N</w:t>
            </w:r>
          </w:p>
        </w:tc>
        <w:tc>
          <w:tcPr>
            <w:tcW w:w="1250" w:type="pct"/>
            <w:tcBorders>
              <w:top w:val="nil"/>
              <w:left w:val="nil"/>
              <w:bottom w:val="nil"/>
              <w:right w:val="nil"/>
            </w:tcBorders>
            <w:shd w:val="clear" w:color="auto" w:fill="auto"/>
            <w:noWrap/>
            <w:vAlign w:val="center"/>
            <w:hideMark/>
          </w:tcPr>
          <w:p w14:paraId="3FCC5508"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735D8A1B" w14:textId="77777777" w:rsidTr="00C11EAE">
        <w:trPr>
          <w:trHeight w:val="432"/>
        </w:trPr>
        <w:tc>
          <w:tcPr>
            <w:tcW w:w="1250" w:type="pct"/>
            <w:tcBorders>
              <w:top w:val="nil"/>
              <w:left w:val="nil"/>
              <w:bottom w:val="nil"/>
              <w:right w:val="nil"/>
            </w:tcBorders>
            <w:shd w:val="clear" w:color="auto" w:fill="auto"/>
            <w:noWrap/>
            <w:vAlign w:val="center"/>
            <w:hideMark/>
          </w:tcPr>
          <w:p w14:paraId="6232EA72"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3</w:t>
            </w:r>
          </w:p>
        </w:tc>
        <w:tc>
          <w:tcPr>
            <w:tcW w:w="1250" w:type="pct"/>
            <w:tcBorders>
              <w:top w:val="nil"/>
              <w:left w:val="nil"/>
              <w:bottom w:val="nil"/>
              <w:right w:val="nil"/>
            </w:tcBorders>
            <w:shd w:val="clear" w:color="auto" w:fill="auto"/>
            <w:noWrap/>
            <w:vAlign w:val="center"/>
            <w:hideMark/>
          </w:tcPr>
          <w:p w14:paraId="5658FD2A"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2EF527B9"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A</w:t>
            </w:r>
          </w:p>
        </w:tc>
        <w:tc>
          <w:tcPr>
            <w:tcW w:w="1250" w:type="pct"/>
            <w:tcBorders>
              <w:top w:val="nil"/>
              <w:left w:val="nil"/>
              <w:bottom w:val="nil"/>
              <w:right w:val="nil"/>
            </w:tcBorders>
            <w:shd w:val="clear" w:color="auto" w:fill="auto"/>
            <w:noWrap/>
            <w:vAlign w:val="center"/>
            <w:hideMark/>
          </w:tcPr>
          <w:p w14:paraId="0E01BA87"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2E6DB0A4" w14:textId="77777777" w:rsidTr="00C11EAE">
        <w:trPr>
          <w:trHeight w:val="432"/>
        </w:trPr>
        <w:tc>
          <w:tcPr>
            <w:tcW w:w="1250" w:type="pct"/>
            <w:tcBorders>
              <w:top w:val="nil"/>
              <w:left w:val="nil"/>
              <w:bottom w:val="nil"/>
              <w:right w:val="nil"/>
            </w:tcBorders>
            <w:shd w:val="clear" w:color="auto" w:fill="auto"/>
            <w:noWrap/>
            <w:vAlign w:val="center"/>
            <w:hideMark/>
          </w:tcPr>
          <w:p w14:paraId="66882F6F"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4</w:t>
            </w:r>
          </w:p>
        </w:tc>
        <w:tc>
          <w:tcPr>
            <w:tcW w:w="1250" w:type="pct"/>
            <w:tcBorders>
              <w:top w:val="nil"/>
              <w:left w:val="nil"/>
              <w:bottom w:val="nil"/>
              <w:right w:val="nil"/>
            </w:tcBorders>
            <w:shd w:val="clear" w:color="auto" w:fill="auto"/>
            <w:noWrap/>
            <w:vAlign w:val="center"/>
            <w:hideMark/>
          </w:tcPr>
          <w:p w14:paraId="11909875"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73357FE4"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I</w:t>
            </w:r>
          </w:p>
        </w:tc>
        <w:tc>
          <w:tcPr>
            <w:tcW w:w="1250" w:type="pct"/>
            <w:tcBorders>
              <w:top w:val="nil"/>
              <w:left w:val="nil"/>
              <w:bottom w:val="nil"/>
              <w:right w:val="nil"/>
            </w:tcBorders>
            <w:shd w:val="clear" w:color="auto" w:fill="auto"/>
            <w:noWrap/>
            <w:vAlign w:val="center"/>
            <w:hideMark/>
          </w:tcPr>
          <w:p w14:paraId="6678414A"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63BFCFAC" w14:textId="77777777" w:rsidTr="00C11EAE">
        <w:trPr>
          <w:trHeight w:val="432"/>
        </w:trPr>
        <w:tc>
          <w:tcPr>
            <w:tcW w:w="1250" w:type="pct"/>
            <w:tcBorders>
              <w:top w:val="nil"/>
              <w:left w:val="nil"/>
              <w:bottom w:val="nil"/>
              <w:right w:val="nil"/>
            </w:tcBorders>
            <w:shd w:val="clear" w:color="auto" w:fill="auto"/>
            <w:noWrap/>
            <w:vAlign w:val="center"/>
            <w:hideMark/>
          </w:tcPr>
          <w:p w14:paraId="411E479D"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5</w:t>
            </w:r>
          </w:p>
        </w:tc>
        <w:tc>
          <w:tcPr>
            <w:tcW w:w="1250" w:type="pct"/>
            <w:tcBorders>
              <w:top w:val="nil"/>
              <w:left w:val="nil"/>
              <w:bottom w:val="nil"/>
              <w:right w:val="nil"/>
            </w:tcBorders>
            <w:shd w:val="clear" w:color="auto" w:fill="auto"/>
            <w:noWrap/>
            <w:vAlign w:val="center"/>
            <w:hideMark/>
          </w:tcPr>
          <w:p w14:paraId="41AE292D"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516E86B4"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N</w:t>
            </w:r>
          </w:p>
        </w:tc>
        <w:tc>
          <w:tcPr>
            <w:tcW w:w="1250" w:type="pct"/>
            <w:tcBorders>
              <w:top w:val="nil"/>
              <w:left w:val="nil"/>
              <w:bottom w:val="nil"/>
              <w:right w:val="nil"/>
            </w:tcBorders>
            <w:shd w:val="clear" w:color="auto" w:fill="auto"/>
            <w:noWrap/>
            <w:vAlign w:val="center"/>
            <w:hideMark/>
          </w:tcPr>
          <w:p w14:paraId="18327BB0"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C11EAE" w:rsidRPr="00C11EAE" w14:paraId="25690B94" w14:textId="77777777" w:rsidTr="00C11EAE">
        <w:trPr>
          <w:trHeight w:val="432"/>
        </w:trPr>
        <w:tc>
          <w:tcPr>
            <w:tcW w:w="1250" w:type="pct"/>
            <w:tcBorders>
              <w:top w:val="nil"/>
              <w:left w:val="nil"/>
              <w:bottom w:val="nil"/>
              <w:right w:val="nil"/>
            </w:tcBorders>
            <w:shd w:val="clear" w:color="auto" w:fill="auto"/>
            <w:noWrap/>
            <w:vAlign w:val="center"/>
            <w:hideMark/>
          </w:tcPr>
          <w:p w14:paraId="508EF74A"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6</w:t>
            </w:r>
          </w:p>
        </w:tc>
        <w:tc>
          <w:tcPr>
            <w:tcW w:w="1250" w:type="pct"/>
            <w:tcBorders>
              <w:top w:val="nil"/>
              <w:left w:val="nil"/>
              <w:bottom w:val="nil"/>
              <w:right w:val="nil"/>
            </w:tcBorders>
            <w:shd w:val="clear" w:color="auto" w:fill="auto"/>
            <w:noWrap/>
            <w:vAlign w:val="center"/>
            <w:hideMark/>
          </w:tcPr>
          <w:p w14:paraId="17B1AAC0"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15F04B90"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A</w:t>
            </w:r>
          </w:p>
        </w:tc>
        <w:tc>
          <w:tcPr>
            <w:tcW w:w="1250" w:type="pct"/>
            <w:tcBorders>
              <w:top w:val="nil"/>
              <w:left w:val="nil"/>
              <w:bottom w:val="nil"/>
              <w:right w:val="nil"/>
            </w:tcBorders>
            <w:shd w:val="clear" w:color="auto" w:fill="auto"/>
            <w:noWrap/>
            <w:vAlign w:val="center"/>
            <w:hideMark/>
          </w:tcPr>
          <w:p w14:paraId="3E8F958D"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1B453067" w14:textId="77777777" w:rsidTr="00C11EAE">
        <w:trPr>
          <w:trHeight w:val="432"/>
        </w:trPr>
        <w:tc>
          <w:tcPr>
            <w:tcW w:w="1250" w:type="pct"/>
            <w:tcBorders>
              <w:top w:val="nil"/>
              <w:left w:val="nil"/>
              <w:bottom w:val="nil"/>
              <w:right w:val="nil"/>
            </w:tcBorders>
            <w:shd w:val="clear" w:color="auto" w:fill="auto"/>
            <w:noWrap/>
            <w:vAlign w:val="center"/>
            <w:hideMark/>
          </w:tcPr>
          <w:p w14:paraId="49EDFFF0"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7</w:t>
            </w:r>
          </w:p>
        </w:tc>
        <w:tc>
          <w:tcPr>
            <w:tcW w:w="1250" w:type="pct"/>
            <w:tcBorders>
              <w:top w:val="nil"/>
              <w:left w:val="nil"/>
              <w:bottom w:val="nil"/>
              <w:right w:val="nil"/>
            </w:tcBorders>
            <w:shd w:val="clear" w:color="auto" w:fill="auto"/>
            <w:noWrap/>
            <w:vAlign w:val="center"/>
            <w:hideMark/>
          </w:tcPr>
          <w:p w14:paraId="4A80657D"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3AC25B4E"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I</w:t>
            </w:r>
          </w:p>
        </w:tc>
        <w:tc>
          <w:tcPr>
            <w:tcW w:w="1250" w:type="pct"/>
            <w:tcBorders>
              <w:top w:val="nil"/>
              <w:left w:val="nil"/>
              <w:bottom w:val="nil"/>
              <w:right w:val="nil"/>
            </w:tcBorders>
            <w:shd w:val="clear" w:color="auto" w:fill="auto"/>
            <w:noWrap/>
            <w:vAlign w:val="center"/>
            <w:hideMark/>
          </w:tcPr>
          <w:p w14:paraId="4D359295"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63C55FEB" w14:textId="77777777" w:rsidTr="00C11EAE">
        <w:trPr>
          <w:trHeight w:val="432"/>
        </w:trPr>
        <w:tc>
          <w:tcPr>
            <w:tcW w:w="1250" w:type="pct"/>
            <w:tcBorders>
              <w:top w:val="nil"/>
              <w:left w:val="nil"/>
              <w:bottom w:val="nil"/>
              <w:right w:val="nil"/>
            </w:tcBorders>
            <w:shd w:val="clear" w:color="auto" w:fill="auto"/>
            <w:noWrap/>
            <w:vAlign w:val="center"/>
            <w:hideMark/>
          </w:tcPr>
          <w:p w14:paraId="485EA3D4"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8</w:t>
            </w:r>
          </w:p>
        </w:tc>
        <w:tc>
          <w:tcPr>
            <w:tcW w:w="1250" w:type="pct"/>
            <w:tcBorders>
              <w:top w:val="nil"/>
              <w:left w:val="nil"/>
              <w:bottom w:val="nil"/>
              <w:right w:val="nil"/>
            </w:tcBorders>
            <w:shd w:val="clear" w:color="auto" w:fill="auto"/>
            <w:noWrap/>
            <w:vAlign w:val="center"/>
            <w:hideMark/>
          </w:tcPr>
          <w:p w14:paraId="71BFCFA2"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68D6EF6"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N</w:t>
            </w:r>
          </w:p>
        </w:tc>
        <w:tc>
          <w:tcPr>
            <w:tcW w:w="1250" w:type="pct"/>
            <w:tcBorders>
              <w:top w:val="nil"/>
              <w:left w:val="nil"/>
              <w:bottom w:val="nil"/>
              <w:right w:val="nil"/>
            </w:tcBorders>
            <w:shd w:val="clear" w:color="auto" w:fill="auto"/>
            <w:noWrap/>
            <w:vAlign w:val="center"/>
            <w:hideMark/>
          </w:tcPr>
          <w:p w14:paraId="5AE6CFF9"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473A4A17" w14:textId="77777777" w:rsidTr="00C11EAE">
        <w:trPr>
          <w:trHeight w:val="432"/>
        </w:trPr>
        <w:tc>
          <w:tcPr>
            <w:tcW w:w="1250" w:type="pct"/>
            <w:tcBorders>
              <w:top w:val="nil"/>
              <w:left w:val="nil"/>
              <w:bottom w:val="nil"/>
              <w:right w:val="nil"/>
            </w:tcBorders>
            <w:shd w:val="clear" w:color="auto" w:fill="auto"/>
            <w:noWrap/>
            <w:vAlign w:val="center"/>
            <w:hideMark/>
          </w:tcPr>
          <w:p w14:paraId="25FD99C2"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9</w:t>
            </w:r>
          </w:p>
        </w:tc>
        <w:tc>
          <w:tcPr>
            <w:tcW w:w="1250" w:type="pct"/>
            <w:tcBorders>
              <w:top w:val="nil"/>
              <w:left w:val="nil"/>
              <w:bottom w:val="nil"/>
              <w:right w:val="nil"/>
            </w:tcBorders>
            <w:shd w:val="clear" w:color="auto" w:fill="auto"/>
            <w:noWrap/>
            <w:vAlign w:val="center"/>
            <w:hideMark/>
          </w:tcPr>
          <w:p w14:paraId="0D0063B9"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2FE652E"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N</w:t>
            </w:r>
          </w:p>
        </w:tc>
        <w:tc>
          <w:tcPr>
            <w:tcW w:w="1250" w:type="pct"/>
            <w:tcBorders>
              <w:top w:val="nil"/>
              <w:left w:val="nil"/>
              <w:bottom w:val="nil"/>
              <w:right w:val="nil"/>
            </w:tcBorders>
            <w:shd w:val="clear" w:color="auto" w:fill="auto"/>
            <w:noWrap/>
            <w:vAlign w:val="center"/>
            <w:hideMark/>
          </w:tcPr>
          <w:p w14:paraId="547C7FA9"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354ADE39" w14:textId="77777777" w:rsidTr="00C11EAE">
        <w:trPr>
          <w:trHeight w:val="432"/>
        </w:trPr>
        <w:tc>
          <w:tcPr>
            <w:tcW w:w="1250" w:type="pct"/>
            <w:tcBorders>
              <w:top w:val="nil"/>
              <w:left w:val="nil"/>
              <w:bottom w:val="nil"/>
              <w:right w:val="nil"/>
            </w:tcBorders>
            <w:shd w:val="clear" w:color="auto" w:fill="auto"/>
            <w:noWrap/>
            <w:vAlign w:val="center"/>
            <w:hideMark/>
          </w:tcPr>
          <w:p w14:paraId="22392A13"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0</w:t>
            </w:r>
          </w:p>
        </w:tc>
        <w:tc>
          <w:tcPr>
            <w:tcW w:w="1250" w:type="pct"/>
            <w:tcBorders>
              <w:top w:val="nil"/>
              <w:left w:val="nil"/>
              <w:bottom w:val="nil"/>
              <w:right w:val="nil"/>
            </w:tcBorders>
            <w:shd w:val="clear" w:color="auto" w:fill="auto"/>
            <w:noWrap/>
            <w:vAlign w:val="center"/>
            <w:hideMark/>
          </w:tcPr>
          <w:p w14:paraId="060FECF4"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2C01FC26"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A</w:t>
            </w:r>
          </w:p>
        </w:tc>
        <w:tc>
          <w:tcPr>
            <w:tcW w:w="1250" w:type="pct"/>
            <w:tcBorders>
              <w:top w:val="nil"/>
              <w:left w:val="nil"/>
              <w:bottom w:val="nil"/>
              <w:right w:val="nil"/>
            </w:tcBorders>
            <w:shd w:val="clear" w:color="auto" w:fill="auto"/>
            <w:noWrap/>
            <w:vAlign w:val="center"/>
            <w:hideMark/>
          </w:tcPr>
          <w:p w14:paraId="6332F76C"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I</w:t>
            </w:r>
          </w:p>
        </w:tc>
      </w:tr>
      <w:tr w:rsidR="00C11EAE" w:rsidRPr="00C11EAE" w14:paraId="66E4A4F1" w14:textId="77777777" w:rsidTr="00C11EAE">
        <w:trPr>
          <w:trHeight w:val="432"/>
        </w:trPr>
        <w:tc>
          <w:tcPr>
            <w:tcW w:w="1250" w:type="pct"/>
            <w:tcBorders>
              <w:top w:val="nil"/>
              <w:left w:val="nil"/>
              <w:bottom w:val="nil"/>
              <w:right w:val="nil"/>
            </w:tcBorders>
            <w:shd w:val="clear" w:color="auto" w:fill="auto"/>
            <w:noWrap/>
            <w:vAlign w:val="center"/>
            <w:hideMark/>
          </w:tcPr>
          <w:p w14:paraId="143C1171"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1</w:t>
            </w:r>
          </w:p>
        </w:tc>
        <w:tc>
          <w:tcPr>
            <w:tcW w:w="1250" w:type="pct"/>
            <w:tcBorders>
              <w:top w:val="nil"/>
              <w:left w:val="nil"/>
              <w:bottom w:val="nil"/>
              <w:right w:val="nil"/>
            </w:tcBorders>
            <w:shd w:val="clear" w:color="auto" w:fill="auto"/>
            <w:noWrap/>
            <w:vAlign w:val="center"/>
            <w:hideMark/>
          </w:tcPr>
          <w:p w14:paraId="5F75E2A2"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48843EBD"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N</w:t>
            </w:r>
          </w:p>
        </w:tc>
        <w:tc>
          <w:tcPr>
            <w:tcW w:w="1250" w:type="pct"/>
            <w:tcBorders>
              <w:top w:val="nil"/>
              <w:left w:val="nil"/>
              <w:bottom w:val="nil"/>
              <w:right w:val="nil"/>
            </w:tcBorders>
            <w:shd w:val="clear" w:color="auto" w:fill="auto"/>
            <w:noWrap/>
            <w:vAlign w:val="center"/>
            <w:hideMark/>
          </w:tcPr>
          <w:p w14:paraId="1467A2FE"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C11EAE" w:rsidRPr="00C11EAE" w14:paraId="0FFA80AB" w14:textId="77777777" w:rsidTr="00C11EAE">
        <w:trPr>
          <w:trHeight w:val="432"/>
        </w:trPr>
        <w:tc>
          <w:tcPr>
            <w:tcW w:w="1250" w:type="pct"/>
            <w:tcBorders>
              <w:top w:val="nil"/>
              <w:left w:val="nil"/>
              <w:bottom w:val="nil"/>
              <w:right w:val="nil"/>
            </w:tcBorders>
            <w:shd w:val="clear" w:color="auto" w:fill="auto"/>
            <w:noWrap/>
            <w:vAlign w:val="center"/>
            <w:hideMark/>
          </w:tcPr>
          <w:p w14:paraId="6C989401"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2</w:t>
            </w:r>
          </w:p>
        </w:tc>
        <w:tc>
          <w:tcPr>
            <w:tcW w:w="1250" w:type="pct"/>
            <w:tcBorders>
              <w:top w:val="nil"/>
              <w:left w:val="nil"/>
              <w:bottom w:val="nil"/>
              <w:right w:val="nil"/>
            </w:tcBorders>
            <w:shd w:val="clear" w:color="auto" w:fill="auto"/>
            <w:noWrap/>
            <w:vAlign w:val="center"/>
            <w:hideMark/>
          </w:tcPr>
          <w:p w14:paraId="3472DE21"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35C063E4" w14:textId="77777777" w:rsidR="00C11EAE" w:rsidRPr="00C11EAE" w:rsidRDefault="00C11EAE" w:rsidP="00C11EAE">
            <w:pPr>
              <w:spacing w:line="240" w:lineRule="auto"/>
              <w:ind w:firstLine="0"/>
              <w:jc w:val="center"/>
              <w:rPr>
                <w:rFonts w:eastAsia="Times New Roman" w:cs="Times New Roman"/>
                <w:szCs w:val="24"/>
              </w:rPr>
            </w:pPr>
            <w:r w:rsidRPr="00C11EAE">
              <w:rPr>
                <w:rFonts w:eastAsia="Times New Roman" w:cs="Times New Roman"/>
                <w:szCs w:val="24"/>
              </w:rPr>
              <w:t>I</w:t>
            </w:r>
          </w:p>
        </w:tc>
        <w:tc>
          <w:tcPr>
            <w:tcW w:w="1250" w:type="pct"/>
            <w:tcBorders>
              <w:top w:val="nil"/>
              <w:left w:val="nil"/>
              <w:bottom w:val="nil"/>
              <w:right w:val="nil"/>
            </w:tcBorders>
            <w:shd w:val="clear" w:color="auto" w:fill="auto"/>
            <w:noWrap/>
            <w:vAlign w:val="center"/>
            <w:hideMark/>
          </w:tcPr>
          <w:p w14:paraId="30C4FBBE" w14:textId="77777777" w:rsidR="00C11EAE" w:rsidRPr="00C11EAE" w:rsidRDefault="00C11EAE" w:rsidP="00C11EAE">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bl>
    <w:p w14:paraId="3FA3C703" w14:textId="77777777" w:rsidR="00C11EAE" w:rsidRDefault="00C11EAE" w:rsidP="00C11EAE">
      <w:pPr>
        <w:pStyle w:val="Caption"/>
        <w:keepNext/>
      </w:pPr>
    </w:p>
    <w:p w14:paraId="09169622" w14:textId="77777777" w:rsidR="00C11EAE" w:rsidRDefault="00C11EAE" w:rsidP="00C11EAE">
      <w:pPr>
        <w:pStyle w:val="Caption"/>
        <w:keepNext/>
      </w:pPr>
    </w:p>
    <w:p w14:paraId="0156D178" w14:textId="4285CE10" w:rsidR="00C11EAE" w:rsidRDefault="00C11EAE" w:rsidP="00C11EAE">
      <w:pPr>
        <w:pStyle w:val="Caption"/>
        <w:keepNext/>
      </w:pPr>
      <w:bookmarkStart w:id="307" w:name="_Toc467151336"/>
      <w:r>
        <w:t xml:space="preserve">Table </w:t>
      </w:r>
      <w:fldSimple w:instr=" SEQ Table \* ARABIC ">
        <w:r w:rsidR="0053144D">
          <w:rPr>
            <w:noProof/>
          </w:rPr>
          <w:t>38</w:t>
        </w:r>
      </w:fldSimple>
      <w:r>
        <w:rPr>
          <w:noProof/>
        </w:rPr>
        <w:t>. Canine ORTs Water Gel Fresh Dynamic Collected Samples (n=12)</w:t>
      </w:r>
      <w:bookmarkEnd w:id="307"/>
    </w:p>
    <w:tbl>
      <w:tblPr>
        <w:tblW w:w="5000" w:type="pct"/>
        <w:tblLook w:val="04A0" w:firstRow="1" w:lastRow="0" w:firstColumn="1" w:lastColumn="0" w:noHBand="0" w:noVBand="1"/>
      </w:tblPr>
      <w:tblGrid>
        <w:gridCol w:w="2160"/>
        <w:gridCol w:w="2160"/>
        <w:gridCol w:w="2160"/>
        <w:gridCol w:w="2160"/>
      </w:tblGrid>
      <w:tr w:rsidR="00D35AAA" w:rsidRPr="00C11EAE" w14:paraId="5255AC64" w14:textId="77777777" w:rsidTr="00C11EAE">
        <w:trPr>
          <w:trHeight w:val="432"/>
        </w:trPr>
        <w:tc>
          <w:tcPr>
            <w:tcW w:w="1250" w:type="pct"/>
            <w:tcBorders>
              <w:top w:val="single" w:sz="4" w:space="0" w:color="auto"/>
              <w:bottom w:val="single" w:sz="4" w:space="0" w:color="auto"/>
            </w:tcBorders>
            <w:shd w:val="clear" w:color="auto" w:fill="auto"/>
            <w:noWrap/>
            <w:vAlign w:val="center"/>
            <w:hideMark/>
          </w:tcPr>
          <w:p w14:paraId="4E84D6A1"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Canine</w:t>
            </w:r>
          </w:p>
        </w:tc>
        <w:tc>
          <w:tcPr>
            <w:tcW w:w="1250" w:type="pct"/>
            <w:tcBorders>
              <w:top w:val="single" w:sz="4" w:space="0" w:color="auto"/>
              <w:bottom w:val="single" w:sz="4" w:space="0" w:color="auto"/>
            </w:tcBorders>
            <w:shd w:val="clear" w:color="auto" w:fill="auto"/>
            <w:vAlign w:val="center"/>
            <w:hideMark/>
          </w:tcPr>
          <w:p w14:paraId="592ACCB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Control</w:t>
            </w:r>
          </w:p>
        </w:tc>
        <w:tc>
          <w:tcPr>
            <w:tcW w:w="1250" w:type="pct"/>
            <w:tcBorders>
              <w:top w:val="single" w:sz="4" w:space="0" w:color="auto"/>
              <w:bottom w:val="single" w:sz="4" w:space="0" w:color="auto"/>
            </w:tcBorders>
            <w:shd w:val="clear" w:color="auto" w:fill="auto"/>
            <w:vAlign w:val="center"/>
            <w:hideMark/>
          </w:tcPr>
          <w:p w14:paraId="59FC1D02"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WG</w:t>
            </w:r>
          </w:p>
        </w:tc>
        <w:tc>
          <w:tcPr>
            <w:tcW w:w="1250" w:type="pct"/>
            <w:tcBorders>
              <w:top w:val="single" w:sz="4" w:space="0" w:color="auto"/>
              <w:bottom w:val="single" w:sz="4" w:space="0" w:color="auto"/>
            </w:tcBorders>
            <w:shd w:val="clear" w:color="auto" w:fill="auto"/>
            <w:noWrap/>
            <w:vAlign w:val="center"/>
            <w:hideMark/>
          </w:tcPr>
          <w:p w14:paraId="37F1CD17" w14:textId="1C486E71"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Blank</w:t>
            </w:r>
          </w:p>
        </w:tc>
      </w:tr>
      <w:tr w:rsidR="00D35AAA" w:rsidRPr="00C11EAE" w14:paraId="3157BA43" w14:textId="77777777" w:rsidTr="00D35AAA">
        <w:trPr>
          <w:trHeight w:val="432"/>
        </w:trPr>
        <w:tc>
          <w:tcPr>
            <w:tcW w:w="1250" w:type="pct"/>
            <w:tcBorders>
              <w:top w:val="nil"/>
              <w:left w:val="nil"/>
              <w:bottom w:val="nil"/>
              <w:right w:val="nil"/>
            </w:tcBorders>
            <w:shd w:val="clear" w:color="auto" w:fill="auto"/>
            <w:noWrap/>
            <w:vAlign w:val="center"/>
            <w:hideMark/>
          </w:tcPr>
          <w:p w14:paraId="3BC36BA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w:t>
            </w:r>
          </w:p>
        </w:tc>
        <w:tc>
          <w:tcPr>
            <w:tcW w:w="1250" w:type="pct"/>
            <w:tcBorders>
              <w:top w:val="nil"/>
              <w:left w:val="nil"/>
              <w:bottom w:val="nil"/>
              <w:right w:val="nil"/>
            </w:tcBorders>
            <w:shd w:val="clear" w:color="auto" w:fill="auto"/>
            <w:noWrap/>
            <w:vAlign w:val="center"/>
            <w:hideMark/>
          </w:tcPr>
          <w:p w14:paraId="53056152"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10737277"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37FAF362"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304B8D50" w14:textId="77777777" w:rsidTr="00D35AAA">
        <w:trPr>
          <w:trHeight w:val="432"/>
        </w:trPr>
        <w:tc>
          <w:tcPr>
            <w:tcW w:w="1250" w:type="pct"/>
            <w:tcBorders>
              <w:top w:val="nil"/>
              <w:left w:val="nil"/>
              <w:bottom w:val="nil"/>
              <w:right w:val="nil"/>
            </w:tcBorders>
            <w:shd w:val="clear" w:color="auto" w:fill="auto"/>
            <w:noWrap/>
            <w:vAlign w:val="center"/>
            <w:hideMark/>
          </w:tcPr>
          <w:p w14:paraId="0D917702"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2</w:t>
            </w:r>
          </w:p>
        </w:tc>
        <w:tc>
          <w:tcPr>
            <w:tcW w:w="1250" w:type="pct"/>
            <w:tcBorders>
              <w:top w:val="nil"/>
              <w:left w:val="nil"/>
              <w:bottom w:val="nil"/>
              <w:right w:val="nil"/>
            </w:tcBorders>
            <w:shd w:val="clear" w:color="auto" w:fill="auto"/>
            <w:noWrap/>
            <w:vAlign w:val="center"/>
            <w:hideMark/>
          </w:tcPr>
          <w:p w14:paraId="208F32F6"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30A2D9CA"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c>
          <w:tcPr>
            <w:tcW w:w="1250" w:type="pct"/>
            <w:tcBorders>
              <w:top w:val="nil"/>
              <w:left w:val="nil"/>
              <w:bottom w:val="nil"/>
              <w:right w:val="nil"/>
            </w:tcBorders>
            <w:shd w:val="clear" w:color="auto" w:fill="auto"/>
            <w:noWrap/>
            <w:vAlign w:val="center"/>
            <w:hideMark/>
          </w:tcPr>
          <w:p w14:paraId="7289ECBA"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387DD11B" w14:textId="77777777" w:rsidTr="00D35AAA">
        <w:trPr>
          <w:trHeight w:val="432"/>
        </w:trPr>
        <w:tc>
          <w:tcPr>
            <w:tcW w:w="1250" w:type="pct"/>
            <w:tcBorders>
              <w:top w:val="nil"/>
              <w:left w:val="nil"/>
              <w:bottom w:val="nil"/>
              <w:right w:val="nil"/>
            </w:tcBorders>
            <w:shd w:val="clear" w:color="auto" w:fill="auto"/>
            <w:noWrap/>
            <w:vAlign w:val="center"/>
            <w:hideMark/>
          </w:tcPr>
          <w:p w14:paraId="5D7905B6"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3</w:t>
            </w:r>
          </w:p>
        </w:tc>
        <w:tc>
          <w:tcPr>
            <w:tcW w:w="1250" w:type="pct"/>
            <w:tcBorders>
              <w:top w:val="nil"/>
              <w:left w:val="nil"/>
              <w:bottom w:val="nil"/>
              <w:right w:val="nil"/>
            </w:tcBorders>
            <w:shd w:val="clear" w:color="auto" w:fill="auto"/>
            <w:noWrap/>
            <w:vAlign w:val="center"/>
            <w:hideMark/>
          </w:tcPr>
          <w:p w14:paraId="06DCF42F"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590531D"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CD16789"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D35AAA" w:rsidRPr="00C11EAE" w14:paraId="38B5772F" w14:textId="77777777" w:rsidTr="00D35AAA">
        <w:trPr>
          <w:trHeight w:val="432"/>
        </w:trPr>
        <w:tc>
          <w:tcPr>
            <w:tcW w:w="1250" w:type="pct"/>
            <w:tcBorders>
              <w:top w:val="nil"/>
              <w:left w:val="nil"/>
              <w:bottom w:val="nil"/>
              <w:right w:val="nil"/>
            </w:tcBorders>
            <w:shd w:val="clear" w:color="auto" w:fill="auto"/>
            <w:noWrap/>
            <w:vAlign w:val="center"/>
            <w:hideMark/>
          </w:tcPr>
          <w:p w14:paraId="4DCBC6A9"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5</w:t>
            </w:r>
          </w:p>
        </w:tc>
        <w:tc>
          <w:tcPr>
            <w:tcW w:w="1250" w:type="pct"/>
            <w:tcBorders>
              <w:top w:val="nil"/>
              <w:left w:val="nil"/>
              <w:bottom w:val="nil"/>
              <w:right w:val="nil"/>
            </w:tcBorders>
            <w:shd w:val="clear" w:color="auto" w:fill="auto"/>
            <w:noWrap/>
            <w:vAlign w:val="center"/>
            <w:hideMark/>
          </w:tcPr>
          <w:p w14:paraId="1D9110AC"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13950B4"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ED9E866"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4C99CB09" w14:textId="77777777" w:rsidTr="00D35AAA">
        <w:trPr>
          <w:trHeight w:val="432"/>
        </w:trPr>
        <w:tc>
          <w:tcPr>
            <w:tcW w:w="1250" w:type="pct"/>
            <w:tcBorders>
              <w:top w:val="nil"/>
              <w:left w:val="nil"/>
              <w:bottom w:val="nil"/>
              <w:right w:val="nil"/>
            </w:tcBorders>
            <w:shd w:val="clear" w:color="auto" w:fill="auto"/>
            <w:noWrap/>
            <w:vAlign w:val="center"/>
            <w:hideMark/>
          </w:tcPr>
          <w:p w14:paraId="24AA0FBB"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6</w:t>
            </w:r>
          </w:p>
        </w:tc>
        <w:tc>
          <w:tcPr>
            <w:tcW w:w="1250" w:type="pct"/>
            <w:tcBorders>
              <w:top w:val="nil"/>
              <w:left w:val="nil"/>
              <w:bottom w:val="nil"/>
              <w:right w:val="nil"/>
            </w:tcBorders>
            <w:shd w:val="clear" w:color="auto" w:fill="auto"/>
            <w:noWrap/>
            <w:vAlign w:val="center"/>
            <w:hideMark/>
          </w:tcPr>
          <w:p w14:paraId="2B2A419E"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0F240538"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c>
          <w:tcPr>
            <w:tcW w:w="1250" w:type="pct"/>
            <w:tcBorders>
              <w:top w:val="nil"/>
              <w:left w:val="nil"/>
              <w:bottom w:val="nil"/>
              <w:right w:val="nil"/>
            </w:tcBorders>
            <w:shd w:val="clear" w:color="auto" w:fill="auto"/>
            <w:noWrap/>
            <w:vAlign w:val="center"/>
            <w:hideMark/>
          </w:tcPr>
          <w:p w14:paraId="73E8FF5F"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D35AAA" w:rsidRPr="00C11EAE" w14:paraId="45DD2A9D" w14:textId="77777777" w:rsidTr="00D35AAA">
        <w:trPr>
          <w:trHeight w:val="432"/>
        </w:trPr>
        <w:tc>
          <w:tcPr>
            <w:tcW w:w="1250" w:type="pct"/>
            <w:tcBorders>
              <w:top w:val="nil"/>
              <w:left w:val="nil"/>
              <w:bottom w:val="nil"/>
              <w:right w:val="nil"/>
            </w:tcBorders>
            <w:shd w:val="clear" w:color="auto" w:fill="auto"/>
            <w:noWrap/>
            <w:vAlign w:val="center"/>
            <w:hideMark/>
          </w:tcPr>
          <w:p w14:paraId="430EE4EC"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7</w:t>
            </w:r>
          </w:p>
        </w:tc>
        <w:tc>
          <w:tcPr>
            <w:tcW w:w="1250" w:type="pct"/>
            <w:tcBorders>
              <w:top w:val="nil"/>
              <w:left w:val="nil"/>
              <w:bottom w:val="nil"/>
              <w:right w:val="nil"/>
            </w:tcBorders>
            <w:shd w:val="clear" w:color="auto" w:fill="auto"/>
            <w:noWrap/>
            <w:vAlign w:val="center"/>
            <w:hideMark/>
          </w:tcPr>
          <w:p w14:paraId="2D71049B"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3CA841A"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B3AB27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D35AAA" w:rsidRPr="00C11EAE" w14:paraId="63E3700B" w14:textId="77777777" w:rsidTr="00D35AAA">
        <w:trPr>
          <w:trHeight w:val="432"/>
        </w:trPr>
        <w:tc>
          <w:tcPr>
            <w:tcW w:w="1250" w:type="pct"/>
            <w:tcBorders>
              <w:top w:val="nil"/>
              <w:left w:val="nil"/>
              <w:bottom w:val="nil"/>
              <w:right w:val="nil"/>
            </w:tcBorders>
            <w:shd w:val="clear" w:color="auto" w:fill="auto"/>
            <w:noWrap/>
            <w:vAlign w:val="center"/>
            <w:hideMark/>
          </w:tcPr>
          <w:p w14:paraId="50B8A978"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8</w:t>
            </w:r>
          </w:p>
        </w:tc>
        <w:tc>
          <w:tcPr>
            <w:tcW w:w="1250" w:type="pct"/>
            <w:tcBorders>
              <w:top w:val="nil"/>
              <w:left w:val="nil"/>
              <w:bottom w:val="nil"/>
              <w:right w:val="nil"/>
            </w:tcBorders>
            <w:shd w:val="clear" w:color="auto" w:fill="auto"/>
            <w:noWrap/>
            <w:vAlign w:val="center"/>
            <w:hideMark/>
          </w:tcPr>
          <w:p w14:paraId="574A31AA"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54603520"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09E2FBD2"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r w:rsidR="00D35AAA" w:rsidRPr="00C11EAE" w14:paraId="142925E4" w14:textId="77777777" w:rsidTr="00D35AAA">
        <w:trPr>
          <w:trHeight w:val="432"/>
        </w:trPr>
        <w:tc>
          <w:tcPr>
            <w:tcW w:w="1250" w:type="pct"/>
            <w:tcBorders>
              <w:top w:val="nil"/>
              <w:left w:val="nil"/>
              <w:bottom w:val="nil"/>
              <w:right w:val="nil"/>
            </w:tcBorders>
            <w:shd w:val="clear" w:color="auto" w:fill="auto"/>
            <w:noWrap/>
            <w:vAlign w:val="center"/>
            <w:hideMark/>
          </w:tcPr>
          <w:p w14:paraId="274E3E26"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9</w:t>
            </w:r>
          </w:p>
        </w:tc>
        <w:tc>
          <w:tcPr>
            <w:tcW w:w="1250" w:type="pct"/>
            <w:tcBorders>
              <w:top w:val="nil"/>
              <w:left w:val="nil"/>
              <w:bottom w:val="nil"/>
              <w:right w:val="nil"/>
            </w:tcBorders>
            <w:shd w:val="clear" w:color="auto" w:fill="auto"/>
            <w:noWrap/>
            <w:vAlign w:val="center"/>
            <w:hideMark/>
          </w:tcPr>
          <w:p w14:paraId="7FB2FDB6"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10BC1B04"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I</w:t>
            </w:r>
          </w:p>
        </w:tc>
        <w:tc>
          <w:tcPr>
            <w:tcW w:w="1250" w:type="pct"/>
            <w:tcBorders>
              <w:top w:val="nil"/>
              <w:left w:val="nil"/>
              <w:bottom w:val="nil"/>
              <w:right w:val="nil"/>
            </w:tcBorders>
            <w:shd w:val="clear" w:color="auto" w:fill="auto"/>
            <w:noWrap/>
            <w:vAlign w:val="center"/>
            <w:hideMark/>
          </w:tcPr>
          <w:p w14:paraId="1B653183"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21624EF9" w14:textId="77777777" w:rsidTr="00D35AAA">
        <w:trPr>
          <w:trHeight w:val="432"/>
        </w:trPr>
        <w:tc>
          <w:tcPr>
            <w:tcW w:w="1250" w:type="pct"/>
            <w:tcBorders>
              <w:top w:val="nil"/>
              <w:left w:val="nil"/>
              <w:bottom w:val="nil"/>
              <w:right w:val="nil"/>
            </w:tcBorders>
            <w:shd w:val="clear" w:color="auto" w:fill="auto"/>
            <w:noWrap/>
            <w:vAlign w:val="center"/>
            <w:hideMark/>
          </w:tcPr>
          <w:p w14:paraId="099F5141"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0</w:t>
            </w:r>
          </w:p>
        </w:tc>
        <w:tc>
          <w:tcPr>
            <w:tcW w:w="1250" w:type="pct"/>
            <w:tcBorders>
              <w:top w:val="nil"/>
              <w:left w:val="nil"/>
              <w:bottom w:val="nil"/>
              <w:right w:val="nil"/>
            </w:tcBorders>
            <w:shd w:val="clear" w:color="auto" w:fill="auto"/>
            <w:noWrap/>
            <w:vAlign w:val="center"/>
            <w:hideMark/>
          </w:tcPr>
          <w:p w14:paraId="3FFCF1A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nil"/>
              <w:right w:val="nil"/>
            </w:tcBorders>
            <w:shd w:val="clear" w:color="auto" w:fill="auto"/>
            <w:noWrap/>
            <w:vAlign w:val="center"/>
            <w:hideMark/>
          </w:tcPr>
          <w:p w14:paraId="65CF284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c>
          <w:tcPr>
            <w:tcW w:w="1250" w:type="pct"/>
            <w:tcBorders>
              <w:top w:val="nil"/>
              <w:left w:val="nil"/>
              <w:bottom w:val="nil"/>
              <w:right w:val="nil"/>
            </w:tcBorders>
            <w:shd w:val="clear" w:color="auto" w:fill="auto"/>
            <w:noWrap/>
            <w:vAlign w:val="center"/>
            <w:hideMark/>
          </w:tcPr>
          <w:p w14:paraId="5748DD65"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5D2B221F" w14:textId="77777777" w:rsidTr="00C11EAE">
        <w:trPr>
          <w:trHeight w:val="432"/>
        </w:trPr>
        <w:tc>
          <w:tcPr>
            <w:tcW w:w="1250" w:type="pct"/>
            <w:tcBorders>
              <w:top w:val="nil"/>
              <w:left w:val="nil"/>
              <w:right w:val="nil"/>
            </w:tcBorders>
            <w:shd w:val="clear" w:color="auto" w:fill="auto"/>
            <w:noWrap/>
            <w:vAlign w:val="center"/>
            <w:hideMark/>
          </w:tcPr>
          <w:p w14:paraId="537C73C8"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1</w:t>
            </w:r>
          </w:p>
        </w:tc>
        <w:tc>
          <w:tcPr>
            <w:tcW w:w="1250" w:type="pct"/>
            <w:tcBorders>
              <w:top w:val="nil"/>
              <w:left w:val="nil"/>
              <w:right w:val="nil"/>
            </w:tcBorders>
            <w:shd w:val="clear" w:color="auto" w:fill="auto"/>
            <w:noWrap/>
            <w:vAlign w:val="center"/>
            <w:hideMark/>
          </w:tcPr>
          <w:p w14:paraId="6872AAE0"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right w:val="nil"/>
            </w:tcBorders>
            <w:shd w:val="clear" w:color="auto" w:fill="auto"/>
            <w:noWrap/>
            <w:vAlign w:val="center"/>
            <w:hideMark/>
          </w:tcPr>
          <w:p w14:paraId="121250CF"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right w:val="nil"/>
            </w:tcBorders>
            <w:shd w:val="clear" w:color="auto" w:fill="auto"/>
            <w:noWrap/>
            <w:vAlign w:val="center"/>
            <w:hideMark/>
          </w:tcPr>
          <w:p w14:paraId="63B2CB38"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r>
      <w:tr w:rsidR="00D35AAA" w:rsidRPr="00C11EAE" w14:paraId="21F7B665" w14:textId="77777777" w:rsidTr="00C11EAE">
        <w:trPr>
          <w:trHeight w:val="432"/>
        </w:trPr>
        <w:tc>
          <w:tcPr>
            <w:tcW w:w="1250" w:type="pct"/>
            <w:tcBorders>
              <w:top w:val="nil"/>
              <w:left w:val="nil"/>
              <w:bottom w:val="single" w:sz="4" w:space="0" w:color="auto"/>
              <w:right w:val="nil"/>
            </w:tcBorders>
            <w:shd w:val="clear" w:color="auto" w:fill="auto"/>
            <w:noWrap/>
            <w:vAlign w:val="center"/>
            <w:hideMark/>
          </w:tcPr>
          <w:p w14:paraId="5AC8E5FD"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12</w:t>
            </w:r>
          </w:p>
        </w:tc>
        <w:tc>
          <w:tcPr>
            <w:tcW w:w="1250" w:type="pct"/>
            <w:tcBorders>
              <w:top w:val="nil"/>
              <w:left w:val="nil"/>
              <w:bottom w:val="single" w:sz="4" w:space="0" w:color="auto"/>
              <w:right w:val="nil"/>
            </w:tcBorders>
            <w:shd w:val="clear" w:color="auto" w:fill="auto"/>
            <w:noWrap/>
            <w:vAlign w:val="center"/>
            <w:hideMark/>
          </w:tcPr>
          <w:p w14:paraId="682BF5DF"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single" w:sz="4" w:space="0" w:color="auto"/>
              <w:right w:val="nil"/>
            </w:tcBorders>
            <w:shd w:val="clear" w:color="auto" w:fill="auto"/>
            <w:noWrap/>
            <w:vAlign w:val="center"/>
            <w:hideMark/>
          </w:tcPr>
          <w:p w14:paraId="7984597B"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A</w:t>
            </w:r>
          </w:p>
        </w:tc>
        <w:tc>
          <w:tcPr>
            <w:tcW w:w="1250" w:type="pct"/>
            <w:tcBorders>
              <w:top w:val="nil"/>
              <w:left w:val="nil"/>
              <w:bottom w:val="single" w:sz="4" w:space="0" w:color="auto"/>
              <w:right w:val="nil"/>
            </w:tcBorders>
            <w:shd w:val="clear" w:color="auto" w:fill="auto"/>
            <w:noWrap/>
            <w:vAlign w:val="center"/>
            <w:hideMark/>
          </w:tcPr>
          <w:p w14:paraId="6569ABFB" w14:textId="77777777" w:rsidR="00D35AAA" w:rsidRPr="00C11EAE" w:rsidRDefault="00D35AAA" w:rsidP="00D35AAA">
            <w:pPr>
              <w:spacing w:line="240" w:lineRule="auto"/>
              <w:ind w:firstLine="0"/>
              <w:jc w:val="center"/>
              <w:rPr>
                <w:rFonts w:eastAsia="Times New Roman" w:cs="Times New Roman"/>
                <w:color w:val="000000"/>
                <w:szCs w:val="24"/>
              </w:rPr>
            </w:pPr>
            <w:r w:rsidRPr="00C11EAE">
              <w:rPr>
                <w:rFonts w:eastAsia="Times New Roman" w:cs="Times New Roman"/>
                <w:color w:val="000000"/>
                <w:szCs w:val="24"/>
              </w:rPr>
              <w:t>N</w:t>
            </w:r>
          </w:p>
        </w:tc>
      </w:tr>
    </w:tbl>
    <w:p w14:paraId="35164FE1" w14:textId="23CEDF01" w:rsidR="0093206E" w:rsidRDefault="002F48F5" w:rsidP="002F48F5">
      <w:pPr>
        <w:pStyle w:val="Style1"/>
        <w:numPr>
          <w:ilvl w:val="0"/>
          <w:numId w:val="0"/>
        </w:numPr>
        <w:jc w:val="center"/>
        <w:rPr>
          <w:b w:val="0"/>
        </w:rPr>
      </w:pPr>
      <w:bookmarkStart w:id="308" w:name="_Toc467151428"/>
      <w:bookmarkEnd w:id="288"/>
      <w:bookmarkEnd w:id="289"/>
      <w:r w:rsidRPr="002F48F5">
        <w:rPr>
          <w:b w:val="0"/>
        </w:rPr>
        <w:lastRenderedPageBreak/>
        <w:t>VITA</w:t>
      </w:r>
      <w:bookmarkEnd w:id="308"/>
    </w:p>
    <w:p w14:paraId="07AB929D" w14:textId="77777777" w:rsidR="0093206E" w:rsidRDefault="0093206E" w:rsidP="0093206E">
      <w:pPr>
        <w:jc w:val="center"/>
        <w:rPr>
          <w:b/>
        </w:rPr>
      </w:pPr>
      <w:r>
        <w:t>ADHLY MARIE HUERTAS RIVER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4"/>
        <w:gridCol w:w="5486"/>
      </w:tblGrid>
      <w:tr w:rsidR="0093206E" w14:paraId="706031A2" w14:textId="77777777" w:rsidTr="000E6F8F">
        <w:tc>
          <w:tcPr>
            <w:tcW w:w="1825" w:type="pct"/>
          </w:tcPr>
          <w:p w14:paraId="5C244542" w14:textId="77777777" w:rsidR="0093206E" w:rsidRDefault="0093206E" w:rsidP="00E02342"/>
        </w:tc>
        <w:tc>
          <w:tcPr>
            <w:tcW w:w="3175" w:type="pct"/>
          </w:tcPr>
          <w:p w14:paraId="7681E5F7" w14:textId="77777777" w:rsidR="0093206E" w:rsidRDefault="0093206E" w:rsidP="000E6F8F">
            <w:pPr>
              <w:ind w:left="427" w:right="-630" w:firstLine="5"/>
            </w:pPr>
            <w:r>
              <w:t>Born, Bayamón, Puerto Rico</w:t>
            </w:r>
          </w:p>
        </w:tc>
      </w:tr>
      <w:tr w:rsidR="0093206E" w14:paraId="63917D1B" w14:textId="77777777" w:rsidTr="000E6F8F">
        <w:tc>
          <w:tcPr>
            <w:tcW w:w="1825" w:type="pct"/>
          </w:tcPr>
          <w:p w14:paraId="355D0C43" w14:textId="77777777" w:rsidR="0093206E" w:rsidRDefault="0093206E" w:rsidP="00E02342"/>
        </w:tc>
        <w:tc>
          <w:tcPr>
            <w:tcW w:w="3175" w:type="pct"/>
          </w:tcPr>
          <w:p w14:paraId="4DAC3C48" w14:textId="77777777" w:rsidR="0093206E" w:rsidRDefault="0093206E" w:rsidP="000E6F8F">
            <w:pPr>
              <w:ind w:left="427" w:right="-630" w:firstLine="5"/>
            </w:pPr>
          </w:p>
        </w:tc>
      </w:tr>
      <w:tr w:rsidR="0093206E" w14:paraId="16B642EC" w14:textId="77777777" w:rsidTr="000E6F8F">
        <w:tc>
          <w:tcPr>
            <w:tcW w:w="1825" w:type="pct"/>
          </w:tcPr>
          <w:p w14:paraId="5F7964AD" w14:textId="77777777" w:rsidR="0093206E" w:rsidRDefault="0093206E" w:rsidP="00E02342">
            <w:r>
              <w:t>2006-2011</w:t>
            </w:r>
          </w:p>
        </w:tc>
        <w:tc>
          <w:tcPr>
            <w:tcW w:w="3175" w:type="pct"/>
          </w:tcPr>
          <w:p w14:paraId="4F1821F4" w14:textId="77777777" w:rsidR="0093206E" w:rsidRDefault="0093206E" w:rsidP="000E6F8F">
            <w:pPr>
              <w:ind w:left="427" w:right="-630" w:firstLine="5"/>
            </w:pPr>
            <w:r>
              <w:t>B.Sc, Chemistry</w:t>
            </w:r>
          </w:p>
          <w:p w14:paraId="6BDB7710" w14:textId="77777777" w:rsidR="0093206E" w:rsidRDefault="0093206E" w:rsidP="000E6F8F">
            <w:pPr>
              <w:ind w:left="427" w:right="-630" w:firstLine="5"/>
            </w:pPr>
            <w:r>
              <w:t>University of Puerto Rico</w:t>
            </w:r>
          </w:p>
          <w:p w14:paraId="5D739074" w14:textId="77777777" w:rsidR="0093206E" w:rsidRDefault="0093206E" w:rsidP="000E6F8F">
            <w:pPr>
              <w:ind w:left="427" w:right="-630" w:firstLine="5"/>
            </w:pPr>
            <w:r>
              <w:t>San Juan, PR</w:t>
            </w:r>
          </w:p>
          <w:p w14:paraId="3579A4DB" w14:textId="77777777" w:rsidR="0093206E" w:rsidRDefault="0093206E" w:rsidP="000E6F8F">
            <w:pPr>
              <w:ind w:left="427" w:right="-630" w:firstLine="5"/>
            </w:pPr>
            <w:r>
              <w:t>(Cum Laude)</w:t>
            </w:r>
          </w:p>
        </w:tc>
      </w:tr>
      <w:tr w:rsidR="0093206E" w14:paraId="4D58E21F" w14:textId="77777777" w:rsidTr="000E6F8F">
        <w:tc>
          <w:tcPr>
            <w:tcW w:w="1825" w:type="pct"/>
          </w:tcPr>
          <w:p w14:paraId="693217A5" w14:textId="77777777" w:rsidR="0093206E" w:rsidRDefault="0093206E" w:rsidP="00E02342"/>
        </w:tc>
        <w:tc>
          <w:tcPr>
            <w:tcW w:w="3175" w:type="pct"/>
          </w:tcPr>
          <w:p w14:paraId="41C212D2" w14:textId="77777777" w:rsidR="0093206E" w:rsidRDefault="0093206E" w:rsidP="000E6F8F">
            <w:pPr>
              <w:ind w:left="427" w:right="-630" w:firstLine="5"/>
            </w:pPr>
          </w:p>
        </w:tc>
      </w:tr>
      <w:tr w:rsidR="0093206E" w14:paraId="43F2951B" w14:textId="77777777" w:rsidTr="000E6F8F">
        <w:trPr>
          <w:trHeight w:val="737"/>
        </w:trPr>
        <w:tc>
          <w:tcPr>
            <w:tcW w:w="1825" w:type="pct"/>
          </w:tcPr>
          <w:p w14:paraId="65E7A550" w14:textId="111E9105" w:rsidR="000E6F8F" w:rsidRDefault="0093206E" w:rsidP="000E6F8F">
            <w:r>
              <w:t>2011-201</w:t>
            </w:r>
            <w:r w:rsidR="000E6F8F">
              <w:t>2</w:t>
            </w:r>
          </w:p>
          <w:p w14:paraId="5CAE32B9" w14:textId="21DCCF1B" w:rsidR="000E6F8F" w:rsidRDefault="000E6F8F" w:rsidP="000E6F8F"/>
          <w:p w14:paraId="03FBA584" w14:textId="5E7CF891" w:rsidR="0093206E" w:rsidRPr="000E6F8F" w:rsidRDefault="0093206E" w:rsidP="000E6F8F">
            <w:pPr>
              <w:ind w:firstLine="0"/>
            </w:pPr>
          </w:p>
        </w:tc>
        <w:tc>
          <w:tcPr>
            <w:tcW w:w="3175" w:type="pct"/>
          </w:tcPr>
          <w:p w14:paraId="02BDD70B" w14:textId="56DD599B" w:rsidR="0093206E" w:rsidRDefault="000E6F8F" w:rsidP="000E6F8F">
            <w:pPr>
              <w:ind w:left="427" w:right="-630" w:firstLine="5"/>
            </w:pPr>
            <w:r>
              <w:t>Teaching Assistant</w:t>
            </w:r>
          </w:p>
          <w:p w14:paraId="47EF6077" w14:textId="77777777" w:rsidR="0093206E" w:rsidRDefault="0093206E" w:rsidP="000E6F8F">
            <w:pPr>
              <w:ind w:left="427" w:right="-630" w:firstLine="5"/>
            </w:pPr>
            <w:r>
              <w:t>Florida International University</w:t>
            </w:r>
          </w:p>
          <w:p w14:paraId="2B5E5BC3" w14:textId="5DF2FF6F" w:rsidR="0093206E" w:rsidRPr="000E6F8F" w:rsidRDefault="000E6F8F" w:rsidP="000E6F8F">
            <w:pPr>
              <w:ind w:left="427" w:right="-630" w:firstLine="5"/>
            </w:pPr>
            <w:r>
              <w:t>Miami, FL</w:t>
            </w:r>
          </w:p>
        </w:tc>
      </w:tr>
      <w:tr w:rsidR="000E6F8F" w14:paraId="5E9FAB25" w14:textId="77777777" w:rsidTr="000E6F8F">
        <w:trPr>
          <w:trHeight w:val="331"/>
        </w:trPr>
        <w:tc>
          <w:tcPr>
            <w:tcW w:w="1825" w:type="pct"/>
          </w:tcPr>
          <w:p w14:paraId="6B93E3DF" w14:textId="77777777" w:rsidR="000E6F8F" w:rsidRDefault="000E6F8F" w:rsidP="000E6F8F"/>
        </w:tc>
        <w:tc>
          <w:tcPr>
            <w:tcW w:w="3175" w:type="pct"/>
          </w:tcPr>
          <w:p w14:paraId="2399CECF" w14:textId="77777777" w:rsidR="000E6F8F" w:rsidRDefault="000E6F8F" w:rsidP="000E6F8F">
            <w:pPr>
              <w:ind w:left="427" w:right="-630" w:firstLine="5"/>
            </w:pPr>
          </w:p>
        </w:tc>
      </w:tr>
      <w:tr w:rsidR="000E6F8F" w14:paraId="6291DD74" w14:textId="77777777" w:rsidTr="000E6F8F">
        <w:trPr>
          <w:trHeight w:val="734"/>
        </w:trPr>
        <w:tc>
          <w:tcPr>
            <w:tcW w:w="1825" w:type="pct"/>
          </w:tcPr>
          <w:p w14:paraId="6A3B7113" w14:textId="6C7D0F42" w:rsidR="000E6F8F" w:rsidRDefault="000E6F8F" w:rsidP="000E6F8F">
            <w:r>
              <w:t>2012-2014</w:t>
            </w:r>
          </w:p>
        </w:tc>
        <w:tc>
          <w:tcPr>
            <w:tcW w:w="3175" w:type="pct"/>
          </w:tcPr>
          <w:p w14:paraId="14BF5994" w14:textId="77777777" w:rsidR="000E6F8F" w:rsidRDefault="000E6F8F" w:rsidP="000E6F8F">
            <w:pPr>
              <w:ind w:left="427" w:right="-630" w:firstLine="5"/>
            </w:pPr>
            <w:r>
              <w:t>Research Assistant</w:t>
            </w:r>
          </w:p>
          <w:p w14:paraId="14C04FE1" w14:textId="77777777" w:rsidR="000E6F8F" w:rsidRDefault="000E6F8F" w:rsidP="000E6F8F">
            <w:pPr>
              <w:ind w:left="427" w:right="-630" w:firstLine="5"/>
            </w:pPr>
            <w:r>
              <w:t>Florida International University</w:t>
            </w:r>
          </w:p>
          <w:p w14:paraId="056DDBB2" w14:textId="30C53944" w:rsidR="000E6F8F" w:rsidRDefault="000E6F8F" w:rsidP="000E6F8F">
            <w:pPr>
              <w:ind w:left="427" w:right="-630" w:firstLine="5"/>
            </w:pPr>
            <w:r>
              <w:t>Miami, FL</w:t>
            </w:r>
          </w:p>
        </w:tc>
      </w:tr>
      <w:tr w:rsidR="000E6F8F" w14:paraId="023B67B1" w14:textId="77777777" w:rsidTr="000E6F8F">
        <w:trPr>
          <w:trHeight w:val="331"/>
        </w:trPr>
        <w:tc>
          <w:tcPr>
            <w:tcW w:w="1825" w:type="pct"/>
          </w:tcPr>
          <w:p w14:paraId="70A03A07" w14:textId="77777777" w:rsidR="000E6F8F" w:rsidRDefault="000E6F8F" w:rsidP="000E6F8F"/>
        </w:tc>
        <w:tc>
          <w:tcPr>
            <w:tcW w:w="3175" w:type="pct"/>
          </w:tcPr>
          <w:p w14:paraId="4DDF1527" w14:textId="77777777" w:rsidR="000E6F8F" w:rsidRDefault="000E6F8F" w:rsidP="000E6F8F">
            <w:pPr>
              <w:ind w:left="427" w:right="-630" w:firstLine="5"/>
            </w:pPr>
          </w:p>
        </w:tc>
      </w:tr>
      <w:tr w:rsidR="000E6F8F" w14:paraId="3A471B6A" w14:textId="77777777" w:rsidTr="000E6F8F">
        <w:trPr>
          <w:trHeight w:val="734"/>
        </w:trPr>
        <w:tc>
          <w:tcPr>
            <w:tcW w:w="1825" w:type="pct"/>
          </w:tcPr>
          <w:p w14:paraId="062D1774" w14:textId="3B53D165" w:rsidR="000E6F8F" w:rsidRDefault="000E6F8F" w:rsidP="000E6F8F">
            <w:r>
              <w:t>2014-2016</w:t>
            </w:r>
          </w:p>
        </w:tc>
        <w:tc>
          <w:tcPr>
            <w:tcW w:w="3175" w:type="pct"/>
          </w:tcPr>
          <w:p w14:paraId="6351B005" w14:textId="77777777" w:rsidR="000E6F8F" w:rsidRDefault="000E6F8F" w:rsidP="000E6F8F">
            <w:pPr>
              <w:ind w:left="427" w:right="-630" w:firstLine="5"/>
            </w:pPr>
            <w:r>
              <w:t>Teaching Assistant</w:t>
            </w:r>
          </w:p>
          <w:p w14:paraId="4FDA9A5D" w14:textId="77777777" w:rsidR="000E6F8F" w:rsidRDefault="000E6F8F" w:rsidP="000E6F8F">
            <w:pPr>
              <w:ind w:left="427" w:right="-630" w:firstLine="5"/>
            </w:pPr>
            <w:r>
              <w:t>Florida International University</w:t>
            </w:r>
          </w:p>
          <w:p w14:paraId="0AE97C02" w14:textId="1060C6DE" w:rsidR="000E6F8F" w:rsidRDefault="000E6F8F" w:rsidP="000E6F8F">
            <w:pPr>
              <w:ind w:left="427" w:right="-630" w:firstLine="5"/>
            </w:pPr>
            <w:r>
              <w:t>Miami, FL</w:t>
            </w:r>
          </w:p>
        </w:tc>
      </w:tr>
      <w:tr w:rsidR="000E6F8F" w14:paraId="0361FBA4" w14:textId="77777777" w:rsidTr="000E6F8F">
        <w:trPr>
          <w:trHeight w:val="331"/>
        </w:trPr>
        <w:tc>
          <w:tcPr>
            <w:tcW w:w="1825" w:type="pct"/>
          </w:tcPr>
          <w:p w14:paraId="13DFA53D" w14:textId="77777777" w:rsidR="000E6F8F" w:rsidRDefault="000E6F8F" w:rsidP="000E6F8F"/>
        </w:tc>
        <w:tc>
          <w:tcPr>
            <w:tcW w:w="3175" w:type="pct"/>
          </w:tcPr>
          <w:p w14:paraId="05D2CF29" w14:textId="77777777" w:rsidR="000E6F8F" w:rsidRDefault="000E6F8F" w:rsidP="000E6F8F">
            <w:pPr>
              <w:ind w:left="427" w:right="-630" w:firstLine="5"/>
            </w:pPr>
          </w:p>
        </w:tc>
      </w:tr>
      <w:tr w:rsidR="000E6F8F" w14:paraId="394A6478" w14:textId="77777777" w:rsidTr="000E6F8F">
        <w:trPr>
          <w:trHeight w:val="734"/>
        </w:trPr>
        <w:tc>
          <w:tcPr>
            <w:tcW w:w="1825" w:type="pct"/>
          </w:tcPr>
          <w:p w14:paraId="4B1BF99B" w14:textId="1994D4DA" w:rsidR="000E6F8F" w:rsidRDefault="000E6F8F" w:rsidP="000E6F8F">
            <w:r>
              <w:t>2016</w:t>
            </w:r>
          </w:p>
        </w:tc>
        <w:tc>
          <w:tcPr>
            <w:tcW w:w="3175" w:type="pct"/>
          </w:tcPr>
          <w:p w14:paraId="15CDAF44" w14:textId="77777777" w:rsidR="000E6F8F" w:rsidRDefault="000E6F8F" w:rsidP="000E6F8F">
            <w:pPr>
              <w:ind w:left="427" w:right="-630" w:firstLine="5"/>
            </w:pPr>
            <w:r>
              <w:t>Doctoral Evidence Acquisition Fellowship</w:t>
            </w:r>
          </w:p>
          <w:p w14:paraId="0EC9918F" w14:textId="77777777" w:rsidR="000E6F8F" w:rsidRDefault="000E6F8F" w:rsidP="000E6F8F">
            <w:pPr>
              <w:ind w:left="427" w:right="-630" w:firstLine="5"/>
            </w:pPr>
            <w:r>
              <w:t>Florida International University</w:t>
            </w:r>
          </w:p>
          <w:p w14:paraId="0B438B79" w14:textId="65E1C3DC" w:rsidR="000E6F8F" w:rsidRDefault="000E6F8F" w:rsidP="000E6F8F">
            <w:pPr>
              <w:ind w:left="427" w:right="-630" w:firstLine="5"/>
            </w:pPr>
            <w:r>
              <w:t>Miami, FL</w:t>
            </w:r>
          </w:p>
        </w:tc>
      </w:tr>
    </w:tbl>
    <w:p w14:paraId="4C4EF424" w14:textId="77777777" w:rsidR="0093206E" w:rsidRDefault="0093206E" w:rsidP="0093206E">
      <w:pPr>
        <w:ind w:firstLine="0"/>
      </w:pPr>
    </w:p>
    <w:p w14:paraId="0BF8DFEC" w14:textId="3B62FBA0" w:rsidR="0093206E" w:rsidRDefault="0093206E" w:rsidP="00C03D38">
      <w:pPr>
        <w:pStyle w:val="NoSpacing"/>
        <w:ind w:firstLine="0"/>
        <w:jc w:val="both"/>
      </w:pPr>
      <w:r>
        <w:t>PUBLICATIONS</w:t>
      </w:r>
      <w:r w:rsidR="00C03D38">
        <w:t xml:space="preserve"> </w:t>
      </w:r>
    </w:p>
    <w:p w14:paraId="5F5BEDE8" w14:textId="77777777" w:rsidR="00C03D38" w:rsidRPr="00C03D38" w:rsidRDefault="00C03D38" w:rsidP="00C03D38">
      <w:pPr>
        <w:pStyle w:val="NoSpacing"/>
        <w:ind w:firstLine="0"/>
        <w:jc w:val="both"/>
      </w:pPr>
    </w:p>
    <w:p w14:paraId="65B32837" w14:textId="77777777" w:rsidR="0093206E" w:rsidRDefault="0093206E" w:rsidP="0093206E">
      <w:pPr>
        <w:pStyle w:val="NoSpacing"/>
        <w:ind w:firstLine="0"/>
        <w:jc w:val="both"/>
      </w:pPr>
      <w:r w:rsidRPr="00EE3E45">
        <w:t>Sanchez CL, Huertas AM, Prada PA, Furton KG (2016) A N</w:t>
      </w:r>
      <w:r>
        <w:t xml:space="preserve">on-Contact Passive Approach for </w:t>
      </w:r>
      <w:r w:rsidRPr="00EE3E45">
        <w:t>the Effective Collection of Target Explosive Volatiles for Canine Training Aid Development. J Forensic Sci</w:t>
      </w:r>
      <w:r>
        <w:t xml:space="preserve"> </w:t>
      </w:r>
      <w:r w:rsidRPr="00EE3E45">
        <w:t xml:space="preserve">Criminol 4(2): 205 </w:t>
      </w:r>
    </w:p>
    <w:p w14:paraId="7EFF9473" w14:textId="77777777" w:rsidR="00E5364F" w:rsidRDefault="00E5364F" w:rsidP="0093206E">
      <w:pPr>
        <w:pStyle w:val="NoSpacing"/>
        <w:ind w:firstLine="0"/>
        <w:jc w:val="both"/>
      </w:pPr>
    </w:p>
    <w:p w14:paraId="5F2BD1F7" w14:textId="2EB5C113" w:rsidR="00C03D38" w:rsidRDefault="00C03D38" w:rsidP="00C03D38">
      <w:pPr>
        <w:pStyle w:val="NoSpacing"/>
        <w:ind w:firstLine="0"/>
        <w:jc w:val="both"/>
        <w:rPr>
          <w:i/>
        </w:rPr>
      </w:pPr>
      <w:r w:rsidRPr="00EE3E45">
        <w:t xml:space="preserve">Huertas AM, Sanchez CL, Prada PA, Furton KG (2016) </w:t>
      </w:r>
      <w:r w:rsidRPr="00C03D38">
        <w:t xml:space="preserve">Transfer Validation and Evaluation of Storage Containment System for </w:t>
      </w:r>
      <w:r w:rsidR="007265F1">
        <w:t>Dynamically Collected Explosive</w:t>
      </w:r>
      <w:r w:rsidRPr="00C03D38">
        <w:t xml:space="preserve"> Samples</w:t>
      </w:r>
      <w:r w:rsidR="00854BD7">
        <w:t>.</w:t>
      </w:r>
      <w:r w:rsidRPr="00C03D38">
        <w:t xml:space="preserve"> </w:t>
      </w:r>
      <w:r>
        <w:t xml:space="preserve"> </w:t>
      </w:r>
      <w:r w:rsidRPr="00C03D38">
        <w:rPr>
          <w:i/>
        </w:rPr>
        <w:t>In Preparation</w:t>
      </w:r>
    </w:p>
    <w:p w14:paraId="43780A3F" w14:textId="77777777" w:rsidR="00C03D38" w:rsidRDefault="00C03D38" w:rsidP="00C03D38">
      <w:pPr>
        <w:pStyle w:val="NoSpacing"/>
        <w:ind w:firstLine="0"/>
        <w:jc w:val="both"/>
        <w:rPr>
          <w:i/>
        </w:rPr>
      </w:pPr>
    </w:p>
    <w:p w14:paraId="5D136A8E" w14:textId="64C2D3BE" w:rsidR="00C03D38" w:rsidRPr="00C03D38" w:rsidRDefault="00C03D38" w:rsidP="0093206E">
      <w:pPr>
        <w:pStyle w:val="NoSpacing"/>
        <w:ind w:firstLine="0"/>
        <w:jc w:val="both"/>
        <w:rPr>
          <w:i/>
        </w:rPr>
      </w:pPr>
      <w:r w:rsidRPr="00EE3E45">
        <w:t xml:space="preserve">Huertas AM, Furton KG (2016) </w:t>
      </w:r>
      <w:r w:rsidRPr="00C03D38">
        <w:t xml:space="preserve">Evaluation of the Volatile Organic Compounds from an </w:t>
      </w:r>
      <w:r>
        <w:t>I</w:t>
      </w:r>
      <w:r w:rsidRPr="00C03D38">
        <w:t>llici</w:t>
      </w:r>
      <w:r>
        <w:t>t S</w:t>
      </w:r>
      <w:r w:rsidRPr="00C03D38">
        <w:t xml:space="preserve">ubstance for the Development of Improved Field Calibrants for Instrumental and Canine Detection. </w:t>
      </w:r>
      <w:r w:rsidRPr="00C03D38">
        <w:rPr>
          <w:i/>
        </w:rPr>
        <w:t>In Preparation</w:t>
      </w:r>
    </w:p>
    <w:p w14:paraId="4CEBB88E" w14:textId="77777777" w:rsidR="00C03D38" w:rsidRDefault="00C03D38" w:rsidP="0093206E">
      <w:pPr>
        <w:pStyle w:val="NoSpacing"/>
        <w:ind w:firstLine="0"/>
        <w:jc w:val="both"/>
      </w:pPr>
    </w:p>
    <w:p w14:paraId="403DC5DA" w14:textId="77777777" w:rsidR="007265F1" w:rsidRDefault="007265F1" w:rsidP="0093206E">
      <w:pPr>
        <w:pStyle w:val="NoSpacing"/>
        <w:ind w:firstLine="0"/>
        <w:jc w:val="both"/>
      </w:pPr>
    </w:p>
    <w:p w14:paraId="1CDC063A" w14:textId="77777777" w:rsidR="007265F1" w:rsidRDefault="007265F1" w:rsidP="0093206E">
      <w:pPr>
        <w:pStyle w:val="NoSpacing"/>
        <w:ind w:firstLine="0"/>
        <w:jc w:val="both"/>
      </w:pPr>
    </w:p>
    <w:p w14:paraId="3FE7A43B" w14:textId="77777777" w:rsidR="007265F1" w:rsidRDefault="007265F1" w:rsidP="0093206E">
      <w:pPr>
        <w:pStyle w:val="NoSpacing"/>
        <w:ind w:firstLine="0"/>
        <w:jc w:val="both"/>
      </w:pPr>
    </w:p>
    <w:p w14:paraId="0A13F9CE" w14:textId="21420089" w:rsidR="00C03D38" w:rsidRPr="00C03D38" w:rsidRDefault="00C03D38" w:rsidP="0093206E">
      <w:pPr>
        <w:pStyle w:val="NoSpacing"/>
        <w:ind w:firstLine="0"/>
        <w:jc w:val="both"/>
      </w:pPr>
      <w:r>
        <w:lastRenderedPageBreak/>
        <w:t>PRESENTATIONS</w:t>
      </w:r>
    </w:p>
    <w:p w14:paraId="0B15BA15" w14:textId="77777777" w:rsidR="0093206E" w:rsidRDefault="0093206E" w:rsidP="0093206E">
      <w:pPr>
        <w:pStyle w:val="NoSpacing"/>
        <w:ind w:firstLine="0"/>
        <w:jc w:val="both"/>
      </w:pPr>
      <w:r w:rsidRPr="00624180">
        <w:t xml:space="preserve">Huertas, Adhly, B.Sc and Furton Kenneth G, Ph.D. </w:t>
      </w:r>
      <w:r>
        <w:t>(April 6, 2016) Illicit Substance Volatile Organic Compounds (VOCs) Analysis for Canine Detection</w:t>
      </w:r>
      <w:r w:rsidRPr="00624180">
        <w:t xml:space="preserve">. </w:t>
      </w:r>
      <w:r>
        <w:t xml:space="preserve">Poster session presented at: </w:t>
      </w:r>
      <w:r w:rsidRPr="00624180">
        <w:t>GSAW Scholarly Forum, Florida International Univ</w:t>
      </w:r>
      <w:r>
        <w:t>ersity, Miami, FL</w:t>
      </w:r>
      <w:r w:rsidRPr="00624180">
        <w:t>.</w:t>
      </w:r>
    </w:p>
    <w:p w14:paraId="5B9076CB" w14:textId="77777777" w:rsidR="0093206E" w:rsidRDefault="0093206E" w:rsidP="0093206E">
      <w:pPr>
        <w:pStyle w:val="NoSpacing"/>
        <w:jc w:val="both"/>
        <w:rPr>
          <w:b/>
        </w:rPr>
      </w:pPr>
    </w:p>
    <w:p w14:paraId="502A284E" w14:textId="77777777" w:rsidR="0093206E" w:rsidRDefault="0093206E" w:rsidP="0093206E">
      <w:pPr>
        <w:pStyle w:val="NoSpacing"/>
        <w:ind w:firstLine="0"/>
        <w:jc w:val="both"/>
      </w:pPr>
      <w:r w:rsidRPr="00B12E22">
        <w:t>Huertas, Adhly, B.Sc and Furton Kenneth G, P</w:t>
      </w:r>
      <w:r>
        <w:t xml:space="preserve">h.D. (February 19, 2015) Illicit Substance Volatile Organic Compounds (VOCs) Analysis for Canine Detection. Poster session presented at: </w:t>
      </w:r>
      <w:r w:rsidRPr="00B12E22">
        <w:t>AAFS 67th Annual Scientific Meeting, Hyatt Regency Orlando,</w:t>
      </w:r>
      <w:r>
        <w:t xml:space="preserve"> Orlando, FL.</w:t>
      </w:r>
    </w:p>
    <w:p w14:paraId="7C591B03" w14:textId="77777777" w:rsidR="0093206E" w:rsidRPr="00B12E22" w:rsidRDefault="0093206E" w:rsidP="0093206E">
      <w:pPr>
        <w:pStyle w:val="NoSpacing"/>
        <w:jc w:val="both"/>
        <w:rPr>
          <w:b/>
        </w:rPr>
      </w:pPr>
    </w:p>
    <w:p w14:paraId="1D9F9185" w14:textId="2DE20AA3" w:rsidR="0093206E" w:rsidRDefault="0093206E" w:rsidP="0093206E">
      <w:pPr>
        <w:pStyle w:val="NoSpacing"/>
        <w:ind w:firstLine="0"/>
        <w:jc w:val="both"/>
      </w:pPr>
      <w:r w:rsidRPr="00B12E22">
        <w:t>Huertas, Adhly, B.Sc, Sanchez, Claudia L., B.</w:t>
      </w:r>
      <w:r>
        <w:t>A., and Furton Kenneth G, Ph.D. (May 8, 2014) Evaluation of the Volatile Organic Compounds from an illicit substance for the Development of Improved Field Calibrants for Instrumental and Canine Detection</w:t>
      </w:r>
      <w:r w:rsidRPr="00B12E22">
        <w:t>.</w:t>
      </w:r>
      <w:r>
        <w:t xml:space="preserve"> Poster session presented at: </w:t>
      </w:r>
      <w:r w:rsidRPr="00624180">
        <w:t>Florida Annual Meeting and Exposition</w:t>
      </w:r>
      <w:r>
        <w:t xml:space="preserve">, Innisbrook, A </w:t>
      </w:r>
      <w:r w:rsidRPr="00624180">
        <w:t>Salamander® Golf &amp; Spa Resort</w:t>
      </w:r>
      <w:r>
        <w:t xml:space="preserve">, </w:t>
      </w:r>
      <w:r w:rsidRPr="00456448">
        <w:t>Palm Harbor, FL</w:t>
      </w:r>
    </w:p>
    <w:p w14:paraId="0D9E57C9" w14:textId="77777777" w:rsidR="0093206E" w:rsidRDefault="0093206E" w:rsidP="0093206E">
      <w:pPr>
        <w:pStyle w:val="NoSpacing"/>
        <w:jc w:val="both"/>
      </w:pPr>
    </w:p>
    <w:p w14:paraId="524DFA5C" w14:textId="277EC4D2" w:rsidR="00EE1BE1" w:rsidRDefault="0093206E" w:rsidP="009A3ABD">
      <w:pPr>
        <w:pStyle w:val="NoSpacing"/>
        <w:ind w:firstLine="0"/>
        <w:jc w:val="both"/>
        <w:rPr>
          <w:vanish/>
        </w:rPr>
      </w:pPr>
      <w:r w:rsidRPr="00B12E22">
        <w:t>Huertas, Adhly, B.Sc, Sanchez, Claudia L., B.</w:t>
      </w:r>
      <w:r>
        <w:t>A., and Furton Kenneth G, Ph.D. (February 21, 2014) Evaluation of the Volatile Organic Compounds from an illicit substance for the Development of Improved Field Calibrants for Instrumental and Canine Detection</w:t>
      </w:r>
      <w:r w:rsidRPr="00B12E22">
        <w:t>. AAFS 66th Annual Scientific Meeting, Washington State C</w:t>
      </w:r>
      <w:r w:rsidR="00EE1BE1">
        <w:t>onvention Center, Seattle, WA</w:t>
      </w:r>
    </w:p>
    <w:sectPr w:rsidR="00EE1BE1" w:rsidSect="003C3460">
      <w:pgSz w:w="12240" w:h="15840"/>
      <w:pgMar w:top="1440" w:right="1440" w:bottom="180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8C48C2" w14:textId="77777777" w:rsidR="00B7673E" w:rsidRDefault="00B7673E" w:rsidP="0031509D">
      <w:r>
        <w:separator/>
      </w:r>
    </w:p>
  </w:endnote>
  <w:endnote w:type="continuationSeparator" w:id="0">
    <w:p w14:paraId="13A75F8D" w14:textId="77777777" w:rsidR="00B7673E" w:rsidRDefault="00B7673E" w:rsidP="00315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E0C919" w14:textId="77777777" w:rsidR="00FA11DD" w:rsidRDefault="00FA11DD" w:rsidP="00E9259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087E005E" w14:textId="77777777" w:rsidR="00FA11DD" w:rsidRDefault="00FA11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4A4A7A" w14:textId="77777777" w:rsidR="00FA11DD" w:rsidRDefault="00FA11DD" w:rsidP="00246E0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3144D">
      <w:rPr>
        <w:rStyle w:val="PageNumber"/>
        <w:noProof/>
      </w:rPr>
      <w:t>192</w:t>
    </w:r>
    <w:r>
      <w:rPr>
        <w:rStyle w:val="PageNumber"/>
      </w:rPr>
      <w:fldChar w:fldCharType="end"/>
    </w:r>
  </w:p>
  <w:p w14:paraId="00E45264" w14:textId="77777777" w:rsidR="00FA11DD" w:rsidRDefault="00FA11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38FE4" w14:textId="77777777" w:rsidR="00B7673E" w:rsidRDefault="00B7673E" w:rsidP="0031509D">
      <w:r>
        <w:separator/>
      </w:r>
    </w:p>
  </w:footnote>
  <w:footnote w:type="continuationSeparator" w:id="0">
    <w:p w14:paraId="7029C200" w14:textId="77777777" w:rsidR="00B7673E" w:rsidRDefault="00B7673E" w:rsidP="003150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D7EEB"/>
    <w:multiLevelType w:val="multilevel"/>
    <w:tmpl w:val="9EAA8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991ECE"/>
    <w:multiLevelType w:val="multilevel"/>
    <w:tmpl w:val="12521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3F6BE0"/>
    <w:multiLevelType w:val="multilevel"/>
    <w:tmpl w:val="8AF669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AF8544D"/>
    <w:multiLevelType w:val="hybridMultilevel"/>
    <w:tmpl w:val="C0286C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76102E"/>
    <w:multiLevelType w:val="multilevel"/>
    <w:tmpl w:val="EEBA1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511D3D"/>
    <w:multiLevelType w:val="hybridMultilevel"/>
    <w:tmpl w:val="7C264498"/>
    <w:lvl w:ilvl="0" w:tplc="C1D0D8EE">
      <w:start w:val="1"/>
      <w:numFmt w:val="decimal"/>
      <w:lvlText w:val="%1."/>
      <w:lvlJc w:val="left"/>
      <w:pPr>
        <w:ind w:left="1172" w:hanging="740"/>
      </w:pPr>
      <w:rPr>
        <w:rFonts w:hint="default"/>
      </w:r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5415D6E"/>
    <w:multiLevelType w:val="multilevel"/>
    <w:tmpl w:val="39106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D2495F"/>
    <w:multiLevelType w:val="hybridMultilevel"/>
    <w:tmpl w:val="2E1C5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D9509E"/>
    <w:multiLevelType w:val="hybridMultilevel"/>
    <w:tmpl w:val="9B3A8428"/>
    <w:lvl w:ilvl="0" w:tplc="DC66B49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2"/>
  </w:num>
  <w:num w:numId="3">
    <w:abstractNumId w:val="3"/>
  </w:num>
  <w:num w:numId="4">
    <w:abstractNumId w:val="8"/>
  </w:num>
  <w:num w:numId="5">
    <w:abstractNumId w:val="4"/>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activeWritingStyle w:appName="MSWord" w:lang="en-US" w:vendorID="64" w:dllVersion="131078" w:nlCheck="1" w:checkStyle="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F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lt;/item&gt;&lt;item&gt;TSWG&lt;/item&gt;&lt;/Libraries&gt;&lt;/ENLibraries&gt;"/>
  </w:docVars>
  <w:rsids>
    <w:rsidRoot w:val="00427063"/>
    <w:rsid w:val="0000076C"/>
    <w:rsid w:val="000007EB"/>
    <w:rsid w:val="00000F87"/>
    <w:rsid w:val="000021B4"/>
    <w:rsid w:val="00003979"/>
    <w:rsid w:val="00003A42"/>
    <w:rsid w:val="0000492E"/>
    <w:rsid w:val="00005225"/>
    <w:rsid w:val="000058E1"/>
    <w:rsid w:val="00005979"/>
    <w:rsid w:val="00006081"/>
    <w:rsid w:val="0001051A"/>
    <w:rsid w:val="000106EF"/>
    <w:rsid w:val="00011072"/>
    <w:rsid w:val="000113E3"/>
    <w:rsid w:val="00011B87"/>
    <w:rsid w:val="00011EC4"/>
    <w:rsid w:val="00011EFD"/>
    <w:rsid w:val="00011FDD"/>
    <w:rsid w:val="0001213B"/>
    <w:rsid w:val="0001438C"/>
    <w:rsid w:val="00015729"/>
    <w:rsid w:val="00020DA9"/>
    <w:rsid w:val="00021A44"/>
    <w:rsid w:val="00022130"/>
    <w:rsid w:val="00022DEB"/>
    <w:rsid w:val="0002342B"/>
    <w:rsid w:val="00027335"/>
    <w:rsid w:val="0003010F"/>
    <w:rsid w:val="000328AF"/>
    <w:rsid w:val="00032BDF"/>
    <w:rsid w:val="00032FD0"/>
    <w:rsid w:val="000331EB"/>
    <w:rsid w:val="00033B49"/>
    <w:rsid w:val="00034303"/>
    <w:rsid w:val="00034919"/>
    <w:rsid w:val="00034F67"/>
    <w:rsid w:val="000355A4"/>
    <w:rsid w:val="0003581A"/>
    <w:rsid w:val="000379F0"/>
    <w:rsid w:val="00037CAF"/>
    <w:rsid w:val="000407BF"/>
    <w:rsid w:val="00042923"/>
    <w:rsid w:val="00044783"/>
    <w:rsid w:val="000451DB"/>
    <w:rsid w:val="000455C5"/>
    <w:rsid w:val="0004654D"/>
    <w:rsid w:val="0004705B"/>
    <w:rsid w:val="00047C50"/>
    <w:rsid w:val="00050E60"/>
    <w:rsid w:val="00050F9C"/>
    <w:rsid w:val="00051AC0"/>
    <w:rsid w:val="000521A6"/>
    <w:rsid w:val="000530FE"/>
    <w:rsid w:val="00053633"/>
    <w:rsid w:val="00053821"/>
    <w:rsid w:val="00053B13"/>
    <w:rsid w:val="00053CC1"/>
    <w:rsid w:val="00054C24"/>
    <w:rsid w:val="00055450"/>
    <w:rsid w:val="000558D6"/>
    <w:rsid w:val="00055A08"/>
    <w:rsid w:val="000571AD"/>
    <w:rsid w:val="000602B8"/>
    <w:rsid w:val="00060850"/>
    <w:rsid w:val="00060C49"/>
    <w:rsid w:val="00061147"/>
    <w:rsid w:val="00061595"/>
    <w:rsid w:val="0006201D"/>
    <w:rsid w:val="00063BB8"/>
    <w:rsid w:val="000640A7"/>
    <w:rsid w:val="000640D3"/>
    <w:rsid w:val="000640E7"/>
    <w:rsid w:val="0006455E"/>
    <w:rsid w:val="00067051"/>
    <w:rsid w:val="00067B03"/>
    <w:rsid w:val="00067C07"/>
    <w:rsid w:val="0007010F"/>
    <w:rsid w:val="000703C0"/>
    <w:rsid w:val="00070C9C"/>
    <w:rsid w:val="00071DF1"/>
    <w:rsid w:val="00071ECC"/>
    <w:rsid w:val="000721D4"/>
    <w:rsid w:val="0007430E"/>
    <w:rsid w:val="000746BA"/>
    <w:rsid w:val="00075445"/>
    <w:rsid w:val="000758CA"/>
    <w:rsid w:val="000760CF"/>
    <w:rsid w:val="000811E1"/>
    <w:rsid w:val="00081848"/>
    <w:rsid w:val="00081D6D"/>
    <w:rsid w:val="0008216C"/>
    <w:rsid w:val="000836B7"/>
    <w:rsid w:val="000852BA"/>
    <w:rsid w:val="0008647F"/>
    <w:rsid w:val="000865DC"/>
    <w:rsid w:val="00086A4B"/>
    <w:rsid w:val="00087091"/>
    <w:rsid w:val="000871C7"/>
    <w:rsid w:val="000903DA"/>
    <w:rsid w:val="0009059C"/>
    <w:rsid w:val="00091EC9"/>
    <w:rsid w:val="000925DD"/>
    <w:rsid w:val="0009529A"/>
    <w:rsid w:val="00095E1F"/>
    <w:rsid w:val="00095EB9"/>
    <w:rsid w:val="00097026"/>
    <w:rsid w:val="00097173"/>
    <w:rsid w:val="000A016F"/>
    <w:rsid w:val="000A0F24"/>
    <w:rsid w:val="000A1294"/>
    <w:rsid w:val="000A1D8D"/>
    <w:rsid w:val="000A3ED3"/>
    <w:rsid w:val="000A4120"/>
    <w:rsid w:val="000A4251"/>
    <w:rsid w:val="000A5420"/>
    <w:rsid w:val="000A6A4A"/>
    <w:rsid w:val="000A6ABB"/>
    <w:rsid w:val="000A735E"/>
    <w:rsid w:val="000B2458"/>
    <w:rsid w:val="000B2945"/>
    <w:rsid w:val="000B343F"/>
    <w:rsid w:val="000B72B5"/>
    <w:rsid w:val="000C13D3"/>
    <w:rsid w:val="000C18D0"/>
    <w:rsid w:val="000C1A05"/>
    <w:rsid w:val="000C58B0"/>
    <w:rsid w:val="000C5D8B"/>
    <w:rsid w:val="000C6B2F"/>
    <w:rsid w:val="000C70C5"/>
    <w:rsid w:val="000D0678"/>
    <w:rsid w:val="000D10D5"/>
    <w:rsid w:val="000D1DBB"/>
    <w:rsid w:val="000D1FA6"/>
    <w:rsid w:val="000D2232"/>
    <w:rsid w:val="000D2A28"/>
    <w:rsid w:val="000D524D"/>
    <w:rsid w:val="000D55EF"/>
    <w:rsid w:val="000D565B"/>
    <w:rsid w:val="000D6AB7"/>
    <w:rsid w:val="000E0EA6"/>
    <w:rsid w:val="000E234C"/>
    <w:rsid w:val="000E3273"/>
    <w:rsid w:val="000E3604"/>
    <w:rsid w:val="000E4466"/>
    <w:rsid w:val="000E4567"/>
    <w:rsid w:val="000E46D6"/>
    <w:rsid w:val="000E4B85"/>
    <w:rsid w:val="000E5A15"/>
    <w:rsid w:val="000E6252"/>
    <w:rsid w:val="000E6549"/>
    <w:rsid w:val="000E6F8F"/>
    <w:rsid w:val="000E77FF"/>
    <w:rsid w:val="000E7E1B"/>
    <w:rsid w:val="000F0939"/>
    <w:rsid w:val="000F1717"/>
    <w:rsid w:val="000F21BF"/>
    <w:rsid w:val="000F3AD7"/>
    <w:rsid w:val="000F4DDD"/>
    <w:rsid w:val="000F5942"/>
    <w:rsid w:val="000F5AA2"/>
    <w:rsid w:val="000F693D"/>
    <w:rsid w:val="000F7A0D"/>
    <w:rsid w:val="0010052E"/>
    <w:rsid w:val="0010200E"/>
    <w:rsid w:val="00102014"/>
    <w:rsid w:val="00102381"/>
    <w:rsid w:val="00102B6E"/>
    <w:rsid w:val="00105F4E"/>
    <w:rsid w:val="00105FC7"/>
    <w:rsid w:val="0010775B"/>
    <w:rsid w:val="00107790"/>
    <w:rsid w:val="001078A1"/>
    <w:rsid w:val="001078E6"/>
    <w:rsid w:val="00107A2D"/>
    <w:rsid w:val="00107B9D"/>
    <w:rsid w:val="00107CE8"/>
    <w:rsid w:val="001123C1"/>
    <w:rsid w:val="00112D76"/>
    <w:rsid w:val="0011339F"/>
    <w:rsid w:val="00113F01"/>
    <w:rsid w:val="00114743"/>
    <w:rsid w:val="00117257"/>
    <w:rsid w:val="00117351"/>
    <w:rsid w:val="001176CF"/>
    <w:rsid w:val="0011783C"/>
    <w:rsid w:val="00117FCF"/>
    <w:rsid w:val="001209E8"/>
    <w:rsid w:val="001217A3"/>
    <w:rsid w:val="00121A17"/>
    <w:rsid w:val="00121ED9"/>
    <w:rsid w:val="00121F12"/>
    <w:rsid w:val="00122B02"/>
    <w:rsid w:val="00122F4A"/>
    <w:rsid w:val="00123D7E"/>
    <w:rsid w:val="00124A81"/>
    <w:rsid w:val="00125666"/>
    <w:rsid w:val="001259D7"/>
    <w:rsid w:val="00125DF5"/>
    <w:rsid w:val="00125E07"/>
    <w:rsid w:val="00125F95"/>
    <w:rsid w:val="00126258"/>
    <w:rsid w:val="00126E06"/>
    <w:rsid w:val="0012749B"/>
    <w:rsid w:val="0013017F"/>
    <w:rsid w:val="0013028C"/>
    <w:rsid w:val="00132E53"/>
    <w:rsid w:val="0013461B"/>
    <w:rsid w:val="0013472E"/>
    <w:rsid w:val="00134D8F"/>
    <w:rsid w:val="00134FFD"/>
    <w:rsid w:val="001362CA"/>
    <w:rsid w:val="00136FBB"/>
    <w:rsid w:val="001425CD"/>
    <w:rsid w:val="00142B65"/>
    <w:rsid w:val="00143141"/>
    <w:rsid w:val="001432F3"/>
    <w:rsid w:val="00144996"/>
    <w:rsid w:val="001469B0"/>
    <w:rsid w:val="001469BF"/>
    <w:rsid w:val="001477CA"/>
    <w:rsid w:val="00147BAB"/>
    <w:rsid w:val="00147D74"/>
    <w:rsid w:val="001516B3"/>
    <w:rsid w:val="001541BC"/>
    <w:rsid w:val="00154920"/>
    <w:rsid w:val="001561D1"/>
    <w:rsid w:val="00160078"/>
    <w:rsid w:val="001613C4"/>
    <w:rsid w:val="001616AB"/>
    <w:rsid w:val="001619E3"/>
    <w:rsid w:val="00161AA9"/>
    <w:rsid w:val="00162012"/>
    <w:rsid w:val="001630DB"/>
    <w:rsid w:val="00163641"/>
    <w:rsid w:val="00164705"/>
    <w:rsid w:val="00164CA1"/>
    <w:rsid w:val="001650BA"/>
    <w:rsid w:val="001652DC"/>
    <w:rsid w:val="00165350"/>
    <w:rsid w:val="0016560E"/>
    <w:rsid w:val="00166F35"/>
    <w:rsid w:val="00167167"/>
    <w:rsid w:val="00167733"/>
    <w:rsid w:val="00167CC3"/>
    <w:rsid w:val="00171044"/>
    <w:rsid w:val="001723FD"/>
    <w:rsid w:val="00172B02"/>
    <w:rsid w:val="001734E9"/>
    <w:rsid w:val="00173EA2"/>
    <w:rsid w:val="00174B87"/>
    <w:rsid w:val="00176970"/>
    <w:rsid w:val="00176C33"/>
    <w:rsid w:val="00177DC9"/>
    <w:rsid w:val="00180D5A"/>
    <w:rsid w:val="00181310"/>
    <w:rsid w:val="00181914"/>
    <w:rsid w:val="0018229E"/>
    <w:rsid w:val="0018472F"/>
    <w:rsid w:val="001852B0"/>
    <w:rsid w:val="00185645"/>
    <w:rsid w:val="00186242"/>
    <w:rsid w:val="00186AB6"/>
    <w:rsid w:val="00187959"/>
    <w:rsid w:val="0019047B"/>
    <w:rsid w:val="00193558"/>
    <w:rsid w:val="00193766"/>
    <w:rsid w:val="00194209"/>
    <w:rsid w:val="0019471E"/>
    <w:rsid w:val="00195108"/>
    <w:rsid w:val="001960AB"/>
    <w:rsid w:val="001960DB"/>
    <w:rsid w:val="0019630D"/>
    <w:rsid w:val="00196927"/>
    <w:rsid w:val="001974CE"/>
    <w:rsid w:val="001975D7"/>
    <w:rsid w:val="001A02EF"/>
    <w:rsid w:val="001A1574"/>
    <w:rsid w:val="001A216A"/>
    <w:rsid w:val="001A2458"/>
    <w:rsid w:val="001A2C5A"/>
    <w:rsid w:val="001A2DB7"/>
    <w:rsid w:val="001A4316"/>
    <w:rsid w:val="001A48E0"/>
    <w:rsid w:val="001A4902"/>
    <w:rsid w:val="001A4BAE"/>
    <w:rsid w:val="001A6BA7"/>
    <w:rsid w:val="001A76F9"/>
    <w:rsid w:val="001A77EE"/>
    <w:rsid w:val="001A793B"/>
    <w:rsid w:val="001B072D"/>
    <w:rsid w:val="001B0A23"/>
    <w:rsid w:val="001B196E"/>
    <w:rsid w:val="001B25C4"/>
    <w:rsid w:val="001B2C06"/>
    <w:rsid w:val="001B2FDC"/>
    <w:rsid w:val="001B387E"/>
    <w:rsid w:val="001B4A33"/>
    <w:rsid w:val="001B57C3"/>
    <w:rsid w:val="001B62A8"/>
    <w:rsid w:val="001B7863"/>
    <w:rsid w:val="001C0437"/>
    <w:rsid w:val="001C09C3"/>
    <w:rsid w:val="001C0BB4"/>
    <w:rsid w:val="001C0CCB"/>
    <w:rsid w:val="001C20FD"/>
    <w:rsid w:val="001C2109"/>
    <w:rsid w:val="001C2DAF"/>
    <w:rsid w:val="001C399F"/>
    <w:rsid w:val="001C4309"/>
    <w:rsid w:val="001C50C6"/>
    <w:rsid w:val="001C5721"/>
    <w:rsid w:val="001C76F5"/>
    <w:rsid w:val="001C7A53"/>
    <w:rsid w:val="001D2661"/>
    <w:rsid w:val="001D279A"/>
    <w:rsid w:val="001D3015"/>
    <w:rsid w:val="001D381D"/>
    <w:rsid w:val="001D4613"/>
    <w:rsid w:val="001D6D36"/>
    <w:rsid w:val="001D7B6A"/>
    <w:rsid w:val="001D7EAC"/>
    <w:rsid w:val="001E14FB"/>
    <w:rsid w:val="001E1782"/>
    <w:rsid w:val="001E2DE1"/>
    <w:rsid w:val="001E47A7"/>
    <w:rsid w:val="001E4D57"/>
    <w:rsid w:val="001E5ADF"/>
    <w:rsid w:val="001E5DB4"/>
    <w:rsid w:val="001E6AF9"/>
    <w:rsid w:val="001E735A"/>
    <w:rsid w:val="001E7CD0"/>
    <w:rsid w:val="001F1796"/>
    <w:rsid w:val="001F1E3C"/>
    <w:rsid w:val="001F1E7B"/>
    <w:rsid w:val="001F2E9B"/>
    <w:rsid w:val="001F3455"/>
    <w:rsid w:val="001F54D0"/>
    <w:rsid w:val="001F6020"/>
    <w:rsid w:val="001F6BEC"/>
    <w:rsid w:val="001F78C3"/>
    <w:rsid w:val="00200458"/>
    <w:rsid w:val="002011FD"/>
    <w:rsid w:val="00201370"/>
    <w:rsid w:val="002013F1"/>
    <w:rsid w:val="002015A8"/>
    <w:rsid w:val="002018AA"/>
    <w:rsid w:val="00202259"/>
    <w:rsid w:val="00203B67"/>
    <w:rsid w:val="0020407D"/>
    <w:rsid w:val="0020496F"/>
    <w:rsid w:val="00204D8C"/>
    <w:rsid w:val="002053E6"/>
    <w:rsid w:val="00205D80"/>
    <w:rsid w:val="00206D45"/>
    <w:rsid w:val="00206F1D"/>
    <w:rsid w:val="0021063F"/>
    <w:rsid w:val="002106DA"/>
    <w:rsid w:val="0021073F"/>
    <w:rsid w:val="002124E1"/>
    <w:rsid w:val="00212D9A"/>
    <w:rsid w:val="00212F01"/>
    <w:rsid w:val="002143F4"/>
    <w:rsid w:val="00215024"/>
    <w:rsid w:val="002152F1"/>
    <w:rsid w:val="00215441"/>
    <w:rsid w:val="00215A3C"/>
    <w:rsid w:val="00215B20"/>
    <w:rsid w:val="002173B6"/>
    <w:rsid w:val="00220528"/>
    <w:rsid w:val="00220F00"/>
    <w:rsid w:val="00222A78"/>
    <w:rsid w:val="00223952"/>
    <w:rsid w:val="00224D51"/>
    <w:rsid w:val="0022599D"/>
    <w:rsid w:val="00225D94"/>
    <w:rsid w:val="00227754"/>
    <w:rsid w:val="00227DBF"/>
    <w:rsid w:val="002303D7"/>
    <w:rsid w:val="0023375E"/>
    <w:rsid w:val="002338FA"/>
    <w:rsid w:val="002339D9"/>
    <w:rsid w:val="00233AE6"/>
    <w:rsid w:val="002356B6"/>
    <w:rsid w:val="00237BE6"/>
    <w:rsid w:val="002430E7"/>
    <w:rsid w:val="0024348B"/>
    <w:rsid w:val="00243B66"/>
    <w:rsid w:val="00243F26"/>
    <w:rsid w:val="00244EB9"/>
    <w:rsid w:val="002456A4"/>
    <w:rsid w:val="00246E07"/>
    <w:rsid w:val="00246FBA"/>
    <w:rsid w:val="002474C8"/>
    <w:rsid w:val="00247532"/>
    <w:rsid w:val="00247FCD"/>
    <w:rsid w:val="00251707"/>
    <w:rsid w:val="002528AE"/>
    <w:rsid w:val="00253485"/>
    <w:rsid w:val="00253BBE"/>
    <w:rsid w:val="00255A22"/>
    <w:rsid w:val="00255B24"/>
    <w:rsid w:val="0025754E"/>
    <w:rsid w:val="00257578"/>
    <w:rsid w:val="00257FC3"/>
    <w:rsid w:val="002609C9"/>
    <w:rsid w:val="00260CF4"/>
    <w:rsid w:val="0026116B"/>
    <w:rsid w:val="0026151C"/>
    <w:rsid w:val="0026357D"/>
    <w:rsid w:val="0026437D"/>
    <w:rsid w:val="002646D7"/>
    <w:rsid w:val="0026703E"/>
    <w:rsid w:val="00270C0D"/>
    <w:rsid w:val="002730E5"/>
    <w:rsid w:val="00273AB3"/>
    <w:rsid w:val="00275B16"/>
    <w:rsid w:val="00277E06"/>
    <w:rsid w:val="00280359"/>
    <w:rsid w:val="00280CA1"/>
    <w:rsid w:val="00281FED"/>
    <w:rsid w:val="0028228F"/>
    <w:rsid w:val="00282B95"/>
    <w:rsid w:val="002830DC"/>
    <w:rsid w:val="00285050"/>
    <w:rsid w:val="00286178"/>
    <w:rsid w:val="00287C07"/>
    <w:rsid w:val="00293032"/>
    <w:rsid w:val="002937BD"/>
    <w:rsid w:val="0029633A"/>
    <w:rsid w:val="00297502"/>
    <w:rsid w:val="002977A6"/>
    <w:rsid w:val="002A07CF"/>
    <w:rsid w:val="002A0998"/>
    <w:rsid w:val="002A24B4"/>
    <w:rsid w:val="002A2AAB"/>
    <w:rsid w:val="002A41BA"/>
    <w:rsid w:val="002A45CE"/>
    <w:rsid w:val="002A6542"/>
    <w:rsid w:val="002A711A"/>
    <w:rsid w:val="002A7D7B"/>
    <w:rsid w:val="002B1CD1"/>
    <w:rsid w:val="002B37CB"/>
    <w:rsid w:val="002B4911"/>
    <w:rsid w:val="002B57F0"/>
    <w:rsid w:val="002B5F92"/>
    <w:rsid w:val="002B65B8"/>
    <w:rsid w:val="002B718D"/>
    <w:rsid w:val="002B7F5F"/>
    <w:rsid w:val="002C04E0"/>
    <w:rsid w:val="002C0839"/>
    <w:rsid w:val="002C226B"/>
    <w:rsid w:val="002C32E4"/>
    <w:rsid w:val="002C59AC"/>
    <w:rsid w:val="002D05AF"/>
    <w:rsid w:val="002D166B"/>
    <w:rsid w:val="002D43CB"/>
    <w:rsid w:val="002D549E"/>
    <w:rsid w:val="002D76F8"/>
    <w:rsid w:val="002E1DE6"/>
    <w:rsid w:val="002E27C5"/>
    <w:rsid w:val="002E2C37"/>
    <w:rsid w:val="002E2E73"/>
    <w:rsid w:val="002E2FDC"/>
    <w:rsid w:val="002E3227"/>
    <w:rsid w:val="002E4102"/>
    <w:rsid w:val="002E6DB4"/>
    <w:rsid w:val="002E77BA"/>
    <w:rsid w:val="002E78D8"/>
    <w:rsid w:val="002F1422"/>
    <w:rsid w:val="002F1503"/>
    <w:rsid w:val="002F164F"/>
    <w:rsid w:val="002F2E2F"/>
    <w:rsid w:val="002F325C"/>
    <w:rsid w:val="002F3FE7"/>
    <w:rsid w:val="002F4349"/>
    <w:rsid w:val="002F48F5"/>
    <w:rsid w:val="002F4C4C"/>
    <w:rsid w:val="002F6048"/>
    <w:rsid w:val="002F619C"/>
    <w:rsid w:val="002F6E3B"/>
    <w:rsid w:val="002F7601"/>
    <w:rsid w:val="00300180"/>
    <w:rsid w:val="003001D7"/>
    <w:rsid w:val="003009CD"/>
    <w:rsid w:val="00302063"/>
    <w:rsid w:val="00303DAA"/>
    <w:rsid w:val="0030444C"/>
    <w:rsid w:val="0030590E"/>
    <w:rsid w:val="003059B7"/>
    <w:rsid w:val="00305D32"/>
    <w:rsid w:val="00306218"/>
    <w:rsid w:val="00306CB2"/>
    <w:rsid w:val="0030707B"/>
    <w:rsid w:val="0030780A"/>
    <w:rsid w:val="00310055"/>
    <w:rsid w:val="00310386"/>
    <w:rsid w:val="003105F6"/>
    <w:rsid w:val="00310601"/>
    <w:rsid w:val="00310D24"/>
    <w:rsid w:val="00310D5C"/>
    <w:rsid w:val="00310E70"/>
    <w:rsid w:val="00311BB7"/>
    <w:rsid w:val="003125BD"/>
    <w:rsid w:val="00313AA4"/>
    <w:rsid w:val="00313D56"/>
    <w:rsid w:val="00314344"/>
    <w:rsid w:val="0031509D"/>
    <w:rsid w:val="0031534D"/>
    <w:rsid w:val="00316B46"/>
    <w:rsid w:val="00317E1A"/>
    <w:rsid w:val="003218AC"/>
    <w:rsid w:val="003222FB"/>
    <w:rsid w:val="00323614"/>
    <w:rsid w:val="00325004"/>
    <w:rsid w:val="003257AE"/>
    <w:rsid w:val="00327077"/>
    <w:rsid w:val="00327133"/>
    <w:rsid w:val="0032780F"/>
    <w:rsid w:val="003313EC"/>
    <w:rsid w:val="0033155C"/>
    <w:rsid w:val="00336F68"/>
    <w:rsid w:val="00336FD9"/>
    <w:rsid w:val="00343373"/>
    <w:rsid w:val="003433DC"/>
    <w:rsid w:val="00344B86"/>
    <w:rsid w:val="00345ED6"/>
    <w:rsid w:val="00346C26"/>
    <w:rsid w:val="00350B60"/>
    <w:rsid w:val="003512C0"/>
    <w:rsid w:val="003534A3"/>
    <w:rsid w:val="003544B8"/>
    <w:rsid w:val="003544CF"/>
    <w:rsid w:val="003545F2"/>
    <w:rsid w:val="00354724"/>
    <w:rsid w:val="003556AE"/>
    <w:rsid w:val="003558DE"/>
    <w:rsid w:val="003559D7"/>
    <w:rsid w:val="0035631B"/>
    <w:rsid w:val="003566AB"/>
    <w:rsid w:val="00356F05"/>
    <w:rsid w:val="003578E8"/>
    <w:rsid w:val="00360EC7"/>
    <w:rsid w:val="003620E1"/>
    <w:rsid w:val="00362BCF"/>
    <w:rsid w:val="00362FA2"/>
    <w:rsid w:val="0036612D"/>
    <w:rsid w:val="0036698E"/>
    <w:rsid w:val="00367C7E"/>
    <w:rsid w:val="00371969"/>
    <w:rsid w:val="00371A3E"/>
    <w:rsid w:val="00372890"/>
    <w:rsid w:val="00373E56"/>
    <w:rsid w:val="0037417A"/>
    <w:rsid w:val="003741F6"/>
    <w:rsid w:val="003757C6"/>
    <w:rsid w:val="00375D34"/>
    <w:rsid w:val="003776CB"/>
    <w:rsid w:val="00377D14"/>
    <w:rsid w:val="00377E43"/>
    <w:rsid w:val="00380527"/>
    <w:rsid w:val="0038167C"/>
    <w:rsid w:val="00381740"/>
    <w:rsid w:val="00381A7C"/>
    <w:rsid w:val="0038328E"/>
    <w:rsid w:val="0038466E"/>
    <w:rsid w:val="003854D8"/>
    <w:rsid w:val="003872C7"/>
    <w:rsid w:val="00390296"/>
    <w:rsid w:val="003913B9"/>
    <w:rsid w:val="00391EA8"/>
    <w:rsid w:val="0039305A"/>
    <w:rsid w:val="0039317C"/>
    <w:rsid w:val="00396357"/>
    <w:rsid w:val="00397624"/>
    <w:rsid w:val="003978DB"/>
    <w:rsid w:val="003A093C"/>
    <w:rsid w:val="003A1846"/>
    <w:rsid w:val="003A1BAF"/>
    <w:rsid w:val="003A21C2"/>
    <w:rsid w:val="003A265A"/>
    <w:rsid w:val="003A3661"/>
    <w:rsid w:val="003A3EDA"/>
    <w:rsid w:val="003A4F82"/>
    <w:rsid w:val="003A5CA9"/>
    <w:rsid w:val="003A7BC7"/>
    <w:rsid w:val="003A7D00"/>
    <w:rsid w:val="003B140C"/>
    <w:rsid w:val="003B3F24"/>
    <w:rsid w:val="003B40B9"/>
    <w:rsid w:val="003B4756"/>
    <w:rsid w:val="003B51D9"/>
    <w:rsid w:val="003B5222"/>
    <w:rsid w:val="003B7691"/>
    <w:rsid w:val="003C08F3"/>
    <w:rsid w:val="003C2954"/>
    <w:rsid w:val="003C2BAE"/>
    <w:rsid w:val="003C3460"/>
    <w:rsid w:val="003C463B"/>
    <w:rsid w:val="003C5DB6"/>
    <w:rsid w:val="003C78FE"/>
    <w:rsid w:val="003D02A3"/>
    <w:rsid w:val="003D233C"/>
    <w:rsid w:val="003D348F"/>
    <w:rsid w:val="003D534A"/>
    <w:rsid w:val="003D7532"/>
    <w:rsid w:val="003E090E"/>
    <w:rsid w:val="003E1177"/>
    <w:rsid w:val="003E28C7"/>
    <w:rsid w:val="003E2DC1"/>
    <w:rsid w:val="003E3642"/>
    <w:rsid w:val="003E3814"/>
    <w:rsid w:val="003E3F2C"/>
    <w:rsid w:val="003E47C1"/>
    <w:rsid w:val="003E4E7D"/>
    <w:rsid w:val="003E4EB1"/>
    <w:rsid w:val="003E5A5B"/>
    <w:rsid w:val="003E5AF9"/>
    <w:rsid w:val="003E6A26"/>
    <w:rsid w:val="003F0A01"/>
    <w:rsid w:val="003F15FC"/>
    <w:rsid w:val="003F1BED"/>
    <w:rsid w:val="003F27A3"/>
    <w:rsid w:val="003F3FDF"/>
    <w:rsid w:val="003F4E59"/>
    <w:rsid w:val="003F51B5"/>
    <w:rsid w:val="003F5D42"/>
    <w:rsid w:val="003F6EAC"/>
    <w:rsid w:val="003F6F88"/>
    <w:rsid w:val="003F70E1"/>
    <w:rsid w:val="003F7CAA"/>
    <w:rsid w:val="003F7D9A"/>
    <w:rsid w:val="004004AB"/>
    <w:rsid w:val="00402DE3"/>
    <w:rsid w:val="00405729"/>
    <w:rsid w:val="00405B32"/>
    <w:rsid w:val="00405B67"/>
    <w:rsid w:val="004062F8"/>
    <w:rsid w:val="004103A3"/>
    <w:rsid w:val="00410B68"/>
    <w:rsid w:val="004118AF"/>
    <w:rsid w:val="00411964"/>
    <w:rsid w:val="004122E9"/>
    <w:rsid w:val="0041235E"/>
    <w:rsid w:val="00412DA3"/>
    <w:rsid w:val="00413E98"/>
    <w:rsid w:val="004142FD"/>
    <w:rsid w:val="00414BDF"/>
    <w:rsid w:val="00415586"/>
    <w:rsid w:val="00415D84"/>
    <w:rsid w:val="00416045"/>
    <w:rsid w:val="00417CBF"/>
    <w:rsid w:val="004211D0"/>
    <w:rsid w:val="004212CA"/>
    <w:rsid w:val="00421724"/>
    <w:rsid w:val="004217E3"/>
    <w:rsid w:val="004235D7"/>
    <w:rsid w:val="00423CD5"/>
    <w:rsid w:val="00425C88"/>
    <w:rsid w:val="004267F0"/>
    <w:rsid w:val="00426CFB"/>
    <w:rsid w:val="00427063"/>
    <w:rsid w:val="00431A80"/>
    <w:rsid w:val="004334E2"/>
    <w:rsid w:val="00434015"/>
    <w:rsid w:val="00434A4F"/>
    <w:rsid w:val="00435592"/>
    <w:rsid w:val="00435CB5"/>
    <w:rsid w:val="00435E59"/>
    <w:rsid w:val="004415AA"/>
    <w:rsid w:val="004419E4"/>
    <w:rsid w:val="00442F86"/>
    <w:rsid w:val="0044314B"/>
    <w:rsid w:val="00447D06"/>
    <w:rsid w:val="0045097D"/>
    <w:rsid w:val="00451619"/>
    <w:rsid w:val="00455339"/>
    <w:rsid w:val="00455419"/>
    <w:rsid w:val="00456194"/>
    <w:rsid w:val="004605A3"/>
    <w:rsid w:val="00461103"/>
    <w:rsid w:val="004612F8"/>
    <w:rsid w:val="00464C79"/>
    <w:rsid w:val="004650C4"/>
    <w:rsid w:val="004661C5"/>
    <w:rsid w:val="00467753"/>
    <w:rsid w:val="00467814"/>
    <w:rsid w:val="00470504"/>
    <w:rsid w:val="004708DE"/>
    <w:rsid w:val="00470E2E"/>
    <w:rsid w:val="00470F09"/>
    <w:rsid w:val="00471B0D"/>
    <w:rsid w:val="004732F4"/>
    <w:rsid w:val="00473523"/>
    <w:rsid w:val="00473931"/>
    <w:rsid w:val="00473A17"/>
    <w:rsid w:val="004752C6"/>
    <w:rsid w:val="00477446"/>
    <w:rsid w:val="0048038E"/>
    <w:rsid w:val="00481F3B"/>
    <w:rsid w:val="00482773"/>
    <w:rsid w:val="00483EAB"/>
    <w:rsid w:val="00484A4A"/>
    <w:rsid w:val="004852DA"/>
    <w:rsid w:val="00486189"/>
    <w:rsid w:val="0049025D"/>
    <w:rsid w:val="0049049A"/>
    <w:rsid w:val="00493DD5"/>
    <w:rsid w:val="004948E8"/>
    <w:rsid w:val="00494F55"/>
    <w:rsid w:val="0049595E"/>
    <w:rsid w:val="00495E1D"/>
    <w:rsid w:val="00496B23"/>
    <w:rsid w:val="004A027F"/>
    <w:rsid w:val="004A1384"/>
    <w:rsid w:val="004A16BC"/>
    <w:rsid w:val="004A1AC1"/>
    <w:rsid w:val="004A21B6"/>
    <w:rsid w:val="004A2302"/>
    <w:rsid w:val="004A35EB"/>
    <w:rsid w:val="004A63B3"/>
    <w:rsid w:val="004A6A06"/>
    <w:rsid w:val="004A70CE"/>
    <w:rsid w:val="004B0049"/>
    <w:rsid w:val="004B0189"/>
    <w:rsid w:val="004B05BE"/>
    <w:rsid w:val="004B2763"/>
    <w:rsid w:val="004B4DE0"/>
    <w:rsid w:val="004B4F31"/>
    <w:rsid w:val="004B580B"/>
    <w:rsid w:val="004B784F"/>
    <w:rsid w:val="004C0087"/>
    <w:rsid w:val="004C0468"/>
    <w:rsid w:val="004C069A"/>
    <w:rsid w:val="004C0876"/>
    <w:rsid w:val="004C0BCF"/>
    <w:rsid w:val="004C1901"/>
    <w:rsid w:val="004C4627"/>
    <w:rsid w:val="004C4644"/>
    <w:rsid w:val="004C56E3"/>
    <w:rsid w:val="004C6A3A"/>
    <w:rsid w:val="004C6F4B"/>
    <w:rsid w:val="004D04EA"/>
    <w:rsid w:val="004D0FC2"/>
    <w:rsid w:val="004D15BB"/>
    <w:rsid w:val="004D1B3D"/>
    <w:rsid w:val="004D3005"/>
    <w:rsid w:val="004D33D6"/>
    <w:rsid w:val="004D60EB"/>
    <w:rsid w:val="004D6A36"/>
    <w:rsid w:val="004D6A9C"/>
    <w:rsid w:val="004D6FF4"/>
    <w:rsid w:val="004D7F66"/>
    <w:rsid w:val="004E0B6A"/>
    <w:rsid w:val="004E3EB7"/>
    <w:rsid w:val="004E4AB4"/>
    <w:rsid w:val="004E4D27"/>
    <w:rsid w:val="004E4F85"/>
    <w:rsid w:val="004E5C60"/>
    <w:rsid w:val="004E625C"/>
    <w:rsid w:val="004E71A3"/>
    <w:rsid w:val="004F0BE5"/>
    <w:rsid w:val="004F31BE"/>
    <w:rsid w:val="004F35AE"/>
    <w:rsid w:val="004F4162"/>
    <w:rsid w:val="004F535A"/>
    <w:rsid w:val="004F7594"/>
    <w:rsid w:val="004F7791"/>
    <w:rsid w:val="004F780D"/>
    <w:rsid w:val="0050063F"/>
    <w:rsid w:val="0050123A"/>
    <w:rsid w:val="005033C1"/>
    <w:rsid w:val="0050422F"/>
    <w:rsid w:val="00506338"/>
    <w:rsid w:val="00506A6F"/>
    <w:rsid w:val="00507446"/>
    <w:rsid w:val="0051166A"/>
    <w:rsid w:val="00512885"/>
    <w:rsid w:val="005144A3"/>
    <w:rsid w:val="00514882"/>
    <w:rsid w:val="00514BD5"/>
    <w:rsid w:val="00514EAC"/>
    <w:rsid w:val="0051657B"/>
    <w:rsid w:val="005178AA"/>
    <w:rsid w:val="0052048A"/>
    <w:rsid w:val="00521619"/>
    <w:rsid w:val="00521BB2"/>
    <w:rsid w:val="00522E84"/>
    <w:rsid w:val="00523145"/>
    <w:rsid w:val="005276BA"/>
    <w:rsid w:val="0052793A"/>
    <w:rsid w:val="00527B18"/>
    <w:rsid w:val="00527DF9"/>
    <w:rsid w:val="00530D79"/>
    <w:rsid w:val="00531246"/>
    <w:rsid w:val="0053144D"/>
    <w:rsid w:val="00533D9F"/>
    <w:rsid w:val="00534319"/>
    <w:rsid w:val="0053441A"/>
    <w:rsid w:val="005346D9"/>
    <w:rsid w:val="00534878"/>
    <w:rsid w:val="00537477"/>
    <w:rsid w:val="00537FF8"/>
    <w:rsid w:val="00540861"/>
    <w:rsid w:val="00542232"/>
    <w:rsid w:val="00542800"/>
    <w:rsid w:val="005436F9"/>
    <w:rsid w:val="0054389D"/>
    <w:rsid w:val="00543F30"/>
    <w:rsid w:val="005440F4"/>
    <w:rsid w:val="00545AE7"/>
    <w:rsid w:val="00546EC2"/>
    <w:rsid w:val="0054707A"/>
    <w:rsid w:val="005501F0"/>
    <w:rsid w:val="0055041B"/>
    <w:rsid w:val="00550515"/>
    <w:rsid w:val="005508D3"/>
    <w:rsid w:val="0055159D"/>
    <w:rsid w:val="005519B3"/>
    <w:rsid w:val="00551E9B"/>
    <w:rsid w:val="00552E43"/>
    <w:rsid w:val="00553136"/>
    <w:rsid w:val="00553F67"/>
    <w:rsid w:val="005542A0"/>
    <w:rsid w:val="005543F2"/>
    <w:rsid w:val="00555436"/>
    <w:rsid w:val="00556099"/>
    <w:rsid w:val="00561126"/>
    <w:rsid w:val="00562116"/>
    <w:rsid w:val="00562280"/>
    <w:rsid w:val="00562BD9"/>
    <w:rsid w:val="005642F3"/>
    <w:rsid w:val="0056439A"/>
    <w:rsid w:val="005648FA"/>
    <w:rsid w:val="00565A0D"/>
    <w:rsid w:val="005677F3"/>
    <w:rsid w:val="00567A3B"/>
    <w:rsid w:val="0057012F"/>
    <w:rsid w:val="00570CE3"/>
    <w:rsid w:val="00570D3E"/>
    <w:rsid w:val="00571B6F"/>
    <w:rsid w:val="00571FE8"/>
    <w:rsid w:val="00573ECD"/>
    <w:rsid w:val="00574407"/>
    <w:rsid w:val="005753F6"/>
    <w:rsid w:val="00576293"/>
    <w:rsid w:val="00576946"/>
    <w:rsid w:val="005770B5"/>
    <w:rsid w:val="00577CF1"/>
    <w:rsid w:val="005808D0"/>
    <w:rsid w:val="00580C3F"/>
    <w:rsid w:val="00580D13"/>
    <w:rsid w:val="00580DFB"/>
    <w:rsid w:val="00582252"/>
    <w:rsid w:val="00582913"/>
    <w:rsid w:val="0058339D"/>
    <w:rsid w:val="00583FDA"/>
    <w:rsid w:val="00584E2C"/>
    <w:rsid w:val="005859DF"/>
    <w:rsid w:val="005859E5"/>
    <w:rsid w:val="005870A2"/>
    <w:rsid w:val="005870F7"/>
    <w:rsid w:val="005918F0"/>
    <w:rsid w:val="005921FC"/>
    <w:rsid w:val="005933AB"/>
    <w:rsid w:val="00593DE5"/>
    <w:rsid w:val="005949EB"/>
    <w:rsid w:val="0059572C"/>
    <w:rsid w:val="00595F8B"/>
    <w:rsid w:val="0059647C"/>
    <w:rsid w:val="00596E83"/>
    <w:rsid w:val="005A03FD"/>
    <w:rsid w:val="005A095C"/>
    <w:rsid w:val="005A0A51"/>
    <w:rsid w:val="005A0F21"/>
    <w:rsid w:val="005A3402"/>
    <w:rsid w:val="005A48E3"/>
    <w:rsid w:val="005A4941"/>
    <w:rsid w:val="005A5894"/>
    <w:rsid w:val="005A64FD"/>
    <w:rsid w:val="005A654E"/>
    <w:rsid w:val="005A6DC8"/>
    <w:rsid w:val="005A6EA3"/>
    <w:rsid w:val="005B22C4"/>
    <w:rsid w:val="005B2328"/>
    <w:rsid w:val="005B2AFD"/>
    <w:rsid w:val="005B47B9"/>
    <w:rsid w:val="005B4AE1"/>
    <w:rsid w:val="005B70EE"/>
    <w:rsid w:val="005B71DF"/>
    <w:rsid w:val="005B7295"/>
    <w:rsid w:val="005B79FF"/>
    <w:rsid w:val="005C2611"/>
    <w:rsid w:val="005C2FA8"/>
    <w:rsid w:val="005C45C3"/>
    <w:rsid w:val="005C4886"/>
    <w:rsid w:val="005C6070"/>
    <w:rsid w:val="005C6441"/>
    <w:rsid w:val="005C6BD0"/>
    <w:rsid w:val="005C6E23"/>
    <w:rsid w:val="005D10C4"/>
    <w:rsid w:val="005D21C6"/>
    <w:rsid w:val="005D282C"/>
    <w:rsid w:val="005D3334"/>
    <w:rsid w:val="005D43FD"/>
    <w:rsid w:val="005D5F6F"/>
    <w:rsid w:val="005D7701"/>
    <w:rsid w:val="005E0195"/>
    <w:rsid w:val="005E1597"/>
    <w:rsid w:val="005E1F16"/>
    <w:rsid w:val="005E2DC6"/>
    <w:rsid w:val="005E41F7"/>
    <w:rsid w:val="005E4B36"/>
    <w:rsid w:val="005E6B5C"/>
    <w:rsid w:val="005E6BE1"/>
    <w:rsid w:val="005F107A"/>
    <w:rsid w:val="005F10D5"/>
    <w:rsid w:val="005F18BC"/>
    <w:rsid w:val="005F32D6"/>
    <w:rsid w:val="005F483C"/>
    <w:rsid w:val="005F528C"/>
    <w:rsid w:val="005F641A"/>
    <w:rsid w:val="005F66BF"/>
    <w:rsid w:val="005F7589"/>
    <w:rsid w:val="006004D0"/>
    <w:rsid w:val="00601448"/>
    <w:rsid w:val="00601DE3"/>
    <w:rsid w:val="00602395"/>
    <w:rsid w:val="006034BA"/>
    <w:rsid w:val="00603E99"/>
    <w:rsid w:val="00605F80"/>
    <w:rsid w:val="0060669F"/>
    <w:rsid w:val="0060685D"/>
    <w:rsid w:val="00610EC5"/>
    <w:rsid w:val="0061197E"/>
    <w:rsid w:val="00612262"/>
    <w:rsid w:val="006139A7"/>
    <w:rsid w:val="00614CCC"/>
    <w:rsid w:val="0061683C"/>
    <w:rsid w:val="0061690C"/>
    <w:rsid w:val="006202AF"/>
    <w:rsid w:val="006202F9"/>
    <w:rsid w:val="006223D4"/>
    <w:rsid w:val="00622605"/>
    <w:rsid w:val="00622F5B"/>
    <w:rsid w:val="0062385B"/>
    <w:rsid w:val="006239A0"/>
    <w:rsid w:val="00624C9F"/>
    <w:rsid w:val="00624EDA"/>
    <w:rsid w:val="00625DEB"/>
    <w:rsid w:val="0062695E"/>
    <w:rsid w:val="0062752B"/>
    <w:rsid w:val="00627E25"/>
    <w:rsid w:val="006305BF"/>
    <w:rsid w:val="00632B0D"/>
    <w:rsid w:val="00634D63"/>
    <w:rsid w:val="006366D5"/>
    <w:rsid w:val="00637397"/>
    <w:rsid w:val="006377D5"/>
    <w:rsid w:val="00642AF1"/>
    <w:rsid w:val="00643587"/>
    <w:rsid w:val="00645E03"/>
    <w:rsid w:val="00646DED"/>
    <w:rsid w:val="00646E32"/>
    <w:rsid w:val="00647E24"/>
    <w:rsid w:val="00647E78"/>
    <w:rsid w:val="006502C2"/>
    <w:rsid w:val="006507B8"/>
    <w:rsid w:val="00650E55"/>
    <w:rsid w:val="00651241"/>
    <w:rsid w:val="006513FE"/>
    <w:rsid w:val="00651913"/>
    <w:rsid w:val="006555D4"/>
    <w:rsid w:val="0065634B"/>
    <w:rsid w:val="00657255"/>
    <w:rsid w:val="0065730D"/>
    <w:rsid w:val="00657B82"/>
    <w:rsid w:val="00663C94"/>
    <w:rsid w:val="006649C3"/>
    <w:rsid w:val="00666E27"/>
    <w:rsid w:val="00666E83"/>
    <w:rsid w:val="0066703E"/>
    <w:rsid w:val="00670226"/>
    <w:rsid w:val="00673065"/>
    <w:rsid w:val="006740F8"/>
    <w:rsid w:val="00674716"/>
    <w:rsid w:val="006754F0"/>
    <w:rsid w:val="00675C50"/>
    <w:rsid w:val="006767A8"/>
    <w:rsid w:val="006769E8"/>
    <w:rsid w:val="00676CDE"/>
    <w:rsid w:val="00680AD3"/>
    <w:rsid w:val="00680DE7"/>
    <w:rsid w:val="006811D4"/>
    <w:rsid w:val="00685657"/>
    <w:rsid w:val="00685C28"/>
    <w:rsid w:val="00686295"/>
    <w:rsid w:val="00686629"/>
    <w:rsid w:val="00686799"/>
    <w:rsid w:val="00687EEA"/>
    <w:rsid w:val="00687F20"/>
    <w:rsid w:val="006911B0"/>
    <w:rsid w:val="00691AF5"/>
    <w:rsid w:val="0069220C"/>
    <w:rsid w:val="006945C5"/>
    <w:rsid w:val="00695376"/>
    <w:rsid w:val="006A058A"/>
    <w:rsid w:val="006A1FB9"/>
    <w:rsid w:val="006A25E1"/>
    <w:rsid w:val="006A371A"/>
    <w:rsid w:val="006A388E"/>
    <w:rsid w:val="006A397A"/>
    <w:rsid w:val="006A52C7"/>
    <w:rsid w:val="006A54D3"/>
    <w:rsid w:val="006A5CE0"/>
    <w:rsid w:val="006A64A8"/>
    <w:rsid w:val="006A6BD9"/>
    <w:rsid w:val="006A6F77"/>
    <w:rsid w:val="006A77B1"/>
    <w:rsid w:val="006B0169"/>
    <w:rsid w:val="006B0491"/>
    <w:rsid w:val="006B0D40"/>
    <w:rsid w:val="006B13A1"/>
    <w:rsid w:val="006B1A13"/>
    <w:rsid w:val="006B2B0D"/>
    <w:rsid w:val="006B2B93"/>
    <w:rsid w:val="006B3236"/>
    <w:rsid w:val="006B3C3D"/>
    <w:rsid w:val="006B3C4C"/>
    <w:rsid w:val="006B7785"/>
    <w:rsid w:val="006C0271"/>
    <w:rsid w:val="006C0F83"/>
    <w:rsid w:val="006C16C2"/>
    <w:rsid w:val="006C26B6"/>
    <w:rsid w:val="006C58DB"/>
    <w:rsid w:val="006C5992"/>
    <w:rsid w:val="006C5EEC"/>
    <w:rsid w:val="006C7CBD"/>
    <w:rsid w:val="006D0B53"/>
    <w:rsid w:val="006D1380"/>
    <w:rsid w:val="006D180B"/>
    <w:rsid w:val="006D2A53"/>
    <w:rsid w:val="006D3509"/>
    <w:rsid w:val="006D46A3"/>
    <w:rsid w:val="006D68E0"/>
    <w:rsid w:val="006D7062"/>
    <w:rsid w:val="006D7847"/>
    <w:rsid w:val="006D7946"/>
    <w:rsid w:val="006D7CC3"/>
    <w:rsid w:val="006E0B36"/>
    <w:rsid w:val="006E1912"/>
    <w:rsid w:val="006E6035"/>
    <w:rsid w:val="006E64BA"/>
    <w:rsid w:val="006E6832"/>
    <w:rsid w:val="006E6E31"/>
    <w:rsid w:val="006E7A48"/>
    <w:rsid w:val="006E7B16"/>
    <w:rsid w:val="006E7BA1"/>
    <w:rsid w:val="006F0616"/>
    <w:rsid w:val="006F07BC"/>
    <w:rsid w:val="006F0B68"/>
    <w:rsid w:val="006F486D"/>
    <w:rsid w:val="006F4FE6"/>
    <w:rsid w:val="006F56D0"/>
    <w:rsid w:val="006F6536"/>
    <w:rsid w:val="0070128C"/>
    <w:rsid w:val="00701A16"/>
    <w:rsid w:val="00701F50"/>
    <w:rsid w:val="00703756"/>
    <w:rsid w:val="00704800"/>
    <w:rsid w:val="00704F51"/>
    <w:rsid w:val="00705757"/>
    <w:rsid w:val="00707038"/>
    <w:rsid w:val="0070782F"/>
    <w:rsid w:val="00711077"/>
    <w:rsid w:val="007114EA"/>
    <w:rsid w:val="007125C6"/>
    <w:rsid w:val="00714572"/>
    <w:rsid w:val="00715185"/>
    <w:rsid w:val="00715CF2"/>
    <w:rsid w:val="007172BB"/>
    <w:rsid w:val="00720131"/>
    <w:rsid w:val="007212DB"/>
    <w:rsid w:val="00721665"/>
    <w:rsid w:val="007223AE"/>
    <w:rsid w:val="00723FB0"/>
    <w:rsid w:val="00724E19"/>
    <w:rsid w:val="0072536A"/>
    <w:rsid w:val="007265CD"/>
    <w:rsid w:val="007265F1"/>
    <w:rsid w:val="007315FC"/>
    <w:rsid w:val="0073263F"/>
    <w:rsid w:val="00733579"/>
    <w:rsid w:val="00733966"/>
    <w:rsid w:val="0073441C"/>
    <w:rsid w:val="007344D3"/>
    <w:rsid w:val="00734F45"/>
    <w:rsid w:val="007357CD"/>
    <w:rsid w:val="00735888"/>
    <w:rsid w:val="007362B8"/>
    <w:rsid w:val="00737235"/>
    <w:rsid w:val="00737866"/>
    <w:rsid w:val="0074074B"/>
    <w:rsid w:val="007414AF"/>
    <w:rsid w:val="00741CEC"/>
    <w:rsid w:val="00742E81"/>
    <w:rsid w:val="00744191"/>
    <w:rsid w:val="007444F4"/>
    <w:rsid w:val="00745842"/>
    <w:rsid w:val="00746F79"/>
    <w:rsid w:val="00747DDF"/>
    <w:rsid w:val="00747F00"/>
    <w:rsid w:val="0075151A"/>
    <w:rsid w:val="00752415"/>
    <w:rsid w:val="00753197"/>
    <w:rsid w:val="007531DC"/>
    <w:rsid w:val="00753E09"/>
    <w:rsid w:val="00754700"/>
    <w:rsid w:val="00754E00"/>
    <w:rsid w:val="00755398"/>
    <w:rsid w:val="00756ADA"/>
    <w:rsid w:val="00756B8F"/>
    <w:rsid w:val="00757593"/>
    <w:rsid w:val="007578A3"/>
    <w:rsid w:val="007615C8"/>
    <w:rsid w:val="007624AC"/>
    <w:rsid w:val="00763F90"/>
    <w:rsid w:val="00766361"/>
    <w:rsid w:val="00771979"/>
    <w:rsid w:val="00773BA5"/>
    <w:rsid w:val="00773D4B"/>
    <w:rsid w:val="00774262"/>
    <w:rsid w:val="00774F79"/>
    <w:rsid w:val="00777CE0"/>
    <w:rsid w:val="00780C4F"/>
    <w:rsid w:val="00781139"/>
    <w:rsid w:val="00781C66"/>
    <w:rsid w:val="00783413"/>
    <w:rsid w:val="007836AE"/>
    <w:rsid w:val="00784623"/>
    <w:rsid w:val="00785035"/>
    <w:rsid w:val="00785EE6"/>
    <w:rsid w:val="007861D5"/>
    <w:rsid w:val="0078745E"/>
    <w:rsid w:val="007877AE"/>
    <w:rsid w:val="0078789A"/>
    <w:rsid w:val="007878BC"/>
    <w:rsid w:val="007905E7"/>
    <w:rsid w:val="00790687"/>
    <w:rsid w:val="00791309"/>
    <w:rsid w:val="00791386"/>
    <w:rsid w:val="00792B56"/>
    <w:rsid w:val="00792DA2"/>
    <w:rsid w:val="00792DA6"/>
    <w:rsid w:val="007959E2"/>
    <w:rsid w:val="007A0380"/>
    <w:rsid w:val="007A0420"/>
    <w:rsid w:val="007A0781"/>
    <w:rsid w:val="007A1493"/>
    <w:rsid w:val="007A1919"/>
    <w:rsid w:val="007A1944"/>
    <w:rsid w:val="007A3F31"/>
    <w:rsid w:val="007A3F5E"/>
    <w:rsid w:val="007A4668"/>
    <w:rsid w:val="007A547D"/>
    <w:rsid w:val="007A5F4E"/>
    <w:rsid w:val="007A61E8"/>
    <w:rsid w:val="007A629F"/>
    <w:rsid w:val="007A6988"/>
    <w:rsid w:val="007A7E0E"/>
    <w:rsid w:val="007A7E28"/>
    <w:rsid w:val="007B1029"/>
    <w:rsid w:val="007B1A02"/>
    <w:rsid w:val="007B4C7E"/>
    <w:rsid w:val="007B4E8F"/>
    <w:rsid w:val="007B569F"/>
    <w:rsid w:val="007B6833"/>
    <w:rsid w:val="007B7267"/>
    <w:rsid w:val="007B78B1"/>
    <w:rsid w:val="007B7DA7"/>
    <w:rsid w:val="007C1A54"/>
    <w:rsid w:val="007C20A7"/>
    <w:rsid w:val="007C31FB"/>
    <w:rsid w:val="007C4C70"/>
    <w:rsid w:val="007C716F"/>
    <w:rsid w:val="007D0B53"/>
    <w:rsid w:val="007D15EB"/>
    <w:rsid w:val="007D1D49"/>
    <w:rsid w:val="007D21EF"/>
    <w:rsid w:val="007D260D"/>
    <w:rsid w:val="007D2EC4"/>
    <w:rsid w:val="007D4508"/>
    <w:rsid w:val="007D47CF"/>
    <w:rsid w:val="007D5F88"/>
    <w:rsid w:val="007D618F"/>
    <w:rsid w:val="007D6696"/>
    <w:rsid w:val="007D6DA8"/>
    <w:rsid w:val="007D71FB"/>
    <w:rsid w:val="007E0D76"/>
    <w:rsid w:val="007E0F16"/>
    <w:rsid w:val="007E1D65"/>
    <w:rsid w:val="007E3B3B"/>
    <w:rsid w:val="007E3F02"/>
    <w:rsid w:val="007E4B45"/>
    <w:rsid w:val="007E564D"/>
    <w:rsid w:val="007E59EE"/>
    <w:rsid w:val="007E6D8F"/>
    <w:rsid w:val="007F04AD"/>
    <w:rsid w:val="007F0642"/>
    <w:rsid w:val="007F2422"/>
    <w:rsid w:val="007F251B"/>
    <w:rsid w:val="007F29B3"/>
    <w:rsid w:val="007F34FA"/>
    <w:rsid w:val="007F3B36"/>
    <w:rsid w:val="007F3B71"/>
    <w:rsid w:val="007F413F"/>
    <w:rsid w:val="007F47B7"/>
    <w:rsid w:val="007F4B0B"/>
    <w:rsid w:val="007F5B78"/>
    <w:rsid w:val="007F62FE"/>
    <w:rsid w:val="007F78AC"/>
    <w:rsid w:val="007F78DE"/>
    <w:rsid w:val="008002AB"/>
    <w:rsid w:val="008007FC"/>
    <w:rsid w:val="00800800"/>
    <w:rsid w:val="00802896"/>
    <w:rsid w:val="0080442F"/>
    <w:rsid w:val="008048E2"/>
    <w:rsid w:val="00805206"/>
    <w:rsid w:val="008060B3"/>
    <w:rsid w:val="0080653D"/>
    <w:rsid w:val="00806F95"/>
    <w:rsid w:val="0080770A"/>
    <w:rsid w:val="008079FF"/>
    <w:rsid w:val="008100A4"/>
    <w:rsid w:val="00810BAC"/>
    <w:rsid w:val="0081142E"/>
    <w:rsid w:val="00813275"/>
    <w:rsid w:val="008139C3"/>
    <w:rsid w:val="00814455"/>
    <w:rsid w:val="00814A66"/>
    <w:rsid w:val="00814D2B"/>
    <w:rsid w:val="00814EDF"/>
    <w:rsid w:val="008177F7"/>
    <w:rsid w:val="00820C50"/>
    <w:rsid w:val="008218EB"/>
    <w:rsid w:val="00821D10"/>
    <w:rsid w:val="00822A3D"/>
    <w:rsid w:val="0082491D"/>
    <w:rsid w:val="008266B7"/>
    <w:rsid w:val="00826F13"/>
    <w:rsid w:val="00826F42"/>
    <w:rsid w:val="00827585"/>
    <w:rsid w:val="00831C22"/>
    <w:rsid w:val="00831D47"/>
    <w:rsid w:val="00832453"/>
    <w:rsid w:val="008335D3"/>
    <w:rsid w:val="00833AC1"/>
    <w:rsid w:val="00834243"/>
    <w:rsid w:val="0083520C"/>
    <w:rsid w:val="00835361"/>
    <w:rsid w:val="00835665"/>
    <w:rsid w:val="00836385"/>
    <w:rsid w:val="00836B02"/>
    <w:rsid w:val="008378D9"/>
    <w:rsid w:val="00837A80"/>
    <w:rsid w:val="00840438"/>
    <w:rsid w:val="00841A78"/>
    <w:rsid w:val="00841CD8"/>
    <w:rsid w:val="00841ECF"/>
    <w:rsid w:val="00842FF0"/>
    <w:rsid w:val="00844D8C"/>
    <w:rsid w:val="00844F05"/>
    <w:rsid w:val="00846B44"/>
    <w:rsid w:val="00846F04"/>
    <w:rsid w:val="0084746B"/>
    <w:rsid w:val="008479CF"/>
    <w:rsid w:val="00847C39"/>
    <w:rsid w:val="0085017B"/>
    <w:rsid w:val="008501FE"/>
    <w:rsid w:val="00850289"/>
    <w:rsid w:val="00850309"/>
    <w:rsid w:val="00851680"/>
    <w:rsid w:val="00851932"/>
    <w:rsid w:val="00851B0A"/>
    <w:rsid w:val="00852BA4"/>
    <w:rsid w:val="0085458F"/>
    <w:rsid w:val="00854A82"/>
    <w:rsid w:val="00854BD7"/>
    <w:rsid w:val="00854F8F"/>
    <w:rsid w:val="0085544C"/>
    <w:rsid w:val="0085631F"/>
    <w:rsid w:val="00856736"/>
    <w:rsid w:val="00856D74"/>
    <w:rsid w:val="00857B58"/>
    <w:rsid w:val="0086063D"/>
    <w:rsid w:val="00860C7B"/>
    <w:rsid w:val="00860E3A"/>
    <w:rsid w:val="00861448"/>
    <w:rsid w:val="00861EB1"/>
    <w:rsid w:val="008635A9"/>
    <w:rsid w:val="00864A62"/>
    <w:rsid w:val="00871340"/>
    <w:rsid w:val="00871A0E"/>
    <w:rsid w:val="00871ADF"/>
    <w:rsid w:val="008736F6"/>
    <w:rsid w:val="00873C2D"/>
    <w:rsid w:val="008754C6"/>
    <w:rsid w:val="008755D1"/>
    <w:rsid w:val="00875B82"/>
    <w:rsid w:val="00876EC2"/>
    <w:rsid w:val="008772D3"/>
    <w:rsid w:val="008802FB"/>
    <w:rsid w:val="008808B6"/>
    <w:rsid w:val="00882603"/>
    <w:rsid w:val="00883D70"/>
    <w:rsid w:val="00883FCD"/>
    <w:rsid w:val="00887366"/>
    <w:rsid w:val="00887609"/>
    <w:rsid w:val="0089037C"/>
    <w:rsid w:val="008904AB"/>
    <w:rsid w:val="00890807"/>
    <w:rsid w:val="008913B7"/>
    <w:rsid w:val="0089222B"/>
    <w:rsid w:val="008933AF"/>
    <w:rsid w:val="0089546E"/>
    <w:rsid w:val="00896299"/>
    <w:rsid w:val="008968FD"/>
    <w:rsid w:val="00896D52"/>
    <w:rsid w:val="008A01B9"/>
    <w:rsid w:val="008A0BDF"/>
    <w:rsid w:val="008A0F26"/>
    <w:rsid w:val="008A245C"/>
    <w:rsid w:val="008A3E42"/>
    <w:rsid w:val="008A4073"/>
    <w:rsid w:val="008A6AAD"/>
    <w:rsid w:val="008B053C"/>
    <w:rsid w:val="008B0B39"/>
    <w:rsid w:val="008B172A"/>
    <w:rsid w:val="008B1CAA"/>
    <w:rsid w:val="008B2864"/>
    <w:rsid w:val="008B28DC"/>
    <w:rsid w:val="008B3C0B"/>
    <w:rsid w:val="008B3FA6"/>
    <w:rsid w:val="008B43DB"/>
    <w:rsid w:val="008B693B"/>
    <w:rsid w:val="008B7159"/>
    <w:rsid w:val="008B75AB"/>
    <w:rsid w:val="008B7C97"/>
    <w:rsid w:val="008B7E72"/>
    <w:rsid w:val="008C04A8"/>
    <w:rsid w:val="008C2F17"/>
    <w:rsid w:val="008C37B4"/>
    <w:rsid w:val="008C486F"/>
    <w:rsid w:val="008C6566"/>
    <w:rsid w:val="008C7735"/>
    <w:rsid w:val="008C7FD4"/>
    <w:rsid w:val="008D098E"/>
    <w:rsid w:val="008D18F0"/>
    <w:rsid w:val="008D19B5"/>
    <w:rsid w:val="008D32BB"/>
    <w:rsid w:val="008D379E"/>
    <w:rsid w:val="008D396A"/>
    <w:rsid w:val="008D60B7"/>
    <w:rsid w:val="008D66C1"/>
    <w:rsid w:val="008D7D2A"/>
    <w:rsid w:val="008E1001"/>
    <w:rsid w:val="008E1579"/>
    <w:rsid w:val="008E18AB"/>
    <w:rsid w:val="008E1BED"/>
    <w:rsid w:val="008E1CAB"/>
    <w:rsid w:val="008E1F9A"/>
    <w:rsid w:val="008E3907"/>
    <w:rsid w:val="008E3C24"/>
    <w:rsid w:val="008E7131"/>
    <w:rsid w:val="008E71A2"/>
    <w:rsid w:val="008F035E"/>
    <w:rsid w:val="008F1145"/>
    <w:rsid w:val="008F23B7"/>
    <w:rsid w:val="008F3787"/>
    <w:rsid w:val="008F3D6D"/>
    <w:rsid w:val="008F434C"/>
    <w:rsid w:val="008F4ABD"/>
    <w:rsid w:val="008F4C66"/>
    <w:rsid w:val="008F5E76"/>
    <w:rsid w:val="008F76D1"/>
    <w:rsid w:val="008F7CB2"/>
    <w:rsid w:val="009008C8"/>
    <w:rsid w:val="009031B8"/>
    <w:rsid w:val="00903AE2"/>
    <w:rsid w:val="00904059"/>
    <w:rsid w:val="00907A07"/>
    <w:rsid w:val="00910075"/>
    <w:rsid w:val="009109E5"/>
    <w:rsid w:val="00911727"/>
    <w:rsid w:val="009127AE"/>
    <w:rsid w:val="009129AA"/>
    <w:rsid w:val="00914EE3"/>
    <w:rsid w:val="00915A89"/>
    <w:rsid w:val="00915BC8"/>
    <w:rsid w:val="00916C99"/>
    <w:rsid w:val="009170AE"/>
    <w:rsid w:val="0091711B"/>
    <w:rsid w:val="0091768C"/>
    <w:rsid w:val="009201D1"/>
    <w:rsid w:val="009209A6"/>
    <w:rsid w:val="009217A0"/>
    <w:rsid w:val="009219ED"/>
    <w:rsid w:val="00922662"/>
    <w:rsid w:val="00922FF2"/>
    <w:rsid w:val="0092543A"/>
    <w:rsid w:val="009260C6"/>
    <w:rsid w:val="00926182"/>
    <w:rsid w:val="00927CC8"/>
    <w:rsid w:val="00931A6E"/>
    <w:rsid w:val="00931DC1"/>
    <w:rsid w:val="0093206E"/>
    <w:rsid w:val="00933347"/>
    <w:rsid w:val="009344ED"/>
    <w:rsid w:val="00935701"/>
    <w:rsid w:val="00936A56"/>
    <w:rsid w:val="00936BC8"/>
    <w:rsid w:val="009377DA"/>
    <w:rsid w:val="0094035A"/>
    <w:rsid w:val="0094230E"/>
    <w:rsid w:val="00942767"/>
    <w:rsid w:val="00943E9B"/>
    <w:rsid w:val="00944482"/>
    <w:rsid w:val="009444BA"/>
    <w:rsid w:val="009445A6"/>
    <w:rsid w:val="00944B13"/>
    <w:rsid w:val="00946892"/>
    <w:rsid w:val="00947017"/>
    <w:rsid w:val="0094721A"/>
    <w:rsid w:val="009472CC"/>
    <w:rsid w:val="00952EDD"/>
    <w:rsid w:val="0095482B"/>
    <w:rsid w:val="009559C2"/>
    <w:rsid w:val="00957177"/>
    <w:rsid w:val="009611AA"/>
    <w:rsid w:val="00962ECB"/>
    <w:rsid w:val="009631B0"/>
    <w:rsid w:val="0096459E"/>
    <w:rsid w:val="00964BF2"/>
    <w:rsid w:val="00964C48"/>
    <w:rsid w:val="0096550A"/>
    <w:rsid w:val="00965845"/>
    <w:rsid w:val="009659DC"/>
    <w:rsid w:val="00965F71"/>
    <w:rsid w:val="00966EFA"/>
    <w:rsid w:val="0096708E"/>
    <w:rsid w:val="009670D7"/>
    <w:rsid w:val="00967113"/>
    <w:rsid w:val="0096792B"/>
    <w:rsid w:val="00967EA5"/>
    <w:rsid w:val="00970A7C"/>
    <w:rsid w:val="00970EEF"/>
    <w:rsid w:val="0097110B"/>
    <w:rsid w:val="00971D46"/>
    <w:rsid w:val="0097210C"/>
    <w:rsid w:val="00973497"/>
    <w:rsid w:val="00973C9C"/>
    <w:rsid w:val="00973E4D"/>
    <w:rsid w:val="009746E1"/>
    <w:rsid w:val="0097484F"/>
    <w:rsid w:val="00974D17"/>
    <w:rsid w:val="00975056"/>
    <w:rsid w:val="00975D22"/>
    <w:rsid w:val="009813C5"/>
    <w:rsid w:val="00982B9B"/>
    <w:rsid w:val="00983418"/>
    <w:rsid w:val="00985559"/>
    <w:rsid w:val="0098592F"/>
    <w:rsid w:val="0098618B"/>
    <w:rsid w:val="00986890"/>
    <w:rsid w:val="0098771B"/>
    <w:rsid w:val="00990865"/>
    <w:rsid w:val="00990935"/>
    <w:rsid w:val="00991955"/>
    <w:rsid w:val="00991D8A"/>
    <w:rsid w:val="00992508"/>
    <w:rsid w:val="009932A3"/>
    <w:rsid w:val="00993E04"/>
    <w:rsid w:val="009957C5"/>
    <w:rsid w:val="009960BB"/>
    <w:rsid w:val="009965AC"/>
    <w:rsid w:val="00996BB3"/>
    <w:rsid w:val="009974CB"/>
    <w:rsid w:val="00997D0A"/>
    <w:rsid w:val="009A0908"/>
    <w:rsid w:val="009A227E"/>
    <w:rsid w:val="009A2C1E"/>
    <w:rsid w:val="009A3616"/>
    <w:rsid w:val="009A3ABD"/>
    <w:rsid w:val="009A4CE6"/>
    <w:rsid w:val="009B068E"/>
    <w:rsid w:val="009B094E"/>
    <w:rsid w:val="009B16A1"/>
    <w:rsid w:val="009B1ADD"/>
    <w:rsid w:val="009B1BF9"/>
    <w:rsid w:val="009B24DA"/>
    <w:rsid w:val="009B2DBD"/>
    <w:rsid w:val="009B3D83"/>
    <w:rsid w:val="009B477A"/>
    <w:rsid w:val="009B4888"/>
    <w:rsid w:val="009B4A62"/>
    <w:rsid w:val="009B52E5"/>
    <w:rsid w:val="009B58AC"/>
    <w:rsid w:val="009B6278"/>
    <w:rsid w:val="009B6692"/>
    <w:rsid w:val="009B6C4E"/>
    <w:rsid w:val="009B6DE1"/>
    <w:rsid w:val="009B7688"/>
    <w:rsid w:val="009B77C1"/>
    <w:rsid w:val="009C054F"/>
    <w:rsid w:val="009C0AA8"/>
    <w:rsid w:val="009C1A7C"/>
    <w:rsid w:val="009C1E1E"/>
    <w:rsid w:val="009C43DA"/>
    <w:rsid w:val="009C56FC"/>
    <w:rsid w:val="009C57F4"/>
    <w:rsid w:val="009C5980"/>
    <w:rsid w:val="009C6342"/>
    <w:rsid w:val="009C6500"/>
    <w:rsid w:val="009C7A9C"/>
    <w:rsid w:val="009D0EAB"/>
    <w:rsid w:val="009D0FF9"/>
    <w:rsid w:val="009D33CB"/>
    <w:rsid w:val="009D5111"/>
    <w:rsid w:val="009D520E"/>
    <w:rsid w:val="009D572B"/>
    <w:rsid w:val="009D5777"/>
    <w:rsid w:val="009D5846"/>
    <w:rsid w:val="009D6458"/>
    <w:rsid w:val="009D64B0"/>
    <w:rsid w:val="009D6E12"/>
    <w:rsid w:val="009D70CB"/>
    <w:rsid w:val="009D7917"/>
    <w:rsid w:val="009D7D9C"/>
    <w:rsid w:val="009E07A0"/>
    <w:rsid w:val="009E1510"/>
    <w:rsid w:val="009E1727"/>
    <w:rsid w:val="009E3F9C"/>
    <w:rsid w:val="009E4C24"/>
    <w:rsid w:val="009E6059"/>
    <w:rsid w:val="009F0608"/>
    <w:rsid w:val="009F14B6"/>
    <w:rsid w:val="009F2B3C"/>
    <w:rsid w:val="009F37CD"/>
    <w:rsid w:val="009F448F"/>
    <w:rsid w:val="009F4D17"/>
    <w:rsid w:val="009F55FB"/>
    <w:rsid w:val="009F5631"/>
    <w:rsid w:val="009F5C34"/>
    <w:rsid w:val="009F63E3"/>
    <w:rsid w:val="009F7559"/>
    <w:rsid w:val="00A001DF"/>
    <w:rsid w:val="00A003DB"/>
    <w:rsid w:val="00A009CF"/>
    <w:rsid w:val="00A038A0"/>
    <w:rsid w:val="00A046E3"/>
    <w:rsid w:val="00A066B0"/>
    <w:rsid w:val="00A067AF"/>
    <w:rsid w:val="00A10869"/>
    <w:rsid w:val="00A132A7"/>
    <w:rsid w:val="00A140CD"/>
    <w:rsid w:val="00A16AE9"/>
    <w:rsid w:val="00A17505"/>
    <w:rsid w:val="00A20254"/>
    <w:rsid w:val="00A218EE"/>
    <w:rsid w:val="00A21C54"/>
    <w:rsid w:val="00A225F6"/>
    <w:rsid w:val="00A22632"/>
    <w:rsid w:val="00A23124"/>
    <w:rsid w:val="00A23730"/>
    <w:rsid w:val="00A238EF"/>
    <w:rsid w:val="00A23C7F"/>
    <w:rsid w:val="00A23FCC"/>
    <w:rsid w:val="00A25508"/>
    <w:rsid w:val="00A2585F"/>
    <w:rsid w:val="00A26609"/>
    <w:rsid w:val="00A268F9"/>
    <w:rsid w:val="00A27B3B"/>
    <w:rsid w:val="00A30FBF"/>
    <w:rsid w:val="00A31787"/>
    <w:rsid w:val="00A338E7"/>
    <w:rsid w:val="00A33FFB"/>
    <w:rsid w:val="00A33FFE"/>
    <w:rsid w:val="00A34232"/>
    <w:rsid w:val="00A35DAA"/>
    <w:rsid w:val="00A37F3B"/>
    <w:rsid w:val="00A409AA"/>
    <w:rsid w:val="00A40BA6"/>
    <w:rsid w:val="00A40BE1"/>
    <w:rsid w:val="00A40EAF"/>
    <w:rsid w:val="00A422BF"/>
    <w:rsid w:val="00A43FA6"/>
    <w:rsid w:val="00A44D0A"/>
    <w:rsid w:val="00A45928"/>
    <w:rsid w:val="00A500CE"/>
    <w:rsid w:val="00A50614"/>
    <w:rsid w:val="00A50C35"/>
    <w:rsid w:val="00A50CF1"/>
    <w:rsid w:val="00A50DC5"/>
    <w:rsid w:val="00A5141F"/>
    <w:rsid w:val="00A51753"/>
    <w:rsid w:val="00A51A57"/>
    <w:rsid w:val="00A55E6B"/>
    <w:rsid w:val="00A5644F"/>
    <w:rsid w:val="00A56652"/>
    <w:rsid w:val="00A56A92"/>
    <w:rsid w:val="00A56B51"/>
    <w:rsid w:val="00A574A0"/>
    <w:rsid w:val="00A57804"/>
    <w:rsid w:val="00A60093"/>
    <w:rsid w:val="00A60338"/>
    <w:rsid w:val="00A61005"/>
    <w:rsid w:val="00A61515"/>
    <w:rsid w:val="00A65853"/>
    <w:rsid w:val="00A65D21"/>
    <w:rsid w:val="00A66A0F"/>
    <w:rsid w:val="00A71472"/>
    <w:rsid w:val="00A720B9"/>
    <w:rsid w:val="00A7229A"/>
    <w:rsid w:val="00A73529"/>
    <w:rsid w:val="00A744F7"/>
    <w:rsid w:val="00A74E70"/>
    <w:rsid w:val="00A75706"/>
    <w:rsid w:val="00A76919"/>
    <w:rsid w:val="00A77413"/>
    <w:rsid w:val="00A7771D"/>
    <w:rsid w:val="00A77AFF"/>
    <w:rsid w:val="00A77C2C"/>
    <w:rsid w:val="00A80FC7"/>
    <w:rsid w:val="00A814F0"/>
    <w:rsid w:val="00A81B27"/>
    <w:rsid w:val="00A8223F"/>
    <w:rsid w:val="00A831C6"/>
    <w:rsid w:val="00A83473"/>
    <w:rsid w:val="00A85F45"/>
    <w:rsid w:val="00A86047"/>
    <w:rsid w:val="00A865FE"/>
    <w:rsid w:val="00A8700B"/>
    <w:rsid w:val="00A9012E"/>
    <w:rsid w:val="00A92D22"/>
    <w:rsid w:val="00A97373"/>
    <w:rsid w:val="00A97B80"/>
    <w:rsid w:val="00AA050E"/>
    <w:rsid w:val="00AA127D"/>
    <w:rsid w:val="00AA1F8F"/>
    <w:rsid w:val="00AA2CF4"/>
    <w:rsid w:val="00AA30D1"/>
    <w:rsid w:val="00AA38B7"/>
    <w:rsid w:val="00AA5C4B"/>
    <w:rsid w:val="00AA5C9D"/>
    <w:rsid w:val="00AA7B0A"/>
    <w:rsid w:val="00AB1C81"/>
    <w:rsid w:val="00AB4813"/>
    <w:rsid w:val="00AB5239"/>
    <w:rsid w:val="00AB663D"/>
    <w:rsid w:val="00AB6A9B"/>
    <w:rsid w:val="00AB6DBE"/>
    <w:rsid w:val="00AB7F9D"/>
    <w:rsid w:val="00AC231F"/>
    <w:rsid w:val="00AC2FCE"/>
    <w:rsid w:val="00AC332B"/>
    <w:rsid w:val="00AC359E"/>
    <w:rsid w:val="00AC4703"/>
    <w:rsid w:val="00AC47E7"/>
    <w:rsid w:val="00AC49F9"/>
    <w:rsid w:val="00AC4CA3"/>
    <w:rsid w:val="00AC5689"/>
    <w:rsid w:val="00AD0C41"/>
    <w:rsid w:val="00AD267A"/>
    <w:rsid w:val="00AD29FE"/>
    <w:rsid w:val="00AD2CC2"/>
    <w:rsid w:val="00AD381D"/>
    <w:rsid w:val="00AD4B21"/>
    <w:rsid w:val="00AD705D"/>
    <w:rsid w:val="00AD7571"/>
    <w:rsid w:val="00AE1F9F"/>
    <w:rsid w:val="00AE2CB1"/>
    <w:rsid w:val="00AE34FD"/>
    <w:rsid w:val="00AE3FBE"/>
    <w:rsid w:val="00AE535D"/>
    <w:rsid w:val="00AE5523"/>
    <w:rsid w:val="00AE570C"/>
    <w:rsid w:val="00AE5B87"/>
    <w:rsid w:val="00AE5CD6"/>
    <w:rsid w:val="00AE69E1"/>
    <w:rsid w:val="00AE7806"/>
    <w:rsid w:val="00AF112D"/>
    <w:rsid w:val="00AF1E9F"/>
    <w:rsid w:val="00AF21FD"/>
    <w:rsid w:val="00AF388F"/>
    <w:rsid w:val="00AF42CB"/>
    <w:rsid w:val="00AF5B36"/>
    <w:rsid w:val="00AF608F"/>
    <w:rsid w:val="00AF6457"/>
    <w:rsid w:val="00AF6530"/>
    <w:rsid w:val="00AF6FAD"/>
    <w:rsid w:val="00AF7DBE"/>
    <w:rsid w:val="00B0074D"/>
    <w:rsid w:val="00B00CE0"/>
    <w:rsid w:val="00B00FA0"/>
    <w:rsid w:val="00B01021"/>
    <w:rsid w:val="00B01820"/>
    <w:rsid w:val="00B02F9D"/>
    <w:rsid w:val="00B0381A"/>
    <w:rsid w:val="00B0392F"/>
    <w:rsid w:val="00B0628A"/>
    <w:rsid w:val="00B06311"/>
    <w:rsid w:val="00B06A76"/>
    <w:rsid w:val="00B1031F"/>
    <w:rsid w:val="00B12718"/>
    <w:rsid w:val="00B1362A"/>
    <w:rsid w:val="00B137E9"/>
    <w:rsid w:val="00B151E9"/>
    <w:rsid w:val="00B158C0"/>
    <w:rsid w:val="00B1632B"/>
    <w:rsid w:val="00B16870"/>
    <w:rsid w:val="00B168DA"/>
    <w:rsid w:val="00B21246"/>
    <w:rsid w:val="00B21DAF"/>
    <w:rsid w:val="00B228FA"/>
    <w:rsid w:val="00B23613"/>
    <w:rsid w:val="00B23858"/>
    <w:rsid w:val="00B248E0"/>
    <w:rsid w:val="00B24DC6"/>
    <w:rsid w:val="00B252BC"/>
    <w:rsid w:val="00B26B76"/>
    <w:rsid w:val="00B27E8A"/>
    <w:rsid w:val="00B301C0"/>
    <w:rsid w:val="00B32569"/>
    <w:rsid w:val="00B345AB"/>
    <w:rsid w:val="00B3499B"/>
    <w:rsid w:val="00B352C7"/>
    <w:rsid w:val="00B36957"/>
    <w:rsid w:val="00B36D0A"/>
    <w:rsid w:val="00B378A0"/>
    <w:rsid w:val="00B40755"/>
    <w:rsid w:val="00B40FBC"/>
    <w:rsid w:val="00B422BC"/>
    <w:rsid w:val="00B427FA"/>
    <w:rsid w:val="00B440A9"/>
    <w:rsid w:val="00B4654F"/>
    <w:rsid w:val="00B46EC4"/>
    <w:rsid w:val="00B51923"/>
    <w:rsid w:val="00B53166"/>
    <w:rsid w:val="00B53192"/>
    <w:rsid w:val="00B542B6"/>
    <w:rsid w:val="00B55F25"/>
    <w:rsid w:val="00B55F7C"/>
    <w:rsid w:val="00B5665C"/>
    <w:rsid w:val="00B57118"/>
    <w:rsid w:val="00B6061B"/>
    <w:rsid w:val="00B60960"/>
    <w:rsid w:val="00B60B3E"/>
    <w:rsid w:val="00B618B4"/>
    <w:rsid w:val="00B61B5F"/>
    <w:rsid w:val="00B61FC6"/>
    <w:rsid w:val="00B62F82"/>
    <w:rsid w:val="00B6390A"/>
    <w:rsid w:val="00B63BD3"/>
    <w:rsid w:val="00B6461B"/>
    <w:rsid w:val="00B65540"/>
    <w:rsid w:val="00B66134"/>
    <w:rsid w:val="00B66C99"/>
    <w:rsid w:val="00B6718A"/>
    <w:rsid w:val="00B67A1E"/>
    <w:rsid w:val="00B706D8"/>
    <w:rsid w:val="00B70E6D"/>
    <w:rsid w:val="00B71AAB"/>
    <w:rsid w:val="00B7332D"/>
    <w:rsid w:val="00B73A77"/>
    <w:rsid w:val="00B740BC"/>
    <w:rsid w:val="00B74C8C"/>
    <w:rsid w:val="00B7554E"/>
    <w:rsid w:val="00B7575D"/>
    <w:rsid w:val="00B75853"/>
    <w:rsid w:val="00B75F16"/>
    <w:rsid w:val="00B75F42"/>
    <w:rsid w:val="00B7673E"/>
    <w:rsid w:val="00B77179"/>
    <w:rsid w:val="00B77BAB"/>
    <w:rsid w:val="00B803D0"/>
    <w:rsid w:val="00B80744"/>
    <w:rsid w:val="00B80FC7"/>
    <w:rsid w:val="00B827DC"/>
    <w:rsid w:val="00B82DC3"/>
    <w:rsid w:val="00B8326B"/>
    <w:rsid w:val="00B83513"/>
    <w:rsid w:val="00B83C31"/>
    <w:rsid w:val="00B849BE"/>
    <w:rsid w:val="00B85ACC"/>
    <w:rsid w:val="00B865F6"/>
    <w:rsid w:val="00B86D57"/>
    <w:rsid w:val="00B8703E"/>
    <w:rsid w:val="00B87B82"/>
    <w:rsid w:val="00B87C0D"/>
    <w:rsid w:val="00B90882"/>
    <w:rsid w:val="00B92875"/>
    <w:rsid w:val="00B9299E"/>
    <w:rsid w:val="00B92E28"/>
    <w:rsid w:val="00B96335"/>
    <w:rsid w:val="00B97EC0"/>
    <w:rsid w:val="00BA3832"/>
    <w:rsid w:val="00BA49C9"/>
    <w:rsid w:val="00BA7E1E"/>
    <w:rsid w:val="00BB07A3"/>
    <w:rsid w:val="00BB151C"/>
    <w:rsid w:val="00BB259B"/>
    <w:rsid w:val="00BB25AE"/>
    <w:rsid w:val="00BB4049"/>
    <w:rsid w:val="00BB73D0"/>
    <w:rsid w:val="00BB7BA4"/>
    <w:rsid w:val="00BC0F42"/>
    <w:rsid w:val="00BC1458"/>
    <w:rsid w:val="00BC15AE"/>
    <w:rsid w:val="00BC1842"/>
    <w:rsid w:val="00BC1C87"/>
    <w:rsid w:val="00BC2AD7"/>
    <w:rsid w:val="00BC2D21"/>
    <w:rsid w:val="00BC4107"/>
    <w:rsid w:val="00BC48A7"/>
    <w:rsid w:val="00BC4C4C"/>
    <w:rsid w:val="00BC55FF"/>
    <w:rsid w:val="00BC6180"/>
    <w:rsid w:val="00BC6DB2"/>
    <w:rsid w:val="00BC7128"/>
    <w:rsid w:val="00BC71D7"/>
    <w:rsid w:val="00BC7233"/>
    <w:rsid w:val="00BD08A8"/>
    <w:rsid w:val="00BD41FA"/>
    <w:rsid w:val="00BD469A"/>
    <w:rsid w:val="00BD7669"/>
    <w:rsid w:val="00BE0A80"/>
    <w:rsid w:val="00BE111C"/>
    <w:rsid w:val="00BE1250"/>
    <w:rsid w:val="00BE187C"/>
    <w:rsid w:val="00BE1AE6"/>
    <w:rsid w:val="00BE2649"/>
    <w:rsid w:val="00BE33D5"/>
    <w:rsid w:val="00BE39C0"/>
    <w:rsid w:val="00BE39EB"/>
    <w:rsid w:val="00BE3DF4"/>
    <w:rsid w:val="00BE4646"/>
    <w:rsid w:val="00BE5986"/>
    <w:rsid w:val="00BE68E8"/>
    <w:rsid w:val="00BE720D"/>
    <w:rsid w:val="00BE743E"/>
    <w:rsid w:val="00BF0EEF"/>
    <w:rsid w:val="00BF1DA4"/>
    <w:rsid w:val="00BF377F"/>
    <w:rsid w:val="00BF6180"/>
    <w:rsid w:val="00BF6913"/>
    <w:rsid w:val="00BF7E8D"/>
    <w:rsid w:val="00C0111E"/>
    <w:rsid w:val="00C02170"/>
    <w:rsid w:val="00C0376F"/>
    <w:rsid w:val="00C03D38"/>
    <w:rsid w:val="00C04A05"/>
    <w:rsid w:val="00C05835"/>
    <w:rsid w:val="00C07F6A"/>
    <w:rsid w:val="00C11916"/>
    <w:rsid w:val="00C11EAE"/>
    <w:rsid w:val="00C15958"/>
    <w:rsid w:val="00C172CB"/>
    <w:rsid w:val="00C17539"/>
    <w:rsid w:val="00C17BC6"/>
    <w:rsid w:val="00C17CBB"/>
    <w:rsid w:val="00C24B60"/>
    <w:rsid w:val="00C24FD2"/>
    <w:rsid w:val="00C27B79"/>
    <w:rsid w:val="00C32DEF"/>
    <w:rsid w:val="00C34305"/>
    <w:rsid w:val="00C3466B"/>
    <w:rsid w:val="00C347D0"/>
    <w:rsid w:val="00C34D17"/>
    <w:rsid w:val="00C378F4"/>
    <w:rsid w:val="00C379C6"/>
    <w:rsid w:val="00C37D19"/>
    <w:rsid w:val="00C4031A"/>
    <w:rsid w:val="00C40E98"/>
    <w:rsid w:val="00C42FF0"/>
    <w:rsid w:val="00C43374"/>
    <w:rsid w:val="00C43EAE"/>
    <w:rsid w:val="00C43FE8"/>
    <w:rsid w:val="00C4588D"/>
    <w:rsid w:val="00C45E7C"/>
    <w:rsid w:val="00C50B62"/>
    <w:rsid w:val="00C51347"/>
    <w:rsid w:val="00C5140F"/>
    <w:rsid w:val="00C514D0"/>
    <w:rsid w:val="00C525FB"/>
    <w:rsid w:val="00C53347"/>
    <w:rsid w:val="00C544FB"/>
    <w:rsid w:val="00C54D3C"/>
    <w:rsid w:val="00C55952"/>
    <w:rsid w:val="00C56814"/>
    <w:rsid w:val="00C57B8F"/>
    <w:rsid w:val="00C606FB"/>
    <w:rsid w:val="00C60C07"/>
    <w:rsid w:val="00C6140B"/>
    <w:rsid w:val="00C61B55"/>
    <w:rsid w:val="00C63EEB"/>
    <w:rsid w:val="00C65A21"/>
    <w:rsid w:val="00C67E60"/>
    <w:rsid w:val="00C71E87"/>
    <w:rsid w:val="00C71EF1"/>
    <w:rsid w:val="00C749A4"/>
    <w:rsid w:val="00C74D62"/>
    <w:rsid w:val="00C751CF"/>
    <w:rsid w:val="00C75692"/>
    <w:rsid w:val="00C7677B"/>
    <w:rsid w:val="00C774CF"/>
    <w:rsid w:val="00C805D3"/>
    <w:rsid w:val="00C80DE8"/>
    <w:rsid w:val="00C817B1"/>
    <w:rsid w:val="00C8236B"/>
    <w:rsid w:val="00C83F86"/>
    <w:rsid w:val="00C850AA"/>
    <w:rsid w:val="00C85A82"/>
    <w:rsid w:val="00C86C24"/>
    <w:rsid w:val="00C86E3D"/>
    <w:rsid w:val="00C87164"/>
    <w:rsid w:val="00C8781C"/>
    <w:rsid w:val="00C87D5F"/>
    <w:rsid w:val="00C90DF4"/>
    <w:rsid w:val="00C918FC"/>
    <w:rsid w:val="00C91D90"/>
    <w:rsid w:val="00C94E3C"/>
    <w:rsid w:val="00C959C1"/>
    <w:rsid w:val="00C96202"/>
    <w:rsid w:val="00C96306"/>
    <w:rsid w:val="00C963A4"/>
    <w:rsid w:val="00C979A0"/>
    <w:rsid w:val="00CA030C"/>
    <w:rsid w:val="00CA2621"/>
    <w:rsid w:val="00CA26C8"/>
    <w:rsid w:val="00CA3B97"/>
    <w:rsid w:val="00CA57BC"/>
    <w:rsid w:val="00CA58CB"/>
    <w:rsid w:val="00CA5C4B"/>
    <w:rsid w:val="00CA6152"/>
    <w:rsid w:val="00CA6B36"/>
    <w:rsid w:val="00CA6C99"/>
    <w:rsid w:val="00CA6E07"/>
    <w:rsid w:val="00CA7784"/>
    <w:rsid w:val="00CB0B95"/>
    <w:rsid w:val="00CB15A4"/>
    <w:rsid w:val="00CB1CD1"/>
    <w:rsid w:val="00CB2549"/>
    <w:rsid w:val="00CB277D"/>
    <w:rsid w:val="00CB4763"/>
    <w:rsid w:val="00CB4F9B"/>
    <w:rsid w:val="00CB63CA"/>
    <w:rsid w:val="00CB6707"/>
    <w:rsid w:val="00CC0CE5"/>
    <w:rsid w:val="00CC0DE7"/>
    <w:rsid w:val="00CC1578"/>
    <w:rsid w:val="00CC16D2"/>
    <w:rsid w:val="00CC30F5"/>
    <w:rsid w:val="00CC44CE"/>
    <w:rsid w:val="00CC4B63"/>
    <w:rsid w:val="00CC55BD"/>
    <w:rsid w:val="00CC5E38"/>
    <w:rsid w:val="00CC6C80"/>
    <w:rsid w:val="00CC7B70"/>
    <w:rsid w:val="00CD1F01"/>
    <w:rsid w:val="00CD202A"/>
    <w:rsid w:val="00CD261D"/>
    <w:rsid w:val="00CD28A6"/>
    <w:rsid w:val="00CD28EA"/>
    <w:rsid w:val="00CD2DBD"/>
    <w:rsid w:val="00CD4F2E"/>
    <w:rsid w:val="00CD6E4D"/>
    <w:rsid w:val="00CE080C"/>
    <w:rsid w:val="00CE10FD"/>
    <w:rsid w:val="00CE1CC9"/>
    <w:rsid w:val="00CE23CF"/>
    <w:rsid w:val="00CE48EF"/>
    <w:rsid w:val="00CE55AB"/>
    <w:rsid w:val="00CE7BA0"/>
    <w:rsid w:val="00CE7D7A"/>
    <w:rsid w:val="00CF09DC"/>
    <w:rsid w:val="00CF0D7B"/>
    <w:rsid w:val="00CF0DD5"/>
    <w:rsid w:val="00CF1EF1"/>
    <w:rsid w:val="00CF2788"/>
    <w:rsid w:val="00CF3044"/>
    <w:rsid w:val="00CF35CE"/>
    <w:rsid w:val="00CF398A"/>
    <w:rsid w:val="00CF3CBA"/>
    <w:rsid w:val="00CF3CC7"/>
    <w:rsid w:val="00CF42EC"/>
    <w:rsid w:val="00CF57A1"/>
    <w:rsid w:val="00CF687D"/>
    <w:rsid w:val="00CF7280"/>
    <w:rsid w:val="00D00C88"/>
    <w:rsid w:val="00D015AB"/>
    <w:rsid w:val="00D03328"/>
    <w:rsid w:val="00D04D2F"/>
    <w:rsid w:val="00D04D8C"/>
    <w:rsid w:val="00D061EA"/>
    <w:rsid w:val="00D1005C"/>
    <w:rsid w:val="00D12C94"/>
    <w:rsid w:val="00D12F18"/>
    <w:rsid w:val="00D14A0B"/>
    <w:rsid w:val="00D14BAB"/>
    <w:rsid w:val="00D14DCA"/>
    <w:rsid w:val="00D14F29"/>
    <w:rsid w:val="00D15100"/>
    <w:rsid w:val="00D15B7F"/>
    <w:rsid w:val="00D164EC"/>
    <w:rsid w:val="00D20B65"/>
    <w:rsid w:val="00D20B7A"/>
    <w:rsid w:val="00D21E45"/>
    <w:rsid w:val="00D2243A"/>
    <w:rsid w:val="00D22CA1"/>
    <w:rsid w:val="00D24EE5"/>
    <w:rsid w:val="00D25C55"/>
    <w:rsid w:val="00D30930"/>
    <w:rsid w:val="00D3155D"/>
    <w:rsid w:val="00D31D85"/>
    <w:rsid w:val="00D33534"/>
    <w:rsid w:val="00D33EF0"/>
    <w:rsid w:val="00D34848"/>
    <w:rsid w:val="00D35AAA"/>
    <w:rsid w:val="00D367F5"/>
    <w:rsid w:val="00D369D0"/>
    <w:rsid w:val="00D40446"/>
    <w:rsid w:val="00D412DA"/>
    <w:rsid w:val="00D41DF3"/>
    <w:rsid w:val="00D42BA1"/>
    <w:rsid w:val="00D42E17"/>
    <w:rsid w:val="00D431DC"/>
    <w:rsid w:val="00D43777"/>
    <w:rsid w:val="00D43D54"/>
    <w:rsid w:val="00D440F6"/>
    <w:rsid w:val="00D44222"/>
    <w:rsid w:val="00D45494"/>
    <w:rsid w:val="00D456B6"/>
    <w:rsid w:val="00D4646B"/>
    <w:rsid w:val="00D47330"/>
    <w:rsid w:val="00D477DA"/>
    <w:rsid w:val="00D5432C"/>
    <w:rsid w:val="00D556E6"/>
    <w:rsid w:val="00D5619B"/>
    <w:rsid w:val="00D56BE8"/>
    <w:rsid w:val="00D571F7"/>
    <w:rsid w:val="00D575DA"/>
    <w:rsid w:val="00D61ADD"/>
    <w:rsid w:val="00D62384"/>
    <w:rsid w:val="00D63866"/>
    <w:rsid w:val="00D63F3F"/>
    <w:rsid w:val="00D64148"/>
    <w:rsid w:val="00D64DBA"/>
    <w:rsid w:val="00D65002"/>
    <w:rsid w:val="00D65B27"/>
    <w:rsid w:val="00D679C9"/>
    <w:rsid w:val="00D70177"/>
    <w:rsid w:val="00D7239B"/>
    <w:rsid w:val="00D72A19"/>
    <w:rsid w:val="00D745BB"/>
    <w:rsid w:val="00D74A22"/>
    <w:rsid w:val="00D763C8"/>
    <w:rsid w:val="00D76615"/>
    <w:rsid w:val="00D76CA5"/>
    <w:rsid w:val="00D76F61"/>
    <w:rsid w:val="00D77AAA"/>
    <w:rsid w:val="00D80623"/>
    <w:rsid w:val="00D8073B"/>
    <w:rsid w:val="00D80773"/>
    <w:rsid w:val="00D83028"/>
    <w:rsid w:val="00D833D4"/>
    <w:rsid w:val="00D8404F"/>
    <w:rsid w:val="00D84209"/>
    <w:rsid w:val="00D84554"/>
    <w:rsid w:val="00D845CF"/>
    <w:rsid w:val="00D85B9E"/>
    <w:rsid w:val="00D86575"/>
    <w:rsid w:val="00D86717"/>
    <w:rsid w:val="00D86E92"/>
    <w:rsid w:val="00D87B07"/>
    <w:rsid w:val="00D87ED5"/>
    <w:rsid w:val="00D901D7"/>
    <w:rsid w:val="00D904BC"/>
    <w:rsid w:val="00D90E2C"/>
    <w:rsid w:val="00D94091"/>
    <w:rsid w:val="00D94D0E"/>
    <w:rsid w:val="00D959D3"/>
    <w:rsid w:val="00D96320"/>
    <w:rsid w:val="00D9659E"/>
    <w:rsid w:val="00D978C3"/>
    <w:rsid w:val="00DA0142"/>
    <w:rsid w:val="00DA143A"/>
    <w:rsid w:val="00DA2C66"/>
    <w:rsid w:val="00DA2EA7"/>
    <w:rsid w:val="00DA348C"/>
    <w:rsid w:val="00DA493C"/>
    <w:rsid w:val="00DA52A0"/>
    <w:rsid w:val="00DA57DA"/>
    <w:rsid w:val="00DA649B"/>
    <w:rsid w:val="00DA6598"/>
    <w:rsid w:val="00DA7544"/>
    <w:rsid w:val="00DA780F"/>
    <w:rsid w:val="00DA7A1C"/>
    <w:rsid w:val="00DB0412"/>
    <w:rsid w:val="00DB1495"/>
    <w:rsid w:val="00DB1E67"/>
    <w:rsid w:val="00DB2266"/>
    <w:rsid w:val="00DB2A07"/>
    <w:rsid w:val="00DB2BAF"/>
    <w:rsid w:val="00DB5676"/>
    <w:rsid w:val="00DB7053"/>
    <w:rsid w:val="00DB7A28"/>
    <w:rsid w:val="00DC0059"/>
    <w:rsid w:val="00DC0D8A"/>
    <w:rsid w:val="00DC2A29"/>
    <w:rsid w:val="00DC2F86"/>
    <w:rsid w:val="00DC3DB8"/>
    <w:rsid w:val="00DC4356"/>
    <w:rsid w:val="00DC43BB"/>
    <w:rsid w:val="00DC4DCE"/>
    <w:rsid w:val="00DC5C93"/>
    <w:rsid w:val="00DC600B"/>
    <w:rsid w:val="00DC7B89"/>
    <w:rsid w:val="00DC7BD2"/>
    <w:rsid w:val="00DC7CDA"/>
    <w:rsid w:val="00DD0E2F"/>
    <w:rsid w:val="00DD256A"/>
    <w:rsid w:val="00DD2A0A"/>
    <w:rsid w:val="00DD312F"/>
    <w:rsid w:val="00DD3D33"/>
    <w:rsid w:val="00DD3EAB"/>
    <w:rsid w:val="00DD429D"/>
    <w:rsid w:val="00DD4B64"/>
    <w:rsid w:val="00DD5049"/>
    <w:rsid w:val="00DD56C3"/>
    <w:rsid w:val="00DD5EAA"/>
    <w:rsid w:val="00DE1C14"/>
    <w:rsid w:val="00DE3B91"/>
    <w:rsid w:val="00DE63F4"/>
    <w:rsid w:val="00DE75C5"/>
    <w:rsid w:val="00DF0CB1"/>
    <w:rsid w:val="00DF1238"/>
    <w:rsid w:val="00DF13E4"/>
    <w:rsid w:val="00DF220A"/>
    <w:rsid w:val="00DF2A32"/>
    <w:rsid w:val="00DF4583"/>
    <w:rsid w:val="00DF50B6"/>
    <w:rsid w:val="00E004B6"/>
    <w:rsid w:val="00E0051B"/>
    <w:rsid w:val="00E012B4"/>
    <w:rsid w:val="00E01B6A"/>
    <w:rsid w:val="00E02342"/>
    <w:rsid w:val="00E027E0"/>
    <w:rsid w:val="00E04226"/>
    <w:rsid w:val="00E04D82"/>
    <w:rsid w:val="00E05C1E"/>
    <w:rsid w:val="00E063BE"/>
    <w:rsid w:val="00E0788A"/>
    <w:rsid w:val="00E07CD3"/>
    <w:rsid w:val="00E1064F"/>
    <w:rsid w:val="00E10C1A"/>
    <w:rsid w:val="00E11059"/>
    <w:rsid w:val="00E12032"/>
    <w:rsid w:val="00E13401"/>
    <w:rsid w:val="00E135AE"/>
    <w:rsid w:val="00E13931"/>
    <w:rsid w:val="00E145B0"/>
    <w:rsid w:val="00E16988"/>
    <w:rsid w:val="00E169F5"/>
    <w:rsid w:val="00E16B59"/>
    <w:rsid w:val="00E16C67"/>
    <w:rsid w:val="00E216FB"/>
    <w:rsid w:val="00E22AF5"/>
    <w:rsid w:val="00E22E07"/>
    <w:rsid w:val="00E2410F"/>
    <w:rsid w:val="00E24181"/>
    <w:rsid w:val="00E24189"/>
    <w:rsid w:val="00E245B2"/>
    <w:rsid w:val="00E24789"/>
    <w:rsid w:val="00E26DBA"/>
    <w:rsid w:val="00E27565"/>
    <w:rsid w:val="00E27929"/>
    <w:rsid w:val="00E27B8F"/>
    <w:rsid w:val="00E27E43"/>
    <w:rsid w:val="00E31035"/>
    <w:rsid w:val="00E3134E"/>
    <w:rsid w:val="00E33548"/>
    <w:rsid w:val="00E33DCF"/>
    <w:rsid w:val="00E347A7"/>
    <w:rsid w:val="00E34A5F"/>
    <w:rsid w:val="00E34C0D"/>
    <w:rsid w:val="00E34E55"/>
    <w:rsid w:val="00E35C24"/>
    <w:rsid w:val="00E3639F"/>
    <w:rsid w:val="00E37ACA"/>
    <w:rsid w:val="00E402B1"/>
    <w:rsid w:val="00E40896"/>
    <w:rsid w:val="00E4112F"/>
    <w:rsid w:val="00E423E9"/>
    <w:rsid w:val="00E42ABE"/>
    <w:rsid w:val="00E42EBA"/>
    <w:rsid w:val="00E45936"/>
    <w:rsid w:val="00E45E9E"/>
    <w:rsid w:val="00E468A7"/>
    <w:rsid w:val="00E46B7F"/>
    <w:rsid w:val="00E46F9C"/>
    <w:rsid w:val="00E47097"/>
    <w:rsid w:val="00E470A6"/>
    <w:rsid w:val="00E47568"/>
    <w:rsid w:val="00E47A23"/>
    <w:rsid w:val="00E50375"/>
    <w:rsid w:val="00E51211"/>
    <w:rsid w:val="00E52143"/>
    <w:rsid w:val="00E528EC"/>
    <w:rsid w:val="00E5364F"/>
    <w:rsid w:val="00E54157"/>
    <w:rsid w:val="00E5423F"/>
    <w:rsid w:val="00E54AB9"/>
    <w:rsid w:val="00E558BB"/>
    <w:rsid w:val="00E55C6C"/>
    <w:rsid w:val="00E572C6"/>
    <w:rsid w:val="00E60261"/>
    <w:rsid w:val="00E6088E"/>
    <w:rsid w:val="00E61510"/>
    <w:rsid w:val="00E6184F"/>
    <w:rsid w:val="00E6429A"/>
    <w:rsid w:val="00E643D8"/>
    <w:rsid w:val="00E653BD"/>
    <w:rsid w:val="00E675DD"/>
    <w:rsid w:val="00E679EE"/>
    <w:rsid w:val="00E70165"/>
    <w:rsid w:val="00E708CA"/>
    <w:rsid w:val="00E71D1B"/>
    <w:rsid w:val="00E725BF"/>
    <w:rsid w:val="00E73728"/>
    <w:rsid w:val="00E73A07"/>
    <w:rsid w:val="00E73C70"/>
    <w:rsid w:val="00E74446"/>
    <w:rsid w:val="00E74814"/>
    <w:rsid w:val="00E74F43"/>
    <w:rsid w:val="00E75A98"/>
    <w:rsid w:val="00E75F26"/>
    <w:rsid w:val="00E76E8C"/>
    <w:rsid w:val="00E77D87"/>
    <w:rsid w:val="00E80FA9"/>
    <w:rsid w:val="00E814E4"/>
    <w:rsid w:val="00E82276"/>
    <w:rsid w:val="00E8237F"/>
    <w:rsid w:val="00E82DC3"/>
    <w:rsid w:val="00E831E3"/>
    <w:rsid w:val="00E83847"/>
    <w:rsid w:val="00E84AAA"/>
    <w:rsid w:val="00E84F17"/>
    <w:rsid w:val="00E85B0C"/>
    <w:rsid w:val="00E863D9"/>
    <w:rsid w:val="00E86C30"/>
    <w:rsid w:val="00E87029"/>
    <w:rsid w:val="00E87BBA"/>
    <w:rsid w:val="00E907B8"/>
    <w:rsid w:val="00E90A81"/>
    <w:rsid w:val="00E92596"/>
    <w:rsid w:val="00E930B7"/>
    <w:rsid w:val="00E94FEA"/>
    <w:rsid w:val="00E9561F"/>
    <w:rsid w:val="00E95691"/>
    <w:rsid w:val="00E972F4"/>
    <w:rsid w:val="00E9756B"/>
    <w:rsid w:val="00EA0D28"/>
    <w:rsid w:val="00EA0FD1"/>
    <w:rsid w:val="00EA120C"/>
    <w:rsid w:val="00EA14F9"/>
    <w:rsid w:val="00EA178A"/>
    <w:rsid w:val="00EA1EB2"/>
    <w:rsid w:val="00EA2374"/>
    <w:rsid w:val="00EA2F1F"/>
    <w:rsid w:val="00EA74A5"/>
    <w:rsid w:val="00EB0DD8"/>
    <w:rsid w:val="00EB1033"/>
    <w:rsid w:val="00EB123B"/>
    <w:rsid w:val="00EB20FD"/>
    <w:rsid w:val="00EB2789"/>
    <w:rsid w:val="00EB2B40"/>
    <w:rsid w:val="00EB3A1A"/>
    <w:rsid w:val="00EB3B64"/>
    <w:rsid w:val="00EB52A3"/>
    <w:rsid w:val="00EB6432"/>
    <w:rsid w:val="00EB671B"/>
    <w:rsid w:val="00EB6A78"/>
    <w:rsid w:val="00EB7C57"/>
    <w:rsid w:val="00EC0AB6"/>
    <w:rsid w:val="00EC146E"/>
    <w:rsid w:val="00EC33A1"/>
    <w:rsid w:val="00EC4B5C"/>
    <w:rsid w:val="00EC6D3C"/>
    <w:rsid w:val="00EC7D41"/>
    <w:rsid w:val="00ED035E"/>
    <w:rsid w:val="00ED215F"/>
    <w:rsid w:val="00ED3DFB"/>
    <w:rsid w:val="00ED410F"/>
    <w:rsid w:val="00ED5306"/>
    <w:rsid w:val="00ED5F83"/>
    <w:rsid w:val="00ED629F"/>
    <w:rsid w:val="00ED7584"/>
    <w:rsid w:val="00ED7773"/>
    <w:rsid w:val="00EE05C4"/>
    <w:rsid w:val="00EE1BE1"/>
    <w:rsid w:val="00EE21A9"/>
    <w:rsid w:val="00EE25DA"/>
    <w:rsid w:val="00EE2767"/>
    <w:rsid w:val="00EE3876"/>
    <w:rsid w:val="00EE56EB"/>
    <w:rsid w:val="00EE5D71"/>
    <w:rsid w:val="00EE667A"/>
    <w:rsid w:val="00EE715E"/>
    <w:rsid w:val="00EE76CA"/>
    <w:rsid w:val="00EE7774"/>
    <w:rsid w:val="00EE79DD"/>
    <w:rsid w:val="00EF31A7"/>
    <w:rsid w:val="00EF3A8C"/>
    <w:rsid w:val="00EF5079"/>
    <w:rsid w:val="00EF7A74"/>
    <w:rsid w:val="00F0072E"/>
    <w:rsid w:val="00F02BE8"/>
    <w:rsid w:val="00F034C6"/>
    <w:rsid w:val="00F03A32"/>
    <w:rsid w:val="00F03AD6"/>
    <w:rsid w:val="00F04057"/>
    <w:rsid w:val="00F0470D"/>
    <w:rsid w:val="00F055D5"/>
    <w:rsid w:val="00F05F8A"/>
    <w:rsid w:val="00F06F3E"/>
    <w:rsid w:val="00F0714A"/>
    <w:rsid w:val="00F103C1"/>
    <w:rsid w:val="00F10941"/>
    <w:rsid w:val="00F10FE6"/>
    <w:rsid w:val="00F111AA"/>
    <w:rsid w:val="00F1156F"/>
    <w:rsid w:val="00F133A1"/>
    <w:rsid w:val="00F140FE"/>
    <w:rsid w:val="00F147D8"/>
    <w:rsid w:val="00F152D9"/>
    <w:rsid w:val="00F1598C"/>
    <w:rsid w:val="00F15DA6"/>
    <w:rsid w:val="00F16351"/>
    <w:rsid w:val="00F17BF0"/>
    <w:rsid w:val="00F20C1E"/>
    <w:rsid w:val="00F22BF4"/>
    <w:rsid w:val="00F22C0F"/>
    <w:rsid w:val="00F264F0"/>
    <w:rsid w:val="00F3036A"/>
    <w:rsid w:val="00F305B0"/>
    <w:rsid w:val="00F30B53"/>
    <w:rsid w:val="00F320A2"/>
    <w:rsid w:val="00F325E2"/>
    <w:rsid w:val="00F3284B"/>
    <w:rsid w:val="00F33697"/>
    <w:rsid w:val="00F34589"/>
    <w:rsid w:val="00F347C0"/>
    <w:rsid w:val="00F35C1D"/>
    <w:rsid w:val="00F3797E"/>
    <w:rsid w:val="00F41EDD"/>
    <w:rsid w:val="00F42F66"/>
    <w:rsid w:val="00F439A6"/>
    <w:rsid w:val="00F44226"/>
    <w:rsid w:val="00F44D55"/>
    <w:rsid w:val="00F45EE4"/>
    <w:rsid w:val="00F46334"/>
    <w:rsid w:val="00F46B2B"/>
    <w:rsid w:val="00F47254"/>
    <w:rsid w:val="00F50A80"/>
    <w:rsid w:val="00F51431"/>
    <w:rsid w:val="00F5172C"/>
    <w:rsid w:val="00F52CC2"/>
    <w:rsid w:val="00F52FD0"/>
    <w:rsid w:val="00F530DA"/>
    <w:rsid w:val="00F544F0"/>
    <w:rsid w:val="00F54B1A"/>
    <w:rsid w:val="00F55154"/>
    <w:rsid w:val="00F55A29"/>
    <w:rsid w:val="00F57362"/>
    <w:rsid w:val="00F603CB"/>
    <w:rsid w:val="00F60407"/>
    <w:rsid w:val="00F60622"/>
    <w:rsid w:val="00F61723"/>
    <w:rsid w:val="00F632F2"/>
    <w:rsid w:val="00F6463E"/>
    <w:rsid w:val="00F651FB"/>
    <w:rsid w:val="00F65892"/>
    <w:rsid w:val="00F65DD8"/>
    <w:rsid w:val="00F661D9"/>
    <w:rsid w:val="00F66518"/>
    <w:rsid w:val="00F66F7A"/>
    <w:rsid w:val="00F71022"/>
    <w:rsid w:val="00F7197F"/>
    <w:rsid w:val="00F72915"/>
    <w:rsid w:val="00F72A80"/>
    <w:rsid w:val="00F740A1"/>
    <w:rsid w:val="00F748BF"/>
    <w:rsid w:val="00F751CE"/>
    <w:rsid w:val="00F763BD"/>
    <w:rsid w:val="00F7658B"/>
    <w:rsid w:val="00F76C78"/>
    <w:rsid w:val="00F76E1D"/>
    <w:rsid w:val="00F775C4"/>
    <w:rsid w:val="00F80264"/>
    <w:rsid w:val="00F804C4"/>
    <w:rsid w:val="00F8082F"/>
    <w:rsid w:val="00F81321"/>
    <w:rsid w:val="00F8324C"/>
    <w:rsid w:val="00F834E4"/>
    <w:rsid w:val="00F83624"/>
    <w:rsid w:val="00F83A23"/>
    <w:rsid w:val="00F83BE6"/>
    <w:rsid w:val="00F8599D"/>
    <w:rsid w:val="00F876D4"/>
    <w:rsid w:val="00F879F4"/>
    <w:rsid w:val="00F93E0B"/>
    <w:rsid w:val="00F9430A"/>
    <w:rsid w:val="00F96039"/>
    <w:rsid w:val="00F96690"/>
    <w:rsid w:val="00F97860"/>
    <w:rsid w:val="00FA11DD"/>
    <w:rsid w:val="00FA1F54"/>
    <w:rsid w:val="00FA4459"/>
    <w:rsid w:val="00FA5A0E"/>
    <w:rsid w:val="00FA6077"/>
    <w:rsid w:val="00FB03BA"/>
    <w:rsid w:val="00FB0A1E"/>
    <w:rsid w:val="00FB0A86"/>
    <w:rsid w:val="00FB4BFE"/>
    <w:rsid w:val="00FB5375"/>
    <w:rsid w:val="00FB56DD"/>
    <w:rsid w:val="00FB5C62"/>
    <w:rsid w:val="00FB5FDC"/>
    <w:rsid w:val="00FB7616"/>
    <w:rsid w:val="00FB7B9F"/>
    <w:rsid w:val="00FB7C8F"/>
    <w:rsid w:val="00FC14A0"/>
    <w:rsid w:val="00FC18AE"/>
    <w:rsid w:val="00FC1D9D"/>
    <w:rsid w:val="00FC4A64"/>
    <w:rsid w:val="00FC5D8B"/>
    <w:rsid w:val="00FD0172"/>
    <w:rsid w:val="00FD0E96"/>
    <w:rsid w:val="00FD1B22"/>
    <w:rsid w:val="00FD1E69"/>
    <w:rsid w:val="00FD2578"/>
    <w:rsid w:val="00FD470C"/>
    <w:rsid w:val="00FD5189"/>
    <w:rsid w:val="00FD51BC"/>
    <w:rsid w:val="00FD668E"/>
    <w:rsid w:val="00FD74A0"/>
    <w:rsid w:val="00FE0A4F"/>
    <w:rsid w:val="00FE0AD8"/>
    <w:rsid w:val="00FE11A8"/>
    <w:rsid w:val="00FE35E4"/>
    <w:rsid w:val="00FE41B6"/>
    <w:rsid w:val="00FE4765"/>
    <w:rsid w:val="00FE5D8B"/>
    <w:rsid w:val="00FE6115"/>
    <w:rsid w:val="00FE6256"/>
    <w:rsid w:val="00FE6469"/>
    <w:rsid w:val="00FE792E"/>
    <w:rsid w:val="00FF102D"/>
    <w:rsid w:val="00FF3E2D"/>
    <w:rsid w:val="00FF4247"/>
    <w:rsid w:val="00FF4B8B"/>
    <w:rsid w:val="00FF67CC"/>
    <w:rsid w:val="00FF6D4C"/>
    <w:rsid w:val="00FF7416"/>
    <w:rsid w:val="00FF7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0F15D0"/>
  <w15:docId w15:val="{34F8F806-24BA-426D-AAAA-2733B6B6E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CD5"/>
    <w:pPr>
      <w:ind w:firstLine="432"/>
    </w:pPr>
    <w:rPr>
      <w:rFonts w:ascii="Times New Roman" w:hAnsi="Times New Roman"/>
      <w:sz w:val="24"/>
    </w:rPr>
  </w:style>
  <w:style w:type="paragraph" w:styleId="Heading1">
    <w:name w:val="heading 1"/>
    <w:basedOn w:val="Normal"/>
    <w:next w:val="Normal"/>
    <w:link w:val="Heading1Char"/>
    <w:uiPriority w:val="9"/>
    <w:qFormat/>
    <w:rsid w:val="00C43EAE"/>
    <w:pPr>
      <w:keepNext/>
      <w:keepLines/>
      <w:numPr>
        <w:numId w:val="2"/>
      </w:numPr>
      <w:spacing w:before="480" w:after="240" w:line="240" w:lineRule="auto"/>
      <w:ind w:left="288" w:hanging="288"/>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6792B"/>
    <w:pPr>
      <w:keepNext/>
      <w:keepLines/>
      <w:numPr>
        <w:ilvl w:val="1"/>
        <w:numId w:val="2"/>
      </w:numPr>
      <w:spacing w:before="20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9D0FF9"/>
    <w:pPr>
      <w:keepNext/>
      <w:keepLines/>
      <w:numPr>
        <w:ilvl w:val="2"/>
        <w:numId w:val="2"/>
      </w:numPr>
      <w:spacing w:before="200"/>
      <w:ind w:left="1296"/>
      <w:outlineLvl w:val="2"/>
    </w:pPr>
    <w:rPr>
      <w:rFonts w:eastAsiaTheme="majorEastAsia" w:cstheme="majorBidi"/>
      <w:bCs/>
    </w:rPr>
  </w:style>
  <w:style w:type="paragraph" w:styleId="Heading4">
    <w:name w:val="heading 4"/>
    <w:basedOn w:val="Normal"/>
    <w:next w:val="Normal"/>
    <w:link w:val="Heading4Char"/>
    <w:uiPriority w:val="9"/>
    <w:unhideWhenUsed/>
    <w:qFormat/>
    <w:rsid w:val="00287C07"/>
    <w:pPr>
      <w:keepNext/>
      <w:keepLines/>
      <w:numPr>
        <w:ilvl w:val="3"/>
        <w:numId w:val="2"/>
      </w:numPr>
      <w:spacing w:before="200"/>
      <w:ind w:left="1440" w:right="144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427063"/>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7063"/>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7063"/>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7063"/>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7063"/>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EAE"/>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6792B"/>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9D0FF9"/>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287C07"/>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42706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706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70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706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27063"/>
    <w:rPr>
      <w:rFonts w:asciiTheme="majorHAnsi" w:eastAsiaTheme="majorEastAsia" w:hAnsiTheme="majorHAnsi" w:cstheme="majorBidi"/>
      <w:i/>
      <w:iCs/>
      <w:color w:val="404040" w:themeColor="text1" w:themeTint="BF"/>
      <w:sz w:val="20"/>
      <w:szCs w:val="20"/>
    </w:rPr>
  </w:style>
  <w:style w:type="paragraph" w:styleId="ListParagraph">
    <w:name w:val="List Paragraph"/>
    <w:basedOn w:val="TableofFigures"/>
    <w:uiPriority w:val="34"/>
    <w:qFormat/>
    <w:rsid w:val="00E11059"/>
    <w:pPr>
      <w:tabs>
        <w:tab w:val="right" w:leader="dot" w:pos="8630"/>
      </w:tabs>
    </w:pPr>
  </w:style>
  <w:style w:type="paragraph" w:styleId="TableofFigures">
    <w:name w:val="table of figures"/>
    <w:basedOn w:val="Normal"/>
    <w:next w:val="Normal"/>
    <w:uiPriority w:val="99"/>
    <w:unhideWhenUsed/>
    <w:rsid w:val="00814EDF"/>
    <w:pPr>
      <w:spacing w:after="240" w:line="240" w:lineRule="auto"/>
      <w:ind w:firstLine="0"/>
    </w:pPr>
  </w:style>
  <w:style w:type="paragraph" w:customStyle="1" w:styleId="Style1">
    <w:name w:val="Style1"/>
    <w:basedOn w:val="Heading1"/>
    <w:link w:val="Style1Char"/>
    <w:qFormat/>
    <w:rsid w:val="00B01820"/>
  </w:style>
  <w:style w:type="character" w:customStyle="1" w:styleId="Style1Char">
    <w:name w:val="Style1 Char"/>
    <w:basedOn w:val="Heading1Char"/>
    <w:link w:val="Style1"/>
    <w:rsid w:val="00B01820"/>
    <w:rPr>
      <w:rFonts w:ascii="Times New Roman" w:eastAsiaTheme="majorEastAsia" w:hAnsi="Times New Roman" w:cstheme="majorBidi"/>
      <w:b/>
      <w:bCs/>
      <w:sz w:val="24"/>
      <w:szCs w:val="28"/>
    </w:rPr>
  </w:style>
  <w:style w:type="character" w:customStyle="1" w:styleId="apple-converted-space">
    <w:name w:val="apple-converted-space"/>
    <w:basedOn w:val="DefaultParagraphFont"/>
    <w:rsid w:val="00896299"/>
  </w:style>
  <w:style w:type="character" w:customStyle="1" w:styleId="mw-redirect">
    <w:name w:val="mw-redirect"/>
    <w:basedOn w:val="DefaultParagraphFont"/>
    <w:rsid w:val="00896299"/>
  </w:style>
  <w:style w:type="character" w:styleId="Hyperlink">
    <w:name w:val="Hyperlink"/>
    <w:basedOn w:val="DefaultParagraphFont"/>
    <w:uiPriority w:val="99"/>
    <w:unhideWhenUsed/>
    <w:rsid w:val="00310D5C"/>
    <w:rPr>
      <w:color w:val="0000FF" w:themeColor="hyperlink"/>
      <w:u w:val="single"/>
    </w:rPr>
  </w:style>
  <w:style w:type="table" w:styleId="TableGrid">
    <w:name w:val="Table Grid"/>
    <w:basedOn w:val="TableNormal"/>
    <w:uiPriority w:val="39"/>
    <w:rsid w:val="00D90E2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0E2C"/>
    <w:rPr>
      <w:rFonts w:ascii="Tahoma" w:hAnsi="Tahoma" w:cs="Tahoma"/>
      <w:sz w:val="16"/>
      <w:szCs w:val="16"/>
    </w:rPr>
  </w:style>
  <w:style w:type="character" w:customStyle="1" w:styleId="BalloonTextChar">
    <w:name w:val="Balloon Text Char"/>
    <w:basedOn w:val="DefaultParagraphFont"/>
    <w:link w:val="BalloonText"/>
    <w:uiPriority w:val="99"/>
    <w:semiHidden/>
    <w:rsid w:val="00D90E2C"/>
    <w:rPr>
      <w:rFonts w:ascii="Tahoma" w:hAnsi="Tahoma" w:cs="Tahoma"/>
      <w:sz w:val="16"/>
      <w:szCs w:val="16"/>
    </w:rPr>
  </w:style>
  <w:style w:type="character" w:styleId="Emphasis">
    <w:name w:val="Emphasis"/>
    <w:aliases w:val="TABLE"/>
    <w:basedOn w:val="DefaultParagraphFont"/>
    <w:uiPriority w:val="20"/>
    <w:qFormat/>
    <w:rsid w:val="00C34305"/>
    <w:rPr>
      <w:i/>
      <w:iCs/>
    </w:rPr>
  </w:style>
  <w:style w:type="table" w:styleId="LightShading">
    <w:name w:val="Light Shading"/>
    <w:basedOn w:val="TableNormal"/>
    <w:uiPriority w:val="60"/>
    <w:rsid w:val="00B378A0"/>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B378A0"/>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B378A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097026"/>
    <w:pPr>
      <w:spacing w:after="120" w:line="240" w:lineRule="auto"/>
      <w:ind w:firstLine="0"/>
      <w:jc w:val="center"/>
    </w:pPr>
    <w:rPr>
      <w:b/>
      <w:bCs/>
      <w:szCs w:val="18"/>
    </w:rPr>
  </w:style>
  <w:style w:type="paragraph" w:styleId="Header">
    <w:name w:val="header"/>
    <w:basedOn w:val="Normal"/>
    <w:link w:val="HeaderChar"/>
    <w:uiPriority w:val="99"/>
    <w:unhideWhenUsed/>
    <w:rsid w:val="00EF5079"/>
    <w:pPr>
      <w:tabs>
        <w:tab w:val="center" w:pos="4680"/>
        <w:tab w:val="right" w:pos="9360"/>
      </w:tabs>
    </w:pPr>
  </w:style>
  <w:style w:type="character" w:customStyle="1" w:styleId="HeaderChar">
    <w:name w:val="Header Char"/>
    <w:basedOn w:val="DefaultParagraphFont"/>
    <w:link w:val="Header"/>
    <w:uiPriority w:val="99"/>
    <w:rsid w:val="00EF5079"/>
    <w:rPr>
      <w:rFonts w:ascii="Times New Roman" w:hAnsi="Times New Roman"/>
      <w:sz w:val="24"/>
    </w:rPr>
  </w:style>
  <w:style w:type="paragraph" w:styleId="Footer">
    <w:name w:val="footer"/>
    <w:basedOn w:val="Normal"/>
    <w:link w:val="FooterChar"/>
    <w:uiPriority w:val="99"/>
    <w:unhideWhenUsed/>
    <w:rsid w:val="00EF5079"/>
    <w:pPr>
      <w:tabs>
        <w:tab w:val="center" w:pos="4680"/>
        <w:tab w:val="right" w:pos="9360"/>
      </w:tabs>
    </w:pPr>
  </w:style>
  <w:style w:type="character" w:customStyle="1" w:styleId="FooterChar">
    <w:name w:val="Footer Char"/>
    <w:basedOn w:val="DefaultParagraphFont"/>
    <w:link w:val="Footer"/>
    <w:uiPriority w:val="99"/>
    <w:rsid w:val="00EF5079"/>
    <w:rPr>
      <w:rFonts w:ascii="Times New Roman" w:hAnsi="Times New Roman"/>
      <w:sz w:val="24"/>
    </w:rPr>
  </w:style>
  <w:style w:type="paragraph" w:styleId="TOCHeading">
    <w:name w:val="TOC Heading"/>
    <w:basedOn w:val="Normal"/>
    <w:next w:val="Normal"/>
    <w:uiPriority w:val="39"/>
    <w:unhideWhenUsed/>
    <w:qFormat/>
    <w:rsid w:val="00806F95"/>
    <w:pPr>
      <w:spacing w:before="120" w:after="120"/>
      <w:jc w:val="center"/>
    </w:pPr>
    <w:rPr>
      <w:noProof/>
    </w:rPr>
  </w:style>
  <w:style w:type="paragraph" w:styleId="TOC1">
    <w:name w:val="toc 1"/>
    <w:basedOn w:val="Normal"/>
    <w:next w:val="Normal"/>
    <w:autoRedefine/>
    <w:uiPriority w:val="39"/>
    <w:unhideWhenUsed/>
    <w:rsid w:val="0052793A"/>
    <w:pPr>
      <w:tabs>
        <w:tab w:val="left" w:pos="0"/>
        <w:tab w:val="left" w:pos="360"/>
        <w:tab w:val="left" w:pos="810"/>
        <w:tab w:val="right" w:leader="dot" w:pos="8630"/>
      </w:tabs>
      <w:spacing w:before="240" w:line="240" w:lineRule="auto"/>
      <w:ind w:right="432" w:firstLine="0"/>
    </w:pPr>
  </w:style>
  <w:style w:type="paragraph" w:styleId="TOC2">
    <w:name w:val="toc 2"/>
    <w:basedOn w:val="Normal"/>
    <w:next w:val="Normal"/>
    <w:autoRedefine/>
    <w:uiPriority w:val="39"/>
    <w:unhideWhenUsed/>
    <w:rsid w:val="00EB671B"/>
    <w:pPr>
      <w:tabs>
        <w:tab w:val="right" w:leader="dot" w:pos="1350"/>
        <w:tab w:val="right" w:leader="dot" w:pos="8630"/>
      </w:tabs>
      <w:spacing w:line="240" w:lineRule="auto"/>
      <w:ind w:left="990" w:hanging="630"/>
    </w:pPr>
  </w:style>
  <w:style w:type="paragraph" w:styleId="TOC3">
    <w:name w:val="toc 3"/>
    <w:basedOn w:val="Normal"/>
    <w:next w:val="Normal"/>
    <w:autoRedefine/>
    <w:uiPriority w:val="39"/>
    <w:unhideWhenUsed/>
    <w:rsid w:val="00E11059"/>
    <w:pPr>
      <w:tabs>
        <w:tab w:val="right" w:leader="dot" w:pos="8630"/>
      </w:tabs>
      <w:spacing w:line="240" w:lineRule="auto"/>
      <w:ind w:left="1260" w:hanging="720"/>
    </w:pPr>
  </w:style>
  <w:style w:type="paragraph" w:styleId="NormalWeb">
    <w:name w:val="Normal (Web)"/>
    <w:basedOn w:val="Normal"/>
    <w:uiPriority w:val="99"/>
    <w:unhideWhenUsed/>
    <w:rsid w:val="00343373"/>
    <w:pPr>
      <w:spacing w:before="100" w:beforeAutospacing="1" w:after="100" w:afterAutospacing="1" w:line="240" w:lineRule="auto"/>
      <w:jc w:val="left"/>
    </w:pPr>
    <w:rPr>
      <w:rFonts w:eastAsia="Times New Roman" w:cs="Times New Roman"/>
      <w:szCs w:val="24"/>
    </w:rPr>
  </w:style>
  <w:style w:type="character" w:customStyle="1" w:styleId="plainlinksneverexpand">
    <w:name w:val="plainlinksneverexpand"/>
    <w:basedOn w:val="DefaultParagraphFont"/>
    <w:rsid w:val="00343373"/>
  </w:style>
  <w:style w:type="character" w:styleId="CommentReference">
    <w:name w:val="annotation reference"/>
    <w:basedOn w:val="DefaultParagraphFont"/>
    <w:uiPriority w:val="99"/>
    <w:semiHidden/>
    <w:unhideWhenUsed/>
    <w:rsid w:val="00B0628A"/>
    <w:rPr>
      <w:sz w:val="16"/>
      <w:szCs w:val="16"/>
    </w:rPr>
  </w:style>
  <w:style w:type="paragraph" w:styleId="CommentText">
    <w:name w:val="annotation text"/>
    <w:basedOn w:val="Normal"/>
    <w:link w:val="CommentTextChar"/>
    <w:uiPriority w:val="99"/>
    <w:semiHidden/>
    <w:unhideWhenUsed/>
    <w:rsid w:val="00B0628A"/>
    <w:pPr>
      <w:spacing w:line="240" w:lineRule="auto"/>
    </w:pPr>
    <w:rPr>
      <w:sz w:val="20"/>
      <w:szCs w:val="20"/>
    </w:rPr>
  </w:style>
  <w:style w:type="character" w:customStyle="1" w:styleId="CommentTextChar">
    <w:name w:val="Comment Text Char"/>
    <w:basedOn w:val="DefaultParagraphFont"/>
    <w:link w:val="CommentText"/>
    <w:uiPriority w:val="99"/>
    <w:semiHidden/>
    <w:rsid w:val="00B0628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628A"/>
    <w:rPr>
      <w:b/>
      <w:bCs/>
    </w:rPr>
  </w:style>
  <w:style w:type="character" w:customStyle="1" w:styleId="CommentSubjectChar">
    <w:name w:val="Comment Subject Char"/>
    <w:basedOn w:val="CommentTextChar"/>
    <w:link w:val="CommentSubject"/>
    <w:uiPriority w:val="99"/>
    <w:semiHidden/>
    <w:rsid w:val="00B0628A"/>
    <w:rPr>
      <w:rFonts w:ascii="Times New Roman" w:hAnsi="Times New Roman"/>
      <w:b/>
      <w:bCs/>
      <w:sz w:val="20"/>
      <w:szCs w:val="20"/>
    </w:rPr>
  </w:style>
  <w:style w:type="table" w:customStyle="1" w:styleId="GridTable31">
    <w:name w:val="Grid Table 31"/>
    <w:basedOn w:val="TableNormal"/>
    <w:next w:val="GridTable32"/>
    <w:uiPriority w:val="48"/>
    <w:rsid w:val="00521BB2"/>
    <w:pPr>
      <w:spacing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32">
    <w:name w:val="Grid Table 32"/>
    <w:basedOn w:val="TableNormal"/>
    <w:uiPriority w:val="48"/>
    <w:rsid w:val="00521BB2"/>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lainText">
    <w:name w:val="Plain Text"/>
    <w:basedOn w:val="Normal"/>
    <w:link w:val="PlainTextChar"/>
    <w:rsid w:val="00003979"/>
    <w:rPr>
      <w:rFonts w:ascii="Courier New" w:eastAsia="Calibri" w:hAnsi="Courier New" w:cs="Times New Roman"/>
      <w:szCs w:val="20"/>
    </w:rPr>
  </w:style>
  <w:style w:type="character" w:customStyle="1" w:styleId="PlainTextChar">
    <w:name w:val="Plain Text Char"/>
    <w:basedOn w:val="DefaultParagraphFont"/>
    <w:link w:val="PlainText"/>
    <w:rsid w:val="00003979"/>
    <w:rPr>
      <w:rFonts w:ascii="Courier New" w:eastAsia="Calibri" w:hAnsi="Courier New" w:cs="Times New Roman"/>
      <w:sz w:val="24"/>
      <w:szCs w:val="20"/>
    </w:rPr>
  </w:style>
  <w:style w:type="paragraph" w:styleId="Index1">
    <w:name w:val="index 1"/>
    <w:basedOn w:val="Normal"/>
    <w:next w:val="Normal"/>
    <w:autoRedefine/>
    <w:uiPriority w:val="99"/>
    <w:semiHidden/>
    <w:unhideWhenUsed/>
    <w:rsid w:val="00003979"/>
    <w:pPr>
      <w:widowControl w:val="0"/>
      <w:overflowPunct w:val="0"/>
      <w:autoSpaceDE w:val="0"/>
      <w:autoSpaceDN w:val="0"/>
      <w:adjustRightInd w:val="0"/>
      <w:spacing w:line="240" w:lineRule="auto"/>
      <w:ind w:left="240" w:hanging="240"/>
    </w:pPr>
    <w:rPr>
      <w:rFonts w:eastAsia="Calibri" w:cs="Times New Roman"/>
      <w:kern w:val="28"/>
      <w:szCs w:val="20"/>
    </w:rPr>
  </w:style>
  <w:style w:type="character" w:styleId="PageNumber">
    <w:name w:val="page number"/>
    <w:basedOn w:val="DefaultParagraphFont"/>
    <w:uiPriority w:val="99"/>
    <w:semiHidden/>
    <w:unhideWhenUsed/>
    <w:rsid w:val="0021073F"/>
  </w:style>
  <w:style w:type="table" w:customStyle="1" w:styleId="ListTable6Colorful1">
    <w:name w:val="List Table 6 Colorful1"/>
    <w:basedOn w:val="TableNormal"/>
    <w:uiPriority w:val="51"/>
    <w:rsid w:val="00BB4049"/>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BB4049"/>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B404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37ACA"/>
  </w:style>
  <w:style w:type="character" w:styleId="FollowedHyperlink">
    <w:name w:val="FollowedHyperlink"/>
    <w:basedOn w:val="DefaultParagraphFont"/>
    <w:uiPriority w:val="99"/>
    <w:semiHidden/>
    <w:unhideWhenUsed/>
    <w:rsid w:val="00757593"/>
    <w:rPr>
      <w:color w:val="800080" w:themeColor="followedHyperlink"/>
      <w:u w:val="single"/>
    </w:rPr>
  </w:style>
  <w:style w:type="paragraph" w:styleId="Title">
    <w:name w:val="Title"/>
    <w:basedOn w:val="TOC1"/>
    <w:next w:val="Normal"/>
    <w:link w:val="TitleChar"/>
    <w:uiPriority w:val="10"/>
    <w:qFormat/>
    <w:rsid w:val="004118AF"/>
    <w:pPr>
      <w:spacing w:line="480" w:lineRule="auto"/>
    </w:pPr>
  </w:style>
  <w:style w:type="character" w:customStyle="1" w:styleId="TitleChar">
    <w:name w:val="Title Char"/>
    <w:basedOn w:val="DefaultParagraphFont"/>
    <w:link w:val="Title"/>
    <w:uiPriority w:val="10"/>
    <w:rsid w:val="004118AF"/>
    <w:rPr>
      <w:rFonts w:ascii="Times New Roman" w:hAnsi="Times New Roman"/>
      <w:sz w:val="24"/>
    </w:rPr>
  </w:style>
  <w:style w:type="paragraph" w:styleId="TOC4">
    <w:name w:val="toc 4"/>
    <w:basedOn w:val="Normal"/>
    <w:next w:val="Normal"/>
    <w:autoRedefine/>
    <w:uiPriority w:val="39"/>
    <w:unhideWhenUsed/>
    <w:rsid w:val="00E11059"/>
    <w:pPr>
      <w:tabs>
        <w:tab w:val="left" w:pos="2160"/>
        <w:tab w:val="left" w:pos="2189"/>
        <w:tab w:val="right" w:leader="dot" w:pos="8630"/>
      </w:tabs>
      <w:spacing w:line="240" w:lineRule="auto"/>
      <w:ind w:left="1620" w:hanging="900"/>
    </w:pPr>
  </w:style>
  <w:style w:type="paragraph" w:styleId="TOC5">
    <w:name w:val="toc 5"/>
    <w:basedOn w:val="Normal"/>
    <w:next w:val="Normal"/>
    <w:autoRedefine/>
    <w:uiPriority w:val="39"/>
    <w:unhideWhenUsed/>
    <w:rsid w:val="00C43EAE"/>
    <w:pPr>
      <w:spacing w:line="240" w:lineRule="auto"/>
      <w:ind w:left="965"/>
    </w:pPr>
  </w:style>
  <w:style w:type="paragraph" w:styleId="TOC6">
    <w:name w:val="toc 6"/>
    <w:basedOn w:val="Normal"/>
    <w:next w:val="Normal"/>
    <w:autoRedefine/>
    <w:uiPriority w:val="39"/>
    <w:unhideWhenUsed/>
    <w:rsid w:val="00C43EAE"/>
    <w:pPr>
      <w:spacing w:line="240" w:lineRule="auto"/>
      <w:ind w:left="1195"/>
    </w:pPr>
  </w:style>
  <w:style w:type="paragraph" w:styleId="Subtitle">
    <w:name w:val="Subtitle"/>
    <w:basedOn w:val="Normal"/>
    <w:next w:val="Normal"/>
    <w:link w:val="SubtitleChar"/>
    <w:uiPriority w:val="11"/>
    <w:qFormat/>
    <w:rsid w:val="00286178"/>
    <w:pPr>
      <w:ind w:firstLine="0"/>
    </w:pPr>
  </w:style>
  <w:style w:type="character" w:customStyle="1" w:styleId="SubtitleChar">
    <w:name w:val="Subtitle Char"/>
    <w:basedOn w:val="DefaultParagraphFont"/>
    <w:link w:val="Subtitle"/>
    <w:uiPriority w:val="11"/>
    <w:rsid w:val="00286178"/>
    <w:rPr>
      <w:rFonts w:ascii="Times New Roman" w:hAnsi="Times New Roman"/>
      <w:sz w:val="24"/>
    </w:rPr>
  </w:style>
  <w:style w:type="paragraph" w:styleId="FootnoteText">
    <w:name w:val="footnote text"/>
    <w:basedOn w:val="Normal"/>
    <w:link w:val="FootnoteTextChar"/>
    <w:uiPriority w:val="99"/>
    <w:semiHidden/>
    <w:unhideWhenUsed/>
    <w:rsid w:val="004C6A3A"/>
    <w:pPr>
      <w:spacing w:line="240" w:lineRule="auto"/>
    </w:pPr>
    <w:rPr>
      <w:sz w:val="20"/>
      <w:szCs w:val="20"/>
    </w:rPr>
  </w:style>
  <w:style w:type="character" w:customStyle="1" w:styleId="FootnoteTextChar">
    <w:name w:val="Footnote Text Char"/>
    <w:basedOn w:val="DefaultParagraphFont"/>
    <w:link w:val="FootnoteText"/>
    <w:uiPriority w:val="99"/>
    <w:semiHidden/>
    <w:rsid w:val="004C6A3A"/>
    <w:rPr>
      <w:rFonts w:ascii="Times New Roman" w:hAnsi="Times New Roman"/>
      <w:sz w:val="20"/>
      <w:szCs w:val="20"/>
    </w:rPr>
  </w:style>
  <w:style w:type="character" w:styleId="FootnoteReference">
    <w:name w:val="footnote reference"/>
    <w:basedOn w:val="DefaultParagraphFont"/>
    <w:uiPriority w:val="99"/>
    <w:semiHidden/>
    <w:unhideWhenUsed/>
    <w:rsid w:val="004C6A3A"/>
    <w:rPr>
      <w:vertAlign w:val="superscript"/>
    </w:rPr>
  </w:style>
  <w:style w:type="paragraph" w:styleId="NoSpacing">
    <w:name w:val="No Spacing"/>
    <w:uiPriority w:val="1"/>
    <w:qFormat/>
    <w:rsid w:val="000A5420"/>
    <w:pPr>
      <w:spacing w:line="240" w:lineRule="auto"/>
      <w:ind w:firstLine="432"/>
      <w:jc w:val="right"/>
    </w:pPr>
    <w:rPr>
      <w:rFonts w:ascii="Times New Roman" w:hAnsi="Times New Roman"/>
      <w:sz w:val="24"/>
    </w:rPr>
  </w:style>
  <w:style w:type="paragraph" w:customStyle="1" w:styleId="Signatures">
    <w:name w:val="Signatures"/>
    <w:basedOn w:val="Heading1"/>
    <w:link w:val="SignaturesChar"/>
    <w:autoRedefine/>
    <w:qFormat/>
    <w:rsid w:val="001A6BA7"/>
    <w:pPr>
      <w:numPr>
        <w:numId w:val="0"/>
      </w:numPr>
      <w:spacing w:before="0"/>
      <w:jc w:val="right"/>
    </w:pPr>
    <w:rPr>
      <w:b w:val="0"/>
    </w:rPr>
  </w:style>
  <w:style w:type="character" w:customStyle="1" w:styleId="SignaturesChar">
    <w:name w:val="Signatures Char"/>
    <w:basedOn w:val="Heading1Char"/>
    <w:link w:val="Signatures"/>
    <w:rsid w:val="001A6BA7"/>
    <w:rPr>
      <w:rFonts w:ascii="Times New Roman" w:eastAsiaTheme="majorEastAsia" w:hAnsi="Times New Roman" w:cstheme="majorBidi"/>
      <w:b w:val="0"/>
      <w:bCs/>
      <w:sz w:val="24"/>
      <w:szCs w:val="28"/>
    </w:rPr>
  </w:style>
  <w:style w:type="paragraph" w:styleId="TOC7">
    <w:name w:val="toc 7"/>
    <w:basedOn w:val="Normal"/>
    <w:next w:val="Normal"/>
    <w:autoRedefine/>
    <w:uiPriority w:val="39"/>
    <w:unhideWhenUsed/>
    <w:rsid w:val="00973E4D"/>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973E4D"/>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973E4D"/>
    <w:pPr>
      <w:spacing w:after="100" w:line="259" w:lineRule="auto"/>
      <w:ind w:left="1760" w:firstLine="0"/>
      <w:jc w:val="left"/>
    </w:pPr>
    <w:rPr>
      <w:rFonts w:asciiTheme="minorHAnsi" w:eastAsiaTheme="minorEastAsia" w:hAnsiTheme="minorHAnsi"/>
      <w:sz w:val="22"/>
    </w:rPr>
  </w:style>
  <w:style w:type="character" w:styleId="PlaceholderText">
    <w:name w:val="Placeholder Text"/>
    <w:basedOn w:val="DefaultParagraphFont"/>
    <w:uiPriority w:val="99"/>
    <w:semiHidden/>
    <w:rsid w:val="00C43374"/>
    <w:rPr>
      <w:color w:val="808080"/>
    </w:rPr>
  </w:style>
  <w:style w:type="paragraph" w:styleId="DocumentMap">
    <w:name w:val="Document Map"/>
    <w:basedOn w:val="Normal"/>
    <w:link w:val="DocumentMapChar"/>
    <w:uiPriority w:val="99"/>
    <w:semiHidden/>
    <w:unhideWhenUsed/>
    <w:rsid w:val="00A140CD"/>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A140CD"/>
    <w:rPr>
      <w:rFonts w:ascii="Lucida Grande" w:hAnsi="Lucida Grande" w:cs="Lucida Grande"/>
      <w:sz w:val="24"/>
      <w:szCs w:val="24"/>
    </w:rPr>
  </w:style>
  <w:style w:type="character" w:customStyle="1" w:styleId="cit-pub-date">
    <w:name w:val="cit-pub-date"/>
    <w:basedOn w:val="DefaultParagraphFont"/>
    <w:rsid w:val="000E5A15"/>
  </w:style>
  <w:style w:type="paragraph" w:styleId="Revision">
    <w:name w:val="Revision"/>
    <w:hidden/>
    <w:uiPriority w:val="99"/>
    <w:semiHidden/>
    <w:rsid w:val="00377D14"/>
    <w:pPr>
      <w:spacing w:line="240" w:lineRule="auto"/>
      <w:jc w:val="left"/>
    </w:pPr>
    <w:rPr>
      <w:rFonts w:ascii="Times New Roman" w:hAnsi="Times New Roman"/>
      <w:sz w:val="24"/>
    </w:rPr>
  </w:style>
  <w:style w:type="paragraph" w:customStyle="1" w:styleId="TemplatePages">
    <w:name w:val="Template Pages"/>
    <w:basedOn w:val="Normal"/>
    <w:qFormat/>
    <w:rsid w:val="00423CD5"/>
    <w:pPr>
      <w:jc w:val="center"/>
    </w:pPr>
  </w:style>
  <w:style w:type="paragraph" w:styleId="Quote">
    <w:name w:val="Quote"/>
    <w:basedOn w:val="Normal"/>
    <w:next w:val="Normal"/>
    <w:link w:val="QuoteChar"/>
    <w:uiPriority w:val="29"/>
    <w:qFormat/>
    <w:rsid w:val="0081142E"/>
    <w:pPr>
      <w:spacing w:before="200" w:after="160"/>
      <w:ind w:firstLine="0"/>
      <w:jc w:val="left"/>
    </w:pPr>
    <w:rPr>
      <w:i/>
      <w:iCs/>
      <w:color w:val="404040" w:themeColor="text1" w:themeTint="BF"/>
    </w:rPr>
  </w:style>
  <w:style w:type="character" w:customStyle="1" w:styleId="QuoteChar">
    <w:name w:val="Quote Char"/>
    <w:basedOn w:val="DefaultParagraphFont"/>
    <w:link w:val="Quote"/>
    <w:uiPriority w:val="29"/>
    <w:rsid w:val="0081142E"/>
    <w:rPr>
      <w:rFonts w:ascii="Times New Roman" w:hAnsi="Times New Roman"/>
      <w:i/>
      <w:iCs/>
      <w:color w:val="404040" w:themeColor="text1" w:themeTint="BF"/>
      <w:sz w:val="24"/>
    </w:rPr>
  </w:style>
  <w:style w:type="character" w:styleId="SubtleEmphasis">
    <w:name w:val="Subtle Emphasis"/>
    <w:basedOn w:val="DefaultParagraphFont"/>
    <w:uiPriority w:val="19"/>
    <w:qFormat/>
    <w:rsid w:val="00D571F7"/>
    <w:rPr>
      <w:i/>
      <w:iCs/>
      <w:color w:val="auto"/>
    </w:rPr>
  </w:style>
  <w:style w:type="character" w:styleId="Strong">
    <w:name w:val="Strong"/>
    <w:basedOn w:val="DefaultParagraphFont"/>
    <w:uiPriority w:val="22"/>
    <w:qFormat/>
    <w:rsid w:val="00522E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27868">
      <w:bodyDiv w:val="1"/>
      <w:marLeft w:val="0"/>
      <w:marRight w:val="0"/>
      <w:marTop w:val="0"/>
      <w:marBottom w:val="0"/>
      <w:divBdr>
        <w:top w:val="none" w:sz="0" w:space="0" w:color="auto"/>
        <w:left w:val="none" w:sz="0" w:space="0" w:color="auto"/>
        <w:bottom w:val="none" w:sz="0" w:space="0" w:color="auto"/>
        <w:right w:val="none" w:sz="0" w:space="0" w:color="auto"/>
      </w:divBdr>
    </w:div>
    <w:div w:id="66609939">
      <w:bodyDiv w:val="1"/>
      <w:marLeft w:val="0"/>
      <w:marRight w:val="0"/>
      <w:marTop w:val="0"/>
      <w:marBottom w:val="0"/>
      <w:divBdr>
        <w:top w:val="none" w:sz="0" w:space="0" w:color="auto"/>
        <w:left w:val="none" w:sz="0" w:space="0" w:color="auto"/>
        <w:bottom w:val="none" w:sz="0" w:space="0" w:color="auto"/>
        <w:right w:val="none" w:sz="0" w:space="0" w:color="auto"/>
      </w:divBdr>
    </w:div>
    <w:div w:id="90853624">
      <w:bodyDiv w:val="1"/>
      <w:marLeft w:val="0"/>
      <w:marRight w:val="0"/>
      <w:marTop w:val="0"/>
      <w:marBottom w:val="0"/>
      <w:divBdr>
        <w:top w:val="none" w:sz="0" w:space="0" w:color="auto"/>
        <w:left w:val="none" w:sz="0" w:space="0" w:color="auto"/>
        <w:bottom w:val="none" w:sz="0" w:space="0" w:color="auto"/>
        <w:right w:val="none" w:sz="0" w:space="0" w:color="auto"/>
      </w:divBdr>
    </w:div>
    <w:div w:id="106316000">
      <w:bodyDiv w:val="1"/>
      <w:marLeft w:val="0"/>
      <w:marRight w:val="0"/>
      <w:marTop w:val="0"/>
      <w:marBottom w:val="0"/>
      <w:divBdr>
        <w:top w:val="none" w:sz="0" w:space="0" w:color="auto"/>
        <w:left w:val="none" w:sz="0" w:space="0" w:color="auto"/>
        <w:bottom w:val="none" w:sz="0" w:space="0" w:color="auto"/>
        <w:right w:val="none" w:sz="0" w:space="0" w:color="auto"/>
      </w:divBdr>
    </w:div>
    <w:div w:id="136383265">
      <w:bodyDiv w:val="1"/>
      <w:marLeft w:val="0"/>
      <w:marRight w:val="0"/>
      <w:marTop w:val="0"/>
      <w:marBottom w:val="0"/>
      <w:divBdr>
        <w:top w:val="none" w:sz="0" w:space="0" w:color="auto"/>
        <w:left w:val="none" w:sz="0" w:space="0" w:color="auto"/>
        <w:bottom w:val="none" w:sz="0" w:space="0" w:color="auto"/>
        <w:right w:val="none" w:sz="0" w:space="0" w:color="auto"/>
      </w:divBdr>
    </w:div>
    <w:div w:id="151727212">
      <w:bodyDiv w:val="1"/>
      <w:marLeft w:val="0"/>
      <w:marRight w:val="0"/>
      <w:marTop w:val="0"/>
      <w:marBottom w:val="0"/>
      <w:divBdr>
        <w:top w:val="none" w:sz="0" w:space="0" w:color="auto"/>
        <w:left w:val="none" w:sz="0" w:space="0" w:color="auto"/>
        <w:bottom w:val="none" w:sz="0" w:space="0" w:color="auto"/>
        <w:right w:val="none" w:sz="0" w:space="0" w:color="auto"/>
      </w:divBdr>
      <w:divsChild>
        <w:div w:id="877819081">
          <w:marLeft w:val="0"/>
          <w:marRight w:val="0"/>
          <w:marTop w:val="0"/>
          <w:marBottom w:val="0"/>
          <w:divBdr>
            <w:top w:val="none" w:sz="0" w:space="0" w:color="auto"/>
            <w:left w:val="none" w:sz="0" w:space="0" w:color="auto"/>
            <w:bottom w:val="none" w:sz="0" w:space="0" w:color="auto"/>
            <w:right w:val="none" w:sz="0" w:space="0" w:color="auto"/>
          </w:divBdr>
        </w:div>
        <w:div w:id="1590576776">
          <w:marLeft w:val="-750"/>
          <w:marRight w:val="0"/>
          <w:marTop w:val="0"/>
          <w:marBottom w:val="0"/>
          <w:divBdr>
            <w:top w:val="none" w:sz="0" w:space="0" w:color="auto"/>
            <w:left w:val="none" w:sz="0" w:space="0" w:color="auto"/>
            <w:bottom w:val="none" w:sz="0" w:space="0" w:color="auto"/>
            <w:right w:val="none" w:sz="0" w:space="0" w:color="auto"/>
          </w:divBdr>
        </w:div>
        <w:div w:id="2035300890">
          <w:marLeft w:val="0"/>
          <w:marRight w:val="0"/>
          <w:marTop w:val="0"/>
          <w:marBottom w:val="0"/>
          <w:divBdr>
            <w:top w:val="none" w:sz="0" w:space="0" w:color="auto"/>
            <w:left w:val="none" w:sz="0" w:space="0" w:color="auto"/>
            <w:bottom w:val="none" w:sz="0" w:space="0" w:color="auto"/>
            <w:right w:val="none" w:sz="0" w:space="0" w:color="auto"/>
          </w:divBdr>
        </w:div>
      </w:divsChild>
    </w:div>
    <w:div w:id="192377582">
      <w:bodyDiv w:val="1"/>
      <w:marLeft w:val="0"/>
      <w:marRight w:val="0"/>
      <w:marTop w:val="0"/>
      <w:marBottom w:val="0"/>
      <w:divBdr>
        <w:top w:val="none" w:sz="0" w:space="0" w:color="auto"/>
        <w:left w:val="none" w:sz="0" w:space="0" w:color="auto"/>
        <w:bottom w:val="none" w:sz="0" w:space="0" w:color="auto"/>
        <w:right w:val="none" w:sz="0" w:space="0" w:color="auto"/>
      </w:divBdr>
    </w:div>
    <w:div w:id="302657222">
      <w:bodyDiv w:val="1"/>
      <w:marLeft w:val="0"/>
      <w:marRight w:val="0"/>
      <w:marTop w:val="0"/>
      <w:marBottom w:val="0"/>
      <w:divBdr>
        <w:top w:val="none" w:sz="0" w:space="0" w:color="auto"/>
        <w:left w:val="none" w:sz="0" w:space="0" w:color="auto"/>
        <w:bottom w:val="none" w:sz="0" w:space="0" w:color="auto"/>
        <w:right w:val="none" w:sz="0" w:space="0" w:color="auto"/>
      </w:divBdr>
    </w:div>
    <w:div w:id="382221697">
      <w:bodyDiv w:val="1"/>
      <w:marLeft w:val="0"/>
      <w:marRight w:val="0"/>
      <w:marTop w:val="0"/>
      <w:marBottom w:val="0"/>
      <w:divBdr>
        <w:top w:val="none" w:sz="0" w:space="0" w:color="auto"/>
        <w:left w:val="none" w:sz="0" w:space="0" w:color="auto"/>
        <w:bottom w:val="none" w:sz="0" w:space="0" w:color="auto"/>
        <w:right w:val="none" w:sz="0" w:space="0" w:color="auto"/>
      </w:divBdr>
    </w:div>
    <w:div w:id="422261232">
      <w:bodyDiv w:val="1"/>
      <w:marLeft w:val="0"/>
      <w:marRight w:val="0"/>
      <w:marTop w:val="0"/>
      <w:marBottom w:val="0"/>
      <w:divBdr>
        <w:top w:val="none" w:sz="0" w:space="0" w:color="auto"/>
        <w:left w:val="none" w:sz="0" w:space="0" w:color="auto"/>
        <w:bottom w:val="none" w:sz="0" w:space="0" w:color="auto"/>
        <w:right w:val="none" w:sz="0" w:space="0" w:color="auto"/>
      </w:divBdr>
    </w:div>
    <w:div w:id="447698383">
      <w:bodyDiv w:val="1"/>
      <w:marLeft w:val="0"/>
      <w:marRight w:val="0"/>
      <w:marTop w:val="0"/>
      <w:marBottom w:val="0"/>
      <w:divBdr>
        <w:top w:val="none" w:sz="0" w:space="0" w:color="auto"/>
        <w:left w:val="none" w:sz="0" w:space="0" w:color="auto"/>
        <w:bottom w:val="none" w:sz="0" w:space="0" w:color="auto"/>
        <w:right w:val="none" w:sz="0" w:space="0" w:color="auto"/>
      </w:divBdr>
    </w:div>
    <w:div w:id="501748676">
      <w:bodyDiv w:val="1"/>
      <w:marLeft w:val="0"/>
      <w:marRight w:val="0"/>
      <w:marTop w:val="0"/>
      <w:marBottom w:val="0"/>
      <w:divBdr>
        <w:top w:val="none" w:sz="0" w:space="0" w:color="auto"/>
        <w:left w:val="none" w:sz="0" w:space="0" w:color="auto"/>
        <w:bottom w:val="none" w:sz="0" w:space="0" w:color="auto"/>
        <w:right w:val="none" w:sz="0" w:space="0" w:color="auto"/>
      </w:divBdr>
    </w:div>
    <w:div w:id="601694242">
      <w:bodyDiv w:val="1"/>
      <w:marLeft w:val="0"/>
      <w:marRight w:val="0"/>
      <w:marTop w:val="0"/>
      <w:marBottom w:val="0"/>
      <w:divBdr>
        <w:top w:val="none" w:sz="0" w:space="0" w:color="auto"/>
        <w:left w:val="none" w:sz="0" w:space="0" w:color="auto"/>
        <w:bottom w:val="none" w:sz="0" w:space="0" w:color="auto"/>
        <w:right w:val="none" w:sz="0" w:space="0" w:color="auto"/>
      </w:divBdr>
    </w:div>
    <w:div w:id="607086026">
      <w:bodyDiv w:val="1"/>
      <w:marLeft w:val="0"/>
      <w:marRight w:val="0"/>
      <w:marTop w:val="0"/>
      <w:marBottom w:val="0"/>
      <w:divBdr>
        <w:top w:val="none" w:sz="0" w:space="0" w:color="auto"/>
        <w:left w:val="none" w:sz="0" w:space="0" w:color="auto"/>
        <w:bottom w:val="none" w:sz="0" w:space="0" w:color="auto"/>
        <w:right w:val="none" w:sz="0" w:space="0" w:color="auto"/>
      </w:divBdr>
    </w:div>
    <w:div w:id="667364691">
      <w:bodyDiv w:val="1"/>
      <w:marLeft w:val="0"/>
      <w:marRight w:val="0"/>
      <w:marTop w:val="0"/>
      <w:marBottom w:val="0"/>
      <w:divBdr>
        <w:top w:val="none" w:sz="0" w:space="0" w:color="auto"/>
        <w:left w:val="none" w:sz="0" w:space="0" w:color="auto"/>
        <w:bottom w:val="none" w:sz="0" w:space="0" w:color="auto"/>
        <w:right w:val="none" w:sz="0" w:space="0" w:color="auto"/>
      </w:divBdr>
    </w:div>
    <w:div w:id="688800628">
      <w:bodyDiv w:val="1"/>
      <w:marLeft w:val="0"/>
      <w:marRight w:val="0"/>
      <w:marTop w:val="0"/>
      <w:marBottom w:val="0"/>
      <w:divBdr>
        <w:top w:val="none" w:sz="0" w:space="0" w:color="auto"/>
        <w:left w:val="none" w:sz="0" w:space="0" w:color="auto"/>
        <w:bottom w:val="none" w:sz="0" w:space="0" w:color="auto"/>
        <w:right w:val="none" w:sz="0" w:space="0" w:color="auto"/>
      </w:divBdr>
    </w:div>
    <w:div w:id="715591063">
      <w:bodyDiv w:val="1"/>
      <w:marLeft w:val="0"/>
      <w:marRight w:val="0"/>
      <w:marTop w:val="0"/>
      <w:marBottom w:val="0"/>
      <w:divBdr>
        <w:top w:val="none" w:sz="0" w:space="0" w:color="auto"/>
        <w:left w:val="none" w:sz="0" w:space="0" w:color="auto"/>
        <w:bottom w:val="none" w:sz="0" w:space="0" w:color="auto"/>
        <w:right w:val="none" w:sz="0" w:space="0" w:color="auto"/>
      </w:divBdr>
    </w:div>
    <w:div w:id="728504954">
      <w:bodyDiv w:val="1"/>
      <w:marLeft w:val="0"/>
      <w:marRight w:val="0"/>
      <w:marTop w:val="0"/>
      <w:marBottom w:val="0"/>
      <w:divBdr>
        <w:top w:val="none" w:sz="0" w:space="0" w:color="auto"/>
        <w:left w:val="none" w:sz="0" w:space="0" w:color="auto"/>
        <w:bottom w:val="none" w:sz="0" w:space="0" w:color="auto"/>
        <w:right w:val="none" w:sz="0" w:space="0" w:color="auto"/>
      </w:divBdr>
    </w:div>
    <w:div w:id="777918868">
      <w:bodyDiv w:val="1"/>
      <w:marLeft w:val="0"/>
      <w:marRight w:val="0"/>
      <w:marTop w:val="0"/>
      <w:marBottom w:val="0"/>
      <w:divBdr>
        <w:top w:val="none" w:sz="0" w:space="0" w:color="auto"/>
        <w:left w:val="none" w:sz="0" w:space="0" w:color="auto"/>
        <w:bottom w:val="none" w:sz="0" w:space="0" w:color="auto"/>
        <w:right w:val="none" w:sz="0" w:space="0" w:color="auto"/>
      </w:divBdr>
    </w:div>
    <w:div w:id="805197604">
      <w:bodyDiv w:val="1"/>
      <w:marLeft w:val="0"/>
      <w:marRight w:val="0"/>
      <w:marTop w:val="0"/>
      <w:marBottom w:val="0"/>
      <w:divBdr>
        <w:top w:val="none" w:sz="0" w:space="0" w:color="auto"/>
        <w:left w:val="none" w:sz="0" w:space="0" w:color="auto"/>
        <w:bottom w:val="none" w:sz="0" w:space="0" w:color="auto"/>
        <w:right w:val="none" w:sz="0" w:space="0" w:color="auto"/>
      </w:divBdr>
    </w:div>
    <w:div w:id="831677564">
      <w:bodyDiv w:val="1"/>
      <w:marLeft w:val="0"/>
      <w:marRight w:val="0"/>
      <w:marTop w:val="0"/>
      <w:marBottom w:val="0"/>
      <w:divBdr>
        <w:top w:val="none" w:sz="0" w:space="0" w:color="auto"/>
        <w:left w:val="none" w:sz="0" w:space="0" w:color="auto"/>
        <w:bottom w:val="none" w:sz="0" w:space="0" w:color="auto"/>
        <w:right w:val="none" w:sz="0" w:space="0" w:color="auto"/>
      </w:divBdr>
    </w:div>
    <w:div w:id="831873948">
      <w:bodyDiv w:val="1"/>
      <w:marLeft w:val="0"/>
      <w:marRight w:val="0"/>
      <w:marTop w:val="0"/>
      <w:marBottom w:val="0"/>
      <w:divBdr>
        <w:top w:val="none" w:sz="0" w:space="0" w:color="auto"/>
        <w:left w:val="none" w:sz="0" w:space="0" w:color="auto"/>
        <w:bottom w:val="none" w:sz="0" w:space="0" w:color="auto"/>
        <w:right w:val="none" w:sz="0" w:space="0" w:color="auto"/>
      </w:divBdr>
    </w:div>
    <w:div w:id="869492579">
      <w:bodyDiv w:val="1"/>
      <w:marLeft w:val="0"/>
      <w:marRight w:val="0"/>
      <w:marTop w:val="0"/>
      <w:marBottom w:val="0"/>
      <w:divBdr>
        <w:top w:val="none" w:sz="0" w:space="0" w:color="auto"/>
        <w:left w:val="none" w:sz="0" w:space="0" w:color="auto"/>
        <w:bottom w:val="none" w:sz="0" w:space="0" w:color="auto"/>
        <w:right w:val="none" w:sz="0" w:space="0" w:color="auto"/>
      </w:divBdr>
    </w:div>
    <w:div w:id="962350261">
      <w:bodyDiv w:val="1"/>
      <w:marLeft w:val="0"/>
      <w:marRight w:val="0"/>
      <w:marTop w:val="0"/>
      <w:marBottom w:val="0"/>
      <w:divBdr>
        <w:top w:val="none" w:sz="0" w:space="0" w:color="auto"/>
        <w:left w:val="none" w:sz="0" w:space="0" w:color="auto"/>
        <w:bottom w:val="none" w:sz="0" w:space="0" w:color="auto"/>
        <w:right w:val="none" w:sz="0" w:space="0" w:color="auto"/>
      </w:divBdr>
    </w:div>
    <w:div w:id="984895019">
      <w:bodyDiv w:val="1"/>
      <w:marLeft w:val="0"/>
      <w:marRight w:val="0"/>
      <w:marTop w:val="0"/>
      <w:marBottom w:val="0"/>
      <w:divBdr>
        <w:top w:val="none" w:sz="0" w:space="0" w:color="auto"/>
        <w:left w:val="none" w:sz="0" w:space="0" w:color="auto"/>
        <w:bottom w:val="none" w:sz="0" w:space="0" w:color="auto"/>
        <w:right w:val="none" w:sz="0" w:space="0" w:color="auto"/>
      </w:divBdr>
    </w:div>
    <w:div w:id="989210612">
      <w:bodyDiv w:val="1"/>
      <w:marLeft w:val="0"/>
      <w:marRight w:val="0"/>
      <w:marTop w:val="0"/>
      <w:marBottom w:val="0"/>
      <w:divBdr>
        <w:top w:val="none" w:sz="0" w:space="0" w:color="auto"/>
        <w:left w:val="none" w:sz="0" w:space="0" w:color="auto"/>
        <w:bottom w:val="none" w:sz="0" w:space="0" w:color="auto"/>
        <w:right w:val="none" w:sz="0" w:space="0" w:color="auto"/>
      </w:divBdr>
    </w:div>
    <w:div w:id="1082677286">
      <w:bodyDiv w:val="1"/>
      <w:marLeft w:val="0"/>
      <w:marRight w:val="0"/>
      <w:marTop w:val="0"/>
      <w:marBottom w:val="0"/>
      <w:divBdr>
        <w:top w:val="none" w:sz="0" w:space="0" w:color="auto"/>
        <w:left w:val="none" w:sz="0" w:space="0" w:color="auto"/>
        <w:bottom w:val="none" w:sz="0" w:space="0" w:color="auto"/>
        <w:right w:val="none" w:sz="0" w:space="0" w:color="auto"/>
      </w:divBdr>
    </w:div>
    <w:div w:id="1102266496">
      <w:bodyDiv w:val="1"/>
      <w:marLeft w:val="0"/>
      <w:marRight w:val="0"/>
      <w:marTop w:val="0"/>
      <w:marBottom w:val="0"/>
      <w:divBdr>
        <w:top w:val="none" w:sz="0" w:space="0" w:color="auto"/>
        <w:left w:val="none" w:sz="0" w:space="0" w:color="auto"/>
        <w:bottom w:val="none" w:sz="0" w:space="0" w:color="auto"/>
        <w:right w:val="none" w:sz="0" w:space="0" w:color="auto"/>
      </w:divBdr>
    </w:div>
    <w:div w:id="1136946882">
      <w:bodyDiv w:val="1"/>
      <w:marLeft w:val="0"/>
      <w:marRight w:val="0"/>
      <w:marTop w:val="0"/>
      <w:marBottom w:val="0"/>
      <w:divBdr>
        <w:top w:val="none" w:sz="0" w:space="0" w:color="auto"/>
        <w:left w:val="none" w:sz="0" w:space="0" w:color="auto"/>
        <w:bottom w:val="none" w:sz="0" w:space="0" w:color="auto"/>
        <w:right w:val="none" w:sz="0" w:space="0" w:color="auto"/>
      </w:divBdr>
    </w:div>
    <w:div w:id="1147089556">
      <w:bodyDiv w:val="1"/>
      <w:marLeft w:val="0"/>
      <w:marRight w:val="0"/>
      <w:marTop w:val="0"/>
      <w:marBottom w:val="0"/>
      <w:divBdr>
        <w:top w:val="none" w:sz="0" w:space="0" w:color="auto"/>
        <w:left w:val="none" w:sz="0" w:space="0" w:color="auto"/>
        <w:bottom w:val="none" w:sz="0" w:space="0" w:color="auto"/>
        <w:right w:val="none" w:sz="0" w:space="0" w:color="auto"/>
      </w:divBdr>
    </w:div>
    <w:div w:id="1160001636">
      <w:bodyDiv w:val="1"/>
      <w:marLeft w:val="0"/>
      <w:marRight w:val="0"/>
      <w:marTop w:val="0"/>
      <w:marBottom w:val="0"/>
      <w:divBdr>
        <w:top w:val="none" w:sz="0" w:space="0" w:color="auto"/>
        <w:left w:val="none" w:sz="0" w:space="0" w:color="auto"/>
        <w:bottom w:val="none" w:sz="0" w:space="0" w:color="auto"/>
        <w:right w:val="none" w:sz="0" w:space="0" w:color="auto"/>
      </w:divBdr>
    </w:div>
    <w:div w:id="1192110698">
      <w:bodyDiv w:val="1"/>
      <w:marLeft w:val="0"/>
      <w:marRight w:val="0"/>
      <w:marTop w:val="0"/>
      <w:marBottom w:val="0"/>
      <w:divBdr>
        <w:top w:val="none" w:sz="0" w:space="0" w:color="auto"/>
        <w:left w:val="none" w:sz="0" w:space="0" w:color="auto"/>
        <w:bottom w:val="none" w:sz="0" w:space="0" w:color="auto"/>
        <w:right w:val="none" w:sz="0" w:space="0" w:color="auto"/>
      </w:divBdr>
    </w:div>
    <w:div w:id="1244922082">
      <w:bodyDiv w:val="1"/>
      <w:marLeft w:val="0"/>
      <w:marRight w:val="0"/>
      <w:marTop w:val="0"/>
      <w:marBottom w:val="0"/>
      <w:divBdr>
        <w:top w:val="none" w:sz="0" w:space="0" w:color="auto"/>
        <w:left w:val="none" w:sz="0" w:space="0" w:color="auto"/>
        <w:bottom w:val="none" w:sz="0" w:space="0" w:color="auto"/>
        <w:right w:val="none" w:sz="0" w:space="0" w:color="auto"/>
      </w:divBdr>
    </w:div>
    <w:div w:id="1251505869">
      <w:bodyDiv w:val="1"/>
      <w:marLeft w:val="0"/>
      <w:marRight w:val="0"/>
      <w:marTop w:val="0"/>
      <w:marBottom w:val="0"/>
      <w:divBdr>
        <w:top w:val="none" w:sz="0" w:space="0" w:color="auto"/>
        <w:left w:val="none" w:sz="0" w:space="0" w:color="auto"/>
        <w:bottom w:val="none" w:sz="0" w:space="0" w:color="auto"/>
        <w:right w:val="none" w:sz="0" w:space="0" w:color="auto"/>
      </w:divBdr>
    </w:div>
    <w:div w:id="1267039226">
      <w:bodyDiv w:val="1"/>
      <w:marLeft w:val="0"/>
      <w:marRight w:val="0"/>
      <w:marTop w:val="0"/>
      <w:marBottom w:val="0"/>
      <w:divBdr>
        <w:top w:val="none" w:sz="0" w:space="0" w:color="auto"/>
        <w:left w:val="none" w:sz="0" w:space="0" w:color="auto"/>
        <w:bottom w:val="none" w:sz="0" w:space="0" w:color="auto"/>
        <w:right w:val="none" w:sz="0" w:space="0" w:color="auto"/>
      </w:divBdr>
    </w:div>
    <w:div w:id="1278022646">
      <w:bodyDiv w:val="1"/>
      <w:marLeft w:val="0"/>
      <w:marRight w:val="0"/>
      <w:marTop w:val="0"/>
      <w:marBottom w:val="0"/>
      <w:divBdr>
        <w:top w:val="none" w:sz="0" w:space="0" w:color="auto"/>
        <w:left w:val="none" w:sz="0" w:space="0" w:color="auto"/>
        <w:bottom w:val="none" w:sz="0" w:space="0" w:color="auto"/>
        <w:right w:val="none" w:sz="0" w:space="0" w:color="auto"/>
      </w:divBdr>
    </w:div>
    <w:div w:id="1285890367">
      <w:bodyDiv w:val="1"/>
      <w:marLeft w:val="0"/>
      <w:marRight w:val="0"/>
      <w:marTop w:val="0"/>
      <w:marBottom w:val="0"/>
      <w:divBdr>
        <w:top w:val="none" w:sz="0" w:space="0" w:color="auto"/>
        <w:left w:val="none" w:sz="0" w:space="0" w:color="auto"/>
        <w:bottom w:val="none" w:sz="0" w:space="0" w:color="auto"/>
        <w:right w:val="none" w:sz="0" w:space="0" w:color="auto"/>
      </w:divBdr>
    </w:div>
    <w:div w:id="1302688815">
      <w:bodyDiv w:val="1"/>
      <w:marLeft w:val="0"/>
      <w:marRight w:val="0"/>
      <w:marTop w:val="0"/>
      <w:marBottom w:val="0"/>
      <w:divBdr>
        <w:top w:val="none" w:sz="0" w:space="0" w:color="auto"/>
        <w:left w:val="none" w:sz="0" w:space="0" w:color="auto"/>
        <w:bottom w:val="none" w:sz="0" w:space="0" w:color="auto"/>
        <w:right w:val="none" w:sz="0" w:space="0" w:color="auto"/>
      </w:divBdr>
    </w:div>
    <w:div w:id="1304890640">
      <w:bodyDiv w:val="1"/>
      <w:marLeft w:val="0"/>
      <w:marRight w:val="0"/>
      <w:marTop w:val="0"/>
      <w:marBottom w:val="0"/>
      <w:divBdr>
        <w:top w:val="none" w:sz="0" w:space="0" w:color="auto"/>
        <w:left w:val="none" w:sz="0" w:space="0" w:color="auto"/>
        <w:bottom w:val="none" w:sz="0" w:space="0" w:color="auto"/>
        <w:right w:val="none" w:sz="0" w:space="0" w:color="auto"/>
      </w:divBdr>
    </w:div>
    <w:div w:id="1305623464">
      <w:bodyDiv w:val="1"/>
      <w:marLeft w:val="0"/>
      <w:marRight w:val="0"/>
      <w:marTop w:val="0"/>
      <w:marBottom w:val="0"/>
      <w:divBdr>
        <w:top w:val="none" w:sz="0" w:space="0" w:color="auto"/>
        <w:left w:val="none" w:sz="0" w:space="0" w:color="auto"/>
        <w:bottom w:val="none" w:sz="0" w:space="0" w:color="auto"/>
        <w:right w:val="none" w:sz="0" w:space="0" w:color="auto"/>
      </w:divBdr>
    </w:div>
    <w:div w:id="1321345597">
      <w:bodyDiv w:val="1"/>
      <w:marLeft w:val="0"/>
      <w:marRight w:val="0"/>
      <w:marTop w:val="0"/>
      <w:marBottom w:val="0"/>
      <w:divBdr>
        <w:top w:val="none" w:sz="0" w:space="0" w:color="auto"/>
        <w:left w:val="none" w:sz="0" w:space="0" w:color="auto"/>
        <w:bottom w:val="none" w:sz="0" w:space="0" w:color="auto"/>
        <w:right w:val="none" w:sz="0" w:space="0" w:color="auto"/>
      </w:divBdr>
    </w:div>
    <w:div w:id="1351444349">
      <w:bodyDiv w:val="1"/>
      <w:marLeft w:val="0"/>
      <w:marRight w:val="0"/>
      <w:marTop w:val="0"/>
      <w:marBottom w:val="0"/>
      <w:divBdr>
        <w:top w:val="none" w:sz="0" w:space="0" w:color="auto"/>
        <w:left w:val="none" w:sz="0" w:space="0" w:color="auto"/>
        <w:bottom w:val="none" w:sz="0" w:space="0" w:color="auto"/>
        <w:right w:val="none" w:sz="0" w:space="0" w:color="auto"/>
      </w:divBdr>
    </w:div>
    <w:div w:id="1371539702">
      <w:bodyDiv w:val="1"/>
      <w:marLeft w:val="0"/>
      <w:marRight w:val="0"/>
      <w:marTop w:val="0"/>
      <w:marBottom w:val="0"/>
      <w:divBdr>
        <w:top w:val="none" w:sz="0" w:space="0" w:color="auto"/>
        <w:left w:val="none" w:sz="0" w:space="0" w:color="auto"/>
        <w:bottom w:val="none" w:sz="0" w:space="0" w:color="auto"/>
        <w:right w:val="none" w:sz="0" w:space="0" w:color="auto"/>
      </w:divBdr>
    </w:div>
    <w:div w:id="1373576036">
      <w:bodyDiv w:val="1"/>
      <w:marLeft w:val="0"/>
      <w:marRight w:val="0"/>
      <w:marTop w:val="0"/>
      <w:marBottom w:val="0"/>
      <w:divBdr>
        <w:top w:val="none" w:sz="0" w:space="0" w:color="auto"/>
        <w:left w:val="none" w:sz="0" w:space="0" w:color="auto"/>
        <w:bottom w:val="none" w:sz="0" w:space="0" w:color="auto"/>
        <w:right w:val="none" w:sz="0" w:space="0" w:color="auto"/>
      </w:divBdr>
    </w:div>
    <w:div w:id="1417097076">
      <w:bodyDiv w:val="1"/>
      <w:marLeft w:val="0"/>
      <w:marRight w:val="0"/>
      <w:marTop w:val="0"/>
      <w:marBottom w:val="0"/>
      <w:divBdr>
        <w:top w:val="none" w:sz="0" w:space="0" w:color="auto"/>
        <w:left w:val="none" w:sz="0" w:space="0" w:color="auto"/>
        <w:bottom w:val="none" w:sz="0" w:space="0" w:color="auto"/>
        <w:right w:val="none" w:sz="0" w:space="0" w:color="auto"/>
      </w:divBdr>
    </w:div>
    <w:div w:id="1453161574">
      <w:bodyDiv w:val="1"/>
      <w:marLeft w:val="0"/>
      <w:marRight w:val="0"/>
      <w:marTop w:val="0"/>
      <w:marBottom w:val="0"/>
      <w:divBdr>
        <w:top w:val="none" w:sz="0" w:space="0" w:color="auto"/>
        <w:left w:val="none" w:sz="0" w:space="0" w:color="auto"/>
        <w:bottom w:val="none" w:sz="0" w:space="0" w:color="auto"/>
        <w:right w:val="none" w:sz="0" w:space="0" w:color="auto"/>
      </w:divBdr>
    </w:div>
    <w:div w:id="1500273493">
      <w:bodyDiv w:val="1"/>
      <w:marLeft w:val="0"/>
      <w:marRight w:val="0"/>
      <w:marTop w:val="0"/>
      <w:marBottom w:val="0"/>
      <w:divBdr>
        <w:top w:val="none" w:sz="0" w:space="0" w:color="auto"/>
        <w:left w:val="none" w:sz="0" w:space="0" w:color="auto"/>
        <w:bottom w:val="none" w:sz="0" w:space="0" w:color="auto"/>
        <w:right w:val="none" w:sz="0" w:space="0" w:color="auto"/>
      </w:divBdr>
    </w:div>
    <w:div w:id="1506238871">
      <w:bodyDiv w:val="1"/>
      <w:marLeft w:val="0"/>
      <w:marRight w:val="0"/>
      <w:marTop w:val="0"/>
      <w:marBottom w:val="0"/>
      <w:divBdr>
        <w:top w:val="none" w:sz="0" w:space="0" w:color="auto"/>
        <w:left w:val="none" w:sz="0" w:space="0" w:color="auto"/>
        <w:bottom w:val="none" w:sz="0" w:space="0" w:color="auto"/>
        <w:right w:val="none" w:sz="0" w:space="0" w:color="auto"/>
      </w:divBdr>
    </w:div>
    <w:div w:id="1536456910">
      <w:bodyDiv w:val="1"/>
      <w:marLeft w:val="0"/>
      <w:marRight w:val="0"/>
      <w:marTop w:val="0"/>
      <w:marBottom w:val="0"/>
      <w:divBdr>
        <w:top w:val="none" w:sz="0" w:space="0" w:color="auto"/>
        <w:left w:val="none" w:sz="0" w:space="0" w:color="auto"/>
        <w:bottom w:val="none" w:sz="0" w:space="0" w:color="auto"/>
        <w:right w:val="none" w:sz="0" w:space="0" w:color="auto"/>
      </w:divBdr>
    </w:div>
    <w:div w:id="1546143027">
      <w:bodyDiv w:val="1"/>
      <w:marLeft w:val="0"/>
      <w:marRight w:val="0"/>
      <w:marTop w:val="0"/>
      <w:marBottom w:val="0"/>
      <w:divBdr>
        <w:top w:val="none" w:sz="0" w:space="0" w:color="auto"/>
        <w:left w:val="none" w:sz="0" w:space="0" w:color="auto"/>
        <w:bottom w:val="none" w:sz="0" w:space="0" w:color="auto"/>
        <w:right w:val="none" w:sz="0" w:space="0" w:color="auto"/>
      </w:divBdr>
    </w:div>
    <w:div w:id="1548645403">
      <w:bodyDiv w:val="1"/>
      <w:marLeft w:val="0"/>
      <w:marRight w:val="0"/>
      <w:marTop w:val="0"/>
      <w:marBottom w:val="0"/>
      <w:divBdr>
        <w:top w:val="none" w:sz="0" w:space="0" w:color="auto"/>
        <w:left w:val="none" w:sz="0" w:space="0" w:color="auto"/>
        <w:bottom w:val="none" w:sz="0" w:space="0" w:color="auto"/>
        <w:right w:val="none" w:sz="0" w:space="0" w:color="auto"/>
      </w:divBdr>
    </w:div>
    <w:div w:id="1557472923">
      <w:bodyDiv w:val="1"/>
      <w:marLeft w:val="0"/>
      <w:marRight w:val="0"/>
      <w:marTop w:val="0"/>
      <w:marBottom w:val="0"/>
      <w:divBdr>
        <w:top w:val="none" w:sz="0" w:space="0" w:color="auto"/>
        <w:left w:val="none" w:sz="0" w:space="0" w:color="auto"/>
        <w:bottom w:val="none" w:sz="0" w:space="0" w:color="auto"/>
        <w:right w:val="none" w:sz="0" w:space="0" w:color="auto"/>
      </w:divBdr>
    </w:div>
    <w:div w:id="1569029871">
      <w:bodyDiv w:val="1"/>
      <w:marLeft w:val="0"/>
      <w:marRight w:val="0"/>
      <w:marTop w:val="0"/>
      <w:marBottom w:val="0"/>
      <w:divBdr>
        <w:top w:val="none" w:sz="0" w:space="0" w:color="auto"/>
        <w:left w:val="none" w:sz="0" w:space="0" w:color="auto"/>
        <w:bottom w:val="none" w:sz="0" w:space="0" w:color="auto"/>
        <w:right w:val="none" w:sz="0" w:space="0" w:color="auto"/>
      </w:divBdr>
    </w:div>
    <w:div w:id="1579561513">
      <w:bodyDiv w:val="1"/>
      <w:marLeft w:val="0"/>
      <w:marRight w:val="0"/>
      <w:marTop w:val="0"/>
      <w:marBottom w:val="0"/>
      <w:divBdr>
        <w:top w:val="none" w:sz="0" w:space="0" w:color="auto"/>
        <w:left w:val="none" w:sz="0" w:space="0" w:color="auto"/>
        <w:bottom w:val="none" w:sz="0" w:space="0" w:color="auto"/>
        <w:right w:val="none" w:sz="0" w:space="0" w:color="auto"/>
      </w:divBdr>
    </w:div>
    <w:div w:id="1629430887">
      <w:bodyDiv w:val="1"/>
      <w:marLeft w:val="0"/>
      <w:marRight w:val="0"/>
      <w:marTop w:val="0"/>
      <w:marBottom w:val="0"/>
      <w:divBdr>
        <w:top w:val="none" w:sz="0" w:space="0" w:color="auto"/>
        <w:left w:val="none" w:sz="0" w:space="0" w:color="auto"/>
        <w:bottom w:val="none" w:sz="0" w:space="0" w:color="auto"/>
        <w:right w:val="none" w:sz="0" w:space="0" w:color="auto"/>
      </w:divBdr>
    </w:div>
    <w:div w:id="1635327201">
      <w:bodyDiv w:val="1"/>
      <w:marLeft w:val="0"/>
      <w:marRight w:val="0"/>
      <w:marTop w:val="0"/>
      <w:marBottom w:val="0"/>
      <w:divBdr>
        <w:top w:val="none" w:sz="0" w:space="0" w:color="auto"/>
        <w:left w:val="none" w:sz="0" w:space="0" w:color="auto"/>
        <w:bottom w:val="none" w:sz="0" w:space="0" w:color="auto"/>
        <w:right w:val="none" w:sz="0" w:space="0" w:color="auto"/>
      </w:divBdr>
    </w:div>
    <w:div w:id="1636374532">
      <w:bodyDiv w:val="1"/>
      <w:marLeft w:val="0"/>
      <w:marRight w:val="0"/>
      <w:marTop w:val="0"/>
      <w:marBottom w:val="0"/>
      <w:divBdr>
        <w:top w:val="none" w:sz="0" w:space="0" w:color="auto"/>
        <w:left w:val="none" w:sz="0" w:space="0" w:color="auto"/>
        <w:bottom w:val="none" w:sz="0" w:space="0" w:color="auto"/>
        <w:right w:val="none" w:sz="0" w:space="0" w:color="auto"/>
      </w:divBdr>
    </w:div>
    <w:div w:id="1642222945">
      <w:bodyDiv w:val="1"/>
      <w:marLeft w:val="0"/>
      <w:marRight w:val="0"/>
      <w:marTop w:val="0"/>
      <w:marBottom w:val="0"/>
      <w:divBdr>
        <w:top w:val="none" w:sz="0" w:space="0" w:color="auto"/>
        <w:left w:val="none" w:sz="0" w:space="0" w:color="auto"/>
        <w:bottom w:val="none" w:sz="0" w:space="0" w:color="auto"/>
        <w:right w:val="none" w:sz="0" w:space="0" w:color="auto"/>
      </w:divBdr>
    </w:div>
    <w:div w:id="1712805881">
      <w:bodyDiv w:val="1"/>
      <w:marLeft w:val="0"/>
      <w:marRight w:val="0"/>
      <w:marTop w:val="0"/>
      <w:marBottom w:val="0"/>
      <w:divBdr>
        <w:top w:val="none" w:sz="0" w:space="0" w:color="auto"/>
        <w:left w:val="none" w:sz="0" w:space="0" w:color="auto"/>
        <w:bottom w:val="none" w:sz="0" w:space="0" w:color="auto"/>
        <w:right w:val="none" w:sz="0" w:space="0" w:color="auto"/>
      </w:divBdr>
    </w:div>
    <w:div w:id="1750611937">
      <w:bodyDiv w:val="1"/>
      <w:marLeft w:val="0"/>
      <w:marRight w:val="0"/>
      <w:marTop w:val="0"/>
      <w:marBottom w:val="0"/>
      <w:divBdr>
        <w:top w:val="none" w:sz="0" w:space="0" w:color="auto"/>
        <w:left w:val="none" w:sz="0" w:space="0" w:color="auto"/>
        <w:bottom w:val="none" w:sz="0" w:space="0" w:color="auto"/>
        <w:right w:val="none" w:sz="0" w:space="0" w:color="auto"/>
      </w:divBdr>
    </w:div>
    <w:div w:id="1777211829">
      <w:bodyDiv w:val="1"/>
      <w:marLeft w:val="0"/>
      <w:marRight w:val="0"/>
      <w:marTop w:val="0"/>
      <w:marBottom w:val="0"/>
      <w:divBdr>
        <w:top w:val="none" w:sz="0" w:space="0" w:color="auto"/>
        <w:left w:val="none" w:sz="0" w:space="0" w:color="auto"/>
        <w:bottom w:val="none" w:sz="0" w:space="0" w:color="auto"/>
        <w:right w:val="none" w:sz="0" w:space="0" w:color="auto"/>
      </w:divBdr>
    </w:div>
    <w:div w:id="1784419540">
      <w:bodyDiv w:val="1"/>
      <w:marLeft w:val="0"/>
      <w:marRight w:val="0"/>
      <w:marTop w:val="0"/>
      <w:marBottom w:val="0"/>
      <w:divBdr>
        <w:top w:val="none" w:sz="0" w:space="0" w:color="auto"/>
        <w:left w:val="none" w:sz="0" w:space="0" w:color="auto"/>
        <w:bottom w:val="none" w:sz="0" w:space="0" w:color="auto"/>
        <w:right w:val="none" w:sz="0" w:space="0" w:color="auto"/>
      </w:divBdr>
    </w:div>
    <w:div w:id="1814517998">
      <w:bodyDiv w:val="1"/>
      <w:marLeft w:val="0"/>
      <w:marRight w:val="0"/>
      <w:marTop w:val="0"/>
      <w:marBottom w:val="0"/>
      <w:divBdr>
        <w:top w:val="none" w:sz="0" w:space="0" w:color="auto"/>
        <w:left w:val="none" w:sz="0" w:space="0" w:color="auto"/>
        <w:bottom w:val="none" w:sz="0" w:space="0" w:color="auto"/>
        <w:right w:val="none" w:sz="0" w:space="0" w:color="auto"/>
      </w:divBdr>
    </w:div>
    <w:div w:id="1833370103">
      <w:bodyDiv w:val="1"/>
      <w:marLeft w:val="0"/>
      <w:marRight w:val="0"/>
      <w:marTop w:val="0"/>
      <w:marBottom w:val="0"/>
      <w:divBdr>
        <w:top w:val="none" w:sz="0" w:space="0" w:color="auto"/>
        <w:left w:val="none" w:sz="0" w:space="0" w:color="auto"/>
        <w:bottom w:val="none" w:sz="0" w:space="0" w:color="auto"/>
        <w:right w:val="none" w:sz="0" w:space="0" w:color="auto"/>
      </w:divBdr>
    </w:div>
    <w:div w:id="1835100928">
      <w:bodyDiv w:val="1"/>
      <w:marLeft w:val="0"/>
      <w:marRight w:val="0"/>
      <w:marTop w:val="0"/>
      <w:marBottom w:val="0"/>
      <w:divBdr>
        <w:top w:val="none" w:sz="0" w:space="0" w:color="auto"/>
        <w:left w:val="none" w:sz="0" w:space="0" w:color="auto"/>
        <w:bottom w:val="none" w:sz="0" w:space="0" w:color="auto"/>
        <w:right w:val="none" w:sz="0" w:space="0" w:color="auto"/>
      </w:divBdr>
      <w:divsChild>
        <w:div w:id="1608001965">
          <w:marLeft w:val="0"/>
          <w:marRight w:val="0"/>
          <w:marTop w:val="0"/>
          <w:marBottom w:val="0"/>
          <w:divBdr>
            <w:top w:val="none" w:sz="0" w:space="0" w:color="auto"/>
            <w:left w:val="none" w:sz="0" w:space="0" w:color="auto"/>
            <w:bottom w:val="none" w:sz="0" w:space="0" w:color="auto"/>
            <w:right w:val="none" w:sz="0" w:space="0" w:color="auto"/>
          </w:divBdr>
        </w:div>
        <w:div w:id="1651641835">
          <w:marLeft w:val="0"/>
          <w:marRight w:val="0"/>
          <w:marTop w:val="0"/>
          <w:marBottom w:val="0"/>
          <w:divBdr>
            <w:top w:val="none" w:sz="0" w:space="0" w:color="auto"/>
            <w:left w:val="none" w:sz="0" w:space="0" w:color="auto"/>
            <w:bottom w:val="none" w:sz="0" w:space="0" w:color="auto"/>
            <w:right w:val="none" w:sz="0" w:space="0" w:color="auto"/>
          </w:divBdr>
        </w:div>
        <w:div w:id="2076201275">
          <w:marLeft w:val="0"/>
          <w:marRight w:val="0"/>
          <w:marTop w:val="0"/>
          <w:marBottom w:val="0"/>
          <w:divBdr>
            <w:top w:val="none" w:sz="0" w:space="0" w:color="auto"/>
            <w:left w:val="none" w:sz="0" w:space="0" w:color="auto"/>
            <w:bottom w:val="none" w:sz="0" w:space="0" w:color="auto"/>
            <w:right w:val="none" w:sz="0" w:space="0" w:color="auto"/>
          </w:divBdr>
        </w:div>
      </w:divsChild>
    </w:div>
    <w:div w:id="1836527974">
      <w:bodyDiv w:val="1"/>
      <w:marLeft w:val="0"/>
      <w:marRight w:val="0"/>
      <w:marTop w:val="0"/>
      <w:marBottom w:val="0"/>
      <w:divBdr>
        <w:top w:val="none" w:sz="0" w:space="0" w:color="auto"/>
        <w:left w:val="none" w:sz="0" w:space="0" w:color="auto"/>
        <w:bottom w:val="none" w:sz="0" w:space="0" w:color="auto"/>
        <w:right w:val="none" w:sz="0" w:space="0" w:color="auto"/>
      </w:divBdr>
    </w:div>
    <w:div w:id="1845195392">
      <w:bodyDiv w:val="1"/>
      <w:marLeft w:val="0"/>
      <w:marRight w:val="0"/>
      <w:marTop w:val="0"/>
      <w:marBottom w:val="0"/>
      <w:divBdr>
        <w:top w:val="none" w:sz="0" w:space="0" w:color="auto"/>
        <w:left w:val="none" w:sz="0" w:space="0" w:color="auto"/>
        <w:bottom w:val="none" w:sz="0" w:space="0" w:color="auto"/>
        <w:right w:val="none" w:sz="0" w:space="0" w:color="auto"/>
      </w:divBdr>
    </w:div>
    <w:div w:id="1875533492">
      <w:bodyDiv w:val="1"/>
      <w:marLeft w:val="0"/>
      <w:marRight w:val="0"/>
      <w:marTop w:val="0"/>
      <w:marBottom w:val="0"/>
      <w:divBdr>
        <w:top w:val="none" w:sz="0" w:space="0" w:color="auto"/>
        <w:left w:val="none" w:sz="0" w:space="0" w:color="auto"/>
        <w:bottom w:val="none" w:sz="0" w:space="0" w:color="auto"/>
        <w:right w:val="none" w:sz="0" w:space="0" w:color="auto"/>
      </w:divBdr>
    </w:div>
    <w:div w:id="1914974267">
      <w:bodyDiv w:val="1"/>
      <w:marLeft w:val="0"/>
      <w:marRight w:val="0"/>
      <w:marTop w:val="0"/>
      <w:marBottom w:val="0"/>
      <w:divBdr>
        <w:top w:val="none" w:sz="0" w:space="0" w:color="auto"/>
        <w:left w:val="none" w:sz="0" w:space="0" w:color="auto"/>
        <w:bottom w:val="none" w:sz="0" w:space="0" w:color="auto"/>
        <w:right w:val="none" w:sz="0" w:space="0" w:color="auto"/>
      </w:divBdr>
    </w:div>
    <w:div w:id="1923680198">
      <w:bodyDiv w:val="1"/>
      <w:marLeft w:val="0"/>
      <w:marRight w:val="0"/>
      <w:marTop w:val="0"/>
      <w:marBottom w:val="0"/>
      <w:divBdr>
        <w:top w:val="none" w:sz="0" w:space="0" w:color="auto"/>
        <w:left w:val="none" w:sz="0" w:space="0" w:color="auto"/>
        <w:bottom w:val="none" w:sz="0" w:space="0" w:color="auto"/>
        <w:right w:val="none" w:sz="0" w:space="0" w:color="auto"/>
      </w:divBdr>
    </w:div>
    <w:div w:id="1942910035">
      <w:bodyDiv w:val="1"/>
      <w:marLeft w:val="0"/>
      <w:marRight w:val="0"/>
      <w:marTop w:val="0"/>
      <w:marBottom w:val="0"/>
      <w:divBdr>
        <w:top w:val="none" w:sz="0" w:space="0" w:color="auto"/>
        <w:left w:val="none" w:sz="0" w:space="0" w:color="auto"/>
        <w:bottom w:val="none" w:sz="0" w:space="0" w:color="auto"/>
        <w:right w:val="none" w:sz="0" w:space="0" w:color="auto"/>
      </w:divBdr>
    </w:div>
    <w:div w:id="1986929277">
      <w:bodyDiv w:val="1"/>
      <w:marLeft w:val="0"/>
      <w:marRight w:val="0"/>
      <w:marTop w:val="0"/>
      <w:marBottom w:val="0"/>
      <w:divBdr>
        <w:top w:val="none" w:sz="0" w:space="0" w:color="auto"/>
        <w:left w:val="none" w:sz="0" w:space="0" w:color="auto"/>
        <w:bottom w:val="none" w:sz="0" w:space="0" w:color="auto"/>
        <w:right w:val="none" w:sz="0" w:space="0" w:color="auto"/>
      </w:divBdr>
    </w:div>
    <w:div w:id="2016036523">
      <w:bodyDiv w:val="1"/>
      <w:marLeft w:val="0"/>
      <w:marRight w:val="0"/>
      <w:marTop w:val="0"/>
      <w:marBottom w:val="0"/>
      <w:divBdr>
        <w:top w:val="none" w:sz="0" w:space="0" w:color="auto"/>
        <w:left w:val="none" w:sz="0" w:space="0" w:color="auto"/>
        <w:bottom w:val="none" w:sz="0" w:space="0" w:color="auto"/>
        <w:right w:val="none" w:sz="0" w:space="0" w:color="auto"/>
      </w:divBdr>
    </w:div>
    <w:div w:id="2028677815">
      <w:bodyDiv w:val="1"/>
      <w:marLeft w:val="0"/>
      <w:marRight w:val="0"/>
      <w:marTop w:val="0"/>
      <w:marBottom w:val="0"/>
      <w:divBdr>
        <w:top w:val="none" w:sz="0" w:space="0" w:color="auto"/>
        <w:left w:val="none" w:sz="0" w:space="0" w:color="auto"/>
        <w:bottom w:val="none" w:sz="0" w:space="0" w:color="auto"/>
        <w:right w:val="none" w:sz="0" w:space="0" w:color="auto"/>
      </w:divBdr>
    </w:div>
    <w:div w:id="205364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dhlyr\Downloads\Adhly%20Huertas_Dissertation%20111716.docx" TargetMode="External"/><Relationship Id="rId117" Type="http://schemas.openxmlformats.org/officeDocument/2006/relationships/image" Target="media/image56.png"/><Relationship Id="rId21" Type="http://schemas.openxmlformats.org/officeDocument/2006/relationships/hyperlink" Target="file:///C:\Users\adhlyr\Downloads\Adhly%20Huertas_Dissertation%20111716.docx" TargetMode="External"/><Relationship Id="rId42" Type="http://schemas.openxmlformats.org/officeDocument/2006/relationships/image" Target="media/image1.wmf"/><Relationship Id="rId47" Type="http://schemas.openxmlformats.org/officeDocument/2006/relationships/image" Target="media/image6.wmf"/><Relationship Id="rId63" Type="http://schemas.openxmlformats.org/officeDocument/2006/relationships/image" Target="media/image22.emf"/><Relationship Id="rId68" Type="http://schemas.openxmlformats.org/officeDocument/2006/relationships/image" Target="media/image27.emf"/><Relationship Id="rId84" Type="http://schemas.openxmlformats.org/officeDocument/2006/relationships/image" Target="media/image42.png"/><Relationship Id="rId89" Type="http://schemas.openxmlformats.org/officeDocument/2006/relationships/image" Target="media/image47.png"/><Relationship Id="rId112" Type="http://schemas.openxmlformats.org/officeDocument/2006/relationships/hyperlink" Target="http://www.utsc.utoronto.ca/webapps/chemistryonline/production/tlc.php" TargetMode="External"/><Relationship Id="rId16" Type="http://schemas.openxmlformats.org/officeDocument/2006/relationships/hyperlink" Target="file:///C:\Users\adhlyr\Downloads\Adhly%20Huertas_Dissertation%20111716.docx" TargetMode="External"/><Relationship Id="rId107" Type="http://schemas.openxmlformats.org/officeDocument/2006/relationships/hyperlink" Target="http://www.justice.gov/archive/ndic/pubs38/38661/movement.htm" TargetMode="External"/><Relationship Id="rId11" Type="http://schemas.openxmlformats.org/officeDocument/2006/relationships/hyperlink" Target="file:///C:\Users\adhlyr\Downloads\Adhly%20Huertas_Dissertation%20111716.docx" TargetMode="External"/><Relationship Id="rId32" Type="http://schemas.openxmlformats.org/officeDocument/2006/relationships/hyperlink" Target="file:///C:\Users\adhlyr\Downloads\Adhly%20Huertas_Dissertation%20111716.docx" TargetMode="External"/><Relationship Id="rId37" Type="http://schemas.openxmlformats.org/officeDocument/2006/relationships/footer" Target="footer1.xml"/><Relationship Id="rId53" Type="http://schemas.openxmlformats.org/officeDocument/2006/relationships/image" Target="media/image12.png"/><Relationship Id="rId58" Type="http://schemas.openxmlformats.org/officeDocument/2006/relationships/image" Target="media/image17.png"/><Relationship Id="rId74" Type="http://schemas.openxmlformats.org/officeDocument/2006/relationships/image" Target="media/image32.emf"/><Relationship Id="rId79" Type="http://schemas.openxmlformats.org/officeDocument/2006/relationships/image" Target="media/image37.png"/><Relationship Id="rId102" Type="http://schemas.openxmlformats.org/officeDocument/2006/relationships/hyperlink" Target="http://www.druglibrary.org/schaffer/history/ophs.htm" TargetMode="External"/><Relationship Id="rId123" Type="http://schemas.openxmlformats.org/officeDocument/2006/relationships/image" Target="media/image62.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image" Target="media/image52.png"/><Relationship Id="rId19" Type="http://schemas.openxmlformats.org/officeDocument/2006/relationships/hyperlink" Target="file:///C:\Users\adhlyr\Downloads\Adhly%20Huertas_Dissertation%20111716.docx" TargetMode="External"/><Relationship Id="rId14" Type="http://schemas.openxmlformats.org/officeDocument/2006/relationships/hyperlink" Target="file:///C:\Users\adhlyr\Downloads\Adhly%20Huertas_Dissertation%20111716.docx" TargetMode="External"/><Relationship Id="rId22" Type="http://schemas.openxmlformats.org/officeDocument/2006/relationships/hyperlink" Target="file:///C:\Users\adhlyr\Downloads\Adhly%20Huertas_Dissertation%20111716.docx" TargetMode="External"/><Relationship Id="rId27" Type="http://schemas.openxmlformats.org/officeDocument/2006/relationships/hyperlink" Target="file:///C:\Users\adhlyr\Downloads\Adhly%20Huertas_Dissertation%20111716.docx" TargetMode="External"/><Relationship Id="rId30" Type="http://schemas.openxmlformats.org/officeDocument/2006/relationships/hyperlink" Target="file:///C:\Users\adhlyr\Downloads\Adhly%20Huertas_Dissertation%20111716.docx" TargetMode="External"/><Relationship Id="rId35" Type="http://schemas.openxmlformats.org/officeDocument/2006/relationships/hyperlink" Target="file:///C:\Users\adhlyr\Downloads\Adhly%20Huertas_Dissertation%20111716.docx" TargetMode="External"/><Relationship Id="rId43" Type="http://schemas.openxmlformats.org/officeDocument/2006/relationships/image" Target="media/image2.png"/><Relationship Id="rId48" Type="http://schemas.openxmlformats.org/officeDocument/2006/relationships/image" Target="media/image7.wmf"/><Relationship Id="rId56" Type="http://schemas.openxmlformats.org/officeDocument/2006/relationships/image" Target="media/image15.png"/><Relationship Id="rId64" Type="http://schemas.openxmlformats.org/officeDocument/2006/relationships/image" Target="media/image23.emf"/><Relationship Id="rId69" Type="http://schemas.openxmlformats.org/officeDocument/2006/relationships/image" Target="media/image28.emf"/><Relationship Id="rId77" Type="http://schemas.openxmlformats.org/officeDocument/2006/relationships/image" Target="media/image35.emf"/><Relationship Id="rId100" Type="http://schemas.openxmlformats.org/officeDocument/2006/relationships/hyperlink" Target="http://www.dea.gov/ops/intel.shtml" TargetMode="External"/><Relationship Id="rId105" Type="http://schemas.openxmlformats.org/officeDocument/2006/relationships/hyperlink" Target="http://www.whaxy.com/learn/what-are-cannabinoid-receptors" TargetMode="External"/><Relationship Id="rId113" Type="http://schemas.openxmlformats.org/officeDocument/2006/relationships/hyperlink" Target="http://www.dogsforlawenforcement.org/" TargetMode="External"/><Relationship Id="rId118" Type="http://schemas.openxmlformats.org/officeDocument/2006/relationships/image" Target="media/image57.png"/><Relationship Id="rId126" Type="http://schemas.openxmlformats.org/officeDocument/2006/relationships/image" Target="media/image66.png"/><Relationship Id="rId8" Type="http://schemas.openxmlformats.org/officeDocument/2006/relationships/hyperlink" Target="file:///C:\Users\adhlyr\Downloads\Adhly%20Huertas_Dissertation%20111716.docx" TargetMode="External"/><Relationship Id="rId51" Type="http://schemas.openxmlformats.org/officeDocument/2006/relationships/image" Target="media/image10.png"/><Relationship Id="rId72" Type="http://schemas.openxmlformats.org/officeDocument/2006/relationships/image" Target="media/image30.emf"/><Relationship Id="rId80" Type="http://schemas.openxmlformats.org/officeDocument/2006/relationships/image" Target="media/image38.emf"/><Relationship Id="rId85" Type="http://schemas.openxmlformats.org/officeDocument/2006/relationships/image" Target="media/image43.png"/><Relationship Id="rId93" Type="http://schemas.openxmlformats.org/officeDocument/2006/relationships/image" Target="media/image51.png"/><Relationship Id="rId98" Type="http://schemas.openxmlformats.org/officeDocument/2006/relationships/hyperlink" Target="http://www.unodc.org/unodc/en/drug-trafficking/index.html" TargetMode="External"/><Relationship Id="rId121"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yperlink" Target="file:///C:\Users\adhlyr\Downloads\Adhly%20Huertas_Dissertation%20111716.docx" TargetMode="External"/><Relationship Id="rId17" Type="http://schemas.openxmlformats.org/officeDocument/2006/relationships/hyperlink" Target="file:///C:\Users\adhlyr\Downloads\Adhly%20Huertas_Dissertation%20111716.docx" TargetMode="External"/><Relationship Id="rId25" Type="http://schemas.openxmlformats.org/officeDocument/2006/relationships/hyperlink" Target="file:///C:\Users\adhlyr\Downloads\Adhly%20Huertas_Dissertation%20111716.docx" TargetMode="External"/><Relationship Id="rId33" Type="http://schemas.openxmlformats.org/officeDocument/2006/relationships/hyperlink" Target="file:///C:\Users\adhlyr\Downloads\Adhly%20Huertas_Dissertation%20111716.docx" TargetMode="External"/><Relationship Id="rId38" Type="http://schemas.openxmlformats.org/officeDocument/2006/relationships/footer" Target="footer2.xml"/><Relationship Id="rId46" Type="http://schemas.openxmlformats.org/officeDocument/2006/relationships/image" Target="media/image5.png"/><Relationship Id="rId59" Type="http://schemas.openxmlformats.org/officeDocument/2006/relationships/image" Target="media/image18.png"/><Relationship Id="rId67" Type="http://schemas.openxmlformats.org/officeDocument/2006/relationships/image" Target="media/image26.emf"/><Relationship Id="rId103" Type="http://schemas.openxmlformats.org/officeDocument/2006/relationships/hyperlink" Target="http://www.dea.gov/druginfo/ds.shtml" TargetMode="External"/><Relationship Id="rId108" Type="http://schemas.openxmlformats.org/officeDocument/2006/relationships/hyperlink" Target="http://www.businessinsider.com/oklahoma-city-bombing-ammonium-nitrate-sales-regulated-2011-8" TargetMode="External"/><Relationship Id="rId116" Type="http://schemas.openxmlformats.org/officeDocument/2006/relationships/image" Target="media/image55.png"/><Relationship Id="rId124" Type="http://schemas.openxmlformats.org/officeDocument/2006/relationships/image" Target="media/image64.png"/><Relationship Id="rId129" Type="http://schemas.openxmlformats.org/officeDocument/2006/relationships/theme" Target="theme/theme1.xml"/><Relationship Id="rId20" Type="http://schemas.openxmlformats.org/officeDocument/2006/relationships/hyperlink" Target="file:///C:\Users\adhlyr\Downloads\Adhly%20Huertas_Dissertation%20111716.docx" TargetMode="External"/><Relationship Id="rId41" Type="http://schemas.openxmlformats.org/officeDocument/2006/relationships/hyperlink" Target="https://en.wikipedia.org/wiki/Food_and_Drugs_Act_of_1906" TargetMode="External"/><Relationship Id="rId54" Type="http://schemas.openxmlformats.org/officeDocument/2006/relationships/image" Target="media/image13.png"/><Relationship Id="rId62" Type="http://schemas.openxmlformats.org/officeDocument/2006/relationships/image" Target="media/image21.emf"/><Relationship Id="rId70" Type="http://schemas.openxmlformats.org/officeDocument/2006/relationships/image" Target="media/image29.png"/><Relationship Id="rId75" Type="http://schemas.openxmlformats.org/officeDocument/2006/relationships/image" Target="media/image33.emf"/><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0.png"/><Relationship Id="rId96" Type="http://schemas.openxmlformats.org/officeDocument/2006/relationships/image" Target="media/image53.png"/><Relationship Id="rId111" Type="http://schemas.openxmlformats.org/officeDocument/2006/relationships/hyperlink" Target="http://www.sigmaaldrich.com/Graphics/Supelco/objects/8000/7943.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dhlyr\Downloads\Adhly%20Huertas_Dissertation%20111716.docx" TargetMode="External"/><Relationship Id="rId23" Type="http://schemas.openxmlformats.org/officeDocument/2006/relationships/hyperlink" Target="file:///C:\Users\adhlyr\Downloads\Adhly%20Huertas_Dissertation%20111716.docx" TargetMode="External"/><Relationship Id="rId28" Type="http://schemas.openxmlformats.org/officeDocument/2006/relationships/hyperlink" Target="file:///C:\Users\adhlyr\Downloads\Adhly%20Huertas_Dissertation%20111716.docx" TargetMode="External"/><Relationship Id="rId36" Type="http://schemas.openxmlformats.org/officeDocument/2006/relationships/hyperlink" Target="file:///C:\Users\adhlyr\Downloads\Adhly%20Huertas_Dissertation%20111716.docx" TargetMode="External"/><Relationship Id="rId49" Type="http://schemas.openxmlformats.org/officeDocument/2006/relationships/image" Target="media/image8.png"/><Relationship Id="rId57" Type="http://schemas.openxmlformats.org/officeDocument/2006/relationships/image" Target="media/image16.png"/><Relationship Id="rId106" Type="http://schemas.openxmlformats.org/officeDocument/2006/relationships/hyperlink" Target="http://www.drugabuse.gov/publications/teaching-packets/neurobiology-drug-addiction/section-iii-action-heroin-morphine/2-localization-opiate-binding-si" TargetMode="External"/><Relationship Id="rId114" Type="http://schemas.openxmlformats.org/officeDocument/2006/relationships/hyperlink" Target="http://www.perkinelmer.com/PDFs/downloads/GDE_Intro_to_Headspace.pdf" TargetMode="External"/><Relationship Id="rId119" Type="http://schemas.openxmlformats.org/officeDocument/2006/relationships/image" Target="media/image58.png"/><Relationship Id="rId127" Type="http://schemas.openxmlformats.org/officeDocument/2006/relationships/image" Target="media/image67.png"/><Relationship Id="rId10" Type="http://schemas.openxmlformats.org/officeDocument/2006/relationships/hyperlink" Target="file:///C:\Users\adhlyr\Downloads\Adhly%20Huertas_Dissertation%20111716.docx" TargetMode="External"/><Relationship Id="rId31" Type="http://schemas.openxmlformats.org/officeDocument/2006/relationships/hyperlink" Target="file:///C:\Users\adhlyr\Downloads\Adhly%20Huertas_Dissertation%20111716.docx" TargetMode="External"/><Relationship Id="rId44" Type="http://schemas.openxmlformats.org/officeDocument/2006/relationships/image" Target="media/image3.png"/><Relationship Id="rId52" Type="http://schemas.openxmlformats.org/officeDocument/2006/relationships/image" Target="media/image11.png"/><Relationship Id="rId60" Type="http://schemas.openxmlformats.org/officeDocument/2006/relationships/image" Target="media/image19.png"/><Relationship Id="rId65" Type="http://schemas.openxmlformats.org/officeDocument/2006/relationships/image" Target="media/image24.emf"/><Relationship Id="rId73" Type="http://schemas.openxmlformats.org/officeDocument/2006/relationships/image" Target="media/image31.emf"/><Relationship Id="rId78" Type="http://schemas.openxmlformats.org/officeDocument/2006/relationships/image" Target="media/image36.emf"/><Relationship Id="rId81" Type="http://schemas.openxmlformats.org/officeDocument/2006/relationships/image" Target="media/image39.emf"/><Relationship Id="rId86" Type="http://schemas.openxmlformats.org/officeDocument/2006/relationships/image" Target="media/image44.png"/><Relationship Id="rId94" Type="http://schemas.openxmlformats.org/officeDocument/2006/relationships/image" Target="media/image50.png"/><Relationship Id="rId99" Type="http://schemas.openxmlformats.org/officeDocument/2006/relationships/hyperlink" Target="http://www.crime-scene-investigator.net/cadaverdogs.html" TargetMode="External"/><Relationship Id="rId101" Type="http://schemas.openxmlformats.org/officeDocument/2006/relationships/hyperlink" Target="http://www.drugpolicy.org/new-solutions-drug-policy/brief-history-drug-war" TargetMode="External"/><Relationship Id="rId122"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file:///C:\Users\adhlyr\Downloads\Adhly%20Huertas_Dissertation%20111716.docx" TargetMode="External"/><Relationship Id="rId13" Type="http://schemas.openxmlformats.org/officeDocument/2006/relationships/hyperlink" Target="file:///C:\Users\adhlyr\Downloads\Adhly%20Huertas_Dissertation%20111716.docx" TargetMode="External"/><Relationship Id="rId18" Type="http://schemas.openxmlformats.org/officeDocument/2006/relationships/hyperlink" Target="file:///C:\Users\adhlyr\Downloads\Adhly%20Huertas_Dissertation%20111716.docx" TargetMode="External"/><Relationship Id="rId39" Type="http://schemas.openxmlformats.org/officeDocument/2006/relationships/hyperlink" Target="http://time.com/4505/heroin-gains-popularity-as-cheap-doses-flood-the-u-s/" TargetMode="External"/><Relationship Id="rId109" Type="http://schemas.openxmlformats.org/officeDocument/2006/relationships/hyperlink" Target="http://www.nbcnews.com/storyline/brussels-attacks/tools-terror-details-brussels-bombs-revealed-n544141" TargetMode="External"/><Relationship Id="rId34" Type="http://schemas.openxmlformats.org/officeDocument/2006/relationships/hyperlink" Target="file:///C:\Users\adhlyr\Downloads\Adhly%20Huertas_Dissertation%20111716.docx" TargetMode="External"/><Relationship Id="rId50" Type="http://schemas.openxmlformats.org/officeDocument/2006/relationships/image" Target="media/image9.png"/><Relationship Id="rId55" Type="http://schemas.openxmlformats.org/officeDocument/2006/relationships/image" Target="media/image14.png"/><Relationship Id="rId76" Type="http://schemas.openxmlformats.org/officeDocument/2006/relationships/image" Target="media/image34.png"/><Relationship Id="rId97" Type="http://schemas.openxmlformats.org/officeDocument/2006/relationships/image" Target="media/image54.emf"/><Relationship Id="rId104" Type="http://schemas.openxmlformats.org/officeDocument/2006/relationships/hyperlink" Target="http://www.merriam-webster.com/dictionary/narcotic" TargetMode="External"/><Relationship Id="rId120" Type="http://schemas.openxmlformats.org/officeDocument/2006/relationships/image" Target="media/image59.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hyperlink" Target="file:///C:\Users\adhlyr\Downloads\Adhly%20Huertas_Dissertation%20111716.docx" TargetMode="External"/><Relationship Id="rId24" Type="http://schemas.openxmlformats.org/officeDocument/2006/relationships/hyperlink" Target="file:///C:\Users\adhlyr\Downloads\Adhly%20Huertas_Dissertation%20111716.docx" TargetMode="External"/><Relationship Id="rId40" Type="http://schemas.openxmlformats.org/officeDocument/2006/relationships/hyperlink" Target="https://en.wikipedia.org/wiki/International_Opium_Convention" TargetMode="External"/><Relationship Id="rId45" Type="http://schemas.openxmlformats.org/officeDocument/2006/relationships/image" Target="media/image4.png"/><Relationship Id="rId66" Type="http://schemas.openxmlformats.org/officeDocument/2006/relationships/image" Target="media/image25.emf"/><Relationship Id="rId87" Type="http://schemas.openxmlformats.org/officeDocument/2006/relationships/image" Target="media/image45.png"/><Relationship Id="rId110" Type="http://schemas.openxmlformats.org/officeDocument/2006/relationships/hyperlink" Target="http://www.techinsider.io/paris-attack-tatp-chemical-bombs-2015-11" TargetMode="External"/><Relationship Id="rId115" Type="http://schemas.openxmlformats.org/officeDocument/2006/relationships/hyperlink" Target="http://www.scientificamerican.com/article/why-do-flowers-have-scent" TargetMode="External"/><Relationship Id="rId61" Type="http://schemas.openxmlformats.org/officeDocument/2006/relationships/image" Target="media/image20.emf"/><Relationship Id="rId8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98463-BC88-4F20-9567-741C9AF60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71227</Words>
  <Characters>406000</Characters>
  <Application>Microsoft Office Word</Application>
  <DocSecurity>0</DocSecurity>
  <Lines>3383</Lines>
  <Paragraphs>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ly Huertas</dc:creator>
  <cp:keywords/>
  <dc:description/>
  <cp:lastModifiedBy>Huertas-Rivera, Adhly</cp:lastModifiedBy>
  <cp:revision>4</cp:revision>
  <cp:lastPrinted>2016-11-29T13:58:00Z</cp:lastPrinted>
  <dcterms:created xsi:type="dcterms:W3CDTF">2016-11-29T13:57:00Z</dcterms:created>
  <dcterms:modified xsi:type="dcterms:W3CDTF">2016-11-29T14:02:00Z</dcterms:modified>
</cp:coreProperties>
</file>